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9D3C8A" w:rsidP="00884D05">
      <w:pPr>
        <w:pStyle w:val="ChapterTitle"/>
      </w:pPr>
      <w:bookmarkStart w:id="0" w:name="X88286"/>
      <w:bookmarkStart w:id="1" w:name="OLE_LINK1"/>
      <w:bookmarkStart w:id="2" w:name="OLE_LINK2"/>
      <w:r>
        <w:t>Unified C</w:t>
      </w:r>
      <w:r w:rsidR="00E34201" w:rsidRPr="00E34201">
        <w:t xml:space="preserve">haracterization of </w:t>
      </w:r>
      <w:r>
        <w:t>S</w:t>
      </w:r>
      <w:r w:rsidR="00E34201" w:rsidRPr="00E34201">
        <w:t xml:space="preserve">urface </w:t>
      </w:r>
      <w:r>
        <w:t>T</w:t>
      </w:r>
      <w:r w:rsidR="00E34201" w:rsidRPr="00E34201">
        <w:t xml:space="preserve">opography for </w:t>
      </w:r>
      <w:r>
        <w:t>V</w:t>
      </w:r>
      <w:r w:rsidR="00E34201" w:rsidRPr="00E34201">
        <w:t xml:space="preserve">ehicle </w:t>
      </w:r>
      <w:r>
        <w:t>D</w:t>
      </w:r>
      <w:r w:rsidR="00E34201" w:rsidRPr="00E34201">
        <w:t xml:space="preserve">ynamics </w:t>
      </w:r>
      <w:r>
        <w:t>A</w:t>
      </w:r>
      <w:r w:rsidR="00E34201" w:rsidRPr="00E34201">
        <w:t xml:space="preserve">pplications </w:t>
      </w:r>
      <w:bookmarkEnd w:id="0"/>
    </w:p>
    <w:p w:rsidR="00BC34C7" w:rsidRDefault="00E34201">
      <w:pPr>
        <w:pStyle w:val="Authoraffiliation"/>
        <w:rPr>
          <w:rStyle w:val="ChapterNumber"/>
          <w:rFonts w:ascii="Times New Roman" w:hAnsi="Times New Roman"/>
          <w:i/>
          <w:noProof/>
          <w:color w:val="000000"/>
          <w:sz w:val="40"/>
        </w:rPr>
      </w:pPr>
      <w:r w:rsidRPr="00E34201">
        <w:rPr>
          <w:rStyle w:val="ChapterNumber"/>
          <w:rFonts w:ascii="Times New Roman" w:hAnsi="Times New Roman"/>
        </w:rPr>
        <w:t xml:space="preserve">Paul Pukite, Steve Bankes, Dan </w:t>
      </w:r>
      <w:r w:rsidRPr="00E34201">
        <w:t>Challou</w:t>
      </w:r>
      <w:r w:rsidR="00823626">
        <w:t xml:space="preserve">: </w:t>
      </w:r>
      <w:r w:rsidRPr="00E34201">
        <w:rPr>
          <w:rStyle w:val="ChapterNumber"/>
          <w:rFonts w:ascii="Times New Roman" w:hAnsi="Times New Roman"/>
          <w:i/>
        </w:rPr>
        <w:t xml:space="preserve">BAE </w:t>
      </w:r>
      <w:r w:rsidRPr="00E34201">
        <w:rPr>
          <w:i/>
        </w:rPr>
        <w:t>Systems</w:t>
      </w:r>
      <w:r w:rsidRPr="00E34201">
        <w:rPr>
          <w:rStyle w:val="ChapterNumber"/>
          <w:rFonts w:ascii="Times New Roman" w:hAnsi="Times New Roman"/>
        </w:rPr>
        <w:t xml:space="preserve">   </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Carl Becker: </w:t>
      </w:r>
      <w:r w:rsidR="00E34201" w:rsidRPr="00E34201">
        <w:rPr>
          <w:rStyle w:val="ChapterNumber"/>
          <w:rFonts w:ascii="Times New Roman" w:hAnsi="Times New Roman"/>
          <w:i/>
        </w:rPr>
        <w:t>CSIR/University of Pretoria</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Richard Bradford: </w:t>
      </w:r>
      <w:r w:rsidR="00E34201" w:rsidRPr="00E34201">
        <w:rPr>
          <w:rStyle w:val="ChapterNumber"/>
          <w:rFonts w:ascii="Times New Roman" w:hAnsi="Times New Roman"/>
          <w:i/>
        </w:rPr>
        <w:t>Rockwell Collins</w:t>
      </w:r>
    </w:p>
    <w:p w:rsidR="00884D05" w:rsidRDefault="00884D05" w:rsidP="00884D05">
      <w:pPr>
        <w:pStyle w:val="Authoraffiliation"/>
        <w:rPr>
          <w:rStyle w:val="ChapterNumber"/>
        </w:rPr>
      </w:pPr>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8F26AC">
        <w:t>Stochastic Analysis f</w:t>
      </w:r>
      <w:r w:rsidR="00A5751F">
        <w:t>or Context Modeling”</w:t>
      </w:r>
      <w:r w:rsidR="008F26AC">
        <w:t xml:space="preserve"> (see Appendix A)</w:t>
      </w:r>
      <w:r w:rsidR="00A5751F">
        <w:t>.</w:t>
      </w:r>
    </w:p>
    <w:p w:rsidR="001479B6" w:rsidRPr="00FC18A0" w:rsidRDefault="0041744C" w:rsidP="001479B6">
      <w:pPr>
        <w:pStyle w:val="HeadingRunIn"/>
      </w:pPr>
      <w:r>
        <w:t xml:space="preserve">Primer on </w:t>
      </w:r>
      <w:r w:rsidR="00521E37">
        <w:t>Characterization and Modeling</w:t>
      </w:r>
      <w:r w:rsidR="00021FFF">
        <w:t xml:space="preserve"> </w:t>
      </w:r>
    </w:p>
    <w:p w:rsidR="00D9769A" w:rsidRDefault="00A53E24" w:rsidP="00880E08">
      <w:pPr>
        <w:pStyle w:val="BodyAfterHead"/>
      </w:pPr>
      <w:r>
        <w:t>To develop some breadth</w:t>
      </w:r>
      <w:r w:rsidR="0041744C">
        <w:t xml:space="preserve">, </w:t>
      </w:r>
      <w:r>
        <w:t xml:space="preserve">the models </w:t>
      </w:r>
      <w:r w:rsidR="00A5751F">
        <w:t xml:space="preserve">described here </w:t>
      </w:r>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D9769A">
        <w:rPr>
          <w:i/>
        </w:rPr>
        <w:t xml:space="preserve"> </w:t>
      </w:r>
      <w:r w:rsidR="008E111A">
        <w:rPr>
          <w:i/>
        </w:rPr>
        <w:fldChar w:fldCharType="begin"/>
      </w:r>
      <w:r w:rsidR="00D9769A">
        <w:rPr>
          <w:i/>
        </w:rPr>
        <w:instrText xml:space="preserve"> ADDIN ZOTERO_ITEM CSL_CITATION {"citationID":"so64q8par","properties":{"formattedCitation":"[1]","plainCitation":"[1]"},"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page-first":"579"}}],"schema":"https://github.com/citation-style-language/schema/raw/master/csl-citation.json"} </w:instrText>
      </w:r>
      <w:r w:rsidR="008E111A">
        <w:rPr>
          <w:i/>
        </w:rPr>
        <w:fldChar w:fldCharType="separate"/>
      </w:r>
      <w:r w:rsidR="00D9769A" w:rsidRPr="00D9769A">
        <w:t>[1]</w:t>
      </w:r>
      <w:r w:rsidR="008E111A">
        <w:rPr>
          <w:i/>
        </w:rPr>
        <w:fldChar w:fldCharType="end"/>
      </w:r>
      <w:r w:rsidR="00D9769A">
        <w:t xml:space="preserve"> and the aquatic as </w:t>
      </w:r>
      <w:r w:rsidR="00D9769A" w:rsidRPr="00F765B9">
        <w:rPr>
          <w:i/>
        </w:rPr>
        <w:t>wave</w:t>
      </w:r>
      <w:r w:rsidR="00D9769A">
        <w:t xml:space="preserve"> (or </w:t>
      </w:r>
      <w:r w:rsidR="00D9769A" w:rsidRPr="004E5D0D">
        <w:rPr>
          <w:i/>
        </w:rPr>
        <w:t>wave energy</w:t>
      </w:r>
      <w:r w:rsidR="00D9769A">
        <w:t xml:space="preserve">) </w:t>
      </w:r>
      <w:r w:rsidR="00D9769A" w:rsidRPr="00F765B9">
        <w:rPr>
          <w:i/>
        </w:rPr>
        <w:t>modeling</w:t>
      </w:r>
      <w:r w:rsidR="008E111A">
        <w:rPr>
          <w:i/>
        </w:rPr>
        <w:fldChar w:fldCharType="begin"/>
      </w:r>
      <w:r w:rsidR="00D9769A">
        <w:rPr>
          <w:i/>
        </w:rPr>
        <w:instrText xml:space="preserve"> ADDIN ZOTERO_ITEM CSL_CITATION {"citationID":"1mpj3o96bo","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8E111A">
        <w:rPr>
          <w:i/>
        </w:rPr>
        <w:fldChar w:fldCharType="separate"/>
      </w:r>
      <w:r w:rsidR="00D9769A" w:rsidRPr="00D9769A">
        <w:t>[2]</w:t>
      </w:r>
      <w:r w:rsidR="008E111A">
        <w:rPr>
          <w:i/>
        </w:rPr>
        <w:fldChar w:fldCharType="end"/>
      </w:r>
      <w:r w:rsidR="00D9769A">
        <w:t>.</w:t>
      </w:r>
    </w:p>
    <w:p w:rsidR="00D9769A" w:rsidRDefault="00D9769A" w:rsidP="00880E08">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5F16AE" w:rsidRDefault="00D9769A" w:rsidP="00880E08">
      <w:pPr>
        <w:pStyle w:val="Body"/>
      </w:pPr>
      <w:r w:rsidRPr="00F765B9">
        <w:rPr>
          <w:i/>
        </w:rPr>
        <w:t>Stochastic models</w:t>
      </w:r>
      <w:r w:rsidR="008E111A">
        <w:rPr>
          <w:i/>
        </w:rPr>
        <w:fldChar w:fldCharType="begin"/>
      </w:r>
      <w:r>
        <w:rPr>
          <w:i/>
        </w:rPr>
        <w:instrText xml:space="preserve"> ADDIN ZOTERO_ITEM CSL_CITATION {"citationID":"2fou8s52gi","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8E111A">
        <w:rPr>
          <w:i/>
        </w:rPr>
        <w:fldChar w:fldCharType="separate"/>
      </w:r>
      <w:r w:rsidRPr="00D9769A">
        <w:t>[3]</w:t>
      </w:r>
      <w:r w:rsidR="008E111A">
        <w:rPr>
          <w:i/>
        </w:rPr>
        <w:fldChar w:fldCharType="end"/>
      </w:r>
      <w:r>
        <w:t xml:space="preserve"> work very effectively to describe natural as well as artificial, man-made terrain.  Enough disorder and randomness exists in the natural world, and even within an artificial world of cobblestones, chatter </w:t>
      </w:r>
      <w:r w:rsidR="00473208">
        <w:t>bumps, rumble strips</w:t>
      </w:r>
      <w:r>
        <w:t>, and wave machines, that a synthetic model using probability concepts appears indistinguishable from an empirically measured set of real-world data</w:t>
      </w:r>
      <w:r w:rsidR="008E111A">
        <w:fldChar w:fldCharType="begin"/>
      </w:r>
      <w:r>
        <w:instrText xml:space="preserve"> ADDIN ZOTERO_ITEM CSL_CITATION {"citationID":"16h4lfb7c5","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8E111A">
        <w:fldChar w:fldCharType="separate"/>
      </w:r>
      <w:r w:rsidRPr="00D9769A">
        <w:t>[4]</w:t>
      </w:r>
      <w:r w:rsidR="008E111A">
        <w:fldChar w:fldCharType="end"/>
      </w:r>
      <w:r>
        <w:t>.</w:t>
      </w:r>
    </w:p>
    <w:p w:rsidR="00D9769A" w:rsidRDefault="00D9769A" w:rsidP="00880E08">
      <w:pPr>
        <w:pStyle w:val="Body"/>
      </w:pPr>
      <w:r>
        <w:t xml:space="preserve">The stochastic tools of the trade include probability distribution functions, autocorrelation functions, power spectral densities, and moment distributions </w:t>
      </w:r>
      <w:r w:rsidR="008E111A">
        <w:fldChar w:fldCharType="begin"/>
      </w:r>
      <w:r>
        <w:instrText xml:space="preserve"> ADDIN ZOTERO_ITEM CSL_CITATION {"citationID":"niqhbgh30","properties":{"formattedCitation":"[5]","plainCitation":"[5]"},"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8E111A">
        <w:fldChar w:fldCharType="separate"/>
      </w:r>
      <w:r w:rsidRPr="00D9769A">
        <w:t>[5]</w:t>
      </w:r>
      <w:r w:rsidR="008E111A">
        <w:fldChar w:fldCharType="end"/>
      </w:r>
      <w:r>
        <w:t>.</w:t>
      </w:r>
    </w:p>
    <w:p w:rsidR="00D9769A" w:rsidRDefault="00D9769A" w:rsidP="00880E08">
      <w:pPr>
        <w:pStyle w:val="Body"/>
      </w:pPr>
      <w:r w:rsidRPr="00F765B9">
        <w:rPr>
          <w:i/>
        </w:rPr>
        <w:lastRenderedPageBreak/>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rsidR="008E111A">
        <w:fldChar w:fldCharType="begin"/>
      </w:r>
      <w:r>
        <w:instrText xml:space="preserve"> ADDIN ZOTERO_ITEM CSL_CITATION {"citationID":"vsarilfa1","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8E111A">
        <w:fldChar w:fldCharType="separate"/>
      </w:r>
      <w:r w:rsidRPr="00D9769A">
        <w:t>[6]</w:t>
      </w:r>
      <w:r w:rsidR="008E111A">
        <w:fldChar w:fldCharType="end"/>
      </w:r>
      <w:r>
        <w:t xml:space="preserve"> Many of these models reduce to fairly simple analytical forms. For disordered systems and data containing aleatory uncertainty</w:t>
      </w:r>
      <w:r w:rsidR="008E111A">
        <w:fldChar w:fldCharType="begin"/>
      </w:r>
      <w:r>
        <w:instrText xml:space="preserve"> ADDIN ZOTERO_ITEM CSL_CITATION {"citationID":"1593q8b1vb","properties":{"formattedCitation":"[7]","plainCitation":"[7]"},"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8E111A">
        <w:fldChar w:fldCharType="separate"/>
      </w:r>
      <w:r w:rsidRPr="00D9769A">
        <w:t>[7]</w:t>
      </w:r>
      <w:r w:rsidR="008E111A">
        <w:fldChar w:fldCharType="end"/>
      </w:r>
      <w:r>
        <w:t xml:space="preserve">, we use techniques such as the </w:t>
      </w:r>
      <w:r w:rsidRPr="004E5D0D">
        <w:rPr>
          <w:i/>
        </w:rPr>
        <w:t>maximum entropy principle</w:t>
      </w:r>
      <w:r w:rsidR="008E111A">
        <w:rPr>
          <w:i/>
        </w:rPr>
        <w:fldChar w:fldCharType="begin"/>
      </w:r>
      <w:r>
        <w:rPr>
          <w:i/>
        </w:rPr>
        <w:instrText xml:space="preserve"> ADDIN ZOTERO_ITEM CSL_CITATION {"citationID":"ihfrab310","properties":{"formattedCitation":"[8]","plainCitation":"[8]"},"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8E111A">
        <w:rPr>
          <w:i/>
        </w:rPr>
        <w:fldChar w:fldCharType="separate"/>
      </w:r>
      <w:r w:rsidRPr="00D9769A">
        <w:t>[8]</w:t>
      </w:r>
      <w:r w:rsidR="008E111A">
        <w:rPr>
          <w:i/>
        </w:rPr>
        <w:fldChar w:fldCharType="end"/>
      </w:r>
      <w:r w:rsidRPr="004E5D0D">
        <w:rPr>
          <w:i/>
        </w:rPr>
        <w:t xml:space="preserve"> </w:t>
      </w:r>
      <w:r>
        <w:t xml:space="preserve">and </w:t>
      </w:r>
      <w:r w:rsidRPr="004E5D0D">
        <w:rPr>
          <w:i/>
        </w:rPr>
        <w:t>super-statistics</w:t>
      </w:r>
      <w:r w:rsidR="008E111A">
        <w:rPr>
          <w:i/>
        </w:rPr>
        <w:fldChar w:fldCharType="begin"/>
      </w:r>
      <w:r>
        <w:rPr>
          <w:i/>
        </w:rPr>
        <w:instrText xml:space="preserve"> ADDIN ZOTERO_ITEM CSL_CITATION {"citationID":"1l3fo06qfj","properties":{"formattedCitation":"[9]","plainCitation":"[9]"},"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page-first":"453"}}],"schema":"https://github.com/citation-style-language/schema/raw/master/csl-citation.json"} </w:instrText>
      </w:r>
      <w:r w:rsidR="008E111A">
        <w:rPr>
          <w:i/>
        </w:rPr>
        <w:fldChar w:fldCharType="separate"/>
      </w:r>
      <w:r w:rsidRPr="00D9769A">
        <w:t>[9]</w:t>
      </w:r>
      <w:r w:rsidR="008E111A">
        <w:rPr>
          <w:i/>
        </w:rPr>
        <w:fldChar w:fldCharType="end"/>
      </w:r>
      <w:r>
        <w:t>, which have a more formal basis than heuristic models can provide</w:t>
      </w:r>
      <w:r w:rsidRPr="00AC1B37">
        <w:rPr>
          <w:rStyle w:val="FootnoteReference"/>
        </w:rPr>
        <w:footnoteReference w:id="1"/>
      </w:r>
      <w:r>
        <w:t>.  For narrow distributions, we can apply Normal or Gaussian statistics.</w:t>
      </w:r>
    </w:p>
    <w:p w:rsidR="00D9769A" w:rsidRDefault="00D9769A" w:rsidP="00880E08">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w:t>
      </w:r>
      <w:r w:rsidR="00A06ED0">
        <w:t xml:space="preserve"> </w:t>
      </w:r>
      <w:r w:rsidR="008E111A">
        <w:fldChar w:fldCharType="begin"/>
      </w:r>
      <w:r w:rsidR="00A06ED0">
        <w:instrText xml:space="preserve"> ADDIN ZOTERO_ITEM CSL_CITATION {"citationID":"1etdmi7g6c","properties":{"formattedCitation":"[10]","plainCitation":"[10]"},"citationItems":[{"id":613,"uris":["http://zotero.org/users/954774/items/5HDNT4KZ"],"uri":["http://zotero.org/users/954774/items/5HDNT4KZ"],"itemData":{"id":613,"type":"article-journal","title":"Defect cluster analysis for wafer-scale integration","container-title":"Semiconductor Manufacturing, IEEE Transactions on","page":"128-135","volume":"3","issue":"3","author":[{"family":"Pukite","given":"P.R."},{"family":"Berman","given":"C.L."}],"issued":{"year":1990},"page-first":"128"}}],"schema":"https://github.com/citation-style-language/schema/raw/master/csl-citation.json"} </w:instrText>
      </w:r>
      <w:r w:rsidR="008E111A">
        <w:fldChar w:fldCharType="separate"/>
      </w:r>
      <w:r w:rsidR="00A06ED0" w:rsidRPr="00A06ED0">
        <w:t>[10]</w:t>
      </w:r>
      <w:r w:rsidR="008E111A">
        <w:fldChar w:fldCharType="end"/>
      </w:r>
      <w:r>
        <w:t>.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D9769A" w:rsidRDefault="00D9769A" w:rsidP="00880E08">
      <w:pPr>
        <w:pStyle w:val="Body"/>
      </w:pPr>
      <w:r>
        <w:t xml:space="preserve">In addition, certain </w:t>
      </w:r>
      <w:r w:rsidRPr="00F765B9">
        <w:rPr>
          <w:i/>
        </w:rPr>
        <w:t>multiscale</w:t>
      </w:r>
      <w:r>
        <w:t xml:space="preserve"> metrics</w:t>
      </w:r>
      <w:r w:rsidR="008E111A">
        <w:fldChar w:fldCharType="begin"/>
      </w:r>
      <w:r w:rsidR="00A06ED0">
        <w:instrText xml:space="preserve"> ADDIN ZOTERO_ITEM CSL_CITATION {"citationID":"asqctmopl","properties":{"formattedCitation":"[11]","plainCitation":"[11]"},"citationItems":[{"id":163,"uris":["http://zotero.org/users/954774/items/NU97N82T"],"uri":["http://zotero.org/users/954774/items/NU97N82T"]}],"schema":"https://github.com/citation-style-language/schema/raw/master/csl-citation.json"} </w:instrText>
      </w:r>
      <w:r w:rsidR="008E111A">
        <w:fldChar w:fldCharType="separate"/>
      </w:r>
      <w:r w:rsidR="00A06ED0" w:rsidRPr="00A06ED0">
        <w:t>[11]</w:t>
      </w:r>
      <w:r w:rsidR="008E111A">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D9769A" w:rsidRDefault="00D9769A" w:rsidP="002F01F4">
      <w:pPr>
        <w:pStyle w:val="Caption"/>
        <w:keepNext/>
      </w:pPr>
      <w:r>
        <w:t xml:space="preserve">Table </w:t>
      </w:r>
      <w:r w:rsidR="008E111A">
        <w:fldChar w:fldCharType="begin"/>
      </w:r>
      <w:r w:rsidR="00C752DC">
        <w:instrText xml:space="preserve"> SEQ Table \* ARABIC </w:instrText>
      </w:r>
      <w:r w:rsidR="008E111A">
        <w:fldChar w:fldCharType="separate"/>
      </w:r>
      <w:r w:rsidR="005F16AE">
        <w:rPr>
          <w:noProof/>
        </w:rPr>
        <w:t>1</w:t>
      </w:r>
      <w:r w:rsidR="008E111A">
        <w:fldChar w:fldCharType="end"/>
      </w:r>
      <w:r>
        <w:t>: Stochastic Model Categories</w:t>
      </w:r>
    </w:p>
    <w:tbl>
      <w:tblPr>
        <w:tblStyle w:val="ColorfulShading-Accent5"/>
        <w:tblW w:w="0" w:type="auto"/>
        <w:tblLayout w:type="fixed"/>
        <w:tblLook w:val="04A0"/>
      </w:tblPr>
      <w:tblGrid>
        <w:gridCol w:w="2663"/>
        <w:gridCol w:w="685"/>
        <w:gridCol w:w="4266"/>
        <w:gridCol w:w="1962"/>
      </w:tblGrid>
      <w:tr w:rsidR="00D9769A" w:rsidTr="00AA663D">
        <w:trPr>
          <w:cnfStyle w:val="100000000000"/>
        </w:trPr>
        <w:tc>
          <w:tcPr>
            <w:cnfStyle w:val="001000000100"/>
            <w:tcW w:w="2663" w:type="dxa"/>
          </w:tcPr>
          <w:p w:rsidR="00D9769A" w:rsidRDefault="00D9769A" w:rsidP="00425A02">
            <w:r>
              <w:t>Stochastic Model</w:t>
            </w:r>
          </w:p>
        </w:tc>
        <w:tc>
          <w:tcPr>
            <w:tcW w:w="685" w:type="dxa"/>
          </w:tcPr>
          <w:p w:rsidR="00D9769A" w:rsidRDefault="00D9769A" w:rsidP="00425A02">
            <w:pPr>
              <w:cnfStyle w:val="100000000000"/>
            </w:pPr>
          </w:p>
        </w:tc>
        <w:tc>
          <w:tcPr>
            <w:tcW w:w="4266" w:type="dxa"/>
          </w:tcPr>
          <w:p w:rsidR="00D9769A" w:rsidRDefault="00D9769A" w:rsidP="00425A02">
            <w:pPr>
              <w:cnfStyle w:val="100000000000"/>
            </w:pPr>
            <w:r>
              <w:t>Includes and Related</w:t>
            </w:r>
          </w:p>
        </w:tc>
        <w:tc>
          <w:tcPr>
            <w:tcW w:w="1962" w:type="dxa"/>
          </w:tcPr>
          <w:p w:rsidR="00D9769A" w:rsidRDefault="00D9769A" w:rsidP="00425A02">
            <w:pPr>
              <w:cnfStyle w:val="100000000000"/>
            </w:pPr>
          </w:p>
        </w:tc>
      </w:tr>
      <w:tr w:rsidR="00D9769A" w:rsidTr="00AA663D">
        <w:trPr>
          <w:cnfStyle w:val="000000100000"/>
        </w:trPr>
        <w:tc>
          <w:tcPr>
            <w:cnfStyle w:val="001000000000"/>
            <w:tcW w:w="2663" w:type="dxa"/>
          </w:tcPr>
          <w:p w:rsidR="00D9769A" w:rsidRPr="008A36A5" w:rsidRDefault="00D9769A"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D9769A" w:rsidRDefault="00D9769A" w:rsidP="00425A02">
            <w:pPr>
              <w:cnfStyle w:val="000000100000"/>
            </w:pPr>
            <w:r>
              <w:t>PDF</w:t>
            </w:r>
          </w:p>
        </w:tc>
        <w:tc>
          <w:tcPr>
            <w:tcW w:w="4266" w:type="dxa"/>
          </w:tcPr>
          <w:p w:rsidR="00D9769A" w:rsidRDefault="00D9769A" w:rsidP="00476636">
            <w:pPr>
              <w:cnfStyle w:val="000000100000"/>
            </w:pPr>
            <w:r>
              <w:t>Cumulative Distribution Function, Histogram</w:t>
            </w:r>
          </w:p>
        </w:tc>
        <w:tc>
          <w:tcPr>
            <w:tcW w:w="1962" w:type="dxa"/>
          </w:tcPr>
          <w:p w:rsidR="00D9769A" w:rsidRDefault="00D9769A" w:rsidP="00425A02">
            <w:pPr>
              <w:cnfStyle w:val="000000100000"/>
            </w:pPr>
            <w:r>
              <w:t>Position Independent</w:t>
            </w:r>
          </w:p>
        </w:tc>
      </w:tr>
      <w:tr w:rsidR="00D9769A" w:rsidTr="00AA663D">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D9769A" w:rsidRDefault="00D9769A" w:rsidP="00425A02">
            <w:pPr>
              <w:cnfStyle w:val="000000000000"/>
            </w:pPr>
            <w:r>
              <w:t>ACF</w:t>
            </w:r>
          </w:p>
        </w:tc>
        <w:tc>
          <w:tcPr>
            <w:tcW w:w="4266" w:type="dxa"/>
          </w:tcPr>
          <w:p w:rsidR="00D9769A" w:rsidRDefault="00D9769A" w:rsidP="00425A02">
            <w:pPr>
              <w:cnfStyle w:val="000000000000"/>
            </w:pPr>
            <w:r>
              <w:t>Correlation, Autocovariance</w:t>
            </w:r>
          </w:p>
        </w:tc>
        <w:tc>
          <w:tcPr>
            <w:tcW w:w="1962" w:type="dxa"/>
          </w:tcPr>
          <w:p w:rsidR="00D9769A" w:rsidRDefault="00D9769A" w:rsidP="00425A02">
            <w:pPr>
              <w:cnfStyle w:val="000000000000"/>
            </w:pPr>
            <w:r>
              <w:t>Relative</w:t>
            </w:r>
          </w:p>
        </w:tc>
      </w:tr>
      <w:tr w:rsidR="00D9769A" w:rsidTr="00AA663D">
        <w:trPr>
          <w:cnfStyle w:val="000000100000"/>
        </w:trPr>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D9769A" w:rsidRDefault="00D9769A" w:rsidP="00425A02">
            <w:pPr>
              <w:cnfStyle w:val="000000100000"/>
            </w:pPr>
            <w:r>
              <w:t>PSD</w:t>
            </w:r>
          </w:p>
        </w:tc>
        <w:tc>
          <w:tcPr>
            <w:tcW w:w="4266" w:type="dxa"/>
          </w:tcPr>
          <w:p w:rsidR="00D9769A" w:rsidRDefault="00D9769A" w:rsidP="00425A02">
            <w:pPr>
              <w:cnfStyle w:val="000000100000"/>
            </w:pPr>
            <w:r>
              <w:t>Power Spectrum, Periodogram, Fourier Spectrum</w:t>
            </w:r>
          </w:p>
        </w:tc>
        <w:tc>
          <w:tcPr>
            <w:tcW w:w="1962" w:type="dxa"/>
          </w:tcPr>
          <w:p w:rsidR="00D9769A" w:rsidRDefault="00D9769A" w:rsidP="00425A02">
            <w:pPr>
              <w:cnfStyle w:val="000000100000"/>
            </w:pPr>
            <w:r>
              <w:t>Relative</w:t>
            </w:r>
          </w:p>
        </w:tc>
      </w:tr>
      <w:tr w:rsidR="00D9769A" w:rsidTr="00AA663D">
        <w:tc>
          <w:tcPr>
            <w:cnfStyle w:val="001000000000"/>
            <w:tcW w:w="2663" w:type="dxa"/>
          </w:tcPr>
          <w:p w:rsidR="00D9769A" w:rsidRPr="008A36A5" w:rsidRDefault="00D9769A" w:rsidP="00476636">
            <w:pPr>
              <w:rPr>
                <w:rFonts w:asciiTheme="minorHAnsi" w:hAnsiTheme="minorHAnsi" w:cstheme="minorHAnsi"/>
              </w:rPr>
            </w:pPr>
            <w:r w:rsidRPr="008A36A5">
              <w:rPr>
                <w:rFonts w:asciiTheme="minorHAnsi" w:hAnsiTheme="minorHAnsi" w:cstheme="minorHAnsi"/>
              </w:rPr>
              <w:t>Multiscale Analysis</w:t>
            </w:r>
          </w:p>
        </w:tc>
        <w:tc>
          <w:tcPr>
            <w:tcW w:w="685" w:type="dxa"/>
          </w:tcPr>
          <w:p w:rsidR="00D9769A" w:rsidRDefault="00D9769A" w:rsidP="00425A02">
            <w:pPr>
              <w:cnfStyle w:val="000000000000"/>
            </w:pPr>
            <w:r>
              <w:t>MSA</w:t>
            </w:r>
          </w:p>
        </w:tc>
        <w:tc>
          <w:tcPr>
            <w:tcW w:w="4266" w:type="dxa"/>
          </w:tcPr>
          <w:p w:rsidR="00D9769A" w:rsidRDefault="00D9769A" w:rsidP="00425A02">
            <w:pPr>
              <w:cnfStyle w:val="000000000000"/>
            </w:pPr>
            <w:r>
              <w:t>Multiscale Variance, Multiscale Entropy</w:t>
            </w:r>
          </w:p>
        </w:tc>
        <w:tc>
          <w:tcPr>
            <w:tcW w:w="1962" w:type="dxa"/>
          </w:tcPr>
          <w:p w:rsidR="00D9769A" w:rsidRDefault="00D9769A" w:rsidP="00425A02">
            <w:pPr>
              <w:cnfStyle w:val="000000000000"/>
            </w:pPr>
            <w:r>
              <w:t>Relative</w:t>
            </w:r>
          </w:p>
        </w:tc>
      </w:tr>
    </w:tbl>
    <w:p w:rsidR="00D9769A" w:rsidRPr="00223E10" w:rsidRDefault="00D9769A"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D9769A" w:rsidRPr="00FC18A0" w:rsidRDefault="00D9769A" w:rsidP="00425A02">
      <w:pPr>
        <w:pStyle w:val="HeadingRunIn"/>
      </w:pPr>
      <w:r>
        <w:t>Data Characterization</w:t>
      </w:r>
    </w:p>
    <w:p w:rsidR="00D9769A" w:rsidRDefault="00D9769A" w:rsidP="00880E08">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D9769A" w:rsidRDefault="00D9769A" w:rsidP="00880E08">
      <w:pPr>
        <w:pStyle w:val="Body"/>
      </w:pPr>
      <w:r>
        <w:lastRenderedPageBreak/>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t>].</w:t>
      </w:r>
    </w:p>
    <w:p w:rsidR="00D9769A" w:rsidRPr="007D2AEE" w:rsidRDefault="00D9769A"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D9769A" w:rsidRDefault="00D9769A" w:rsidP="00EA3575">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D9769A" w:rsidRDefault="00D9769A" w:rsidP="00880E08">
      <w:pPr>
        <w:pStyle w:val="Body"/>
      </w:pPr>
      <w:r>
        <w:t>The power spectrum and autocorrelation are related by the following equation:</w:t>
      </w:r>
    </w:p>
    <w:p w:rsidR="00D9769A" w:rsidRDefault="008E111A"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D9769A" w:rsidRDefault="00D9769A" w:rsidP="00EA3575">
      <w:pPr>
        <w:pStyle w:val="Body"/>
        <w:rPr>
          <w:rFonts w:ascii="Courier New" w:hAnsi="Courier New" w:cs="Courier New"/>
        </w:rPr>
      </w:pPr>
      <w:r>
        <w:t xml:space="preserve">Where the autocorrelation is defined as </w:t>
      </w:r>
    </w:p>
    <w:p w:rsidR="00D9769A" w:rsidRPr="00C37593" w:rsidRDefault="008E111A"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D9769A" w:rsidRDefault="00D9769A" w:rsidP="00EA3575">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D9769A" w:rsidRPr="00FC18A0" w:rsidRDefault="00D9769A" w:rsidP="00765B95">
      <w:pPr>
        <w:pStyle w:val="HeadingRunIn"/>
      </w:pPr>
      <w:r>
        <w:t>Foundation of Stochastic Model Analysis</w:t>
      </w:r>
    </w:p>
    <w:p w:rsidR="00D9769A" w:rsidRDefault="00D9769A" w:rsidP="00880E08">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D9769A" w:rsidRDefault="00D9769A" w:rsidP="00880E08">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w:t>
      </w:r>
      <w:r w:rsidR="00293B5A">
        <w:t xml:space="preserve"> waves</w:t>
      </w:r>
      <w:r>
        <w:t xml:space="preserve"> and terrain). The selection of the variate </w:t>
      </w:r>
      <w:r w:rsidR="00293B5A">
        <w:t xml:space="preserve">and how to apply the prior </w:t>
      </w:r>
      <w:r>
        <w:t>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w:t>
      </w:r>
      <w:r w:rsidR="00293B5A">
        <w:t>s much more weight in the ta</w:t>
      </w:r>
      <w:r w:rsidR="00D5290E">
        <w:t xml:space="preserve">il (i.e. a ratio distribution </w:t>
      </w:r>
      <w:r w:rsidR="008E111A">
        <w:fldChar w:fldCharType="begin"/>
      </w:r>
      <w:r w:rsidR="00D5290E">
        <w:instrText xml:space="preserve"> ADDIN ZOTERO_ITEM CSL_CITATION {"citationID":"4pthdg1ke","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8E111A">
        <w:fldChar w:fldCharType="separate"/>
      </w:r>
      <w:r w:rsidR="00D5290E" w:rsidRPr="00D5290E">
        <w:t>[3]</w:t>
      </w:r>
      <w:r w:rsidR="008E111A">
        <w:fldChar w:fldCharType="end"/>
      </w:r>
      <w:r w:rsidR="00293B5A">
        <w:t>).</w:t>
      </w:r>
    </w:p>
    <w:p w:rsidR="00D9769A" w:rsidRDefault="00D9769A"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w:t>
      </w:r>
      <w:r w:rsidR="007B3A46">
        <w:t>on a model to match a power spectrum or to</w:t>
      </w:r>
      <w:r>
        <w:t xml:space="preserve"> </w:t>
      </w:r>
      <w:r w:rsidR="007B3A46">
        <w:t>simply treat the PSD as an inverted probability density function in the frequency spectrum.</w:t>
      </w:r>
    </w:p>
    <w:p w:rsidR="00D9769A" w:rsidRDefault="00D9769A" w:rsidP="00880E08">
      <w:pPr>
        <w:pStyle w:val="Body"/>
      </w:pPr>
      <w:r>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rsidR="008E111A">
        <w:fldChar w:fldCharType="begin"/>
      </w:r>
      <w:r w:rsidR="00A06ED0">
        <w:instrText xml:space="preserve"> ADDIN ZOTERO_ITEM CSL_CITATION {"citationID":"2f6fckvtsc","properties":{"formattedCitation":"[12]","plainCitation":"[12]"},"citationItems":[{"id":192,"uris":["http://zotero.org/users/954774/items/UZ9TJGS7"],"uri":["http://zotero.org/users/954774/items/UZ9TJGS7"]}],"schema":"https://github.com/citation-style-language/schema/raw/master/csl-citation.json"} </w:instrText>
      </w:r>
      <w:r w:rsidR="008E111A">
        <w:fldChar w:fldCharType="separate"/>
      </w:r>
      <w:r w:rsidR="00A06ED0" w:rsidRPr="00A06ED0">
        <w:t>[12]</w:t>
      </w:r>
      <w:r w:rsidR="008E111A">
        <w:fldChar w:fldCharType="end"/>
      </w:r>
    </w:p>
    <w:p w:rsidR="00D9769A" w:rsidRDefault="00D9769A"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w:t>
      </w:r>
      <w:r w:rsidR="007B3A46">
        <w:t>ased on limited real-world data (for example, where the actual course is classified but the PSD is not).</w:t>
      </w:r>
    </w:p>
    <w:p w:rsidR="00D9769A" w:rsidRDefault="00D9769A" w:rsidP="0063390F">
      <w:pPr>
        <w:pStyle w:val="HeadingRunIn"/>
      </w:pPr>
      <w:r>
        <w:t>Unified Autocorrelation Analysis</w:t>
      </w:r>
    </w:p>
    <w:p w:rsidR="00D9769A" w:rsidRDefault="00D9769A" w:rsidP="00880E08">
      <w:pPr>
        <w:pStyle w:val="BodyAfterHead"/>
      </w:pPr>
      <w:r>
        <w:t xml:space="preserve">Our analysis based on characterizing stationary profiles. This approach is fully documented </w:t>
      </w:r>
      <w:proofErr w:type="gramStart"/>
      <w:r>
        <w:t>elsewhere</w:t>
      </w:r>
      <w:proofErr w:type="gramEnd"/>
      <w:r w:rsidR="008E111A">
        <w:fldChar w:fldCharType="begin"/>
      </w:r>
      <w:r w:rsidR="00A06ED0">
        <w:instrText xml:space="preserve"> ADDIN ZOTERO_ITEM CSL_CITATION {"citationID":"2lofp5t8t","properties":{"formattedCitation":"[12]","plainCitation":"[12]"},"citationItems":[{"id":192,"uris":["http://zotero.org/users/954774/items/UZ9TJGS7"],"uri":["http://zotero.org/users/954774/items/UZ9TJGS7"]}],"schema":"https://github.com/citation-style-language/schema/raw/master/csl-citation.json"} </w:instrText>
      </w:r>
      <w:r w:rsidR="008E111A">
        <w:fldChar w:fldCharType="separate"/>
      </w:r>
      <w:r w:rsidR="00A06ED0" w:rsidRPr="00A06ED0">
        <w:t>[12]</w:t>
      </w:r>
      <w:r w:rsidR="008E111A">
        <w:fldChar w:fldCharType="end"/>
      </w:r>
      <w:r>
        <w:t xml:space="preserve"> in which 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D9769A" w:rsidRDefault="00D9769A" w:rsidP="00880E08">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D9769A" w:rsidRDefault="00D9769A" w:rsidP="00425A02"/>
    <w:p w:rsidR="00D9769A" w:rsidRDefault="00D9769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D9769A" w:rsidRDefault="00D9769A" w:rsidP="00EA3575">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D9769A" w:rsidRDefault="00D9769A"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EA3575">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880E08">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D9769A" w:rsidRDefault="00D9769A"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D9769A" w:rsidTr="00DE2EA6">
        <w:trPr>
          <w:trHeight w:val="1772"/>
          <w:jc w:val="center"/>
        </w:trPr>
        <w:tc>
          <w:tcPr>
            <w:tcW w:w="7606" w:type="dxa"/>
            <w:shd w:val="pct10" w:color="auto" w:fill="auto"/>
          </w:tcPr>
          <w:p w:rsidR="00D9769A" w:rsidRDefault="008E111A"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202" coordsize="21600,21600" o:spt="202" path="m,l,21600r21600,l21600,xe">
                  <v:stroke joinstyle="miter"/>
                  <v:path gradientshapeok="t" o:connecttype="rect"/>
                </v:shapetype>
                <v:shape id="_x0000_s1215" type="#_x0000_t202" style="position:absolute;margin-left:302.3pt;margin-top:22.25pt;width:19.25pt;height:18.05pt;z-index:251785216" stroked="f">
                  <v:fill opacity="0"/>
                  <v:textbox style="mso-next-textbox:#_x0000_s1215">
                    <w:txbxContent>
                      <w:p w:rsidR="00A06ED0" w:rsidRDefault="00A06ED0">
                        <w:r>
                          <w:t>x</w:t>
                        </w:r>
                      </w:p>
                    </w:txbxContent>
                  </v:textbox>
                </v:shape>
              </w:pict>
            </w:r>
            <w:r>
              <w:rPr>
                <w:rFonts w:asciiTheme="minorHAnsi" w:eastAsiaTheme="minorHAnsi" w:hAnsiTheme="minorHAnsi" w:cstheme="minorHAnsi"/>
                <w:noProof/>
                <w:color w:val="1D1D1D"/>
                <w:sz w:val="21"/>
                <w:szCs w:val="21"/>
              </w:rPr>
              <w:pict>
                <v:shape id="_x0000_s1216" type="#_x0000_t202" style="position:absolute;margin-left:244.8pt;margin-top:4.85pt;width:12.55pt;height:17.4pt;z-index:251786240" fillcolor="white [3212]" stroked="f">
                  <v:fill opacity="0"/>
                  <v:textbox style="mso-next-textbox:#_x0000_s1216">
                    <w:txbxContent>
                      <w:p w:rsidR="00A06ED0" w:rsidRDefault="00A06ED0">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214" type="#_x0000_t32" style="position:absolute;margin-left:263.95pt;margin-top:30.65pt;width:33pt;height:0;z-index:251784192" o:connectortype="straight">
                  <v:stroke endarrow="block"/>
                </v:shape>
              </w:pict>
            </w:r>
            <w:r>
              <w:rPr>
                <w:rFonts w:asciiTheme="minorHAnsi" w:eastAsiaTheme="minorHAnsi" w:hAnsiTheme="minorHAnsi" w:cstheme="minorHAnsi"/>
                <w:noProof/>
                <w:color w:val="1D1D1D"/>
                <w:sz w:val="21"/>
                <w:szCs w:val="21"/>
              </w:rPr>
              <w:pict>
                <v:shape id="_x0000_s1213" type="#_x0000_t32" style="position:absolute;margin-left:263.95pt;margin-top:13.25pt;width:0;height:17.4pt;flip:y;z-index:251783168" o:connectortype="straight">
                  <v:stroke endarrow="block"/>
                </v:shape>
              </w:pict>
            </w:r>
            <w:r>
              <w:rPr>
                <w:rFonts w:asciiTheme="minorHAnsi" w:eastAsiaTheme="minorHAnsi" w:hAnsiTheme="minorHAnsi" w:cstheme="minorHAnsi"/>
                <w:noProof/>
                <w:color w:val="1D1D1D"/>
                <w:sz w:val="21"/>
                <w:szCs w:val="21"/>
              </w:rPr>
              <w:pict>
                <v:shape id="_x0000_s1205" type="#_x0000_t32" style="position:absolute;margin-left:272.4pt;margin-top:79.8pt;width:58.8pt;height:0;z-index:251774976" o:connectortype="straight"/>
              </w:pict>
            </w:r>
            <w:r>
              <w:rPr>
                <w:rFonts w:asciiTheme="minorHAnsi" w:eastAsiaTheme="minorHAnsi" w:hAnsiTheme="minorHAnsi" w:cstheme="minorHAnsi"/>
                <w:noProof/>
                <w:color w:val="1D1D1D"/>
                <w:sz w:val="21"/>
                <w:szCs w:val="21"/>
              </w:rPr>
              <w:pict>
                <v:shape id="_x0000_s1212" type="#_x0000_t32" style="position:absolute;margin-left:272.4pt;margin-top:67.85pt;width:0;height:11.95pt;flip:y;z-index:251782144" o:connectortype="straight"/>
              </w:pict>
            </w:r>
            <w:r>
              <w:rPr>
                <w:rFonts w:asciiTheme="minorHAnsi" w:eastAsiaTheme="minorHAnsi" w:hAnsiTheme="minorHAnsi" w:cstheme="minorHAnsi"/>
                <w:noProof/>
                <w:color w:val="1D1D1D"/>
                <w:sz w:val="21"/>
                <w:szCs w:val="21"/>
              </w:rPr>
              <w:pict>
                <v:shape id="_x0000_s1208" type="#_x0000_t32" style="position:absolute;margin-left:244.8pt;margin-top:51.05pt;width:.05pt;height:16.8pt;flip:y;z-index:251778048" o:connectortype="straight"/>
              </w:pict>
            </w:r>
            <w:r>
              <w:rPr>
                <w:rFonts w:asciiTheme="minorHAnsi" w:eastAsiaTheme="minorHAnsi" w:hAnsiTheme="minorHAnsi" w:cstheme="minorHAnsi"/>
                <w:noProof/>
                <w:color w:val="1D1D1D"/>
                <w:sz w:val="21"/>
                <w:szCs w:val="21"/>
              </w:rPr>
              <w:pict>
                <v:shape id="_x0000_s1209" type="#_x0000_t32" style="position:absolute;margin-left:223.8pt;margin-top:51.7pt;width:0;height:11.95pt;flip:y;z-index:251779072" o:connectortype="straight"/>
              </w:pict>
            </w:r>
            <w:r>
              <w:rPr>
                <w:rFonts w:asciiTheme="minorHAnsi" w:eastAsiaTheme="minorHAnsi" w:hAnsiTheme="minorHAnsi" w:cstheme="minorHAnsi"/>
                <w:noProof/>
                <w:color w:val="1D1D1D"/>
                <w:sz w:val="21"/>
                <w:szCs w:val="21"/>
              </w:rPr>
              <w:pict>
                <v:shape id="_x0000_s1210" type="#_x0000_t32" style="position:absolute;margin-left:156pt;margin-top:33.75pt;width:.05pt;height:17.3pt;flip:y;z-index:251780096" o:connectortype="straight"/>
              </w:pict>
            </w:r>
            <w:r>
              <w:rPr>
                <w:rFonts w:asciiTheme="minorHAnsi" w:eastAsiaTheme="minorHAnsi" w:hAnsiTheme="minorHAnsi" w:cstheme="minorHAnsi"/>
                <w:noProof/>
                <w:color w:val="1D1D1D"/>
                <w:sz w:val="21"/>
                <w:szCs w:val="21"/>
              </w:rPr>
              <w:pict>
                <v:shape id="_x0000_s1211" type="#_x0000_t32" style="position:absolute;margin-left:183.6pt;margin-top:51.1pt;width:0;height:11.95pt;flip:y;z-index:251781120" o:connectortype="straight"/>
              </w:pict>
            </w:r>
            <w:r>
              <w:rPr>
                <w:rFonts w:asciiTheme="minorHAnsi" w:eastAsiaTheme="minorHAnsi" w:hAnsiTheme="minorHAnsi" w:cstheme="minorHAnsi"/>
                <w:noProof/>
                <w:color w:val="1D1D1D"/>
                <w:sz w:val="21"/>
                <w:szCs w:val="21"/>
              </w:rPr>
              <w:pict>
                <v:shape id="_x0000_s1207" type="#_x0000_t32" style="position:absolute;margin-left:104.4pt;margin-top:33.75pt;width:0;height:11.95pt;flip:y;z-index:251777024" o:connectortype="straight"/>
              </w:pict>
            </w:r>
            <w:r>
              <w:rPr>
                <w:rFonts w:asciiTheme="minorHAnsi" w:eastAsiaTheme="minorHAnsi" w:hAnsiTheme="minorHAnsi" w:cstheme="minorHAnsi"/>
                <w:noProof/>
                <w:color w:val="1D1D1D"/>
                <w:sz w:val="21"/>
                <w:szCs w:val="21"/>
              </w:rPr>
              <w:pict>
                <v:shape id="_x0000_s1206" type="#_x0000_t32" style="position:absolute;margin-left:76.8pt;margin-top:33.7pt;width:0;height:11.95pt;flip:y;z-index:251776000" o:connectortype="straight"/>
              </w:pict>
            </w:r>
            <w:r>
              <w:rPr>
                <w:rFonts w:asciiTheme="minorHAnsi" w:eastAsiaTheme="minorHAnsi" w:hAnsiTheme="minorHAnsi" w:cstheme="minorHAnsi"/>
                <w:noProof/>
                <w:color w:val="1D1D1D"/>
                <w:sz w:val="21"/>
                <w:szCs w:val="21"/>
              </w:rPr>
              <w:pict>
                <v:shape id="_x0000_s1202" type="#_x0000_t32" style="position:absolute;margin-left:183.6pt;margin-top:63.65pt;width:40.2pt;height:0;z-index:251771904" o:connectortype="straight"/>
              </w:pict>
            </w:r>
            <w:r>
              <w:rPr>
                <w:rFonts w:asciiTheme="minorHAnsi" w:eastAsiaTheme="minorHAnsi" w:hAnsiTheme="minorHAnsi" w:cstheme="minorHAnsi"/>
                <w:noProof/>
                <w:color w:val="1D1D1D"/>
                <w:sz w:val="21"/>
                <w:szCs w:val="21"/>
              </w:rPr>
              <w:pict>
                <v:shape id="_x0000_s1199" type="#_x0000_t32" style="position:absolute;margin-left:223.8pt;margin-top:51.05pt;width:21pt;height:.05pt;z-index:251768832" o:connectortype="straight"/>
              </w:pict>
            </w:r>
            <w:r>
              <w:rPr>
                <w:rFonts w:asciiTheme="minorHAnsi" w:eastAsiaTheme="minorHAnsi" w:hAnsiTheme="minorHAnsi" w:cstheme="minorHAnsi"/>
                <w:noProof/>
                <w:color w:val="1D1D1D"/>
                <w:sz w:val="21"/>
                <w:szCs w:val="21"/>
              </w:rPr>
              <w:pict>
                <v:shape id="_x0000_s1204" type="#_x0000_t32" style="position:absolute;margin-left:244.8pt;margin-top:67.85pt;width:27.6pt;height:0;z-index:251773952" o:connectortype="straight"/>
              </w:pict>
            </w:r>
            <w:r>
              <w:rPr>
                <w:rFonts w:asciiTheme="minorHAnsi" w:eastAsiaTheme="minorHAnsi" w:hAnsiTheme="minorHAnsi" w:cstheme="minorHAnsi"/>
                <w:noProof/>
                <w:color w:val="1D1D1D"/>
                <w:sz w:val="21"/>
                <w:szCs w:val="21"/>
              </w:rPr>
              <w:pict>
                <v:shape id="_x0000_s1198" type="#_x0000_t32" style="position:absolute;margin-left:64.8pt;margin-top:33.65pt;width:12pt;height:0;z-index:251767808" o:connectortype="straight"/>
              </w:pict>
            </w:r>
            <w:r>
              <w:rPr>
                <w:rFonts w:asciiTheme="minorHAnsi" w:eastAsiaTheme="minorHAnsi" w:hAnsiTheme="minorHAnsi" w:cstheme="minorHAnsi"/>
                <w:noProof/>
                <w:color w:val="1D1D1D"/>
                <w:sz w:val="21"/>
                <w:szCs w:val="21"/>
              </w:rPr>
              <w:pict>
                <v:shape id="_x0000_s1200" type="#_x0000_t32" style="position:absolute;margin-left:104.4pt;margin-top:33.65pt;width:51.6pt;height:.05pt;z-index:251769856" o:connectortype="straight"/>
              </w:pict>
            </w:r>
            <w:r>
              <w:rPr>
                <w:rFonts w:asciiTheme="minorHAnsi" w:eastAsiaTheme="minorHAnsi" w:hAnsiTheme="minorHAnsi" w:cstheme="minorHAnsi"/>
                <w:noProof/>
                <w:color w:val="1D1D1D"/>
                <w:sz w:val="21"/>
                <w:szCs w:val="21"/>
              </w:rPr>
              <w:pict>
                <v:shape id="_x0000_s1203" type="#_x0000_t32" style="position:absolute;margin-left:76.8pt;margin-top:45.65pt;width:27.6pt;height:0;z-index:251772928" o:connectortype="straight"/>
              </w:pict>
            </w:r>
            <w:r>
              <w:rPr>
                <w:rFonts w:asciiTheme="minorHAnsi" w:eastAsiaTheme="minorHAnsi" w:hAnsiTheme="minorHAnsi" w:cstheme="minorHAnsi"/>
                <w:noProof/>
                <w:color w:val="1D1D1D"/>
                <w:sz w:val="21"/>
                <w:szCs w:val="21"/>
              </w:rPr>
              <w:pict>
                <v:shape id="_x0000_s1201" type="#_x0000_t32" style="position:absolute;margin-left:156pt;margin-top:51.05pt;width:27.6pt;height:0;z-index:251770880" o:connectortype="straight"/>
              </w:pict>
            </w:r>
          </w:p>
          <w:p w:rsidR="00D9769A" w:rsidRPr="00E0118D" w:rsidRDefault="00D9769A" w:rsidP="00E0118D">
            <w:pPr>
              <w:keepNext/>
              <w:suppressAutoHyphens w:val="0"/>
              <w:overflowPunct/>
              <w:textAlignment w:val="auto"/>
              <w:rPr>
                <w:rFonts w:asciiTheme="minorHAnsi" w:eastAsiaTheme="minorHAnsi" w:hAnsiTheme="minorHAnsi" w:cstheme="minorHAnsi"/>
                <w:color w:val="1D1D1D"/>
                <w:sz w:val="21"/>
                <w:szCs w:val="21"/>
              </w:rPr>
            </w:pPr>
          </w:p>
        </w:tc>
      </w:tr>
    </w:tbl>
    <w:p w:rsidR="00D9769A" w:rsidRDefault="00D9769A" w:rsidP="00DE2EA6">
      <w:pPr>
        <w:pStyle w:val="Caption"/>
        <w:rPr>
          <w:rFonts w:eastAsiaTheme="minorHAnsi"/>
          <w:color w:val="1D1D1D"/>
          <w:sz w:val="21"/>
          <w:szCs w:val="21"/>
        </w:rPr>
      </w:pPr>
      <w:r>
        <w:t xml:space="preserve">Figure </w:t>
      </w:r>
      <w:r w:rsidR="008E111A">
        <w:fldChar w:fldCharType="begin"/>
      </w:r>
      <w:r w:rsidR="00C752DC">
        <w:instrText xml:space="preserve"> SEQ Figure \* ARABIC </w:instrText>
      </w:r>
      <w:r w:rsidR="008E111A">
        <w:fldChar w:fldCharType="separate"/>
      </w:r>
      <w:r w:rsidR="005F16AE">
        <w:rPr>
          <w:noProof/>
        </w:rPr>
        <w:t>1</w:t>
      </w:r>
      <w:r w:rsidR="008E111A">
        <w:fldChar w:fldCharType="end"/>
      </w:r>
      <w:r>
        <w:t>: A surface composed of terraces separated by levels</w:t>
      </w:r>
    </w:p>
    <w:p w:rsidR="00D9769A" w:rsidRDefault="00D9769A" w:rsidP="00EA3575">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D9769A" w:rsidRDefault="00D9769A"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D9769A" w:rsidRDefault="00D9769A"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D9769A" w:rsidRDefault="00D9769A" w:rsidP="00E0118D">
      <w:pPr>
        <w:suppressAutoHyphens w:val="0"/>
        <w:overflowPunct/>
        <w:textAlignment w:val="auto"/>
        <w:rPr>
          <w:rFonts w:eastAsiaTheme="minorHAnsi"/>
          <w:color w:val="363636"/>
        </w:rPr>
      </w:pPr>
    </w:p>
    <w:p w:rsidR="00D9769A" w:rsidRDefault="008E111A"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D9769A" w:rsidRPr="00EA3575" w:rsidRDefault="00D9769A"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sidR="00A14232">
        <w:rPr>
          <w:rFonts w:eastAsiaTheme="minorHAnsi"/>
          <w:i/>
          <w:iCs/>
          <w:color w:val="1C1C1C"/>
        </w:rPr>
        <w:t xml:space="preserve">d </w:t>
      </w:r>
      <w:r w:rsidR="00A14232">
        <w:rPr>
          <w:rFonts w:eastAsiaTheme="minorHAnsi"/>
          <w:i/>
          <w:iCs/>
          <w:color w:val="363636"/>
        </w:rPr>
        <w:t xml:space="preserve">, </w:t>
      </w:r>
      <w:r w:rsidR="00A14232">
        <w:rPr>
          <w:rFonts w:eastAsiaTheme="minorHAnsi"/>
          <w:color w:val="1C1C1C"/>
        </w:rPr>
        <w:t>which</w:t>
      </w:r>
      <w:r>
        <w:rPr>
          <w:rFonts w:eastAsiaTheme="minorHAnsi"/>
          <w:color w:val="1C1C1C"/>
        </w:rPr>
        <w:t xml:space="preserve">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D9769A" w:rsidRPr="00EA3575" w:rsidRDefault="00D9769A"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D9769A" w:rsidRDefault="00D9769A"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D9769A" w:rsidRDefault="00D9769A" w:rsidP="007B3A46">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eastAsiaTheme="minorHAnsi"/>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D9769A" w:rsidRDefault="00D9769A" w:rsidP="00663F67">
      <w:pPr>
        <w:suppressAutoHyphens w:val="0"/>
        <w:overflowPunct/>
        <w:textAlignment w:val="auto"/>
        <w:rPr>
          <w:rFonts w:eastAsiaTheme="minorHAnsi"/>
          <w:color w:val="1C1C1C"/>
        </w:rPr>
      </w:pP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pPr>
      <w:r>
        <w:t>Where</w:t>
      </w:r>
    </w:p>
    <w:p w:rsidR="00D9769A" w:rsidRDefault="008E111A"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4B3741">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Pr="00EA3575" w:rsidRDefault="00D9769A" w:rsidP="00EA3575">
      <w:pPr>
        <w:pStyle w:val="Body"/>
        <w:rPr>
          <w:rFonts w:eastAsiaTheme="minorHAnsi"/>
        </w:rPr>
      </w:pPr>
      <w:r>
        <w:rPr>
          <w:rFonts w:eastAsiaTheme="minorHAnsi"/>
        </w:rPr>
        <w:t xml:space="preserve">as this is the correlation function of a single level. Similar derivations of the preceding probabilities applied to a microscopic domain can be found in </w:t>
      </w:r>
      <w:r w:rsidR="008E111A">
        <w:rPr>
          <w:rFonts w:eastAsiaTheme="minorHAnsi"/>
        </w:rPr>
        <w:fldChar w:fldCharType="begin"/>
      </w:r>
      <w:r w:rsidR="00A06ED0">
        <w:rPr>
          <w:rFonts w:eastAsiaTheme="minorHAnsi"/>
        </w:rPr>
        <w:instrText xml:space="preserve"> ADDIN ZOTERO_ITEM CSL_CITATION {"citationID":"13fksa4bl1","properties":{"formattedCitation":"[12]","plainCitation":"[12]"},"citationItems":[{"id":192,"uris":["http://zotero.org/users/954774/items/UZ9TJGS7"],"uri":["http://zotero.org/users/954774/items/UZ9TJGS7"]}],"schema":"https://github.com/citation-style-language/schema/raw/master/csl-citation.json"} </w:instrText>
      </w:r>
      <w:r w:rsidR="008E111A">
        <w:rPr>
          <w:rFonts w:eastAsiaTheme="minorHAnsi"/>
        </w:rPr>
        <w:fldChar w:fldCharType="separate"/>
      </w:r>
      <w:r w:rsidR="00A06ED0" w:rsidRPr="00A06ED0">
        <w:rPr>
          <w:rFonts w:eastAsiaTheme="minorHAnsi"/>
        </w:rPr>
        <w:t>[12]</w:t>
      </w:r>
      <w:r w:rsidR="008E111A">
        <w:rPr>
          <w:rFonts w:eastAsiaTheme="minorHAnsi"/>
        </w:rPr>
        <w:fldChar w:fldCharType="end"/>
      </w:r>
      <w:r>
        <w:rPr>
          <w:rFonts w:eastAsiaTheme="minorHAnsi"/>
        </w:rPr>
        <w:t xml:space="preserve">. </w:t>
      </w:r>
    </w:p>
    <w:p w:rsidR="00D9769A" w:rsidRDefault="00D9769A" w:rsidP="00EA3575">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D9769A" w:rsidRPr="00DE2EA6" w:rsidRDefault="00D9769A"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D9769A" w:rsidRDefault="00D9769A" w:rsidP="00C80F50">
      <w:pPr>
        <w:suppressAutoHyphens w:val="0"/>
        <w:overflowPunct/>
        <w:textAlignment w:val="auto"/>
      </w:pPr>
    </w:p>
    <w:p w:rsidR="00D9769A" w:rsidRPr="00DE2EA6" w:rsidRDefault="00D9769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9769A" w:rsidRDefault="00D9769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9769A" w:rsidRDefault="00D9769A"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D9769A" w:rsidRPr="00DE2EA6" w:rsidRDefault="00D9769A" w:rsidP="004B3741">
      <w:pPr>
        <w:pStyle w:val="Equation"/>
        <w:rPr>
          <w:b/>
        </w:rPr>
      </w:pPr>
    </w:p>
    <w:p w:rsidR="00D9769A" w:rsidRDefault="00D9769A"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D9769A" w:rsidRDefault="00D9769A" w:rsidP="00EA3575">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8E111A"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D9769A" w:rsidRDefault="00D9769A" w:rsidP="00EA3575">
      <w:pPr>
        <w:pStyle w:val="Body"/>
      </w:pPr>
      <w:r>
        <w:t>Then the correlation function becomes</w:t>
      </w:r>
    </w:p>
    <w:p w:rsidR="00D9769A" w:rsidRDefault="008E111A"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D9769A" w:rsidRDefault="00D9769A" w:rsidP="00EA3575">
      <w:pPr>
        <w:pStyle w:val="Body"/>
      </w:pPr>
      <w:r>
        <w:t>Taking the transform to generate a PSD, we obtain:</w:t>
      </w:r>
    </w:p>
    <w:p w:rsidR="00D9769A" w:rsidRDefault="008E111A"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D9769A" w:rsidRDefault="00D9769A" w:rsidP="00EA3575">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D9769A" w:rsidRDefault="00D9769A"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D9769A" w:rsidRDefault="00D9769A" w:rsidP="000E5982">
      <w:pPr>
        <w:suppressAutoHyphens w:val="0"/>
        <w:overflowPunct/>
        <w:textAlignment w:val="auto"/>
        <w:rPr>
          <w:color w:val="363636"/>
        </w:rPr>
      </w:pPr>
    </w:p>
    <w:p w:rsidR="00D9769A" w:rsidRPr="00AF2095" w:rsidRDefault="00D9769A"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Default="00D9769A" w:rsidP="000E5982">
      <w:pPr>
        <w:suppressAutoHyphens w:val="0"/>
        <w:overflowPunct/>
        <w:textAlignment w:val="auto"/>
        <w:rPr>
          <w:color w:val="363636"/>
        </w:rPr>
      </w:pPr>
    </w:p>
    <w:p w:rsidR="00D9769A" w:rsidRPr="006119CE" w:rsidRDefault="00D9769A"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Pr="006119CE" w:rsidRDefault="00D9769A" w:rsidP="006119CE">
      <w:pPr>
        <w:pStyle w:val="EquationNumber"/>
        <w:rPr>
          <w:b/>
        </w:rPr>
      </w:pPr>
      <w:r>
        <w:t xml:space="preserve"> </w:t>
      </w:r>
      <w:r>
        <w:tab/>
      </w:r>
      <w:r>
        <w:tab/>
      </w:r>
      <w:r>
        <w:tab/>
      </w:r>
      <w:r w:rsidRPr="006119CE">
        <w:rPr>
          <w:b/>
        </w:rPr>
        <w:t>(1)</w:t>
      </w:r>
    </w:p>
    <w:p w:rsidR="00D9769A" w:rsidRDefault="00D9769A" w:rsidP="00EA3575">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D9769A" w:rsidRPr="006119CE" w:rsidRDefault="008E111A"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D9769A" w:rsidRDefault="00D9769A" w:rsidP="003948A0">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Style w:val="TableGrid"/>
        <w:tblW w:w="0" w:type="auto"/>
        <w:jc w:val="center"/>
        <w:shd w:val="clear" w:color="auto" w:fill="D9D9D9" w:themeFill="background1" w:themeFillShade="D9"/>
        <w:tblLook w:val="04A0"/>
      </w:tblPr>
      <w:tblGrid>
        <w:gridCol w:w="7606"/>
      </w:tblGrid>
      <w:tr w:rsidR="00D9769A" w:rsidTr="00DE2EA6">
        <w:trPr>
          <w:trHeight w:val="3410"/>
          <w:jc w:val="center"/>
        </w:trPr>
        <w:tc>
          <w:tcPr>
            <w:tcW w:w="7606" w:type="dxa"/>
            <w:shd w:val="clear" w:color="auto" w:fill="D9D9D9" w:themeFill="background1" w:themeFillShade="D9"/>
          </w:tcPr>
          <w:p w:rsidR="00D9769A" w:rsidRDefault="008E111A"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21" style="position:absolute;margin-left:64.8pt;margin-top:4.85pt;width:266.4pt;height:97.15pt;z-index:251791360" coordorigin="3721,8813" coordsize="5328,1943">
                  <v:shape id="_x0000_s1222" type="#_x0000_t32" style="position:absolute;left:7321;top:10169;width:1;height:336;flip:y" o:connectortype="straight"/>
                  <v:shape id="_x0000_s1223" type="#_x0000_t32" style="position:absolute;left:6901;top:9918;width:0;height:239;flip:y" o:connectortype="straight"/>
                  <v:shape id="_x0000_s1224" type="#_x0000_t32" style="position:absolute;left:7873;top:10517;width:0;height:239;flip:y" o:connectortype="straight"/>
                  <v:shape id="_x0000_s1225" type="#_x0000_t32" style="position:absolute;left:3721;top:8813;width:240;height:0" o:connectortype="straight"/>
                  <v:shape id="_x0000_s1226" type="#_x0000_t32" style="position:absolute;left:6901;top:10169;width:420;height:1" o:connectortype="straight"/>
                  <v:shape id="_x0000_s1227" type="#_x0000_t32" style="position:absolute;left:4513;top:9317;width:1032;height:1" o:connectortype="straight"/>
                  <v:shape id="_x0000_s1228" type="#_x0000_t32" style="position:absolute;left:5545;top:9665;width:552;height:0" o:connectortype="straight"/>
                  <v:shape id="_x0000_s1229" type="#_x0000_t32" style="position:absolute;left:6097;top:9917;width:804;height:0" o:connectortype="straight"/>
                  <v:shape id="_x0000_s1230" type="#_x0000_t32" style="position:absolute;left:3961;top:9065;width:552;height:0" o:connectortype="straight"/>
                  <v:shape id="_x0000_s1231" type="#_x0000_t32" style="position:absolute;left:7321;top:10517;width:552;height:0" o:connectortype="straight"/>
                  <v:shape id="_x0000_s1232" type="#_x0000_t32" style="position:absolute;left:7873;top:10756;width:1176;height:0" o:connectortype="straight"/>
                  <v:shape id="_x0000_s1233" type="#_x0000_t32" style="position:absolute;left:3961;top:8814;width:0;height:239;flip:y" o:connectortype="straight"/>
                  <v:shape id="_x0000_s1234" type="#_x0000_t32" style="position:absolute;left:4513;top:9067;width:0;height:239;flip:y" o:connectortype="straight"/>
                  <v:shape id="_x0000_s1235" type="#_x0000_t32" style="position:absolute;left:5545;top:9319;width:1;height:346;flip:y" o:connectortype="straight"/>
                  <v:shape id="_x0000_s1236" type="#_x0000_t32" style="position:absolute;left:6097;top:9666;width:0;height:239;flip:y" o:connectortype="straight"/>
                </v:group>
              </w:pict>
            </w:r>
            <w:r>
              <w:rPr>
                <w:rFonts w:asciiTheme="minorHAnsi" w:eastAsiaTheme="minorHAnsi" w:hAnsiTheme="minorHAnsi" w:cstheme="minorHAnsi"/>
                <w:noProof/>
                <w:color w:val="1D1D1D"/>
                <w:sz w:val="21"/>
                <w:szCs w:val="21"/>
              </w:rPr>
              <w:pict>
                <v:shape id="_x0000_s1219" type="#_x0000_t202" style="position:absolute;margin-left:302.3pt;margin-top:22.25pt;width:19.25pt;height:18.05pt;z-index:251789312" stroked="f">
                  <v:fill opacity="0"/>
                  <v:textbox style="mso-next-textbox:#_x0000_s1219">
                    <w:txbxContent>
                      <w:p w:rsidR="00A06ED0" w:rsidRDefault="00A06ED0" w:rsidP="00CE2010">
                        <w:r>
                          <w:t>x</w:t>
                        </w:r>
                      </w:p>
                    </w:txbxContent>
                  </v:textbox>
                </v:shape>
              </w:pict>
            </w:r>
            <w:r>
              <w:rPr>
                <w:rFonts w:asciiTheme="minorHAnsi" w:eastAsiaTheme="minorHAnsi" w:hAnsiTheme="minorHAnsi" w:cstheme="minorHAnsi"/>
                <w:noProof/>
                <w:color w:val="1D1D1D"/>
                <w:sz w:val="21"/>
                <w:szCs w:val="21"/>
              </w:rPr>
              <w:pict>
                <v:shape id="_x0000_s1220" type="#_x0000_t202" style="position:absolute;margin-left:244.8pt;margin-top:4.85pt;width:12.55pt;height:17.4pt;z-index:251790336" stroked="f">
                  <v:fill opacity="0"/>
                  <v:textbox style="mso-next-textbox:#_x0000_s1220">
                    <w:txbxContent>
                      <w:p w:rsidR="00A06ED0" w:rsidRDefault="00A06ED0" w:rsidP="00CE2010">
                        <w:r>
                          <w:t>z</w:t>
                        </w:r>
                      </w:p>
                    </w:txbxContent>
                  </v:textbox>
                </v:shape>
              </w:pict>
            </w:r>
            <w:r>
              <w:rPr>
                <w:rFonts w:asciiTheme="minorHAnsi" w:eastAsiaTheme="minorHAnsi" w:hAnsiTheme="minorHAnsi" w:cstheme="minorHAnsi"/>
                <w:noProof/>
                <w:color w:val="1D1D1D"/>
                <w:sz w:val="21"/>
                <w:szCs w:val="21"/>
              </w:rPr>
              <w:pict>
                <v:shape id="_x0000_s1218" type="#_x0000_t32" style="position:absolute;margin-left:263.95pt;margin-top:30.65pt;width:33pt;height:0;z-index:251788288" o:connectortype="straight">
                  <v:stroke endarrow="block"/>
                </v:shape>
              </w:pict>
            </w:r>
            <w:r>
              <w:rPr>
                <w:rFonts w:asciiTheme="minorHAnsi" w:eastAsiaTheme="minorHAnsi" w:hAnsiTheme="minorHAnsi" w:cstheme="minorHAnsi"/>
                <w:noProof/>
                <w:color w:val="1D1D1D"/>
                <w:sz w:val="21"/>
                <w:szCs w:val="21"/>
              </w:rPr>
              <w:pict>
                <v:shape id="_x0000_s1217" type="#_x0000_t32" style="position:absolute;margin-left:263.95pt;margin-top:13.25pt;width:0;height:17.4pt;flip:y;z-index:251787264" o:connectortype="straight">
                  <v:stroke endarrow="block"/>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8E111A"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37" style="position:absolute;margin-left:67.85pt;margin-top:61.05pt;width:266.4pt;height:97.15pt;rotation:-1436666fd;z-index:251792384" coordorigin="3721,8813" coordsize="5328,1943">
                  <v:shape id="_x0000_s1238" type="#_x0000_t32" style="position:absolute;left:7321;top:10169;width:1;height:336;flip:y" o:connectortype="straight"/>
                  <v:shape id="_x0000_s1239" type="#_x0000_t32" style="position:absolute;left:6901;top:9918;width:0;height:239;flip:y" o:connectortype="straight"/>
                  <v:shape id="_x0000_s1240" type="#_x0000_t32" style="position:absolute;left:7873;top:10517;width:0;height:239;flip:y" o:connectortype="straight"/>
                  <v:shape id="_x0000_s1241" type="#_x0000_t32" style="position:absolute;left:3721;top:8813;width:240;height:0" o:connectortype="straight"/>
                  <v:shape id="_x0000_s1242" type="#_x0000_t32" style="position:absolute;left:6901;top:10169;width:420;height:1" o:connectortype="straight"/>
                  <v:shape id="_x0000_s1243" type="#_x0000_t32" style="position:absolute;left:4513;top:9317;width:1032;height:1" o:connectortype="straight"/>
                  <v:shape id="_x0000_s1244" type="#_x0000_t32" style="position:absolute;left:5545;top:9665;width:552;height:0" o:connectortype="straight"/>
                  <v:shape id="_x0000_s1245" type="#_x0000_t32" style="position:absolute;left:6097;top:9917;width:804;height:0" o:connectortype="straight"/>
                  <v:shape id="_x0000_s1246" type="#_x0000_t32" style="position:absolute;left:3961;top:9065;width:552;height:0" o:connectortype="straight"/>
                  <v:shape id="_x0000_s1247" type="#_x0000_t32" style="position:absolute;left:7321;top:10517;width:552;height:0" o:connectortype="straight"/>
                  <v:shape id="_x0000_s1248" type="#_x0000_t32" style="position:absolute;left:7873;top:10756;width:1176;height:0" o:connectortype="straight"/>
                  <v:shape id="_x0000_s1249" type="#_x0000_t32" style="position:absolute;left:3961;top:8814;width:0;height:239;flip:y" o:connectortype="straight"/>
                  <v:shape id="_x0000_s1250" type="#_x0000_t32" style="position:absolute;left:4513;top:9067;width:0;height:239;flip:y" o:connectortype="straight"/>
                  <v:shape id="_x0000_s1251" type="#_x0000_t32" style="position:absolute;left:5545;top:9319;width:1;height:346;flip:y" o:connectortype="straight"/>
                  <v:shape id="_x0000_s1252" type="#_x0000_t32" style="position:absolute;left:6097;top:9666;width:0;height:239;flip:y" o:connectortype="straight"/>
                </v:group>
              </w:pict>
            </w:r>
            <w:r w:rsidR="00D9769A">
              <w:rPr>
                <w:rFonts w:asciiTheme="minorHAnsi" w:eastAsiaTheme="minorHAnsi" w:hAnsiTheme="minorHAnsi" w:cstheme="minorHAnsi"/>
                <w:color w:val="1D1D1D"/>
                <w:sz w:val="21"/>
                <w:szCs w:val="21"/>
              </w:rPr>
              <w:t>Staircase</w: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8E111A"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257" type="#_x0000_t19" style="position:absolute;margin-left:158.8pt;margin-top:1.2pt;width:7.15pt;height:7pt;flip:x;z-index:251797504"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255" type="#_x0000_t32" style="position:absolute;margin-left:150.95pt;margin-top:4.35pt;width:47pt;height:17.1pt;z-index:251795456" o:connectortype="straight">
                  <v:stroke dashstyle="dash"/>
                </v:shape>
              </w:pict>
            </w:r>
            <w:r>
              <w:rPr>
                <w:rFonts w:asciiTheme="minorHAnsi" w:eastAsiaTheme="minorHAnsi" w:hAnsiTheme="minorHAnsi" w:cstheme="minorHAnsi"/>
                <w:noProof/>
                <w:color w:val="1D1D1D"/>
                <w:sz w:val="21"/>
                <w:szCs w:val="21"/>
              </w:rPr>
              <w:pict>
                <v:shape id="_x0000_s1197" type="#_x0000_t202" style="position:absolute;margin-left:145.75pt;margin-top:4.35pt;width:25.5pt;height:20.35pt;z-index:251766784" stroked="f">
                  <v:fill opacity="0"/>
                  <v:textbox style="mso-next-textbox:#_x0000_s1197">
                    <w:txbxContent>
                      <w:p w:rsidR="00A06ED0" w:rsidRDefault="00A06ED0">
                        <w:r>
                          <w:rPr>
                            <w:rFonts w:ascii="Calibri" w:hAnsi="Calibri" w:cs="Calibri"/>
                          </w:rPr>
                          <w:t>θ</w:t>
                        </w:r>
                      </w:p>
                    </w:txbxContent>
                  </v:textbox>
                </v:shape>
              </w:pict>
            </w:r>
          </w:p>
          <w:p w:rsidR="00D9769A" w:rsidRDefault="008E111A"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8" type="#_x0000_t19" style="position:absolute;margin-left:158.8pt;margin-top:8.6pt;width:7.15pt;height:8.7pt;flip:x y;z-index:251798528">
                  <v:stroke endarrow="classic" endarrowwidth="narrow" endarrowlength="short"/>
                </v:shape>
              </w:pict>
            </w:r>
            <w:r>
              <w:rPr>
                <w:rFonts w:asciiTheme="minorHAnsi" w:eastAsiaTheme="minorHAnsi" w:hAnsiTheme="minorHAnsi" w:cstheme="minorHAnsi"/>
                <w:noProof/>
                <w:color w:val="1D1D1D"/>
                <w:sz w:val="21"/>
                <w:szCs w:val="21"/>
              </w:rPr>
              <w:pict>
                <v:shape id="_x0000_s1256" type="#_x0000_t32" style="position:absolute;margin-left:150.95pt;margin-top:8.55pt;width:45.8pt;height:.05pt;flip:y;z-index:251796480" o:connectortype="straight">
                  <v:stroke dashstyle="dash"/>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8E111A"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3" type="#_x0000_t202" style="position:absolute;margin-left:296.95pt;margin-top:12pt;width:45.3pt;height:16.85pt;z-index:251793408" stroked="f" strokecolor="white [3212]">
                  <v:fill opacity="0"/>
                  <v:textbox style="mso-next-textbox:#_x0000_s1253">
                    <w:txbxContent>
                      <w:p w:rsidR="00A06ED0" w:rsidRDefault="00A06ED0">
                        <w:r>
                          <w:t>x+z/</w:t>
                        </w:r>
                        <w:r>
                          <w:rPr>
                            <w:rFonts w:ascii="Calibri" w:hAnsi="Calibri" w:cs="Calibri"/>
                          </w:rPr>
                          <w:t>θ</w:t>
                        </w:r>
                      </w:p>
                    </w:txbxContent>
                  </v:textbox>
                </v:shape>
              </w:pict>
            </w:r>
          </w:p>
          <w:p w:rsidR="00D9769A" w:rsidRPr="00E0118D" w:rsidRDefault="008E111A"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4" type="#_x0000_t32" style="position:absolute;margin-left:263.95pt;margin-top:9.25pt;width:33pt;height:0;z-index:251794432" o:connectortype="straight">
                  <v:stroke endarrow="block"/>
                </v:shape>
              </w:pict>
            </w:r>
            <w:r w:rsidR="00D9769A">
              <w:rPr>
                <w:rFonts w:asciiTheme="minorHAnsi" w:eastAsiaTheme="minorHAnsi" w:hAnsiTheme="minorHAnsi" w:cstheme="minorHAnsi"/>
                <w:color w:val="1D1D1D"/>
                <w:sz w:val="21"/>
                <w:szCs w:val="21"/>
              </w:rPr>
              <w:t>Sawtooth</w:t>
            </w:r>
          </w:p>
        </w:tc>
      </w:tr>
    </w:tbl>
    <w:p w:rsidR="00D9769A" w:rsidRDefault="00D9769A" w:rsidP="00DE2EA6">
      <w:pPr>
        <w:pStyle w:val="Caption"/>
        <w:rPr>
          <w:rFonts w:eastAsiaTheme="minorHAnsi"/>
          <w:color w:val="1B1B1B"/>
        </w:rPr>
      </w:pPr>
      <w:r>
        <w:t xml:space="preserve">Figure </w:t>
      </w:r>
      <w:r w:rsidR="008E111A">
        <w:fldChar w:fldCharType="begin"/>
      </w:r>
      <w:r w:rsidR="00C752DC">
        <w:instrText xml:space="preserve"> SEQ Figure \* ARABIC </w:instrText>
      </w:r>
      <w:r w:rsidR="008E111A">
        <w:fldChar w:fldCharType="separate"/>
      </w:r>
      <w:r w:rsidR="005F16AE">
        <w:rPr>
          <w:noProof/>
        </w:rPr>
        <w:t>2</w:t>
      </w:r>
      <w:r w:rsidR="008E111A">
        <w:fldChar w:fldCharType="end"/>
      </w:r>
      <w:r>
        <w:t>: A descending staircase is used to derive an autocorrelation and then the coordinate system is rotated to model a sawtooth terrain profile.</w:t>
      </w:r>
    </w:p>
    <w:p w:rsidR="00D9769A" w:rsidRDefault="00D9769A" w:rsidP="00EA3575">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D9769A" w:rsidRDefault="00D9769A"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D9769A" w:rsidRDefault="00D9769A" w:rsidP="00EA3575">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D9769A" w:rsidRPr="006119CE" w:rsidRDefault="00D9769A"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D9769A" w:rsidRDefault="00D9769A" w:rsidP="00EA3575">
      <w:pPr>
        <w:pStyle w:val="Body"/>
        <w:rPr>
          <w:rFonts w:eastAsiaTheme="minorHAnsi"/>
        </w:rPr>
      </w:pPr>
      <w:r>
        <w:rPr>
          <w:rFonts w:eastAsiaTheme="minorHAnsi"/>
        </w:rPr>
        <w:t>Applying the same transform to the step height, the resulting PSD is the Cauchy or Lorentzian profile:</w:t>
      </w:r>
    </w:p>
    <w:p w:rsidR="00D9769A" w:rsidRPr="00A5179F" w:rsidRDefault="008E111A"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D9769A" w:rsidRPr="00A5179F" w:rsidRDefault="00D9769A"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D9769A" w:rsidRPr="00663DFD" w:rsidRDefault="00D9769A" w:rsidP="00663DFD">
      <w:pPr>
        <w:pStyle w:val="Body"/>
        <w:rPr>
          <w:rFonts w:eastAsiaTheme="minorHAnsi"/>
        </w:rPr>
      </w:pPr>
      <w:r>
        <w:rPr>
          <w:rFonts w:eastAsiaTheme="minorHAnsi"/>
        </w:rPr>
        <w:t>This has the classic PSD second-order power-law fall-off of a random terrain, shown below.  The deviations from this fall-off are due either to further order in the terrain relief or filtering of the data set. This particular data was extracted from an unclassified military test course</w:t>
      </w:r>
      <w:r w:rsidR="00663DFD">
        <w:rPr>
          <w:rFonts w:eastAsiaTheme="minorHAnsi"/>
        </w:rPr>
        <w:t xml:space="preserve"> and from data gathered by one of the authors</w:t>
      </w:r>
      <w:r w:rsidR="008E111A">
        <w:rPr>
          <w:rFonts w:eastAsiaTheme="minorHAnsi"/>
        </w:rPr>
        <w:fldChar w:fldCharType="begin"/>
      </w:r>
      <w:r w:rsidR="00A06ED0">
        <w:rPr>
          <w:rFonts w:eastAsiaTheme="minorHAnsi"/>
        </w:rPr>
        <w:instrText xml:space="preserve"> ADDIN ZOTERO_ITEM CSL_CITATION {"citationID":"991965es3","properties":{"formattedCitation":"[13]","plainCitation":"[13]"},"citationItems":[{"id":1338,"uris":["http://zotero.org/users/954774/items/NQU4STQT"],"uri":["http://zotero.org/users/954774/items/NQU4STQT"]}],"schema":"https://github.com/citation-style-language/schema/raw/master/csl-citation.json"} </w:instrText>
      </w:r>
      <w:r w:rsidR="008E111A">
        <w:rPr>
          <w:rFonts w:eastAsiaTheme="minorHAnsi"/>
        </w:rPr>
        <w:fldChar w:fldCharType="separate"/>
      </w:r>
      <w:r w:rsidR="00A06ED0" w:rsidRPr="00A06ED0">
        <w:rPr>
          <w:rFonts w:eastAsiaTheme="minorHAnsi"/>
        </w:rPr>
        <w:t>[13]</w:t>
      </w:r>
      <w:r w:rsidR="008E111A">
        <w:rPr>
          <w:rFonts w:eastAsiaTheme="minorHAnsi"/>
        </w:rPr>
        <w:fldChar w:fldCharType="end"/>
      </w:r>
      <w:r w:rsidR="008E111A">
        <w:rPr>
          <w:rFonts w:eastAsiaTheme="minorHAnsi"/>
        </w:rPr>
        <w:fldChar w:fldCharType="begin"/>
      </w:r>
      <w:r w:rsidR="00A06ED0">
        <w:rPr>
          <w:rFonts w:eastAsiaTheme="minorHAnsi"/>
        </w:rPr>
        <w:instrText xml:space="preserve"> ADDIN ZOTERO_ITEM CSL_CITATION {"citationID":"1666435t1d","properties":{"formattedCitation":"[14]","plainCitation":"[14]"},"citationItems":[{"id":1339,"uris":["http://zotero.org/users/954774/items/PTQDMK4J"],"uri":["http://zotero.org/users/954774/items/PTQDMK4J"]}],"schema":"https://github.com/citation-style-language/schema/raw/master/csl-citation.json"} </w:instrText>
      </w:r>
      <w:r w:rsidR="008E111A">
        <w:rPr>
          <w:rFonts w:eastAsiaTheme="minorHAnsi"/>
        </w:rPr>
        <w:fldChar w:fldCharType="separate"/>
      </w:r>
      <w:r w:rsidR="00A06ED0" w:rsidRPr="00A06ED0">
        <w:rPr>
          <w:rFonts w:eastAsiaTheme="minorHAnsi"/>
        </w:rPr>
        <w:t>[14]</w:t>
      </w:r>
      <w:r w:rsidR="008E111A">
        <w:rPr>
          <w:rFonts w:eastAsiaTheme="minorHAnsi"/>
        </w:rPr>
        <w:fldChar w:fldCharType="end"/>
      </w:r>
      <w:r w:rsidR="00663DFD">
        <w:rPr>
          <w:rFonts w:eastAsiaTheme="minorHAnsi"/>
        </w:rPr>
        <w:t xml:space="preserve"> on the Gerotek </w:t>
      </w:r>
      <w:r w:rsidR="00697318">
        <w:rPr>
          <w:rFonts w:eastAsiaTheme="minorHAnsi"/>
        </w:rPr>
        <w:t xml:space="preserve">facility </w:t>
      </w:r>
      <w:r w:rsidR="00663DFD" w:rsidRPr="00663DFD">
        <w:rPr>
          <w:rFonts w:eastAsiaTheme="minorHAnsi"/>
        </w:rPr>
        <w:t>vehicle testing track</w:t>
      </w:r>
      <w:r w:rsidR="00663DFD" w:rsidRPr="00AC1B37">
        <w:rPr>
          <w:rStyle w:val="FootnoteReference"/>
          <w:rFonts w:eastAsiaTheme="minorHAnsi"/>
        </w:rPr>
        <w:footnoteReference w:id="2"/>
      </w:r>
      <w:r>
        <w:rPr>
          <w:rFonts w:eastAsiaTheme="minorHAnsi"/>
        </w:rPr>
        <w:t>.</w:t>
      </w:r>
    </w:p>
    <w:tbl>
      <w:tblPr>
        <w:tblStyle w:val="TableGrid"/>
        <w:tblW w:w="0" w:type="auto"/>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32"/>
        <w:gridCol w:w="4871"/>
      </w:tblGrid>
      <w:tr w:rsidR="00CC7F5B" w:rsidTr="00CC7F5B">
        <w:tc>
          <w:tcPr>
            <w:tcW w:w="4788" w:type="dxa"/>
          </w:tcPr>
          <w:p w:rsidR="00CC7F5B" w:rsidRDefault="00CC7F5B" w:rsidP="004B3741">
            <w:pPr>
              <w:pStyle w:val="Figure"/>
              <w:ind w:left="0"/>
            </w:pPr>
            <w:r w:rsidRPr="00CC7F5B">
              <w:rPr>
                <w:noProof/>
              </w:rPr>
              <w:drawing>
                <wp:inline distT="0" distB="0" distL="0" distR="0">
                  <wp:extent cx="2660754" cy="2012117"/>
                  <wp:effectExtent l="0" t="19050" r="82446" b="64333"/>
                  <wp:docPr id="6"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CC7F5B" w:rsidRDefault="00CC7F5B" w:rsidP="004B3741">
            <w:pPr>
              <w:pStyle w:val="Figure"/>
              <w:ind w:left="0"/>
            </w:pPr>
            <w:r w:rsidRPr="00CC7F5B">
              <w:rPr>
                <w:noProof/>
              </w:rPr>
              <w:drawing>
                <wp:inline distT="0" distB="0" distL="0" distR="0">
                  <wp:extent cx="2953062" cy="2015438"/>
                  <wp:effectExtent l="0" t="19050" r="75888" b="61012"/>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D9769A" w:rsidRPr="00CC7F5B" w:rsidRDefault="00D9769A" w:rsidP="007F2670">
      <w:pPr>
        <w:pStyle w:val="Caption"/>
      </w:pPr>
      <w:bookmarkStart w:id="3" w:name="_Ref322690755"/>
      <w:r>
        <w:t xml:space="preserve">Figure </w:t>
      </w:r>
      <w:r w:rsidR="008E111A">
        <w:fldChar w:fldCharType="begin"/>
      </w:r>
      <w:r w:rsidR="00C752DC">
        <w:instrText xml:space="preserve"> SEQ Figure \* ARABIC </w:instrText>
      </w:r>
      <w:r w:rsidR="008E111A">
        <w:fldChar w:fldCharType="separate"/>
      </w:r>
      <w:r w:rsidR="005F16AE">
        <w:rPr>
          <w:noProof/>
        </w:rPr>
        <w:t>3</w:t>
      </w:r>
      <w:r w:rsidR="008E111A">
        <w:fldChar w:fldCharType="end"/>
      </w:r>
      <w:bookmarkEnd w:id="3"/>
      <w:r w:rsidR="00CC7F5B">
        <w:t>:</w:t>
      </w:r>
      <w:r w:rsidR="007B3A46">
        <w:t xml:space="preserve"> </w:t>
      </w:r>
      <w:r w:rsidR="00CC7F5B">
        <w:t xml:space="preserve">(left) </w:t>
      </w:r>
      <w:r>
        <w:t>Power Spectral Density (PSD) plot from a declassified military test course, with a random walk terrain profile overlaid as 1/S</w:t>
      </w:r>
      <w:r>
        <w:rPr>
          <w:vertAlign w:val="superscript"/>
        </w:rPr>
        <w:t>2</w:t>
      </w:r>
      <w:r w:rsidR="00CC7F5B">
        <w:t xml:space="preserve">. </w:t>
      </w:r>
      <w:r w:rsidR="00663DFD">
        <w:br/>
      </w:r>
      <w:r w:rsidR="00CC7F5B">
        <w:t xml:space="preserve">(right) High Resolution PSD of </w:t>
      </w:r>
      <w:r w:rsidR="00663DFD">
        <w:t>Gerotek rough track rock bed course, with Cauchy model overlay</w:t>
      </w:r>
    </w:p>
    <w:p w:rsidR="00D9769A" w:rsidRPr="00663DFD" w:rsidRDefault="00D9769A" w:rsidP="00663DFD">
      <w:pPr>
        <w:pStyle w:val="Body"/>
        <w:rPr>
          <w:rFonts w:eastAsiaTheme="minorHAnsi"/>
        </w:rPr>
      </w:pPr>
      <w:r>
        <w:rPr>
          <w:rFonts w:eastAsiaTheme="minorHAnsi"/>
        </w:rPr>
        <w:t xml:space="preserve">The data and spectra from </w:t>
      </w:r>
      <w:r w:rsidR="008E111A">
        <w:rPr>
          <w:rFonts w:eastAsiaTheme="minorHAnsi"/>
        </w:rPr>
        <w:fldChar w:fldCharType="begin"/>
      </w:r>
      <w:r>
        <w:rPr>
          <w:rFonts w:eastAsiaTheme="minorHAnsi"/>
        </w:rPr>
        <w:instrText xml:space="preserve"> REF _Ref322690755 \h </w:instrText>
      </w:r>
      <w:r w:rsidR="008E111A">
        <w:rPr>
          <w:rFonts w:eastAsiaTheme="minorHAnsi"/>
        </w:rPr>
      </w:r>
      <w:r w:rsidR="008E111A">
        <w:rPr>
          <w:rFonts w:eastAsiaTheme="minorHAnsi"/>
        </w:rPr>
        <w:fldChar w:fldCharType="separate"/>
      </w:r>
      <w:r w:rsidR="005F16AE">
        <w:t xml:space="preserve">Figure </w:t>
      </w:r>
      <w:r w:rsidR="005F16AE">
        <w:rPr>
          <w:noProof/>
        </w:rPr>
        <w:t>3</w:t>
      </w:r>
      <w:r w:rsidR="008E111A">
        <w:rPr>
          <w:rFonts w:eastAsiaTheme="minorHAnsi"/>
        </w:rPr>
        <w:fldChar w:fldCharType="end"/>
      </w:r>
      <w:r>
        <w:rPr>
          <w:rFonts w:eastAsiaTheme="minorHAnsi"/>
        </w:rPr>
        <w:t xml:space="preserve"> </w:t>
      </w:r>
      <w:r w:rsidR="00A14232">
        <w:rPr>
          <w:rFonts w:eastAsiaTheme="minorHAnsi"/>
        </w:rPr>
        <w:t>are</w:t>
      </w:r>
      <w:r>
        <w:rPr>
          <w:rFonts w:eastAsiaTheme="minorHAnsi"/>
        </w:rPr>
        <w:t xml:space="preserve"> taken from a historical unclassified test document.  Figure 4 presents data from the present day “rough road” test track data from a Mercedes-Benz course</w:t>
      </w:r>
      <w:r w:rsidR="008E111A">
        <w:rPr>
          <w:rFonts w:eastAsiaTheme="minorHAnsi"/>
        </w:rPr>
        <w:fldChar w:fldCharType="begin"/>
      </w:r>
      <w:r w:rsidR="00A06ED0">
        <w:rPr>
          <w:rFonts w:eastAsiaTheme="minorHAnsi"/>
        </w:rPr>
        <w:instrText xml:space="preserve"> ADDIN ZOTERO_ITEM CSL_CITATION {"citationID":"2lpu12irnk","properties":{"formattedCitation":"[15]","plainCitation":"[15]"},"citationItems":[{"id":67,"uris":["http://zotero.org/users/954774/items/HFZ9H2NW"],"uri":["http://zotero.org/users/954774/items/HFZ9H2NW"]}],"schema":"https://github.com/citation-style-language/schema/raw/master/csl-citation.json"} </w:instrText>
      </w:r>
      <w:r w:rsidR="008E111A">
        <w:rPr>
          <w:rFonts w:eastAsiaTheme="minorHAnsi"/>
        </w:rPr>
        <w:fldChar w:fldCharType="separate"/>
      </w:r>
      <w:r w:rsidR="00A06ED0" w:rsidRPr="00A06ED0">
        <w:rPr>
          <w:rFonts w:eastAsiaTheme="minorHAnsi"/>
        </w:rPr>
        <w:t>[15]</w:t>
      </w:r>
      <w:r w:rsidR="008E111A">
        <w:rPr>
          <w:rFonts w:eastAsiaTheme="minorHAnsi"/>
        </w:rPr>
        <w:fldChar w:fldCharType="end"/>
      </w:r>
      <w:r>
        <w:rPr>
          <w:rFonts w:eastAsiaTheme="minorHAnsi"/>
        </w:rPr>
        <w:t>, note the reduced fluctuation noise and wide dynamic range in the data.</w:t>
      </w:r>
    </w:p>
    <w:p w:rsidR="00D9769A" w:rsidRDefault="00D9769A" w:rsidP="004B3741">
      <w:pPr>
        <w:pStyle w:val="Figure"/>
      </w:pPr>
      <w:r>
        <w:rPr>
          <w:rFonts w:eastAsiaTheme="minorHAnsi"/>
          <w:noProof/>
        </w:rPr>
        <w:drawing>
          <wp:inline distT="0" distB="0" distL="0" distR="0">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E02D24">
      <w:pPr>
        <w:pStyle w:val="Caption"/>
        <w:rPr>
          <w:rFonts w:eastAsiaTheme="minorHAnsi"/>
          <w:color w:val="1B1B1B"/>
        </w:rPr>
      </w:pPr>
      <w:bookmarkStart w:id="4" w:name="_Ref322691378"/>
      <w:r>
        <w:t xml:space="preserve">Figure </w:t>
      </w:r>
      <w:r w:rsidR="008E111A">
        <w:fldChar w:fldCharType="begin"/>
      </w:r>
      <w:r w:rsidR="00C752DC">
        <w:instrText xml:space="preserve"> SEQ Figure \* ARABIC </w:instrText>
      </w:r>
      <w:r w:rsidR="008E111A">
        <w:fldChar w:fldCharType="separate"/>
      </w:r>
      <w:r w:rsidR="005F16AE">
        <w:rPr>
          <w:noProof/>
        </w:rPr>
        <w:t>4</w:t>
      </w:r>
      <w:r w:rsidR="008E111A">
        <w:fldChar w:fldCharType="end"/>
      </w:r>
      <w:bookmarkEnd w:id="4"/>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D9769A" w:rsidRDefault="00D9769A" w:rsidP="004B3741">
      <w:pPr>
        <w:pStyle w:val="Figure"/>
      </w:pPr>
      <w:r w:rsidRPr="00445132">
        <w:rPr>
          <w:noProof/>
        </w:rPr>
        <w:drawing>
          <wp:inline distT="0" distB="0" distL="0" distR="0">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69A" w:rsidRPr="00E02D24" w:rsidRDefault="00D9769A" w:rsidP="00E02D24">
      <w:pPr>
        <w:pStyle w:val="Caption"/>
      </w:pPr>
      <w:bookmarkStart w:id="5" w:name="_Ref323027700"/>
      <w:r>
        <w:t xml:space="preserve">Figure </w:t>
      </w:r>
      <w:r w:rsidR="008E111A">
        <w:fldChar w:fldCharType="begin"/>
      </w:r>
      <w:r w:rsidR="00C752DC">
        <w:instrText xml:space="preserve"> SEQ Figure \* ARABIC </w:instrText>
      </w:r>
      <w:r w:rsidR="008E111A">
        <w:fldChar w:fldCharType="separate"/>
      </w:r>
      <w:r w:rsidR="005F16AE">
        <w:rPr>
          <w:noProof/>
        </w:rPr>
        <w:t>5</w:t>
      </w:r>
      <w:r w:rsidR="008E111A">
        <w:fldChar w:fldCharType="end"/>
      </w:r>
      <w:bookmarkEnd w:id="5"/>
      <w:r>
        <w:t>: Monte Carlo generated course based on random walk model</w:t>
      </w:r>
    </w:p>
    <w:p w:rsidR="009F0E72" w:rsidRDefault="00D9769A" w:rsidP="00EA3575">
      <w:pPr>
        <w:pStyle w:val="Body"/>
        <w:rPr>
          <w:rFonts w:eastAsiaTheme="minorHAnsi"/>
        </w:rPr>
      </w:pPr>
      <w:r>
        <w:rPr>
          <w:rFonts w:eastAsiaTheme="minorHAnsi"/>
        </w:rPr>
        <w:t>The power of the analysis is that it can detect asymmetries in the surface relief. For example, a terrain that shows sawtooth waves will contain even harmonics (note the weak harmonic in</w:t>
      </w:r>
      <w:r w:rsidR="00655780">
        <w:rPr>
          <w:rFonts w:eastAsiaTheme="minorHAnsi"/>
        </w:rPr>
        <w:t xml:space="preserve"> </w:t>
      </w:r>
      <w:r w:rsidR="008E111A">
        <w:rPr>
          <w:rFonts w:eastAsiaTheme="minorHAnsi"/>
        </w:rPr>
        <w:fldChar w:fldCharType="begin"/>
      </w:r>
      <w:r w:rsidR="00655780">
        <w:rPr>
          <w:rFonts w:eastAsiaTheme="minorHAnsi"/>
        </w:rPr>
        <w:instrText xml:space="preserve"> REF _Ref322691378 \h </w:instrText>
      </w:r>
      <w:r w:rsidR="008E111A">
        <w:rPr>
          <w:rFonts w:eastAsiaTheme="minorHAnsi"/>
        </w:rPr>
      </w:r>
      <w:r w:rsidR="008E111A">
        <w:rPr>
          <w:rFonts w:eastAsiaTheme="minorHAnsi"/>
        </w:rPr>
        <w:fldChar w:fldCharType="separate"/>
      </w:r>
      <w:r w:rsidR="00655780">
        <w:t xml:space="preserve">Figure </w:t>
      </w:r>
      <w:r w:rsidR="00655780">
        <w:rPr>
          <w:noProof/>
        </w:rPr>
        <w:t>4</w:t>
      </w:r>
      <w:r w:rsidR="008E111A">
        <w:rPr>
          <w:rFonts w:eastAsiaTheme="minorHAnsi"/>
        </w:rPr>
        <w:fldChar w:fldCharType="end"/>
      </w:r>
      <w:r>
        <w:rPr>
          <w:rFonts w:eastAsiaTheme="minorHAnsi"/>
        </w:rPr>
        <w:t xml:space="preserve">), while a terrain that contains symmetric square or rolling pseudo-sinusoidal waves will contain odd harmonics. </w:t>
      </w:r>
    </w:p>
    <w:p w:rsidR="00D9769A" w:rsidRPr="009F0E72" w:rsidRDefault="00D9769A" w:rsidP="00EA3575">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sidR="008E111A">
        <w:rPr>
          <w:rFonts w:eastAsiaTheme="minorHAnsi"/>
        </w:rPr>
        <w:fldChar w:fldCharType="begin"/>
      </w:r>
      <w:r>
        <w:rPr>
          <w:rFonts w:eastAsiaTheme="minorHAnsi"/>
        </w:rPr>
        <w:instrText xml:space="preserve"> REF _Ref322691378 \h </w:instrText>
      </w:r>
      <w:r w:rsidR="008E111A">
        <w:rPr>
          <w:rFonts w:eastAsiaTheme="minorHAnsi"/>
        </w:rPr>
      </w:r>
      <w:r w:rsidR="008E111A">
        <w:rPr>
          <w:rFonts w:eastAsiaTheme="minorHAnsi"/>
        </w:rPr>
        <w:fldChar w:fldCharType="separate"/>
      </w:r>
      <w:r w:rsidR="005F16AE">
        <w:t xml:space="preserve">Figure </w:t>
      </w:r>
      <w:r w:rsidR="005F16AE">
        <w:rPr>
          <w:noProof/>
        </w:rPr>
        <w:t>4</w:t>
      </w:r>
      <w:r w:rsidR="008E111A">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w:t>
      </w:r>
      <w:r w:rsidR="009F0E72">
        <w:rPr>
          <w:rFonts w:eastAsiaTheme="minorHAnsi"/>
        </w:rPr>
        <w:t xml:space="preserve"> for it to be practical for determining actual roughness. A non-detrended course will generate a 1/</w:t>
      </w:r>
      <w:r w:rsidR="009F0E72" w:rsidRPr="00B84537">
        <w:rPr>
          <w:rFonts w:eastAsiaTheme="minorHAnsi"/>
          <w:i/>
        </w:rPr>
        <w:t>S</w:t>
      </w:r>
      <w:r w:rsidR="009F0E72" w:rsidRPr="00B84537">
        <w:rPr>
          <w:rFonts w:eastAsiaTheme="minorHAnsi"/>
          <w:vertAlign w:val="superscript"/>
        </w:rPr>
        <w:t>2</w:t>
      </w:r>
      <w:r w:rsidR="009F0E72">
        <w:rPr>
          <w:rFonts w:eastAsiaTheme="minorHAnsi"/>
        </w:rPr>
        <w:t xml:space="preserve"> and provide less value in extracting the smaller scale roughness.</w:t>
      </w:r>
    </w:p>
    <w:p w:rsidR="009F0E72" w:rsidRDefault="009F0E72" w:rsidP="009F0E72">
      <w:r w:rsidRPr="009F0E72">
        <w:rPr>
          <w:b/>
        </w:rPr>
        <w:t>Regular features</w:t>
      </w:r>
      <w:r w:rsidR="005F56CA">
        <w:rPr>
          <w:b/>
        </w:rPr>
        <w:t>:</w:t>
      </w:r>
      <w:r>
        <w:t xml:space="preserve"> If on occasion, we come across a terrain structure with extremely regular or periodic features (such as a highway rumble strip or a lengthy grated section), the PSD calculation simplifies to a Fourier series.</w:t>
      </w:r>
    </w:p>
    <w:p w:rsidR="009F0E72" w:rsidRDefault="009F0E72" w:rsidP="009F0E72">
      <w:pPr>
        <w:jc w:val="center"/>
      </w:pPr>
    </w:p>
    <w:p w:rsidR="009F0E72" w:rsidRDefault="008E111A" w:rsidP="009F0E72">
      <w:pPr>
        <w:jc w:val="center"/>
      </w:pPr>
      <w:r>
        <w:rPr>
          <w:noProof/>
        </w:rPr>
        <w:pict>
          <v:shape id="_x0000_s1285" type="#_x0000_t202" style="position:absolute;left:0;text-align:left;margin-left:27.2pt;margin-top:77.7pt;width:413.65pt;height:.05pt;z-index:251804672" stroked="f">
            <v:textbox style="mso-next-textbox:#_x0000_s1285;mso-fit-shape-to-text:t" inset="0,0,0,0">
              <w:txbxContent>
                <w:p w:rsidR="00A06ED0" w:rsidRPr="00406035" w:rsidRDefault="00A06ED0" w:rsidP="009F0E72">
                  <w:pPr>
                    <w:pStyle w:val="Caption"/>
                  </w:pPr>
                  <w:r>
                    <w:t xml:space="preserve">Figure </w:t>
                  </w:r>
                  <w:fldSimple w:instr=" SEQ Figure \* ARABIC ">
                    <w:r>
                      <w:rPr>
                        <w:noProof/>
                      </w:rPr>
                      <w:t>6</w:t>
                    </w:r>
                  </w:fldSimple>
                  <w:r>
                    <w:t>: A perfectly ordered sequence of steps of periodicity L</w:t>
                  </w:r>
                </w:p>
              </w:txbxContent>
            </v:textbox>
          </v:shape>
        </w:pict>
      </w:r>
      <w:r>
        <w:rPr>
          <w:noProof/>
        </w:rPr>
        <w:pict>
          <v:shape id="_x0000_s1289" type="#_x0000_t202" style="position:absolute;left:0;text-align:left;margin-left:26.95pt;margin-top:76.85pt;width:413.65pt;height:.05pt;z-index:251806720" stroked="f">
            <v:textbox style="mso-fit-shape-to-text:t" inset="0,0,0,0">
              <w:txbxContent>
                <w:p w:rsidR="00A06ED0" w:rsidRPr="0020148A" w:rsidRDefault="00A06ED0" w:rsidP="004B2B4B">
                  <w:pPr>
                    <w:pStyle w:val="Caption"/>
                    <w:rPr>
                      <w:noProof/>
                    </w:rPr>
                  </w:pPr>
                  <w:r>
                    <w:t xml:space="preserve">Figure </w:t>
                  </w:r>
                  <w:fldSimple w:instr=" SEQ Figure \* ARABIC ">
                    <w:r>
                      <w:rPr>
                        <w:noProof/>
                      </w:rPr>
                      <w:t>7</w:t>
                    </w:r>
                  </w:fldSimple>
                  <w:r>
                    <w:t>: A perfectly ordered sequence of steps of periodicity L</w:t>
                  </w:r>
                </w:p>
              </w:txbxContent>
            </v:textbox>
          </v:shape>
        </w:pict>
      </w:r>
      <w:r>
        <w:rPr>
          <w:noProof/>
        </w:rPr>
        <w:pict>
          <v:group id="_x0000_s1270" editas="canvas" style="position:absolute;margin-left:0;margin-top:0;width:413.65pt;height:72.35pt;z-index:251803648;mso-position-horizontal-relative:char;mso-position-vertical-relative:line" coordorigin="1698,2512" coordsize="8273,144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71" type="#_x0000_t75" style="position:absolute;left:1698;top:2512;width:8273;height:1447" o:preferrelative="f" stroked="t" strokecolor="#dbe5f1 [660]">
              <v:fill o:detectmouseclick="t"/>
              <v:stroke dashstyle="1 1" endcap="round"/>
              <v:path o:extrusionok="t" o:connecttype="none"/>
              <o:lock v:ext="edit" text="t"/>
            </v:shape>
            <v:shape id="_x0000_s1272" type="#_x0000_t202" style="position:absolute;left:2896;top:2512;width:489;height:530" stroked="f">
              <v:textbox style="mso-next-textbox:#_x0000_s1272">
                <w:txbxContent>
                  <w:p w:rsidR="00A06ED0" w:rsidRPr="003009B8" w:rsidRDefault="00A06ED0" w:rsidP="009F0E72">
                    <w:pPr>
                      <w:rPr>
                        <w:rFonts w:ascii="Cambria Math" w:hAnsi="Cambria Math" w:cs="Tahoma"/>
                        <w:i/>
                        <w:sz w:val="28"/>
                        <w:szCs w:val="28"/>
                      </w:rPr>
                    </w:pPr>
                    <w:r w:rsidRPr="003009B8">
                      <w:rPr>
                        <w:rFonts w:ascii="Cambria Math" w:hAnsi="Cambria Math" w:cs="Tahoma"/>
                        <w:i/>
                        <w:sz w:val="28"/>
                        <w:szCs w:val="28"/>
                      </w:rPr>
                      <w:t>L</w:t>
                    </w:r>
                  </w:p>
                </w:txbxContent>
              </v:textbox>
            </v:shape>
            <v:group id="_x0000_s1273" style="position:absolute;left:1861;top:2743;width:7825;height:1060" coordorigin="1861,2743" coordsize="7825,1060">
              <v:shape id="_x0000_s1274" type="#_x0000_t32" style="position:absolute;left:4469;top:3042;width:0;height:761" o:connectortype="straight"/>
              <v:shape id="_x0000_s1275" type="#_x0000_t32" style="position:absolute;left:7078;top:3042;width:0;height:761;flip:y" o:connectortype="straight"/>
              <v:shape id="_x0000_s1276" type="#_x0000_t202" style="position:absolute;left:4606;top:3152;width:2146;height:530" filled="f" stroked="f">
                <v:textbox style="mso-next-textbox:#_x0000_s1276">
                  <w:txbxContent>
                    <w:p w:rsidR="00A06ED0" w:rsidRPr="003D4469" w:rsidRDefault="00A06ED0" w:rsidP="009F0E72">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_x0000_s1277" type="#_x0000_t32" style="position:absolute;left:9685;top:3042;width:1;height:761;flip:y" o:connectortype="straight"/>
              <v:group id="_x0000_s1278" style="position:absolute;left:1861;top:2743;width:7824;height:1060" coordorigin="1861,2743" coordsize="7824,106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79" type="#_x0000_t34" style="position:absolute;left:1861;top:3042;width:2608;height:761;flip:y" o:connectortype="elbow" adj="14742,99485,-15413" strokeweight="1.5pt"/>
                <v:shape id="_x0000_s1280" type="#_x0000_t34" style="position:absolute;left:4469;top:3042;width:2609;height:761;flip:y" o:connectortype="elbow" adj="14742,99485,-15413"/>
                <v:shape id="_x0000_s1281" type="#_x0000_t32" style="position:absolute;left:1861;top:2743;width:965;height:0;flip:x" o:connectortype="straight">
                  <v:stroke endarrow="block"/>
                </v:shape>
                <v:shape id="_x0000_s1282" type="#_x0000_t32" style="position:absolute;left:3397;top:2743;width:1072;height:0" o:connectortype="straight">
                  <v:stroke endarrow="block"/>
                </v:shape>
                <v:shape id="_x0000_s1283" type="#_x0000_t34" style="position:absolute;left:7078;top:3042;width:2607;height:761;flip:y" o:connectortype="elbow" adj="14742,99485,-15413"/>
                <v:shape id="_x0000_s1284" type="#_x0000_t202" style="position:absolute;left:3583;top:3368;width:886;height:435" filled="f" stroked="f">
                  <v:textbox style="mso-next-textbox:#_x0000_s1284">
                    <w:txbxContent>
                      <w:p w:rsidR="00A06ED0" w:rsidRPr="003009B8" w:rsidRDefault="00A06ED0" w:rsidP="009F0E72">
                        <w:pPr>
                          <w:rPr>
                            <w:rFonts w:ascii="Cambria Math" w:hAnsi="Cambria Math" w:cs="Tahoma"/>
                            <w:i/>
                            <w:sz w:val="24"/>
                            <w:szCs w:val="24"/>
                          </w:rPr>
                        </w:pPr>
                        <w:r w:rsidRPr="003009B8">
                          <w:rPr>
                            <w:rFonts w:ascii="Cambria Math" w:hAnsi="Cambria Math" w:cs="Tahoma"/>
                            <w:i/>
                            <w:sz w:val="24"/>
                            <w:szCs w:val="24"/>
                          </w:rPr>
                          <w:t>f (x)</w:t>
                        </w:r>
                      </w:p>
                    </w:txbxContent>
                  </v:textbox>
                </v:shape>
              </v:group>
            </v:group>
          </v:group>
        </w:pict>
      </w:r>
      <w:r>
        <w:pict>
          <v:shape id="_x0000_i1025" type="#_x0000_t75" style="width:414.3pt;height:72.6pt">
            <v:imagedata croptop="-65520f" cropbottom="65520f"/>
          </v:shape>
        </w:pict>
      </w:r>
    </w:p>
    <w:p w:rsidR="009F0E72" w:rsidRDefault="009F0E72" w:rsidP="009F0E72"/>
    <w:p w:rsidR="009F0E72" w:rsidRDefault="009F0E72" w:rsidP="009F0E72"/>
    <w:p w:rsidR="009F0E72" w:rsidRDefault="009F0E72" w:rsidP="009F0E72"/>
    <w:p w:rsidR="009F0E72" w:rsidRDefault="009F0E72" w:rsidP="009F0E72">
      <w:r>
        <w:t>This reduces to the following intensity, with the PSD described as a series of harmonic peaks of very narrow width modulated by an envelope determined by the Fourier transform of one cycle</w:t>
      </w:r>
    </w:p>
    <w:p w:rsidR="009F0E72" w:rsidRDefault="009F0E72" w:rsidP="009F0E72"/>
    <w:p w:rsidR="009F0E72" w:rsidRDefault="008E111A" w:rsidP="009F0E72">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9F0E72" w:rsidRDefault="009F0E72" w:rsidP="009F0E72"/>
    <w:p w:rsidR="009F0E72" w:rsidRDefault="009F0E72" w:rsidP="009F0E72"/>
    <w:p w:rsidR="009F0E72" w:rsidRDefault="009F0E72" w:rsidP="009F0E72"/>
    <w:p w:rsidR="009F0E72" w:rsidRDefault="009F0E72" w:rsidP="009F0E72">
      <w:pPr>
        <w:keepNext/>
        <w:jc w:val="center"/>
      </w:pPr>
      <w:r>
        <w:rPr>
          <w:noProof/>
        </w:rPr>
        <w:drawing>
          <wp:inline distT="0" distB="0" distL="0" distR="0">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9F0E72" w:rsidRDefault="009F0E72" w:rsidP="009F0E72">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8</w:t>
      </w:r>
      <w:r w:rsidR="008E111A">
        <w:fldChar w:fldCharType="end"/>
      </w:r>
      <w:r>
        <w:t xml:space="preserve">: The PSD of ordered steps has delta-function harmonic peaks, </w:t>
      </w:r>
      <w:r>
        <w:br/>
        <w:t>modulated by the Fourier transform envelope of a single period.</w:t>
      </w:r>
    </w:p>
    <w:p w:rsidR="00D9769A" w:rsidRDefault="00D9769A" w:rsidP="00EA3575">
      <w:pPr>
        <w:pStyle w:val="Body"/>
        <w:rPr>
          <w:rFonts w:eastAsiaTheme="minorHAnsi"/>
        </w:rPr>
      </w:pPr>
      <w:r>
        <w:rPr>
          <w:rFonts w:eastAsiaTheme="minorHAnsi"/>
        </w:rPr>
        <w:t xml:space="preserve">These insights derive from a the Fourier series decomposition of periodic waveforms, but </w:t>
      </w:r>
      <w:r w:rsidR="009F0E72">
        <w:rPr>
          <w:rFonts w:eastAsiaTheme="minorHAnsi"/>
        </w:rPr>
        <w:t>our goal is to a</w:t>
      </w:r>
      <w:r>
        <w:rPr>
          <w:rFonts w:eastAsiaTheme="minorHAnsi"/>
        </w:rPr>
        <w:t xml:space="preserve">pply this technique to stochastically varying waveforms – </w:t>
      </w:r>
      <w:r w:rsidR="009F0E72">
        <w:rPr>
          <w:rFonts w:eastAsiaTheme="minorHAnsi"/>
        </w:rPr>
        <w:t xml:space="preserve">as </w:t>
      </w:r>
      <w:r>
        <w:rPr>
          <w:rFonts w:eastAsiaTheme="minorHAnsi"/>
        </w:rPr>
        <w:t xml:space="preserve">stochastic profiles are very prevalent in artificial </w:t>
      </w:r>
      <w:r w:rsidR="00EF2776">
        <w:rPr>
          <w:rFonts w:eastAsiaTheme="minorHAnsi"/>
        </w:rPr>
        <w:t xml:space="preserve">(see the following figure) </w:t>
      </w:r>
      <w:r>
        <w:rPr>
          <w:rFonts w:eastAsiaTheme="minorHAnsi"/>
        </w:rPr>
        <w:t>and natural t</w:t>
      </w:r>
      <w:r w:rsidR="009F0E72">
        <w:rPr>
          <w:rFonts w:eastAsiaTheme="minorHAnsi"/>
        </w:rPr>
        <w:t>errain</w:t>
      </w:r>
      <w:r>
        <w:rPr>
          <w:rFonts w:eastAsiaTheme="minorHAnsi"/>
        </w:rPr>
        <w:t xml:space="preserve">. </w:t>
      </w:r>
      <w:r w:rsidR="009F0E72">
        <w:rPr>
          <w:rFonts w:eastAsiaTheme="minorHAnsi"/>
        </w:rPr>
        <w:t xml:space="preserve"> </w:t>
      </w:r>
      <w:r>
        <w:rPr>
          <w:rFonts w:eastAsiaTheme="minorHAnsi"/>
        </w:rPr>
        <w:t>In the following sections, we will look more closely at the spectra</w:t>
      </w:r>
      <w:r w:rsidR="009F0E72">
        <w:rPr>
          <w:rFonts w:eastAsiaTheme="minorHAnsi"/>
        </w:rPr>
        <w:t xml:space="preserve">l </w:t>
      </w:r>
      <w:r>
        <w:rPr>
          <w:rFonts w:eastAsiaTheme="minorHAnsi"/>
        </w:rPr>
        <w:t xml:space="preserve">features of </w:t>
      </w:r>
      <w:r w:rsidR="009F0E72">
        <w:rPr>
          <w:rFonts w:eastAsiaTheme="minorHAnsi"/>
        </w:rPr>
        <w:t xml:space="preserve">disordered </w:t>
      </w:r>
      <w:r>
        <w:rPr>
          <w:rFonts w:eastAsiaTheme="minorHAnsi"/>
        </w:rPr>
        <w:t xml:space="preserve">aquatic and land terrain. </w:t>
      </w:r>
    </w:p>
    <w:p w:rsidR="00EF2776" w:rsidRDefault="00EF2776" w:rsidP="00EA3575">
      <w:pPr>
        <w:pStyle w:val="Body"/>
        <w:rPr>
          <w:rFonts w:eastAsiaTheme="minorHAnsi"/>
        </w:rPr>
      </w:pPr>
    </w:p>
    <w:p w:rsidR="00EF2776" w:rsidRPr="009225E3" w:rsidRDefault="00EF2776" w:rsidP="00EF27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36"/>
        <w:gridCol w:w="5376"/>
      </w:tblGrid>
      <w:tr w:rsidR="00EF2776" w:rsidTr="006E67AE">
        <w:trPr>
          <w:trHeight w:val="2635"/>
          <w:jc w:val="center"/>
        </w:trPr>
        <w:tc>
          <w:tcPr>
            <w:tcW w:w="4036" w:type="dxa"/>
          </w:tcPr>
          <w:p w:rsidR="00EF2776" w:rsidRDefault="00EF2776" w:rsidP="006E67AE">
            <w:r>
              <w:rPr>
                <w:noProof/>
              </w:rPr>
              <w:drawing>
                <wp:inline distT="0" distB="0" distL="0" distR="0">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4" cstate="print"/>
                          <a:stretch>
                            <a:fillRect/>
                          </a:stretch>
                        </pic:blipFill>
                        <pic:spPr>
                          <a:xfrm>
                            <a:off x="0" y="0"/>
                            <a:ext cx="2256470" cy="1884115"/>
                          </a:xfrm>
                          <a:prstGeom prst="rect">
                            <a:avLst/>
                          </a:prstGeom>
                        </pic:spPr>
                      </pic:pic>
                    </a:graphicData>
                  </a:graphic>
                </wp:inline>
              </w:drawing>
            </w:r>
          </w:p>
        </w:tc>
        <w:tc>
          <w:tcPr>
            <w:tcW w:w="4439" w:type="dxa"/>
          </w:tcPr>
          <w:p w:rsidR="00EF2776" w:rsidRDefault="00EF2776" w:rsidP="006E67AE">
            <w:pPr>
              <w:keepNext/>
            </w:pPr>
            <w:r>
              <w:rPr>
                <w:noProof/>
              </w:rPr>
              <w:drawing>
                <wp:inline distT="0" distB="0" distL="0" distR="0">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 cstate="print"/>
                          <a:stretch>
                            <a:fillRect/>
                          </a:stretch>
                        </pic:blipFill>
                        <pic:spPr>
                          <a:xfrm>
                            <a:off x="0" y="0"/>
                            <a:ext cx="3253387" cy="1882463"/>
                          </a:xfrm>
                          <a:prstGeom prst="rect">
                            <a:avLst/>
                          </a:prstGeom>
                        </pic:spPr>
                      </pic:pic>
                    </a:graphicData>
                  </a:graphic>
                </wp:inline>
              </w:drawing>
            </w:r>
          </w:p>
        </w:tc>
      </w:tr>
    </w:tbl>
    <w:p w:rsidR="00EF2776" w:rsidRDefault="00EF2776" w:rsidP="00EF2776">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9</w:t>
      </w:r>
      <w:r w:rsidR="008E111A">
        <w:fldChar w:fldCharType="end"/>
      </w:r>
      <w:r>
        <w:t>: Examples of roads with random and pseudo-periodic cracks and patches</w:t>
      </w:r>
    </w:p>
    <w:p w:rsidR="00EF2776" w:rsidRDefault="00EF2776" w:rsidP="00EA3575">
      <w:pPr>
        <w:pStyle w:val="Body"/>
        <w:rPr>
          <w:rFonts w:eastAsiaTheme="minorHAnsi"/>
        </w:rPr>
      </w:pPr>
    </w:p>
    <w:p w:rsidR="00D9769A" w:rsidRDefault="00D9769A" w:rsidP="003319DA">
      <w:pPr>
        <w:pBdr>
          <w:bottom w:val="single" w:sz="6" w:space="1" w:color="auto"/>
        </w:pBd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pPr>
        <w:suppressAutoHyphens w:val="0"/>
        <w:overflowPunct/>
        <w:autoSpaceDE/>
        <w:autoSpaceDN/>
        <w:adjustRightInd/>
        <w:spacing w:after="200" w:line="276" w:lineRule="auto"/>
        <w:textAlignment w:val="auto"/>
        <w:rPr>
          <w:b/>
          <w:color w:val="000000"/>
          <w:sz w:val="28"/>
        </w:rPr>
      </w:pPr>
      <w:r>
        <w:br w:type="page"/>
      </w:r>
    </w:p>
    <w:p w:rsidR="00D9769A" w:rsidRDefault="00D9769A" w:rsidP="0041744C">
      <w:pPr>
        <w:pStyle w:val="HeadingRunIn"/>
      </w:pPr>
      <w:r>
        <w:t>Application to Aquatic Waves</w:t>
      </w:r>
    </w:p>
    <w:p w:rsidR="00D9769A" w:rsidRDefault="00D9769A" w:rsidP="00092895">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w:t>
      </w:r>
      <w:r w:rsidR="00784649">
        <w:t xml:space="preserve"> </w:t>
      </w:r>
      <w:r>
        <w:t xml:space="preserve">that is, the ability to maintain phase relationships over </w:t>
      </w:r>
      <w:r w:rsidR="00D5290E">
        <w:t>many wavelengths such as seen with capillary waves</w:t>
      </w:r>
      <w:r w:rsidR="008E111A">
        <w:fldChar w:fldCharType="begin"/>
      </w:r>
      <w:r w:rsidR="00A06ED0">
        <w:instrText xml:space="preserve"> ADDIN ZOTERO_ITEM CSL_CITATION {"citationID":"o4gi4lng3","properties":{"formattedCitation":"[16]","plainCitation":"[16]"},"citationItems":[{"id":462,"uris":["http://zotero.org/users/954774/items/557Z6U7J"],"uri":["http://zotero.org/users/954774/items/557Z6U7J"]}],"schema":"https://github.com/citation-style-language/schema/raw/master/csl-citation.json"} </w:instrText>
      </w:r>
      <w:r w:rsidR="008E111A">
        <w:fldChar w:fldCharType="separate"/>
      </w:r>
      <w:r w:rsidR="00A06ED0" w:rsidRPr="00A06ED0">
        <w:t>[16]</w:t>
      </w:r>
      <w:r w:rsidR="008E111A">
        <w:fldChar w:fldCharType="end"/>
      </w:r>
      <w:r w:rsidR="008E111A">
        <w:fldChar w:fldCharType="begin"/>
      </w:r>
      <w:r w:rsidR="00A06ED0">
        <w:instrText xml:space="preserve"> ADDIN ZOTERO_ITEM CSL_CITATION {"citationID":"17ogjtrec7","properties":{"formattedCitation":"[17]","plainCitation":"[17]"},"citationItems":[{"id":141,"uris":["http://zotero.org/users/954774/items/KTEN8ZNS"],"uri":["http://zotero.org/users/954774/items/KTEN8ZNS"]}],"schema":"https://github.com/citation-style-language/schema/raw/master/csl-citation.json"} </w:instrText>
      </w:r>
      <w:r w:rsidR="008E111A">
        <w:fldChar w:fldCharType="separate"/>
      </w:r>
      <w:r w:rsidR="00A06ED0" w:rsidRPr="00A06ED0">
        <w:t>[17]</w:t>
      </w:r>
      <w:r w:rsidR="008E111A">
        <w:fldChar w:fldCharType="end"/>
      </w:r>
      <w:r w:rsidR="00D5290E">
        <w:t xml:space="preserve"> or over </w:t>
      </w:r>
      <w:r>
        <w:t>a significant distance</w:t>
      </w:r>
      <w:r w:rsidR="00D5290E">
        <w:t xml:space="preserve"> as with</w:t>
      </w:r>
      <w:r w:rsidR="00784649">
        <w:t xml:space="preserve"> </w:t>
      </w:r>
      <w:r w:rsidR="00D5290E">
        <w:t>cnoidal swells</w:t>
      </w:r>
      <w:r w:rsidR="008E111A">
        <w:fldChar w:fldCharType="begin"/>
      </w:r>
      <w:r w:rsidR="00A06ED0">
        <w:instrText xml:space="preserve"> ADDIN ZOTERO_ITEM CSL_CITATION {"citationID":"ripjoqtds","properties":{"formattedCitation":"[18]","plainCitation":"[18]"},"citationItems":[{"id":1140,"uris":["http://zotero.org/users/954774/items/JZC3K683"],"uri":["http://zotero.org/users/954774/items/JZC3K683"]}],"schema":"https://github.com/citation-style-language/schema/raw/master/csl-citation.json"} </w:instrText>
      </w:r>
      <w:r w:rsidR="008E111A">
        <w:fldChar w:fldCharType="separate"/>
      </w:r>
      <w:r w:rsidR="00A06ED0" w:rsidRPr="00A06ED0">
        <w:t>[18]</w:t>
      </w:r>
      <w:r w:rsidR="008E111A">
        <w:fldChar w:fldCharType="end"/>
      </w:r>
      <w:r>
        <w:t>.</w:t>
      </w:r>
      <w:r w:rsidR="00784649">
        <w:t xml:space="preserve"> The term coherence is defined as correlation when applied specifically to wave-like properties </w:t>
      </w:r>
      <w:r w:rsidR="008E111A">
        <w:fldChar w:fldCharType="begin"/>
      </w:r>
      <w:r w:rsidR="00A06ED0">
        <w:instrText xml:space="preserve"> ADDIN ZOTERO_ITEM CSL_CITATION {"citationID":"kkkohnbeh","properties":{"formattedCitation":"[19]","plainCitation":"[19]"},"citationItems":[{"id":160,"uris":["http://zotero.org/users/954774/items/6D26JAR5"],"uri":["http://zotero.org/users/954774/items/6D26JAR5"]}],"schema":"https://github.com/citation-style-language/schema/raw/master/csl-citation.json"} </w:instrText>
      </w:r>
      <w:r w:rsidR="008E111A">
        <w:fldChar w:fldCharType="separate"/>
      </w:r>
      <w:r w:rsidR="00A06ED0" w:rsidRPr="00A06ED0">
        <w:t>[19]</w:t>
      </w:r>
      <w:r w:rsidR="008E111A">
        <w:fldChar w:fldCharType="end"/>
      </w:r>
      <w:r w:rsidR="00784649">
        <w:t>. This is noteworthy also when one considers that a dispersion relation holds between the spatial frequencies and temporal frequencies of aquatic waves.</w:t>
      </w:r>
    </w:p>
    <w:p w:rsidR="00D9769A" w:rsidRDefault="00D9769A" w:rsidP="00E77100">
      <w:pPr>
        <w:pStyle w:val="Heading1"/>
      </w:pPr>
      <w:r>
        <w:t xml:space="preserve">Spatially </w:t>
      </w:r>
      <w:r w:rsidRPr="00E829FA">
        <w:t xml:space="preserve">Incoherent </w:t>
      </w:r>
      <w:r>
        <w:t>W</w:t>
      </w:r>
      <w:r w:rsidRPr="00E829FA">
        <w:t xml:space="preserve">ave </w:t>
      </w:r>
      <w:r>
        <w:t>S</w:t>
      </w:r>
      <w:r w:rsidRPr="00E829FA">
        <w:t>pectr</w:t>
      </w:r>
      <w:r>
        <w:t>a</w:t>
      </w:r>
    </w:p>
    <w:p w:rsidR="00D9769A" w:rsidRDefault="00D9769A" w:rsidP="00092895">
      <w:pPr>
        <w:pStyle w:val="BodyAfterHead"/>
      </w:pPr>
      <w:r>
        <w:t xml:space="preserve">In the wild, waves </w:t>
      </w:r>
      <w:r w:rsidR="00784649">
        <w:t xml:space="preserve">usually </w:t>
      </w:r>
      <w:r>
        <w:t>display little coherence over long spatial scales. In other words, the knowledge that one has about one wave has limited implications regarding another wave separated by several undulations.</w:t>
      </w:r>
    </w:p>
    <w:p w:rsidR="00D9769A" w:rsidRDefault="00D9769A" w:rsidP="00092895">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rsidR="008E111A">
        <w:fldChar w:fldCharType="begin"/>
      </w:r>
      <w:r w:rsidR="00A06ED0">
        <w:instrText xml:space="preserve"> ADDIN ZOTERO_ITEM CSL_CITATION {"citationID":"2kcp65l8a0","properties":{"formattedCitation":"[20]","plainCitation":"[20]"},"citationItems":[{"id":204,"uris":["http://zotero.org/users/954774/items/8W3TGBQK"],"uri":["http://zotero.org/users/954774/items/8W3TGBQK"]}],"schema":"https://github.com/citation-style-language/schema/raw/master/csl-citation.json"} </w:instrText>
      </w:r>
      <w:r w:rsidR="008E111A">
        <w:fldChar w:fldCharType="separate"/>
      </w:r>
      <w:r w:rsidR="00A06ED0" w:rsidRPr="00A06ED0">
        <w:t>[20]</w:t>
      </w:r>
      <w:r w:rsidR="008E111A">
        <w:fldChar w:fldCharType="end"/>
      </w:r>
      <w:r>
        <w:t xml:space="preserve">  This makes sense because a taller wave needs a broader base to support that height, leading to a scaled pseudo-triangular shape, as shown in the figure below. </w:t>
      </w:r>
    </w:p>
    <w:tbl>
      <w:tblPr>
        <w:tblStyle w:val="TableGrid"/>
        <w:tblW w:w="0" w:type="auto"/>
        <w:tblInd w:w="198" w:type="dxa"/>
        <w:tblLook w:val="04A0"/>
      </w:tblPr>
      <w:tblGrid>
        <w:gridCol w:w="4716"/>
        <w:gridCol w:w="4662"/>
      </w:tblGrid>
      <w:tr w:rsidR="00D9769A" w:rsidTr="00EB4F77">
        <w:tc>
          <w:tcPr>
            <w:tcW w:w="4590" w:type="dxa"/>
            <w:vAlign w:val="center"/>
          </w:tcPr>
          <w:p w:rsidR="00D9769A" w:rsidRDefault="00D9769A" w:rsidP="003948A0">
            <w:pPr>
              <w:pStyle w:val="Body"/>
              <w:jc w:val="center"/>
            </w:pPr>
            <w:r>
              <w:rPr>
                <w:noProof/>
              </w:rPr>
              <w:drawing>
                <wp:inline distT="0" distB="0" distL="0" distR="0">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6" cstate="print"/>
                          <a:stretch>
                            <a:fillRect/>
                          </a:stretch>
                        </pic:blipFill>
                        <pic:spPr>
                          <a:xfrm flipH="1">
                            <a:off x="0" y="0"/>
                            <a:ext cx="1227240" cy="922020"/>
                          </a:xfrm>
                          <a:prstGeom prst="rect">
                            <a:avLst/>
                          </a:prstGeom>
                        </pic:spPr>
                      </pic:pic>
                    </a:graphicData>
                  </a:graphic>
                </wp:inline>
              </w:drawing>
            </w:r>
          </w:p>
          <w:p w:rsidR="00D9769A" w:rsidRDefault="00D9769A" w:rsidP="003948A0">
            <w:pPr>
              <w:pStyle w:val="Body"/>
              <w:jc w:val="center"/>
            </w:pPr>
            <w:r>
              <w:rPr>
                <w:noProof/>
              </w:rPr>
              <w:drawing>
                <wp:inline distT="0" distB="0" distL="0" distR="0">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D9769A" w:rsidRDefault="001E72AD" w:rsidP="003948A0">
            <w:pPr>
              <w:pStyle w:val="Body"/>
              <w:jc w:val="center"/>
            </w:pPr>
            <w:r w:rsidRPr="001E72AD">
              <w:rPr>
                <w:noProof/>
              </w:rPr>
              <w:drawing>
                <wp:inline distT="0" distB="0" distL="0" distR="0">
                  <wp:extent cx="2631129" cy="16097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633705" cy="1611301"/>
                          </a:xfrm>
                          <a:prstGeom prst="rect">
                            <a:avLst/>
                          </a:prstGeom>
                          <a:noFill/>
                          <a:ln w="9525">
                            <a:noFill/>
                            <a:miter lim="800000"/>
                            <a:headEnd/>
                            <a:tailEnd/>
                          </a:ln>
                        </pic:spPr>
                      </pic:pic>
                    </a:graphicData>
                  </a:graphic>
                </wp:inline>
              </w:drawing>
            </w:r>
          </w:p>
        </w:tc>
      </w:tr>
    </w:tbl>
    <w:p w:rsidR="00D9769A" w:rsidRDefault="00D9769A" w:rsidP="00E02D24">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10</w:t>
      </w:r>
      <w:r w:rsidR="008E111A">
        <w:fldChar w:fldCharType="end"/>
      </w:r>
      <w:r>
        <w:t xml:space="preserve">: (left) The goal is to model the spectral density of waves. Enough disorder exists in open water that periodic coherence between spatially separate waves is not maintained, measurement from wave buoy in north Atlantic.(from </w:t>
      </w:r>
      <w:r w:rsidR="008E111A">
        <w:fldChar w:fldCharType="begin"/>
      </w:r>
      <w:r>
        <w:instrText xml:space="preserve"> ADDIN ZOTERO_ITEM CSL_CITATION {"citationID":"5id6evvrp","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8E111A">
        <w:fldChar w:fldCharType="separate"/>
      </w:r>
      <w:r w:rsidRPr="00D9769A">
        <w:t>[2]</w:t>
      </w:r>
      <w:r w:rsidR="008E111A">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D9769A" w:rsidTr="009466AE">
        <w:trPr>
          <w:tblCellSpacing w:w="0" w:type="dxa"/>
          <w:jc w:val="center"/>
        </w:trPr>
        <w:tc>
          <w:tcPr>
            <w:tcW w:w="0" w:type="auto"/>
            <w:vAlign w:val="center"/>
            <w:hideMark/>
          </w:tcPr>
          <w:p w:rsidR="00D9769A" w:rsidRDefault="00D9769A">
            <w:pPr>
              <w:jc w:val="center"/>
              <w:rPr>
                <w:sz w:val="24"/>
                <w:szCs w:val="24"/>
              </w:rPr>
            </w:pPr>
          </w:p>
        </w:tc>
      </w:tr>
    </w:tbl>
    <w:p w:rsidR="00D9769A" w:rsidRDefault="00D9769A"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D9769A" w:rsidRDefault="00D9769A"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w:t>
      </w:r>
      <w:r w:rsidR="00784649">
        <w:t>typical</w:t>
      </w:r>
      <w:r>
        <w:t xml:space="preserve"> oceanogr</w:t>
      </w:r>
      <w:r w:rsidR="00784649">
        <w:t xml:space="preserve">aphy measure. So we consider — </w:t>
      </w:r>
      <w:r>
        <w:t>based on the ene</w:t>
      </w:r>
      <w:r w:rsidR="00784649">
        <w:t>rgy stored in a specific wave —</w:t>
      </w:r>
      <w:r>
        <w:t xml:space="preserve"> the time, </w:t>
      </w:r>
      <w:r>
        <w:rPr>
          <w:i/>
          <w:iCs/>
        </w:rPr>
        <w:t>t</w:t>
      </w:r>
      <w:r>
        <w:t xml:space="preserve">, it will take to drop a height, </w:t>
      </w:r>
      <w:r>
        <w:rPr>
          <w:i/>
          <w:iCs/>
        </w:rPr>
        <w:t>H</w:t>
      </w:r>
      <w:r>
        <w:t>, by the Newton's law relation:</w:t>
      </w:r>
    </w:p>
    <w:p w:rsidR="00D9769A" w:rsidRDefault="008E111A"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D9769A" w:rsidRDefault="00D9769A" w:rsidP="00092895">
      <w:pPr>
        <w:pStyle w:val="Body"/>
      </w:pPr>
      <w:r>
        <w:t xml:space="preserve">and since </w:t>
      </w:r>
      <w:r>
        <w:rPr>
          <w:i/>
          <w:iCs/>
        </w:rPr>
        <w:t>t</w:t>
      </w:r>
      <w:r>
        <w:t xml:space="preserve"> goes as 1/</w:t>
      </w:r>
      <w:r>
        <w:rPr>
          <w:i/>
          <w:iCs/>
        </w:rPr>
        <w:t>f</w:t>
      </w:r>
      <w:r>
        <w:t>, then we can create a new PDF from the height cumulative as follows:</w:t>
      </w:r>
    </w:p>
    <w:p w:rsidR="00D9769A" w:rsidRPr="006119CE" w:rsidRDefault="00D9769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D9769A" w:rsidRDefault="00D9769A" w:rsidP="00092895">
      <w:pPr>
        <w:pStyle w:val="Body"/>
      </w:pPr>
      <w:r>
        <w:t>where</w:t>
      </w:r>
      <w:r w:rsidR="008E111A">
        <w:fldChar w:fldCharType="begin"/>
      </w:r>
      <w:r>
        <w:instrText xml:space="preserve"> ADDIN ZOTERO_ITEM CSL_CITATION {"citationID":"6vbvebpk1","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8E111A">
        <w:fldChar w:fldCharType="separate"/>
      </w:r>
      <w:r w:rsidRPr="00D9769A">
        <w:t>[2]</w:t>
      </w:r>
      <w:r w:rsidR="008E111A">
        <w:fldChar w:fldCharType="end"/>
      </w:r>
      <w:r>
        <w:t xml:space="preserve"> </w:t>
      </w:r>
    </w:p>
    <w:p w:rsidR="00D9769A" w:rsidRDefault="00D9769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D9769A" w:rsidRPr="00B949BC" w:rsidRDefault="00D9769A" w:rsidP="004B3741">
      <w:pPr>
        <w:pStyle w:val="Equation"/>
      </w:pPr>
    </w:p>
    <w:p w:rsidR="00D9769A" w:rsidRPr="006119CE" w:rsidRDefault="008E111A"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D9769A" w:rsidRDefault="00D9769A" w:rsidP="00092895">
      <w:pPr>
        <w:pStyle w:val="Body"/>
      </w:pPr>
      <w:r>
        <w:t>then</w:t>
      </w:r>
    </w:p>
    <w:p w:rsidR="00D9769A" w:rsidRPr="006119CE" w:rsidRDefault="00D9769A"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D9769A" w:rsidRPr="006119CE" w:rsidRDefault="00D9769A" w:rsidP="006119CE">
      <w:pPr>
        <w:pStyle w:val="EquationNumber"/>
        <w:rPr>
          <w:b/>
        </w:rPr>
      </w:pPr>
      <w:r>
        <w:t xml:space="preserve"> </w:t>
      </w:r>
      <w:r>
        <w:tab/>
      </w:r>
      <w:r>
        <w:tab/>
      </w:r>
      <w:r>
        <w:tab/>
      </w:r>
      <w:r>
        <w:tab/>
      </w:r>
      <w:r>
        <w:tab/>
      </w:r>
      <w:r w:rsidRPr="006119CE">
        <w:rPr>
          <w:b/>
        </w:rPr>
        <w:t>(5)</w:t>
      </w:r>
    </w:p>
    <w:p w:rsidR="00D9769A" w:rsidRDefault="00D9769A" w:rsidP="00092895">
      <w:pPr>
        <w:pStyle w:val="Body"/>
      </w:pPr>
      <w:r>
        <w:t>which is just the Pierson-Moskowitz wave spectra that oceanographers have observed for years (developed first in 1964, variations of this include the JONSWAP, Bretschneider</w:t>
      </w:r>
      <w:bookmarkStart w:id="6" w:name="IX_Bretschneider_1"/>
      <w:bookmarkEnd w:id="6"/>
      <w:r>
        <w:t xml:space="preserve"> and ITTC wave spectra</w:t>
      </w:r>
      <w:r w:rsidR="008E111A">
        <w:fldChar w:fldCharType="begin"/>
      </w:r>
      <w:r w:rsidR="00A06ED0">
        <w:instrText xml:space="preserve"> ADDIN ZOTERO_ITEM CSL_CITATION {"citationID":"160540qgnr","properties":{"formattedCitation":"[21]","plainCitation":"[21]"},"citationItems":[{"id":211,"uris":["http://zotero.org/users/954774/items/XACA2E44"],"uri":["http://zotero.org/users/954774/items/XACA2E44"]}],"schema":"https://github.com/citation-style-language/schema/raw/master/csl-citation.json"} </w:instrText>
      </w:r>
      <w:r w:rsidR="008E111A">
        <w:fldChar w:fldCharType="separate"/>
      </w:r>
      <w:r w:rsidR="00A06ED0" w:rsidRPr="00A06ED0">
        <w:t>[21]</w:t>
      </w:r>
      <w:r w:rsidR="008E111A">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w:t>
      </w:r>
      <w:proofErr w:type="gramStart"/>
      <w:r>
        <w:t>data</w:t>
      </w:r>
      <w:proofErr w:type="gramEnd"/>
      <w:r w:rsidR="008E111A">
        <w:fldChar w:fldCharType="begin"/>
      </w:r>
      <w:r w:rsidR="00A06ED0">
        <w:instrText xml:space="preserve"> ADDIN ZOTERO_ITEM CSL_CITATION {"citationID":"1aaddpuh88","properties":{"formattedCitation":"[22]","plainCitation":"[22]"},"citationItems":[{"id":187,"uris":["http://zotero.org/users/954774/items/KTZ2X5HI"],"uri":["http://zotero.org/users/954774/items/KTZ2X5HI"]}],"schema":"https://github.com/citation-style-language/schema/raw/master/csl-citation.json"} </w:instrText>
      </w:r>
      <w:r w:rsidR="008E111A">
        <w:fldChar w:fldCharType="separate"/>
      </w:r>
      <w:r w:rsidR="00A06ED0" w:rsidRPr="00A06ED0">
        <w:t>[22]</w:t>
      </w:r>
      <w:r w:rsidR="008E111A">
        <w:fldChar w:fldCharType="end"/>
      </w:r>
      <w:r>
        <w:t xml:space="preserve"> obtained from public-access stations. The following data is extracted from a pair of measuring stations located off the coast of San Diego </w:t>
      </w:r>
      <w:r w:rsidR="008E111A">
        <w:fldChar w:fldCharType="begin"/>
      </w:r>
      <w:r w:rsidR="00A06ED0">
        <w:instrText xml:space="preserve"> ADDIN ZOTERO_ITEM CSL_CITATION {"citationID":"22rbhg4smb","properties":{"formattedCitation":"[23]","plainCitation":"[23]"},"citationItems":[{"id":40,"uris":["http://zotero.org/users/954774/items/D8T7TWM3"],"uri":["http://zotero.org/users/954774/items/D8T7TWM3"]}],"schema":"https://github.com/citation-style-language/schema/raw/master/csl-citation.json"} </w:instrText>
      </w:r>
      <w:r w:rsidR="008E111A">
        <w:fldChar w:fldCharType="separate"/>
      </w:r>
      <w:r w:rsidR="00A06ED0" w:rsidRPr="00A06ED0">
        <w:t>[23]</w:t>
      </w:r>
      <w:r w:rsidR="008E111A">
        <w:fldChar w:fldCharType="end"/>
      </w:r>
      <w:r>
        <w:t xml:space="preserve">. </w:t>
      </w:r>
    </w:p>
    <w:p w:rsidR="00D9769A" w:rsidRDefault="00D9769A" w:rsidP="004B3741">
      <w:pPr>
        <w:pStyle w:val="Figure"/>
      </w:pPr>
      <w:r>
        <w:rPr>
          <w:noProof/>
        </w:rPr>
        <w:drawing>
          <wp:inline distT="0" distB="0" distL="0" distR="0">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731ED9">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11</w:t>
      </w:r>
      <w:r w:rsidR="008E111A">
        <w:fldChar w:fldCharType="end"/>
      </w:r>
      <w:r>
        <w:t>:  The CDIP data source provided archival wave energy statistics for assessing models.</w:t>
      </w:r>
    </w:p>
    <w:p w:rsidR="00D9769A" w:rsidRDefault="00D9769A" w:rsidP="00092895">
      <w:pPr>
        <w:pStyle w:val="Body"/>
      </w:pPr>
      <w:r>
        <w:t xml:space="preserve">The data shown here is averaged wave spectra for the entire day 1/1/2012. The red points in </w:t>
      </w:r>
      <w:r w:rsidR="008E111A">
        <w:fldChar w:fldCharType="begin"/>
      </w:r>
      <w:r>
        <w:instrText xml:space="preserve"> REF _Ref322947258 \h </w:instrText>
      </w:r>
      <w:r w:rsidR="008E111A">
        <w:fldChar w:fldCharType="separate"/>
      </w:r>
      <w:r w:rsidR="005F16AE">
        <w:t xml:space="preserve">Figure </w:t>
      </w:r>
      <w:r w:rsidR="005F16AE">
        <w:rPr>
          <w:noProof/>
        </w:rPr>
        <w:t>12</w:t>
      </w:r>
      <w:r w:rsidR="008E111A">
        <w:fldChar w:fldCharType="end"/>
      </w:r>
      <w:r>
        <w:t xml:space="preserve"> correspond to best fits from the derived MaxEnt algorithm applied to the blue data set. </w:t>
      </w:r>
      <w:r w:rsidRPr="00AC1B37">
        <w:rPr>
          <w:rStyle w:val="FootnoteReference"/>
        </w:rPr>
        <w:footnoteReference w:id="3"/>
      </w:r>
    </w:p>
    <w:tbl>
      <w:tblPr>
        <w:tblStyle w:val="TableGrid"/>
        <w:tblW w:w="0" w:type="auto"/>
        <w:tblInd w:w="198" w:type="dxa"/>
        <w:shd w:val="clear" w:color="auto" w:fill="D9D9D9" w:themeFill="background1" w:themeFillShade="D9"/>
        <w:tblLook w:val="04A0"/>
      </w:tblPr>
      <w:tblGrid>
        <w:gridCol w:w="4663"/>
        <w:gridCol w:w="4715"/>
      </w:tblGrid>
      <w:tr w:rsidR="00D9769A" w:rsidTr="00515320">
        <w:tc>
          <w:tcPr>
            <w:tcW w:w="4924" w:type="dxa"/>
            <w:shd w:val="clear" w:color="auto" w:fill="D9D9D9" w:themeFill="background1" w:themeFillShade="D9"/>
            <w:vAlign w:val="center"/>
          </w:tcPr>
          <w:p w:rsidR="00D9769A" w:rsidRDefault="00D9769A" w:rsidP="00515320">
            <w:pPr>
              <w:pStyle w:val="Caption"/>
              <w:ind w:left="0"/>
            </w:pPr>
            <w:r>
              <w:rPr>
                <w:i w:val="0"/>
                <w:noProof/>
              </w:rPr>
              <w:drawing>
                <wp:inline distT="0" distB="0" distL="0" distR="0">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D9769A" w:rsidRDefault="00D9769A" w:rsidP="00515320">
            <w:pPr>
              <w:pStyle w:val="Caption"/>
              <w:keepNext/>
              <w:ind w:left="0"/>
            </w:pPr>
            <w:r>
              <w:rPr>
                <w:i w:val="0"/>
                <w:noProof/>
              </w:rPr>
              <w:drawing>
                <wp:inline distT="0" distB="0" distL="0" distR="0">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D9769A" w:rsidRDefault="00D9769A" w:rsidP="009E0F11">
      <w:pPr>
        <w:pStyle w:val="Caption"/>
      </w:pPr>
      <w:bookmarkStart w:id="7" w:name="_Ref322947258"/>
      <w:r>
        <w:t xml:space="preserve">Figure </w:t>
      </w:r>
      <w:r w:rsidR="008E111A">
        <w:fldChar w:fldCharType="begin"/>
      </w:r>
      <w:r w:rsidR="00C752DC">
        <w:instrText xml:space="preserve"> SEQ Figure \* ARABIC </w:instrText>
      </w:r>
      <w:r w:rsidR="008E111A">
        <w:fldChar w:fldCharType="separate"/>
      </w:r>
      <w:r w:rsidR="005F16AE">
        <w:rPr>
          <w:noProof/>
        </w:rPr>
        <w:t>12</w:t>
      </w:r>
      <w:r w:rsidR="008E111A">
        <w:fldChar w:fldCharType="end"/>
      </w:r>
      <w:bookmarkEnd w:id="7"/>
      <w:r>
        <w:t xml:space="preserve">: Wave energy spectra from two sites off of the San Diego coastal region. </w:t>
      </w:r>
      <w:r>
        <w:br/>
        <w:t>The Maximum Entropy estimate is in red.</w:t>
      </w:r>
    </w:p>
    <w:p w:rsidR="00D9769A" w:rsidRDefault="00D9769A" w:rsidP="00092895">
      <w:pPr>
        <w:pStyle w:val="Body"/>
      </w:pPr>
      <w:r>
        <w:t xml:space="preserve">Like many similar spectra such as wind and EMI, the wave spectrum derives simply from maximum entropy conditions.  </w:t>
      </w:r>
    </w:p>
    <w:p w:rsidR="00D9769A" w:rsidRDefault="00D9769A" w:rsidP="00092895">
      <w:pPr>
        <w:pStyle w:val="Body"/>
      </w:pPr>
      <w:r>
        <w:t xml:space="preserve">Note that we did not need to invoke the </w:t>
      </w:r>
      <w:r w:rsidR="00BF3082">
        <w:t xml:space="preserve">full </w:t>
      </w:r>
      <w:r>
        <w:t xml:space="preserve">spectral </w:t>
      </w:r>
      <w:r w:rsidR="00BF3082">
        <w:t xml:space="preserve">decomposition </w:t>
      </w:r>
      <w:r>
        <w:t>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D9769A" w:rsidRDefault="00D9769A" w:rsidP="00092895">
      <w:pPr>
        <w:pStyle w:val="Body"/>
      </w:pPr>
      <w:r>
        <w:t xml:space="preserve">On the other hand, under controlled </w:t>
      </w:r>
      <w:r w:rsidR="00BF3082">
        <w:t xml:space="preserve">or reinforcing (positive interference) </w:t>
      </w:r>
      <w:r w:rsidRPr="00092895">
        <w:rPr>
          <w:rStyle w:val="attribute-name"/>
        </w:rPr>
        <w:t>conditions</w:t>
      </w:r>
      <w:r>
        <w:t>, more order can be supplied to make the waves appear more coherent over a spatial distance.</w:t>
      </w:r>
    </w:p>
    <w:p w:rsidR="00D9769A" w:rsidRPr="00E829FA" w:rsidRDefault="00D9769A" w:rsidP="00092895">
      <w:pPr>
        <w:pStyle w:val="Heading1"/>
      </w:pPr>
      <w:r>
        <w:t xml:space="preserve">Spatially </w:t>
      </w:r>
      <w:r w:rsidRPr="00092895">
        <w:t>Coherent</w:t>
      </w:r>
      <w:r>
        <w:t xml:space="preserve"> W</w:t>
      </w:r>
      <w:r w:rsidRPr="00E829FA">
        <w:t xml:space="preserve">ave </w:t>
      </w:r>
      <w:r w:rsidRPr="00092895">
        <w:t>Spectra</w:t>
      </w:r>
    </w:p>
    <w:p w:rsidR="00D9769A" w:rsidRDefault="00D9769A" w:rsidP="00092895">
      <w:pPr>
        <w:pStyle w:val="BodyAfterHead"/>
      </w:pPr>
      <w:r>
        <w:t>Coherent waves are easier to generate in</w:t>
      </w:r>
      <w:r w:rsidR="00BF3082">
        <w:t xml:space="preserve"> the laboratory than in nature, apart from the occasional cnoidal swells peculiar to a region</w:t>
      </w:r>
      <w:r>
        <w:t xml:space="preserve">. A large wave tank, with waves generated by a consistent wind will clearly expose any ordered features in the PSD </w:t>
      </w:r>
      <w:r w:rsidR="008E111A">
        <w:fldChar w:fldCharType="begin"/>
      </w:r>
      <w:r w:rsidR="00A06ED0">
        <w:instrText xml:space="preserve"> ADDIN ZOTERO_ITEM CSL_CITATION {"citationID":"265rkffpkq","properties":{"formattedCitation":"[24]","plainCitation":"[24]"},"citationItems":[{"id":83,"uris":["http://zotero.org/users/954774/items/MS4DGFB5"],"uri":["http://zotero.org/users/954774/items/MS4DGFB5"]}],"schema":"https://github.com/citation-style-language/schema/raw/master/csl-citation.json"} </w:instrText>
      </w:r>
      <w:r w:rsidR="008E111A">
        <w:fldChar w:fldCharType="separate"/>
      </w:r>
      <w:r w:rsidR="00A06ED0" w:rsidRPr="00A06ED0">
        <w:t>[24]</w:t>
      </w:r>
      <w:r w:rsidR="008E111A">
        <w:fldChar w:fldCharType="end"/>
      </w:r>
      <w:r>
        <w:t>.</w:t>
      </w:r>
    </w:p>
    <w:p w:rsidR="00D9769A" w:rsidRDefault="00D9769A" w:rsidP="005E7845">
      <w:pPr>
        <w:pStyle w:val="Body"/>
      </w:pPr>
      <w:r>
        <w:t xml:space="preserve">In </w:t>
      </w:r>
      <w:r w:rsidR="008E111A">
        <w:fldChar w:fldCharType="begin"/>
      </w:r>
      <w:r>
        <w:instrText xml:space="preserve"> REF _Ref322948518 \h </w:instrText>
      </w:r>
      <w:r w:rsidR="008E111A">
        <w:fldChar w:fldCharType="separate"/>
      </w:r>
      <w:r w:rsidR="005F16AE">
        <w:t xml:space="preserve">Figure </w:t>
      </w:r>
      <w:r w:rsidR="005F16AE">
        <w:rPr>
          <w:noProof/>
        </w:rPr>
        <w:t>13</w:t>
      </w:r>
      <w:r w:rsidR="008E111A">
        <w:fldChar w:fldCharType="end"/>
      </w:r>
      <w:r>
        <w:t xml:space="preserve"> below, taken from </w:t>
      </w:r>
      <w:r w:rsidR="008E111A">
        <w:fldChar w:fldCharType="begin"/>
      </w:r>
      <w:r w:rsidR="00A06ED0">
        <w:instrText xml:space="preserve"> ADDIN ZOTERO_ITEM CSL_CITATION {"citationID":"2qmadmjk6c","properties":{"formattedCitation":"[25]","plainCitation":"[25]"},"citationItems":[{"id":86,"uris":["http://zotero.org/users/954774/items/VKCST96Q"],"uri":["http://zotero.org/users/954774/items/VKCST96Q"]}],"schema":"https://github.com/citation-style-language/schema/raw/master/csl-citation.json"} </w:instrText>
      </w:r>
      <w:r w:rsidR="008E111A">
        <w:fldChar w:fldCharType="separate"/>
      </w:r>
      <w:r w:rsidR="00A06ED0" w:rsidRPr="00A06ED0">
        <w:t>[25]</w:t>
      </w:r>
      <w:r w:rsidR="008E111A">
        <w:fldChar w:fldCharType="end"/>
      </w:r>
      <w:r>
        <w:t xml:space="preserve">, the measured PSD clearly shows clear harmonic peaks strongly suggestive of longer-range order in the wave periodicities. Superimposed on the data profile (shown in black) is a model adapted from the derivation of the previous section of this paper. Note that </w:t>
      </w:r>
      <w:r w:rsidR="00BF3082">
        <w:t xml:space="preserve">from the spatial/temporal dispersion relation, the time- domain frequency </w:t>
      </w:r>
      <w:r>
        <w:t xml:space="preserve">scale with the spatial-domain frequencies, as short, choppy waves have much smaller periods or cycle-times than the large, rolling waves. This means that we can apply a spatial analysis to </w:t>
      </w:r>
      <w:r w:rsidR="00BF3082">
        <w:t xml:space="preserve">infer </w:t>
      </w:r>
      <w:r>
        <w:t xml:space="preserve">the temporal </w:t>
      </w:r>
      <w:r w:rsidR="00BF3082">
        <w:t>characteristics</w:t>
      </w:r>
      <w:r>
        <w:t xml:space="preserve"> with some generality</w:t>
      </w:r>
      <w:r w:rsidR="00BF3082">
        <w:t xml:space="preserve"> (and vice versa)</w:t>
      </w:r>
      <w:r>
        <w:t>.</w:t>
      </w:r>
    </w:p>
    <w:p w:rsidR="00D9769A" w:rsidRDefault="00D9769A" w:rsidP="004B3741">
      <w:pPr>
        <w:pStyle w:val="Figure"/>
      </w:pPr>
      <w:r>
        <w:rPr>
          <w:noProof/>
        </w:rPr>
        <w:drawing>
          <wp:inline distT="0" distB="0" distL="0" distR="0">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D9769A" w:rsidRDefault="00D9769A" w:rsidP="00B74331">
      <w:pPr>
        <w:pStyle w:val="Caption"/>
      </w:pPr>
      <w:bookmarkStart w:id="8" w:name="_Ref322948518"/>
      <w:r>
        <w:t xml:space="preserve">Figure </w:t>
      </w:r>
      <w:r w:rsidR="008E111A">
        <w:fldChar w:fldCharType="begin"/>
      </w:r>
      <w:r w:rsidR="00C752DC">
        <w:instrText xml:space="preserve"> SEQ Figure \* ARABIC </w:instrText>
      </w:r>
      <w:r w:rsidR="008E111A">
        <w:fldChar w:fldCharType="separate"/>
      </w:r>
      <w:r w:rsidR="005F16AE">
        <w:rPr>
          <w:noProof/>
        </w:rPr>
        <w:t>13</w:t>
      </w:r>
      <w:r w:rsidR="008E111A">
        <w:fldChar w:fldCharType="end"/>
      </w:r>
      <w:bookmarkEnd w:id="8"/>
      <w:r>
        <w:t>: Highly ordered waves with all harmonics generated in a wave tank</w:t>
      </w:r>
      <w:r w:rsidR="00BF3082">
        <w:t>. This is in terms of temporal frequency and the spatial frequency can be recovered via the dispersion relation.</w:t>
      </w:r>
    </w:p>
    <w:p w:rsidR="00D9769A" w:rsidRDefault="00D9769A" w:rsidP="00092895">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D9769A" w:rsidRPr="00D07978" w:rsidRDefault="00D9769A"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D9769A" w:rsidRPr="00463405" w:rsidRDefault="00D9769A" w:rsidP="00A5179F">
      <w:pPr>
        <w:pStyle w:val="Equation"/>
        <w:rPr>
          <w:vanish/>
          <w:specVanish/>
        </w:rPr>
      </w:pPr>
    </w:p>
    <w:p w:rsidR="00D9769A" w:rsidRPr="00463405" w:rsidRDefault="00D9769A" w:rsidP="00463405">
      <w:pPr>
        <w:pStyle w:val="EquationNumber"/>
        <w:rPr>
          <w:b/>
        </w:rPr>
      </w:pPr>
      <w:r>
        <w:t xml:space="preserve"> </w:t>
      </w:r>
      <w:r>
        <w:tab/>
      </w:r>
      <w:r>
        <w:tab/>
      </w:r>
      <w:r>
        <w:tab/>
      </w:r>
      <w:r>
        <w:tab/>
      </w:r>
      <w:r w:rsidRPr="00463405">
        <w:rPr>
          <w:b/>
        </w:rPr>
        <w:t>(6)</w:t>
      </w:r>
    </w:p>
    <w:p w:rsidR="00D9769A" w:rsidRDefault="00D9769A" w:rsidP="00092895">
      <w:pPr>
        <w:pStyle w:val="BodyAfterHead"/>
      </w:pPr>
      <w:r>
        <w:t>This generates a Fourier transform</w:t>
      </w:r>
    </w:p>
    <w:p w:rsidR="00D9769A" w:rsidRDefault="00D9769A"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D9769A" w:rsidRDefault="00D9769A" w:rsidP="00092895">
      <w:pPr>
        <w:pStyle w:val="Body"/>
      </w:pPr>
      <w:r>
        <w:t xml:space="preserve">And then the full power spectrum assuming a coherent relationship exists (see </w:t>
      </w:r>
      <w:r w:rsidRPr="009C5E3B">
        <w:rPr>
          <w:b/>
        </w:rPr>
        <w:t>Equation</w:t>
      </w:r>
      <w:r>
        <w:t xml:space="preserve"> </w:t>
      </w:r>
      <w:r w:rsidRPr="006119CE">
        <w:rPr>
          <w:b/>
        </w:rPr>
        <w:t>1</w:t>
      </w:r>
      <w:r>
        <w:t>):</w:t>
      </w: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D9769A" w:rsidRDefault="00D9769A" w:rsidP="00E54CDA">
      <w:pPr>
        <w:pStyle w:val="EquationNumber"/>
        <w:rPr>
          <w:b/>
        </w:rPr>
      </w:pPr>
      <w:r>
        <w:t xml:space="preserve"> </w:t>
      </w:r>
      <w:r>
        <w:tab/>
      </w:r>
      <w:r>
        <w:tab/>
      </w:r>
      <w:r>
        <w:tab/>
      </w:r>
      <w:r w:rsidRPr="00A5179F">
        <w:rPr>
          <w:b/>
        </w:rPr>
        <w:t>(</w:t>
      </w:r>
      <w:r>
        <w:rPr>
          <w:b/>
        </w:rPr>
        <w:t>7</w:t>
      </w:r>
      <w:r w:rsidRPr="00A5179F">
        <w:rPr>
          <w:b/>
        </w:rPr>
        <w:t>)</w:t>
      </w:r>
    </w:p>
    <w:p w:rsidR="00D9769A" w:rsidRDefault="00D9769A" w:rsidP="00E54CDA">
      <w:pPr>
        <w:pStyle w:val="EquationNumber"/>
        <w:rPr>
          <w:b/>
        </w:rPr>
      </w:pP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D9769A" w:rsidRPr="00A5179F" w:rsidRDefault="00D9769A" w:rsidP="00E54CDA">
      <w:pPr>
        <w:pStyle w:val="EquationNumber"/>
        <w:rPr>
          <w:b/>
        </w:rPr>
      </w:pPr>
      <w:r>
        <w:t xml:space="preserve"> </w:t>
      </w:r>
      <w:r>
        <w:tab/>
      </w:r>
      <w:r>
        <w:tab/>
      </w:r>
      <w:r w:rsidRPr="00A5179F">
        <w:rPr>
          <w:b/>
        </w:rPr>
        <w:t>(</w:t>
      </w:r>
      <w:r>
        <w:rPr>
          <w:b/>
        </w:rPr>
        <w:t>8</w:t>
      </w:r>
      <w:r w:rsidRPr="00A5179F">
        <w:rPr>
          <w:b/>
        </w:rPr>
        <w:t>)</w:t>
      </w:r>
    </w:p>
    <w:p w:rsidR="00D9769A" w:rsidRDefault="00D9769A" w:rsidP="00092895">
      <w:pPr>
        <w:pStyle w:val="Body"/>
      </w:pPr>
      <w:r>
        <w:t xml:space="preserve">These two formulations, scaled accordingly, generate the semi-Markov harmonic dispersion model shown in </w:t>
      </w:r>
      <w:r w:rsidR="008E111A">
        <w:fldChar w:fldCharType="begin"/>
      </w:r>
      <w:r>
        <w:instrText xml:space="preserve"> REF _Ref322948518 \h </w:instrText>
      </w:r>
      <w:r w:rsidR="008E111A">
        <w:fldChar w:fldCharType="separate"/>
      </w:r>
      <w:r w:rsidR="005F16AE">
        <w:t xml:space="preserve">Figure </w:t>
      </w:r>
      <w:r w:rsidR="005F16AE">
        <w:rPr>
          <w:noProof/>
        </w:rPr>
        <w:t>13</w:t>
      </w:r>
      <w:r w:rsidR="008E111A">
        <w:fldChar w:fldCharType="end"/>
      </w:r>
      <w:r>
        <w:t xml:space="preserve">. The first equation </w:t>
      </w:r>
      <w:r w:rsidR="00BF3082">
        <w:t xml:space="preserve">(7) </w:t>
      </w:r>
      <w:r>
        <w:t xml:space="preserve">generates an odd-harmonic waveform due to a symmetric view of up and down steps. The </w:t>
      </w:r>
      <w:r w:rsidR="00BF3082">
        <w:t>second</w:t>
      </w:r>
      <w:r>
        <w:t xml:space="preserve"> equation </w:t>
      </w:r>
      <w:r w:rsidR="00BF3082">
        <w:t xml:space="preserve">(8) </w:t>
      </w:r>
      <w:r>
        <w:t>assumes an all-harmonic composition derived by assuming a surface with a saw-tooth set of steps, which is likely nearer the real situation for stimulated waves.</w:t>
      </w:r>
    </w:p>
    <w:p w:rsidR="00D9769A" w:rsidRDefault="00D9769A" w:rsidP="00CC02BE">
      <w:pPr>
        <w:pStyle w:val="Body"/>
      </w:pPr>
      <w:r>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D9769A" w:rsidRDefault="008E111A"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D9769A" w:rsidRDefault="00D9769A"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rsidR="008E111A">
        <w:fldChar w:fldCharType="begin"/>
      </w:r>
      <w:r>
        <w:instrText xml:space="preserve"> REF _Ref322952285 \h </w:instrText>
      </w:r>
      <w:r w:rsidR="008E111A">
        <w:fldChar w:fldCharType="separate"/>
      </w:r>
      <w:r w:rsidR="005F16AE">
        <w:t xml:space="preserve">Figure </w:t>
      </w:r>
      <w:r w:rsidR="005F16AE">
        <w:rPr>
          <w:noProof/>
        </w:rPr>
        <w:t>14</w:t>
      </w:r>
      <w:r w:rsidR="008E111A">
        <w:fldChar w:fldCharType="end"/>
      </w:r>
      <w:r w:rsidR="006E67AE">
        <w:t xml:space="preserve"> which shows very weak harmonics and higher disorder than the waves of </w:t>
      </w:r>
      <w:r w:rsidR="00CC02BE">
        <w:t xml:space="preserve"> </w:t>
      </w:r>
      <w:r w:rsidR="008E111A">
        <w:fldChar w:fldCharType="begin"/>
      </w:r>
      <w:r w:rsidR="00CC02BE">
        <w:instrText xml:space="preserve"> REF _Ref322948518 \h </w:instrText>
      </w:r>
      <w:r w:rsidR="008E111A">
        <w:fldChar w:fldCharType="separate"/>
      </w:r>
      <w:r w:rsidR="005F16AE">
        <w:t xml:space="preserve">Figure </w:t>
      </w:r>
      <w:r w:rsidR="005F16AE">
        <w:rPr>
          <w:noProof/>
        </w:rPr>
        <w:t>13</w:t>
      </w:r>
      <w:r w:rsidR="008E111A">
        <w:fldChar w:fldCharType="end"/>
      </w:r>
      <w:r>
        <w:t xml:space="preserve">: </w:t>
      </w:r>
      <w:r w:rsidR="008E111A">
        <w:fldChar w:fldCharType="begin"/>
      </w:r>
      <w:r w:rsidR="00A06ED0">
        <w:instrText xml:space="preserve"> ADDIN ZOTERO_ITEM CSL_CITATION {"citationID":"1rt3bjggs9","properties":{"formattedCitation":"[26]","plainCitation":"[26]"},"citationItems":[{"id":88,"uris":["http://zotero.org/users/954774/items/54TB8WBI"],"uri":["http://zotero.org/users/954774/items/54TB8WBI"]}],"schema":"https://github.com/citation-style-language/schema/raw/master/csl-citation.json"} </w:instrText>
      </w:r>
      <w:r w:rsidR="008E111A">
        <w:fldChar w:fldCharType="separate"/>
      </w:r>
      <w:r w:rsidR="00A06ED0" w:rsidRPr="00A06ED0">
        <w:t>[26]</w:t>
      </w:r>
      <w:r w:rsidR="008E111A">
        <w:fldChar w:fldCharType="end"/>
      </w:r>
    </w:p>
    <w:p w:rsidR="00D9769A" w:rsidRDefault="00D9769A" w:rsidP="004B3741">
      <w:pPr>
        <w:pStyle w:val="Figure"/>
      </w:pPr>
      <w:r>
        <w:rPr>
          <w:noProof/>
        </w:rPr>
        <w:drawing>
          <wp:inline distT="0" distB="0" distL="0" distR="0">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D9769A" w:rsidRDefault="00D9769A" w:rsidP="006E257D">
      <w:pPr>
        <w:pStyle w:val="Caption"/>
      </w:pPr>
      <w:bookmarkStart w:id="9" w:name="_Ref322952285"/>
      <w:r>
        <w:t xml:space="preserve">Figure </w:t>
      </w:r>
      <w:r w:rsidR="008E111A">
        <w:fldChar w:fldCharType="begin"/>
      </w:r>
      <w:r w:rsidR="00C752DC">
        <w:instrText xml:space="preserve"> SEQ Figure \* ARABIC </w:instrText>
      </w:r>
      <w:r w:rsidR="008E111A">
        <w:fldChar w:fldCharType="separate"/>
      </w:r>
      <w:r w:rsidR="005F16AE">
        <w:rPr>
          <w:noProof/>
        </w:rPr>
        <w:t>14</w:t>
      </w:r>
      <w:r w:rsidR="008E111A">
        <w:fldChar w:fldCharType="end"/>
      </w:r>
      <w:bookmarkEnd w:id="9"/>
      <w:r>
        <w:t>: A PSD from a wave tank showing ripples</w:t>
      </w:r>
    </w:p>
    <w:p w:rsidR="00CC02BE" w:rsidRDefault="00D9769A" w:rsidP="00CC02BE">
      <w:pPr>
        <w:pStyle w:val="Body"/>
      </w:pPr>
      <w:r>
        <w:t>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w:t>
      </w:r>
      <w:r w:rsidR="00D8479F">
        <w:t xml:space="preserve"> </w:t>
      </w:r>
      <w:r w:rsidR="008E111A">
        <w:fldChar w:fldCharType="begin"/>
      </w:r>
      <w:r w:rsidR="00A06ED0">
        <w:instrText xml:space="preserve"> ADDIN ZOTERO_ITEM CSL_CITATION {"citationID":"8jrni82l7","properties":{"formattedCitation":"[27]","plainCitation":"[27]"},"citationItems":[{"id":480,"uris":["http://zotero.org/users/954774/items/TRHRNDKX"],"uri":["http://zotero.org/users/954774/items/TRHRNDKX"]}],"schema":"https://github.com/citation-style-language/schema/raw/master/csl-citation.json"} </w:instrText>
      </w:r>
      <w:r w:rsidR="008E111A">
        <w:fldChar w:fldCharType="separate"/>
      </w:r>
      <w:r w:rsidR="00A06ED0" w:rsidRPr="00A06ED0">
        <w:t>[27]</w:t>
      </w:r>
      <w:r w:rsidR="008E111A">
        <w:fldChar w:fldCharType="end"/>
      </w:r>
      <w:r w:rsidR="00655780">
        <w:t xml:space="preserve"> is shown in </w:t>
      </w:r>
      <w:r w:rsidR="008E111A">
        <w:fldChar w:fldCharType="begin"/>
      </w:r>
      <w:r w:rsidR="00655780">
        <w:instrText xml:space="preserve"> REF _Ref349806263 \h </w:instrText>
      </w:r>
      <w:r w:rsidR="008E111A">
        <w:fldChar w:fldCharType="separate"/>
      </w:r>
      <w:r w:rsidR="00655780">
        <w:t xml:space="preserve">Figure </w:t>
      </w:r>
      <w:r w:rsidR="00655780">
        <w:rPr>
          <w:noProof/>
        </w:rPr>
        <w:t>15</w:t>
      </w:r>
      <w:r w:rsidR="008E111A">
        <w:fldChar w:fldCharType="end"/>
      </w:r>
      <w:r>
        <w:t>:</w:t>
      </w:r>
    </w:p>
    <w:p w:rsidR="00D9769A" w:rsidRDefault="00D9769A" w:rsidP="00CC02BE">
      <w:pPr>
        <w:pStyle w:val="Body"/>
        <w:jc w:val="center"/>
      </w:pPr>
      <w:r w:rsidRPr="001555D4">
        <w:rPr>
          <w:noProof/>
        </w:rPr>
        <w:drawing>
          <wp:inline distT="0" distB="0" distL="0" distR="0">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9769A" w:rsidRDefault="00D9769A" w:rsidP="001555D4">
      <w:pPr>
        <w:pStyle w:val="Caption"/>
      </w:pPr>
      <w:bookmarkStart w:id="10" w:name="_Ref349806263"/>
      <w:r>
        <w:t xml:space="preserve">Figure </w:t>
      </w:r>
      <w:r w:rsidR="008E111A">
        <w:fldChar w:fldCharType="begin"/>
      </w:r>
      <w:r w:rsidR="00C752DC">
        <w:instrText xml:space="preserve"> SEQ Figure \* ARABIC </w:instrText>
      </w:r>
      <w:r w:rsidR="008E111A">
        <w:fldChar w:fldCharType="separate"/>
      </w:r>
      <w:r w:rsidR="005F16AE">
        <w:rPr>
          <w:noProof/>
        </w:rPr>
        <w:t>15</w:t>
      </w:r>
      <w:r w:rsidR="008E111A">
        <w:fldChar w:fldCharType="end"/>
      </w:r>
      <w:bookmarkEnd w:id="10"/>
      <w:r>
        <w:t>: A simulated wave which emulates crest-focused dynamics shows intermediate order</w:t>
      </w:r>
    </w:p>
    <w:p w:rsidR="00D9769A" w:rsidRPr="00C7322B" w:rsidRDefault="00D9769A" w:rsidP="00CC02BE">
      <w:pPr>
        <w:pStyle w:val="Body"/>
      </w:pPr>
      <w:r>
        <w:t>In general, aquatic wave coherence showing strong harmonics occurs under more controlled conditions than normally exist in the wild.</w:t>
      </w:r>
    </w:p>
    <w:p w:rsidR="00D9769A" w:rsidRDefault="00D9769A" w:rsidP="0041744C">
      <w:pPr>
        <w:pStyle w:val="HeadingRunIn"/>
      </w:pPr>
      <w:r>
        <w:t>Application to Landforms and Terrain</w:t>
      </w:r>
    </w:p>
    <w:p w:rsidR="00D9769A" w:rsidRDefault="00D9769A" w:rsidP="00092895">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D9769A" w:rsidRDefault="00D9769A" w:rsidP="00092895">
      <w:pPr>
        <w:pStyle w:val="Heading1"/>
      </w:pPr>
      <w:r w:rsidRPr="00E829FA">
        <w:t xml:space="preserve">Incoherent </w:t>
      </w:r>
      <w:r>
        <w:t>Terrain Correlations</w:t>
      </w:r>
    </w:p>
    <w:p w:rsidR="00D9769A" w:rsidRDefault="00D9769A" w:rsidP="004B3741">
      <w:pPr>
        <w:pStyle w:val="BodyAfterHead"/>
      </w:pPr>
      <w:r>
        <w:t xml:space="preserve">Statistics over an extensive large-scale terrain database provides the best example of incoherent variations in surface topography. </w:t>
      </w:r>
      <w:r w:rsidR="008E111A">
        <w:fldChar w:fldCharType="begin"/>
      </w:r>
      <w:r>
        <w:instrText xml:space="preserve"> REF _Ref322966459 \h </w:instrText>
      </w:r>
      <w:r w:rsidR="008E111A">
        <w:fldChar w:fldCharType="separate"/>
      </w:r>
      <w:r w:rsidR="005F16AE">
        <w:t xml:space="preserve">Figure </w:t>
      </w:r>
      <w:r w:rsidR="005F16AE">
        <w:rPr>
          <w:noProof/>
        </w:rPr>
        <w:t>16</w:t>
      </w:r>
      <w:r w:rsidR="008E111A">
        <w:fldChar w:fldCharType="end"/>
      </w:r>
      <w:r>
        <w:t xml:space="preserve"> derives from a detailed terrain slope case study reported in</w:t>
      </w:r>
      <w:r w:rsidR="00CC02BE">
        <w:t xml:space="preserve"> a previous </w:t>
      </w:r>
      <w:r w:rsidR="008F26AC">
        <w:t xml:space="preserve">study </w:t>
      </w:r>
      <w:r>
        <w:t xml:space="preserve"> </w:t>
      </w:r>
      <w:r w:rsidR="008E111A">
        <w:fldChar w:fldCharType="begin"/>
      </w:r>
      <w:r>
        <w:instrText xml:space="preserve"> ADDIN ZOTERO_ITEM CSL_CITATION {"citationID":"ska4n3rlv","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8E111A">
        <w:fldChar w:fldCharType="separate"/>
      </w:r>
      <w:r w:rsidRPr="00D9769A">
        <w:t>[6]</w:t>
      </w:r>
      <w:r w:rsidR="008E111A">
        <w:fldChar w:fldCharType="end"/>
      </w:r>
      <w:r>
        <w:t xml:space="preserve">. The derivation assumed that maximally sloped regions had larger potential energy and a maximum entropy (MaxEnt) statistical distribution would follow. The chart in </w:t>
      </w:r>
      <w:r w:rsidR="008E111A">
        <w:fldChar w:fldCharType="begin"/>
      </w:r>
      <w:r>
        <w:instrText xml:space="preserve"> REF _Ref322966459 \h </w:instrText>
      </w:r>
      <w:r w:rsidR="008E111A">
        <w:fldChar w:fldCharType="separate"/>
      </w:r>
      <w:r w:rsidR="005F16AE">
        <w:t xml:space="preserve">Figure </w:t>
      </w:r>
      <w:r w:rsidR="005F16AE">
        <w:rPr>
          <w:noProof/>
        </w:rPr>
        <w:t>16</w:t>
      </w:r>
      <w:r w:rsidR="008E111A">
        <w:fldChar w:fldCharType="end"/>
      </w:r>
      <w:r>
        <w:t xml:space="preserve">  is from a single region and that of </w:t>
      </w:r>
      <w:r w:rsidR="008E111A">
        <w:fldChar w:fldCharType="begin"/>
      </w:r>
      <w:r>
        <w:instrText xml:space="preserve"> REF _Ref322966636 \h </w:instrText>
      </w:r>
      <w:r w:rsidR="008E111A">
        <w:fldChar w:fldCharType="separate"/>
      </w:r>
      <w:r w:rsidR="005F16AE">
        <w:t xml:space="preserve">Figure </w:t>
      </w:r>
      <w:r w:rsidR="005F16AE">
        <w:rPr>
          <w:noProof/>
        </w:rPr>
        <w:t>17</w:t>
      </w:r>
      <w:r w:rsidR="008E111A">
        <w:fldChar w:fldCharType="end"/>
      </w:r>
      <w:r>
        <w:t xml:space="preserve"> from the entire country.  The former data follows an exponential distribution and the latter super-statistical data follows a Bessel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CC02BE" w:rsidTr="00CC02BE">
        <w:tc>
          <w:tcPr>
            <w:tcW w:w="4788" w:type="dxa"/>
          </w:tcPr>
          <w:p w:rsidR="00CC02BE" w:rsidRDefault="00CC02BE" w:rsidP="00CC02BE">
            <w:pPr>
              <w:pStyle w:val="Figure"/>
            </w:pPr>
            <w:r>
              <w:rPr>
                <w:noProof/>
              </w:rPr>
              <w:drawing>
                <wp:inline distT="0" distB="0" distL="0" distR="0">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CC02BE" w:rsidRDefault="00CC02BE" w:rsidP="00CC02BE">
            <w:pPr>
              <w:pStyle w:val="Caption"/>
            </w:pPr>
            <w:bookmarkStart w:id="11" w:name="_Ref322966459"/>
            <w:r>
              <w:t xml:space="preserve">Figure </w:t>
            </w:r>
            <w:r w:rsidR="008E111A">
              <w:fldChar w:fldCharType="begin"/>
            </w:r>
            <w:r w:rsidR="00C752DC">
              <w:instrText xml:space="preserve"> SEQ Figure \* ARABIC </w:instrText>
            </w:r>
            <w:r w:rsidR="008E111A">
              <w:fldChar w:fldCharType="separate"/>
            </w:r>
            <w:r w:rsidR="005F16AE">
              <w:rPr>
                <w:noProof/>
              </w:rPr>
              <w:t>16</w:t>
            </w:r>
            <w:r w:rsidR="008E111A">
              <w:fldChar w:fldCharType="end"/>
            </w:r>
            <w:bookmarkEnd w:id="11"/>
            <w:r>
              <w:t xml:space="preserve"> : Probability density function of terrain slopes for an isolated region</w:t>
            </w:r>
          </w:p>
        </w:tc>
        <w:tc>
          <w:tcPr>
            <w:tcW w:w="4788" w:type="dxa"/>
          </w:tcPr>
          <w:p w:rsidR="00CC02BE" w:rsidRDefault="00CC02BE" w:rsidP="00CC02BE">
            <w:pPr>
              <w:pStyle w:val="Figure"/>
            </w:pPr>
            <w:r>
              <w:rPr>
                <w:noProof/>
              </w:rPr>
              <w:drawing>
                <wp:inline distT="0" distB="0" distL="0" distR="0">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CC02BE" w:rsidRDefault="00CC02BE" w:rsidP="00CC02BE">
            <w:pPr>
              <w:pStyle w:val="Caption"/>
            </w:pPr>
            <w:bookmarkStart w:id="12" w:name="_Ref322966636"/>
            <w:r>
              <w:t xml:space="preserve">Figure </w:t>
            </w:r>
            <w:r w:rsidR="008E111A">
              <w:fldChar w:fldCharType="begin"/>
            </w:r>
            <w:r w:rsidR="00C752DC">
              <w:instrText xml:space="preserve"> SEQ Figure \* ARABIC </w:instrText>
            </w:r>
            <w:r w:rsidR="008E111A">
              <w:fldChar w:fldCharType="separate"/>
            </w:r>
            <w:r w:rsidR="005F16AE">
              <w:rPr>
                <w:noProof/>
              </w:rPr>
              <w:t>17</w:t>
            </w:r>
            <w:r w:rsidR="008E111A">
              <w:fldChar w:fldCharType="end"/>
            </w:r>
            <w:bookmarkEnd w:id="12"/>
            <w:r>
              <w:t xml:space="preserve"> : Probability density function for a wide area</w:t>
            </w:r>
          </w:p>
          <w:p w:rsidR="00CC02BE" w:rsidRDefault="00CC02BE" w:rsidP="004B3741">
            <w:pPr>
              <w:pStyle w:val="BodyAfterHead"/>
            </w:pPr>
          </w:p>
        </w:tc>
      </w:tr>
    </w:tbl>
    <w:p w:rsidR="00D9769A" w:rsidRDefault="00D9769A" w:rsidP="00CC02BE">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D9769A" w:rsidRDefault="00D9769A" w:rsidP="00F23A5F">
      <w:pPr>
        <w:pStyle w:val="Heading1"/>
      </w:pPr>
      <w:r>
        <w:t>Markov</w:t>
      </w:r>
      <w:r w:rsidRPr="00E829FA">
        <w:t xml:space="preserve"> </w:t>
      </w:r>
      <w:r>
        <w:t>Terrain Correlations</w:t>
      </w:r>
    </w:p>
    <w:p w:rsidR="00D9769A" w:rsidRDefault="00D9769A">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D9769A" w:rsidRDefault="00D9769A" w:rsidP="00C84683">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D9769A" w:rsidRDefault="00D9769A" w:rsidP="003E422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retain both Markov properties and a Gaussian spread in elevation changes</w:t>
      </w:r>
      <w:r w:rsidRPr="003E422B">
        <w:t>.</w:t>
      </w:r>
      <w:r>
        <w:t xml:space="preserve"> It also generates the commonly observed damped exponential pair-correlation (or autocorrelation) function. </w:t>
      </w:r>
    </w:p>
    <w:p w:rsidR="00D9769A" w:rsidRDefault="00D9769A" w:rsidP="003E422B">
      <w:pPr>
        <w:pStyle w:val="Body"/>
      </w:pPr>
      <w:r>
        <w:t xml:space="preserve">Given a stationary run of random walk transitions, </w:t>
      </w:r>
      <w:r w:rsidR="00317276">
        <w:t>there are known</w:t>
      </w:r>
      <w:r>
        <w:t xml:space="preserve"> solution</w:t>
      </w:r>
      <w:r w:rsidR="00317276">
        <w:t>s</w:t>
      </w:r>
      <w:r>
        <w:t xml:space="preserve"> to</w:t>
      </w:r>
      <w:r w:rsidR="00317276">
        <w:t xml:space="preserve"> the Ornstein-Uhlenbeck process, calculated from solving the Fokker-Planck equation; this solution turns out</w:t>
      </w:r>
      <w:r>
        <w:t xml:space="preserve"> fairly concise in terms of representation. </w:t>
      </w:r>
    </w:p>
    <w:p w:rsidR="00D9769A" w:rsidRDefault="00D9769A" w:rsidP="003E422B">
      <w:pPr>
        <w:pStyle w:val="Body"/>
      </w:pPr>
      <w:r>
        <w:t>For a transition probability of elevation change (</w:t>
      </w:r>
      <w:r w:rsidRPr="00EC4950">
        <w:rPr>
          <w:i/>
        </w:rPr>
        <w:t>z</w:t>
      </w:r>
      <w:r>
        <w:t>) given a surface translation (</w:t>
      </w:r>
      <w:r w:rsidRPr="00EC4950">
        <w:rPr>
          <w:i/>
        </w:rPr>
        <w:t>x</w:t>
      </w:r>
      <w:r>
        <w:t>)</w:t>
      </w:r>
    </w:p>
    <w:p w:rsidR="00AC1B37" w:rsidRDefault="008E111A" w:rsidP="00AC1B37">
      <w:pPr>
        <w:pStyle w:val="Body"/>
        <w:jc w:val="center"/>
      </w:pPr>
      <w:r>
        <w:pict>
          <v:group id="_x0000_s1293" style="width:117.5pt;height:46.15pt;mso-position-horizontal-relative:char;mso-position-vertical-relative:line" coordorigin="3070,7336" coordsize="2350,923">
            <v:rect id="_x0000_s1294" style="position:absolute;left:3070;top:7336;width:2350;height:923">
              <v:shadow on="t"/>
              <v:textbox style="mso-next-textbox:#_x0000_s1294">
                <w:txbxContent>
                  <w:p w:rsidR="00A06ED0" w:rsidRDefault="00A06ED0"/>
                </w:txbxContent>
              </v:textbox>
            </v:rect>
            <v:shape id="_x0000_s1295" type="#_x0000_t32" style="position:absolute;left:3559;top:7762;width:0;height:354" o:connectortype="straight">
              <v:stroke endarrow="block"/>
            </v:shape>
            <v:shape id="_x0000_s1296" type="#_x0000_t32" style="position:absolute;left:3559;top:7748;width:1671;height:0" o:connectortype="straight">
              <v:stroke endarrow="block"/>
            </v:shape>
            <v:shape id="_x0000_s1297" type="#_x0000_t32" style="position:absolute;left:3559;top:7392;width:0;height:354" o:connectortype="straight">
              <v:stroke startarrow="block"/>
            </v:shape>
            <v:shape id="_x0000_s1298" type="#_x0000_t202" style="position:absolute;left:3178;top:7408;width:273;height:338" stroked="f">
              <v:textbox style="mso-next-textbox:#_x0000_s1298">
                <w:txbxContent>
                  <w:p w:rsidR="00A06ED0" w:rsidRPr="00AC1B37" w:rsidRDefault="00A06ED0" w:rsidP="00AC1B37">
                    <w:pPr>
                      <w:rPr>
                        <w:sz w:val="16"/>
                        <w:szCs w:val="16"/>
                      </w:rPr>
                    </w:pPr>
                    <w:r w:rsidRPr="00AC1B37">
                      <w:rPr>
                        <w:sz w:val="16"/>
                        <w:szCs w:val="16"/>
                      </w:rPr>
                      <w:t>z</w:t>
                    </w:r>
                  </w:p>
                </w:txbxContent>
              </v:textbox>
            </v:shape>
            <v:shape id="_x0000_s1299" type="#_x0000_t202" style="position:absolute;left:4700;top:7392;width:381;height:296" stroked="f">
              <v:textbox style="mso-next-textbox:#_x0000_s1299">
                <w:txbxContent>
                  <w:p w:rsidR="00A06ED0" w:rsidRPr="00AC1B37" w:rsidRDefault="00A06ED0" w:rsidP="00AC1B37">
                    <w:pPr>
                      <w:rPr>
                        <w:sz w:val="16"/>
                        <w:szCs w:val="16"/>
                      </w:rPr>
                    </w:pPr>
                    <w:r w:rsidRPr="00AC1B37">
                      <w:rPr>
                        <w:sz w:val="16"/>
                        <w:szCs w:val="16"/>
                      </w:rPr>
                      <w:t>x</w:t>
                    </w:r>
                  </w:p>
                  <w:p w:rsidR="00A06ED0" w:rsidRDefault="00A06ED0" w:rsidP="00AC1B37"/>
                </w:txbxContent>
              </v:textbox>
            </v:shape>
            <w10:wrap type="none"/>
            <w10:anchorlock/>
          </v:group>
        </w:pict>
      </w:r>
    </w:p>
    <w:p w:rsidR="00D9769A" w:rsidRDefault="00D9769A" w:rsidP="00290EF9">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Default="00D9769A" w:rsidP="003E422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w:t>
      </w:r>
      <w:r w:rsidR="00317276">
        <w:t>n</w:t>
      </w:r>
      <w:r>
        <w:t xml:space="preserve"> </w:t>
      </w:r>
      <w:r w:rsidR="00317276">
        <w:t>initial condition</w:t>
      </w:r>
      <w:r>
        <w:t xml:space="preserve"> </w:t>
      </w:r>
      <w:r w:rsidR="00317276">
        <w:t xml:space="preserve">necessary </w:t>
      </w:r>
      <w:r>
        <w:t xml:space="preserve">for </w:t>
      </w:r>
      <w:r w:rsidR="00317276">
        <w:t xml:space="preserve">representing </w:t>
      </w:r>
      <w:r>
        <w:t xml:space="preserve">a starting point away from the mean. If we assume a stationary run, the </w:t>
      </w:r>
      <m:oMath>
        <m:r>
          <w:rPr>
            <w:rFonts w:ascii="Cambria Math" w:hAnsi="Cambria Math"/>
          </w:rPr>
          <m:t>ξ</m:t>
        </m:r>
      </m:oMath>
      <w:r>
        <w:t xml:space="preserve"> term disappears and the expression reduces to:</w:t>
      </w:r>
    </w:p>
    <w:p w:rsidR="00D9769A" w:rsidRPr="00A5179F" w:rsidRDefault="00D9769A" w:rsidP="008673D7">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Pr="008673D7" w:rsidRDefault="00D9769A" w:rsidP="008673D7">
      <w:pPr>
        <w:pStyle w:val="EquationNumber"/>
      </w:pPr>
      <w:r>
        <w:t xml:space="preserve"> </w:t>
      </w:r>
      <w:r>
        <w:tab/>
      </w:r>
      <w:r>
        <w:tab/>
      </w:r>
      <w:r>
        <w:tab/>
      </w:r>
    </w:p>
    <w:p w:rsidR="00D9769A" w:rsidRDefault="00D9769A" w:rsidP="003E422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D9769A" w:rsidRDefault="00D9769A" w:rsidP="003E422B">
      <w:pPr>
        <w:pStyle w:val="Body"/>
      </w:pPr>
      <w:r>
        <w:t xml:space="preserve">A normalized view of the marginal translation probability is shown in </w:t>
      </w:r>
      <w:r w:rsidR="008E111A">
        <w:fldChar w:fldCharType="begin"/>
      </w:r>
      <w:r>
        <w:instrText xml:space="preserve"> REF _Ref346189698 \h </w:instrText>
      </w:r>
      <w:r w:rsidR="008E111A">
        <w:fldChar w:fldCharType="separate"/>
      </w:r>
      <w:r w:rsidR="005F16AE">
        <w:t xml:space="preserve">Figure </w:t>
      </w:r>
      <w:r w:rsidR="005F16AE">
        <w:rPr>
          <w:noProof/>
        </w:rPr>
        <w:t>18</w:t>
      </w:r>
      <w:r w:rsidR="008E111A">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D9769A" w:rsidRDefault="00D9769A" w:rsidP="00EC4950">
      <w:pPr>
        <w:pStyle w:val="Body"/>
        <w:keepNext/>
        <w:jc w:val="center"/>
      </w:pPr>
      <w:r>
        <w:rPr>
          <w:noProof/>
        </w:rPr>
        <w:drawing>
          <wp:inline distT="0" distB="0" distL="0" distR="0">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27"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D9769A" w:rsidRPr="003E422B" w:rsidRDefault="00D9769A" w:rsidP="00EC4950">
      <w:pPr>
        <w:pStyle w:val="Caption"/>
      </w:pPr>
      <w:bookmarkStart w:id="13" w:name="_Ref346189698"/>
      <w:r>
        <w:t xml:space="preserve">Figure </w:t>
      </w:r>
      <w:r w:rsidR="008E111A">
        <w:fldChar w:fldCharType="begin"/>
      </w:r>
      <w:r w:rsidR="00C752DC">
        <w:instrText xml:space="preserve"> SEQ Figure \* ARABIC </w:instrText>
      </w:r>
      <w:r w:rsidR="008E111A">
        <w:fldChar w:fldCharType="separate"/>
      </w:r>
      <w:r w:rsidR="005F16AE">
        <w:rPr>
          <w:noProof/>
        </w:rPr>
        <w:t>18</w:t>
      </w:r>
      <w:r w:rsidR="008E111A">
        <w:fldChar w:fldCharType="end"/>
      </w:r>
      <w:bookmarkEnd w:id="13"/>
      <w:r w:rsidR="00317276">
        <w:t>: Contour plots of transition probability for the Ornstein-Uhlenbeck process</w:t>
      </w:r>
    </w:p>
    <w:p w:rsidR="00D9769A" w:rsidRPr="00746B17" w:rsidRDefault="00D9769A" w:rsidP="00211B72">
      <w:pPr>
        <w:pStyle w:val="Body"/>
        <w:rPr>
          <w:rFonts w:eastAsiaTheme="minorEastAsia"/>
        </w:rPr>
      </w:pPr>
      <w:r>
        <w:rPr>
          <w:rFonts w:eastAsiaTheme="minorEastAsia"/>
        </w:rPr>
        <w:t>For an alternative view of what is happening, consider that the marginal transition probability for a  pure random walk is given by:</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D9769A" w:rsidRDefault="00D9769A" w:rsidP="00211B72">
      <w:pPr>
        <w:pStyle w:val="Body"/>
        <w:rPr>
          <w:rFonts w:eastAsiaTheme="minorEastAsia"/>
        </w:rPr>
      </w:pPr>
      <w:r>
        <w:rPr>
          <w:rFonts w:eastAsiaTheme="minorEastAsia"/>
        </w:rPr>
        <w:t xml:space="preserve">An Ornstein-Uhlenbeck random walk assumes the transformation </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D9769A" w:rsidRPr="00211B72" w:rsidRDefault="00D9769A" w:rsidP="00211B72">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D9769A" w:rsidRDefault="008E111A" w:rsidP="00211B72">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D9769A" w:rsidRDefault="00D9769A" w:rsidP="00211B72">
      <w:pPr>
        <w:pStyle w:val="Body"/>
        <w:rPr>
          <w:rFonts w:eastAsiaTheme="minorEastAsia"/>
        </w:rPr>
      </w:pPr>
      <w:r>
        <w:rPr>
          <w:rFonts w:eastAsiaTheme="minorEastAsia"/>
        </w:rPr>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D9769A" w:rsidRDefault="00D9769A" w:rsidP="00211B72">
      <w:pPr>
        <w:pStyle w:val="Body"/>
        <w:rPr>
          <w:rFonts w:eastAsiaTheme="minorEastAsia"/>
        </w:rPr>
      </w:pPr>
      <w:r>
        <w:rPr>
          <w:rFonts w:eastAsiaTheme="minorEastAsia"/>
        </w:rPr>
        <w:t>Then by integration over marginal probabilities, we can estimate a “fuzzy” Ornstein-Uhlenbeck random walk PDF.</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D9769A" w:rsidRDefault="00D9769A" w:rsidP="00211B72">
      <w:pPr>
        <w:pStyle w:val="Body"/>
        <w:rPr>
          <w:rFonts w:eastAsiaTheme="minorEastAsia"/>
        </w:rPr>
      </w:pPr>
      <w:r>
        <w:rPr>
          <w:rFonts w:eastAsiaTheme="minorEastAsia"/>
        </w:rPr>
        <w:t xml:space="preserve">This looks lik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D9769A" w:rsidRDefault="00D9769A" w:rsidP="00290EF9">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o mix-in any other probabilities, we simply need to factor in marginal </w:t>
      </w:r>
      <w:r w:rsidR="004433F6">
        <w:rPr>
          <w:rFonts w:eastAsiaTheme="minorEastAsia"/>
        </w:rPr>
        <w:t xml:space="preserve">prior </w:t>
      </w:r>
      <w:r>
        <w:rPr>
          <w:rFonts w:eastAsiaTheme="minorEastAsia"/>
        </w:rPr>
        <w:t xml:space="preserve">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D9769A" w:rsidRDefault="008E111A"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D9769A" w:rsidRPr="00A54FF5" w:rsidRDefault="00D9769A" w:rsidP="00211B72">
      <w:pPr>
        <w:rPr>
          <w:rFonts w:eastAsiaTheme="minorEastAsia"/>
        </w:rPr>
      </w:pPr>
    </w:p>
    <w:p w:rsidR="00D9769A" w:rsidRPr="00A54FF5" w:rsidRDefault="008E111A"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D9769A" w:rsidRDefault="00D9769A" w:rsidP="00211B72">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t>
      </w:r>
      <w:r w:rsidR="004433F6">
        <w:rPr>
          <w:rFonts w:eastAsiaTheme="minorEastAsia"/>
        </w:rPr>
        <w:t>water, graded roads, or flatter</w:t>
      </w:r>
      <w:r>
        <w:rPr>
          <w:rFonts w:eastAsiaTheme="minorEastAsia"/>
        </w:rPr>
        <w:t xml:space="preserve"> agricultural regions.</w:t>
      </w:r>
    </w:p>
    <w:p w:rsidR="00D9769A" w:rsidRDefault="00D9769A" w:rsidP="00211B72">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rsidR="004433F6">
        <w:t xml:space="preserve"> has a (prior) range in values which match the variability of the region.</w:t>
      </w:r>
    </w:p>
    <w:p w:rsidR="00D9769A" w:rsidRDefault="00D9769A" w:rsidP="00211B72">
      <w:pPr>
        <w:pStyle w:val="Body"/>
      </w:pPr>
      <w:r>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D9769A" w:rsidRDefault="00D9769A" w:rsidP="00211B72">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D9769A" w:rsidRDefault="00D9769A" w:rsidP="00211B72">
      <w:pPr>
        <w:pStyle w:val="Body"/>
      </w:pPr>
      <w:r>
        <w:t xml:space="preserve">In </w:t>
      </w:r>
      <w:r w:rsidR="008E111A">
        <w:fldChar w:fldCharType="begin"/>
      </w:r>
      <w:r>
        <w:instrText xml:space="preserve"> REF _Ref346192493 \h </w:instrText>
      </w:r>
      <w:r w:rsidR="008E111A">
        <w:fldChar w:fldCharType="separate"/>
      </w:r>
      <w:r w:rsidR="005F16AE">
        <w:t xml:space="preserve">Figure </w:t>
      </w:r>
      <w:r w:rsidR="005F16AE">
        <w:rPr>
          <w:noProof/>
        </w:rPr>
        <w:t>19</w:t>
      </w:r>
      <w:r w:rsidR="008E111A">
        <w:fldChar w:fldCharType="end"/>
      </w:r>
      <w:r>
        <w:t xml:space="preserve"> below, raw histogram counts are shown for an area around Yuma, CA (the El_Centro DEM section). What is readily apparent is the trend toward a contour profile such as that shown in </w:t>
      </w:r>
      <w:r w:rsidR="008E111A">
        <w:fldChar w:fldCharType="begin"/>
      </w:r>
      <w:r>
        <w:instrText xml:space="preserve"> REF _Ref346189698 \h </w:instrText>
      </w:r>
      <w:r w:rsidR="008E111A">
        <w:fldChar w:fldCharType="separate"/>
      </w:r>
      <w:r w:rsidR="005F16AE">
        <w:t xml:space="preserve">Figure </w:t>
      </w:r>
      <w:r w:rsidR="005F16AE">
        <w:rPr>
          <w:noProof/>
        </w:rPr>
        <w:t>18</w:t>
      </w:r>
      <w:r w:rsidR="008E111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D9769A" w:rsidTr="00CD1FA1">
        <w:tc>
          <w:tcPr>
            <w:tcW w:w="4788" w:type="dxa"/>
          </w:tcPr>
          <w:p w:rsidR="00D9769A" w:rsidRDefault="00D9769A" w:rsidP="00211B72">
            <w:pPr>
              <w:pStyle w:val="Body"/>
            </w:pPr>
            <w:r>
              <w:rPr>
                <w:noProof/>
              </w:rPr>
              <w:drawing>
                <wp:inline distT="0" distB="0" distL="0" distR="0">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28"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D9769A" w:rsidRDefault="00D9769A" w:rsidP="00CD1FA1">
            <w:pPr>
              <w:pStyle w:val="Body"/>
              <w:keepNext/>
            </w:pPr>
            <w:r>
              <w:rPr>
                <w:noProof/>
              </w:rPr>
              <w:drawing>
                <wp:inline distT="0" distB="0" distL="0" distR="0">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29"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D9769A" w:rsidRDefault="00D9769A" w:rsidP="00CD1FA1">
      <w:pPr>
        <w:pStyle w:val="Caption"/>
      </w:pPr>
      <w:bookmarkStart w:id="14" w:name="_Ref346192493"/>
      <w:r>
        <w:t xml:space="preserve">Figure </w:t>
      </w:r>
      <w:r w:rsidR="008E111A">
        <w:fldChar w:fldCharType="begin"/>
      </w:r>
      <w:r w:rsidR="00C752DC">
        <w:instrText xml:space="preserve"> SEQ Figure \* ARABIC </w:instrText>
      </w:r>
      <w:r w:rsidR="008E111A">
        <w:fldChar w:fldCharType="separate"/>
      </w:r>
      <w:r w:rsidR="005F16AE">
        <w:rPr>
          <w:noProof/>
        </w:rPr>
        <w:t>19</w:t>
      </w:r>
      <w:r w:rsidR="008E111A">
        <w:fldChar w:fldCharType="end"/>
      </w:r>
      <w:bookmarkEnd w:id="14"/>
      <w:r>
        <w:t>: Raw histogram counts for a DEM section around Yuma, California.</w:t>
      </w:r>
    </w:p>
    <w:p w:rsidR="00D9769A" w:rsidRDefault="00D9769A" w:rsidP="00C84683">
      <w:pPr>
        <w:pStyle w:val="Body"/>
      </w:pPr>
      <w:r>
        <w:t>A relief plot is shown below</w:t>
      </w:r>
      <w:r w:rsidR="004433F6">
        <w:t>, along with a log-scaled contour pl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360"/>
        <w:gridCol w:w="6000"/>
      </w:tblGrid>
      <w:tr w:rsidR="004433F6" w:rsidTr="004433F6">
        <w:tc>
          <w:tcPr>
            <w:tcW w:w="4788" w:type="dxa"/>
          </w:tcPr>
          <w:p w:rsidR="004433F6" w:rsidRDefault="004433F6" w:rsidP="004433F6">
            <w:pPr>
              <w:pStyle w:val="Body"/>
              <w:keepNext/>
              <w:jc w:val="center"/>
            </w:pPr>
            <w:r>
              <w:rPr>
                <w:noProof/>
              </w:rPr>
              <w:drawing>
                <wp:inline distT="0" distB="0" distL="0" distR="0">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30"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0</w:t>
            </w:r>
            <w:r w:rsidR="008E111A">
              <w:fldChar w:fldCharType="end"/>
            </w:r>
            <w:r>
              <w:t>: Relief plot</w:t>
            </w:r>
          </w:p>
        </w:tc>
        <w:tc>
          <w:tcPr>
            <w:tcW w:w="4788" w:type="dxa"/>
          </w:tcPr>
          <w:p w:rsidR="004433F6" w:rsidRDefault="004433F6" w:rsidP="004433F6">
            <w:pPr>
              <w:pStyle w:val="Caption"/>
              <w:keepNext/>
            </w:pPr>
            <w:r>
              <w:rPr>
                <w:noProof/>
              </w:rPr>
              <w:drawing>
                <wp:inline distT="0" distB="0" distL="0" distR="0">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31"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1</w:t>
            </w:r>
            <w:r w:rsidR="008E111A">
              <w:fldChar w:fldCharType="end"/>
            </w:r>
            <w:r>
              <w:t>: Contour plot of marginal probability</w:t>
            </w:r>
          </w:p>
        </w:tc>
      </w:tr>
    </w:tbl>
    <w:p w:rsidR="00D9769A" w:rsidRDefault="00D9769A" w:rsidP="006D28AD">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D9769A" w:rsidRDefault="00D9769A" w:rsidP="007A3648">
      <w:pPr>
        <w:keepNext/>
        <w:jc w:val="center"/>
      </w:pPr>
      <w:r>
        <w:rPr>
          <w:noProof/>
        </w:rPr>
        <w:drawing>
          <wp:inline distT="0" distB="0" distL="0" distR="0">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32" cstate="print"/>
                    <a:stretch>
                      <a:fillRect/>
                    </a:stretch>
                  </pic:blipFill>
                  <pic:spPr>
                    <a:xfrm>
                      <a:off x="0" y="0"/>
                      <a:ext cx="6343482" cy="1613768"/>
                    </a:xfrm>
                    <a:prstGeom prst="rect">
                      <a:avLst/>
                    </a:prstGeom>
                  </pic:spPr>
                </pic:pic>
              </a:graphicData>
            </a:graphic>
          </wp:inline>
        </w:drawing>
      </w:r>
    </w:p>
    <w:p w:rsidR="00D9769A" w:rsidRDefault="00D9769A" w:rsidP="007A3648">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2</w:t>
      </w:r>
      <w:r w:rsidR="008E111A">
        <w:fldChar w:fldCharType="end"/>
      </w:r>
    </w:p>
    <w:p w:rsidR="00D9769A" w:rsidRDefault="00D9769A" w:rsidP="006D28AD">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D9769A" w:rsidRDefault="00D9769A" w:rsidP="009D11B4">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D9769A" w:rsidRDefault="00D9769A" w:rsidP="009D11B4">
      <w:pPr>
        <w:keepNext/>
        <w:spacing w:before="100" w:beforeAutospacing="1" w:after="100" w:afterAutospacing="1"/>
        <w:jc w:val="center"/>
      </w:pPr>
      <w:r>
        <w:rPr>
          <w:noProof/>
        </w:rPr>
        <w:drawing>
          <wp:inline distT="0" distB="0" distL="0" distR="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33" r:link="rId34"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D9769A" w:rsidRDefault="00D9769A" w:rsidP="009D11B4">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3</w:t>
      </w:r>
      <w:r w:rsidR="008E111A">
        <w:fldChar w:fldCharType="end"/>
      </w:r>
      <w:r w:rsidR="007928AE">
        <w:t xml:space="preserve"> : A stereoscopic rendering of </w:t>
      </w:r>
      <w:r w:rsidR="00B21EC1">
        <w:t>the southwest</w:t>
      </w:r>
      <w:r>
        <w:t xml:space="preserve"> portion of the Eau Claire-W section. </w:t>
      </w:r>
      <w:r w:rsidR="004433F6">
        <w:t>The</w:t>
      </w:r>
      <w:r>
        <w:t xml:space="preserve"> </w:t>
      </w:r>
      <w:r w:rsidR="004433F6">
        <w:t>GPS</w:t>
      </w:r>
      <w:r>
        <w:t xml:space="preserve"> </w:t>
      </w:r>
      <w:r w:rsidR="007928AE">
        <w:t>reading is next to the</w:t>
      </w:r>
      <w:r>
        <w:t xml:space="preserve"> Upper Mississippi River National Wildlife and Fish Refuge with a view northeast across to Wisconsin. </w:t>
      </w:r>
    </w:p>
    <w:p w:rsidR="00D9769A" w:rsidRDefault="00D9769A" w:rsidP="006D28AD">
      <w:pPr>
        <w:pStyle w:val="Body"/>
      </w:pPr>
      <w:r>
        <w:t xml:space="preserve">The fitting of the appropriate O-U model to each data set was accomplished by minimizing the log of the error between the model and the data for each separation and elevation.  For the pure Ornstein-Uhlenbeck process, </w:t>
      </w:r>
      <w:r w:rsidR="008E111A">
        <w:fldChar w:fldCharType="begin"/>
      </w:r>
      <w:r>
        <w:instrText xml:space="preserve"> REF _Ref346204103 \h </w:instrText>
      </w:r>
      <w:r w:rsidR="008E111A">
        <w:fldChar w:fldCharType="separate"/>
      </w:r>
      <w:r w:rsidR="005F16AE">
        <w:t xml:space="preserve">Figure </w:t>
      </w:r>
      <w:r w:rsidR="005F16AE">
        <w:rPr>
          <w:noProof/>
        </w:rPr>
        <w:t>24</w:t>
      </w:r>
      <w:r w:rsidR="008E111A">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D9769A" w:rsidRDefault="00D9769A" w:rsidP="005A4AE5">
      <w:pPr>
        <w:pStyle w:val="Body"/>
        <w:jc w:val="center"/>
      </w:pPr>
      <w:r>
        <w:rPr>
          <w:noProof/>
        </w:rPr>
        <w:drawing>
          <wp:inline distT="0" distB="0" distL="0" distR="0">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D9769A" w:rsidRDefault="00D9769A" w:rsidP="006D28AD">
      <w:pPr>
        <w:pStyle w:val="Caption"/>
      </w:pPr>
      <w:bookmarkStart w:id="15" w:name="_Ref346204103"/>
      <w:r>
        <w:t xml:space="preserve">Figure </w:t>
      </w:r>
      <w:r w:rsidR="008E111A">
        <w:fldChar w:fldCharType="begin"/>
      </w:r>
      <w:r w:rsidR="00C752DC">
        <w:instrText xml:space="preserve"> SEQ Figure \* ARABIC </w:instrText>
      </w:r>
      <w:r w:rsidR="008E111A">
        <w:fldChar w:fldCharType="separate"/>
      </w:r>
      <w:r w:rsidR="005F16AE">
        <w:rPr>
          <w:noProof/>
        </w:rPr>
        <w:t>24</w:t>
      </w:r>
      <w:r w:rsidR="008E111A">
        <w:fldChar w:fldCharType="end"/>
      </w:r>
      <w:bookmarkEnd w:id="15"/>
      <w:r>
        <w:t>: Andalusia-E contour plot</w:t>
      </w:r>
    </w:p>
    <w:p w:rsidR="00D9769A" w:rsidRDefault="00D9769A" w:rsidP="005A4AE5">
      <w:pPr>
        <w:pStyle w:val="Body"/>
      </w:pPr>
      <w:r>
        <w:t xml:space="preserve">For the maximum entropy Ornstein-Uhlenbeck process, the profile shown in </w:t>
      </w:r>
      <w:r w:rsidR="008E111A">
        <w:fldChar w:fldCharType="begin"/>
      </w:r>
      <w:r>
        <w:instrText xml:space="preserve"> REF _Ref346204471 \h </w:instrText>
      </w:r>
      <w:r w:rsidR="008E111A">
        <w:fldChar w:fldCharType="separate"/>
      </w:r>
      <w:r w:rsidR="005F16AE">
        <w:t xml:space="preserve">Figure </w:t>
      </w:r>
      <w:r w:rsidR="005F16AE">
        <w:rPr>
          <w:noProof/>
        </w:rPr>
        <w:t>25</w:t>
      </w:r>
      <w:r w:rsidR="008E111A">
        <w:fldChar w:fldCharType="end"/>
      </w:r>
      <w:r>
        <w:t xml:space="preserve"> has more of a tail, indicating a spread in diffusivities. </w:t>
      </w:r>
      <w:r w:rsidR="00B21EC1">
        <w:t>This indicates that the unglaciated region of the Eau Claire section has greater variability in its terrain makeup.</w:t>
      </w:r>
    </w:p>
    <w:p w:rsidR="00D9769A" w:rsidRDefault="00D9769A" w:rsidP="009D11B4">
      <w:pPr>
        <w:pStyle w:val="Body"/>
        <w:keepNext/>
        <w:jc w:val="center"/>
      </w:pPr>
      <w:r>
        <w:rPr>
          <w:noProof/>
        </w:rPr>
        <w:drawing>
          <wp:inline distT="0" distB="0" distL="0" distR="0">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D9769A" w:rsidRDefault="00D9769A" w:rsidP="009D11B4">
      <w:pPr>
        <w:pStyle w:val="Caption"/>
      </w:pPr>
      <w:bookmarkStart w:id="16" w:name="_Ref346204471"/>
      <w:r>
        <w:t xml:space="preserve">Figure </w:t>
      </w:r>
      <w:r w:rsidR="008E111A">
        <w:fldChar w:fldCharType="begin"/>
      </w:r>
      <w:r w:rsidR="00C752DC">
        <w:instrText xml:space="preserve"> SEQ Figure \* ARABIC </w:instrText>
      </w:r>
      <w:r w:rsidR="008E111A">
        <w:fldChar w:fldCharType="separate"/>
      </w:r>
      <w:r w:rsidR="005F16AE">
        <w:rPr>
          <w:noProof/>
        </w:rPr>
        <w:t>25</w:t>
      </w:r>
      <w:r w:rsidR="008E111A">
        <w:fldChar w:fldCharType="end"/>
      </w:r>
      <w:bookmarkEnd w:id="16"/>
      <w:r>
        <w:t>: Eau Claire-W contour plot</w:t>
      </w:r>
    </w:p>
    <w:p w:rsidR="00D9769A" w:rsidRDefault="00B21EC1" w:rsidP="007A3648">
      <w:pPr>
        <w:pStyle w:val="Body"/>
      </w:pPr>
      <w:r>
        <w:t xml:space="preserve">In </w:t>
      </w:r>
      <w:r w:rsidR="008E111A">
        <w:fldChar w:fldCharType="begin"/>
      </w:r>
      <w:r>
        <w:instrText xml:space="preserve"> REF _Ref347498581 \h </w:instrText>
      </w:r>
      <w:r w:rsidR="008E111A">
        <w:fldChar w:fldCharType="separate"/>
      </w:r>
      <w:r w:rsidR="005F16AE">
        <w:t xml:space="preserve">Figure </w:t>
      </w:r>
      <w:r w:rsidR="005F16AE">
        <w:rPr>
          <w:noProof/>
        </w:rPr>
        <w:t>26</w:t>
      </w:r>
      <w:r w:rsidR="008E111A">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D9769A" w:rsidRDefault="008E111A" w:rsidP="0097593E">
      <w:pPr>
        <w:pStyle w:val="Body"/>
        <w:keepNext/>
        <w:jc w:val="center"/>
      </w:pPr>
      <w:r>
        <w:rPr>
          <w:noProof/>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66" type="#_x0000_t66" style="position:absolute;left:0;text-align:left;margin-left:159.6pt;margin-top:21.55pt;width:36.7pt;height:13.55pt;z-index:251800576"/>
        </w:pict>
      </w:r>
      <w:r>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267" type="#_x0000_t13" style="position:absolute;left:0;text-align:left;margin-left:264.9pt;margin-top:103.65pt;width:37.35pt;height:11.55pt;z-index:251801600"/>
        </w:pict>
      </w:r>
      <w:r w:rsidR="00D9769A" w:rsidRPr="00B77C8B">
        <w:rPr>
          <w:noProof/>
        </w:rPr>
        <w:drawing>
          <wp:inline distT="0" distB="0" distL="0" distR="0">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cstate="print">
                      <a:extLst>
                        <a:ext uri="{28A0092B-C50C-407E-A947-70E740481C1C}">
                          <a14:useLocalDpi xmlns:lc="http://schemas.openxmlformats.org/drawingml/2006/lockedCanvas" xmlns:a14="http://schemas.microsoft.com/office/drawing/2010/main" xmlns:xdr="http://schemas.openxmlformats.org/drawingml/2006/spreadsheetDrawing" xmlns="" xmlns:w="http://schemas.openxmlformats.org/wordprocessingml/2006/main" xmlns:w10="urn:schemas-microsoft-com:office:word" xmlns:v="urn:schemas-microsoft-com:vml" xmlns:o="urn:schemas-microsoft-com:office:office" val="0"/>
                        </a:ext>
                      </a:extLst>
                    </a:blip>
                    <a:stretch>
                      <a:fillRect/>
                    </a:stretch>
                  </pic:blipFill>
                  <pic:spPr>
                    <a:xfrm>
                      <a:off x="0" y="0"/>
                      <a:ext cx="4461956" cy="2218926"/>
                    </a:xfrm>
                    <a:prstGeom prst="rect">
                      <a:avLst/>
                    </a:prstGeom>
                  </pic:spPr>
                </pic:pic>
              </a:graphicData>
            </a:graphic>
          </wp:inline>
        </w:drawing>
      </w:r>
    </w:p>
    <w:p w:rsidR="00D9769A" w:rsidRDefault="00D9769A" w:rsidP="0097593E">
      <w:pPr>
        <w:pStyle w:val="Caption"/>
      </w:pPr>
      <w:bookmarkStart w:id="17" w:name="_Ref347498581"/>
      <w:r>
        <w:t xml:space="preserve">Figure </w:t>
      </w:r>
      <w:r w:rsidR="008E111A">
        <w:fldChar w:fldCharType="begin"/>
      </w:r>
      <w:r w:rsidR="00C752DC">
        <w:instrText xml:space="preserve"> SEQ Figure \* ARABIC </w:instrText>
      </w:r>
      <w:r w:rsidR="008E111A">
        <w:fldChar w:fldCharType="separate"/>
      </w:r>
      <w:r w:rsidR="005F16AE">
        <w:rPr>
          <w:noProof/>
        </w:rPr>
        <w:t>26</w:t>
      </w:r>
      <w:r w:rsidR="008E111A">
        <w:fldChar w:fldCharType="end"/>
      </w:r>
      <w:bookmarkEnd w:id="17"/>
      <w:r w:rsidR="00B21EC1">
        <w:t>: Regions trend either toward an Ornstein-Uhlenbeck profile (left column) or a Maximum Entropy prior of the O-U profile (right column).</w:t>
      </w:r>
    </w:p>
    <w:p w:rsidR="00D9769A" w:rsidRDefault="00D9769A" w:rsidP="007A3648">
      <w:pPr>
        <w:pStyle w:val="Body"/>
      </w:pPr>
      <w:r>
        <w:t>A very strong case can be made for the effectiveness of the maximum entropy model in remote topography regions that contain little human terrain modification.</w:t>
      </w:r>
    </w:p>
    <w:p w:rsidR="00D9769A" w:rsidRDefault="00D9769A" w:rsidP="00AC4B0B">
      <w:pPr>
        <w:pStyle w:val="Body"/>
        <w:keepNext/>
        <w:jc w:val="center"/>
      </w:pPr>
      <w:r>
        <w:rPr>
          <w:noProof/>
        </w:rPr>
        <w:drawing>
          <wp:inline distT="0" distB="0" distL="0" distR="0">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D9769A" w:rsidRDefault="00D9769A" w:rsidP="00AC4B0B">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7</w:t>
      </w:r>
      <w:r w:rsidR="008E111A">
        <w:fldChar w:fldCharType="end"/>
      </w:r>
      <w:r w:rsidR="00B21EC1">
        <w:t>: Knoxville-W contour plot of elevation difference probabilities. This is in the middle of the Great Smoky Mountains region, and has very low integrated error against the Maximum Entropy prior of the Ornstein-Uhlenbeck model.</w:t>
      </w:r>
    </w:p>
    <w:p w:rsidR="00D9769A" w:rsidRDefault="00D9769A" w:rsidP="00B21EC1">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rsidR="008E111A">
        <w:fldChar w:fldCharType="begin"/>
      </w:r>
      <w:r>
        <w:instrText xml:space="preserve"> REF _Ref346189669 \h </w:instrText>
      </w:r>
      <w:r w:rsidR="008E111A">
        <w:fldChar w:fldCharType="separate"/>
      </w:r>
      <w:r w:rsidR="005F16AE">
        <w:t xml:space="preserve">Figure </w:t>
      </w:r>
      <w:r w:rsidR="005F16AE">
        <w:rPr>
          <w:noProof/>
        </w:rPr>
        <w:t>28</w:t>
      </w:r>
      <w:r w:rsidR="008E111A">
        <w:fldChar w:fldCharType="end"/>
      </w:r>
      <w:r>
        <w:t xml:space="preserve"> shows the RMS deviation in elevation and the mean elevation as a function of surface translation for the </w:t>
      </w:r>
      <w:r w:rsidRPr="00426B17">
        <w:rPr>
          <w:i/>
        </w:rPr>
        <w:t>Knoxville-W</w:t>
      </w:r>
      <w:r>
        <w:rPr>
          <w:i/>
        </w:rPr>
        <w:t xml:space="preserve"> </w:t>
      </w:r>
      <w:r>
        <w:t>data set.</w:t>
      </w:r>
      <w:r w:rsidR="0000219E">
        <w:t xml:space="preserve">  </w:t>
      </w:r>
    </w:p>
    <w:p w:rsidR="00D9769A" w:rsidRDefault="00D9769A" w:rsidP="0041744C"/>
    <w:p w:rsidR="00D9769A" w:rsidRDefault="00D9769A" w:rsidP="0027019E">
      <w:pPr>
        <w:keepNext/>
        <w:jc w:val="center"/>
      </w:pPr>
      <w:r>
        <w:rPr>
          <w:noProof/>
        </w:rPr>
        <w:drawing>
          <wp:inline distT="0" distB="0" distL="0" distR="0">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39" cstate="print"/>
                    <a:stretch>
                      <a:fillRect/>
                    </a:stretch>
                  </pic:blipFill>
                  <pic:spPr>
                    <a:xfrm>
                      <a:off x="0" y="0"/>
                      <a:ext cx="5348088" cy="1696990"/>
                    </a:xfrm>
                    <a:prstGeom prst="rect">
                      <a:avLst/>
                    </a:prstGeom>
                  </pic:spPr>
                </pic:pic>
              </a:graphicData>
            </a:graphic>
          </wp:inline>
        </w:drawing>
      </w:r>
    </w:p>
    <w:p w:rsidR="00D9769A" w:rsidRDefault="00D9769A" w:rsidP="0027019E">
      <w:pPr>
        <w:pStyle w:val="Caption"/>
      </w:pPr>
      <w:bookmarkStart w:id="18" w:name="_Ref346189669"/>
      <w:r>
        <w:t xml:space="preserve">Figure </w:t>
      </w:r>
      <w:r w:rsidR="008E111A">
        <w:fldChar w:fldCharType="begin"/>
      </w:r>
      <w:r w:rsidR="00C752DC">
        <w:instrText xml:space="preserve"> SEQ Figure \* ARABIC </w:instrText>
      </w:r>
      <w:r w:rsidR="008E111A">
        <w:fldChar w:fldCharType="separate"/>
      </w:r>
      <w:r w:rsidR="005F16AE">
        <w:rPr>
          <w:noProof/>
        </w:rPr>
        <w:t>28</w:t>
      </w:r>
      <w:r w:rsidR="008E111A">
        <w:fldChar w:fldCharType="end"/>
      </w:r>
      <w:bookmarkEnd w:id="18"/>
      <w:r w:rsidR="00B21EC1">
        <w:t>: Sampling RMS deviation (left) and mean (right) of Knoxville section data against the Maximum Entropy prior of the Ornstein-Uhlenbeck model.</w:t>
      </w:r>
      <w:r w:rsidR="0000219E">
        <w:t xml:space="preserve"> The RMS deviation for both model and data align precisely enough that the curves cannot be distinguished.</w:t>
      </w:r>
    </w:p>
    <w:p w:rsidR="00D9769A" w:rsidRDefault="0000219E" w:rsidP="00C348A5">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D9769A" w:rsidRDefault="00D9769A" w:rsidP="0097593E">
      <w:pPr>
        <w:pStyle w:val="Body"/>
        <w:keepNext/>
        <w:jc w:val="center"/>
      </w:pPr>
      <w:r>
        <w:rPr>
          <w:noProof/>
        </w:rPr>
        <w:drawing>
          <wp:inline distT="0" distB="0" distL="0" distR="0">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40"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D9769A" w:rsidRDefault="00D9769A" w:rsidP="0097593E">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29</w:t>
      </w:r>
      <w:r w:rsidR="008E111A">
        <w:fldChar w:fldCharType="end"/>
      </w:r>
      <w:r w:rsidR="0000219E">
        <w:t>: Simulated random walk applied to the Orlando DEM section. Above is an extracted Google elevation profile from a random location within that section. The scale of the excursions match the diffusivity of the random walk.</w:t>
      </w:r>
    </w:p>
    <w:p w:rsidR="00D9769A" w:rsidRDefault="0000219E" w:rsidP="00C348A5">
      <w:pPr>
        <w:pStyle w:val="Body"/>
      </w:pPr>
      <w:r>
        <w:t>In addition, t</w:t>
      </w:r>
      <w:r w:rsidR="00D9769A">
        <w:t xml:space="preserve">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rsidR="008E111A">
        <w:fldChar w:fldCharType="begin"/>
      </w:r>
      <w:r w:rsidR="00D9769A">
        <w:instrText xml:space="preserve"> REF _Ref346207129 \h </w:instrText>
      </w:r>
      <w:r w:rsidR="008E111A">
        <w:fldChar w:fldCharType="separate"/>
      </w:r>
      <w:r w:rsidR="005F16AE">
        <w:t xml:space="preserve">Figure </w:t>
      </w:r>
      <w:r w:rsidR="005F16AE">
        <w:rPr>
          <w:noProof/>
        </w:rPr>
        <w:t>30</w:t>
      </w:r>
      <w:r w:rsidR="008E111A">
        <w:fldChar w:fldCharType="end"/>
      </w:r>
      <w:r w:rsidR="00D9769A">
        <w:t xml:space="preserve">). The correlations in question come about from a propensity of surveying crews to report elevations to the nearest 50 foot round-off. For example, one can see that red dotted lines in </w:t>
      </w:r>
      <w:r w:rsidR="008E111A">
        <w:fldChar w:fldCharType="begin"/>
      </w:r>
      <w:r w:rsidR="00D9769A">
        <w:instrText xml:space="preserve"> REF _Ref346207129 \h </w:instrText>
      </w:r>
      <w:r w:rsidR="008E111A">
        <w:fldChar w:fldCharType="separate"/>
      </w:r>
      <w:r w:rsidR="005F16AE">
        <w:t xml:space="preserve">Figure </w:t>
      </w:r>
      <w:r w:rsidR="005F16AE">
        <w:rPr>
          <w:noProof/>
        </w:rPr>
        <w:t>30</w:t>
      </w:r>
      <w:r w:rsidR="008E111A">
        <w:fldChar w:fldCharType="end"/>
      </w:r>
      <w:r w:rsidR="00D9769A">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D9769A" w:rsidRDefault="00D9769A" w:rsidP="0027019E">
      <w:pPr>
        <w:pStyle w:val="Caption"/>
      </w:pPr>
    </w:p>
    <w:p w:rsidR="00D9769A" w:rsidRDefault="00D9769A" w:rsidP="00C348A5">
      <w:pPr>
        <w:keepNext/>
        <w:jc w:val="center"/>
      </w:pPr>
      <w:r>
        <w:rPr>
          <w:noProof/>
        </w:rPr>
        <w:drawing>
          <wp:inline distT="0" distB="0" distL="0" distR="0">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41" cstate="print"/>
                    <a:stretch>
                      <a:fillRect/>
                    </a:stretch>
                  </pic:blipFill>
                  <pic:spPr>
                    <a:xfrm>
                      <a:off x="0" y="0"/>
                      <a:ext cx="6230354" cy="2062806"/>
                    </a:xfrm>
                    <a:prstGeom prst="rect">
                      <a:avLst/>
                    </a:prstGeom>
                  </pic:spPr>
                </pic:pic>
              </a:graphicData>
            </a:graphic>
          </wp:inline>
        </w:drawing>
      </w:r>
    </w:p>
    <w:p w:rsidR="00D9769A" w:rsidRPr="00C17708" w:rsidRDefault="00D9769A" w:rsidP="00C348A5">
      <w:pPr>
        <w:pStyle w:val="Caption"/>
      </w:pPr>
      <w:bookmarkStart w:id="19" w:name="_Ref346207129"/>
      <w:r>
        <w:t xml:space="preserve">Figure </w:t>
      </w:r>
      <w:r w:rsidR="008E111A">
        <w:fldChar w:fldCharType="begin"/>
      </w:r>
      <w:r w:rsidR="00C752DC">
        <w:instrText xml:space="preserve"> SEQ Figure \* ARABIC </w:instrText>
      </w:r>
      <w:r w:rsidR="008E111A">
        <w:fldChar w:fldCharType="separate"/>
      </w:r>
      <w:r w:rsidR="005F16AE">
        <w:rPr>
          <w:noProof/>
        </w:rPr>
        <w:t>30</w:t>
      </w:r>
      <w:r w:rsidR="008E111A">
        <w:fldChar w:fldCharType="end"/>
      </w:r>
      <w:bookmarkEnd w:id="19"/>
      <w:r w:rsidR="009E6674">
        <w:t>: Determining anomalies in terrain elevation modeling. Notice the systemic correlations between elevations separated by rounded 50 foot elevation contours.</w:t>
      </w:r>
    </w:p>
    <w:p w:rsidR="00D9769A" w:rsidRPr="009E6674" w:rsidRDefault="009E6674" w:rsidP="009E6674">
      <w:pPr>
        <w:pStyle w:val="Body"/>
      </w:pPr>
      <w:r>
        <w:t>The</w:t>
      </w:r>
      <w:r w:rsidR="00E910CB">
        <w:t xml:space="preserve"> utility of this approach is dependent on the quality and the availability of the data. Mapping out the lower 48 states into 1</w:t>
      </w:r>
      <w:r w:rsidR="00A06ADD">
        <w:t>º sections, we can clearly discern the high diffusivity regions of the country’s terrain, bounded by the western and eastern mountains.</w:t>
      </w:r>
      <w:r w:rsidR="008D0EAD">
        <w:t xml:space="preserve"> </w:t>
      </w:r>
    </w:p>
    <w:p w:rsidR="009E6674" w:rsidRDefault="009E6674" w:rsidP="009E6674">
      <w:pPr>
        <w:jc w:val="center"/>
      </w:pPr>
      <w:r w:rsidRPr="009E6674">
        <w:rPr>
          <w:noProof/>
        </w:rPr>
        <w:drawing>
          <wp:inline distT="0" distB="0" distL="0" distR="0">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0EAD" w:rsidRDefault="008D0EAD" w:rsidP="008D0EAD">
      <w:pPr>
        <w:pStyle w:val="Body"/>
      </w:pPr>
      <w:r>
        <w:t>We have used this approach to infer models which we can use for formal verification and model checking, a</w:t>
      </w:r>
      <w:r w:rsidR="008F26AC">
        <w:t>s further detailed in Appendix F</w:t>
      </w:r>
      <w:r>
        <w:t>.</w:t>
      </w:r>
    </w:p>
    <w:p w:rsidR="008D0EAD" w:rsidRPr="009E6674" w:rsidRDefault="008D0EAD" w:rsidP="008D0EAD">
      <w:pPr>
        <w:pStyle w:val="Body"/>
      </w:pPr>
    </w:p>
    <w:p w:rsidR="00D9769A" w:rsidRDefault="00D9769A">
      <w:pPr>
        <w:suppressAutoHyphens w:val="0"/>
        <w:overflowPunct/>
        <w:autoSpaceDE/>
        <w:autoSpaceDN/>
        <w:adjustRightInd/>
        <w:spacing w:after="200" w:line="276" w:lineRule="auto"/>
        <w:textAlignment w:val="auto"/>
        <w:rPr>
          <w:rFonts w:ascii="Arial" w:hAnsi="Arial"/>
          <w:b/>
        </w:rPr>
      </w:pPr>
      <w:r>
        <w:br w:type="page"/>
      </w:r>
    </w:p>
    <w:p w:rsidR="00D9769A" w:rsidRPr="00E829FA" w:rsidRDefault="00D9769A" w:rsidP="00880E08">
      <w:pPr>
        <w:pStyle w:val="Heading1"/>
      </w:pPr>
      <w:r>
        <w:t>Semi-Markov Terrain</w:t>
      </w:r>
      <w:r w:rsidRPr="00E829FA">
        <w:t xml:space="preserve"> </w:t>
      </w:r>
      <w:r>
        <w:t>Correlation</w:t>
      </w:r>
    </w:p>
    <w:p w:rsidR="00D9769A" w:rsidRDefault="00D9769A" w:rsidP="00CD2DD9">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rsidR="008E111A">
        <w:fldChar w:fldCharType="begin"/>
      </w:r>
      <w:r>
        <w:instrText xml:space="preserve"> REF _Ref322691378 \h </w:instrText>
      </w:r>
      <w:r w:rsidR="008E111A">
        <w:fldChar w:fldCharType="separate"/>
      </w:r>
      <w:r w:rsidR="005F16AE">
        <w:t xml:space="preserve">Figure </w:t>
      </w:r>
      <w:r w:rsidR="005F16AE">
        <w:rPr>
          <w:noProof/>
        </w:rPr>
        <w:t>4</w:t>
      </w:r>
      <w:r w:rsidR="008E111A">
        <w:fldChar w:fldCharType="end"/>
      </w:r>
      <w:r>
        <w:t>, and more periodic features such as cobblestones</w:t>
      </w:r>
      <w:r w:rsidR="008E111A">
        <w:fldChar w:fldCharType="begin"/>
      </w:r>
      <w:r w:rsidR="00A06ED0">
        <w:instrText xml:space="preserve"> ADDIN ZOTERO_ITEM CSL_CITATION {"citationID":"h5595dsea","properties":{"formattedCitation":"[28]","plainCitation":"[28]"},"citationItems":[{"id":224,"uris":["http://zotero.org/users/954774/items/G8X3BP4D"],"uri":["http://zotero.org/users/954774/items/G8X3BP4D"]}],"schema":"https://github.com/citation-style-language/schema/raw/master/csl-citation.json"} </w:instrText>
      </w:r>
      <w:r w:rsidR="008E111A">
        <w:fldChar w:fldCharType="separate"/>
      </w:r>
      <w:r w:rsidR="00A06ED0" w:rsidRPr="00A06ED0">
        <w:t>[28]</w:t>
      </w:r>
      <w:r w:rsidR="008E111A">
        <w:fldChar w:fldCharType="end"/>
      </w:r>
      <w:r>
        <w:t xml:space="preserve"> and washboard</w:t>
      </w:r>
      <w:r w:rsidR="008E111A">
        <w:fldChar w:fldCharType="begin"/>
      </w:r>
      <w:r w:rsidR="00A06ED0">
        <w:instrText xml:space="preserve"> ADDIN ZOTERO_ITEM CSL_CITATION {"citationID":"ns72ok00","properties":{"formattedCitation":"[29]","plainCitation":"[29]"},"citationItems":[{"id":222,"uris":["http://zotero.org/users/954774/items/HSAIPBIJ"],"uri":["http://zotero.org/users/954774/items/HSAIPBIJ"]}],"schema":"https://github.com/citation-style-language/schema/raw/master/csl-citation.json"} </w:instrText>
      </w:r>
      <w:r w:rsidR="008E111A">
        <w:fldChar w:fldCharType="separate"/>
      </w:r>
      <w:r w:rsidR="00A06ED0" w:rsidRPr="00A06ED0">
        <w:t>[29]</w:t>
      </w:r>
      <w:r w:rsidR="008E111A">
        <w:fldChar w:fldCharType="end"/>
      </w:r>
      <w:r>
        <w:t xml:space="preserve"> as shown in </w:t>
      </w:r>
      <w:r w:rsidR="008E111A">
        <w:fldChar w:fldCharType="begin"/>
      </w:r>
      <w:r>
        <w:instrText xml:space="preserve"> REF _Ref322969441 \h </w:instrText>
      </w:r>
      <w:r w:rsidR="008E111A">
        <w:fldChar w:fldCharType="separate"/>
      </w:r>
      <w:r w:rsidR="005F16AE">
        <w:t xml:space="preserve">Figure </w:t>
      </w:r>
      <w:r w:rsidR="005F16AE">
        <w:rPr>
          <w:noProof/>
        </w:rPr>
        <w:t>31</w:t>
      </w:r>
      <w:r w:rsidR="008E111A">
        <w:fldChar w:fldCharType="end"/>
      </w:r>
      <w:r>
        <w:t xml:space="preserve"> below: </w:t>
      </w:r>
      <w:r w:rsidR="008E111A">
        <w:fldChar w:fldCharType="begin"/>
      </w:r>
      <w:r w:rsidR="00A06ED0">
        <w:instrText xml:space="preserve"> ADDIN ZOTERO_ITEM CSL_CITATION {"citationID":"1or36cd98m","properties":{"formattedCitation":"[30]","plainCitation":"[30]"},"citationItems":[{"id":270,"uris":["http://zotero.org/users/954774/items/QPB788FW"],"uri":["http://zotero.org/users/954774/items/QPB788FW"]}],"schema":"https://github.com/citation-style-language/schema/raw/master/csl-citation.json"} </w:instrText>
      </w:r>
      <w:r w:rsidR="008E111A">
        <w:fldChar w:fldCharType="separate"/>
      </w:r>
      <w:r w:rsidR="00A06ED0" w:rsidRPr="00A06ED0">
        <w:t>[30]</w:t>
      </w:r>
      <w:r w:rsidR="008E111A">
        <w:fldChar w:fldCharType="end"/>
      </w:r>
    </w:p>
    <w:p w:rsidR="00D9769A" w:rsidRDefault="00D9769A" w:rsidP="004B3741">
      <w:pPr>
        <w:pStyle w:val="Figure"/>
      </w:pPr>
      <w:r>
        <w:rPr>
          <w:noProof/>
        </w:rPr>
        <w:drawing>
          <wp:inline distT="0" distB="0" distL="0" distR="0">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D9769A" w:rsidRDefault="00D9769A" w:rsidP="00CD2DD9">
      <w:pPr>
        <w:pStyle w:val="Caption"/>
      </w:pPr>
      <w:bookmarkStart w:id="20" w:name="_Ref322969441"/>
      <w:r>
        <w:t xml:space="preserve">Figure </w:t>
      </w:r>
      <w:r w:rsidR="008E111A">
        <w:fldChar w:fldCharType="begin"/>
      </w:r>
      <w:r w:rsidR="00C752DC">
        <w:instrText xml:space="preserve"> SEQ Figure \* ARABIC </w:instrText>
      </w:r>
      <w:r w:rsidR="008E111A">
        <w:fldChar w:fldCharType="separate"/>
      </w:r>
      <w:r w:rsidR="005F16AE">
        <w:rPr>
          <w:noProof/>
        </w:rPr>
        <w:t>31</w:t>
      </w:r>
      <w:r w:rsidR="008E111A">
        <w:fldChar w:fldCharType="end"/>
      </w:r>
      <w:bookmarkEnd w:id="20"/>
      <w:r>
        <w:t>: (left) Cobblestone test track and (right) Washboard test track</w:t>
      </w:r>
    </w:p>
    <w:p w:rsidR="00D9769A" w:rsidRDefault="00A475B0" w:rsidP="00CD2DD9">
      <w:pPr>
        <w:pStyle w:val="Body"/>
      </w:pPr>
      <w:r>
        <w:t xml:space="preserve">The </w:t>
      </w:r>
      <w:r w:rsidR="00D9769A">
        <w:t xml:space="preserve">Mercedes-Benz test track data used in </w:t>
      </w:r>
      <w:r w:rsidR="008E111A">
        <w:fldChar w:fldCharType="begin"/>
      </w:r>
      <w:r w:rsidR="00D9769A">
        <w:instrText xml:space="preserve"> REF _Ref322691378 \h </w:instrText>
      </w:r>
      <w:r w:rsidR="008E111A">
        <w:fldChar w:fldCharType="separate"/>
      </w:r>
      <w:r w:rsidR="005F16AE">
        <w:t xml:space="preserve">Figure </w:t>
      </w:r>
      <w:r w:rsidR="005F16AE">
        <w:rPr>
          <w:noProof/>
        </w:rPr>
        <w:t>4</w:t>
      </w:r>
      <w:r w:rsidR="008E111A">
        <w:fldChar w:fldCharType="end"/>
      </w:r>
      <w:r w:rsidR="00D9769A">
        <w:t xml:space="preserve"> was also applied to a particular style of road cobblestone paving known as </w:t>
      </w:r>
      <w:r w:rsidR="00D9769A" w:rsidRPr="00CD2DD9">
        <w:rPr>
          <w:i/>
        </w:rPr>
        <w:t>Be</w:t>
      </w:r>
      <w:r w:rsidR="00D9769A">
        <w:rPr>
          <w:i/>
        </w:rPr>
        <w:t>l</w:t>
      </w:r>
      <w:r w:rsidR="00D9769A" w:rsidRPr="00CD2DD9">
        <w:rPr>
          <w:i/>
        </w:rPr>
        <w:t>gian Block</w:t>
      </w:r>
      <w:r w:rsidR="00D9769A">
        <w:t xml:space="preserve">.  This data was supplied in </w:t>
      </w:r>
      <w:r w:rsidR="00D9769A" w:rsidRPr="00CD2DD9">
        <w:rPr>
          <w:i/>
        </w:rPr>
        <w:t>OpenCRG</w:t>
      </w:r>
      <w:r w:rsidR="00D9769A">
        <w:t xml:space="preserve"> </w:t>
      </w:r>
      <w:proofErr w:type="gramStart"/>
      <w:r w:rsidR="00D9769A">
        <w:t>format</w:t>
      </w:r>
      <w:proofErr w:type="gramEnd"/>
      <w:r w:rsidR="008E111A">
        <w:fldChar w:fldCharType="begin"/>
      </w:r>
      <w:r w:rsidR="00A06ED0">
        <w:instrText xml:space="preserve"> ADDIN ZOTERO_ITEM CSL_CITATION {"citationID":"1uklfhjssc","properties":{"formattedCitation":"[15]","plainCitation":"[15]"},"citationItems":[{"id":67,"uris":["http://zotero.org/users/954774/items/HFZ9H2NW"],"uri":["http://zotero.org/users/954774/items/HFZ9H2NW"]}],"schema":"https://github.com/citation-style-language/schema/raw/master/csl-citation.json"} </w:instrText>
      </w:r>
      <w:r w:rsidR="008E111A">
        <w:fldChar w:fldCharType="separate"/>
      </w:r>
      <w:r w:rsidR="00A06ED0" w:rsidRPr="00A06ED0">
        <w:t>[15]</w:t>
      </w:r>
      <w:r w:rsidR="008E111A">
        <w:fldChar w:fldCharType="end"/>
      </w:r>
      <w:r w:rsidR="00D9769A">
        <w:t>, and covered the track shown in the Google Earth snapshot shown below in Figure 15.</w:t>
      </w:r>
    </w:p>
    <w:p w:rsidR="00D9769A" w:rsidRDefault="00D9769A" w:rsidP="004B3741">
      <w:pPr>
        <w:pStyle w:val="Figure"/>
      </w:pPr>
      <w:r w:rsidRPr="006F020C">
        <w:rPr>
          <w:noProof/>
        </w:rPr>
        <w:drawing>
          <wp:inline distT="0" distB="0" distL="0" distR="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4"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D9769A" w:rsidRDefault="00D9769A" w:rsidP="006F020C">
      <w:pPr>
        <w:pStyle w:val="Caption"/>
      </w:pPr>
      <w:bookmarkStart w:id="21" w:name="_Ref322969699"/>
      <w:r>
        <w:t xml:space="preserve">Figure </w:t>
      </w:r>
      <w:r w:rsidR="008E111A">
        <w:fldChar w:fldCharType="begin"/>
      </w:r>
      <w:r w:rsidR="00C752DC">
        <w:instrText xml:space="preserve"> SEQ Figure \* ARABIC </w:instrText>
      </w:r>
      <w:r w:rsidR="008E111A">
        <w:fldChar w:fldCharType="separate"/>
      </w:r>
      <w:r w:rsidR="005F16AE">
        <w:rPr>
          <w:noProof/>
        </w:rPr>
        <w:t>32</w:t>
      </w:r>
      <w:r w:rsidR="008E111A">
        <w:fldChar w:fldCharType="end"/>
      </w:r>
      <w:bookmarkEnd w:id="21"/>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D9769A" w:rsidRDefault="00D9769A" w:rsidP="0052593E">
      <w:pPr>
        <w:pStyle w:val="Body"/>
      </w:pPr>
      <w:r>
        <w:t xml:space="preserve">A typical one-dimensional profile trace is shown below in </w:t>
      </w:r>
      <w:r w:rsidR="008E111A">
        <w:fldChar w:fldCharType="begin"/>
      </w:r>
      <w:r>
        <w:instrText xml:space="preserve"> REF _Ref322969899 \h </w:instrText>
      </w:r>
      <w:r w:rsidR="008E111A">
        <w:fldChar w:fldCharType="separate"/>
      </w:r>
      <w:r w:rsidR="005F16AE">
        <w:t xml:space="preserve">Figure </w:t>
      </w:r>
      <w:r w:rsidR="005F16AE">
        <w:rPr>
          <w:noProof/>
        </w:rPr>
        <w:t>33</w:t>
      </w:r>
      <w:r w:rsidR="008E111A">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D9769A" w:rsidRDefault="00D9769A" w:rsidP="004B3741">
      <w:pPr>
        <w:pStyle w:val="Figure"/>
      </w:pPr>
      <w:r>
        <w:rPr>
          <w:noProof/>
        </w:rPr>
        <w:drawing>
          <wp:inline distT="0" distB="0" distL="0" distR="0">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D9769A" w:rsidRDefault="00D9769A" w:rsidP="00481484">
      <w:pPr>
        <w:pStyle w:val="Caption"/>
      </w:pPr>
      <w:bookmarkStart w:id="22" w:name="_Ref322969899"/>
      <w:r>
        <w:t xml:space="preserve">Figure </w:t>
      </w:r>
      <w:r w:rsidR="008E111A">
        <w:fldChar w:fldCharType="begin"/>
      </w:r>
      <w:r w:rsidR="00C752DC">
        <w:instrText xml:space="preserve"> SEQ Figure \* ARABIC </w:instrText>
      </w:r>
      <w:r w:rsidR="008E111A">
        <w:fldChar w:fldCharType="separate"/>
      </w:r>
      <w:r w:rsidR="005F16AE">
        <w:rPr>
          <w:noProof/>
        </w:rPr>
        <w:t>33</w:t>
      </w:r>
      <w:r w:rsidR="008E111A">
        <w:fldChar w:fldCharType="end"/>
      </w:r>
      <w:bookmarkEnd w:id="22"/>
      <w:r>
        <w:t>: A profile trace along a short path of the test track indicates the roughness.</w:t>
      </w:r>
    </w:p>
    <w:p w:rsidR="00D9769A" w:rsidRDefault="00D9769A" w:rsidP="00481484">
      <w:pPr>
        <w:pStyle w:val="Body"/>
      </w:pPr>
      <w:r>
        <w:t xml:space="preserve">The fine resolution of the data is shown in </w:t>
      </w:r>
      <w:r w:rsidR="008E111A">
        <w:fldChar w:fldCharType="begin"/>
      </w:r>
      <w:r>
        <w:instrText xml:space="preserve"> REF _Ref322970194 \h </w:instrText>
      </w:r>
      <w:r w:rsidR="008E111A">
        <w:fldChar w:fldCharType="separate"/>
      </w:r>
      <w:r w:rsidR="005F16AE">
        <w:t xml:space="preserve">Figure </w:t>
      </w:r>
      <w:r w:rsidR="005F16AE">
        <w:rPr>
          <w:noProof/>
        </w:rPr>
        <w:t>34</w:t>
      </w:r>
      <w:r w:rsidR="008E111A">
        <w:fldChar w:fldCharType="end"/>
      </w:r>
      <w:r>
        <w:t xml:space="preserve">, which is on the order of 1 cm in the lateral dimension. </w:t>
      </w:r>
    </w:p>
    <w:p w:rsidR="00D9769A" w:rsidRDefault="00D9769A" w:rsidP="00481484">
      <w:pPr>
        <w:pStyle w:val="Caption"/>
        <w:keepNext/>
      </w:pPr>
      <w:r>
        <w:rPr>
          <w:i w:val="0"/>
          <w:noProof/>
        </w:rPr>
        <w:drawing>
          <wp:inline distT="0" distB="0" distL="0" distR="0">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D9769A" w:rsidRDefault="00D9769A" w:rsidP="00481484">
      <w:pPr>
        <w:pStyle w:val="Caption"/>
      </w:pPr>
      <w:bookmarkStart w:id="23" w:name="_Ref322970194"/>
      <w:r>
        <w:t xml:space="preserve">Figure </w:t>
      </w:r>
      <w:r w:rsidR="008E111A">
        <w:fldChar w:fldCharType="begin"/>
      </w:r>
      <w:r w:rsidR="00C752DC">
        <w:instrText xml:space="preserve"> SEQ Figure \* ARABIC </w:instrText>
      </w:r>
      <w:r w:rsidR="008E111A">
        <w:fldChar w:fldCharType="separate"/>
      </w:r>
      <w:r w:rsidR="005F16AE">
        <w:rPr>
          <w:noProof/>
        </w:rPr>
        <w:t>34</w:t>
      </w:r>
      <w:r w:rsidR="008E111A">
        <w:fldChar w:fldCharType="end"/>
      </w:r>
      <w:bookmarkEnd w:id="23"/>
      <w:r>
        <w:t xml:space="preserve"> : A very short profile along the test track showing the Belgian Block variability.</w:t>
      </w:r>
    </w:p>
    <w:p w:rsidR="00D9769A" w:rsidRDefault="00D9769A" w:rsidP="004B3741">
      <w:pPr>
        <w:pStyle w:val="Body"/>
      </w:pPr>
      <w:r>
        <w:t xml:space="preserve">The PSD calculated for this course is shown in </w:t>
      </w:r>
      <w:r w:rsidR="008E111A">
        <w:fldChar w:fldCharType="begin"/>
      </w:r>
      <w:r>
        <w:instrText xml:space="preserve"> REF _Ref322970688 \h </w:instrText>
      </w:r>
      <w:r w:rsidR="008E111A">
        <w:fldChar w:fldCharType="separate"/>
      </w:r>
      <w:r w:rsidR="005F16AE">
        <w:t xml:space="preserve">Figure </w:t>
      </w:r>
      <w:r w:rsidR="005F16AE">
        <w:rPr>
          <w:noProof/>
        </w:rPr>
        <w:t>35</w:t>
      </w:r>
      <w:r w:rsidR="008E111A">
        <w:fldChar w:fldCharType="end"/>
      </w:r>
      <w:r>
        <w:t xml:space="preserve">. Although the harmonics are not as striking as that shown for the aquatic wave PSD of </w:t>
      </w:r>
      <w:r w:rsidR="008E111A">
        <w:fldChar w:fldCharType="begin"/>
      </w:r>
      <w:r>
        <w:instrText xml:space="preserve"> REF _Ref322948518 \h </w:instrText>
      </w:r>
      <w:r w:rsidR="008E111A">
        <w:fldChar w:fldCharType="separate"/>
      </w:r>
      <w:r w:rsidR="005F16AE">
        <w:t xml:space="preserve">Figure </w:t>
      </w:r>
      <w:r w:rsidR="005F16AE">
        <w:rPr>
          <w:noProof/>
        </w:rPr>
        <w:t>13</w:t>
      </w:r>
      <w:r w:rsidR="008E111A">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D9769A" w:rsidRDefault="00D9769A"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D9769A" w:rsidRDefault="00D9769A" w:rsidP="004B3741">
      <w:pPr>
        <w:pStyle w:val="Body"/>
      </w:pPr>
      <w:r>
        <w:t xml:space="preserve">The idea of using a superposition of various profiles from </w:t>
      </w:r>
      <w:r w:rsidRPr="009C5E3B">
        <w:rPr>
          <w:b/>
        </w:rPr>
        <w:t xml:space="preserve">Equation </w:t>
      </w:r>
      <w:r>
        <w:rPr>
          <w:b/>
        </w:rPr>
        <w:t>7</w:t>
      </w:r>
      <w:r>
        <w:t xml:space="preserve"> makes </w:t>
      </w:r>
      <w:r w:rsidR="00A475B0">
        <w:t xml:space="preserve">intuitive </w:t>
      </w:r>
      <w:r>
        <w:t>sense since the various periodicities have very little mutual coherence, and the pair correlations are additive in contributing to the power spectrum.</w:t>
      </w:r>
    </w:p>
    <w:p w:rsidR="00D9769A" w:rsidRDefault="00D9769A" w:rsidP="004B3741">
      <w:pPr>
        <w:pStyle w:val="Body"/>
      </w:pPr>
    </w:p>
    <w:p w:rsidR="00D9769A" w:rsidRDefault="00D9769A" w:rsidP="004B3741">
      <w:pPr>
        <w:pStyle w:val="Figure"/>
      </w:pPr>
      <w:r>
        <w:rPr>
          <w:noProof/>
        </w:rPr>
        <w:drawing>
          <wp:inline distT="0" distB="0" distL="0" distR="0">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6E257D">
      <w:pPr>
        <w:pStyle w:val="Caption"/>
      </w:pPr>
      <w:bookmarkStart w:id="24" w:name="_Ref322970688"/>
      <w:r>
        <w:t xml:space="preserve">Figure </w:t>
      </w:r>
      <w:r w:rsidR="008E111A">
        <w:fldChar w:fldCharType="begin"/>
      </w:r>
      <w:r w:rsidR="00C752DC">
        <w:instrText xml:space="preserve"> SEQ Figure \* ARABIC </w:instrText>
      </w:r>
      <w:r w:rsidR="008E111A">
        <w:fldChar w:fldCharType="separate"/>
      </w:r>
      <w:r w:rsidR="005F16AE">
        <w:rPr>
          <w:noProof/>
        </w:rPr>
        <w:t>35</w:t>
      </w:r>
      <w:r w:rsidR="008E111A">
        <w:fldChar w:fldCharType="end"/>
      </w:r>
      <w:bookmarkEnd w:id="24"/>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D9769A" w:rsidRDefault="00D9769A" w:rsidP="00B66843">
      <w:pPr>
        <w:pStyle w:val="Body"/>
      </w:pPr>
      <w:r>
        <w:t xml:space="preserve">For the Belgian block course, the data was not detrended prior to computing a spectrum. A slight tilt does exist in the data as can be gleaned from </w:t>
      </w:r>
      <w:r w:rsidR="008E111A">
        <w:fldChar w:fldCharType="begin"/>
      </w:r>
      <w:r>
        <w:instrText xml:space="preserve"> REF _Ref324428775 \h </w:instrText>
      </w:r>
      <w:r w:rsidR="008E111A">
        <w:fldChar w:fldCharType="separate"/>
      </w:r>
      <w:r w:rsidR="005F16AE">
        <w:t xml:space="preserve">Figure </w:t>
      </w:r>
      <w:r w:rsidR="005F16AE">
        <w:rPr>
          <w:noProof/>
        </w:rPr>
        <w:t>36</w:t>
      </w:r>
      <w:r w:rsidR="008E111A">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D9769A" w:rsidRDefault="00D9769A" w:rsidP="00B56BF5">
      <w:pPr>
        <w:pStyle w:val="Figure"/>
      </w:pPr>
      <w:r>
        <w:rPr>
          <w:noProof/>
        </w:rPr>
        <w:drawing>
          <wp:inline distT="0" distB="0" distL="0" distR="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48" cstate="print"/>
                    <a:stretch>
                      <a:fillRect/>
                    </a:stretch>
                  </pic:blipFill>
                  <pic:spPr>
                    <a:xfrm>
                      <a:off x="0" y="0"/>
                      <a:ext cx="5943600" cy="1804670"/>
                    </a:xfrm>
                    <a:prstGeom prst="rect">
                      <a:avLst/>
                    </a:prstGeom>
                  </pic:spPr>
                </pic:pic>
              </a:graphicData>
            </a:graphic>
          </wp:inline>
        </w:drawing>
      </w:r>
    </w:p>
    <w:p w:rsidR="00D9769A" w:rsidRDefault="00D9769A" w:rsidP="00B44021">
      <w:pPr>
        <w:pStyle w:val="Caption"/>
        <w:jc w:val="left"/>
      </w:pPr>
      <w:bookmarkStart w:id="25" w:name="_Ref324428775"/>
      <w:r>
        <w:t xml:space="preserve">Figure </w:t>
      </w:r>
      <w:r w:rsidR="008E111A">
        <w:fldChar w:fldCharType="begin"/>
      </w:r>
      <w:r w:rsidR="00C752DC">
        <w:instrText xml:space="preserve"> SEQ Figure \* ARABIC </w:instrText>
      </w:r>
      <w:r w:rsidR="008E111A">
        <w:fldChar w:fldCharType="separate"/>
      </w:r>
      <w:r w:rsidR="005F16AE">
        <w:rPr>
          <w:noProof/>
        </w:rPr>
        <w:t>36</w:t>
      </w:r>
      <w:r w:rsidR="008E111A">
        <w:fldChar w:fldCharType="end"/>
      </w:r>
      <w:bookmarkEnd w:id="25"/>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D9769A" w:rsidRDefault="00D9769A" w:rsidP="00B66843">
      <w:pPr>
        <w:pStyle w:val="Body"/>
      </w:pPr>
      <w:r>
        <w:t xml:space="preserve">As a control study, we also collected PSD data from a military test course and compared the results in </w:t>
      </w:r>
      <w:r w:rsidR="008E111A">
        <w:fldChar w:fldCharType="begin"/>
      </w:r>
      <w:r>
        <w:instrText xml:space="preserve"> REF _Ref324430687 \h </w:instrText>
      </w:r>
      <w:r w:rsidR="008E111A">
        <w:fldChar w:fldCharType="separate"/>
      </w:r>
      <w:r w:rsidR="005F16AE">
        <w:t xml:space="preserve">Figure </w:t>
      </w:r>
      <w:r w:rsidR="005F16AE">
        <w:rPr>
          <w:noProof/>
        </w:rPr>
        <w:t>37</w:t>
      </w:r>
      <w:r w:rsidR="008E111A">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D9769A" w:rsidRDefault="00D9769A" w:rsidP="008D4BA8">
      <w:pPr>
        <w:pStyle w:val="Figure"/>
        <w:keepNext/>
      </w:pPr>
      <w:r>
        <w:rPr>
          <w:noProof/>
        </w:rPr>
        <w:drawing>
          <wp:inline distT="0" distB="0" distL="0" distR="0">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49" cstate="print"/>
                    <a:stretch>
                      <a:fillRect/>
                    </a:stretch>
                  </pic:blipFill>
                  <pic:spPr>
                    <a:xfrm>
                      <a:off x="0" y="0"/>
                      <a:ext cx="4308180" cy="3006060"/>
                    </a:xfrm>
                    <a:prstGeom prst="rect">
                      <a:avLst/>
                    </a:prstGeom>
                  </pic:spPr>
                </pic:pic>
              </a:graphicData>
            </a:graphic>
          </wp:inline>
        </w:drawing>
      </w:r>
    </w:p>
    <w:p w:rsidR="00D9769A" w:rsidRDefault="00D9769A" w:rsidP="008D4BA8">
      <w:pPr>
        <w:pStyle w:val="Caption"/>
      </w:pPr>
      <w:bookmarkStart w:id="26" w:name="_Ref324430687"/>
      <w:r>
        <w:t xml:space="preserve">Figure </w:t>
      </w:r>
      <w:r w:rsidR="008E111A">
        <w:fldChar w:fldCharType="begin"/>
      </w:r>
      <w:r w:rsidR="00C752DC">
        <w:instrText xml:space="preserve"> SEQ Figure \* ARABIC </w:instrText>
      </w:r>
      <w:r w:rsidR="008E111A">
        <w:fldChar w:fldCharType="separate"/>
      </w:r>
      <w:r w:rsidR="005F16AE">
        <w:rPr>
          <w:noProof/>
        </w:rPr>
        <w:t>37</w:t>
      </w:r>
      <w:r w:rsidR="008E111A">
        <w:fldChar w:fldCharType="end"/>
      </w:r>
      <w:bookmarkEnd w:id="26"/>
      <w:r>
        <w:t>: Belgian Block course from a military test operational procedure (TOP) document.</w:t>
      </w:r>
    </w:p>
    <w:p w:rsidR="00D9769A" w:rsidRDefault="00D9769A" w:rsidP="00B66843">
      <w:pPr>
        <w:pStyle w:val="Body"/>
      </w:pPr>
      <w:r>
        <w:t xml:space="preserve">A few other profiles are worth considering. For </w:t>
      </w:r>
      <w:r w:rsidR="008E111A">
        <w:fldChar w:fldCharType="begin"/>
      </w:r>
      <w:r>
        <w:instrText xml:space="preserve"> REF _Ref322971469 \h </w:instrText>
      </w:r>
      <w:r w:rsidR="008E111A">
        <w:fldChar w:fldCharType="separate"/>
      </w:r>
      <w:r w:rsidR="005F16AE">
        <w:t xml:space="preserve">Figure </w:t>
      </w:r>
      <w:r w:rsidR="005F16AE">
        <w:rPr>
          <w:noProof/>
        </w:rPr>
        <w:t>38</w:t>
      </w:r>
      <w:r w:rsidR="008E111A">
        <w:fldChar w:fldCharType="end"/>
      </w:r>
      <w:r>
        <w:t xml:space="preserve">, from </w:t>
      </w:r>
      <w:r w:rsidR="008E111A">
        <w:fldChar w:fldCharType="begin"/>
      </w:r>
      <w:r w:rsidR="00A06ED0">
        <w:instrText xml:space="preserve"> ADDIN ZOTERO_ITEM CSL_CITATION {"citationID":"1ohmtqlvk0","properties":{"formattedCitation":"[31]","plainCitation":"[31]"},"citationItems":[{"id":28,"uris":["http://zotero.org/users/954774/items/VE3STFAR"],"uri":["http://zotero.org/users/954774/items/VE3STFAR"]}],"schema":"https://github.com/citation-style-language/schema/raw/master/csl-citation.json"} </w:instrText>
      </w:r>
      <w:r w:rsidR="008E111A">
        <w:fldChar w:fldCharType="separate"/>
      </w:r>
      <w:r w:rsidR="00A06ED0" w:rsidRPr="00A06ED0">
        <w:t>[31]</w:t>
      </w:r>
      <w:r w:rsidR="008E111A">
        <w:fldChar w:fldCharType="end"/>
      </w:r>
      <w:r>
        <w:t>, we aligned an even-harmonic semi-Markov PSD with the empirically calculated PSD. The strong harmonics of a washboard road are expected as the repeated travel of vehicles over the course reinforces the washboard resonant frequency.</w:t>
      </w:r>
    </w:p>
    <w:p w:rsidR="00D9769A" w:rsidRDefault="00D9769A" w:rsidP="004B3741">
      <w:pPr>
        <w:pStyle w:val="Figure"/>
      </w:pPr>
      <w:r>
        <w:rPr>
          <w:noProof/>
        </w:rPr>
        <w:drawing>
          <wp:inline distT="0" distB="0" distL="0" distR="0">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D9769A" w:rsidRDefault="00D9769A" w:rsidP="006F020C">
      <w:pPr>
        <w:pStyle w:val="Caption"/>
      </w:pPr>
      <w:bookmarkStart w:id="27" w:name="_Ref322971469"/>
      <w:r>
        <w:t xml:space="preserve">Figure </w:t>
      </w:r>
      <w:r w:rsidR="008E111A">
        <w:fldChar w:fldCharType="begin"/>
      </w:r>
      <w:r w:rsidR="00C752DC">
        <w:instrText xml:space="preserve"> SEQ Figure \* ARABIC </w:instrText>
      </w:r>
      <w:r w:rsidR="008E111A">
        <w:fldChar w:fldCharType="separate"/>
      </w:r>
      <w:r w:rsidR="005F16AE">
        <w:rPr>
          <w:noProof/>
        </w:rPr>
        <w:t>38</w:t>
      </w:r>
      <w:r w:rsidR="008E111A">
        <w:fldChar w:fldCharType="end"/>
      </w:r>
      <w:bookmarkEnd w:id="27"/>
      <w:r>
        <w:t>: A model fit to a pure washboard. The x-axis is expressed in Hz to indicate the test vehicle was maintaining travel at a constant speed.</w:t>
      </w:r>
    </w:p>
    <w:p w:rsidR="00D9769A" w:rsidRDefault="00D9769A" w:rsidP="00126B0D">
      <w:pPr>
        <w:pStyle w:val="Body"/>
      </w:pPr>
      <w:r>
        <w:t xml:space="preserve">We can also return to the rough road power spectrum of </w:t>
      </w:r>
      <w:r w:rsidR="008E111A">
        <w:fldChar w:fldCharType="begin"/>
      </w:r>
      <w:r>
        <w:instrText xml:space="preserve"> REF _Ref322691378 \h </w:instrText>
      </w:r>
      <w:r w:rsidR="008E111A">
        <w:fldChar w:fldCharType="separate"/>
      </w:r>
      <w:r w:rsidR="005F16AE">
        <w:t xml:space="preserve">Figure </w:t>
      </w:r>
      <w:r w:rsidR="005F16AE">
        <w:rPr>
          <w:noProof/>
        </w:rPr>
        <w:t>4</w:t>
      </w:r>
      <w:r w:rsidR="008E111A">
        <w:fldChar w:fldCharType="end"/>
      </w:r>
      <w:r>
        <w:t xml:space="preserve">. We noted that this course likely contained a long-wavelength (deterministic) slope. The data was detrended as shown in </w:t>
      </w:r>
      <w:r w:rsidR="008E111A">
        <w:fldChar w:fldCharType="begin"/>
      </w:r>
      <w:r>
        <w:instrText xml:space="preserve"> REF _Ref324430671 \h </w:instrText>
      </w:r>
      <w:r w:rsidR="008E111A">
        <w:fldChar w:fldCharType="separate"/>
      </w:r>
      <w:r w:rsidR="005F16AE">
        <w:t xml:space="preserve">Figure </w:t>
      </w:r>
      <w:r w:rsidR="005F16AE">
        <w:rPr>
          <w:noProof/>
        </w:rPr>
        <w:t>39</w:t>
      </w:r>
      <w:r w:rsidR="008E111A">
        <w:fldChar w:fldCharType="end"/>
      </w:r>
      <w:r>
        <w:t xml:space="preserve"> below. </w:t>
      </w:r>
    </w:p>
    <w:p w:rsidR="00D9769A" w:rsidRDefault="00D9769A" w:rsidP="00B56BF5">
      <w:pPr>
        <w:pStyle w:val="Figure"/>
      </w:pPr>
      <w:r>
        <w:rPr>
          <w:noProof/>
        </w:rPr>
        <w:drawing>
          <wp:inline distT="0" distB="0" distL="0" distR="0">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51" cstate="print"/>
                    <a:stretch>
                      <a:fillRect/>
                    </a:stretch>
                  </pic:blipFill>
                  <pic:spPr>
                    <a:xfrm>
                      <a:off x="0" y="0"/>
                      <a:ext cx="5555931" cy="2306661"/>
                    </a:xfrm>
                    <a:prstGeom prst="rect">
                      <a:avLst/>
                    </a:prstGeom>
                  </pic:spPr>
                </pic:pic>
              </a:graphicData>
            </a:graphic>
          </wp:inline>
        </w:drawing>
      </w:r>
    </w:p>
    <w:p w:rsidR="00D9769A" w:rsidRDefault="00D9769A" w:rsidP="00B56BF5">
      <w:pPr>
        <w:pStyle w:val="Caption"/>
        <w:jc w:val="left"/>
      </w:pPr>
      <w:bookmarkStart w:id="28" w:name="_Ref324430671"/>
      <w:r>
        <w:t xml:space="preserve">Figure </w:t>
      </w:r>
      <w:r w:rsidR="008E111A">
        <w:fldChar w:fldCharType="begin"/>
      </w:r>
      <w:r w:rsidR="00C752DC">
        <w:instrText xml:space="preserve"> SEQ Figure \* ARABIC </w:instrText>
      </w:r>
      <w:r w:rsidR="008E111A">
        <w:fldChar w:fldCharType="separate"/>
      </w:r>
      <w:r w:rsidR="005F16AE">
        <w:rPr>
          <w:noProof/>
        </w:rPr>
        <w:t>39</w:t>
      </w:r>
      <w:r w:rsidR="008E111A">
        <w:fldChar w:fldCharType="end"/>
      </w:r>
      <w:bookmarkEnd w:id="28"/>
      <w:r>
        <w:t>: The elevation trend in the rough road data set (right) was removed by a curve fitting program (</w:t>
      </w:r>
      <w:r w:rsidRPr="00366FF0">
        <w:rPr>
          <w:b/>
        </w:rPr>
        <w:t>Eureqa</w:t>
      </w:r>
      <w:r>
        <w:t>). The detrended residuals are shown to the left.</w:t>
      </w:r>
    </w:p>
    <w:p w:rsidR="00D9769A" w:rsidRDefault="00D9769A" w:rsidP="00126B0D">
      <w:pPr>
        <w:pStyle w:val="Body"/>
      </w:pPr>
      <w:r>
        <w:t xml:space="preserve">After detrending the terrain profile, the rough-road PSD was calculated and fit to a semi-Markov model with one low-frequency component and a high-frequency periodic component as shown in </w:t>
      </w:r>
      <w:r w:rsidR="008E111A">
        <w:fldChar w:fldCharType="begin"/>
      </w:r>
      <w:r>
        <w:instrText xml:space="preserve"> REF _Ref324432606 \h </w:instrText>
      </w:r>
      <w:r w:rsidR="008E111A">
        <w:fldChar w:fldCharType="separate"/>
      </w:r>
      <w:r w:rsidR="005F16AE">
        <w:t xml:space="preserve">Figure </w:t>
      </w:r>
      <w:r w:rsidR="005F16AE">
        <w:rPr>
          <w:noProof/>
        </w:rPr>
        <w:t>40</w:t>
      </w:r>
      <w:r w:rsidR="008E111A">
        <w:fldChar w:fldCharType="end"/>
      </w:r>
      <w:r>
        <w:t>.  The harmonics on the high-frequency spikes suggested that the underlying roughness was shaped</w:t>
      </w:r>
      <w:r w:rsidR="00A475B0">
        <w:t xml:space="preserve"> similarly to a cobblestone surface.</w:t>
      </w:r>
      <w:r>
        <w:t xml:space="preserve"> The first and second harmonics are strong, but the third roughly cancels out. By creating a two-level surface where the troughs were half as long as the tops, we could duplicate the missing third harmonic as shown by the solid red line in the figure.  </w:t>
      </w:r>
    </w:p>
    <w:p w:rsidR="00D9769A" w:rsidRDefault="00D9769A" w:rsidP="00126B0D">
      <w:pPr>
        <w:pStyle w:val="Body"/>
      </w:pPr>
      <w:r>
        <w:t>A sinc function filter was added to reproduce the reduced strength of wavenumbers above 10/m.</w:t>
      </w:r>
    </w:p>
    <w:p w:rsidR="00D9769A" w:rsidRDefault="00D9769A" w:rsidP="00B56BF5">
      <w:pPr>
        <w:pStyle w:val="Figure"/>
        <w:keepNext/>
      </w:pPr>
      <w:r>
        <w:rPr>
          <w:noProof/>
        </w:rPr>
        <w:drawing>
          <wp:inline distT="0" distB="0" distL="0" distR="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52" cstate="print"/>
                    <a:stretch>
                      <a:fillRect/>
                    </a:stretch>
                  </pic:blipFill>
                  <pic:spPr>
                    <a:xfrm>
                      <a:off x="0" y="0"/>
                      <a:ext cx="5319160" cy="2936904"/>
                    </a:xfrm>
                    <a:prstGeom prst="rect">
                      <a:avLst/>
                    </a:prstGeom>
                  </pic:spPr>
                </pic:pic>
              </a:graphicData>
            </a:graphic>
          </wp:inline>
        </w:drawing>
      </w:r>
    </w:p>
    <w:p w:rsidR="00D9769A" w:rsidRPr="006119CE" w:rsidRDefault="00D9769A" w:rsidP="004A53E8">
      <w:pPr>
        <w:pStyle w:val="Caption"/>
        <w:rPr>
          <w:rFonts w:eastAsiaTheme="minorHAnsi"/>
          <w:b/>
        </w:rPr>
      </w:pPr>
      <w:bookmarkStart w:id="29" w:name="_Ref324432606"/>
      <w:r>
        <w:t xml:space="preserve">Figure </w:t>
      </w:r>
      <w:r w:rsidR="008E111A">
        <w:fldChar w:fldCharType="begin"/>
      </w:r>
      <w:r w:rsidR="00C752DC">
        <w:instrText xml:space="preserve"> SEQ Figure \* ARABIC </w:instrText>
      </w:r>
      <w:r w:rsidR="008E111A">
        <w:fldChar w:fldCharType="separate"/>
      </w:r>
      <w:r w:rsidR="005F16AE">
        <w:rPr>
          <w:noProof/>
        </w:rPr>
        <w:t>40</w:t>
      </w:r>
      <w:r w:rsidR="008E111A">
        <w:fldChar w:fldCharType="end"/>
      </w:r>
      <w:bookmarkEnd w:id="29"/>
      <w:r>
        <w:t>: Rough road PSD.</w:t>
      </w:r>
      <w:r w:rsidR="00A475B0">
        <w:t xml:space="preserve"> From the location and spacing of the harmonics, we can infer a periodic structure very close to a Belgian block structure.</w:t>
      </w:r>
    </w:p>
    <w:p w:rsidR="00D9769A" w:rsidRDefault="00AC1B37" w:rsidP="00126B0D">
      <w:pPr>
        <w:pStyle w:val="Body"/>
      </w:pPr>
      <w:r>
        <w:t>The two-level spectrum</w:t>
      </w:r>
      <w:r w:rsidR="00D9769A">
        <w:t xml:space="preserve"> is a generalization of the result shown in </w:t>
      </w:r>
      <w:r w:rsidR="00D9769A" w:rsidRPr="004A53E8">
        <w:rPr>
          <w:b/>
        </w:rPr>
        <w:t>Equation 8</w:t>
      </w:r>
      <w:r w:rsidR="00D9769A">
        <w:t xml:space="preserve">.  </w:t>
      </w:r>
    </w:p>
    <w:p w:rsidR="00D9769A" w:rsidRPr="00B1126C" w:rsidRDefault="00D9769A" w:rsidP="00B1126C">
      <w:pPr>
        <w:pStyle w:val="Caption"/>
        <w:ind w:left="0"/>
        <w:jc w:val="left"/>
        <w:rPr>
          <w:i w:val="0"/>
        </w:rPr>
      </w:pPr>
    </w:p>
    <w:p w:rsidR="00D9769A" w:rsidRPr="00B1126C" w:rsidRDefault="008E111A"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D9769A" w:rsidRPr="00B1126C" w:rsidRDefault="00D9769A" w:rsidP="004A53E8">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D9769A" w:rsidRDefault="00D9769A" w:rsidP="004A53E8">
      <w:pPr>
        <w:pStyle w:val="BodyAfterHead"/>
      </w:pPr>
    </w:p>
    <w:p w:rsidR="00D9769A" w:rsidRDefault="00D9769A" w:rsidP="004A53E8">
      <w:pPr>
        <w:pStyle w:val="BodyAfterHead"/>
      </w:pPr>
      <w:r>
        <w:t>Here each level has its own probability density of lengths, which allows for a surface with wider plateaus and narrower grooves.</w:t>
      </w:r>
    </w:p>
    <w:p w:rsidR="00D9769A" w:rsidRDefault="00D9769A"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D9769A" w:rsidRDefault="00D9769A" w:rsidP="00126B0D">
      <w:pPr>
        <w:pStyle w:val="Body"/>
      </w:pPr>
      <w:r>
        <w:t xml:space="preserve">A simulated random walk for this terrain relief is shown in </w:t>
      </w:r>
      <w:r w:rsidR="008E111A">
        <w:fldChar w:fldCharType="begin"/>
      </w:r>
      <w:r>
        <w:instrText xml:space="preserve"> REF _Ref324432886 \h </w:instrText>
      </w:r>
      <w:r w:rsidR="008E111A">
        <w:fldChar w:fldCharType="separate"/>
      </w:r>
      <w:r w:rsidR="005F16AE">
        <w:t xml:space="preserve">Figure </w:t>
      </w:r>
      <w:r w:rsidR="005F16AE">
        <w:rPr>
          <w:noProof/>
        </w:rPr>
        <w:t>41</w:t>
      </w:r>
      <w:r w:rsidR="008E111A">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w:t>
      </w:r>
      <w:r w:rsidR="005A3450">
        <w:t xml:space="preserve">al surface. </w:t>
      </w:r>
    </w:p>
    <w:p w:rsidR="005A3450" w:rsidRDefault="005A3450" w:rsidP="005A3450">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5A3450" w:rsidRPr="00195763" w:rsidRDefault="005A3450" w:rsidP="005A3450">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5A3450" w:rsidRDefault="005A3450" w:rsidP="00126B0D">
      <w:pPr>
        <w:pStyle w:val="Body"/>
      </w:pPr>
      <w:r>
        <w:t>To generate a synthetic terrain, each level is treated as a sampling distribution drawn from the distributions from each level (see next section).</w:t>
      </w:r>
    </w:p>
    <w:p w:rsidR="00D9769A" w:rsidRDefault="00D9769A" w:rsidP="00674A94">
      <w:pPr>
        <w:pStyle w:val="Body"/>
        <w:jc w:val="center"/>
      </w:pPr>
      <w:r w:rsidRPr="007F43C7">
        <w:rPr>
          <w:noProof/>
        </w:rPr>
        <w:drawing>
          <wp:inline distT="0" distB="0" distL="0" distR="0">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9769A" w:rsidRPr="008F2981" w:rsidRDefault="00D9769A" w:rsidP="008F2981">
      <w:pPr>
        <w:pStyle w:val="Caption"/>
      </w:pPr>
      <w:bookmarkStart w:id="30" w:name="_Ref324432886"/>
      <w:r>
        <w:t xml:space="preserve">Figure </w:t>
      </w:r>
      <w:r w:rsidR="008E111A">
        <w:fldChar w:fldCharType="begin"/>
      </w:r>
      <w:r w:rsidR="00C752DC">
        <w:instrText xml:space="preserve"> SEQ Figure \* ARABIC </w:instrText>
      </w:r>
      <w:r w:rsidR="008E111A">
        <w:fldChar w:fldCharType="separate"/>
      </w:r>
      <w:r w:rsidR="005F16AE">
        <w:rPr>
          <w:noProof/>
        </w:rPr>
        <w:t>41</w:t>
      </w:r>
      <w:r w:rsidR="008E111A">
        <w:fldChar w:fldCharType="end"/>
      </w:r>
      <w:bookmarkEnd w:id="30"/>
      <w:r>
        <w:t>: Simulated random walk for the rough road terrain.</w:t>
      </w:r>
    </w:p>
    <w:p w:rsidR="00D9769A" w:rsidRDefault="00D9769A"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D9769A" w:rsidRDefault="00D9769A" w:rsidP="008F2981">
      <w:pPr>
        <w:pStyle w:val="Figure"/>
        <w:keepNext/>
      </w:pPr>
      <w:r>
        <w:rPr>
          <w:noProof/>
        </w:rPr>
        <w:drawing>
          <wp:inline distT="0" distB="0" distL="0" distR="0">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54" cstate="print"/>
                    <a:stretch>
                      <a:fillRect/>
                    </a:stretch>
                  </pic:blipFill>
                  <pic:spPr>
                    <a:xfrm>
                      <a:off x="0" y="0"/>
                      <a:ext cx="4600028" cy="2527557"/>
                    </a:xfrm>
                    <a:prstGeom prst="rect">
                      <a:avLst/>
                    </a:prstGeom>
                  </pic:spPr>
                </pic:pic>
              </a:graphicData>
            </a:graphic>
          </wp:inline>
        </w:drawing>
      </w:r>
    </w:p>
    <w:p w:rsidR="00D9769A" w:rsidRDefault="00D9769A" w:rsidP="008F2981">
      <w:pPr>
        <w:pStyle w:val="Caption"/>
      </w:pPr>
      <w:r>
        <w:t xml:space="preserve">Figure </w:t>
      </w:r>
      <w:r w:rsidR="008E111A">
        <w:fldChar w:fldCharType="begin"/>
      </w:r>
      <w:r w:rsidR="00C752DC">
        <w:instrText xml:space="preserve"> SEQ Figure \* ARABIC </w:instrText>
      </w:r>
      <w:r w:rsidR="008E111A">
        <w:fldChar w:fldCharType="separate"/>
      </w:r>
      <w:r w:rsidR="005F16AE">
        <w:rPr>
          <w:noProof/>
        </w:rPr>
        <w:t>42</w:t>
      </w:r>
      <w:r w:rsidR="008E111A">
        <w:fldChar w:fldCharType="end"/>
      </w:r>
      <w:r>
        <w:t>: A Monte Carlo simulation of the rough road semi-Markov behavior reveals nearly the same feature amplitudes for the assumed pair-correlation weightings.</w:t>
      </w:r>
      <w:r w:rsidR="00A475B0">
        <w:t xml:space="preserve"> Contrast this with </w:t>
      </w:r>
      <w:r w:rsidR="008E111A">
        <w:fldChar w:fldCharType="begin"/>
      </w:r>
      <w:r w:rsidR="00A475B0">
        <w:instrText xml:space="preserve"> REF _Ref324432606 \h </w:instrText>
      </w:r>
      <w:r w:rsidR="008E111A">
        <w:fldChar w:fldCharType="separate"/>
      </w:r>
      <w:r w:rsidR="005F16AE">
        <w:t xml:space="preserve">Figure </w:t>
      </w:r>
      <w:r w:rsidR="005F16AE">
        <w:rPr>
          <w:noProof/>
        </w:rPr>
        <w:t>40</w:t>
      </w:r>
      <w:r w:rsidR="008E111A">
        <w:fldChar w:fldCharType="end"/>
      </w:r>
    </w:p>
    <w:p w:rsidR="00D72329" w:rsidRDefault="00D161EB" w:rsidP="00D72329">
      <w:pPr>
        <w:pStyle w:val="Heading1"/>
      </w:pPr>
      <w:r w:rsidRPr="00D161EB">
        <w:t xml:space="preserve">High Resolution </w:t>
      </w:r>
      <w:r>
        <w:t>Data</w:t>
      </w:r>
      <w:r w:rsidR="004B2B4B">
        <w:t xml:space="preserve"> </w:t>
      </w:r>
    </w:p>
    <w:p w:rsidR="00A879E0" w:rsidRDefault="004B2B4B" w:rsidP="00126B0D">
      <w:pPr>
        <w:pStyle w:val="Body"/>
      </w:pPr>
      <w:r w:rsidRPr="00CF2B83">
        <w:t>To verify the utility of the semi-Markov approach</w:t>
      </w:r>
      <w:r w:rsidR="00CF2B83">
        <w:t xml:space="preserve">, we evaluated </w:t>
      </w:r>
      <w:r w:rsidR="00A616DA">
        <w:t>a fitting procedure against several high-resolution profiles of real vehicle test courses</w:t>
      </w:r>
      <w:r w:rsidR="00A879E0">
        <w:t>; specifically we chose the Gerotek site in South Africa as this was being measured with advanced profiling tools</w:t>
      </w:r>
      <w:r w:rsidR="008E111A">
        <w:fldChar w:fldCharType="begin"/>
      </w:r>
      <w:r w:rsidR="00A06ED0">
        <w:instrText xml:space="preserve"> ADDIN ZOTERO_ITEM CSL_CITATION {"citationID":"10jbgom1bj","properties":{"formattedCitation":"[13]","plainCitation":"[13]"},"citationItems":[{"id":1338,"uris":["http://zotero.org/users/954774/items/NQU4STQT"],"uri":["http://zotero.org/users/954774/items/NQU4STQT"]}],"schema":"https://github.com/citation-style-language/schema/raw/master/csl-citation.json"} </w:instrText>
      </w:r>
      <w:r w:rsidR="008E111A">
        <w:fldChar w:fldCharType="separate"/>
      </w:r>
      <w:r w:rsidR="00A06ED0" w:rsidRPr="00A06ED0">
        <w:t>[13]</w:t>
      </w:r>
      <w:r w:rsidR="008E111A">
        <w:fldChar w:fldCharType="end"/>
      </w:r>
      <w:r w:rsidR="00D5290E">
        <w:t xml:space="preserve"> </w:t>
      </w:r>
      <w:r w:rsidR="008E111A">
        <w:fldChar w:fldCharType="begin"/>
      </w:r>
      <w:r w:rsidR="00A06ED0">
        <w:instrText xml:space="preserve"> ADDIN ZOTERO_ITEM CSL_CITATION {"citationID":"7u7uoe31d","properties":{"formattedCitation":"[32]","plainCitation":"[32]"},"citationItems":[{"id":1099,"uris":["http://zotero.org/users/954774/items/TIT6VPD6"],"uri":["http://zotero.org/users/954774/items/TIT6VPD6"]}],"schema":"https://github.com/citation-style-language/schema/raw/master/csl-citation.json"} </w:instrText>
      </w:r>
      <w:r w:rsidR="008E111A">
        <w:fldChar w:fldCharType="separate"/>
      </w:r>
      <w:r w:rsidR="00A06ED0" w:rsidRPr="00A06ED0">
        <w:t>[32]</w:t>
      </w:r>
      <w:r w:rsidR="008E111A">
        <w:fldChar w:fldCharType="end"/>
      </w:r>
      <w:r w:rsidR="00A616DA">
        <w:t>.</w:t>
      </w:r>
      <w:r w:rsidR="003C3EFF">
        <w:t xml:space="preserve"> </w:t>
      </w:r>
    </w:p>
    <w:p w:rsidR="00D161EB" w:rsidRPr="00CF2B83" w:rsidRDefault="003C3EFF" w:rsidP="00126B0D">
      <w:pPr>
        <w:pStyle w:val="Body"/>
      </w:pPr>
      <w:r>
        <w:t>To calibrate the data format and determine the limits of resolution, we started with a simulated pothole course</w:t>
      </w:r>
      <w:r w:rsidR="00A879E0">
        <w:t>. We experimented with the size of the data set so as to clearly reveal features in the PSD</w:t>
      </w:r>
      <w:r w:rsidR="00E100CD">
        <w:t xml:space="preserve">, which are shown in </w:t>
      </w:r>
      <w:r w:rsidR="008E111A">
        <w:fldChar w:fldCharType="begin"/>
      </w:r>
      <w:r w:rsidR="00E100CD">
        <w:instrText xml:space="preserve"> REF _Ref322971817 \h </w:instrText>
      </w:r>
      <w:r w:rsidR="008E111A">
        <w:fldChar w:fldCharType="separate"/>
      </w:r>
      <w:r w:rsidR="005F16AE">
        <w:t xml:space="preserve">Figure </w:t>
      </w:r>
      <w:r w:rsidR="005F16AE">
        <w:rPr>
          <w:noProof/>
        </w:rPr>
        <w:t>43</w:t>
      </w:r>
      <w:r w:rsidR="008E111A">
        <w:fldChar w:fldCharType="end"/>
      </w:r>
      <w:r w:rsidR="00A879E0">
        <w:t>.</w:t>
      </w:r>
    </w:p>
    <w:p w:rsidR="00D9769A" w:rsidRDefault="00A879E0" w:rsidP="00F01F25">
      <w:pPr>
        <w:pStyle w:val="Body"/>
        <w:jc w:val="center"/>
      </w:pPr>
      <w:r w:rsidRPr="00A879E0">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5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D9769A" w:rsidRDefault="00D9769A" w:rsidP="002543ED">
      <w:pPr>
        <w:pStyle w:val="Caption"/>
      </w:pPr>
      <w:bookmarkStart w:id="31" w:name="_Ref322971817"/>
      <w:r>
        <w:t xml:space="preserve">Figure </w:t>
      </w:r>
      <w:r w:rsidR="008E111A">
        <w:fldChar w:fldCharType="begin"/>
      </w:r>
      <w:r w:rsidR="00C752DC">
        <w:instrText xml:space="preserve"> SEQ Figure \* ARABIC </w:instrText>
      </w:r>
      <w:r w:rsidR="008E111A">
        <w:fldChar w:fldCharType="separate"/>
      </w:r>
      <w:r w:rsidR="005F16AE">
        <w:rPr>
          <w:noProof/>
        </w:rPr>
        <w:t>43</w:t>
      </w:r>
      <w:r w:rsidR="008E111A">
        <w:fldChar w:fldCharType="end"/>
      </w:r>
      <w:bookmarkEnd w:id="31"/>
      <w:r w:rsidR="004B2B4B">
        <w:t>:</w:t>
      </w:r>
      <w:r w:rsidR="00E100CD">
        <w:t xml:space="preserve"> </w:t>
      </w:r>
      <w:r w:rsidR="00974917">
        <w:t>Simulated pothole course PSD</w:t>
      </w:r>
      <w:r w:rsidR="00A879E0">
        <w:t>. The typical fitting procedure uses knowledge of the underlying terrain profile (top middle inset, showing a pot-hole course with steps) and a stochastic representation of the PSD (upper right inset) to match the PSD calculated from the data.</w:t>
      </w:r>
    </w:p>
    <w:p w:rsidR="00A475B0" w:rsidRPr="00A879E0" w:rsidRDefault="00E100CD" w:rsidP="00A475B0">
      <w:pPr>
        <w:pStyle w:val="Body"/>
        <w:rPr>
          <w:color w:val="auto"/>
        </w:rPr>
      </w:pPr>
      <w:r>
        <w:rPr>
          <w:color w:val="auto"/>
        </w:rPr>
        <w:t>For</w:t>
      </w:r>
      <w:r w:rsidR="00A879E0">
        <w:rPr>
          <w:color w:val="auto"/>
        </w:rPr>
        <w:t xml:space="preserve"> another course at the Gerotek site</w:t>
      </w:r>
      <w:r>
        <w:rPr>
          <w:color w:val="auto"/>
        </w:rPr>
        <w:t xml:space="preserve">, we chose the “corrugated” track, consisting of approximately 20 cm high bumps, separated at rather regular intervals. This also provided a very accurate fit to a semi-Markov model </w:t>
      </w:r>
      <w:r w:rsidR="005052D1">
        <w:rPr>
          <w:color w:val="auto"/>
        </w:rPr>
        <w:t xml:space="preserve">(see </w:t>
      </w:r>
      <w:r w:rsidR="008E111A">
        <w:rPr>
          <w:color w:val="auto"/>
        </w:rPr>
        <w:fldChar w:fldCharType="begin"/>
      </w:r>
      <w:r w:rsidR="005052D1">
        <w:rPr>
          <w:color w:val="auto"/>
        </w:rPr>
        <w:instrText xml:space="preserve"> REF _Ref347586724 \h </w:instrText>
      </w:r>
      <w:r w:rsidR="008E111A">
        <w:rPr>
          <w:color w:val="auto"/>
        </w:rPr>
      </w:r>
      <w:r w:rsidR="008E111A">
        <w:rPr>
          <w:color w:val="auto"/>
        </w:rPr>
        <w:fldChar w:fldCharType="separate"/>
      </w:r>
      <w:r w:rsidR="005F16AE">
        <w:t xml:space="preserve">Figure </w:t>
      </w:r>
      <w:r w:rsidR="005F16AE">
        <w:rPr>
          <w:noProof/>
        </w:rPr>
        <w:t>44</w:t>
      </w:r>
      <w:r w:rsidR="008E111A">
        <w:rPr>
          <w:color w:val="auto"/>
        </w:rPr>
        <w:fldChar w:fldCharType="end"/>
      </w:r>
      <w:r w:rsidR="005052D1">
        <w:rPr>
          <w:color w:val="auto"/>
        </w:rPr>
        <w:t>)</w:t>
      </w:r>
      <w:r>
        <w:rPr>
          <w:color w:val="auto"/>
        </w:rPr>
        <w:t>, with the PSD showing a suppressed high harmonic at the spatial frequency predicted by the ratio of the length of the bump to the average spacing.</w:t>
      </w:r>
    </w:p>
    <w:p w:rsidR="00A879E0" w:rsidRDefault="00B3274D" w:rsidP="00A879E0">
      <w:pPr>
        <w:pStyle w:val="Body"/>
        <w:keepNext/>
      </w:pPr>
      <w:r w:rsidRPr="00B3274D">
        <w:rPr>
          <w:noProof/>
          <w:color w:val="FF0000"/>
        </w:rPr>
        <w:drawing>
          <wp:inline distT="0" distB="0" distL="0" distR="0">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56" cstate="print"/>
                    <a:srcRect b="72632"/>
                    <a:stretch>
                      <a:fillRect/>
                    </a:stretch>
                  </pic:blipFill>
                  <pic:spPr>
                    <a:xfrm>
                      <a:off x="0" y="0"/>
                      <a:ext cx="5943600" cy="1981200"/>
                    </a:xfrm>
                    <a:prstGeom prst="rect">
                      <a:avLst/>
                    </a:prstGeom>
                  </pic:spPr>
                </pic:pic>
              </a:graphicData>
            </a:graphic>
          </wp:inline>
        </w:drawing>
      </w:r>
    </w:p>
    <w:p w:rsidR="00B3274D" w:rsidRDefault="00A879E0" w:rsidP="00A879E0">
      <w:pPr>
        <w:pStyle w:val="Caption"/>
        <w:rPr>
          <w:color w:val="FF0000"/>
        </w:rPr>
      </w:pPr>
      <w:bookmarkStart w:id="32" w:name="_Ref347586724"/>
      <w:r>
        <w:t xml:space="preserve">Figure </w:t>
      </w:r>
      <w:r w:rsidR="008E111A">
        <w:fldChar w:fldCharType="begin"/>
      </w:r>
      <w:r w:rsidR="00C752DC">
        <w:instrText xml:space="preserve"> SEQ Figure \* ARABIC </w:instrText>
      </w:r>
      <w:r w:rsidR="008E111A">
        <w:fldChar w:fldCharType="separate"/>
      </w:r>
      <w:r w:rsidR="005F16AE">
        <w:rPr>
          <w:noProof/>
        </w:rPr>
        <w:t>44</w:t>
      </w:r>
      <w:r w:rsidR="008E111A">
        <w:fldChar w:fldCharType="end"/>
      </w:r>
      <w:bookmarkEnd w:id="32"/>
      <w:r>
        <w:t xml:space="preserve">: </w:t>
      </w:r>
      <w:r w:rsidRPr="00085F6E">
        <w:t xml:space="preserve"> </w:t>
      </w:r>
      <w:r>
        <w:t>Gerotek Corrugation cour</w:t>
      </w:r>
      <w:r w:rsidR="00E100CD">
        <w:t>se. (left) track profile and simulated profile (right) PSD data, simulated PSD, and analytical data</w:t>
      </w:r>
    </w:p>
    <w:p w:rsidR="00D9769A" w:rsidRDefault="00E100CD" w:rsidP="00D72329">
      <w:pPr>
        <w:pStyle w:val="Body"/>
      </w:pPr>
      <w:r>
        <w:t xml:space="preserve">The </w:t>
      </w:r>
      <w:r w:rsidR="00D72329">
        <w:t xml:space="preserve">semi-Markov </w:t>
      </w:r>
      <w:r>
        <w:t>model with very few parameters is thus able to reproduce a data set containing potentially gigabytes of data.</w:t>
      </w:r>
    </w:p>
    <w:p w:rsidR="00D9769A" w:rsidRDefault="00D9769A" w:rsidP="00126B0D">
      <w:pPr>
        <w:pStyle w:val="Body"/>
        <w:pBdr>
          <w:bottom w:val="single" w:sz="6" w:space="1" w:color="auto"/>
        </w:pBdr>
      </w:pPr>
    </w:p>
    <w:p w:rsidR="00D9769A" w:rsidRDefault="00D9769A">
      <w:pPr>
        <w:suppressAutoHyphens w:val="0"/>
        <w:overflowPunct/>
        <w:autoSpaceDE/>
        <w:autoSpaceDN/>
        <w:adjustRightInd/>
        <w:spacing w:after="200" w:line="276" w:lineRule="auto"/>
        <w:textAlignment w:val="auto"/>
        <w:rPr>
          <w:color w:val="000000"/>
          <w:sz w:val="22"/>
        </w:rPr>
      </w:pPr>
      <w:r>
        <w:br w:type="page"/>
      </w:r>
    </w:p>
    <w:p w:rsidR="00D9769A" w:rsidRDefault="00D9769A" w:rsidP="00143C13">
      <w:pPr>
        <w:pStyle w:val="HeadingRunIn"/>
      </w:pPr>
      <w:r>
        <w:t>Generating Synthetic Terrains and Waves and Monte Carlo Sampling</w:t>
      </w:r>
    </w:p>
    <w:p w:rsidR="00D9769A" w:rsidRDefault="00D9769A" w:rsidP="007F0EC9">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D9769A" w:rsidRPr="00F23A5F" w:rsidRDefault="00D9769A" w:rsidP="00F23A5F">
      <w:pPr>
        <w:pStyle w:val="BodyAfterHead"/>
      </w:pPr>
      <w:r>
        <w:t>Several mechanisms exist to generate a random walk, which includes the classical Brownian motion based on a Markov model, the semi-Markov step transition, and the Ornstein-Uhlenbeck random walk process.</w:t>
      </w:r>
    </w:p>
    <w:p w:rsidR="00D9769A" w:rsidRDefault="00D9769A" w:rsidP="00463405">
      <w:pPr>
        <w:pStyle w:val="Heading1"/>
      </w:pPr>
      <w:r>
        <w:t>Classical Random Walk Model</w:t>
      </w:r>
    </w:p>
    <w:p w:rsidR="00105628" w:rsidRDefault="00D9769A" w:rsidP="00105628">
      <w:pPr>
        <w:pStyle w:val="BodyAfterHead"/>
      </w:pPr>
      <w:r>
        <w:t xml:space="preserve">The simplest </w:t>
      </w:r>
      <w:r>
        <w:rPr>
          <w:i/>
        </w:rPr>
        <w:t>random walk</w:t>
      </w:r>
      <w:r>
        <w:t xml:space="preserve"> models </w:t>
      </w:r>
      <w:r w:rsidR="00E109A5">
        <w:t xml:space="preserve">will </w:t>
      </w:r>
      <w:r>
        <w:t xml:space="preserve">generate </w:t>
      </w:r>
      <w:r w:rsidR="00E109A5">
        <w:t>a PSD with a 1/</w:t>
      </w:r>
      <w:r w:rsidR="00E109A5">
        <w:rPr>
          <w:i/>
        </w:rPr>
        <w:t>S</w:t>
      </w:r>
      <w:r w:rsidR="00E109A5" w:rsidRPr="00E109A5">
        <w:rPr>
          <w:vertAlign w:val="superscript"/>
        </w:rPr>
        <w:t>2</w:t>
      </w:r>
      <w:r w:rsidR="00E109A5">
        <w:t xml:space="preserve"> </w:t>
      </w:r>
      <w:r w:rsidR="00754861">
        <w:t xml:space="preserve">fall-off, </w:t>
      </w:r>
      <w:r>
        <w:t xml:space="preserve">and exemplified by the empirical data in </w:t>
      </w:r>
      <w:fldSimple w:instr=" REF _Ref322691378 \h  \* MERGEFORMAT ">
        <w:r w:rsidR="005F16AE">
          <w:t xml:space="preserve">Figure </w:t>
        </w:r>
        <w:r w:rsidR="005F16AE">
          <w:rPr>
            <w:noProof/>
          </w:rPr>
          <w:t>4</w:t>
        </w:r>
      </w:fldSimple>
      <w:r>
        <w:t>.</w:t>
      </w:r>
      <w:r w:rsidR="00754861">
        <w:t xml:space="preserve"> The problem with the simple random walk profile is that it will generate an infinitely high spike for </w:t>
      </w:r>
      <w:r w:rsidR="00754861" w:rsidRPr="00754861">
        <w:rPr>
          <w:i/>
        </w:rPr>
        <w:t>S</w:t>
      </w:r>
      <w:r w:rsidR="00754861">
        <w:t>=0, as a random walk is unbounded and will show undulations of infinite length and height.</w:t>
      </w:r>
      <w:r>
        <w:t xml:space="preserve">  </w:t>
      </w:r>
      <w:r w:rsidR="00E96608" w:rsidRPr="00C9679F">
        <w:rPr>
          <w:color w:val="auto"/>
        </w:rPr>
        <w:t xml:space="preserve">For an example of a typical algorithm for generating a Markov random walk in </w:t>
      </w:r>
      <w:r w:rsidR="00E96608">
        <w:rPr>
          <w:color w:val="auto"/>
        </w:rPr>
        <w:t>discrete steps</w:t>
      </w:r>
      <w:r w:rsidR="00E96608" w:rsidRPr="00C9679F">
        <w:rPr>
          <w:color w:val="auto"/>
        </w:rPr>
        <w:t xml:space="preserve">, assume </w:t>
      </w:r>
      <w:r w:rsidR="00E96608" w:rsidRPr="00C9679F">
        <w:rPr>
          <w:i/>
          <w:color w:val="auto"/>
        </w:rPr>
        <w:t>R</w:t>
      </w:r>
      <w:r w:rsidR="00E96608" w:rsidRPr="00C9679F">
        <w:rPr>
          <w:color w:val="auto"/>
        </w:rPr>
        <w:t xml:space="preserve"> is a sample </w:t>
      </w:r>
      <w:r w:rsidR="00E96608">
        <w:rPr>
          <w:color w:val="auto"/>
        </w:rPr>
        <w:t>drawn as</w:t>
      </w:r>
      <w:r w:rsidR="00E96608" w:rsidRPr="00C9679F">
        <w:rPr>
          <w:color w:val="auto"/>
        </w:rPr>
        <w:t xml:space="preserve"> a uniform variate</w:t>
      </w:r>
      <w:r w:rsidR="00CF25EE">
        <w:rPr>
          <w:color w:val="auto"/>
        </w:rPr>
        <w:t>:</w:t>
      </w:r>
      <w:r w:rsidR="00E96608" w:rsidRPr="00C9679F">
        <w:rPr>
          <w:color w:val="auto"/>
        </w:rPr>
        <w:t xml:space="preserve"> </w:t>
      </w:r>
      <m:oMath>
        <m:r>
          <w:rPr>
            <w:rFonts w:ascii="Cambria Math" w:hAnsi="Cambria Math"/>
            <w:color w:val="auto"/>
          </w:rPr>
          <m:t>R∈[0..1]</m:t>
        </m:r>
      </m:oMath>
      <w:r w:rsidR="00E96608" w:rsidRPr="00C9679F">
        <w:rPr>
          <w:color w:val="auto"/>
        </w:rPr>
        <w:t>.</w:t>
      </w:r>
    </w:p>
    <w:p w:rsidR="00105628" w:rsidRDefault="00105628" w:rsidP="00105628">
      <w:pPr>
        <w:pStyle w:val="Code"/>
      </w:pPr>
    </w:p>
    <w:p w:rsidR="00105628" w:rsidRDefault="00105628" w:rsidP="00105628">
      <w:pPr>
        <w:pStyle w:val="Code"/>
      </w:pPr>
      <w:r>
        <w:t>-- classical random walk = rw</w:t>
      </w:r>
    </w:p>
    <w:p w:rsidR="00105628" w:rsidRDefault="00105628" w:rsidP="00105628">
      <w:pPr>
        <w:pStyle w:val="Code"/>
      </w:pPr>
      <w:r>
        <w:t xml:space="preserve">rw(Diffusion,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 + Diffusion</w:t>
      </w:r>
    </w:p>
    <w:p w:rsidR="00105628" w:rsidRDefault="00105628" w:rsidP="00105628">
      <w:pPr>
        <w:pStyle w:val="Code"/>
      </w:pPr>
      <w:r>
        <w:t>    else</w:t>
      </w:r>
    </w:p>
    <w:p w:rsidR="00105628" w:rsidRDefault="00105628" w:rsidP="00105628">
      <w:pPr>
        <w:pStyle w:val="Code"/>
      </w:pPr>
      <w:r>
        <w:t>        Z = Z - Diffusion</w:t>
      </w:r>
    </w:p>
    <w:p w:rsidR="00105628" w:rsidRDefault="00105628" w:rsidP="00105628">
      <w:pPr>
        <w:pStyle w:val="Code"/>
      </w:pPr>
      <w:r>
        <w:t>    end</w:t>
      </w:r>
    </w:p>
    <w:p w:rsidR="00105628" w:rsidRDefault="00105628" w:rsidP="00105628">
      <w:pPr>
        <w:pStyle w:val="Code"/>
      </w:pPr>
    </w:p>
    <w:p w:rsidR="00105628" w:rsidRDefault="00105628" w:rsidP="00105628">
      <w:pPr>
        <w:pStyle w:val="Heading1"/>
      </w:pPr>
      <w:r>
        <w:t>Ornstein-Uhlenbeck Process</w:t>
      </w:r>
    </w:p>
    <w:p w:rsidR="00105628" w:rsidRPr="00E85FDD" w:rsidRDefault="00105628" w:rsidP="00105628">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8E111A">
        <w:fldChar w:fldCharType="begin"/>
      </w:r>
      <w:r>
        <w:instrText xml:space="preserve"> ADDIN ZOTERO_ITEM CSL_CITATION {"citationID":"1ovnmn6odu","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8E111A">
        <w:fldChar w:fldCharType="separate"/>
      </w:r>
      <w:r w:rsidRPr="00D9769A">
        <w:t>[4]</w:t>
      </w:r>
      <w:r w:rsidR="008E111A">
        <w:fldChar w:fldCharType="end"/>
      </w:r>
      <w:r>
        <w:t xml:space="preserve">, and derives from a physical model of an attractor or potential well which “tugs” on the random walker to bring it back to the mean state (see </w:t>
      </w:r>
      <w:r w:rsidR="008E111A">
        <w:fldChar w:fldCharType="begin"/>
      </w:r>
      <w:r>
        <w:instrText xml:space="preserve"> REF _Ref323028302 \h </w:instrText>
      </w:r>
      <w:r w:rsidR="008E111A">
        <w:fldChar w:fldCharType="separate"/>
      </w:r>
      <w:r w:rsidR="005F16AE" w:rsidRPr="00A26641">
        <w:t xml:space="preserve">Figure </w:t>
      </w:r>
      <w:r w:rsidR="005F16AE">
        <w:rPr>
          <w:noProof/>
        </w:rPr>
        <w:t>45</w:t>
      </w:r>
      <w:r w:rsidR="008E111A">
        <w:fldChar w:fldCharType="end"/>
      </w:r>
      <w:r>
        <w:t xml:space="preserve"> below).</w:t>
      </w:r>
    </w:p>
    <w:p w:rsidR="00105628" w:rsidRDefault="00E96608" w:rsidP="00105628">
      <w:pPr>
        <w:pStyle w:val="Figure"/>
      </w:pPr>
      <w:r w:rsidRPr="00BD13DE">
        <w:rPr>
          <w:noProof/>
        </w:rPr>
        <w:object w:dxaOrig="7191" w:dyaOrig="5399">
          <v:shape id="_x0000_i1027" type="#_x0000_t75" style="width:359.4pt;height:175.3pt" o:ole="">
            <v:imagedata r:id="rId57" o:title="" croptop="12236f" cropbottom="10488f"/>
          </v:shape>
          <o:OLEObject Type="Embed" ProgID="PowerPoint.Slide.12" ShapeID="_x0000_i1027" DrawAspect="Content" ObjectID="_1432539586" r:id="rId58"/>
        </w:object>
      </w:r>
    </w:p>
    <w:p w:rsidR="00105628" w:rsidRPr="00A26641" w:rsidRDefault="00105628" w:rsidP="00105628">
      <w:pPr>
        <w:pStyle w:val="Caption"/>
      </w:pPr>
      <w:bookmarkStart w:id="33" w:name="_Ref323028302"/>
      <w:r w:rsidRPr="00A26641">
        <w:t xml:space="preserve">Figure </w:t>
      </w:r>
      <w:r w:rsidR="008E111A">
        <w:fldChar w:fldCharType="begin"/>
      </w:r>
      <w:r w:rsidR="00C752DC">
        <w:instrText xml:space="preserve"> SEQ Figure \* ARABIC </w:instrText>
      </w:r>
      <w:r w:rsidR="008E111A">
        <w:fldChar w:fldCharType="separate"/>
      </w:r>
      <w:r w:rsidR="005F16AE">
        <w:rPr>
          <w:noProof/>
        </w:rPr>
        <w:t>45</w:t>
      </w:r>
      <w:r w:rsidR="008E111A">
        <w:fldChar w:fldCharType="end"/>
      </w:r>
      <w:bookmarkEnd w:id="33"/>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105628" w:rsidRPr="00E96608" w:rsidRDefault="00105628" w:rsidP="00105628">
      <w:pPr>
        <w:pStyle w:val="Body"/>
      </w:pPr>
      <w:r>
        <w:t>The following pseudo-code snippet sets up an Ornstein-Uhlenbeck ran</w:t>
      </w:r>
      <w:r w:rsidR="00754861">
        <w:t>dom walk model with a reversion-to-the-</w:t>
      </w:r>
      <w:r>
        <w:t xml:space="preserv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w:t>
      </w:r>
      <w:r w:rsidR="008D7E23">
        <w:t xml:space="preserve"> elevation term</w:t>
      </w:r>
      <w:r>
        <w:t xml:space="preserve">, </w:t>
      </w:r>
      <w:r w:rsidR="008D7E23">
        <w:rPr>
          <w:i/>
        </w:rPr>
        <w:t>Z</w:t>
      </w:r>
      <w:r>
        <w:t xml:space="preserve">.  </w:t>
      </w:r>
    </w:p>
    <w:p w:rsidR="00105628" w:rsidRDefault="00105628" w:rsidP="00105628">
      <w:pPr>
        <w:pStyle w:val="Code"/>
      </w:pPr>
      <w:r>
        <w:t>-- Ornstein-Uhlenbeck random walk = ou</w:t>
      </w:r>
    </w:p>
    <w:p w:rsidR="00105628" w:rsidRDefault="00105628" w:rsidP="00105628">
      <w:pPr>
        <w:pStyle w:val="Code"/>
      </w:pPr>
      <w:proofErr w:type="gramStart"/>
      <w:r>
        <w:t>ou(</w:t>
      </w:r>
      <w:proofErr w:type="gramEnd"/>
      <w:r>
        <w:t xml:space="preserve">X1, X2,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X1 + X2</w:t>
      </w:r>
    </w:p>
    <w:p w:rsidR="00105628" w:rsidRDefault="00105628" w:rsidP="00105628">
      <w:pPr>
        <w:pStyle w:val="Code"/>
      </w:pPr>
      <w:r>
        <w:t>    else</w:t>
      </w:r>
    </w:p>
    <w:p w:rsidR="00105628" w:rsidRDefault="00105628" w:rsidP="00105628">
      <w:pPr>
        <w:pStyle w:val="Code"/>
      </w:pPr>
      <w:r>
        <w:t>        Z = Z*X1 - X2</w:t>
      </w:r>
    </w:p>
    <w:p w:rsidR="00105628" w:rsidRDefault="00105628" w:rsidP="00105628">
      <w:pPr>
        <w:pStyle w:val="Code"/>
      </w:pPr>
      <w:r>
        <w:t>    end</w:t>
      </w:r>
    </w:p>
    <w:p w:rsidR="00105628" w:rsidRDefault="00105628" w:rsidP="00105628">
      <w:pPr>
        <w:pStyle w:val="Code"/>
      </w:pPr>
    </w:p>
    <w:p w:rsidR="00105628" w:rsidRDefault="00105628" w:rsidP="00105628">
      <w:pPr>
        <w:pStyle w:val="Code"/>
      </w:pPr>
      <w:r>
        <w:t>--  This is how it gets parameterized</w:t>
      </w:r>
    </w:p>
    <w:p w:rsidR="00105628" w:rsidRDefault="00105628" w:rsidP="00105628">
      <w:pPr>
        <w:pStyle w:val="Code"/>
      </w:pPr>
      <w:r>
        <w:t xml:space="preserve">ou_random_walker (dX, Diffusion, Drag, Z) </w:t>
      </w:r>
    </w:p>
    <w:p w:rsidR="00105628" w:rsidRDefault="00105628" w:rsidP="00105628">
      <w:pPr>
        <w:pStyle w:val="Code"/>
      </w:pPr>
      <w:r>
        <w:t>    X1 = exp(-2*Drag*dX)</w:t>
      </w:r>
    </w:p>
    <w:p w:rsidR="00105628" w:rsidRDefault="00105628" w:rsidP="00105628">
      <w:pPr>
        <w:pStyle w:val="Code"/>
      </w:pPr>
      <w:r>
        <w:t>    X2 =  sqrt(Diffusion*(1-exp(-2*Drag*dX))/2/Drag)</w:t>
      </w:r>
    </w:p>
    <w:p w:rsidR="00105628" w:rsidRDefault="00105628" w:rsidP="00105628">
      <w:pPr>
        <w:pStyle w:val="Code"/>
      </w:pPr>
      <w:r>
        <w:t xml:space="preserve">    </w:t>
      </w:r>
      <w:proofErr w:type="gramStart"/>
      <w:r>
        <w:t>ou(</w:t>
      </w:r>
      <w:proofErr w:type="gramEnd"/>
      <w:r>
        <w:t>X1, X2, Z)</w:t>
      </w:r>
    </w:p>
    <w:p w:rsidR="00105628" w:rsidRDefault="00105628" w:rsidP="00105628">
      <w:pPr>
        <w:pStyle w:val="Body"/>
      </w:pPr>
      <w:r>
        <w:t xml:space="preserve">To determine whether an Ornstein-Uhlenbeck process is </w:t>
      </w:r>
      <w:r w:rsidR="008D7E23">
        <w:t xml:space="preserve">apparent </w:t>
      </w:r>
      <w:r>
        <w:t xml:space="preserve">on a set of data, one can apply a simple multiscale variance (or a multiscale entropy measure </w:t>
      </w:r>
      <w:r w:rsidR="008E111A">
        <w:fldChar w:fldCharType="begin"/>
      </w:r>
      <w:r w:rsidR="00A06ED0">
        <w:instrText xml:space="preserve"> ADDIN ZOTERO_ITEM CSL_CITATION {"citationID":"16eg98jtg","properties":{"formattedCitation":"[11]","plainCitation":"[11]"},"citationItems":[{"id":163,"uris":["http://zotero.org/users/954774/items/NU97N82T"],"uri":["http://zotero.org/users/954774/items/NU97N82T"]}],"schema":"https://github.com/citation-style-language/schema/raw/master/csl-citation.json"} </w:instrText>
      </w:r>
      <w:r w:rsidR="008E111A">
        <w:fldChar w:fldCharType="separate"/>
      </w:r>
      <w:r w:rsidR="00A06ED0" w:rsidRPr="00A06ED0">
        <w:t>[11]</w:t>
      </w:r>
      <w:r w:rsidR="008E111A">
        <w:fldChar w:fldCharType="end"/>
      </w:r>
      <w:r>
        <w:t>) to the result</w:t>
      </w:r>
      <w:r w:rsidR="008D7E23">
        <w:t xml:space="preserve"> of a </w:t>
      </w:r>
      <w:r w:rsidR="008D7E23" w:rsidRPr="008D7E23">
        <w:rPr>
          <w:i/>
        </w:rPr>
        <w:t>Z</w:t>
      </w:r>
      <w:r w:rsidR="008D7E23">
        <w:t xml:space="preserve"> array of length </w:t>
      </w:r>
      <w:r w:rsidR="008D7E23" w:rsidRPr="008D7E23">
        <w:rPr>
          <w:i/>
        </w:rPr>
        <w:t>N</w:t>
      </w:r>
      <w:r>
        <w:t xml:space="preserve"> :</w:t>
      </w:r>
    </w:p>
    <w:p w:rsidR="00105628" w:rsidRDefault="00105628" w:rsidP="00105628"/>
    <w:p w:rsidR="00105628" w:rsidRDefault="00CF25EE" w:rsidP="00105628">
      <w:pPr>
        <w:pStyle w:val="Code"/>
      </w:pPr>
      <w:r>
        <w:t>v</w:t>
      </w:r>
      <w:r w:rsidR="008D7E23">
        <w:t>ariance(Z,N)</w:t>
      </w:r>
      <w:r w:rsidR="00105628">
        <w:t xml:space="preserve"> { </w:t>
      </w:r>
    </w:p>
    <w:p w:rsidR="00105628" w:rsidRDefault="008D7E23" w:rsidP="00105628">
      <w:pPr>
        <w:pStyle w:val="Code"/>
      </w:pPr>
      <w:r>
        <w:t xml:space="preserve">   L = N/2</w:t>
      </w:r>
    </w:p>
    <w:p w:rsidR="00105628" w:rsidRDefault="00105628" w:rsidP="00105628">
      <w:pPr>
        <w:pStyle w:val="Code"/>
      </w:pPr>
      <w:r>
        <w:t xml:space="preserve">   while(L &gt; 1) {</w:t>
      </w:r>
    </w:p>
    <w:p w:rsidR="00105628" w:rsidRDefault="00105628" w:rsidP="00105628">
      <w:pPr>
        <w:pStyle w:val="Code"/>
      </w:pPr>
      <w:r>
        <w:t xml:space="preserve">     Sum = 0.0</w:t>
      </w:r>
    </w:p>
    <w:p w:rsidR="00105628" w:rsidRDefault="00105628" w:rsidP="00105628">
      <w:pPr>
        <w:pStyle w:val="Code"/>
      </w:pPr>
      <w:r>
        <w:t xml:space="preserve">     for(i=1; i&lt;N/2; i++) {</w:t>
      </w:r>
    </w:p>
    <w:p w:rsidR="00105628" w:rsidRDefault="00105628" w:rsidP="00105628">
      <w:pPr>
        <w:pStyle w:val="Code"/>
      </w:pPr>
      <w:r>
        <w:t xml:space="preserve">        Val = Z[i] - Z[i+L]</w:t>
      </w:r>
    </w:p>
    <w:p w:rsidR="00105628" w:rsidRDefault="00105628" w:rsidP="00105628">
      <w:pPr>
        <w:pStyle w:val="Code"/>
      </w:pPr>
      <w:r>
        <w:t xml:space="preserve">        Sum += Val * Val</w:t>
      </w:r>
    </w:p>
    <w:p w:rsidR="00105628" w:rsidRDefault="00105628" w:rsidP="00105628">
      <w:pPr>
        <w:pStyle w:val="Code"/>
      </w:pPr>
      <w:r>
        <w:t xml:space="preserve">     }</w:t>
      </w:r>
    </w:p>
    <w:p w:rsidR="00105628" w:rsidRDefault="00105628" w:rsidP="00105628">
      <w:pPr>
        <w:pStyle w:val="Code"/>
      </w:pPr>
      <w:r>
        <w:t xml:space="preserve">     print L “ “ sqrt(Sum/(N/2))</w:t>
      </w:r>
    </w:p>
    <w:p w:rsidR="00105628" w:rsidRDefault="00105628" w:rsidP="00105628">
      <w:pPr>
        <w:pStyle w:val="Code"/>
      </w:pPr>
      <w:r>
        <w:t xml:space="preserve">     L = 0.95*L;</w:t>
      </w:r>
    </w:p>
    <w:p w:rsidR="00105628" w:rsidRDefault="00105628" w:rsidP="00105628">
      <w:pPr>
        <w:pStyle w:val="Code"/>
      </w:pPr>
      <w:r>
        <w:t xml:space="preserve">   }</w:t>
      </w:r>
    </w:p>
    <w:p w:rsidR="00105628" w:rsidRDefault="00105628" w:rsidP="00105628">
      <w:pPr>
        <w:pStyle w:val="Code"/>
      </w:pPr>
      <w:r>
        <w:t>}</w:t>
      </w:r>
    </w:p>
    <w:p w:rsidR="008D7E23" w:rsidRDefault="00105628" w:rsidP="00105628">
      <w:pPr>
        <w:pStyle w:val="Body"/>
      </w:pPr>
      <w:r>
        <w:t xml:space="preserve">So that for a given random walk simulation, the asymptotic variance will tend to saturate at longer correlation length scales. A typical multiscale variance plot will look like </w:t>
      </w:r>
      <w:r w:rsidR="008E111A">
        <w:fldChar w:fldCharType="begin"/>
      </w:r>
      <w:r>
        <w:instrText xml:space="preserve"> REF _Ref323033176 \h </w:instrText>
      </w:r>
      <w:r w:rsidR="008E111A">
        <w:fldChar w:fldCharType="separate"/>
      </w:r>
      <w:r w:rsidR="005F16AE">
        <w:t xml:space="preserve">Figure </w:t>
      </w:r>
      <w:r w:rsidR="005F16AE">
        <w:rPr>
          <w:noProof/>
        </w:rPr>
        <w:t>46</w:t>
      </w:r>
      <w:r w:rsidR="008E111A">
        <w:fldChar w:fldCharType="end"/>
      </w:r>
      <w:r>
        <w:t xml:space="preserve">. </w:t>
      </w:r>
    </w:p>
    <w:p w:rsidR="008D7E23" w:rsidRDefault="008D7E23" w:rsidP="00105628">
      <w:pPr>
        <w:pStyle w:val="Body"/>
      </w:pPr>
      <w:r>
        <w:t>The autocorrelation of the Orn</w:t>
      </w:r>
      <w:r w:rsidR="00C9679F">
        <w:t xml:space="preserve">stein-Uhlenbeck process is, where </w:t>
      </w:r>
      <m:oMath>
        <m:r>
          <w:rPr>
            <w:rFonts w:ascii="Cambria Math" w:hAnsi="Cambria Math"/>
          </w:rPr>
          <m:t>θ</m:t>
        </m:r>
      </m:oMath>
      <w:r w:rsidR="00C9679F">
        <w:t>=</w:t>
      </w:r>
      <w:r w:rsidR="00C9679F" w:rsidRPr="00C9679F">
        <w:rPr>
          <w:i/>
        </w:rPr>
        <w:t>Drag</w:t>
      </w:r>
      <w:r w:rsidR="00C9679F">
        <w:t>:</w:t>
      </w:r>
    </w:p>
    <w:p w:rsidR="008D7E23" w:rsidRDefault="008D7E23" w:rsidP="00105628">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105628" w:rsidRDefault="00105628" w:rsidP="00105628">
      <w:pPr>
        <w:pStyle w:val="Body"/>
      </w:pPr>
      <w:r>
        <w:t>Even though this shows a saturation level, the power spectrum still obeys a 1/</w:t>
      </w:r>
      <w:r w:rsidRPr="00C23705">
        <w:rPr>
          <w:i/>
        </w:rPr>
        <w:t>S</w:t>
      </w:r>
      <w:r w:rsidRPr="00C23705">
        <w:rPr>
          <w:i/>
          <w:vertAlign w:val="superscript"/>
        </w:rPr>
        <w:t>2</w:t>
      </w:r>
      <w:r>
        <w:t xml:space="preserve"> fall-off.</w:t>
      </w:r>
      <w:r w:rsidR="008E111A">
        <w:fldChar w:fldCharType="begin"/>
      </w:r>
      <w:r w:rsidR="00A06ED0">
        <w:instrText xml:space="preserve"> ADDIN ZOTERO_ITEM CSL_CITATION {"citationID":"28h9vc2fno","properties":{"formattedCitation":"[33]","plainCitation":"[33]"},"citationItems":[{"id":311,"uris":["http://zotero.org/users/954774/items/32TTH6P7"],"uri":["http://zotero.org/users/954774/items/32TTH6P7"]}],"schema":"https://github.com/citation-style-language/schema/raw/master/csl-citation.json"} </w:instrText>
      </w:r>
      <w:r w:rsidR="008E111A">
        <w:fldChar w:fldCharType="separate"/>
      </w:r>
      <w:r w:rsidR="00A06ED0" w:rsidRPr="00A06ED0">
        <w:t>[33]</w:t>
      </w:r>
      <w:r w:rsidR="008E111A">
        <w:fldChar w:fldCharType="end"/>
      </w:r>
    </w:p>
    <w:p w:rsidR="00C9679F" w:rsidRDefault="00C9679F" w:rsidP="00105628">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105628" w:rsidRDefault="00105628" w:rsidP="00105628">
      <w:pPr>
        <w:pStyle w:val="Figure"/>
        <w:keepNext/>
      </w:pPr>
      <w:r w:rsidRPr="00463405">
        <w:rPr>
          <w:noProof/>
        </w:rPr>
        <w:drawing>
          <wp:inline distT="0" distB="0" distL="0" distR="0">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5628" w:rsidRDefault="00105628" w:rsidP="00105628">
      <w:pPr>
        <w:pStyle w:val="Caption"/>
      </w:pPr>
      <w:bookmarkStart w:id="34" w:name="_Ref323033176"/>
      <w:r>
        <w:t xml:space="preserve">Figure </w:t>
      </w:r>
      <w:r w:rsidR="008E111A">
        <w:fldChar w:fldCharType="begin"/>
      </w:r>
      <w:r w:rsidR="00C752DC">
        <w:instrText xml:space="preserve"> SEQ Figure \* ARABIC </w:instrText>
      </w:r>
      <w:r w:rsidR="008E111A">
        <w:fldChar w:fldCharType="separate"/>
      </w:r>
      <w:r w:rsidR="005F16AE">
        <w:rPr>
          <w:noProof/>
        </w:rPr>
        <w:t>46</w:t>
      </w:r>
      <w:r w:rsidR="008E111A">
        <w:fldChar w:fldCharType="end"/>
      </w:r>
      <w:bookmarkEnd w:id="34"/>
      <w:r>
        <w:t>: Ornstein-Uhlenbeck process saturates on variance</w:t>
      </w:r>
    </w:p>
    <w:p w:rsidR="00D9769A" w:rsidRDefault="00C9679F">
      <w:pPr>
        <w:pStyle w:val="BodyAfterHead"/>
      </w:pPr>
      <w:r>
        <w:t xml:space="preserve">The Orenstein-Uhlenbeck process </w:t>
      </w:r>
      <w:r w:rsidR="00D9769A">
        <w:t xml:space="preserve">is often referred to as </w:t>
      </w:r>
      <w:r w:rsidR="00D9769A">
        <w:rPr>
          <w:i/>
        </w:rPr>
        <w:t>red noise</w:t>
      </w:r>
      <w:r w:rsidR="00D9769A">
        <w:t xml:space="preserve"> </w:t>
      </w:r>
      <w:r>
        <w:t xml:space="preserve">and the two parameters of Diffusion and Drag can be determined either from the autocorrelation function or from the PSD.  For the PSD, on a log-log plot, this involves reading the peak </w:t>
      </w:r>
      <w:r w:rsidR="006461CF">
        <w:t xml:space="preserve">near </w:t>
      </w:r>
      <w:r w:rsidR="006461CF" w:rsidRPr="006461CF">
        <w:rPr>
          <w:i/>
        </w:rPr>
        <w:t>S</w:t>
      </w:r>
      <w:r w:rsidR="006461CF">
        <w:t xml:space="preserve">=0 </w:t>
      </w:r>
      <w:r>
        <w:t xml:space="preserve">and then determining the </w:t>
      </w:r>
      <w:r w:rsidR="006461CF">
        <w:t>shoulder</w:t>
      </w:r>
      <w:r>
        <w:t xml:space="preserve"> of the</w:t>
      </w:r>
      <w:r w:rsidR="006461CF">
        <w:t xml:space="preserve"> power-law roll-off. </w:t>
      </w:r>
      <w:r>
        <w:t>Between these two measures, one can infer both parameter values.</w:t>
      </w:r>
    </w:p>
    <w:p w:rsidR="00D9769A" w:rsidRDefault="00D9769A" w:rsidP="00463405">
      <w:pPr>
        <w:pStyle w:val="Heading1"/>
      </w:pPr>
      <w:r>
        <w:t>Semi-Markov Process</w:t>
      </w:r>
    </w:p>
    <w:p w:rsidR="006461CF" w:rsidRDefault="00D9769A" w:rsidP="00463405">
      <w:pPr>
        <w:pStyle w:val="BodyAfterHead"/>
      </w:pPr>
      <w:r>
        <w:t xml:space="preserve">The key to mapping to </w:t>
      </w:r>
      <w:r w:rsidR="006461CF">
        <w:t>semi-</w:t>
      </w:r>
      <w:r>
        <w:t xml:space="preserve">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D9769A" w:rsidRDefault="00D9769A" w:rsidP="00463405">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6461CF" w:rsidRDefault="006461CF" w:rsidP="006461CF">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w:t>
      </w:r>
      <w:r w:rsidR="00C75A7D">
        <w:t xml:space="preserve"> This has no offset in length.</w:t>
      </w:r>
      <w:r>
        <w:t xml:space="preserve"> If </w:t>
      </w:r>
      <w:r w:rsidRPr="00DE6059">
        <w:rPr>
          <w:rFonts w:ascii="Courier New" w:hAnsi="Courier New" w:cs="Courier New"/>
          <w:b/>
        </w:rPr>
        <w:t>P</w:t>
      </w:r>
      <w:r>
        <w:t xml:space="preserve"> is not 0.5 precisely, then the two-dimensional PSD will show an asymmetry reflecting the asymmetry of the terrain profile.</w:t>
      </w:r>
    </w:p>
    <w:p w:rsidR="006461CF" w:rsidRPr="007F41E7" w:rsidRDefault="006461CF" w:rsidP="006461CF">
      <w:pPr>
        <w:pStyle w:val="Code"/>
        <w:rPr>
          <w:sz w:val="16"/>
          <w:szCs w:val="16"/>
        </w:rPr>
      </w:pPr>
      <w:r w:rsidRPr="007F41E7">
        <w:rPr>
          <w:sz w:val="16"/>
          <w:szCs w:val="16"/>
        </w:rPr>
        <w:t xml:space="preserve">BEGIN {  </w:t>
      </w:r>
    </w:p>
    <w:p w:rsidR="006461CF" w:rsidRPr="007F41E7" w:rsidRDefault="006461CF" w:rsidP="006461CF">
      <w:pPr>
        <w:pStyle w:val="Code"/>
        <w:rPr>
          <w:sz w:val="16"/>
          <w:szCs w:val="16"/>
        </w:rPr>
      </w:pPr>
      <w:r w:rsidRPr="007F41E7">
        <w:rPr>
          <w:sz w:val="16"/>
          <w:szCs w:val="16"/>
        </w:rPr>
        <w:t xml:space="preserve">   N = 100000</w:t>
      </w:r>
    </w:p>
    <w:p w:rsidR="006461CF" w:rsidRPr="007F41E7" w:rsidRDefault="006461CF" w:rsidP="006461CF">
      <w:pPr>
        <w:pStyle w:val="Code"/>
        <w:rPr>
          <w:sz w:val="16"/>
          <w:szCs w:val="16"/>
        </w:rPr>
      </w:pPr>
      <w:r w:rsidRPr="007F41E7">
        <w:rPr>
          <w:sz w:val="16"/>
          <w:szCs w:val="16"/>
        </w:rPr>
        <w:t xml:space="preserve">   h = 0  </w:t>
      </w:r>
    </w:p>
    <w:p w:rsidR="006461CF" w:rsidRPr="007F41E7" w:rsidRDefault="006461CF" w:rsidP="006461CF">
      <w:pPr>
        <w:pStyle w:val="Code"/>
        <w:rPr>
          <w:sz w:val="16"/>
          <w:szCs w:val="16"/>
        </w:rPr>
      </w:pPr>
      <w:r w:rsidRPr="007F41E7">
        <w:rPr>
          <w:sz w:val="16"/>
          <w:szCs w:val="16"/>
        </w:rPr>
        <w:t xml:space="preserve">   srand()</w:t>
      </w:r>
    </w:p>
    <w:p w:rsidR="006461CF" w:rsidRPr="007F41E7" w:rsidRDefault="006461CF" w:rsidP="006461CF">
      <w:pPr>
        <w:pStyle w:val="Code"/>
        <w:rPr>
          <w:sz w:val="16"/>
          <w:szCs w:val="16"/>
        </w:rPr>
      </w:pPr>
      <w:r w:rsidRPr="007F41E7">
        <w:rPr>
          <w:sz w:val="16"/>
          <w:szCs w:val="16"/>
        </w:rPr>
        <w:t xml:space="preserve">   i = N</w:t>
      </w:r>
    </w:p>
    <w:p w:rsidR="006461CF" w:rsidRPr="007F41E7" w:rsidRDefault="006461CF" w:rsidP="006461CF">
      <w:pPr>
        <w:pStyle w:val="Code"/>
        <w:rPr>
          <w:sz w:val="16"/>
          <w:szCs w:val="16"/>
        </w:rPr>
      </w:pPr>
      <w:r w:rsidRPr="007F41E7">
        <w:rPr>
          <w:sz w:val="16"/>
          <w:szCs w:val="16"/>
        </w:rPr>
        <w:t xml:space="preserve">   while(i&gt;0) {</w:t>
      </w:r>
    </w:p>
    <w:p w:rsidR="006461CF" w:rsidRPr="007F41E7" w:rsidRDefault="006461CF" w:rsidP="006461CF">
      <w:pPr>
        <w:pStyle w:val="Code"/>
        <w:rPr>
          <w:sz w:val="16"/>
          <w:szCs w:val="16"/>
        </w:rPr>
      </w:pPr>
      <w:r w:rsidRPr="007F41E7">
        <w:rPr>
          <w:sz w:val="16"/>
          <w:szCs w:val="16"/>
        </w:rPr>
        <w:t xml:space="preserve">     n = - 10.0 * log(rand())</w:t>
      </w:r>
    </w:p>
    <w:p w:rsidR="006461CF" w:rsidRPr="007F41E7" w:rsidRDefault="006461CF" w:rsidP="006461CF">
      <w:pPr>
        <w:pStyle w:val="Code"/>
        <w:rPr>
          <w:sz w:val="16"/>
          <w:szCs w:val="16"/>
        </w:rPr>
      </w:pPr>
      <w:r w:rsidRPr="007F41E7">
        <w:rPr>
          <w:sz w:val="16"/>
          <w:szCs w:val="16"/>
        </w:rPr>
        <w:t xml:space="preserve">     for(j=0; j&lt;n; j++) {</w:t>
      </w:r>
    </w:p>
    <w:p w:rsidR="006461CF" w:rsidRPr="007F41E7" w:rsidRDefault="006461CF" w:rsidP="006461CF">
      <w:pPr>
        <w:pStyle w:val="Code"/>
        <w:rPr>
          <w:sz w:val="16"/>
          <w:szCs w:val="16"/>
        </w:rPr>
      </w:pPr>
      <w:r w:rsidRPr="007F41E7">
        <w:rPr>
          <w:sz w:val="16"/>
          <w:szCs w:val="16"/>
        </w:rPr>
        <w:t xml:space="preserve">       i--</w:t>
      </w:r>
    </w:p>
    <w:p w:rsidR="006461CF" w:rsidRPr="007F41E7" w:rsidRDefault="006461CF" w:rsidP="006461CF">
      <w:pPr>
        <w:pStyle w:val="Code"/>
        <w:rPr>
          <w:sz w:val="16"/>
          <w:szCs w:val="16"/>
        </w:rPr>
      </w:pPr>
      <w:r w:rsidRPr="007F41E7">
        <w:rPr>
          <w:sz w:val="16"/>
          <w:szCs w:val="16"/>
        </w:rPr>
        <w:t xml:space="preserve">       print h</w:t>
      </w:r>
    </w:p>
    <w:p w:rsidR="006461CF" w:rsidRPr="007F41E7" w:rsidRDefault="006461CF" w:rsidP="006461CF">
      <w:pPr>
        <w:pStyle w:val="Code"/>
        <w:rPr>
          <w:sz w:val="16"/>
          <w:szCs w:val="16"/>
        </w:rPr>
      </w:pPr>
      <w:r w:rsidRPr="007F41E7">
        <w:rPr>
          <w:sz w:val="16"/>
          <w:szCs w:val="16"/>
        </w:rPr>
        <w:t xml:space="preserve">     } </w:t>
      </w:r>
    </w:p>
    <w:p w:rsidR="006461CF" w:rsidRPr="007F41E7" w:rsidRDefault="006461CF" w:rsidP="006461CF">
      <w:pPr>
        <w:pStyle w:val="Code"/>
        <w:rPr>
          <w:sz w:val="16"/>
          <w:szCs w:val="16"/>
        </w:rPr>
      </w:pPr>
      <w:r w:rsidRPr="007F41E7">
        <w:rPr>
          <w:sz w:val="16"/>
          <w:szCs w:val="16"/>
        </w:rPr>
        <w:t xml:space="preserve">     if(rand()&gt;P)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 else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w:t>
      </w:r>
    </w:p>
    <w:p w:rsidR="006461CF" w:rsidRPr="007F41E7" w:rsidRDefault="006461CF" w:rsidP="006461CF">
      <w:pPr>
        <w:pStyle w:val="Code"/>
        <w:rPr>
          <w:sz w:val="16"/>
          <w:szCs w:val="16"/>
        </w:rPr>
      </w:pPr>
      <w:r w:rsidRPr="007F41E7">
        <w:rPr>
          <w:sz w:val="16"/>
          <w:szCs w:val="16"/>
        </w:rPr>
        <w:t xml:space="preserve">   }</w:t>
      </w:r>
    </w:p>
    <w:p w:rsidR="006461CF" w:rsidRDefault="006461CF" w:rsidP="006461CF">
      <w:pPr>
        <w:pStyle w:val="Code"/>
        <w:rPr>
          <w:sz w:val="16"/>
          <w:szCs w:val="16"/>
        </w:rPr>
      </w:pPr>
      <w:r w:rsidRPr="007F41E7">
        <w:rPr>
          <w:sz w:val="16"/>
          <w:szCs w:val="16"/>
        </w:rPr>
        <w:t>}</w:t>
      </w:r>
    </w:p>
    <w:p w:rsidR="006461CF" w:rsidRDefault="006461CF" w:rsidP="006461CF">
      <w:pPr>
        <w:pStyle w:val="BodyAfterHead"/>
      </w:pPr>
      <w:r>
        <w:t xml:space="preserve">The “rough road” data model </w:t>
      </w:r>
      <w:r w:rsidR="00C75A7D">
        <w:t>shown</w:t>
      </w:r>
      <w:r>
        <w:t xml:space="preserve"> previously was </w:t>
      </w:r>
      <w:r w:rsidR="00C75A7D">
        <w:t>generated according to this</w:t>
      </w:r>
      <w:r>
        <w:t xml:space="preserve"> recipe.</w:t>
      </w:r>
    </w:p>
    <w:p w:rsidR="00D9769A" w:rsidRDefault="00C75A7D" w:rsidP="001A3150">
      <w:pPr>
        <w:pStyle w:val="Body"/>
      </w:pPr>
      <w:r>
        <w:t>As for the analytical</w:t>
      </w:r>
      <w:r w:rsidR="00D9769A">
        <w:t xml:space="preserve"> </w:t>
      </w:r>
      <w:r>
        <w:t xml:space="preserve">analog </w:t>
      </w:r>
      <w:r w:rsidR="00D9769A">
        <w:t xml:space="preserve">semi-Markov model which </w:t>
      </w:r>
      <w:r w:rsidR="005A3450">
        <w:t>reproduces the</w:t>
      </w:r>
      <w:r w:rsidR="00D9769A">
        <w:t xml:space="preserve"> spectral characteristics</w:t>
      </w:r>
      <w:r>
        <w:t>,</w:t>
      </w:r>
      <w:r w:rsidR="00D9769A">
        <w:t xml:space="preserve"> consider </w:t>
      </w:r>
      <w:r w:rsidR="008E111A">
        <w:fldChar w:fldCharType="begin"/>
      </w:r>
      <w:r w:rsidR="00D9769A">
        <w:instrText xml:space="preserve"> REF _Ref323570463 \h </w:instrText>
      </w:r>
      <w:r w:rsidR="008E111A">
        <w:fldChar w:fldCharType="separate"/>
      </w:r>
      <w:r w:rsidR="005F16AE">
        <w:t xml:space="preserve">Figure </w:t>
      </w:r>
      <w:r w:rsidR="005F16AE">
        <w:rPr>
          <w:noProof/>
        </w:rPr>
        <w:t>47</w:t>
      </w:r>
      <w:r w:rsidR="008E111A">
        <w:fldChar w:fldCharType="end"/>
      </w:r>
      <w:r w:rsidR="00D9769A">
        <w:t xml:space="preserve"> below and </w:t>
      </w:r>
      <w:r w:rsidR="005A3450">
        <w:t xml:space="preserve">compare it to </w:t>
      </w:r>
      <w:r w:rsidR="00D9769A">
        <w:t xml:space="preserve">the Monte Carlo simulation which generates </w:t>
      </w:r>
      <w:r w:rsidR="008E111A">
        <w:fldChar w:fldCharType="begin"/>
      </w:r>
      <w:r w:rsidR="00D9769A">
        <w:instrText xml:space="preserve"> REF _Ref324428775 \h </w:instrText>
      </w:r>
      <w:r w:rsidR="008E111A">
        <w:fldChar w:fldCharType="separate"/>
      </w:r>
      <w:r w:rsidR="005F16AE">
        <w:t xml:space="preserve">Figure </w:t>
      </w:r>
      <w:r w:rsidR="005F16AE">
        <w:rPr>
          <w:noProof/>
        </w:rPr>
        <w:t>36</w:t>
      </w:r>
      <w:r w:rsidR="008E111A">
        <w:fldChar w:fldCharType="end"/>
      </w:r>
      <w:r w:rsidR="00D9769A">
        <w:t xml:space="preserve">. </w:t>
      </w:r>
      <w:r w:rsidR="005A3450">
        <w:t>This again is</w:t>
      </w:r>
      <w:r w:rsidR="00D9769A">
        <w:t xml:space="preserv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34"/>
        <w:gridCol w:w="4497"/>
      </w:tblGrid>
      <w:tr w:rsidR="00D9769A" w:rsidTr="005A3450">
        <w:trPr>
          <w:trHeight w:val="3375"/>
        </w:trPr>
        <w:tc>
          <w:tcPr>
            <w:tcW w:w="5034" w:type="dxa"/>
            <w:vAlign w:val="center"/>
          </w:tcPr>
          <w:p w:rsidR="00D9769A" w:rsidRDefault="00D9769A" w:rsidP="00DC7D10">
            <w:pPr>
              <w:pStyle w:val="Body"/>
              <w:jc w:val="center"/>
            </w:pPr>
            <w:r>
              <w:rPr>
                <w:noProof/>
              </w:rPr>
              <w:drawing>
                <wp:inline distT="0" distB="0" distL="0" distR="0">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D9769A" w:rsidRDefault="00D9769A" w:rsidP="007F41E7">
            <w:pPr>
              <w:pStyle w:val="Figure"/>
              <w:keepNext/>
            </w:pPr>
            <w:r>
              <w:rPr>
                <w:noProof/>
              </w:rPr>
              <w:drawing>
                <wp:inline distT="0" distB="0" distL="0" distR="0">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9769A" w:rsidRDefault="00D9769A" w:rsidP="007F41E7">
      <w:pPr>
        <w:pStyle w:val="Caption"/>
      </w:pPr>
      <w:bookmarkStart w:id="35" w:name="_Ref323570463"/>
      <w:r>
        <w:t xml:space="preserve">Figure </w:t>
      </w:r>
      <w:r w:rsidR="008E111A">
        <w:fldChar w:fldCharType="begin"/>
      </w:r>
      <w:r w:rsidR="00C752DC">
        <w:instrText xml:space="preserve"> SEQ Figure \* ARABIC </w:instrText>
      </w:r>
      <w:r w:rsidR="008E111A">
        <w:fldChar w:fldCharType="separate"/>
      </w:r>
      <w:r w:rsidR="005F16AE">
        <w:rPr>
          <w:noProof/>
        </w:rPr>
        <w:t>47</w:t>
      </w:r>
      <w:r w:rsidR="008E111A">
        <w:fldChar w:fldCharType="end"/>
      </w:r>
      <w:bookmarkEnd w:id="35"/>
      <w:r>
        <w:t xml:space="preserve"> : 2D contour plot of power spectrum for a randomly ascending staircase</w:t>
      </w:r>
      <w:r w:rsidR="00C75A7D">
        <w:t xml:space="preserve">. To illustrate a 2D power spectrum in terms of the orthogonal wavenumbers </w:t>
      </w:r>
      <w:r w:rsidR="00C75A7D" w:rsidRPr="00DE6059">
        <w:rPr>
          <w:i w:val="0"/>
        </w:rPr>
        <w:t>S</w:t>
      </w:r>
      <w:r w:rsidR="00C75A7D" w:rsidRPr="00DE6059">
        <w:rPr>
          <w:i w:val="0"/>
          <w:vertAlign w:val="subscript"/>
        </w:rPr>
        <w:t>x</w:t>
      </w:r>
      <w:r w:rsidR="00C75A7D">
        <w:t xml:space="preserve"> and </w:t>
      </w:r>
      <w:r w:rsidR="00C75A7D" w:rsidRPr="00DE6059">
        <w:rPr>
          <w:i w:val="0"/>
        </w:rPr>
        <w:t>S</w:t>
      </w:r>
      <w:r w:rsidR="00C75A7D" w:rsidRPr="00DE6059">
        <w:rPr>
          <w:i w:val="0"/>
          <w:vertAlign w:val="subscript"/>
        </w:rPr>
        <w:t>z</w:t>
      </w:r>
      <w:r w:rsidR="00C75A7D">
        <w:t>, we multiply by the wavenumber squared and then take the logarithm to give the greatest dynamic range.</w:t>
      </w:r>
    </w:p>
    <w:p w:rsidR="00D9769A" w:rsidRDefault="00D9769A" w:rsidP="007F41E7">
      <w:pPr>
        <w:pStyle w:val="Body"/>
      </w:pPr>
      <w:r>
        <w:t xml:space="preserve">The Belgian Block course suggests an asymmetry 0.51± 0.01 as shown in </w:t>
      </w:r>
      <w:r w:rsidR="008E111A">
        <w:fldChar w:fldCharType="begin"/>
      </w:r>
      <w:r>
        <w:instrText xml:space="preserve"> REF _Ref324428775 \h </w:instrText>
      </w:r>
      <w:r w:rsidR="008E111A">
        <w:fldChar w:fldCharType="separate"/>
      </w:r>
      <w:r w:rsidR="005F16AE">
        <w:t xml:space="preserve">Figure </w:t>
      </w:r>
      <w:r w:rsidR="005F16AE">
        <w:rPr>
          <w:noProof/>
        </w:rPr>
        <w:t>36</w:t>
      </w:r>
      <w:r w:rsidR="008E111A">
        <w:fldChar w:fldCharType="end"/>
      </w:r>
      <w:r>
        <w:t>, indicating sensitivity to incline.</w:t>
      </w:r>
    </w:p>
    <w:p w:rsidR="0018322F" w:rsidRDefault="005A3450" w:rsidP="005A3450">
      <w:pPr>
        <w:pStyle w:val="Heading1"/>
      </w:pPr>
      <w:r>
        <w:t xml:space="preserve">Process of </w:t>
      </w:r>
      <w:r w:rsidR="00C75A7D">
        <w:t>Fitting</w:t>
      </w:r>
      <w:r w:rsidR="0018322F">
        <w:t xml:space="preserve"> </w:t>
      </w:r>
      <w:r>
        <w:t xml:space="preserve">to </w:t>
      </w:r>
      <w:r w:rsidR="0018322F" w:rsidRPr="00D4782E">
        <w:t>Synthetic Terrain</w:t>
      </w:r>
    </w:p>
    <w:p w:rsidR="005A3450" w:rsidRPr="005A3450" w:rsidRDefault="003702C5" w:rsidP="005A3450">
      <w:pPr>
        <w:pStyle w:val="BodyAfterHead"/>
      </w:pPr>
      <w:r>
        <w:t>If we have a terrain that indicates some periodicity, these steps will synthesize a semi-Markov profile:</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etrend</w:t>
      </w:r>
      <w:r w:rsidR="00A14232">
        <w:rPr>
          <w:rFonts w:asciiTheme="majorHAnsi" w:hAnsiTheme="majorHAnsi" w:cs="Courier New"/>
          <w:sz w:val="22"/>
          <w:szCs w:val="22"/>
        </w:rPr>
        <w:t xml:space="preserve"> the data</w:t>
      </w:r>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18322F" w:rsidRPr="00EC2389"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18322F" w:rsidRPr="00D4782E" w:rsidRDefault="0018322F" w:rsidP="00C75A7D">
      <w:pPr>
        <w:pStyle w:val="Heading2"/>
      </w:pPr>
      <w:r>
        <w:t>Verifying the</w:t>
      </w:r>
      <w:r w:rsidRPr="00D4782E">
        <w:t xml:space="preserve"> synthetic PSD </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9769A" w:rsidRPr="00C752C0" w:rsidRDefault="0018322F" w:rsidP="005A3450">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C752C0" w:rsidRPr="00C752C0" w:rsidRDefault="00C752C0" w:rsidP="00C752C0">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D9769A" w:rsidRDefault="00D9769A" w:rsidP="00840AC7">
      <w:pPr>
        <w:pStyle w:val="Heading1"/>
      </w:pPr>
      <w:r>
        <w:t>Process Filters</w:t>
      </w:r>
    </w:p>
    <w:p w:rsidR="00D9769A" w:rsidRDefault="00D9769A" w:rsidP="00840AC7">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D9769A" w:rsidRDefault="00D9769A" w:rsidP="00924321"/>
    <w:p w:rsidR="00D9769A" w:rsidRPr="007E462E" w:rsidRDefault="00D9769A"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D9769A" w:rsidRDefault="00D9769A" w:rsidP="00924321"/>
    <w:p w:rsidR="00D9769A" w:rsidRDefault="00D9769A" w:rsidP="001A0BAB">
      <w:pPr>
        <w:pStyle w:val="Body"/>
      </w:pPr>
      <w:r>
        <w:t>This will generate a power spectrum of order 4:</w:t>
      </w:r>
    </w:p>
    <w:p w:rsidR="00D9769A" w:rsidRDefault="00D9769A"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D9769A" w:rsidRDefault="00D9769A" w:rsidP="001A0BA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w:t>
      </w:r>
      <w:r w:rsidR="00DF3E1B">
        <w:t xml:space="preserve"> Applying autoregressive models to terrain is an active area of research.</w:t>
      </w:r>
      <w:r>
        <w:t xml:space="preserve"> </w:t>
      </w:r>
      <w:r w:rsidR="008E111A">
        <w:fldChar w:fldCharType="begin"/>
      </w:r>
      <w:r w:rsidR="00A06ED0">
        <w:instrText xml:space="preserve"> ADDIN ZOTERO_ITEM CSL_CITATION {"citationID":"13b8lre98l","properties":{"formattedCitation":"[34]","plainCitation":"[34]"},"citationItems":[{"id":1195,"uris":["http://zotero.org/users/954774/items/ERAX983B"],"uri":["http://zotero.org/users/954774/items/ERAX983B"]}],"schema":"https://github.com/citation-style-language/schema/raw/master/csl-citation.json"} </w:instrText>
      </w:r>
      <w:r w:rsidR="008E111A">
        <w:fldChar w:fldCharType="separate"/>
      </w:r>
      <w:r w:rsidR="00A06ED0" w:rsidRPr="00A06ED0">
        <w:t>[34]</w:t>
      </w:r>
      <w:r w:rsidR="008E111A">
        <w:fldChar w:fldCharType="end"/>
      </w:r>
      <w:r w:rsidR="008E111A">
        <w:fldChar w:fldCharType="begin"/>
      </w:r>
      <w:r w:rsidR="00A06ED0">
        <w:instrText xml:space="preserve"> ADDIN ZOTERO_ITEM CSL_CITATION {"citationID":"osgmtn0kg","properties":{"formattedCitation":"[35]","plainCitation":"[35]"},"citationItems":[{"id":1198,"uris":["http://zotero.org/users/954774/items/W7KCJ7HF"],"uri":["http://zotero.org/users/954774/items/W7KCJ7HF"]}],"schema":"https://github.com/citation-style-language/schema/raw/master/csl-citation.json"} </w:instrText>
      </w:r>
      <w:r w:rsidR="008E111A">
        <w:fldChar w:fldCharType="separate"/>
      </w:r>
      <w:r w:rsidR="00A06ED0" w:rsidRPr="00A06ED0">
        <w:t>[35]</w:t>
      </w:r>
      <w:r w:rsidR="008E111A">
        <w:fldChar w:fldCharType="end"/>
      </w:r>
    </w:p>
    <w:p w:rsidR="00D9769A" w:rsidRDefault="00D9769A" w:rsidP="00167E75">
      <w:pPr>
        <w:pStyle w:val="Heading1"/>
      </w:pPr>
      <w:r>
        <w:t>Superposition of Waves</w:t>
      </w:r>
    </w:p>
    <w:p w:rsidR="00D9769A" w:rsidRDefault="00D9769A"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rsidR="008E111A">
        <w:fldChar w:fldCharType="begin"/>
      </w:r>
      <w:r w:rsidR="00A06ED0">
        <w:instrText xml:space="preserve"> ADDIN ZOTERO_ITEM CSL_CITATION {"citationID":"2fe1oimcg3","properties":{"formattedCitation":"[36]","plainCitation":"[36]"},"citationItems":[{"id":271,"uris":["http://zotero.org/users/954774/items/CTW2P7SF"],"uri":["http://zotero.org/users/954774/items/CTW2P7SF"]}],"schema":"https://github.com/citation-style-language/schema/raw/master/csl-citation.json"} </w:instrText>
      </w:r>
      <w:r w:rsidR="008E111A">
        <w:fldChar w:fldCharType="separate"/>
      </w:r>
      <w:r w:rsidR="00A06ED0" w:rsidRPr="00A06ED0">
        <w:t>[36]</w:t>
      </w:r>
      <w:r w:rsidR="008E111A">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rsidR="008E111A">
        <w:fldChar w:fldCharType="begin"/>
      </w:r>
      <w:r w:rsidR="00A06ED0">
        <w:instrText xml:space="preserve"> ADDIN ZOTERO_ITEM CSL_CITATION {"citationID":"nnjvldekg","properties":{"formattedCitation":"[37]","plainCitation":"[37]"},"citationItems":[{"id":409,"uris":["http://zotero.org/users/954774/items/C5V2JNAA"],"uri":["http://zotero.org/users/954774/items/C5V2JNAA"]}],"schema":"https://github.com/citation-style-language/schema/raw/master/csl-citation.json"} </w:instrText>
      </w:r>
      <w:r w:rsidR="008E111A">
        <w:fldChar w:fldCharType="separate"/>
      </w:r>
      <w:r w:rsidR="00A06ED0" w:rsidRPr="00A06ED0">
        <w:t>[37]</w:t>
      </w:r>
      <w:r w:rsidR="008E111A">
        <w:fldChar w:fldCharType="end"/>
      </w:r>
      <w:r>
        <w:t xml:space="preserve">, of which the stochastic model can more easily (see </w:t>
      </w:r>
      <w:r w:rsidR="008E111A">
        <w:fldChar w:fldCharType="begin"/>
      </w:r>
      <w:r>
        <w:instrText xml:space="preserve"> REF _Ref324432886 \h </w:instrText>
      </w:r>
      <w:r w:rsidR="008E111A">
        <w:fldChar w:fldCharType="separate"/>
      </w:r>
      <w:r w:rsidR="005F16AE">
        <w:t xml:space="preserve">Figure </w:t>
      </w:r>
      <w:r w:rsidR="005F16AE">
        <w:rPr>
          <w:noProof/>
        </w:rPr>
        <w:t>41</w:t>
      </w:r>
      <w:r w:rsidR="008E111A">
        <w:fldChar w:fldCharType="end"/>
      </w:r>
      <w:r>
        <w:t xml:space="preserve">). </w:t>
      </w:r>
    </w:p>
    <w:p w:rsidR="00D9769A" w:rsidRPr="00167E75" w:rsidRDefault="00D9769A" w:rsidP="00167E75">
      <w:pPr>
        <w:pStyle w:val="BodyAfterHead"/>
      </w:pPr>
      <w:r>
        <w:t xml:space="preserve">A good application of the spectral superposition approach is for generating aquatic waves for various sea-states in the incoherent regime. </w:t>
      </w:r>
      <w:r w:rsidR="00355B46">
        <w:t xml:space="preserv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w:t>
      </w:r>
      <w:r w:rsidR="00D5290E">
        <w:t xml:space="preserve"> approach for rendering waves </w:t>
      </w:r>
      <w:r w:rsidR="008E111A">
        <w:fldChar w:fldCharType="begin"/>
      </w:r>
      <w:r w:rsidR="00A06ED0">
        <w:instrText xml:space="preserve"> ADDIN ZOTERO_ITEM CSL_CITATION {"citationID":"1olel26l6o","properties":{"formattedCitation":"[38]","plainCitation":"[38]"},"citationItems":[{"id":701,"uris":["http://zotero.org/users/954774/items/Q44QT2FN"],"uri":["http://zotero.org/users/954774/items/Q44QT2FN"]}],"schema":"https://github.com/citation-style-language/schema/raw/master/csl-citation.json"} </w:instrText>
      </w:r>
      <w:r w:rsidR="008E111A">
        <w:fldChar w:fldCharType="separate"/>
      </w:r>
      <w:r w:rsidR="00A06ED0" w:rsidRPr="00A06ED0">
        <w:t>[38]</w:t>
      </w:r>
      <w:r w:rsidR="008E111A">
        <w:fldChar w:fldCharType="end"/>
      </w:r>
      <w:r w:rsidR="00355B46">
        <w:t>.</w:t>
      </w:r>
    </w:p>
    <w:p w:rsidR="00D9769A" w:rsidRDefault="00D9769A" w:rsidP="00804D14">
      <w:pPr>
        <w:pStyle w:val="Heading1"/>
      </w:pPr>
      <w:r>
        <w:t>Calibration of Spectra</w:t>
      </w:r>
    </w:p>
    <w:p w:rsidR="00D9769A" w:rsidRDefault="00D9769A" w:rsidP="00C23705">
      <w:pPr>
        <w:pStyle w:val="BodyAfterHead"/>
      </w:pPr>
      <w:r>
        <w:t xml:space="preserve">The calibration of simulated terrains and their corresponding PSD curves to PSD calculations of actual terrains is aided by the application of Parseval’s theorem </w:t>
      </w:r>
      <w:r w:rsidR="008E111A">
        <w:fldChar w:fldCharType="begin"/>
      </w:r>
      <w:r w:rsidR="00A06ED0">
        <w:instrText xml:space="preserve"> ADDIN ZOTERO_ITEM CSL_CITATION {"citationID":"1jptlv3962","properties":{"formattedCitation":"[39]","plainCitation":"[39]"},"citationItems":[{"id":485,"uris":["http://zotero.org/users/954774/items/JGHXKGQD"],"uri":["http://zotero.org/users/954774/items/JGHXKGQD"]}],"schema":"https://github.com/citation-style-language/schema/raw/master/csl-citation.json"} </w:instrText>
      </w:r>
      <w:r w:rsidR="008E111A">
        <w:fldChar w:fldCharType="separate"/>
      </w:r>
      <w:r w:rsidR="00A06ED0" w:rsidRPr="00A06ED0">
        <w:t>[39]</w:t>
      </w:r>
      <w:r w:rsidR="008E111A">
        <w:fldChar w:fldCharType="end"/>
      </w:r>
      <w:r>
        <w:t>:</w:t>
      </w:r>
    </w:p>
    <w:p w:rsidR="00D9769A" w:rsidRDefault="008E111A"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D9769A" w:rsidRDefault="00D9769A" w:rsidP="001A0BA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D9769A" w:rsidRDefault="00D9769A" w:rsidP="0041744C">
      <w:pPr>
        <w:pStyle w:val="HeadingRunIn"/>
      </w:pPr>
      <w:r>
        <w:t>Discussion</w:t>
      </w:r>
    </w:p>
    <w:p w:rsidR="006B56A9" w:rsidRDefault="00D9769A" w:rsidP="004B3741">
      <w:pPr>
        <w:pStyle w:val="Body"/>
      </w:pPr>
      <w:r>
        <w:t xml:space="preserve">Stochastic terrain modeling as described within this study finds practical application for vehicle test and verification applications </w:t>
      </w:r>
      <w:r w:rsidR="008E111A">
        <w:fldChar w:fldCharType="begin"/>
      </w:r>
      <w:r w:rsidR="00A06ED0">
        <w:instrText xml:space="preserve"> ADDIN ZOTERO_ITEM CSL_CITATION {"citationID":"2ctqbqthd1","properties":{"formattedCitation":"[40]","plainCitation":"[40]"},"citationItems":[{"id":186,"uris":["http://zotero.org/users/954774/items/HNAAXTHF"],"uri":["http://zotero.org/users/954774/items/HNAAXTHF"]}],"schema":"https://github.com/citation-style-language/schema/raw/master/csl-citation.json"} </w:instrText>
      </w:r>
      <w:r w:rsidR="008E111A">
        <w:fldChar w:fldCharType="separate"/>
      </w:r>
      <w:r w:rsidR="00A06ED0" w:rsidRPr="00A06ED0">
        <w:t>[40]</w:t>
      </w:r>
      <w:r w:rsidR="008E111A">
        <w:fldChar w:fldCharType="end"/>
      </w:r>
      <w:r>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w:t>
      </w:r>
      <w:r w:rsidR="008E111A">
        <w:fldChar w:fldCharType="begin"/>
      </w:r>
      <w:r w:rsidR="00D8479F">
        <w:instrText xml:space="preserve"> REF _Ref349806103 \h </w:instrText>
      </w:r>
      <w:r w:rsidR="008E111A">
        <w:fldChar w:fldCharType="separate"/>
      </w:r>
      <w:r w:rsidR="00D8479F">
        <w:t xml:space="preserve">Figure </w:t>
      </w:r>
      <w:r w:rsidR="00D8479F">
        <w:rPr>
          <w:noProof/>
        </w:rPr>
        <w:t>48</w:t>
      </w:r>
      <w:r w:rsidR="008E111A">
        <w:fldChar w:fldCharType="end"/>
      </w:r>
      <w:r w:rsidR="00D8479F">
        <w:t xml:space="preserve"> and </w:t>
      </w:r>
      <w:r w:rsidR="008E111A">
        <w:fldChar w:fldCharType="begin"/>
      </w:r>
      <w:r w:rsidR="00D8479F">
        <w:instrText xml:space="preserve"> REF _Ref349806116 \h </w:instrText>
      </w:r>
      <w:r w:rsidR="008E111A">
        <w:fldChar w:fldCharType="separate"/>
      </w:r>
      <w:r w:rsidR="00D8479F">
        <w:t xml:space="preserve">Table </w:t>
      </w:r>
      <w:r w:rsidR="00D8479F">
        <w:rPr>
          <w:noProof/>
        </w:rPr>
        <w:t>2</w:t>
      </w:r>
      <w:r w:rsidR="008E111A">
        <w:fldChar w:fldCharType="end"/>
      </w:r>
      <w:r w:rsidR="00D8479F">
        <w:t xml:space="preserve"> </w:t>
      </w:r>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62" r:link="rId63"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bookmarkStart w:id="36" w:name="_Ref349806103"/>
      <w:r>
        <w:t xml:space="preserve">Figure </w:t>
      </w:r>
      <w:r w:rsidR="008E111A">
        <w:fldChar w:fldCharType="begin"/>
      </w:r>
      <w:r w:rsidR="00C752DC">
        <w:instrText xml:space="preserve"> SEQ Figure \* ARABIC </w:instrText>
      </w:r>
      <w:r w:rsidR="008E111A">
        <w:fldChar w:fldCharType="separate"/>
      </w:r>
      <w:r w:rsidR="005F16AE">
        <w:rPr>
          <w:noProof/>
        </w:rPr>
        <w:t>48</w:t>
      </w:r>
      <w:r w:rsidR="008E111A">
        <w:fldChar w:fldCharType="end"/>
      </w:r>
      <w:bookmarkEnd w:id="36"/>
      <w:r>
        <w:t xml:space="preserve">: </w:t>
      </w:r>
      <w:r w:rsidRPr="00171F94">
        <w:t>Likelihood</w:t>
      </w:r>
      <w:r>
        <w:t xml:space="preserve"> versus importance</w:t>
      </w:r>
    </w:p>
    <w:p w:rsidR="00C1008E" w:rsidRDefault="00C1008E" w:rsidP="00C1008E">
      <w:pPr>
        <w:pStyle w:val="Body"/>
      </w:pPr>
      <w:r>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D8479F" w:rsidRDefault="00D8479F" w:rsidP="00D8479F">
      <w:pPr>
        <w:pStyle w:val="Body"/>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D8479F" w:rsidRDefault="00D8479F" w:rsidP="00D8479F">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Pr="00AC1B37">
        <w:rPr>
          <w:rStyle w:val="FootnoteReference"/>
        </w:rPr>
        <w:footnoteReference w:id="4"/>
      </w:r>
      <w:r>
        <w:t xml:space="preserve">  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2077DB" w:rsidRDefault="002077DB" w:rsidP="00C1008E">
      <w:pPr>
        <w:pStyle w:val="Body"/>
      </w:pPr>
    </w:p>
    <w:p w:rsidR="00C1008E" w:rsidRDefault="00C1008E" w:rsidP="00C1008E">
      <w:pPr>
        <w:pStyle w:val="Caption"/>
        <w:keepNext/>
      </w:pPr>
      <w:bookmarkStart w:id="37" w:name="_Ref349806116"/>
      <w:r>
        <w:t xml:space="preserve">Table </w:t>
      </w:r>
      <w:r w:rsidR="008E111A">
        <w:fldChar w:fldCharType="begin"/>
      </w:r>
      <w:r w:rsidR="00C752DC">
        <w:instrText xml:space="preserve"> SEQ Table \* ARABIC </w:instrText>
      </w:r>
      <w:r w:rsidR="008E111A">
        <w:fldChar w:fldCharType="separate"/>
      </w:r>
      <w:r w:rsidR="005F16AE">
        <w:rPr>
          <w:noProof/>
        </w:rPr>
        <w:t>2</w:t>
      </w:r>
      <w:r w:rsidR="008E111A">
        <w:fldChar w:fldCharType="end"/>
      </w:r>
      <w:bookmarkEnd w:id="37"/>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r w:rsidR="00176087">
        <w:t>We have</w:t>
      </w:r>
      <w:r>
        <w:t xml:space="preserve"> demonstrate</w:t>
      </w:r>
      <w:r w:rsidR="00176087">
        <w:t>d</w:t>
      </w:r>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r w:rsidR="00176087">
        <w:t>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6879C2" w:rsidRDefault="006879C2" w:rsidP="006879C2"/>
    <w:p w:rsidR="002B3027" w:rsidRPr="005B401F" w:rsidRDefault="002B3027" w:rsidP="002B3027">
      <w:pPr>
        <w:pStyle w:val="HeadingRunIn"/>
        <w:rPr>
          <w:noProof/>
        </w:rPr>
      </w:pPr>
      <w:r w:rsidRPr="005B401F">
        <w:rPr>
          <w:noProof/>
        </w:rPr>
        <w:t>Acknowledgements</w:t>
      </w:r>
    </w:p>
    <w:p w:rsidR="002B3027" w:rsidRDefault="002B3027" w:rsidP="002B3027">
      <w:pPr>
        <w:pStyle w:val="Body"/>
        <w:widowControl w:val="0"/>
        <w:spacing w:before="120" w:line="280" w:lineRule="atLeast"/>
        <w:rPr>
          <w:noProof/>
        </w:rPr>
      </w:pPr>
      <w:r>
        <w:rPr>
          <w:noProof/>
        </w:rPr>
        <w:t>This work was performed under U.S. Department of Interior contract D12PC00241.</w:t>
      </w: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D9769A" w:rsidRDefault="00D9769A" w:rsidP="00D9769A">
      <w:pPr>
        <w:pStyle w:val="Appendix"/>
      </w:pPr>
      <w:r>
        <w:t>References</w:t>
      </w:r>
    </w:p>
    <w:p w:rsidR="00A06ED0" w:rsidRPr="00A06ED0" w:rsidRDefault="008E111A" w:rsidP="00A06ED0">
      <w:pPr>
        <w:pStyle w:val="Bibliography"/>
      </w:pPr>
      <w:r>
        <w:fldChar w:fldCharType="begin"/>
      </w:r>
      <w:r w:rsidR="00663DFD">
        <w:instrText xml:space="preserve"> ADDIN ZOTERO_BIBL {"custom":[]} CSL_BIBLIOGRAPHY </w:instrText>
      </w:r>
      <w:r>
        <w:fldChar w:fldCharType="separate"/>
      </w:r>
      <w:r w:rsidR="00A06ED0" w:rsidRPr="00A06ED0">
        <w:t>[1]</w:t>
      </w:r>
      <w:r w:rsidR="00A06ED0" w:rsidRPr="00A06ED0">
        <w:tab/>
        <w:t xml:space="preserve"> M. Waechter, F. Riess, H. Kantz, and J. Peinke, “Stochastic analysis of surface roughness -,” </w:t>
      </w:r>
      <w:r w:rsidR="00A06ED0" w:rsidRPr="00A06ED0">
        <w:rPr>
          <w:i/>
          <w:iCs/>
        </w:rPr>
        <w:t>EPL (Europhysics Letters)</w:t>
      </w:r>
      <w:r w:rsidR="00A06ED0" w:rsidRPr="00A06ED0">
        <w:t>, vol. 64, no. 5, p. 579, 2003.</w:t>
      </w:r>
    </w:p>
    <w:p w:rsidR="00A06ED0" w:rsidRPr="00A06ED0" w:rsidRDefault="00A06ED0" w:rsidP="00A06ED0">
      <w:pPr>
        <w:pStyle w:val="Bibliography"/>
      </w:pPr>
      <w:r w:rsidRPr="00A06ED0">
        <w:t>[2]</w:t>
      </w:r>
      <w:r w:rsidRPr="00A06ED0">
        <w:tab/>
        <w:t xml:space="preserve"> R. H. Stewart, </w:t>
      </w:r>
      <w:r w:rsidRPr="00A06ED0">
        <w:rPr>
          <w:i/>
          <w:iCs/>
        </w:rPr>
        <w:t>Introduction to physical oceanography</w:t>
      </w:r>
      <w:r w:rsidRPr="00A06ED0">
        <w:t>. A &amp; M University, 2003.</w:t>
      </w:r>
    </w:p>
    <w:p w:rsidR="00A06ED0" w:rsidRPr="00A06ED0" w:rsidRDefault="00A06ED0" w:rsidP="00A06ED0">
      <w:pPr>
        <w:pStyle w:val="Bibliography"/>
      </w:pPr>
      <w:r w:rsidRPr="00A06ED0">
        <w:t>[3]</w:t>
      </w:r>
      <w:r w:rsidRPr="00A06ED0">
        <w:tab/>
        <w:t xml:space="preserve"> A. Leon-Garcia, </w:t>
      </w:r>
      <w:r w:rsidRPr="00A06ED0">
        <w:rPr>
          <w:i/>
          <w:iCs/>
        </w:rPr>
        <w:t>Probability, Statistics, and Random Processes for Electrical Engineering</w:t>
      </w:r>
      <w:r w:rsidRPr="00A06ED0">
        <w:t>. Prentice Hall, 1994.</w:t>
      </w:r>
    </w:p>
    <w:p w:rsidR="00A06ED0" w:rsidRPr="00A06ED0" w:rsidRDefault="00A06ED0" w:rsidP="00A06ED0">
      <w:pPr>
        <w:pStyle w:val="Bibliography"/>
      </w:pPr>
      <w:r w:rsidRPr="00A06ED0">
        <w:t>[4]</w:t>
      </w:r>
      <w:r w:rsidRPr="00A06ED0">
        <w:tab/>
        <w:t xml:space="preserve"> D. Mumford and A. Desolneux, </w:t>
      </w:r>
      <w:r w:rsidRPr="00A06ED0">
        <w:rPr>
          <w:i/>
          <w:iCs/>
        </w:rPr>
        <w:t>Pattern Theory: The Stochastic Analysis Of Real-World Signals</w:t>
      </w:r>
      <w:r w:rsidRPr="00A06ED0">
        <w:t>. A K Peters, Ltd., 2010.</w:t>
      </w:r>
    </w:p>
    <w:p w:rsidR="00A06ED0" w:rsidRPr="00A06ED0" w:rsidRDefault="00A06ED0" w:rsidP="00A06ED0">
      <w:pPr>
        <w:pStyle w:val="Bibliography"/>
      </w:pPr>
      <w:r w:rsidRPr="00A06ED0">
        <w:t>[5]</w:t>
      </w:r>
      <w:r w:rsidRPr="00A06ED0">
        <w:tab/>
        <w:t xml:space="preserve"> P. R. Pukite and J. Pukite, “Digital signal processors for computation intensive statistics and simulation,” </w:t>
      </w:r>
      <w:r w:rsidRPr="00A06ED0">
        <w:rPr>
          <w:i/>
          <w:iCs/>
        </w:rPr>
        <w:t>SIGSIM Simul. Dig.</w:t>
      </w:r>
      <w:r w:rsidRPr="00A06ED0">
        <w:t>, vol. 21, no. 2, pp. 20–29, Dec. 1990.</w:t>
      </w:r>
    </w:p>
    <w:p w:rsidR="00A06ED0" w:rsidRPr="00A06ED0" w:rsidRDefault="00A06ED0" w:rsidP="00A06ED0">
      <w:pPr>
        <w:pStyle w:val="Bibliography"/>
      </w:pPr>
      <w:r w:rsidRPr="00A06ED0">
        <w:t>[6]</w:t>
      </w:r>
      <w:r w:rsidRPr="00A06ED0">
        <w:tab/>
        <w:t xml:space="preserve"> P. R. Pukite, </w:t>
      </w:r>
      <w:r w:rsidRPr="00A06ED0">
        <w:rPr>
          <w:i/>
          <w:iCs/>
        </w:rPr>
        <w:t>The Oil Conundrum: Vol. 1 Decline, Vol. 2 Renewal</w:t>
      </w:r>
      <w:r w:rsidRPr="00A06ED0">
        <w:t>, vol. 1,2, 2 vols. Daina, 2011.</w:t>
      </w:r>
    </w:p>
    <w:p w:rsidR="00A06ED0" w:rsidRPr="00A06ED0" w:rsidRDefault="00A06ED0" w:rsidP="00A06ED0">
      <w:pPr>
        <w:pStyle w:val="Bibliography"/>
      </w:pPr>
      <w:r w:rsidRPr="00A06ED0">
        <w:t>[7]</w:t>
      </w:r>
      <w:r w:rsidRPr="00A06ED0">
        <w:tab/>
        <w:t xml:space="preserve"> K. Chowdary, “Distinguising and Integrating Aleatoric and Epistemic Variation in UQ,” Brown University, 2011.</w:t>
      </w:r>
    </w:p>
    <w:p w:rsidR="00A06ED0" w:rsidRPr="00A06ED0" w:rsidRDefault="00A06ED0" w:rsidP="00A06ED0">
      <w:pPr>
        <w:pStyle w:val="Bibliography"/>
      </w:pPr>
      <w:r w:rsidRPr="00A06ED0">
        <w:t>[8]</w:t>
      </w:r>
      <w:r w:rsidRPr="00A06ED0">
        <w:tab/>
        <w:t xml:space="preserve"> E. T. Jaynes and G. L. Bretthorst, </w:t>
      </w:r>
      <w:r w:rsidRPr="00A06ED0">
        <w:rPr>
          <w:i/>
          <w:iCs/>
        </w:rPr>
        <w:t>Probability theory: the logic of science</w:t>
      </w:r>
      <w:r w:rsidRPr="00A06ED0">
        <w:t>. Cambridge Univ Pr, 2003.</w:t>
      </w:r>
    </w:p>
    <w:p w:rsidR="00A06ED0" w:rsidRPr="00A06ED0" w:rsidRDefault="00A06ED0" w:rsidP="00A06ED0">
      <w:pPr>
        <w:pStyle w:val="Bibliography"/>
      </w:pPr>
      <w:r w:rsidRPr="00A06ED0">
        <w:t>[9]</w:t>
      </w:r>
      <w:r w:rsidRPr="00A06ED0">
        <w:tab/>
        <w:t xml:space="preserve"> C. Beck, “Generalized statistical mechanics for superstatistical systems,” </w:t>
      </w:r>
      <w:r w:rsidRPr="00A06ED0">
        <w:rPr>
          <w:i/>
          <w:iCs/>
        </w:rPr>
        <w:t>Philosophical Transactions of the Royal Society A: Mathematical, Physical and Engineering Sciences</w:t>
      </w:r>
      <w:r w:rsidRPr="00A06ED0">
        <w:t>, vol. 369, no. 1935, pp. 453–465, Dec. 2010.</w:t>
      </w:r>
    </w:p>
    <w:p w:rsidR="00A06ED0" w:rsidRPr="00A06ED0" w:rsidRDefault="00A06ED0" w:rsidP="00A06ED0">
      <w:pPr>
        <w:pStyle w:val="Bibliography"/>
      </w:pPr>
      <w:r w:rsidRPr="00A06ED0">
        <w:t>[10]</w:t>
      </w:r>
      <w:r w:rsidRPr="00A06ED0">
        <w:tab/>
        <w:t xml:space="preserve"> P. R. Pukite and C. L. Berman, “Defect cluster analysis for wafer-scale integration,” </w:t>
      </w:r>
      <w:r w:rsidRPr="00A06ED0">
        <w:rPr>
          <w:i/>
          <w:iCs/>
        </w:rPr>
        <w:t>Semiconductor Manufacturing, IEEE Transactions on</w:t>
      </w:r>
      <w:r w:rsidRPr="00A06ED0">
        <w:t>, vol. 3, no. 3, pp. 128–135, 1990.</w:t>
      </w:r>
    </w:p>
    <w:p w:rsidR="00A06ED0" w:rsidRPr="00A06ED0" w:rsidRDefault="00A06ED0" w:rsidP="00A06ED0">
      <w:pPr>
        <w:pStyle w:val="Bibliography"/>
      </w:pPr>
      <w:r w:rsidRPr="00A06ED0">
        <w:t>[11]</w:t>
      </w:r>
      <w:r w:rsidRPr="00A06ED0">
        <w:tab/>
        <w:t xml:space="preserve"> P. Pukite and S. Bankes, “Entropic Complexity Measured in Context Switching,” in </w:t>
      </w:r>
      <w:r w:rsidRPr="00A06ED0">
        <w:rPr>
          <w:i/>
          <w:iCs/>
        </w:rPr>
        <w:t>Applications of Digital Siignal Processing</w:t>
      </w:r>
      <w:r w:rsidRPr="00A06ED0">
        <w:t>, vol. 17, InTech, 2011.</w:t>
      </w:r>
    </w:p>
    <w:p w:rsidR="00A06ED0" w:rsidRPr="00A06ED0" w:rsidRDefault="00A06ED0" w:rsidP="00A06ED0">
      <w:pPr>
        <w:pStyle w:val="Bibliography"/>
      </w:pPr>
      <w:r w:rsidRPr="00A06ED0">
        <w:t>[12]</w:t>
      </w:r>
      <w:r w:rsidRPr="00A06ED0">
        <w:tab/>
        <w:t xml:space="preserve"> P. R. Pukite, C. S. Lent, and P. I. Cohen, “Diffraction from stepped surfaces:: II. Arbitrary terrace distributions,” </w:t>
      </w:r>
      <w:r w:rsidRPr="00A06ED0">
        <w:rPr>
          <w:i/>
          <w:iCs/>
        </w:rPr>
        <w:t>Surface science</w:t>
      </w:r>
      <w:r w:rsidRPr="00A06ED0">
        <w:t>, vol. 161, no. 1, pp. 39–68, 1985.</w:t>
      </w:r>
    </w:p>
    <w:p w:rsidR="00A06ED0" w:rsidRPr="00A06ED0" w:rsidRDefault="00A06ED0" w:rsidP="00A06ED0">
      <w:pPr>
        <w:pStyle w:val="Bibliography"/>
      </w:pPr>
      <w:r w:rsidRPr="00A06ED0">
        <w:t>[13]</w:t>
      </w:r>
      <w:r w:rsidRPr="00A06ED0">
        <w:tab/>
        <w:t xml:space="preserve"> C. M. Becker, “Profiling of rough terrain.” University of Pretoria, 2008.</w:t>
      </w:r>
    </w:p>
    <w:p w:rsidR="00A06ED0" w:rsidRPr="00A06ED0" w:rsidRDefault="00A06ED0" w:rsidP="00A06ED0">
      <w:pPr>
        <w:pStyle w:val="Bibliography"/>
      </w:pPr>
      <w:r w:rsidRPr="00A06ED0">
        <w:t>[14]</w:t>
      </w:r>
      <w:r w:rsidRPr="00A06ED0">
        <w:tab/>
        <w:t xml:space="preserve"> P. H. Cronje and P. S. Els, “Improving off-road vehicle handling using an active anti-roll bar,” </w:t>
      </w:r>
      <w:r w:rsidRPr="00A06ED0">
        <w:rPr>
          <w:i/>
          <w:iCs/>
        </w:rPr>
        <w:t>Journal of Terramechanics</w:t>
      </w:r>
      <w:r w:rsidRPr="00A06ED0">
        <w:t>, vol. 47, no. 3, pp. 179–189, 2010.</w:t>
      </w:r>
    </w:p>
    <w:p w:rsidR="00A06ED0" w:rsidRPr="00A06ED0" w:rsidRDefault="00A06ED0" w:rsidP="00A06ED0">
      <w:pPr>
        <w:pStyle w:val="Bibliography"/>
      </w:pPr>
      <w:r w:rsidRPr="00A06ED0">
        <w:t>[15]</w:t>
      </w:r>
      <w:r w:rsidRPr="00A06ED0">
        <w:tab/>
        <w:t xml:space="preserve"> OpenCRG, “OpenCRG Homepage.” [Online]. Available: http://www.opencrg.org/. [Accessed: 26-Mar-2012].</w:t>
      </w:r>
    </w:p>
    <w:p w:rsidR="00A06ED0" w:rsidRPr="00A06ED0" w:rsidRDefault="00A06ED0" w:rsidP="00A06ED0">
      <w:pPr>
        <w:pStyle w:val="Bibliography"/>
      </w:pPr>
      <w:r w:rsidRPr="00A06ED0">
        <w:t>[16]</w:t>
      </w:r>
      <w:r w:rsidRPr="00A06ED0">
        <w:tab/>
        <w:t xml:space="preserve"> F. Behroozi and A. Perkins, “Direct measurement of the dispersion relation of capillary waves by laser interferometry,” </w:t>
      </w:r>
      <w:r w:rsidRPr="00A06ED0">
        <w:rPr>
          <w:i/>
          <w:iCs/>
        </w:rPr>
        <w:t>American journal of physics</w:t>
      </w:r>
      <w:r w:rsidRPr="00A06ED0">
        <w:t>, vol. 74, p. 957, 2006.</w:t>
      </w:r>
    </w:p>
    <w:p w:rsidR="00A06ED0" w:rsidRPr="00A06ED0" w:rsidRDefault="00A06ED0" w:rsidP="00A06ED0">
      <w:pPr>
        <w:pStyle w:val="Bibliography"/>
      </w:pPr>
      <w:r w:rsidRPr="00A06ED0">
        <w:t>[17]</w:t>
      </w:r>
      <w:r w:rsidRPr="00A06ED0">
        <w:tab/>
        <w:t xml:space="preserve"> E. Falcon and C. Laroche, “Observation of depth-induced properties in wave turbulence on the surface of a fluid,” </w:t>
      </w:r>
      <w:r w:rsidRPr="00A06ED0">
        <w:rPr>
          <w:i/>
          <w:iCs/>
        </w:rPr>
        <w:t>EPL (Europhysics Letters)</w:t>
      </w:r>
      <w:r w:rsidRPr="00A06ED0">
        <w:t>, vol. 95, p. 34003, 2011.</w:t>
      </w:r>
    </w:p>
    <w:p w:rsidR="00A06ED0" w:rsidRPr="00A06ED0" w:rsidRDefault="00A06ED0" w:rsidP="00A06ED0">
      <w:pPr>
        <w:pStyle w:val="Bibliography"/>
      </w:pPr>
      <w:r w:rsidRPr="00A06ED0">
        <w:t>[18]</w:t>
      </w:r>
      <w:r w:rsidRPr="00A06ED0">
        <w:tab/>
        <w:t xml:space="preserve"> Wikipedia, “Cnoidal wave - Wikipedia, the free encyclopedia.” [Online]. Available: http://en.wikipedia.org/wiki/Cnoidal_wave. [Accessed: 31-Jan-2013].</w:t>
      </w:r>
    </w:p>
    <w:p w:rsidR="00A06ED0" w:rsidRPr="00A06ED0" w:rsidRDefault="00A06ED0" w:rsidP="00A06ED0">
      <w:pPr>
        <w:pStyle w:val="Bibliography"/>
      </w:pPr>
      <w:r w:rsidRPr="00A06ED0">
        <w:t>[19]</w:t>
      </w:r>
      <w:r w:rsidRPr="00A06ED0">
        <w:tab/>
        <w:t xml:space="preserve"> P. R. Pukite, </w:t>
      </w:r>
      <w:r w:rsidRPr="00A06ED0">
        <w:rPr>
          <w:i/>
          <w:iCs/>
        </w:rPr>
        <w:t>Reflection High Energy Electron Diffraction Studies of Interface Formation</w:t>
      </w:r>
      <w:r w:rsidRPr="00A06ED0">
        <w:t>. University of Minnesota, 1988.</w:t>
      </w:r>
    </w:p>
    <w:p w:rsidR="00A06ED0" w:rsidRPr="00A06ED0" w:rsidRDefault="00A06ED0" w:rsidP="00A06ED0">
      <w:pPr>
        <w:pStyle w:val="Bibliography"/>
      </w:pPr>
      <w:r w:rsidRPr="00A06ED0">
        <w:t>[20]</w:t>
      </w:r>
      <w:r w:rsidRPr="00A06ED0">
        <w:tab/>
        <w:t xml:space="preserve"> Patrick Holmes, PhD, “A Course in Coastal Defense Systems I Chapter 5 Coastal Processes: Waves,” </w:t>
      </w:r>
      <w:r w:rsidRPr="00A06ED0">
        <w:rPr>
          <w:i/>
          <w:iCs/>
        </w:rPr>
        <w:t>CDCM Professional Training Programme, 2001</w:t>
      </w:r>
      <w:r w:rsidRPr="00A06ED0">
        <w:t>. [Online]. Available: http://www.oas.org/cdcm_train/courses/course21/chap_05.pdf. [Accessed: 24-Apr-2012].</w:t>
      </w:r>
    </w:p>
    <w:p w:rsidR="00A06ED0" w:rsidRPr="00A06ED0" w:rsidRDefault="00A06ED0" w:rsidP="00A06ED0">
      <w:pPr>
        <w:pStyle w:val="Bibliography"/>
      </w:pPr>
      <w:r w:rsidRPr="00A06ED0">
        <w:t>[21]</w:t>
      </w:r>
      <w:r w:rsidRPr="00A06ED0">
        <w:tab/>
        <w:t xml:space="preserve"> FormSys, “Wave Spectra.” [Online]. Available: http://www.formsys.com/extras/FDS/webhelp/seakeeper/wave_spectra1.htm. [Accessed: 24-Apr-2012].</w:t>
      </w:r>
    </w:p>
    <w:p w:rsidR="00A06ED0" w:rsidRPr="00A06ED0" w:rsidRDefault="00A06ED0" w:rsidP="00A06ED0">
      <w:pPr>
        <w:pStyle w:val="Bibliography"/>
      </w:pPr>
      <w:r w:rsidRPr="00A06ED0">
        <w:t>[22]</w:t>
      </w:r>
      <w:r w:rsidRPr="00A06ED0">
        <w:tab/>
        <w:t xml:space="preserve"> Huang, T.; Alarcon, C.; Bingham, A.; Henderson, M. L.; Kessling, M.; Takagi, A.; Thompson, C. K, “NASA ADS: Data-Driven Oceanographic Web Portal.” [Online]. Available: http://adsabs.harvard.edu/abs/2010AGUFMIN23A1350H. [Accessed: 12-Apr-2012].</w:t>
      </w:r>
    </w:p>
    <w:p w:rsidR="00A06ED0" w:rsidRPr="00A06ED0" w:rsidRDefault="00A06ED0" w:rsidP="00A06ED0">
      <w:pPr>
        <w:pStyle w:val="Bibliography"/>
      </w:pPr>
      <w:r w:rsidRPr="00A06ED0">
        <w:t>[23]</w:t>
      </w:r>
      <w:r w:rsidRPr="00A06ED0">
        <w:tab/>
        <w:t xml:space="preserve"> CDIP, “CDIP Homepage.” [Online]. Available: http://cdip.ucsd.edu/?units=metric&amp;tz=UTC&amp;pub=public&amp;map_stati=1,2,3. [Accessed: 24-Apr-2012].</w:t>
      </w:r>
    </w:p>
    <w:p w:rsidR="00A06ED0" w:rsidRPr="00A06ED0" w:rsidRDefault="00A06ED0" w:rsidP="00A06ED0">
      <w:pPr>
        <w:pStyle w:val="Bibliography"/>
      </w:pPr>
      <w:r w:rsidRPr="00A06ED0">
        <w:t>[24]</w:t>
      </w:r>
      <w:r w:rsidRPr="00A06ED0">
        <w:tab/>
        <w:t xml:space="preserve"> T. S. Rhee, P. D. Nightingale, D. K. Woolf, G. Caulliez, P. Bowyer, and M. O. Andreae, “Influence of energetic wind and waves on gas transfer in a large wind–wave tunnel facility,” </w:t>
      </w:r>
      <w:r w:rsidRPr="00A06ED0">
        <w:rPr>
          <w:i/>
          <w:iCs/>
        </w:rPr>
        <w:t>J. Geophys. Res.</w:t>
      </w:r>
      <w:r w:rsidRPr="00A06ED0">
        <w:t>, vol. 112, no. C5, p. C05027, May 2007.</w:t>
      </w:r>
    </w:p>
    <w:p w:rsidR="00A06ED0" w:rsidRPr="00A06ED0" w:rsidRDefault="00A06ED0" w:rsidP="00A06ED0">
      <w:pPr>
        <w:pStyle w:val="Bibliography"/>
      </w:pPr>
      <w:r w:rsidRPr="00A06ED0">
        <w:t>[25]</w:t>
      </w:r>
      <w:r w:rsidRPr="00A06ED0">
        <w:tab/>
        <w:t xml:space="preserve"> F. Feddersen and F. Veron, “Wind effects on shoaling wave shape,” </w:t>
      </w:r>
      <w:r w:rsidRPr="00A06ED0">
        <w:rPr>
          <w:i/>
          <w:iCs/>
        </w:rPr>
        <w:t>Journal of physical oceanography</w:t>
      </w:r>
      <w:r w:rsidRPr="00A06ED0">
        <w:t>, vol. 35, no. 7, pp. 1223–1228, 2005.</w:t>
      </w:r>
    </w:p>
    <w:p w:rsidR="00A06ED0" w:rsidRPr="00A06ED0" w:rsidRDefault="00A06ED0" w:rsidP="00A06ED0">
      <w:pPr>
        <w:pStyle w:val="Bibliography"/>
      </w:pPr>
      <w:r w:rsidRPr="00A06ED0">
        <w:t>[26]</w:t>
      </w:r>
      <w:r w:rsidRPr="00A06ED0">
        <w:tab/>
        <w:t xml:space="preserve"> W. B. Wright, R. Budakian, D. J. Pine, and S. J. Putterman, “Imaging of Intermittency in Ripple-Wave Turbulence,” </w:t>
      </w:r>
      <w:r w:rsidRPr="00A06ED0">
        <w:rPr>
          <w:i/>
          <w:iCs/>
        </w:rPr>
        <w:t>Science</w:t>
      </w:r>
      <w:r w:rsidRPr="00A06ED0">
        <w:t>, vol. 278, no. 5343, pp. 1609 –1612, Nov. 1997.</w:t>
      </w:r>
    </w:p>
    <w:p w:rsidR="00A06ED0" w:rsidRPr="00A06ED0" w:rsidRDefault="00A06ED0" w:rsidP="00A06ED0">
      <w:pPr>
        <w:pStyle w:val="Bibliography"/>
      </w:pPr>
      <w:r w:rsidRPr="00A06ED0">
        <w:t>[27]</w:t>
      </w:r>
      <w:r w:rsidRPr="00A06ED0">
        <w:tab/>
        <w:t xml:space="preserve"> D. Ning, J. Zang, S. Liu, R. Eatock Taylor, B. Teng, and P. Taylor, “Free-surface evolution and wave kinematics for nonlinear uni-directional focused wave groups,” </w:t>
      </w:r>
      <w:r w:rsidRPr="00A06ED0">
        <w:rPr>
          <w:i/>
          <w:iCs/>
        </w:rPr>
        <w:t>Ocean Engineering</w:t>
      </w:r>
      <w:r w:rsidRPr="00A06ED0">
        <w:t>, vol. 36, no. 15, pp. 1226–1243, 2009.</w:t>
      </w:r>
    </w:p>
    <w:p w:rsidR="00A06ED0" w:rsidRPr="00A06ED0" w:rsidRDefault="00A06ED0" w:rsidP="00A06ED0">
      <w:pPr>
        <w:pStyle w:val="Bibliography"/>
      </w:pPr>
      <w:r w:rsidRPr="00A06ED0">
        <w:t>[28]</w:t>
      </w:r>
      <w:r w:rsidRPr="00A06ED0">
        <w:tab/>
        <w:t xml:space="preserve"> BTRC, “BTRC Track Features.” [Online]. Available: http://www.vss.psu.edu/BTRC/btrc_track_features.htm. [Accessed: 24-Apr-2012].</w:t>
      </w:r>
    </w:p>
    <w:p w:rsidR="00A06ED0" w:rsidRPr="00A06ED0" w:rsidRDefault="00A06ED0" w:rsidP="00A06ED0">
      <w:pPr>
        <w:pStyle w:val="Bibliography"/>
      </w:pPr>
      <w:r w:rsidRPr="00A06ED0">
        <w:t>[29]</w:t>
      </w:r>
      <w:r w:rsidRPr="00A06ED0">
        <w:tab/>
        <w:t xml:space="preserve"> E. E. Fitch, “Durability Analysis Method for Nontationary Random Vibration,” MIT, 1996.</w:t>
      </w:r>
    </w:p>
    <w:p w:rsidR="00A06ED0" w:rsidRPr="00A06ED0" w:rsidRDefault="00A06ED0" w:rsidP="00A06ED0">
      <w:pPr>
        <w:pStyle w:val="Bibliography"/>
      </w:pPr>
      <w:r w:rsidRPr="00A06ED0">
        <w:t>[30]</w:t>
      </w:r>
      <w:r w:rsidRPr="00A06ED0">
        <w:tab/>
        <w:t xml:space="preserve"> Automotive Directorate, “Test Operations Procedure (TOP) 1-1-010 Vehicle Test Course Severity (Surface Roughness),” ATEC, Aberdeen Proving Ground, MD, Final TOP 1-1-010, 2006.</w:t>
      </w:r>
    </w:p>
    <w:p w:rsidR="00A06ED0" w:rsidRPr="00A06ED0" w:rsidRDefault="00A06ED0" w:rsidP="00A06ED0">
      <w:pPr>
        <w:pStyle w:val="Bibliography"/>
      </w:pPr>
      <w:r w:rsidRPr="00A06ED0">
        <w:t>[31]</w:t>
      </w:r>
      <w:r w:rsidRPr="00A06ED0">
        <w:tab/>
        <w:t xml:space="preserve"> G. F. Sievert, “Effects of stabilizer bars on road vehicle ride quality,” Rice, 1994.</w:t>
      </w:r>
    </w:p>
    <w:p w:rsidR="00A06ED0" w:rsidRPr="00A06ED0" w:rsidRDefault="00A06ED0" w:rsidP="00A06ED0">
      <w:pPr>
        <w:pStyle w:val="Bibliography"/>
      </w:pPr>
      <w:r w:rsidRPr="00A06ED0">
        <w:t>[32]</w:t>
      </w:r>
      <w:r w:rsidRPr="00A06ED0">
        <w:tab/>
        <w:t xml:space="preserve"> C. Becker and P. S. Els, “GEROTEK data from CSIR for C2M2L program.” .</w:t>
      </w:r>
    </w:p>
    <w:p w:rsidR="00A06ED0" w:rsidRPr="00A06ED0" w:rsidRDefault="00A06ED0" w:rsidP="00A06ED0">
      <w:pPr>
        <w:pStyle w:val="Bibliography"/>
      </w:pPr>
      <w:r w:rsidRPr="00A06ED0">
        <w:t>[33]</w:t>
      </w:r>
      <w:r w:rsidRPr="00A06ED0">
        <w:tab/>
        <w:t xml:space="preserve"> B. Lindner, “A Brief Introduction to Some Simple Stochastic Processes,” </w:t>
      </w:r>
      <w:r w:rsidRPr="00A06ED0">
        <w:rPr>
          <w:i/>
          <w:iCs/>
        </w:rPr>
        <w:t>Stochastic Methods in Neuroscience</w:t>
      </w:r>
      <w:r w:rsidRPr="00A06ED0">
        <w:t>, p. 1, 2009.</w:t>
      </w:r>
    </w:p>
    <w:p w:rsidR="00A06ED0" w:rsidRPr="00A06ED0" w:rsidRDefault="00A06ED0" w:rsidP="00A06ED0">
      <w:pPr>
        <w:pStyle w:val="Bibliography"/>
      </w:pPr>
      <w:r w:rsidRPr="00A06ED0">
        <w:t>[34]</w:t>
      </w:r>
      <w:r w:rsidRPr="00A06ED0">
        <w:tab/>
        <w:t xml:space="preserve"> L. Li, C. Sandu, and Society of Automotive Engineers, </w:t>
      </w:r>
      <w:r w:rsidRPr="00A06ED0">
        <w:rPr>
          <w:i/>
          <w:iCs/>
        </w:rPr>
        <w:t>Modeling and Simulation of 2D ARMA Terrain Models for Vehicle Dynamics Applications</w:t>
      </w:r>
      <w:r w:rsidRPr="00A06ED0">
        <w:t>. Society of Automotive Engineers, 2007.</w:t>
      </w:r>
    </w:p>
    <w:p w:rsidR="00A06ED0" w:rsidRPr="00A06ED0" w:rsidRDefault="00A06ED0" w:rsidP="00A06ED0">
      <w:pPr>
        <w:pStyle w:val="Bibliography"/>
      </w:pPr>
      <w:r w:rsidRPr="00A06ED0">
        <w:t>[35]</w:t>
      </w:r>
      <w:r w:rsidRPr="00A06ED0">
        <w:tab/>
        <w:t xml:space="preserve"> S. Wagner and J. B. Ferris, “Developing compact autoregressive characterisations of terrain topology profiles,” </w:t>
      </w:r>
      <w:r w:rsidRPr="00A06ED0">
        <w:rPr>
          <w:i/>
          <w:iCs/>
        </w:rPr>
        <w:t>International Journal of Vehicle Systems Modelling and Testing</w:t>
      </w:r>
      <w:r w:rsidRPr="00A06ED0">
        <w:t>, vol. 7, no. 1, pp. 12–25, 2012.</w:t>
      </w:r>
    </w:p>
    <w:p w:rsidR="00A06ED0" w:rsidRPr="00A06ED0" w:rsidRDefault="00A06ED0" w:rsidP="00A06ED0">
      <w:pPr>
        <w:pStyle w:val="Bibliography"/>
      </w:pPr>
      <w:r w:rsidRPr="00A06ED0">
        <w:t>[36]</w:t>
      </w:r>
      <w:r w:rsidRPr="00A06ED0">
        <w:tab/>
        <w:t xml:space="preserve"> J. E. Alexander, “Synthesis  of a PSD Compatible Acceleration Time-History,” </w:t>
      </w:r>
      <w:r w:rsidRPr="00A06ED0">
        <w:rPr>
          <w:i/>
          <w:iCs/>
        </w:rPr>
        <w:t>Submitted to Shock &amp; Vibration Symposium (November 5-9, 2012)</w:t>
      </w:r>
      <w:r w:rsidRPr="00A06ED0">
        <w:t>.</w:t>
      </w:r>
    </w:p>
    <w:p w:rsidR="00A06ED0" w:rsidRPr="00A06ED0" w:rsidRDefault="00A06ED0" w:rsidP="00A06ED0">
      <w:pPr>
        <w:pStyle w:val="Bibliography"/>
      </w:pPr>
      <w:r w:rsidRPr="00A06ED0">
        <w:t>[37]</w:t>
      </w:r>
      <w:r w:rsidRPr="00A06ED0">
        <w:tab/>
        <w:t xml:space="preserve"> A. Steinwoff and W. H. Connon III, “Limitations of the Fourier transform for describing test course profiles,” </w:t>
      </w:r>
      <w:r w:rsidRPr="00A06ED0">
        <w:rPr>
          <w:i/>
          <w:iCs/>
        </w:rPr>
        <w:t>Sound and Vibration</w:t>
      </w:r>
      <w:r w:rsidRPr="00A06ED0">
        <w:t>, vol. 39, no. 2, pp. 12–17, 2005.</w:t>
      </w:r>
    </w:p>
    <w:p w:rsidR="00A06ED0" w:rsidRPr="00A06ED0" w:rsidRDefault="00A06ED0" w:rsidP="00A06ED0">
      <w:pPr>
        <w:pStyle w:val="Bibliography"/>
      </w:pPr>
      <w:r w:rsidRPr="00A06ED0">
        <w:t>[38]</w:t>
      </w:r>
      <w:r w:rsidRPr="00A06ED0">
        <w:tab/>
        <w:t xml:space="preserve"> J. Tessendorf, “Simulating ocean water,” </w:t>
      </w:r>
      <w:r w:rsidRPr="00A06ED0">
        <w:rPr>
          <w:i/>
          <w:iCs/>
        </w:rPr>
        <w:t>Simulating Nature: Realistic and Interactive Techniques. SIGGRAPH</w:t>
      </w:r>
      <w:r w:rsidRPr="00A06ED0">
        <w:t>, 2001.</w:t>
      </w:r>
    </w:p>
    <w:p w:rsidR="00A06ED0" w:rsidRPr="00A06ED0" w:rsidRDefault="00A06ED0" w:rsidP="00A06ED0">
      <w:pPr>
        <w:pStyle w:val="Bibliography"/>
      </w:pPr>
      <w:r w:rsidRPr="00A06ED0">
        <w:t>[39]</w:t>
      </w:r>
      <w:r w:rsidRPr="00A06ED0">
        <w:tab/>
        <w:t xml:space="preserve"> L. Romero and W. K. Melville, “Spatial Statistics of the Sea Surface in Fetch-Limited Conditions,” </w:t>
      </w:r>
      <w:r w:rsidRPr="00A06ED0">
        <w:rPr>
          <w:i/>
          <w:iCs/>
        </w:rPr>
        <w:t>Journal of Physical Oceanography</w:t>
      </w:r>
      <w:r w:rsidRPr="00A06ED0">
        <w:t>, 2011.</w:t>
      </w:r>
    </w:p>
    <w:p w:rsidR="00A06ED0" w:rsidRPr="00A06ED0" w:rsidRDefault="00A06ED0" w:rsidP="00A06ED0">
      <w:pPr>
        <w:pStyle w:val="Bibliography"/>
      </w:pPr>
      <w:r w:rsidRPr="00A06ED0">
        <w:t>[40]</w:t>
      </w:r>
      <w:r w:rsidRPr="00A06ED0">
        <w:tab/>
        <w:t xml:space="preserve"> Jonathan Cameron, Abhi Jain, Terry Huntsberger, Garett Sohl, and Rudranarayan Mukherjee, “Vehicle-Terrain Interaction Modeling and Validation for Planetary Rovers,” NASA JPL, Dartslab, JPL Publication 10-15, 2009.</w:t>
      </w:r>
    </w:p>
    <w:p w:rsidR="00A06ED0" w:rsidRPr="00A06ED0" w:rsidRDefault="00A06ED0" w:rsidP="00A06ED0">
      <w:pPr>
        <w:pStyle w:val="Bibliography"/>
      </w:pPr>
      <w:r w:rsidRPr="00A06ED0">
        <w:t>[41]</w:t>
      </w:r>
      <w:r w:rsidRPr="00A06ED0">
        <w:tab/>
        <w:t xml:space="preserve"> M. Denny, “Introduction to importance sampling in rare-event simulations,” </w:t>
      </w:r>
      <w:r w:rsidRPr="00A06ED0">
        <w:rPr>
          <w:i/>
          <w:iCs/>
        </w:rPr>
        <w:t>European Journal of Physics</w:t>
      </w:r>
      <w:r w:rsidRPr="00A06ED0">
        <w:t>, vol. 22, p. 403, 2001.</w:t>
      </w:r>
    </w:p>
    <w:p w:rsidR="00D9769A" w:rsidRPr="00D9769A" w:rsidRDefault="008E111A" w:rsidP="00D9769A">
      <w:r>
        <w:fldChar w:fldCharType="end"/>
      </w:r>
    </w:p>
    <w:sectPr w:rsidR="00D9769A" w:rsidRPr="00D9769A" w:rsidSect="00126B0D">
      <w:headerReference w:type="default" r:id="rId64"/>
      <w:footerReference w:type="default" r:id="rId65"/>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2E9C" w:rsidRDefault="00D62E9C" w:rsidP="009A7260">
      <w:r>
        <w:separator/>
      </w:r>
    </w:p>
  </w:endnote>
  <w:endnote w:type="continuationSeparator" w:id="0">
    <w:p w:rsidR="00D62E9C" w:rsidRDefault="00D62E9C" w:rsidP="009A72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5C1EDF" w:rsidRDefault="00A06ED0" w:rsidP="004053FF">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sz w:val="16"/>
        <w:szCs w:val="16"/>
      </w:rPr>
      <w:t xml:space="preserve"> </w:t>
    </w:r>
    <w:r>
      <w:rPr>
        <w:rFonts w:asciiTheme="majorHAnsi" w:hAnsiTheme="majorHAnsi"/>
      </w:rPr>
      <w:ptab w:relativeTo="margin" w:alignment="right" w:leader="none"/>
    </w:r>
    <w:r>
      <w:rPr>
        <w:rFonts w:asciiTheme="majorHAnsi" w:hAnsiTheme="majorHAnsi"/>
      </w:rPr>
      <w:t>B-</w:t>
    </w:r>
    <w:fldSimple w:instr=" PAGE   \* MERGEFORMAT ">
      <w:r w:rsidR="009D3C8A" w:rsidRPr="009D3C8A">
        <w:rPr>
          <w:rFonts w:asciiTheme="majorHAnsi" w:hAnsiTheme="majorHAnsi"/>
          <w:noProof/>
        </w:rPr>
        <w:t>4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2E9C" w:rsidRDefault="00D62E9C" w:rsidP="009A7260">
      <w:r>
        <w:separator/>
      </w:r>
    </w:p>
  </w:footnote>
  <w:footnote w:type="continuationSeparator" w:id="0">
    <w:p w:rsidR="00D62E9C" w:rsidRDefault="00D62E9C" w:rsidP="009A7260">
      <w:r>
        <w:continuationSeparator/>
      </w:r>
    </w:p>
  </w:footnote>
  <w:footnote w:id="1">
    <w:p w:rsidR="00A06ED0" w:rsidRPr="009C5E3B" w:rsidRDefault="00A06ED0" w:rsidP="009C5E3B">
      <w:pPr>
        <w:pStyle w:val="Footnote"/>
      </w:pPr>
      <w:r w:rsidRPr="00AC1B37">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A06ED0" w:rsidRDefault="00A06ED0">
      <w:pPr>
        <w:pStyle w:val="FootnoteText"/>
      </w:pPr>
      <w:r w:rsidRPr="00AC1B37">
        <w:rPr>
          <w:rStyle w:val="FootnoteReference"/>
        </w:rPr>
        <w:footnoteRef/>
      </w:r>
      <w:r>
        <w:t xml:space="preserve"> </w:t>
      </w:r>
      <w:hyperlink r:id="rId1" w:history="1">
        <w:r w:rsidRPr="00207697">
          <w:rPr>
            <w:rStyle w:val="Hyperlink"/>
            <w:rFonts w:eastAsiaTheme="minorHAnsi"/>
          </w:rPr>
          <w:t>http://www.gerotek.co.za/</w:t>
        </w:r>
      </w:hyperlink>
      <w:r>
        <w:rPr>
          <w:rFonts w:eastAsiaTheme="minorHAnsi"/>
        </w:rPr>
        <w:t>, Pretoria, South Africa</w:t>
      </w:r>
    </w:p>
  </w:footnote>
  <w:footnote w:id="3">
    <w:p w:rsidR="00A06ED0" w:rsidRDefault="00A06ED0" w:rsidP="00CC02BE">
      <w:pPr>
        <w:pStyle w:val="Footnote"/>
      </w:pPr>
      <w:r w:rsidRPr="00AC1B37">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4">
    <w:p w:rsidR="00D8479F" w:rsidRDefault="00D8479F" w:rsidP="00D8479F">
      <w:pPr>
        <w:pStyle w:val="FootnoteText"/>
      </w:pPr>
      <w:r w:rsidRPr="00AC1B37">
        <w:rPr>
          <w:rStyle w:val="FootnoteReference"/>
        </w:rPr>
        <w:footnoteRef/>
      </w:r>
      <w:r>
        <w:t xml:space="preserve"> techniques such as importance sampling</w:t>
      </w:r>
      <w:r w:rsidR="008E111A">
        <w:fldChar w:fldCharType="begin"/>
      </w:r>
      <w:r>
        <w:instrText xml:space="preserve"> ADDIN ZOTERO_ITEM CSL_CITATION {"citationID":"u6nudkajv","properties":{"formattedCitation":"[41]","plainCitation":"[41]"},"citationItems":[{"id":312,"uris":["http://zotero.org/users/954774/items/H2TRM4VD"],"uri":["http://zotero.org/users/954774/items/H2TRM4VD"]}],"schema":"https://github.com/citation-style-language/schema/raw/master/csl-citation.json"} </w:instrText>
      </w:r>
      <w:r w:rsidR="008E111A">
        <w:fldChar w:fldCharType="separate"/>
      </w:r>
      <w:r w:rsidRPr="00A06ED0">
        <w:t>[41]</w:t>
      </w:r>
      <w:r w:rsidR="008E111A">
        <w:fldChar w:fldCharType="end"/>
      </w:r>
      <w:r>
        <w:t xml:space="preserve"> may be requir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934D78" w:rsidRDefault="008E111A">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C55B53">
          <w:t>2</w:t>
        </w:r>
        <w:r w:rsidR="00A06ED0" w:rsidRPr="00934D78">
          <w:t>: Terrain Characterization</w:t>
        </w:r>
      </w:sdtContent>
    </w:sdt>
  </w:p>
  <w:p w:rsidR="00A06ED0" w:rsidRDefault="00A06ED0">
    <w:pPr>
      <w:pStyle w:val="Header"/>
      <w:pBdr>
        <w:between w:val="single" w:sz="4" w:space="1" w:color="4F81BD" w:themeColor="accent1"/>
      </w:pBdr>
      <w:spacing w:line="276" w:lineRule="auto"/>
      <w:jc w:val="center"/>
    </w:pPr>
  </w:p>
  <w:p w:rsidR="00A06ED0" w:rsidRDefault="00A06ED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0851841"/>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F799E"/>
    <w:multiLevelType w:val="hybridMultilevel"/>
    <w:tmpl w:val="F1D624D4"/>
    <w:lvl w:ilvl="0" w:tplc="5BF671B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D558E"/>
    <w:multiLevelType w:val="hybridMultilevel"/>
    <w:tmpl w:val="0068ED9E"/>
    <w:lvl w:ilvl="0" w:tplc="9B9C282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BE75B1"/>
    <w:multiLevelType w:val="hybridMultilevel"/>
    <w:tmpl w:val="A96E7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9"/>
  </w:num>
  <w:num w:numId="5">
    <w:abstractNumId w:val="5"/>
  </w:num>
  <w:num w:numId="6">
    <w:abstractNumId w:val="7"/>
  </w:num>
  <w:num w:numId="7">
    <w:abstractNumId w:val="4"/>
  </w:num>
  <w:num w:numId="8">
    <w:abstractNumId w:val="12"/>
  </w:num>
  <w:num w:numId="9">
    <w:abstractNumId w:val="6"/>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5"/>
  </w:num>
  <w:num w:numId="15">
    <w:abstractNumId w:val="10"/>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7"/>
  <w:proofState w:spelling="clean" w:grammar="clean"/>
  <w:defaultTabStop w:val="720"/>
  <w:characterSpacingControl w:val="doNotCompress"/>
  <w:hdrShapeDefaults>
    <o:shapedefaults v:ext="edit" spidmax="22529" fillcolor="white">
      <v:fill color="white"/>
    </o:shapedefaults>
  </w:hdrShapeDefaults>
  <w:footnotePr>
    <w:footnote w:id="-1"/>
    <w:footnote w:id="0"/>
  </w:footnotePr>
  <w:endnotePr>
    <w:numFmt w:val="decimal"/>
    <w:endnote w:id="-1"/>
    <w:endnote w:id="0"/>
  </w:endnotePr>
  <w:compat/>
  <w:rsids>
    <w:rsidRoot w:val="009A7260"/>
    <w:rsid w:val="0000219E"/>
    <w:rsid w:val="000136D3"/>
    <w:rsid w:val="00021FFF"/>
    <w:rsid w:val="00033C35"/>
    <w:rsid w:val="000431AF"/>
    <w:rsid w:val="000432C9"/>
    <w:rsid w:val="00044937"/>
    <w:rsid w:val="00045204"/>
    <w:rsid w:val="00053809"/>
    <w:rsid w:val="00067530"/>
    <w:rsid w:val="00070AF7"/>
    <w:rsid w:val="00072A25"/>
    <w:rsid w:val="00092895"/>
    <w:rsid w:val="00093D7B"/>
    <w:rsid w:val="000954AB"/>
    <w:rsid w:val="000A43DE"/>
    <w:rsid w:val="000A7D2D"/>
    <w:rsid w:val="000B0A57"/>
    <w:rsid w:val="000C40F4"/>
    <w:rsid w:val="000C4E10"/>
    <w:rsid w:val="000C6E7F"/>
    <w:rsid w:val="000D0ED9"/>
    <w:rsid w:val="000D20F4"/>
    <w:rsid w:val="000E5982"/>
    <w:rsid w:val="000E5B98"/>
    <w:rsid w:val="000E7F0F"/>
    <w:rsid w:val="00105628"/>
    <w:rsid w:val="00105A09"/>
    <w:rsid w:val="0010659F"/>
    <w:rsid w:val="0012503E"/>
    <w:rsid w:val="00126B0D"/>
    <w:rsid w:val="00143C13"/>
    <w:rsid w:val="001479B6"/>
    <w:rsid w:val="001525F6"/>
    <w:rsid w:val="001555D4"/>
    <w:rsid w:val="0015719E"/>
    <w:rsid w:val="00160083"/>
    <w:rsid w:val="00167E75"/>
    <w:rsid w:val="00171F94"/>
    <w:rsid w:val="00176087"/>
    <w:rsid w:val="0018322F"/>
    <w:rsid w:val="00195598"/>
    <w:rsid w:val="00195763"/>
    <w:rsid w:val="001A0BAB"/>
    <w:rsid w:val="001A3150"/>
    <w:rsid w:val="001B2EEB"/>
    <w:rsid w:val="001D01A8"/>
    <w:rsid w:val="001D3D10"/>
    <w:rsid w:val="001D6E87"/>
    <w:rsid w:val="001E5380"/>
    <w:rsid w:val="001E5C15"/>
    <w:rsid w:val="001E681D"/>
    <w:rsid w:val="001E72AD"/>
    <w:rsid w:val="001F3786"/>
    <w:rsid w:val="002077DB"/>
    <w:rsid w:val="00207F06"/>
    <w:rsid w:val="00211B72"/>
    <w:rsid w:val="002166E5"/>
    <w:rsid w:val="00220EC4"/>
    <w:rsid w:val="00223E10"/>
    <w:rsid w:val="0023076C"/>
    <w:rsid w:val="00240952"/>
    <w:rsid w:val="0024211F"/>
    <w:rsid w:val="002543ED"/>
    <w:rsid w:val="00256371"/>
    <w:rsid w:val="002642B0"/>
    <w:rsid w:val="0027019E"/>
    <w:rsid w:val="00270EFB"/>
    <w:rsid w:val="002738C2"/>
    <w:rsid w:val="0027442C"/>
    <w:rsid w:val="00286EF9"/>
    <w:rsid w:val="00290EF9"/>
    <w:rsid w:val="002929FA"/>
    <w:rsid w:val="00293B5A"/>
    <w:rsid w:val="002B3027"/>
    <w:rsid w:val="002B492E"/>
    <w:rsid w:val="002C0E45"/>
    <w:rsid w:val="002F01F4"/>
    <w:rsid w:val="002F56B8"/>
    <w:rsid w:val="00303DAC"/>
    <w:rsid w:val="003059A0"/>
    <w:rsid w:val="00317276"/>
    <w:rsid w:val="00320294"/>
    <w:rsid w:val="003319DA"/>
    <w:rsid w:val="0033782B"/>
    <w:rsid w:val="00344682"/>
    <w:rsid w:val="00350CD8"/>
    <w:rsid w:val="00355B46"/>
    <w:rsid w:val="00355E5B"/>
    <w:rsid w:val="00356746"/>
    <w:rsid w:val="0036165C"/>
    <w:rsid w:val="00366FF0"/>
    <w:rsid w:val="003702C5"/>
    <w:rsid w:val="00371D92"/>
    <w:rsid w:val="00375672"/>
    <w:rsid w:val="00384AD3"/>
    <w:rsid w:val="003948A0"/>
    <w:rsid w:val="003A785C"/>
    <w:rsid w:val="003B7798"/>
    <w:rsid w:val="003C3EFF"/>
    <w:rsid w:val="003D20F4"/>
    <w:rsid w:val="003D7334"/>
    <w:rsid w:val="003E422B"/>
    <w:rsid w:val="003E7270"/>
    <w:rsid w:val="003F0417"/>
    <w:rsid w:val="003F16BF"/>
    <w:rsid w:val="003F29DB"/>
    <w:rsid w:val="003F2AC4"/>
    <w:rsid w:val="004053FF"/>
    <w:rsid w:val="00405E0B"/>
    <w:rsid w:val="0041744C"/>
    <w:rsid w:val="00425A02"/>
    <w:rsid w:val="00426B17"/>
    <w:rsid w:val="00431CE8"/>
    <w:rsid w:val="00432388"/>
    <w:rsid w:val="00434927"/>
    <w:rsid w:val="00437888"/>
    <w:rsid w:val="004433F6"/>
    <w:rsid w:val="00445132"/>
    <w:rsid w:val="00447B9D"/>
    <w:rsid w:val="0045604B"/>
    <w:rsid w:val="00463405"/>
    <w:rsid w:val="00473208"/>
    <w:rsid w:val="00476636"/>
    <w:rsid w:val="0048047D"/>
    <w:rsid w:val="00481203"/>
    <w:rsid w:val="00481484"/>
    <w:rsid w:val="00496E84"/>
    <w:rsid w:val="004A53E8"/>
    <w:rsid w:val="004A54AD"/>
    <w:rsid w:val="004A6A9B"/>
    <w:rsid w:val="004B1FC1"/>
    <w:rsid w:val="004B2B4B"/>
    <w:rsid w:val="004B3741"/>
    <w:rsid w:val="004B6A3C"/>
    <w:rsid w:val="004D5E8F"/>
    <w:rsid w:val="004E5D0D"/>
    <w:rsid w:val="004F0703"/>
    <w:rsid w:val="004F73C2"/>
    <w:rsid w:val="004F76E7"/>
    <w:rsid w:val="005009C7"/>
    <w:rsid w:val="00504EC1"/>
    <w:rsid w:val="005052D1"/>
    <w:rsid w:val="005125C4"/>
    <w:rsid w:val="00515320"/>
    <w:rsid w:val="00521E37"/>
    <w:rsid w:val="0052593E"/>
    <w:rsid w:val="00536AE1"/>
    <w:rsid w:val="0054185C"/>
    <w:rsid w:val="0054489E"/>
    <w:rsid w:val="005457F8"/>
    <w:rsid w:val="005471CF"/>
    <w:rsid w:val="00556241"/>
    <w:rsid w:val="00556B5D"/>
    <w:rsid w:val="00575655"/>
    <w:rsid w:val="0058147C"/>
    <w:rsid w:val="00584009"/>
    <w:rsid w:val="005950FD"/>
    <w:rsid w:val="005961E0"/>
    <w:rsid w:val="005A3450"/>
    <w:rsid w:val="005A4AE5"/>
    <w:rsid w:val="005C1EDF"/>
    <w:rsid w:val="005C23E3"/>
    <w:rsid w:val="005E0F7A"/>
    <w:rsid w:val="005E14AA"/>
    <w:rsid w:val="005E584B"/>
    <w:rsid w:val="005E603B"/>
    <w:rsid w:val="005E7845"/>
    <w:rsid w:val="005F16AE"/>
    <w:rsid w:val="005F56CA"/>
    <w:rsid w:val="00600D72"/>
    <w:rsid w:val="006024D3"/>
    <w:rsid w:val="0060791B"/>
    <w:rsid w:val="006119CE"/>
    <w:rsid w:val="00614031"/>
    <w:rsid w:val="00624292"/>
    <w:rsid w:val="00627BC4"/>
    <w:rsid w:val="0063390F"/>
    <w:rsid w:val="006461CF"/>
    <w:rsid w:val="00655780"/>
    <w:rsid w:val="0066019C"/>
    <w:rsid w:val="0066312E"/>
    <w:rsid w:val="00663DFD"/>
    <w:rsid w:val="00663F67"/>
    <w:rsid w:val="00665E9C"/>
    <w:rsid w:val="00674A94"/>
    <w:rsid w:val="0067693B"/>
    <w:rsid w:val="00676C3C"/>
    <w:rsid w:val="006879C2"/>
    <w:rsid w:val="0069152D"/>
    <w:rsid w:val="00697318"/>
    <w:rsid w:val="006B4CEC"/>
    <w:rsid w:val="006B56A9"/>
    <w:rsid w:val="006D28AD"/>
    <w:rsid w:val="006E09FC"/>
    <w:rsid w:val="006E1D01"/>
    <w:rsid w:val="006E257D"/>
    <w:rsid w:val="006E67AE"/>
    <w:rsid w:val="006F020C"/>
    <w:rsid w:val="006F7812"/>
    <w:rsid w:val="00703133"/>
    <w:rsid w:val="007055F5"/>
    <w:rsid w:val="0070795F"/>
    <w:rsid w:val="00714F6E"/>
    <w:rsid w:val="00731ED9"/>
    <w:rsid w:val="00742780"/>
    <w:rsid w:val="00751B58"/>
    <w:rsid w:val="00754861"/>
    <w:rsid w:val="0076178A"/>
    <w:rsid w:val="007628B8"/>
    <w:rsid w:val="00765B95"/>
    <w:rsid w:val="00766CF0"/>
    <w:rsid w:val="0077137A"/>
    <w:rsid w:val="0077494C"/>
    <w:rsid w:val="007758C2"/>
    <w:rsid w:val="00784649"/>
    <w:rsid w:val="007928AE"/>
    <w:rsid w:val="007A3648"/>
    <w:rsid w:val="007B3A46"/>
    <w:rsid w:val="007B689C"/>
    <w:rsid w:val="007C037F"/>
    <w:rsid w:val="007D2AEE"/>
    <w:rsid w:val="007D5396"/>
    <w:rsid w:val="007E1EA2"/>
    <w:rsid w:val="007E2166"/>
    <w:rsid w:val="007E462E"/>
    <w:rsid w:val="007F0EC9"/>
    <w:rsid w:val="007F2464"/>
    <w:rsid w:val="007F2670"/>
    <w:rsid w:val="007F2A5E"/>
    <w:rsid w:val="007F41E7"/>
    <w:rsid w:val="007F43C7"/>
    <w:rsid w:val="00804D14"/>
    <w:rsid w:val="0081186A"/>
    <w:rsid w:val="00823626"/>
    <w:rsid w:val="00824D96"/>
    <w:rsid w:val="00831B38"/>
    <w:rsid w:val="008359D2"/>
    <w:rsid w:val="00837915"/>
    <w:rsid w:val="00837A9C"/>
    <w:rsid w:val="00840AC7"/>
    <w:rsid w:val="00844BA8"/>
    <w:rsid w:val="00863C41"/>
    <w:rsid w:val="00866964"/>
    <w:rsid w:val="008673D7"/>
    <w:rsid w:val="0087634E"/>
    <w:rsid w:val="008772B9"/>
    <w:rsid w:val="00880E08"/>
    <w:rsid w:val="00884D05"/>
    <w:rsid w:val="0089685E"/>
    <w:rsid w:val="008A36A5"/>
    <w:rsid w:val="008B0EA7"/>
    <w:rsid w:val="008B1FCF"/>
    <w:rsid w:val="008C1942"/>
    <w:rsid w:val="008C1F55"/>
    <w:rsid w:val="008C1FB8"/>
    <w:rsid w:val="008C59F5"/>
    <w:rsid w:val="008D044D"/>
    <w:rsid w:val="008D0EAD"/>
    <w:rsid w:val="008D418F"/>
    <w:rsid w:val="008D4BA8"/>
    <w:rsid w:val="008D7E23"/>
    <w:rsid w:val="008E111A"/>
    <w:rsid w:val="008F26AC"/>
    <w:rsid w:val="008F2981"/>
    <w:rsid w:val="009104FD"/>
    <w:rsid w:val="00924321"/>
    <w:rsid w:val="0092590E"/>
    <w:rsid w:val="009338F7"/>
    <w:rsid w:val="00934D78"/>
    <w:rsid w:val="00937807"/>
    <w:rsid w:val="00942800"/>
    <w:rsid w:val="00944150"/>
    <w:rsid w:val="009466AE"/>
    <w:rsid w:val="00957A1D"/>
    <w:rsid w:val="009673AA"/>
    <w:rsid w:val="009705B2"/>
    <w:rsid w:val="00970C9B"/>
    <w:rsid w:val="0097206A"/>
    <w:rsid w:val="00974917"/>
    <w:rsid w:val="0097593E"/>
    <w:rsid w:val="00981772"/>
    <w:rsid w:val="0098496C"/>
    <w:rsid w:val="009918DE"/>
    <w:rsid w:val="009920C3"/>
    <w:rsid w:val="00994BAB"/>
    <w:rsid w:val="0099552C"/>
    <w:rsid w:val="009A7260"/>
    <w:rsid w:val="009B511E"/>
    <w:rsid w:val="009C0687"/>
    <w:rsid w:val="009C110C"/>
    <w:rsid w:val="009C2484"/>
    <w:rsid w:val="009C5E3B"/>
    <w:rsid w:val="009D11B4"/>
    <w:rsid w:val="009D3C8A"/>
    <w:rsid w:val="009E0CB2"/>
    <w:rsid w:val="009E0F11"/>
    <w:rsid w:val="009E6674"/>
    <w:rsid w:val="009F0E72"/>
    <w:rsid w:val="009F5B9A"/>
    <w:rsid w:val="009F6379"/>
    <w:rsid w:val="00A031BD"/>
    <w:rsid w:val="00A06ADD"/>
    <w:rsid w:val="00A06ED0"/>
    <w:rsid w:val="00A077AF"/>
    <w:rsid w:val="00A14232"/>
    <w:rsid w:val="00A142EC"/>
    <w:rsid w:val="00A1469E"/>
    <w:rsid w:val="00A26641"/>
    <w:rsid w:val="00A33D10"/>
    <w:rsid w:val="00A4018D"/>
    <w:rsid w:val="00A401D5"/>
    <w:rsid w:val="00A416CC"/>
    <w:rsid w:val="00A43708"/>
    <w:rsid w:val="00A45270"/>
    <w:rsid w:val="00A45CE9"/>
    <w:rsid w:val="00A46F47"/>
    <w:rsid w:val="00A475B0"/>
    <w:rsid w:val="00A5179F"/>
    <w:rsid w:val="00A53E24"/>
    <w:rsid w:val="00A5751F"/>
    <w:rsid w:val="00A616DA"/>
    <w:rsid w:val="00A76CFF"/>
    <w:rsid w:val="00A879E0"/>
    <w:rsid w:val="00AA663D"/>
    <w:rsid w:val="00AB2545"/>
    <w:rsid w:val="00AB5F7F"/>
    <w:rsid w:val="00AC1B37"/>
    <w:rsid w:val="00AC4B0B"/>
    <w:rsid w:val="00AC6522"/>
    <w:rsid w:val="00AC778A"/>
    <w:rsid w:val="00AD055E"/>
    <w:rsid w:val="00AE2EDB"/>
    <w:rsid w:val="00AE312F"/>
    <w:rsid w:val="00AE69F5"/>
    <w:rsid w:val="00AF2095"/>
    <w:rsid w:val="00AF77E8"/>
    <w:rsid w:val="00AF785A"/>
    <w:rsid w:val="00B1126C"/>
    <w:rsid w:val="00B11B72"/>
    <w:rsid w:val="00B143A3"/>
    <w:rsid w:val="00B21EC1"/>
    <w:rsid w:val="00B2701E"/>
    <w:rsid w:val="00B3274D"/>
    <w:rsid w:val="00B32A56"/>
    <w:rsid w:val="00B32BE5"/>
    <w:rsid w:val="00B33D55"/>
    <w:rsid w:val="00B35060"/>
    <w:rsid w:val="00B44021"/>
    <w:rsid w:val="00B53A31"/>
    <w:rsid w:val="00B540C7"/>
    <w:rsid w:val="00B5477F"/>
    <w:rsid w:val="00B56BF5"/>
    <w:rsid w:val="00B57E62"/>
    <w:rsid w:val="00B66843"/>
    <w:rsid w:val="00B727F7"/>
    <w:rsid w:val="00B74331"/>
    <w:rsid w:val="00B77C8B"/>
    <w:rsid w:val="00B80110"/>
    <w:rsid w:val="00B81DF1"/>
    <w:rsid w:val="00B84537"/>
    <w:rsid w:val="00B949BC"/>
    <w:rsid w:val="00B9637B"/>
    <w:rsid w:val="00BB5D0A"/>
    <w:rsid w:val="00BC34C7"/>
    <w:rsid w:val="00BC504C"/>
    <w:rsid w:val="00BD13DE"/>
    <w:rsid w:val="00BD4097"/>
    <w:rsid w:val="00BE2746"/>
    <w:rsid w:val="00BF1CAC"/>
    <w:rsid w:val="00BF1E32"/>
    <w:rsid w:val="00BF20FB"/>
    <w:rsid w:val="00BF3082"/>
    <w:rsid w:val="00C00C4C"/>
    <w:rsid w:val="00C01AB3"/>
    <w:rsid w:val="00C04A7A"/>
    <w:rsid w:val="00C04DBD"/>
    <w:rsid w:val="00C1008E"/>
    <w:rsid w:val="00C17708"/>
    <w:rsid w:val="00C23705"/>
    <w:rsid w:val="00C30CAC"/>
    <w:rsid w:val="00C32DE6"/>
    <w:rsid w:val="00C33344"/>
    <w:rsid w:val="00C33D9C"/>
    <w:rsid w:val="00C348A5"/>
    <w:rsid w:val="00C37593"/>
    <w:rsid w:val="00C45674"/>
    <w:rsid w:val="00C464CF"/>
    <w:rsid w:val="00C50B81"/>
    <w:rsid w:val="00C55B53"/>
    <w:rsid w:val="00C646BB"/>
    <w:rsid w:val="00C6688F"/>
    <w:rsid w:val="00C7110B"/>
    <w:rsid w:val="00C72E84"/>
    <w:rsid w:val="00C7322B"/>
    <w:rsid w:val="00C738CA"/>
    <w:rsid w:val="00C752C0"/>
    <w:rsid w:val="00C752DC"/>
    <w:rsid w:val="00C75A7D"/>
    <w:rsid w:val="00C76E69"/>
    <w:rsid w:val="00C80F50"/>
    <w:rsid w:val="00C81FB9"/>
    <w:rsid w:val="00C84683"/>
    <w:rsid w:val="00C87444"/>
    <w:rsid w:val="00C95D38"/>
    <w:rsid w:val="00C9679F"/>
    <w:rsid w:val="00CA0335"/>
    <w:rsid w:val="00CA6DE5"/>
    <w:rsid w:val="00CB08B9"/>
    <w:rsid w:val="00CC02A4"/>
    <w:rsid w:val="00CC02BE"/>
    <w:rsid w:val="00CC7F5B"/>
    <w:rsid w:val="00CD1FA1"/>
    <w:rsid w:val="00CD2DD9"/>
    <w:rsid w:val="00CD3C16"/>
    <w:rsid w:val="00CE2010"/>
    <w:rsid w:val="00CE3555"/>
    <w:rsid w:val="00CF25EE"/>
    <w:rsid w:val="00CF2B83"/>
    <w:rsid w:val="00D023BE"/>
    <w:rsid w:val="00D06708"/>
    <w:rsid w:val="00D07978"/>
    <w:rsid w:val="00D161EB"/>
    <w:rsid w:val="00D22484"/>
    <w:rsid w:val="00D409EA"/>
    <w:rsid w:val="00D40BB1"/>
    <w:rsid w:val="00D43283"/>
    <w:rsid w:val="00D45CDE"/>
    <w:rsid w:val="00D4782E"/>
    <w:rsid w:val="00D5290E"/>
    <w:rsid w:val="00D57783"/>
    <w:rsid w:val="00D60492"/>
    <w:rsid w:val="00D61062"/>
    <w:rsid w:val="00D62E9C"/>
    <w:rsid w:val="00D72329"/>
    <w:rsid w:val="00D8479F"/>
    <w:rsid w:val="00D8685F"/>
    <w:rsid w:val="00D873E4"/>
    <w:rsid w:val="00D915BC"/>
    <w:rsid w:val="00D9769A"/>
    <w:rsid w:val="00DA182B"/>
    <w:rsid w:val="00DA20EE"/>
    <w:rsid w:val="00DC2CF9"/>
    <w:rsid w:val="00DC7D10"/>
    <w:rsid w:val="00DE2EA6"/>
    <w:rsid w:val="00DE4814"/>
    <w:rsid w:val="00DE58F4"/>
    <w:rsid w:val="00DE6059"/>
    <w:rsid w:val="00DF3BDA"/>
    <w:rsid w:val="00DF3E1B"/>
    <w:rsid w:val="00DF521C"/>
    <w:rsid w:val="00E0118D"/>
    <w:rsid w:val="00E02D24"/>
    <w:rsid w:val="00E04190"/>
    <w:rsid w:val="00E100CD"/>
    <w:rsid w:val="00E109A5"/>
    <w:rsid w:val="00E16C6D"/>
    <w:rsid w:val="00E23697"/>
    <w:rsid w:val="00E239CC"/>
    <w:rsid w:val="00E310E1"/>
    <w:rsid w:val="00E31112"/>
    <w:rsid w:val="00E311D2"/>
    <w:rsid w:val="00E34201"/>
    <w:rsid w:val="00E418DF"/>
    <w:rsid w:val="00E42FE5"/>
    <w:rsid w:val="00E509DA"/>
    <w:rsid w:val="00E5399C"/>
    <w:rsid w:val="00E54CDA"/>
    <w:rsid w:val="00E6480E"/>
    <w:rsid w:val="00E77100"/>
    <w:rsid w:val="00E829FA"/>
    <w:rsid w:val="00E85C1C"/>
    <w:rsid w:val="00E85FDD"/>
    <w:rsid w:val="00E910CB"/>
    <w:rsid w:val="00E96608"/>
    <w:rsid w:val="00E97DF4"/>
    <w:rsid w:val="00EA3575"/>
    <w:rsid w:val="00EA56BF"/>
    <w:rsid w:val="00EB2BFE"/>
    <w:rsid w:val="00EB4F77"/>
    <w:rsid w:val="00EB7F3C"/>
    <w:rsid w:val="00EC0579"/>
    <w:rsid w:val="00EC2389"/>
    <w:rsid w:val="00EC3645"/>
    <w:rsid w:val="00EC4950"/>
    <w:rsid w:val="00ED43BA"/>
    <w:rsid w:val="00EE74DF"/>
    <w:rsid w:val="00EF2776"/>
    <w:rsid w:val="00F01F25"/>
    <w:rsid w:val="00F13360"/>
    <w:rsid w:val="00F17472"/>
    <w:rsid w:val="00F23A5F"/>
    <w:rsid w:val="00F2796F"/>
    <w:rsid w:val="00F42018"/>
    <w:rsid w:val="00F565D3"/>
    <w:rsid w:val="00F6240A"/>
    <w:rsid w:val="00F64AFD"/>
    <w:rsid w:val="00F668DD"/>
    <w:rsid w:val="00F66B4F"/>
    <w:rsid w:val="00F673F9"/>
    <w:rsid w:val="00F765B9"/>
    <w:rsid w:val="00F84F0D"/>
    <w:rsid w:val="00FB1C62"/>
    <w:rsid w:val="00FB4608"/>
    <w:rsid w:val="00FC18A0"/>
    <w:rsid w:val="00FC6A6F"/>
    <w:rsid w:val="00FE4FF7"/>
    <w:rsid w:val="00FE7B3A"/>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fillcolor="white">
      <v:fill color="white"/>
    </o:shapedefaults>
    <o:shapelayout v:ext="edit">
      <o:idmap v:ext="edit" data="1"/>
      <o:rules v:ext="edit">
        <o:r id="V:Rule50" type="arc" idref="#_x0000_s1257"/>
        <o:r id="V:Rule52" type="arc" idref="#_x0000_s1258"/>
        <o:r id="V:Rule66" type="connector" idref="#_x0000_s1275"/>
        <o:r id="V:Rule67" type="connector" idref="#_x0000_s1231"/>
        <o:r id="V:Rule68" type="connector" idref="#_x0000_s1202"/>
        <o:r id="V:Rule69" type="connector" idref="#_x0000_s1236"/>
        <o:r id="V:Rule70" type="connector" idref="#_x0000_s1209"/>
        <o:r id="V:Rule71" type="connector" idref="#_x0000_s1226"/>
        <o:r id="V:Rule72" type="connector" idref="#_x0000_s1242"/>
        <o:r id="V:Rule73" type="connector" idref="#_x0000_s1200"/>
        <o:r id="V:Rule74" type="connector" idref="#_x0000_s1228"/>
        <o:r id="V:Rule75" type="connector" idref="#_x0000_s1250"/>
        <o:r id="V:Rule76" type="connector" idref="#_x0000_s1244"/>
        <o:r id="V:Rule77" type="connector" idref="#_x0000_s1247"/>
        <o:r id="V:Rule78" type="connector" idref="#_x0000_s1227"/>
        <o:r id="V:Rule79" type="connector" idref="#_x0000_s1233"/>
        <o:r id="V:Rule80" type="connector" idref="#_x0000_s1280"/>
        <o:r id="V:Rule81" type="connector" idref="#_x0000_s1206"/>
        <o:r id="V:Rule82" type="connector" idref="#_x0000_s1254"/>
        <o:r id="V:Rule83" type="connector" idref="#_x0000_s1239"/>
        <o:r id="V:Rule84" type="connector" idref="#_x0000_s1198"/>
        <o:r id="V:Rule85" type="connector" idref="#_x0000_s1296"/>
        <o:r id="V:Rule86" type="connector" idref="#_x0000_s1252"/>
        <o:r id="V:Rule87" type="connector" idref="#_x0000_s1210"/>
        <o:r id="V:Rule88" type="connector" idref="#_x0000_s1223"/>
        <o:r id="V:Rule89" type="connector" idref="#_x0000_s1238"/>
        <o:r id="V:Rule90" type="connector" idref="#_x0000_s1218"/>
        <o:r id="V:Rule91" type="connector" idref="#_x0000_s1283"/>
        <o:r id="V:Rule92" type="connector" idref="#_x0000_s1255"/>
        <o:r id="V:Rule93" type="connector" idref="#_x0000_s1204"/>
        <o:r id="V:Rule94" type="connector" idref="#_x0000_s1274"/>
        <o:r id="V:Rule95" type="connector" idref="#_x0000_s1211"/>
        <o:r id="V:Rule96" type="connector" idref="#_x0000_s1225"/>
        <o:r id="V:Rule97" type="connector" idref="#_x0000_s1251"/>
        <o:r id="V:Rule98" type="connector" idref="#_x0000_s1240"/>
        <o:r id="V:Rule99" type="connector" idref="#_x0000_s1230"/>
        <o:r id="V:Rule100" type="connector" idref="#_x0000_s1234"/>
        <o:r id="V:Rule101" type="connector" idref="#_x0000_s1281"/>
        <o:r id="V:Rule102" type="connector" idref="#_x0000_s1246"/>
        <o:r id="V:Rule103" type="connector" idref="#_x0000_s1245"/>
        <o:r id="V:Rule104" type="connector" idref="#_x0000_s1214"/>
        <o:r id="V:Rule105" type="connector" idref="#_x0000_s1232"/>
        <o:r id="V:Rule106" type="connector" idref="#_x0000_s1279"/>
        <o:r id="V:Rule107" type="connector" idref="#_x0000_s1248"/>
        <o:r id="V:Rule108" type="connector" idref="#_x0000_s1203"/>
        <o:r id="V:Rule109" type="connector" idref="#_x0000_s1208"/>
        <o:r id="V:Rule110" type="connector" idref="#_x0000_s1235"/>
        <o:r id="V:Rule111" type="connector" idref="#_x0000_s1243"/>
        <o:r id="V:Rule112" type="connector" idref="#_x0000_s1224"/>
        <o:r id="V:Rule113" type="connector" idref="#_x0000_s1213"/>
        <o:r id="V:Rule114" type="connector" idref="#_x0000_s1256"/>
        <o:r id="V:Rule115" type="connector" idref="#_x0000_s1217"/>
        <o:r id="V:Rule116" type="connector" idref="#_x0000_s1207"/>
        <o:r id="V:Rule117" type="connector" idref="#_x0000_s1222"/>
        <o:r id="V:Rule118" type="connector" idref="#_x0000_s1277"/>
        <o:r id="V:Rule119" type="connector" idref="#_x0000_s1295"/>
        <o:r id="V:Rule120" type="connector" idref="#_x0000_s1201"/>
        <o:r id="V:Rule121" type="connector" idref="#_x0000_s1241"/>
        <o:r id="V:Rule122" type="connector" idref="#_x0000_s1229"/>
        <o:r id="V:Rule123" type="connector" idref="#_x0000_s1199"/>
        <o:r id="V:Rule124" type="connector" idref="#_x0000_s1249"/>
        <o:r id="V:Rule125" type="connector" idref="#_x0000_s1212"/>
        <o:r id="V:Rule126" type="connector" idref="#_x0000_s1297"/>
        <o:r id="V:Rule127" type="connector" idref="#_x0000_s1205"/>
        <o:r id="V:Rule128" type="connector" idref="#_x0000_s1282"/>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3274D"/>
    <w:pPr>
      <w:keepNext/>
      <w:numPr>
        <w:numId w:val="1"/>
      </w:numPr>
      <w:spacing w:before="240"/>
      <w:outlineLvl w:val="0"/>
    </w:pPr>
    <w:rPr>
      <w:rFonts w:ascii="Arial" w:hAnsi="Arial"/>
      <w:b/>
      <w:u w:val="single"/>
    </w:rPr>
  </w:style>
  <w:style w:type="paragraph" w:styleId="Heading2">
    <w:name w:val="heading 2"/>
    <w:basedOn w:val="Normal"/>
    <w:next w:val="Normal"/>
    <w:link w:val="Heading2Char"/>
    <w:qFormat/>
    <w:rsid w:val="00C752C0"/>
    <w:pPr>
      <w:numPr>
        <w:ilvl w:val="1"/>
        <w:numId w:val="1"/>
      </w:numPr>
      <w:outlineLvl w:val="1"/>
    </w:pPr>
    <w:rPr>
      <w:b/>
      <w:i/>
    </w:r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274D"/>
    <w:rPr>
      <w:rFonts w:ascii="Arial" w:eastAsia="Times New Roman" w:hAnsi="Arial" w:cs="Times New Roman"/>
      <w:b/>
      <w:sz w:val="20"/>
      <w:szCs w:val="20"/>
      <w:u w:val="single"/>
    </w:rPr>
  </w:style>
  <w:style w:type="character" w:customStyle="1" w:styleId="Heading2Char">
    <w:name w:val="Heading 2 Char"/>
    <w:basedOn w:val="DefaultParagraphFont"/>
    <w:link w:val="Heading2"/>
    <w:rsid w:val="00C752C0"/>
    <w:rPr>
      <w:rFonts w:ascii="Times New Roman" w:eastAsia="Times New Roman" w:hAnsi="Times New Roman" w:cs="Times New Roman"/>
      <w:b/>
      <w:i/>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 w:type="paragraph" w:styleId="NormalWeb">
    <w:name w:val="Normal (Web)"/>
    <w:basedOn w:val="Normal"/>
    <w:uiPriority w:val="99"/>
    <w:semiHidden/>
    <w:unhideWhenUsed/>
    <w:rsid w:val="00B35060"/>
    <w:pPr>
      <w:suppressAutoHyphens w:val="0"/>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r="http://schemas.openxmlformats.org/officeDocument/2006/relationships" xmlns:w="http://schemas.openxmlformats.org/wordprocessingml/2006/main">
  <w:divs>
    <w:div w:id="27030683">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414522138">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389112592">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gif"/><Relationship Id="rId21" Type="http://schemas.openxmlformats.org/officeDocument/2006/relationships/image" Target="media/image11.png"/><Relationship Id="rId34" Type="http://schemas.openxmlformats.org/officeDocument/2006/relationships/image" Target="cid:image001.gif@01CDCC98.B04A7F60" TargetMode="External"/><Relationship Id="rId42" Type="http://schemas.openxmlformats.org/officeDocument/2006/relationships/chart" Target="charts/chart5.xm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gif"/><Relationship Id="rId63" Type="http://schemas.openxmlformats.org/officeDocument/2006/relationships/image" Target="cid:005901cd16dc$0a7ad250$0300a8c0@side"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gi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image" Target="media/image22.gif"/><Relationship Id="rId37" Type="http://schemas.openxmlformats.org/officeDocument/2006/relationships/image" Target="media/image26.gif"/><Relationship Id="rId40" Type="http://schemas.openxmlformats.org/officeDocument/2006/relationships/image" Target="media/image29.gif"/><Relationship Id="rId45" Type="http://schemas.openxmlformats.org/officeDocument/2006/relationships/image" Target="media/image34.png"/><Relationship Id="rId53" Type="http://schemas.openxmlformats.org/officeDocument/2006/relationships/chart" Target="charts/chart6.xml"/><Relationship Id="rId58" Type="http://schemas.openxmlformats.org/officeDocument/2006/relationships/package" Target="embeddings/Microsoft_Office_PowerPoint_Slide1.sldx"/><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49" Type="http://schemas.openxmlformats.org/officeDocument/2006/relationships/image" Target="media/image38.gif"/><Relationship Id="rId57" Type="http://schemas.openxmlformats.org/officeDocument/2006/relationships/image" Target="media/image45.emf"/><Relationship Id="rId61" Type="http://schemas.openxmlformats.org/officeDocument/2006/relationships/image" Target="media/image47.png"/><Relationship Id="rId10" Type="http://schemas.openxmlformats.org/officeDocument/2006/relationships/chart" Target="charts/chart2.xml"/><Relationship Id="rId19" Type="http://schemas.openxmlformats.org/officeDocument/2006/relationships/image" Target="media/image9.emf"/><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gif"/><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gif"/><Relationship Id="rId56" Type="http://schemas.openxmlformats.org/officeDocument/2006/relationships/image" Target="media/image44.gif"/><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0.gif"/><Relationship Id="rId3" Type="http://schemas.openxmlformats.org/officeDocument/2006/relationships/numbering" Target="numbering.xml"/><Relationship Id="rId12" Type="http://schemas.openxmlformats.org/officeDocument/2006/relationships/chart" Target="charts/chart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7.xml"/><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0.gif"/><Relationship Id="rId54" Type="http://schemas.openxmlformats.org/officeDocument/2006/relationships/image" Target="media/image42.gif"/><Relationship Id="rId62" Type="http://schemas.openxmlformats.org/officeDocument/2006/relationships/image" Target="media/image48.png"/></Relationships>
</file>

<file path=word/_rels/footnotes.xml.rels><?xml version="1.0" encoding="UTF-8" standalone="yes"?>
<Relationships xmlns="http://schemas.openxmlformats.org/package/2006/relationships"><Relationship Id="rId1" Type="http://schemas.openxmlformats.org/officeDocument/2006/relationships/hyperlink" Target="http://www.gerotek.co.za/"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fs2\commeng\common\DARPA_C2M2L\Deliveries\FINAL%20REPORT\Appendix\rough_roa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4.gif"/></Relationships>
</file>

<file path=word/charts/_rels/chart5.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31.gif"/></Relationships>
</file>

<file path=word/charts/_rels/chart6.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00"/>
            </a:pPr>
            <a:r>
              <a:rPr lang="en-US" sz="1000"/>
              <a:t>Improved gravel road</a:t>
            </a:r>
            <a:br>
              <a:rPr lang="en-US" sz="1000"/>
            </a:br>
            <a:r>
              <a:rPr lang="en-US" sz="1000"/>
              <a:t>power law ≈ 1/S</a:t>
            </a:r>
            <a:r>
              <a:rPr lang="en-US" sz="1000" baseline="30000"/>
              <a:t>2</a:t>
            </a:r>
          </a:p>
        </c:rich>
      </c:tx>
      <c:layout>
        <c:manualLayout>
          <c:xMode val="edge"/>
          <c:yMode val="edge"/>
          <c:x val="0.44663918573456995"/>
          <c:y val="9.4773812854819048E-2"/>
        </c:manualLayout>
      </c:layout>
      <c:overlay val="1"/>
      <c:spPr>
        <a:solidFill>
          <a:schemeClr val="bg1"/>
        </a:solidFill>
      </c:spPr>
    </c:title>
    <c:plotArea>
      <c:layout>
        <c:manualLayout>
          <c:layoutTarget val="inner"/>
          <c:xMode val="edge"/>
          <c:yMode val="edge"/>
          <c:x val="0.23766998019613059"/>
          <c:y val="8.2344823953863375E-2"/>
          <c:w val="0.72071315880261022"/>
          <c:h val="0.70893670063818082"/>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844E-2</c:v>
                </c:pt>
                <c:pt idx="6">
                  <c:v>1.1481536214969123E-2</c:v>
                </c:pt>
                <c:pt idx="7">
                  <c:v>1.1748975549395482E-2</c:v>
                </c:pt>
                <c:pt idx="8">
                  <c:v>1.2022644346174125E-2</c:v>
                </c:pt>
                <c:pt idx="9">
                  <c:v>1.2302687708123809E-2</c:v>
                </c:pt>
                <c:pt idx="10">
                  <c:v>1.2589254117941659E-2</c:v>
                </c:pt>
                <c:pt idx="11">
                  <c:v>1.2882495516931361E-2</c:v>
                </c:pt>
                <c:pt idx="12">
                  <c:v>1.3182567385564246E-2</c:v>
                </c:pt>
                <c:pt idx="13">
                  <c:v>1.3489628825916545E-2</c:v>
                </c:pt>
                <c:pt idx="14">
                  <c:v>1.3803842646029003E-2</c:v>
                </c:pt>
                <c:pt idx="15">
                  <c:v>1.4125375446227729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645E-2</c:v>
                </c:pt>
                <c:pt idx="24">
                  <c:v>1.7378008287493755E-2</c:v>
                </c:pt>
                <c:pt idx="25">
                  <c:v>1.7782794100389226E-2</c:v>
                </c:pt>
                <c:pt idx="26">
                  <c:v>1.8197008586099829E-2</c:v>
                </c:pt>
                <c:pt idx="27">
                  <c:v>1.862087136662904E-2</c:v>
                </c:pt>
                <c:pt idx="28">
                  <c:v>1.9054607179632473E-2</c:v>
                </c:pt>
                <c:pt idx="29">
                  <c:v>1.9498445997580483E-2</c:v>
                </c:pt>
                <c:pt idx="30">
                  <c:v>1.9952623149689028E-2</c:v>
                </c:pt>
                <c:pt idx="31">
                  <c:v>2.0417379446695492E-2</c:v>
                </c:pt>
                <c:pt idx="32">
                  <c:v>2.0892961308540403E-2</c:v>
                </c:pt>
                <c:pt idx="33">
                  <c:v>2.1379620895022346E-2</c:v>
                </c:pt>
                <c:pt idx="34">
                  <c:v>2.1877616239495606E-2</c:v>
                </c:pt>
                <c:pt idx="35">
                  <c:v>2.2387211385683742E-2</c:v>
                </c:pt>
                <c:pt idx="36">
                  <c:v>2.2908676527678064E-2</c:v>
                </c:pt>
                <c:pt idx="37">
                  <c:v>2.344228815319924E-2</c:v>
                </c:pt>
                <c:pt idx="38">
                  <c:v>2.3988329190194908E-2</c:v>
                </c:pt>
                <c:pt idx="39">
                  <c:v>2.4547089156850308E-2</c:v>
                </c:pt>
                <c:pt idx="40">
                  <c:v>2.5118864315095787E-2</c:v>
                </c:pt>
                <c:pt idx="41">
                  <c:v>2.5703957827688681E-2</c:v>
                </c:pt>
                <c:pt idx="42">
                  <c:v>2.6302679918953832E-2</c:v>
                </c:pt>
                <c:pt idx="43">
                  <c:v>2.6915348039269642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56E-2</c:v>
                </c:pt>
                <c:pt idx="55">
                  <c:v>3.5481338923358044E-2</c:v>
                </c:pt>
                <c:pt idx="56">
                  <c:v>3.6307805477010811E-2</c:v>
                </c:pt>
                <c:pt idx="57">
                  <c:v>3.7153522909717282E-2</c:v>
                </c:pt>
                <c:pt idx="58">
                  <c:v>3.8018939632056145E-2</c:v>
                </c:pt>
                <c:pt idx="59">
                  <c:v>3.8904514499428097E-2</c:v>
                </c:pt>
                <c:pt idx="60">
                  <c:v>3.9810717055350206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9109E-2</c:v>
                </c:pt>
                <c:pt idx="91">
                  <c:v>8.1283051616409419E-2</c:v>
                </c:pt>
                <c:pt idx="92">
                  <c:v>8.3176377110268568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6</c:v>
                </c:pt>
                <c:pt idx="105">
                  <c:v>0.11220184543019662</c:v>
                </c:pt>
                <c:pt idx="106">
                  <c:v>0.11481536214968845</c:v>
                </c:pt>
                <c:pt idx="107">
                  <c:v>0.11748975549395316</c:v>
                </c:pt>
                <c:pt idx="108">
                  <c:v>0.12022644346174334</c:v>
                </c:pt>
                <c:pt idx="109">
                  <c:v>0.12302687708124055</c:v>
                </c:pt>
                <c:pt idx="110">
                  <c:v>0.12589254117941695</c:v>
                </c:pt>
                <c:pt idx="111">
                  <c:v>0.12882495516931369</c:v>
                </c:pt>
                <c:pt idx="112">
                  <c:v>0.13182567385564087</c:v>
                </c:pt>
                <c:pt idx="113">
                  <c:v>0.13489628825916591</c:v>
                </c:pt>
                <c:pt idx="114">
                  <c:v>0.13803842646028891</c:v>
                </c:pt>
                <c:pt idx="115">
                  <c:v>0.14125375446227742</c:v>
                </c:pt>
                <c:pt idx="116">
                  <c:v>0.14454397707459321</c:v>
                </c:pt>
                <c:pt idx="117">
                  <c:v>0.14791083881682479</c:v>
                </c:pt>
                <c:pt idx="118">
                  <c:v>0.15135612484362121</c:v>
                </c:pt>
                <c:pt idx="119">
                  <c:v>0.15488166189124891</c:v>
                </c:pt>
                <c:pt idx="120">
                  <c:v>0.15848931924611348</c:v>
                </c:pt>
                <c:pt idx="121">
                  <c:v>0.16218100973589336</c:v>
                </c:pt>
                <c:pt idx="122">
                  <c:v>0.16595869074375638</c:v>
                </c:pt>
                <c:pt idx="123">
                  <c:v>0.16982436524617484</c:v>
                </c:pt>
                <c:pt idx="124">
                  <c:v>0.17378008287494001</c:v>
                </c:pt>
                <c:pt idx="125">
                  <c:v>0.17782794100389271</c:v>
                </c:pt>
                <c:pt idx="126">
                  <c:v>0.18197008586100147</c:v>
                </c:pt>
                <c:pt idx="127">
                  <c:v>0.18620871366628741</c:v>
                </c:pt>
                <c:pt idx="128">
                  <c:v>0.19054607179632763</c:v>
                </c:pt>
                <c:pt idx="129">
                  <c:v>0.19498445997580521</c:v>
                </c:pt>
                <c:pt idx="130">
                  <c:v>0.19952623149688894</c:v>
                </c:pt>
                <c:pt idx="131">
                  <c:v>0.20417379446695347</c:v>
                </c:pt>
                <c:pt idx="132">
                  <c:v>0.20892961308540606</c:v>
                </c:pt>
                <c:pt idx="133">
                  <c:v>0.21379620895022647</c:v>
                </c:pt>
                <c:pt idx="134">
                  <c:v>0.21877616239495584</c:v>
                </c:pt>
                <c:pt idx="135">
                  <c:v>0.22387211385683456</c:v>
                </c:pt>
                <c:pt idx="136">
                  <c:v>0.22908676527677788</c:v>
                </c:pt>
                <c:pt idx="137">
                  <c:v>0.23442288153199597</c:v>
                </c:pt>
                <c:pt idx="138">
                  <c:v>0.23988329190194971</c:v>
                </c:pt>
                <c:pt idx="139">
                  <c:v>0.24547089156850371</c:v>
                </c:pt>
                <c:pt idx="140">
                  <c:v>0.25118864315096207</c:v>
                </c:pt>
                <c:pt idx="141">
                  <c:v>0.25703957827688712</c:v>
                </c:pt>
                <c:pt idx="142">
                  <c:v>0.26302679918954508</c:v>
                </c:pt>
                <c:pt idx="143">
                  <c:v>0.26915348039269232</c:v>
                </c:pt>
                <c:pt idx="144">
                  <c:v>0.27542287033382418</c:v>
                </c:pt>
                <c:pt idx="145">
                  <c:v>0.28183829312645098</c:v>
                </c:pt>
                <c:pt idx="146">
                  <c:v>0.28840315031266472</c:v>
                </c:pt>
                <c:pt idx="147">
                  <c:v>0.29512092266663942</c:v>
                </c:pt>
                <c:pt idx="148">
                  <c:v>0.30199517204020282</c:v>
                </c:pt>
                <c:pt idx="149">
                  <c:v>0.30902954325136334</c:v>
                </c:pt>
                <c:pt idx="150">
                  <c:v>0.31622776601683888</c:v>
                </c:pt>
                <c:pt idx="151">
                  <c:v>0.32359365692962938</c:v>
                </c:pt>
                <c:pt idx="152">
                  <c:v>0.33113112148259211</c:v>
                </c:pt>
                <c:pt idx="153">
                  <c:v>0.33884415613920893</c:v>
                </c:pt>
                <c:pt idx="154">
                  <c:v>0.34673685045252972</c:v>
                </c:pt>
                <c:pt idx="155">
                  <c:v>0.35481338923358058</c:v>
                </c:pt>
                <c:pt idx="156">
                  <c:v>0.36307805477010247</c:v>
                </c:pt>
                <c:pt idx="157">
                  <c:v>0.37153522909717385</c:v>
                </c:pt>
                <c:pt idx="158">
                  <c:v>0.38018939632056686</c:v>
                </c:pt>
                <c:pt idx="159">
                  <c:v>0.38904514499428478</c:v>
                </c:pt>
                <c:pt idx="160">
                  <c:v>0.39810717055349881</c:v>
                </c:pt>
                <c:pt idx="161">
                  <c:v>0.40738027780412073</c:v>
                </c:pt>
                <c:pt idx="162">
                  <c:v>0.41686938347033681</c:v>
                </c:pt>
                <c:pt idx="163">
                  <c:v>0.42657951880159406</c:v>
                </c:pt>
                <c:pt idx="164">
                  <c:v>0.43651583224016738</c:v>
                </c:pt>
                <c:pt idx="165">
                  <c:v>0.44668359215096481</c:v>
                </c:pt>
                <c:pt idx="166">
                  <c:v>0.45708818961488329</c:v>
                </c:pt>
                <c:pt idx="167">
                  <c:v>0.46773514128719973</c:v>
                </c:pt>
                <c:pt idx="168">
                  <c:v>0.47863009232263992</c:v>
                </c:pt>
                <c:pt idx="169">
                  <c:v>0.48977881936845458</c:v>
                </c:pt>
                <c:pt idx="170">
                  <c:v>0.50118723362727402</c:v>
                </c:pt>
                <c:pt idx="171">
                  <c:v>0.51286138399135772</c:v>
                </c:pt>
                <c:pt idx="172">
                  <c:v>0.52480746024977465</c:v>
                </c:pt>
                <c:pt idx="173">
                  <c:v>0.53703179637025455</c:v>
                </c:pt>
                <c:pt idx="174">
                  <c:v>0.5495408738576264</c:v>
                </c:pt>
                <c:pt idx="175">
                  <c:v>0.56234132519035107</c:v>
                </c:pt>
                <c:pt idx="176">
                  <c:v>0.57543993733715892</c:v>
                </c:pt>
                <c:pt idx="177">
                  <c:v>0.58884365535559791</c:v>
                </c:pt>
                <c:pt idx="178">
                  <c:v>0.60255958607435989</c:v>
                </c:pt>
                <c:pt idx="179">
                  <c:v>0.61659500186148464</c:v>
                </c:pt>
                <c:pt idx="180">
                  <c:v>0.63095734448020002</c:v>
                </c:pt>
                <c:pt idx="181">
                  <c:v>0.64565422903465863</c:v>
                </c:pt>
                <c:pt idx="182">
                  <c:v>0.66069344800760532</c:v>
                </c:pt>
                <c:pt idx="183">
                  <c:v>0.67608297539198425</c:v>
                </c:pt>
                <c:pt idx="184">
                  <c:v>0.69183097091893908</c:v>
                </c:pt>
                <c:pt idx="185">
                  <c:v>0.70794578438414735</c:v>
                </c:pt>
                <c:pt idx="186">
                  <c:v>0.72443596007499278</c:v>
                </c:pt>
                <c:pt idx="187">
                  <c:v>0.74131024130092038</c:v>
                </c:pt>
                <c:pt idx="188">
                  <c:v>0.75857757502918965</c:v>
                </c:pt>
                <c:pt idx="189">
                  <c:v>0.77624711662870827</c:v>
                </c:pt>
                <c:pt idx="190">
                  <c:v>0.7943282347242846</c:v>
                </c:pt>
                <c:pt idx="191">
                  <c:v>0.81283051616411128</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5998</c:v>
                </c:pt>
                <c:pt idx="204">
                  <c:v>1.0964781961431891</c:v>
                </c:pt>
              </c:numCache>
            </c:numRef>
          </c:xVal>
          <c:yVal>
            <c:numRef>
              <c:f>ImprovedGravel!$C$6:$C$250</c:f>
              <c:numCache>
                <c:formatCode>0.00E+00</c:formatCode>
                <c:ptCount val="245"/>
                <c:pt idx="0">
                  <c:v>9.6153846153848224E-3</c:v>
                </c:pt>
                <c:pt idx="1">
                  <c:v>9.1985441996982765E-3</c:v>
                </c:pt>
                <c:pt idx="2">
                  <c:v>8.7991129384941708E-3</c:v>
                </c:pt>
                <c:pt idx="3">
                  <c:v>8.4164200816067066E-3</c:v>
                </c:pt>
                <c:pt idx="4">
                  <c:v>8.0498159017808116E-3</c:v>
                </c:pt>
                <c:pt idx="5">
                  <c:v>7.6986714627342717E-3</c:v>
                </c:pt>
                <c:pt idx="6">
                  <c:v>7.3623783458113962E-3</c:v>
                </c:pt>
                <c:pt idx="7">
                  <c:v>7.0403483403809405E-3</c:v>
                </c:pt>
                <c:pt idx="8">
                  <c:v>6.7320131027450254E-3</c:v>
                </c:pt>
                <c:pt idx="9">
                  <c:v>6.4368237879684912E-3</c:v>
                </c:pt>
                <c:pt idx="10">
                  <c:v>6.1542506586871127E-3</c:v>
                </c:pt>
                <c:pt idx="11">
                  <c:v>5.8837826746247247E-3</c:v>
                </c:pt>
                <c:pt idx="12">
                  <c:v>5.6249270662308455E-3</c:v>
                </c:pt>
                <c:pt idx="13">
                  <c:v>5.3772088955610694E-3</c:v>
                </c:pt>
                <c:pt idx="14">
                  <c:v>5.1401706072324409E-3</c:v>
                </c:pt>
                <c:pt idx="15">
                  <c:v>4.9133715720339104E-3</c:v>
                </c:pt>
                <c:pt idx="16">
                  <c:v>4.6963876255150588E-3</c:v>
                </c:pt>
                <c:pt idx="17">
                  <c:v>4.4888106036548858E-3</c:v>
                </c:pt>
                <c:pt idx="18">
                  <c:v>4.2902478774912763E-3</c:v>
                </c:pt>
                <c:pt idx="19">
                  <c:v>4.1003218883975054E-3</c:v>
                </c:pt>
                <c:pt idx="20">
                  <c:v>3.9186696855018155E-3</c:v>
                </c:pt>
                <c:pt idx="21">
                  <c:v>3.7449424665806619E-3</c:v>
                </c:pt>
                <c:pt idx="22">
                  <c:v>3.5788051235939797E-3</c:v>
                </c:pt>
                <c:pt idx="23">
                  <c:v>3.4199357938884062E-3</c:v>
                </c:pt>
                <c:pt idx="24">
                  <c:v>3.2680254179586216E-3</c:v>
                </c:pt>
                <c:pt idx="25">
                  <c:v>3.122777304537144E-3</c:v>
                </c:pt>
                <c:pt idx="26">
                  <c:v>2.9839067036689999E-3</c:v>
                </c:pt>
                <c:pt idx="27">
                  <c:v>2.851140388327541E-3</c:v>
                </c:pt>
                <c:pt idx="28">
                  <c:v>2.7242162450335297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928E-3</c:v>
                </c:pt>
                <c:pt idx="37">
                  <c:v>1.8065513266093836E-3</c:v>
                </c:pt>
                <c:pt idx="38">
                  <c:v>1.7258044114037867E-3</c:v>
                </c:pt>
                <c:pt idx="39">
                  <c:v>1.6486426444465227E-3</c:v>
                </c:pt>
                <c:pt idx="40">
                  <c:v>1.5749089426135546E-3</c:v>
                </c:pt>
                <c:pt idx="41">
                  <c:v>1.5044529218657147E-3</c:v>
                </c:pt>
                <c:pt idx="42">
                  <c:v>1.4371306276858692E-3</c:v>
                </c:pt>
                <c:pt idx="43">
                  <c:v>1.3728042749249403E-3</c:v>
                </c:pt>
                <c:pt idx="44">
                  <c:v>1.3113419968607657E-3</c:v>
                </c:pt>
                <c:pt idx="45">
                  <c:v>1.2526176032661201E-3</c:v>
                </c:pt>
                <c:pt idx="46">
                  <c:v>1.1965103472727184E-3</c:v>
                </c:pt>
                <c:pt idx="47">
                  <c:v>1.1429047008118401E-3</c:v>
                </c:pt>
                <c:pt idx="48">
                  <c:v>1.0916901384083481E-3</c:v>
                </c:pt>
                <c:pt idx="49">
                  <c:v>1.0427609291003052E-3</c:v>
                </c:pt>
                <c:pt idx="50">
                  <c:v>9.9601593625499698E-4</c:v>
                </c:pt>
                <c:pt idx="51">
                  <c:v>9.5135842505116031E-4</c:v>
                </c:pt>
                <c:pt idx="52">
                  <c:v>9.0869587739645394E-4</c:v>
                </c:pt>
                <c:pt idx="53">
                  <c:v>8.6793981405083344E-4</c:v>
                </c:pt>
                <c:pt idx="54">
                  <c:v>8.2900562372725068E-4</c:v>
                </c:pt>
                <c:pt idx="55">
                  <c:v>7.9181239894394822E-4</c:v>
                </c:pt>
                <c:pt idx="56">
                  <c:v>7.5628277840487815E-4</c:v>
                </c:pt>
                <c:pt idx="57">
                  <c:v>7.2234279568819909E-4</c:v>
                </c:pt>
                <c:pt idx="58">
                  <c:v>6.8992173402650139E-4</c:v>
                </c:pt>
                <c:pt idx="59">
                  <c:v>6.5895198696623504E-4</c:v>
                </c:pt>
                <c:pt idx="60">
                  <c:v>6.2936892469849122E-4</c:v>
                </c:pt>
                <c:pt idx="61">
                  <c:v>6.0111076585732013E-4</c:v>
                </c:pt>
                <c:pt idx="62">
                  <c:v>5.7411845458702935E-4</c:v>
                </c:pt>
                <c:pt idx="63">
                  <c:v>5.4833554268445624E-4</c:v>
                </c:pt>
                <c:pt idx="64">
                  <c:v>5.2370807662734304E-4</c:v>
                </c:pt>
                <c:pt idx="65">
                  <c:v>5.0018448930528832E-4</c:v>
                </c:pt>
                <c:pt idx="66">
                  <c:v>4.7771549627429426E-4</c:v>
                </c:pt>
                <c:pt idx="67">
                  <c:v>4.5625399636206723E-4</c:v>
                </c:pt>
                <c:pt idx="68">
                  <c:v>4.3575497645537034E-4</c:v>
                </c:pt>
                <c:pt idx="69">
                  <c:v>4.1617542030681937E-4</c:v>
                </c:pt>
                <c:pt idx="70">
                  <c:v>3.9747422120321615E-4</c:v>
                </c:pt>
                <c:pt idx="71">
                  <c:v>3.7961209834254535E-4</c:v>
                </c:pt>
                <c:pt idx="72">
                  <c:v>3.6255151677225305E-4</c:v>
                </c:pt>
                <c:pt idx="73">
                  <c:v>3.4625661074589816E-4</c:v>
                </c:pt>
                <c:pt idx="74">
                  <c:v>3.3069311036058982E-4</c:v>
                </c:pt>
                <c:pt idx="75">
                  <c:v>3.1582827134207206E-4</c:v>
                </c:pt>
                <c:pt idx="76">
                  <c:v>3.0163080784936455E-4</c:v>
                </c:pt>
                <c:pt idx="77">
                  <c:v>2.8807082817522851E-4</c:v>
                </c:pt>
                <c:pt idx="78">
                  <c:v>2.7511977322331431E-4</c:v>
                </c:pt>
                <c:pt idx="79">
                  <c:v>2.6275035764731141E-4</c:v>
                </c:pt>
                <c:pt idx="80">
                  <c:v>2.5093651354154381E-4</c:v>
                </c:pt>
                <c:pt idx="81">
                  <c:v>2.3965333657677612E-4</c:v>
                </c:pt>
                <c:pt idx="82">
                  <c:v>2.2887703447888136E-4</c:v>
                </c:pt>
                <c:pt idx="83">
                  <c:v>2.1858487775210903E-4</c:v>
                </c:pt>
                <c:pt idx="84">
                  <c:v>2.0875515255239856E-4</c:v>
                </c:pt>
                <c:pt idx="85">
                  <c:v>1.9936711561983396E-4</c:v>
                </c:pt>
                <c:pt idx="86">
                  <c:v>1.9040095118307067E-4</c:v>
                </c:pt>
                <c:pt idx="87">
                  <c:v>1.8183772975181503E-4</c:v>
                </c:pt>
                <c:pt idx="88">
                  <c:v>1.7365936871698647E-4</c:v>
                </c:pt>
                <c:pt idx="89">
                  <c:v>1.65848594681219E-4</c:v>
                </c:pt>
                <c:pt idx="90">
                  <c:v>1.5838890744564432E-4</c:v>
                </c:pt>
                <c:pt idx="91">
                  <c:v>1.5126454558184009E-4</c:v>
                </c:pt>
                <c:pt idx="92">
                  <c:v>1.4446045352066485E-4</c:v>
                </c:pt>
                <c:pt idx="93">
                  <c:v>1.3796225009263548E-4</c:v>
                </c:pt>
                <c:pt idx="94">
                  <c:v>1.3175619845705541E-4</c:v>
                </c:pt>
                <c:pt idx="95">
                  <c:v>1.2582917735984701E-4</c:v>
                </c:pt>
                <c:pt idx="96">
                  <c:v>1.2016865366236105E-4</c:v>
                </c:pt>
                <c:pt idx="97">
                  <c:v>1.147626560860102E-4</c:v>
                </c:pt>
                <c:pt idx="98">
                  <c:v>1.0959975011979461E-4</c:v>
                </c:pt>
                <c:pt idx="99">
                  <c:v>1.0466901404001061E-4</c:v>
                </c:pt>
                <c:pt idx="100">
                  <c:v>9.9960015993604538E-5</c:v>
                </c:pt>
                <c:pt idx="101">
                  <c:v>9.5462792098665266E-5</c:v>
                </c:pt>
                <c:pt idx="102">
                  <c:v>9.1167825517563883E-5</c:v>
                </c:pt>
                <c:pt idx="103">
                  <c:v>8.7066026460021711E-5</c:v>
                </c:pt>
                <c:pt idx="104">
                  <c:v>8.3148713075406798E-5</c:v>
                </c:pt>
                <c:pt idx="105">
                  <c:v>7.9407593195098816E-5</c:v>
                </c:pt>
                <c:pt idx="106">
                  <c:v>7.5834746887559523E-5</c:v>
                </c:pt>
                <c:pt idx="107">
                  <c:v>7.2422609790357808E-5</c:v>
                </c:pt>
                <c:pt idx="108">
                  <c:v>6.9163957184834108E-5</c:v>
                </c:pt>
                <c:pt idx="109">
                  <c:v>6.6051888780700941E-5</c:v>
                </c:pt>
                <c:pt idx="110">
                  <c:v>6.3079814179201174E-5</c:v>
                </c:pt>
                <c:pt idx="111">
                  <c:v>6.0241438984819823E-5</c:v>
                </c:pt>
                <c:pt idx="112">
                  <c:v>5.7530751536892641E-5</c:v>
                </c:pt>
                <c:pt idx="113">
                  <c:v>5.4942010233637536E-5</c:v>
                </c:pt>
                <c:pt idx="114">
                  <c:v>5.2469731422382969E-5</c:v>
                </c:pt>
                <c:pt idx="115">
                  <c:v>5.0108677830879128E-5</c:v>
                </c:pt>
                <c:pt idx="116">
                  <c:v>4.7853847515681933E-5</c:v>
                </c:pt>
                <c:pt idx="117">
                  <c:v>4.5700463304672933E-5</c:v>
                </c:pt>
                <c:pt idx="118">
                  <c:v>4.3643962711734254E-5</c:v>
                </c:pt>
                <c:pt idx="119">
                  <c:v>4.1679988302622661E-5</c:v>
                </c:pt>
                <c:pt idx="120">
                  <c:v>3.9804378491951512E-5</c:v>
                </c:pt>
                <c:pt idx="121">
                  <c:v>3.8013158752105242E-5</c:v>
                </c:pt>
                <c:pt idx="122">
                  <c:v>3.6302533215752692E-5</c:v>
                </c:pt>
                <c:pt idx="123">
                  <c:v>3.4668876654413729E-5</c:v>
                </c:pt>
                <c:pt idx="124">
                  <c:v>3.3108726816322346E-5</c:v>
                </c:pt>
                <c:pt idx="125">
                  <c:v>3.1618777107584738E-5</c:v>
                </c:pt>
                <c:pt idx="126">
                  <c:v>3.0195869601286092E-5</c:v>
                </c:pt>
                <c:pt idx="127">
                  <c:v>2.8836988359950848E-5</c:v>
                </c:pt>
                <c:pt idx="128">
                  <c:v>2.753925305733232E-5</c:v>
                </c:pt>
                <c:pt idx="129">
                  <c:v>2.6299912886192285E-5</c:v>
                </c:pt>
                <c:pt idx="130">
                  <c:v>2.511634073927565E-5</c:v>
                </c:pt>
                <c:pt idx="131">
                  <c:v>2.3986027651285752E-5</c:v>
                </c:pt>
                <c:pt idx="132">
                  <c:v>2.2906577490181648E-5</c:v>
                </c:pt>
                <c:pt idx="133">
                  <c:v>2.1875701886652646E-5</c:v>
                </c:pt>
                <c:pt idx="134">
                  <c:v>2.0891215391121436E-5</c:v>
                </c:pt>
                <c:pt idx="135">
                  <c:v>1.9951030848089246E-5</c:v>
                </c:pt>
                <c:pt idx="136">
                  <c:v>1.9053154978098113E-5</c:v>
                </c:pt>
                <c:pt idx="137">
                  <c:v>1.8195684158016546E-5</c:v>
                </c:pt>
                <c:pt idx="138">
                  <c:v>1.7376800390769207E-5</c:v>
                </c:pt>
                <c:pt idx="139">
                  <c:v>1.6594767456023523E-5</c:v>
                </c:pt>
                <c:pt idx="140">
                  <c:v>1.5847927233731832E-5</c:v>
                </c:pt>
                <c:pt idx="141">
                  <c:v>1.5134696192775429E-5</c:v>
                </c:pt>
                <c:pt idx="142">
                  <c:v>1.4453562037323303E-5</c:v>
                </c:pt>
                <c:pt idx="143">
                  <c:v>1.3803080503823739E-5</c:v>
                </c:pt>
                <c:pt idx="144">
                  <c:v>1.3181872301884709E-5</c:v>
                </c:pt>
                <c:pt idx="145">
                  <c:v>1.2588620192587464E-5</c:v>
                </c:pt>
                <c:pt idx="146">
                  <c:v>1.2022066198069281E-5</c:v>
                </c:pt>
                <c:pt idx="147">
                  <c:v>1.1481008936489458E-5</c:v>
                </c:pt>
                <c:pt idx="148">
                  <c:v>1.0964301076749161E-5</c:v>
                </c:pt>
                <c:pt idx="149">
                  <c:v>1.0470846907600169E-5</c:v>
                </c:pt>
                <c:pt idx="150">
                  <c:v>9.9996000159995697E-6</c:v>
                </c:pt>
                <c:pt idx="151">
                  <c:v>9.5495610698134508E-6</c:v>
                </c:pt>
                <c:pt idx="152">
                  <c:v>9.1197757001874008E-6</c:v>
                </c:pt>
                <c:pt idx="153">
                  <c:v>8.7093324791015766E-6</c:v>
                </c:pt>
                <c:pt idx="154">
                  <c:v>8.3173609878450748E-6</c:v>
                </c:pt>
                <c:pt idx="155">
                  <c:v>7.9430299723239104E-6</c:v>
                </c:pt>
                <c:pt idx="156">
                  <c:v>7.5855455813010115E-6</c:v>
                </c:pt>
                <c:pt idx="157">
                  <c:v>7.2441496838487809E-6</c:v>
                </c:pt>
                <c:pt idx="158">
                  <c:v>6.9181182624504134E-6</c:v>
                </c:pt>
                <c:pt idx="159">
                  <c:v>6.6067598783573534E-6</c:v>
                </c:pt>
                <c:pt idx="160">
                  <c:v>6.3094142059527027E-6</c:v>
                </c:pt>
                <c:pt idx="161">
                  <c:v>6.0254506330219933E-6</c:v>
                </c:pt>
                <c:pt idx="162">
                  <c:v>5.7542669239717497E-6</c:v>
                </c:pt>
                <c:pt idx="163">
                  <c:v>5.4952879431627918E-6</c:v>
                </c:pt>
                <c:pt idx="164">
                  <c:v>5.2479644356623233E-6</c:v>
                </c:pt>
                <c:pt idx="165">
                  <c:v>5.0117718628297491E-6</c:v>
                </c:pt>
                <c:pt idx="166">
                  <c:v>4.7862092902747559E-6</c:v>
                </c:pt>
                <c:pt idx="167">
                  <c:v>4.5707983258315908E-6</c:v>
                </c:pt>
                <c:pt idx="168">
                  <c:v>4.3650821053037974E-6</c:v>
                </c:pt>
                <c:pt idx="169">
                  <c:v>4.1686243238292584E-6</c:v>
                </c:pt>
                <c:pt idx="170">
                  <c:v>3.9810083108168103E-6</c:v>
                </c:pt>
                <c:pt idx="171">
                  <c:v>3.8018361464940741E-6</c:v>
                </c:pt>
                <c:pt idx="172">
                  <c:v>3.6307278181973482E-6</c:v>
                </c:pt>
                <c:pt idx="173">
                  <c:v>3.4673204146149607E-6</c:v>
                </c:pt>
                <c:pt idx="174">
                  <c:v>3.3112673562790047E-6</c:v>
                </c:pt>
                <c:pt idx="175">
                  <c:v>3.1622376606743956E-6</c:v>
                </c:pt>
                <c:pt idx="176">
                  <c:v>3.0199152404091456E-6</c:v>
                </c:pt>
                <c:pt idx="177">
                  <c:v>2.8839982329596178E-6</c:v>
                </c:pt>
                <c:pt idx="178">
                  <c:v>2.7541983605694965E-6</c:v>
                </c:pt>
                <c:pt idx="179">
                  <c:v>2.6302403189477246E-6</c:v>
                </c:pt>
                <c:pt idx="180">
                  <c:v>2.5118611934693636E-6</c:v>
                </c:pt>
                <c:pt idx="181">
                  <c:v>2.3988099016428392E-6</c:v>
                </c:pt>
                <c:pt idx="182">
                  <c:v>2.2908466606617212E-6</c:v>
                </c:pt>
                <c:pt idx="183">
                  <c:v>2.1877424789134344E-6</c:v>
                </c:pt>
                <c:pt idx="184">
                  <c:v>2.0892786703666602E-6</c:v>
                </c:pt>
                <c:pt idx="185">
                  <c:v>1.9952463908091586E-6</c:v>
                </c:pt>
                <c:pt idx="186">
                  <c:v>1.9054461949517847E-6</c:v>
                </c:pt>
                <c:pt idx="187">
                  <c:v>1.8196876134615586E-6</c:v>
                </c:pt>
                <c:pt idx="188">
                  <c:v>1.7377887490264751E-6</c:v>
                </c:pt>
                <c:pt idx="189">
                  <c:v>1.6595758905958989E-6</c:v>
                </c:pt>
                <c:pt idx="190">
                  <c:v>1.5848831449791086E-6</c:v>
                </c:pt>
                <c:pt idx="191">
                  <c:v>1.5135520850210908E-6</c:v>
                </c:pt>
                <c:pt idx="192">
                  <c:v>1.4454314136097141E-6</c:v>
                </c:pt>
                <c:pt idx="193">
                  <c:v>1.3803766428021024E-6</c:v>
                </c:pt>
                <c:pt idx="194">
                  <c:v>1.3182497873897538E-6</c:v>
                </c:pt>
                <c:pt idx="195">
                  <c:v>1.2589190722533292E-6</c:v>
                </c:pt>
                <c:pt idx="196">
                  <c:v>1.2022586528861414E-6</c:v>
                </c:pt>
                <c:pt idx="197">
                  <c:v>1.1481483484941545E-6</c:v>
                </c:pt>
                <c:pt idx="198">
                  <c:v>1.0964733871065495E-6</c:v>
                </c:pt>
                <c:pt idx="199">
                  <c:v>1.0471241621564801E-6</c:v>
                </c:pt>
                <c:pt idx="200">
                  <c:v>9.9999600001601258E-7</c:v>
                </c:pt>
                <c:pt idx="201">
                  <c:v>9.5498893799203394E-7</c:v>
                </c:pt>
                <c:pt idx="202">
                  <c:v>9.1200751231295543E-7</c:v>
                </c:pt>
                <c:pt idx="203">
                  <c:v>8.709605556563714E-7</c:v>
                </c:pt>
                <c:pt idx="204">
                  <c:v>8.3176100378801436E-7</c:v>
                </c:pt>
              </c:numCache>
            </c:numRef>
          </c:yVal>
        </c:ser>
        <c:axId val="275754368"/>
        <c:axId val="275826176"/>
      </c:scatterChart>
      <c:valAx>
        <c:axId val="275754368"/>
        <c:scaling>
          <c:logBase val="10"/>
          <c:orientation val="minMax"/>
          <c:max val="0.5"/>
          <c:min val="1.0000000000000005E-2"/>
        </c:scaling>
        <c:axPos val="b"/>
        <c:title>
          <c:tx>
            <c:rich>
              <a:bodyPr/>
              <a:lstStyle/>
              <a:p>
                <a:pPr>
                  <a:defRPr/>
                </a:pPr>
                <a:r>
                  <a:rPr lang="en-US"/>
                  <a:t>Wavenumber</a:t>
                </a:r>
              </a:p>
            </c:rich>
          </c:tx>
          <c:layout/>
        </c:title>
        <c:numFmt formatCode="General" sourceLinked="1"/>
        <c:tickLblPos val="nextTo"/>
        <c:spPr>
          <a:ln>
            <a:noFill/>
          </a:ln>
        </c:spPr>
        <c:txPr>
          <a:bodyPr/>
          <a:lstStyle/>
          <a:p>
            <a:pPr>
              <a:defRPr sz="900"/>
            </a:pPr>
            <a:endParaRPr lang="en-US"/>
          </a:p>
        </c:txPr>
        <c:crossAx val="275826176"/>
        <c:crossesAt val="1.0000000000000246E-7"/>
        <c:crossBetween val="midCat"/>
      </c:valAx>
      <c:valAx>
        <c:axId val="275826176"/>
        <c:scaling>
          <c:logBase val="10"/>
          <c:orientation val="minMax"/>
          <c:max val="0.1"/>
          <c:min val="1.0000000000000246E-7"/>
        </c:scaling>
        <c:axPos val="l"/>
        <c:title>
          <c:tx>
            <c:rich>
              <a:bodyPr rot="-5400000" vert="horz"/>
              <a:lstStyle/>
              <a:p>
                <a:pPr>
                  <a:defRPr/>
                </a:pPr>
                <a:r>
                  <a:rPr lang="en-US"/>
                  <a:t>Power</a:t>
                </a:r>
              </a:p>
            </c:rich>
          </c:tx>
          <c:layout/>
        </c:title>
        <c:numFmt formatCode="0E+00" sourceLinked="0"/>
        <c:tickLblPos val="nextTo"/>
        <c:spPr>
          <a:ln>
            <a:noFill/>
          </a:ln>
        </c:spPr>
        <c:txPr>
          <a:bodyPr/>
          <a:lstStyle/>
          <a:p>
            <a:pPr>
              <a:defRPr sz="900"/>
            </a:pPr>
            <a:endParaRPr lang="en-US"/>
          </a:p>
        </c:txPr>
        <c:crossAx val="275754368"/>
        <c:crossesAt val="1.0000000000000154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0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000"/>
            </a:pPr>
            <a:r>
              <a:rPr lang="en-US" sz="1000"/>
              <a:t>Gerotek Rough Track Rock Bed</a:t>
            </a:r>
          </a:p>
        </c:rich>
      </c:tx>
      <c:layout>
        <c:manualLayout>
          <c:xMode val="edge"/>
          <c:yMode val="edge"/>
          <c:x val="0.33596344351987451"/>
          <c:y val="3.8647328636048611E-2"/>
        </c:manualLayout>
      </c:layout>
      <c:overlay val="1"/>
    </c:title>
    <c:plotArea>
      <c:layout>
        <c:manualLayout>
          <c:layoutTarget val="inner"/>
          <c:xMode val="edge"/>
          <c:yMode val="edge"/>
          <c:x val="0.19782941828879047"/>
          <c:y val="4.9592467699356026E-2"/>
          <c:w val="0.72951480540050162"/>
          <c:h val="0.75475933227419301"/>
        </c:manualLayout>
      </c:layout>
      <c:scatterChart>
        <c:scatterStyle val="lineMarker"/>
        <c:ser>
          <c:idx val="0"/>
          <c:order val="0"/>
          <c:tx>
            <c:strRef>
              <c:f>rough_road!$B$1</c:f>
              <c:strCache>
                <c:ptCount val="1"/>
                <c:pt idx="0">
                  <c:v>MC</c:v>
                </c:pt>
              </c:strCache>
            </c:strRef>
          </c:tx>
          <c:spPr>
            <a:ln w="6350">
              <a:noFill/>
            </a:ln>
          </c:spPr>
          <c:marker>
            <c:symbol val="none"/>
          </c:marker>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B$2:$B$2048</c:f>
              <c:numCache>
                <c:formatCode>General</c:formatCode>
                <c:ptCount val="2047"/>
                <c:pt idx="0">
                  <c:v>2.2858933991149502</c:v>
                </c:pt>
                <c:pt idx="1">
                  <c:v>0.15926872298226538</c:v>
                </c:pt>
                <c:pt idx="2">
                  <c:v>0.70420695668969902</c:v>
                </c:pt>
                <c:pt idx="3">
                  <c:v>0.27391642567150498</c:v>
                </c:pt>
                <c:pt idx="4">
                  <c:v>1.1265416554231782</c:v>
                </c:pt>
                <c:pt idx="5">
                  <c:v>0.24581332577323228</c:v>
                </c:pt>
                <c:pt idx="6">
                  <c:v>0.16380883560609399</c:v>
                </c:pt>
                <c:pt idx="7">
                  <c:v>1.1082750247130535</c:v>
                </c:pt>
                <c:pt idx="8">
                  <c:v>8.4648342763406617E-2</c:v>
                </c:pt>
                <c:pt idx="9">
                  <c:v>5.2360530216282133E-2</c:v>
                </c:pt>
                <c:pt idx="10">
                  <c:v>8.166508199987324E-2</c:v>
                </c:pt>
                <c:pt idx="11">
                  <c:v>0.20112329071084201</c:v>
                </c:pt>
                <c:pt idx="12">
                  <c:v>6.9959010924031936E-2</c:v>
                </c:pt>
                <c:pt idx="13">
                  <c:v>0.527474902666211</c:v>
                </c:pt>
                <c:pt idx="14">
                  <c:v>0.39611182708279558</c:v>
                </c:pt>
                <c:pt idx="15">
                  <c:v>0.24477550308537399</c:v>
                </c:pt>
                <c:pt idx="16">
                  <c:v>6.3479371271698296E-2</c:v>
                </c:pt>
                <c:pt idx="17">
                  <c:v>5.4911650947591886E-2</c:v>
                </c:pt>
                <c:pt idx="18">
                  <c:v>0.15105814255553238</c:v>
                </c:pt>
                <c:pt idx="19">
                  <c:v>0.63899107015154477</c:v>
                </c:pt>
                <c:pt idx="20">
                  <c:v>5.3475886166151114E-2</c:v>
                </c:pt>
                <c:pt idx="21">
                  <c:v>0.28080096840534158</c:v>
                </c:pt>
                <c:pt idx="22">
                  <c:v>0.1842492305763008</c:v>
                </c:pt>
                <c:pt idx="23">
                  <c:v>6.364820793345663E-2</c:v>
                </c:pt>
                <c:pt idx="24">
                  <c:v>0.153154761921246</c:v>
                </c:pt>
                <c:pt idx="25">
                  <c:v>1.3265118228662337E-2</c:v>
                </c:pt>
                <c:pt idx="26">
                  <c:v>3.2990224973275098E-2</c:v>
                </c:pt>
                <c:pt idx="27">
                  <c:v>2.0929466373792248E-2</c:v>
                </c:pt>
                <c:pt idx="28">
                  <c:v>1.4404153514807122E-2</c:v>
                </c:pt>
                <c:pt idx="29">
                  <c:v>1.9164967480835203E-2</c:v>
                </c:pt>
                <c:pt idx="30">
                  <c:v>5.5647316621285386E-2</c:v>
                </c:pt>
                <c:pt idx="31">
                  <c:v>2.8256227488387606E-2</c:v>
                </c:pt>
                <c:pt idx="32">
                  <c:v>0.166144674865119</c:v>
                </c:pt>
                <c:pt idx="33">
                  <c:v>1.2305065940048199E-2</c:v>
                </c:pt>
                <c:pt idx="34">
                  <c:v>6.1598937017801211E-2</c:v>
                </c:pt>
                <c:pt idx="35">
                  <c:v>9.4255599016756189E-2</c:v>
                </c:pt>
                <c:pt idx="36">
                  <c:v>7.1616222277861311E-2</c:v>
                </c:pt>
                <c:pt idx="37">
                  <c:v>5.68917605716764E-2</c:v>
                </c:pt>
                <c:pt idx="38">
                  <c:v>6.446270148355162E-3</c:v>
                </c:pt>
                <c:pt idx="39">
                  <c:v>2.0620840155950535E-2</c:v>
                </c:pt>
                <c:pt idx="40">
                  <c:v>6.8592967749367434E-2</c:v>
                </c:pt>
                <c:pt idx="41">
                  <c:v>3.2317573867015156E-2</c:v>
                </c:pt>
                <c:pt idx="42">
                  <c:v>4.4613474696209514E-2</c:v>
                </c:pt>
                <c:pt idx="43">
                  <c:v>2.4067193032224335E-2</c:v>
                </c:pt>
                <c:pt idx="44">
                  <c:v>2.1639787162369074E-2</c:v>
                </c:pt>
                <c:pt idx="45">
                  <c:v>1.2127290448123499E-2</c:v>
                </c:pt>
                <c:pt idx="46">
                  <c:v>2.1103933063302011E-2</c:v>
                </c:pt>
                <c:pt idx="47">
                  <c:v>4.6916570207907286E-2</c:v>
                </c:pt>
                <c:pt idx="48">
                  <c:v>5.5538201489923424E-2</c:v>
                </c:pt>
                <c:pt idx="49">
                  <c:v>4.0083220166301385E-2</c:v>
                </c:pt>
                <c:pt idx="50">
                  <c:v>1.11175878502061E-2</c:v>
                </c:pt>
                <c:pt idx="51">
                  <c:v>3.8197740311970161E-3</c:v>
                </c:pt>
                <c:pt idx="52">
                  <c:v>1.2610210752448892E-2</c:v>
                </c:pt>
                <c:pt idx="53">
                  <c:v>8.5082825364846612E-3</c:v>
                </c:pt>
                <c:pt idx="54">
                  <c:v>4.5192034228208177E-3</c:v>
                </c:pt>
                <c:pt idx="55">
                  <c:v>7.4562771869884003E-3</c:v>
                </c:pt>
                <c:pt idx="56">
                  <c:v>1.9509159840787468E-3</c:v>
                </c:pt>
                <c:pt idx="57">
                  <c:v>3.5456116395752302E-2</c:v>
                </c:pt>
                <c:pt idx="58">
                  <c:v>3.5999370799073495E-3</c:v>
                </c:pt>
                <c:pt idx="59">
                  <c:v>2.0190064702848456E-3</c:v>
                </c:pt>
                <c:pt idx="60">
                  <c:v>3.0533448250351099E-2</c:v>
                </c:pt>
                <c:pt idx="61">
                  <c:v>1.7197655495861303E-2</c:v>
                </c:pt>
                <c:pt idx="62">
                  <c:v>1.9960039071991401E-2</c:v>
                </c:pt>
                <c:pt idx="63">
                  <c:v>3.3744192571062898E-2</c:v>
                </c:pt>
                <c:pt idx="64">
                  <c:v>1.48450410930986E-2</c:v>
                </c:pt>
                <c:pt idx="65">
                  <c:v>1.80787582723409E-2</c:v>
                </c:pt>
                <c:pt idx="66">
                  <c:v>8.7123954283924686E-3</c:v>
                </c:pt>
                <c:pt idx="67">
                  <c:v>1.7608650759589701E-3</c:v>
                </c:pt>
                <c:pt idx="68">
                  <c:v>2.3160654548938526E-2</c:v>
                </c:pt>
                <c:pt idx="69">
                  <c:v>1.7390941097671499E-2</c:v>
                </c:pt>
                <c:pt idx="70">
                  <c:v>3.2740759703042801E-3</c:v>
                </c:pt>
                <c:pt idx="71">
                  <c:v>1.10324823784325E-2</c:v>
                </c:pt>
                <c:pt idx="72">
                  <c:v>2.0869850581736935E-2</c:v>
                </c:pt>
                <c:pt idx="73">
                  <c:v>1.4349897006650601E-4</c:v>
                </c:pt>
                <c:pt idx="74">
                  <c:v>3.3488647929696802E-2</c:v>
                </c:pt>
                <c:pt idx="75">
                  <c:v>3.2631331697797585E-3</c:v>
                </c:pt>
                <c:pt idx="76">
                  <c:v>5.4683063505344904E-3</c:v>
                </c:pt>
                <c:pt idx="77">
                  <c:v>2.3980215264769039E-2</c:v>
                </c:pt>
                <c:pt idx="78">
                  <c:v>2.7408292342658041E-4</c:v>
                </c:pt>
                <c:pt idx="79">
                  <c:v>1.1597934756380601E-3</c:v>
                </c:pt>
                <c:pt idx="80">
                  <c:v>6.3467886649157101E-3</c:v>
                </c:pt>
                <c:pt idx="81">
                  <c:v>8.2271156078369996E-3</c:v>
                </c:pt>
                <c:pt idx="82">
                  <c:v>3.8658822391912297E-2</c:v>
                </c:pt>
                <c:pt idx="83">
                  <c:v>2.9477451490176401E-3</c:v>
                </c:pt>
                <c:pt idx="84">
                  <c:v>3.5211908088409613E-2</c:v>
                </c:pt>
                <c:pt idx="85">
                  <c:v>3.5373539220891412E-3</c:v>
                </c:pt>
                <c:pt idx="86">
                  <c:v>2.0619962723413786E-2</c:v>
                </c:pt>
                <c:pt idx="87">
                  <c:v>4.0181692451132034E-3</c:v>
                </c:pt>
                <c:pt idx="88">
                  <c:v>2.3792757909600298E-3</c:v>
                </c:pt>
                <c:pt idx="89">
                  <c:v>1.351786573568554E-4</c:v>
                </c:pt>
                <c:pt idx="90">
                  <c:v>9.2739357156788708E-3</c:v>
                </c:pt>
                <c:pt idx="91">
                  <c:v>7.1692299256843521E-3</c:v>
                </c:pt>
                <c:pt idx="92">
                  <c:v>7.1514481622606931E-3</c:v>
                </c:pt>
                <c:pt idx="93">
                  <c:v>1.1604428471267931E-2</c:v>
                </c:pt>
                <c:pt idx="94">
                  <c:v>4.4251366943846404E-2</c:v>
                </c:pt>
                <c:pt idx="95">
                  <c:v>7.7869695305421175E-3</c:v>
                </c:pt>
                <c:pt idx="96">
                  <c:v>3.7710900632606299E-2</c:v>
                </c:pt>
                <c:pt idx="97">
                  <c:v>1.2171048874619298E-3</c:v>
                </c:pt>
                <c:pt idx="98">
                  <c:v>1.8708564128167137E-2</c:v>
                </c:pt>
                <c:pt idx="99">
                  <c:v>4.3024497061861702E-3</c:v>
                </c:pt>
                <c:pt idx="100">
                  <c:v>1.7851086640103001E-2</c:v>
                </c:pt>
                <c:pt idx="101">
                  <c:v>1.9663310207789437E-3</c:v>
                </c:pt>
                <c:pt idx="102">
                  <c:v>1.03436650619436E-2</c:v>
                </c:pt>
                <c:pt idx="103">
                  <c:v>2.227511229613126E-3</c:v>
                </c:pt>
                <c:pt idx="104">
                  <c:v>3.4202482903245499E-3</c:v>
                </c:pt>
                <c:pt idx="105">
                  <c:v>1.006430729773923E-4</c:v>
                </c:pt>
                <c:pt idx="106">
                  <c:v>6.1805505753225116E-4</c:v>
                </c:pt>
                <c:pt idx="107" formatCode="0.00E+00">
                  <c:v>3.8916957116362184E-5</c:v>
                </c:pt>
                <c:pt idx="108">
                  <c:v>1.7443360203664902E-2</c:v>
                </c:pt>
                <c:pt idx="109">
                  <c:v>2.4458245127666558E-2</c:v>
                </c:pt>
                <c:pt idx="110">
                  <c:v>1.5187908099404301E-2</c:v>
                </c:pt>
                <c:pt idx="111">
                  <c:v>2.4080459808757701E-3</c:v>
                </c:pt>
                <c:pt idx="112">
                  <c:v>1.3346122470370101E-2</c:v>
                </c:pt>
                <c:pt idx="113">
                  <c:v>4.1376713864159703E-3</c:v>
                </c:pt>
                <c:pt idx="114">
                  <c:v>4.545625324607728E-3</c:v>
                </c:pt>
                <c:pt idx="115">
                  <c:v>1.148547866968315E-2</c:v>
                </c:pt>
                <c:pt idx="116">
                  <c:v>5.3142769691143414E-3</c:v>
                </c:pt>
                <c:pt idx="117">
                  <c:v>2.8062313464123283E-3</c:v>
                </c:pt>
                <c:pt idx="118">
                  <c:v>1.1386330815926401E-2</c:v>
                </c:pt>
                <c:pt idx="119">
                  <c:v>1.1618178073959307E-2</c:v>
                </c:pt>
                <c:pt idx="120">
                  <c:v>6.8994963561059795E-3</c:v>
                </c:pt>
                <c:pt idx="121">
                  <c:v>2.6417204422446985E-3</c:v>
                </c:pt>
                <c:pt idx="122">
                  <c:v>2.9940670510474865E-3</c:v>
                </c:pt>
                <c:pt idx="123">
                  <c:v>1.0016111049774601E-2</c:v>
                </c:pt>
                <c:pt idx="124">
                  <c:v>4.8500366765979516E-3</c:v>
                </c:pt>
                <c:pt idx="125">
                  <c:v>3.376386485787114E-3</c:v>
                </c:pt>
                <c:pt idx="126">
                  <c:v>2.7281343733168476E-4</c:v>
                </c:pt>
                <c:pt idx="127">
                  <c:v>2.6420521257511597E-3</c:v>
                </c:pt>
                <c:pt idx="128">
                  <c:v>7.3782959009598649E-3</c:v>
                </c:pt>
                <c:pt idx="129">
                  <c:v>6.987049870821418E-3</c:v>
                </c:pt>
                <c:pt idx="130">
                  <c:v>1.9182789125253437E-3</c:v>
                </c:pt>
                <c:pt idx="131">
                  <c:v>1.6261003878023817E-3</c:v>
                </c:pt>
                <c:pt idx="132">
                  <c:v>2.7144714277194835E-3</c:v>
                </c:pt>
                <c:pt idx="133">
                  <c:v>3.222454415137274E-3</c:v>
                </c:pt>
                <c:pt idx="134">
                  <c:v>1.1080100047821725E-3</c:v>
                </c:pt>
                <c:pt idx="135">
                  <c:v>1.4000924235271317E-3</c:v>
                </c:pt>
                <c:pt idx="136">
                  <c:v>2.3215519453751898E-3</c:v>
                </c:pt>
                <c:pt idx="137">
                  <c:v>2.5230194385160751E-3</c:v>
                </c:pt>
                <c:pt idx="138">
                  <c:v>6.2285302571045203E-3</c:v>
                </c:pt>
                <c:pt idx="139">
                  <c:v>6.4067647886990268E-3</c:v>
                </c:pt>
                <c:pt idx="140">
                  <c:v>5.0518245674454265E-3</c:v>
                </c:pt>
                <c:pt idx="141">
                  <c:v>1.5065994175942298E-2</c:v>
                </c:pt>
                <c:pt idx="142">
                  <c:v>6.5493476110060891E-3</c:v>
                </c:pt>
                <c:pt idx="143">
                  <c:v>1.4276113921272777E-2</c:v>
                </c:pt>
                <c:pt idx="144">
                  <c:v>1.9548374664889756E-3</c:v>
                </c:pt>
                <c:pt idx="145">
                  <c:v>3.1212816695783061E-3</c:v>
                </c:pt>
                <c:pt idx="146">
                  <c:v>1.6214929825243205E-4</c:v>
                </c:pt>
                <c:pt idx="147">
                  <c:v>2.3321296069261799E-3</c:v>
                </c:pt>
                <c:pt idx="148">
                  <c:v>5.9880624221071341E-4</c:v>
                </c:pt>
                <c:pt idx="149">
                  <c:v>6.2047003738213192E-4</c:v>
                </c:pt>
                <c:pt idx="150">
                  <c:v>1.0338262000864182E-3</c:v>
                </c:pt>
                <c:pt idx="151">
                  <c:v>2.0400367109655185E-3</c:v>
                </c:pt>
                <c:pt idx="152">
                  <c:v>2.5052093775186999E-3</c:v>
                </c:pt>
                <c:pt idx="153">
                  <c:v>1.4619797427786198E-3</c:v>
                </c:pt>
                <c:pt idx="154">
                  <c:v>3.5551353207382099E-3</c:v>
                </c:pt>
                <c:pt idx="155">
                  <c:v>2.7353974798718553E-4</c:v>
                </c:pt>
                <c:pt idx="156">
                  <c:v>2.2580863635906934E-3</c:v>
                </c:pt>
                <c:pt idx="157">
                  <c:v>8.4293651677012525E-4</c:v>
                </c:pt>
                <c:pt idx="158">
                  <c:v>1.3869232840716403E-4</c:v>
                </c:pt>
                <c:pt idx="159">
                  <c:v>8.9039679793097E-4</c:v>
                </c:pt>
                <c:pt idx="160">
                  <c:v>1.8999828779444217E-3</c:v>
                </c:pt>
                <c:pt idx="161">
                  <c:v>5.0335458444553498E-3</c:v>
                </c:pt>
                <c:pt idx="162">
                  <c:v>4.1928030653886113E-3</c:v>
                </c:pt>
                <c:pt idx="163">
                  <c:v>1.1647327292295626E-2</c:v>
                </c:pt>
                <c:pt idx="164" formatCode="0.00E+00">
                  <c:v>6.2842198321407843E-6</c:v>
                </c:pt>
                <c:pt idx="165">
                  <c:v>4.0983074910917131E-3</c:v>
                </c:pt>
                <c:pt idx="166">
                  <c:v>1.9980758747050469E-3</c:v>
                </c:pt>
                <c:pt idx="167">
                  <c:v>2.589961223777696E-3</c:v>
                </c:pt>
                <c:pt idx="168">
                  <c:v>1.5359062399235817E-3</c:v>
                </c:pt>
                <c:pt idx="169">
                  <c:v>9.0851652899718305E-3</c:v>
                </c:pt>
                <c:pt idx="170">
                  <c:v>1.7269253856174698E-3</c:v>
                </c:pt>
                <c:pt idx="171">
                  <c:v>2.8858556384652877E-3</c:v>
                </c:pt>
                <c:pt idx="172">
                  <c:v>6.3287773287107798E-3</c:v>
                </c:pt>
                <c:pt idx="173">
                  <c:v>5.5565935599250816E-4</c:v>
                </c:pt>
                <c:pt idx="174">
                  <c:v>1.1763548252307647E-3</c:v>
                </c:pt>
                <c:pt idx="175">
                  <c:v>2.2368151591206688E-4</c:v>
                </c:pt>
                <c:pt idx="176">
                  <c:v>2.1111609750733935E-3</c:v>
                </c:pt>
                <c:pt idx="177">
                  <c:v>1.4798330382118701E-3</c:v>
                </c:pt>
                <c:pt idx="178">
                  <c:v>3.5353358445039235E-3</c:v>
                </c:pt>
                <c:pt idx="179">
                  <c:v>4.1114948903000301E-3</c:v>
                </c:pt>
                <c:pt idx="180">
                  <c:v>9.5423475848487611E-3</c:v>
                </c:pt>
                <c:pt idx="181">
                  <c:v>1.13824321427414E-3</c:v>
                </c:pt>
                <c:pt idx="182">
                  <c:v>4.217518363428371E-4</c:v>
                </c:pt>
                <c:pt idx="183" formatCode="0.00E+00">
                  <c:v>5.6957317725825722E-5</c:v>
                </c:pt>
                <c:pt idx="184">
                  <c:v>6.2243988443369807E-4</c:v>
                </c:pt>
                <c:pt idx="185">
                  <c:v>1.7092478684372937E-4</c:v>
                </c:pt>
                <c:pt idx="186">
                  <c:v>2.4834557949405902E-3</c:v>
                </c:pt>
                <c:pt idx="187">
                  <c:v>1.8948160396154729E-3</c:v>
                </c:pt>
                <c:pt idx="188">
                  <c:v>4.6167415905360781E-3</c:v>
                </c:pt>
                <c:pt idx="189">
                  <c:v>9.9253648569057741E-4</c:v>
                </c:pt>
                <c:pt idx="190">
                  <c:v>6.4677373054286488E-3</c:v>
                </c:pt>
                <c:pt idx="191">
                  <c:v>2.8884704487661551E-3</c:v>
                </c:pt>
                <c:pt idx="192">
                  <c:v>1.7337404252771001E-3</c:v>
                </c:pt>
                <c:pt idx="193">
                  <c:v>1.09574194316225E-3</c:v>
                </c:pt>
                <c:pt idx="194">
                  <c:v>1.5662288135454901E-3</c:v>
                </c:pt>
                <c:pt idx="195" formatCode="0.00E+00">
                  <c:v>3.7769116553713834E-5</c:v>
                </c:pt>
                <c:pt idx="196">
                  <c:v>3.3550043308930305E-4</c:v>
                </c:pt>
                <c:pt idx="197">
                  <c:v>1.848254722915525E-4</c:v>
                </c:pt>
                <c:pt idx="198">
                  <c:v>4.7614107072687E-3</c:v>
                </c:pt>
                <c:pt idx="199">
                  <c:v>1.8939959605321717E-3</c:v>
                </c:pt>
                <c:pt idx="200">
                  <c:v>7.2741155197293098E-4</c:v>
                </c:pt>
                <c:pt idx="201">
                  <c:v>1.6446305466911342E-3</c:v>
                </c:pt>
                <c:pt idx="202">
                  <c:v>1.57187377243566E-3</c:v>
                </c:pt>
                <c:pt idx="203">
                  <c:v>1.7910391743940501E-3</c:v>
                </c:pt>
                <c:pt idx="204">
                  <c:v>6.0434791333839253E-4</c:v>
                </c:pt>
                <c:pt idx="205">
                  <c:v>3.6569703090967502E-3</c:v>
                </c:pt>
                <c:pt idx="206">
                  <c:v>1.19679601287898E-3</c:v>
                </c:pt>
                <c:pt idx="207">
                  <c:v>8.565634779421807E-4</c:v>
                </c:pt>
                <c:pt idx="208">
                  <c:v>1.572848569519473E-3</c:v>
                </c:pt>
                <c:pt idx="209">
                  <c:v>1.0191295693090399E-3</c:v>
                </c:pt>
                <c:pt idx="210">
                  <c:v>5.6215221624336524E-4</c:v>
                </c:pt>
                <c:pt idx="211">
                  <c:v>5.0506159075545509E-4</c:v>
                </c:pt>
                <c:pt idx="212">
                  <c:v>5.2220164160086101E-4</c:v>
                </c:pt>
                <c:pt idx="213">
                  <c:v>8.8826926345103455E-4</c:v>
                </c:pt>
                <c:pt idx="214">
                  <c:v>2.4315590102459502E-3</c:v>
                </c:pt>
                <c:pt idx="215">
                  <c:v>2.031335846791184E-3</c:v>
                </c:pt>
                <c:pt idx="216">
                  <c:v>1.0440284466781323E-4</c:v>
                </c:pt>
                <c:pt idx="217">
                  <c:v>3.7540749173745375E-3</c:v>
                </c:pt>
                <c:pt idx="218">
                  <c:v>3.9537500146452441E-4</c:v>
                </c:pt>
                <c:pt idx="219">
                  <c:v>3.7023875023633627E-4</c:v>
                </c:pt>
                <c:pt idx="220">
                  <c:v>2.7050664611867641E-4</c:v>
                </c:pt>
                <c:pt idx="221">
                  <c:v>2.753078203657998E-3</c:v>
                </c:pt>
                <c:pt idx="222">
                  <c:v>1.9606103991175235E-3</c:v>
                </c:pt>
                <c:pt idx="223">
                  <c:v>1.7469196654327127E-4</c:v>
                </c:pt>
                <c:pt idx="224">
                  <c:v>4.2232834723449899E-4</c:v>
                </c:pt>
                <c:pt idx="225">
                  <c:v>8.4145972764138597E-4</c:v>
                </c:pt>
                <c:pt idx="226">
                  <c:v>2.861519498496815E-4</c:v>
                </c:pt>
                <c:pt idx="227">
                  <c:v>2.3922723822799199E-3</c:v>
                </c:pt>
                <c:pt idx="228" formatCode="0.00E+00">
                  <c:v>2.0002759225063365E-5</c:v>
                </c:pt>
                <c:pt idx="229">
                  <c:v>6.3259189308412093E-4</c:v>
                </c:pt>
                <c:pt idx="230">
                  <c:v>1.0433340407289299E-3</c:v>
                </c:pt>
                <c:pt idx="231">
                  <c:v>1.41096277145443E-3</c:v>
                </c:pt>
                <c:pt idx="232">
                  <c:v>1.2642989301529803E-4</c:v>
                </c:pt>
                <c:pt idx="233">
                  <c:v>1.1233302493662317E-3</c:v>
                </c:pt>
                <c:pt idx="234" formatCode="0.00E+00">
                  <c:v>1.7012088999140501E-5</c:v>
                </c:pt>
                <c:pt idx="235">
                  <c:v>1.0662307185208201E-3</c:v>
                </c:pt>
                <c:pt idx="236">
                  <c:v>5.0540306786848999E-4</c:v>
                </c:pt>
                <c:pt idx="237">
                  <c:v>2.3207842705504997E-4</c:v>
                </c:pt>
                <c:pt idx="238">
                  <c:v>2.9123328725389359E-4</c:v>
                </c:pt>
                <c:pt idx="239">
                  <c:v>6.7312278398864924E-4</c:v>
                </c:pt>
                <c:pt idx="240">
                  <c:v>3.10484712133678E-3</c:v>
                </c:pt>
                <c:pt idx="241">
                  <c:v>1.5364992198121199E-3</c:v>
                </c:pt>
                <c:pt idx="242">
                  <c:v>1.4776972437258501E-3</c:v>
                </c:pt>
                <c:pt idx="243">
                  <c:v>1.945241566448845E-3</c:v>
                </c:pt>
                <c:pt idx="244">
                  <c:v>9.9477039827377775E-4</c:v>
                </c:pt>
                <c:pt idx="245">
                  <c:v>2.4405340033207255E-3</c:v>
                </c:pt>
                <c:pt idx="246">
                  <c:v>2.0128052824551399E-3</c:v>
                </c:pt>
                <c:pt idx="247">
                  <c:v>3.5045199949545755E-3</c:v>
                </c:pt>
                <c:pt idx="248" formatCode="0.00E+00">
                  <c:v>1.8374664285591727E-5</c:v>
                </c:pt>
                <c:pt idx="249">
                  <c:v>2.0335605063907234E-3</c:v>
                </c:pt>
                <c:pt idx="250">
                  <c:v>1.22375810280537E-3</c:v>
                </c:pt>
                <c:pt idx="251" formatCode="0.00E+00">
                  <c:v>5.030212378683974E-5</c:v>
                </c:pt>
                <c:pt idx="252">
                  <c:v>5.2951796671630597E-3</c:v>
                </c:pt>
                <c:pt idx="253">
                  <c:v>3.0169064007514341E-4</c:v>
                </c:pt>
                <c:pt idx="254">
                  <c:v>3.5767865332291898E-4</c:v>
                </c:pt>
                <c:pt idx="255">
                  <c:v>5.6375493646811917E-4</c:v>
                </c:pt>
                <c:pt idx="256">
                  <c:v>5.8732984608161811E-4</c:v>
                </c:pt>
                <c:pt idx="257">
                  <c:v>1.4479686036788101E-3</c:v>
                </c:pt>
                <c:pt idx="258">
                  <c:v>4.6494015970741081E-3</c:v>
                </c:pt>
                <c:pt idx="259">
                  <c:v>2.1240294497791934E-3</c:v>
                </c:pt>
                <c:pt idx="260">
                  <c:v>5.422367334352798E-3</c:v>
                </c:pt>
                <c:pt idx="261">
                  <c:v>4.3018560695130504E-3</c:v>
                </c:pt>
                <c:pt idx="262">
                  <c:v>1.25357958359669E-3</c:v>
                </c:pt>
                <c:pt idx="263">
                  <c:v>7.6092580257116089E-3</c:v>
                </c:pt>
                <c:pt idx="264">
                  <c:v>3.8937658068493068E-4</c:v>
                </c:pt>
                <c:pt idx="265" formatCode="0.00E+00">
                  <c:v>7.4422883247724024E-5</c:v>
                </c:pt>
                <c:pt idx="266">
                  <c:v>1.1275304386700901E-3</c:v>
                </c:pt>
                <c:pt idx="267">
                  <c:v>4.7783688704430925E-4</c:v>
                </c:pt>
                <c:pt idx="268">
                  <c:v>3.4903374135408401E-3</c:v>
                </c:pt>
                <c:pt idx="269">
                  <c:v>9.6139321600639772E-4</c:v>
                </c:pt>
                <c:pt idx="270">
                  <c:v>5.3985872842627031E-4</c:v>
                </c:pt>
                <c:pt idx="271">
                  <c:v>7.796095138615693E-4</c:v>
                </c:pt>
                <c:pt idx="272">
                  <c:v>2.9366781004550502E-4</c:v>
                </c:pt>
                <c:pt idx="273">
                  <c:v>2.644956215478144E-3</c:v>
                </c:pt>
                <c:pt idx="274" formatCode="0.00E+00">
                  <c:v>8.2525727600033243E-5</c:v>
                </c:pt>
                <c:pt idx="275">
                  <c:v>1.0754410583854899E-3</c:v>
                </c:pt>
                <c:pt idx="276" formatCode="0.00E+00">
                  <c:v>1.3953417093291901E-5</c:v>
                </c:pt>
                <c:pt idx="277">
                  <c:v>1.9734288772872703E-3</c:v>
                </c:pt>
                <c:pt idx="278">
                  <c:v>3.2460019231896802E-3</c:v>
                </c:pt>
                <c:pt idx="279">
                  <c:v>4.601863309976939E-4</c:v>
                </c:pt>
                <c:pt idx="280">
                  <c:v>1.2387228054805321E-4</c:v>
                </c:pt>
                <c:pt idx="281">
                  <c:v>3.0214668470025287E-4</c:v>
                </c:pt>
                <c:pt idx="282">
                  <c:v>8.7113960148647765E-4</c:v>
                </c:pt>
                <c:pt idx="283" formatCode="0.00E+00">
                  <c:v>3.0126387641933153E-5</c:v>
                </c:pt>
                <c:pt idx="284">
                  <c:v>4.2488534247341525E-4</c:v>
                </c:pt>
                <c:pt idx="285">
                  <c:v>6.7302081051119351E-4</c:v>
                </c:pt>
                <c:pt idx="286">
                  <c:v>2.1942677689332576E-4</c:v>
                </c:pt>
                <c:pt idx="287" formatCode="0.00E+00">
                  <c:v>4.185245453869409E-5</c:v>
                </c:pt>
                <c:pt idx="288">
                  <c:v>1.2082883229719127E-3</c:v>
                </c:pt>
                <c:pt idx="289">
                  <c:v>1.3325888632183143E-3</c:v>
                </c:pt>
                <c:pt idx="290">
                  <c:v>2.576537071246479E-3</c:v>
                </c:pt>
                <c:pt idx="291">
                  <c:v>3.5066079171646147E-4</c:v>
                </c:pt>
                <c:pt idx="292">
                  <c:v>5.3905135103245801E-4</c:v>
                </c:pt>
                <c:pt idx="293">
                  <c:v>2.7698982145667899E-3</c:v>
                </c:pt>
                <c:pt idx="294">
                  <c:v>1.5027756209403317E-3</c:v>
                </c:pt>
                <c:pt idx="295" formatCode="0.00E+00">
                  <c:v>2.4677619280507182E-5</c:v>
                </c:pt>
                <c:pt idx="296">
                  <c:v>3.5346628164258201E-4</c:v>
                </c:pt>
                <c:pt idx="297">
                  <c:v>1.2422559959594001E-3</c:v>
                </c:pt>
                <c:pt idx="298">
                  <c:v>2.4714942886605445E-3</c:v>
                </c:pt>
                <c:pt idx="299">
                  <c:v>1.2927455002213338E-4</c:v>
                </c:pt>
                <c:pt idx="300">
                  <c:v>2.4636633672390435E-3</c:v>
                </c:pt>
                <c:pt idx="301">
                  <c:v>1.8046514308177335E-3</c:v>
                </c:pt>
                <c:pt idx="302">
                  <c:v>2.2905121266028746E-4</c:v>
                </c:pt>
                <c:pt idx="303">
                  <c:v>1.2383342808891698E-3</c:v>
                </c:pt>
                <c:pt idx="304">
                  <c:v>2.7887893410447203E-4</c:v>
                </c:pt>
                <c:pt idx="305">
                  <c:v>4.3467787643693357E-4</c:v>
                </c:pt>
                <c:pt idx="306">
                  <c:v>1.8175071321386023E-3</c:v>
                </c:pt>
                <c:pt idx="307">
                  <c:v>1.7743808645881945E-3</c:v>
                </c:pt>
                <c:pt idx="308">
                  <c:v>3.519541744661884E-3</c:v>
                </c:pt>
                <c:pt idx="309">
                  <c:v>2.3012038832941599E-4</c:v>
                </c:pt>
                <c:pt idx="310">
                  <c:v>6.6121217550543625E-4</c:v>
                </c:pt>
                <c:pt idx="311">
                  <c:v>1.9004710789843826E-3</c:v>
                </c:pt>
                <c:pt idx="312">
                  <c:v>1.2066404528380701E-3</c:v>
                </c:pt>
                <c:pt idx="313">
                  <c:v>4.0520330834465523E-4</c:v>
                </c:pt>
                <c:pt idx="314">
                  <c:v>1.7092371455700217E-3</c:v>
                </c:pt>
                <c:pt idx="315">
                  <c:v>3.0294435603233358E-4</c:v>
                </c:pt>
                <c:pt idx="316" formatCode="0.00E+00">
                  <c:v>3.23035348379242E-6</c:v>
                </c:pt>
                <c:pt idx="317">
                  <c:v>5.0162754946705902E-4</c:v>
                </c:pt>
                <c:pt idx="318">
                  <c:v>9.2464361138305752E-4</c:v>
                </c:pt>
                <c:pt idx="319" formatCode="0.00E+00">
                  <c:v>7.3426407430353207E-5</c:v>
                </c:pt>
                <c:pt idx="320">
                  <c:v>3.7610369586300413E-4</c:v>
                </c:pt>
                <c:pt idx="321">
                  <c:v>1.8239016154461499E-3</c:v>
                </c:pt>
                <c:pt idx="322">
                  <c:v>1.3983462048965942E-3</c:v>
                </c:pt>
                <c:pt idx="323">
                  <c:v>8.0535905732822958E-4</c:v>
                </c:pt>
                <c:pt idx="324" formatCode="0.00E+00">
                  <c:v>2.6127347406902612E-5</c:v>
                </c:pt>
                <c:pt idx="325">
                  <c:v>1.4657947021252781E-3</c:v>
                </c:pt>
                <c:pt idx="326">
                  <c:v>4.8986825241176734E-4</c:v>
                </c:pt>
                <c:pt idx="327">
                  <c:v>4.4293471970478874E-4</c:v>
                </c:pt>
                <c:pt idx="328">
                  <c:v>4.2959720423900504E-4</c:v>
                </c:pt>
                <c:pt idx="329">
                  <c:v>4.8176828825212734E-4</c:v>
                </c:pt>
                <c:pt idx="330">
                  <c:v>5.2515383235177484E-4</c:v>
                </c:pt>
                <c:pt idx="331">
                  <c:v>2.5518879068370357E-4</c:v>
                </c:pt>
                <c:pt idx="332" formatCode="0.00E+00">
                  <c:v>6.4483537214407222E-5</c:v>
                </c:pt>
                <c:pt idx="333">
                  <c:v>1.1742838347818863E-4</c:v>
                </c:pt>
                <c:pt idx="334">
                  <c:v>2.3905425333498377E-3</c:v>
                </c:pt>
                <c:pt idx="335">
                  <c:v>5.8045077382461304E-4</c:v>
                </c:pt>
                <c:pt idx="336">
                  <c:v>5.1352108526344427E-4</c:v>
                </c:pt>
                <c:pt idx="337">
                  <c:v>1.4200428795159141E-4</c:v>
                </c:pt>
                <c:pt idx="338">
                  <c:v>2.5647330958895576E-3</c:v>
                </c:pt>
                <c:pt idx="339">
                  <c:v>5.538669538412295E-4</c:v>
                </c:pt>
                <c:pt idx="340">
                  <c:v>4.3236383657218404E-4</c:v>
                </c:pt>
                <c:pt idx="341">
                  <c:v>2.1759671544920365E-4</c:v>
                </c:pt>
                <c:pt idx="342">
                  <c:v>1.8770436571403E-3</c:v>
                </c:pt>
                <c:pt idx="343">
                  <c:v>4.5565317756174312E-4</c:v>
                </c:pt>
                <c:pt idx="344" formatCode="0.00E+00">
                  <c:v>5.293588392080292E-5</c:v>
                </c:pt>
                <c:pt idx="345">
                  <c:v>8.4369044087727666E-4</c:v>
                </c:pt>
                <c:pt idx="346">
                  <c:v>7.7111697675282442E-4</c:v>
                </c:pt>
                <c:pt idx="347">
                  <c:v>3.7842417002082384E-4</c:v>
                </c:pt>
                <c:pt idx="348">
                  <c:v>1.7739902849534799E-3</c:v>
                </c:pt>
                <c:pt idx="349">
                  <c:v>4.4179088100487497E-4</c:v>
                </c:pt>
                <c:pt idx="350">
                  <c:v>8.0398151434116693E-4</c:v>
                </c:pt>
                <c:pt idx="351">
                  <c:v>4.3866393660185504E-4</c:v>
                </c:pt>
                <c:pt idx="352">
                  <c:v>1.3117306411798899E-3</c:v>
                </c:pt>
                <c:pt idx="353" formatCode="0.00E+00">
                  <c:v>2.2606125386743282E-5</c:v>
                </c:pt>
                <c:pt idx="354">
                  <c:v>1.3766237120758E-3</c:v>
                </c:pt>
                <c:pt idx="355">
                  <c:v>3.323306312263296E-4</c:v>
                </c:pt>
                <c:pt idx="356">
                  <c:v>5.7305494285151901E-3</c:v>
                </c:pt>
                <c:pt idx="357">
                  <c:v>3.3392880171678719E-4</c:v>
                </c:pt>
                <c:pt idx="358">
                  <c:v>9.0876752649380796E-4</c:v>
                </c:pt>
                <c:pt idx="359" formatCode="0.00E+00">
                  <c:v>2.0725758155683499E-5</c:v>
                </c:pt>
                <c:pt idx="360">
                  <c:v>2.5472560617327187E-4</c:v>
                </c:pt>
                <c:pt idx="361">
                  <c:v>3.9312166011412815E-4</c:v>
                </c:pt>
                <c:pt idx="362">
                  <c:v>1.3840506691107553E-3</c:v>
                </c:pt>
                <c:pt idx="363">
                  <c:v>5.0239521705704702E-4</c:v>
                </c:pt>
                <c:pt idx="364">
                  <c:v>1.3499492349889125E-4</c:v>
                </c:pt>
                <c:pt idx="365">
                  <c:v>9.0487263333668706E-4</c:v>
                </c:pt>
                <c:pt idx="366">
                  <c:v>2.0984178109974066E-4</c:v>
                </c:pt>
                <c:pt idx="367">
                  <c:v>4.8479721303942922E-4</c:v>
                </c:pt>
                <c:pt idx="368">
                  <c:v>2.113353461021475E-3</c:v>
                </c:pt>
                <c:pt idx="369">
                  <c:v>5.1134009602371599E-4</c:v>
                </c:pt>
                <c:pt idx="370">
                  <c:v>1.5848627082461918E-3</c:v>
                </c:pt>
                <c:pt idx="371">
                  <c:v>6.5536260451869903E-4</c:v>
                </c:pt>
                <c:pt idx="372" formatCode="0.00E+00">
                  <c:v>6.34576824424482E-5</c:v>
                </c:pt>
                <c:pt idx="373">
                  <c:v>2.9365624760090597E-4</c:v>
                </c:pt>
                <c:pt idx="374">
                  <c:v>5.984171455853816E-4</c:v>
                </c:pt>
                <c:pt idx="375">
                  <c:v>2.9237794183554783E-4</c:v>
                </c:pt>
                <c:pt idx="376">
                  <c:v>1.8106324481062446E-4</c:v>
                </c:pt>
                <c:pt idx="377">
                  <c:v>7.0805741860553695E-4</c:v>
                </c:pt>
                <c:pt idx="378">
                  <c:v>2.6749295393072947E-4</c:v>
                </c:pt>
                <c:pt idx="379" formatCode="0.00E+00">
                  <c:v>2.3835884043054369E-6</c:v>
                </c:pt>
                <c:pt idx="380">
                  <c:v>6.6427149732989897E-4</c:v>
                </c:pt>
                <c:pt idx="381">
                  <c:v>8.3318419772677663E-4</c:v>
                </c:pt>
                <c:pt idx="382">
                  <c:v>3.6750756323434099E-4</c:v>
                </c:pt>
                <c:pt idx="383">
                  <c:v>8.8949094270980252E-4</c:v>
                </c:pt>
                <c:pt idx="384">
                  <c:v>2.276388315553914E-3</c:v>
                </c:pt>
                <c:pt idx="385" formatCode="0.00E+00">
                  <c:v>3.2736438030459851E-5</c:v>
                </c:pt>
                <c:pt idx="386">
                  <c:v>2.156257658161435E-3</c:v>
                </c:pt>
                <c:pt idx="387">
                  <c:v>6.0937832565683011E-4</c:v>
                </c:pt>
                <c:pt idx="388">
                  <c:v>1.8726710189376017E-3</c:v>
                </c:pt>
                <c:pt idx="389">
                  <c:v>2.5521029031953598E-3</c:v>
                </c:pt>
                <c:pt idx="390">
                  <c:v>8.0271633909701488E-4</c:v>
                </c:pt>
                <c:pt idx="391">
                  <c:v>1.1660002152308418E-3</c:v>
                </c:pt>
                <c:pt idx="392">
                  <c:v>2.9384793738244008E-4</c:v>
                </c:pt>
                <c:pt idx="393" formatCode="0.00E+00">
                  <c:v>2.5780815771136579E-5</c:v>
                </c:pt>
                <c:pt idx="394">
                  <c:v>4.7520079356755504E-4</c:v>
                </c:pt>
                <c:pt idx="395" formatCode="0.00E+00">
                  <c:v>5.6584572500561503E-5</c:v>
                </c:pt>
                <c:pt idx="396">
                  <c:v>8.5164731115011064E-4</c:v>
                </c:pt>
                <c:pt idx="397" formatCode="0.00E+00">
                  <c:v>3.4458122204788702E-5</c:v>
                </c:pt>
                <c:pt idx="398">
                  <c:v>1.5974810316893228E-4</c:v>
                </c:pt>
                <c:pt idx="399" formatCode="0.00E+00">
                  <c:v>3.7304279545927606E-5</c:v>
                </c:pt>
                <c:pt idx="400">
                  <c:v>1.1542786978157622E-4</c:v>
                </c:pt>
                <c:pt idx="401">
                  <c:v>1.1292932312864601E-4</c:v>
                </c:pt>
                <c:pt idx="402">
                  <c:v>8.3393945585462901E-4</c:v>
                </c:pt>
                <c:pt idx="403" formatCode="0.00E+00">
                  <c:v>2.9254643060795953E-5</c:v>
                </c:pt>
                <c:pt idx="404">
                  <c:v>2.6944069610705554E-4</c:v>
                </c:pt>
                <c:pt idx="405">
                  <c:v>3.5834323325206394E-4</c:v>
                </c:pt>
                <c:pt idx="406">
                  <c:v>7.7882274320684099E-4</c:v>
                </c:pt>
                <c:pt idx="407">
                  <c:v>1.1961166187475422E-3</c:v>
                </c:pt>
                <c:pt idx="408">
                  <c:v>3.0745097398565452E-4</c:v>
                </c:pt>
                <c:pt idx="409">
                  <c:v>8.1794545116278274E-4</c:v>
                </c:pt>
                <c:pt idx="410" formatCode="0.00E+00">
                  <c:v>5.2551334162680124E-5</c:v>
                </c:pt>
                <c:pt idx="411" formatCode="0.00E+00">
                  <c:v>8.4855259216184541E-5</c:v>
                </c:pt>
                <c:pt idx="412">
                  <c:v>2.5316332509674476E-4</c:v>
                </c:pt>
                <c:pt idx="413">
                  <c:v>2.8717536982655699E-4</c:v>
                </c:pt>
                <c:pt idx="414" formatCode="0.00E+00">
                  <c:v>6.2830264837915764E-5</c:v>
                </c:pt>
                <c:pt idx="415">
                  <c:v>3.3582930612639458E-4</c:v>
                </c:pt>
                <c:pt idx="416">
                  <c:v>3.5097389625803207E-4</c:v>
                </c:pt>
                <c:pt idx="417">
                  <c:v>1.8749335729153937E-4</c:v>
                </c:pt>
                <c:pt idx="418">
                  <c:v>7.7895843285905801E-4</c:v>
                </c:pt>
                <c:pt idx="419">
                  <c:v>3.0019023419894462E-4</c:v>
                </c:pt>
                <c:pt idx="420">
                  <c:v>4.1018578801927514E-4</c:v>
                </c:pt>
                <c:pt idx="421">
                  <c:v>4.2373758810253904E-4</c:v>
                </c:pt>
                <c:pt idx="422">
                  <c:v>2.2433325988410619E-4</c:v>
                </c:pt>
                <c:pt idx="423">
                  <c:v>7.1363353329427341E-4</c:v>
                </c:pt>
                <c:pt idx="424">
                  <c:v>7.3765577696799313E-4</c:v>
                </c:pt>
                <c:pt idx="425">
                  <c:v>4.0098336326027591E-4</c:v>
                </c:pt>
                <c:pt idx="426">
                  <c:v>5.4566046686177038E-4</c:v>
                </c:pt>
                <c:pt idx="427">
                  <c:v>6.5295026511470722E-4</c:v>
                </c:pt>
                <c:pt idx="428">
                  <c:v>3.5553832625232661E-4</c:v>
                </c:pt>
                <c:pt idx="429" formatCode="0.00E+00">
                  <c:v>4.2322324145580419E-5</c:v>
                </c:pt>
                <c:pt idx="430">
                  <c:v>3.5612639324572246E-4</c:v>
                </c:pt>
                <c:pt idx="431">
                  <c:v>3.5662317415608612E-4</c:v>
                </c:pt>
                <c:pt idx="432">
                  <c:v>2.2842905127956606E-4</c:v>
                </c:pt>
                <c:pt idx="433">
                  <c:v>2.6646331658702649E-4</c:v>
                </c:pt>
                <c:pt idx="434" formatCode="0.00E+00">
                  <c:v>1.5955655742307153E-5</c:v>
                </c:pt>
                <c:pt idx="435">
                  <c:v>3.6134901835253261E-4</c:v>
                </c:pt>
                <c:pt idx="436">
                  <c:v>1.0702634518658122E-3</c:v>
                </c:pt>
                <c:pt idx="437">
                  <c:v>2.5980836300330899E-4</c:v>
                </c:pt>
                <c:pt idx="438">
                  <c:v>1.0178055636544899E-3</c:v>
                </c:pt>
                <c:pt idx="439">
                  <c:v>1.0607478610464337E-3</c:v>
                </c:pt>
                <c:pt idx="440">
                  <c:v>4.5762665935385595E-4</c:v>
                </c:pt>
                <c:pt idx="441">
                  <c:v>1.5936038436374501E-3</c:v>
                </c:pt>
                <c:pt idx="442">
                  <c:v>1.6516584747923145E-4</c:v>
                </c:pt>
                <c:pt idx="443">
                  <c:v>4.3003951082042882E-4</c:v>
                </c:pt>
                <c:pt idx="444" formatCode="0.00E+00">
                  <c:v>6.6574457893278405E-5</c:v>
                </c:pt>
                <c:pt idx="445">
                  <c:v>1.188929036263152E-4</c:v>
                </c:pt>
                <c:pt idx="446">
                  <c:v>2.7736091875615453E-4</c:v>
                </c:pt>
                <c:pt idx="447" formatCode="0.00E+00">
                  <c:v>9.7674295399735055E-5</c:v>
                </c:pt>
                <c:pt idx="448" formatCode="0.00E+00">
                  <c:v>1.5632097699731048E-6</c:v>
                </c:pt>
                <c:pt idx="449">
                  <c:v>4.005082623674947E-4</c:v>
                </c:pt>
                <c:pt idx="450">
                  <c:v>2.2260802197102811E-4</c:v>
                </c:pt>
                <c:pt idx="451">
                  <c:v>6.3614735426071494E-4</c:v>
                </c:pt>
                <c:pt idx="452">
                  <c:v>3.3326069041051087E-4</c:v>
                </c:pt>
                <c:pt idx="453" formatCode="0.00E+00">
                  <c:v>7.1684529217907493E-5</c:v>
                </c:pt>
                <c:pt idx="454">
                  <c:v>3.39927845961329E-4</c:v>
                </c:pt>
                <c:pt idx="455" formatCode="0.00E+00">
                  <c:v>4.7437108612685021E-5</c:v>
                </c:pt>
                <c:pt idx="456" formatCode="0.00E+00">
                  <c:v>7.6347275742387019E-5</c:v>
                </c:pt>
                <c:pt idx="457">
                  <c:v>1.9573315296011356E-4</c:v>
                </c:pt>
                <c:pt idx="458" formatCode="0.00E+00">
                  <c:v>7.6150115086998004E-5</c:v>
                </c:pt>
                <c:pt idx="459">
                  <c:v>2.3847880636204241E-4</c:v>
                </c:pt>
                <c:pt idx="460">
                  <c:v>1.1344284693861538E-4</c:v>
                </c:pt>
                <c:pt idx="461" formatCode="0.00E+00">
                  <c:v>4.3147904651029291E-5</c:v>
                </c:pt>
                <c:pt idx="462" formatCode="0.00E+00">
                  <c:v>6.2651464669201507E-5</c:v>
                </c:pt>
                <c:pt idx="463">
                  <c:v>6.3560360014357632E-4</c:v>
                </c:pt>
                <c:pt idx="464">
                  <c:v>5.8953945952979403E-4</c:v>
                </c:pt>
                <c:pt idx="465">
                  <c:v>9.4231078911082846E-4</c:v>
                </c:pt>
                <c:pt idx="466">
                  <c:v>2.4063563845178111E-4</c:v>
                </c:pt>
                <c:pt idx="467">
                  <c:v>1.6277674237994729E-4</c:v>
                </c:pt>
                <c:pt idx="468">
                  <c:v>2.6465685735663051E-4</c:v>
                </c:pt>
                <c:pt idx="469">
                  <c:v>1.1762676845363442E-3</c:v>
                </c:pt>
                <c:pt idx="470">
                  <c:v>4.3632474446831895E-4</c:v>
                </c:pt>
                <c:pt idx="471">
                  <c:v>5.6579733540611796E-4</c:v>
                </c:pt>
                <c:pt idx="472">
                  <c:v>3.6350671234730602E-4</c:v>
                </c:pt>
                <c:pt idx="473">
                  <c:v>2.141633193244E-4</c:v>
                </c:pt>
                <c:pt idx="474">
                  <c:v>2.1525688346562397E-4</c:v>
                </c:pt>
                <c:pt idx="475" formatCode="0.00E+00">
                  <c:v>3.7326642248420199E-5</c:v>
                </c:pt>
                <c:pt idx="476">
                  <c:v>4.7248075716070697E-4</c:v>
                </c:pt>
                <c:pt idx="477" formatCode="0.00E+00">
                  <c:v>9.4931392316859219E-5</c:v>
                </c:pt>
                <c:pt idx="478">
                  <c:v>3.731775561017961E-4</c:v>
                </c:pt>
                <c:pt idx="479">
                  <c:v>3.2361177901255478E-4</c:v>
                </c:pt>
                <c:pt idx="480">
                  <c:v>9.7321400056079622E-4</c:v>
                </c:pt>
                <c:pt idx="481">
                  <c:v>3.9099393654913616E-4</c:v>
                </c:pt>
                <c:pt idx="482">
                  <c:v>2.4995842693980555E-4</c:v>
                </c:pt>
                <c:pt idx="483">
                  <c:v>2.456787338231201E-4</c:v>
                </c:pt>
                <c:pt idx="484" formatCode="0.00E+00">
                  <c:v>2.830409031727917E-5</c:v>
                </c:pt>
                <c:pt idx="485">
                  <c:v>1.3076217806600899E-3</c:v>
                </c:pt>
                <c:pt idx="486">
                  <c:v>1.2810217265968026E-4</c:v>
                </c:pt>
                <c:pt idx="487" formatCode="0.00E+00">
                  <c:v>8.6702973570339917E-5</c:v>
                </c:pt>
                <c:pt idx="488">
                  <c:v>6.8712604792990292E-4</c:v>
                </c:pt>
                <c:pt idx="489">
                  <c:v>1.5040850788494527E-4</c:v>
                </c:pt>
                <c:pt idx="490">
                  <c:v>2.2633884508152462E-4</c:v>
                </c:pt>
                <c:pt idx="491" formatCode="0.00E+00">
                  <c:v>5.9302690547005593E-5</c:v>
                </c:pt>
                <c:pt idx="492" formatCode="0.00E+00">
                  <c:v>4.3347574125755306E-6</c:v>
                </c:pt>
                <c:pt idx="493" formatCode="0.00E+00">
                  <c:v>2.0506148528209683E-5</c:v>
                </c:pt>
                <c:pt idx="494">
                  <c:v>1.0512886919865317E-3</c:v>
                </c:pt>
                <c:pt idx="495">
                  <c:v>1.0936265294221401E-3</c:v>
                </c:pt>
                <c:pt idx="496" formatCode="0.00E+00">
                  <c:v>7.2077533643067067E-5</c:v>
                </c:pt>
                <c:pt idx="497">
                  <c:v>1.2162971617080932E-3</c:v>
                </c:pt>
                <c:pt idx="498">
                  <c:v>1.1295305724184303E-4</c:v>
                </c:pt>
                <c:pt idx="499">
                  <c:v>1.2826661790667335E-3</c:v>
                </c:pt>
                <c:pt idx="500">
                  <c:v>1.1082956748157727E-3</c:v>
                </c:pt>
                <c:pt idx="501">
                  <c:v>4.3581818292135578E-4</c:v>
                </c:pt>
                <c:pt idx="502">
                  <c:v>2.6159248494164001E-4</c:v>
                </c:pt>
                <c:pt idx="503" formatCode="0.00E+00">
                  <c:v>3.6068129094431801E-5</c:v>
                </c:pt>
                <c:pt idx="504">
                  <c:v>1.0861848024208017E-3</c:v>
                </c:pt>
                <c:pt idx="505">
                  <c:v>1.7319642356608599E-4</c:v>
                </c:pt>
                <c:pt idx="506">
                  <c:v>1.4165321333107039E-4</c:v>
                </c:pt>
                <c:pt idx="507" formatCode="0.00E+00">
                  <c:v>3.5765648702703879E-5</c:v>
                </c:pt>
                <c:pt idx="508">
                  <c:v>4.9200657450940925E-4</c:v>
                </c:pt>
                <c:pt idx="509">
                  <c:v>2.2365445078238201E-4</c:v>
                </c:pt>
                <c:pt idx="510">
                  <c:v>2.0564311068128411E-4</c:v>
                </c:pt>
                <c:pt idx="511">
                  <c:v>1.6280300274589532E-3</c:v>
                </c:pt>
                <c:pt idx="512">
                  <c:v>1.3997945284120321E-4</c:v>
                </c:pt>
                <c:pt idx="513">
                  <c:v>4.0274627176559098E-4</c:v>
                </c:pt>
                <c:pt idx="514">
                  <c:v>1.8350191370040101E-4</c:v>
                </c:pt>
                <c:pt idx="515">
                  <c:v>2.7662677948327771E-4</c:v>
                </c:pt>
                <c:pt idx="516">
                  <c:v>1.49699525432981E-4</c:v>
                </c:pt>
                <c:pt idx="517">
                  <c:v>3.2824592605740764E-4</c:v>
                </c:pt>
                <c:pt idx="518" formatCode="0.00E+00">
                  <c:v>8.2420576797155096E-5</c:v>
                </c:pt>
                <c:pt idx="519">
                  <c:v>2.7520437160202002E-4</c:v>
                </c:pt>
                <c:pt idx="520">
                  <c:v>6.193293591108326E-4</c:v>
                </c:pt>
                <c:pt idx="521">
                  <c:v>3.2033740992648183E-4</c:v>
                </c:pt>
                <c:pt idx="522" formatCode="0.00E+00">
                  <c:v>3.9264848229180277E-5</c:v>
                </c:pt>
                <c:pt idx="523">
                  <c:v>5.0791277901661295E-4</c:v>
                </c:pt>
                <c:pt idx="524">
                  <c:v>1.7915258096969829E-4</c:v>
                </c:pt>
                <c:pt idx="525" formatCode="0.00E+00">
                  <c:v>7.8931810860935844E-5</c:v>
                </c:pt>
                <c:pt idx="526">
                  <c:v>4.9472496322539472E-4</c:v>
                </c:pt>
                <c:pt idx="527">
                  <c:v>4.8112526624515591E-4</c:v>
                </c:pt>
                <c:pt idx="528">
                  <c:v>2.1253347965334007E-4</c:v>
                </c:pt>
                <c:pt idx="529">
                  <c:v>2.557827006575466E-4</c:v>
                </c:pt>
                <c:pt idx="530" formatCode="0.00E+00">
                  <c:v>4.562523082666573E-6</c:v>
                </c:pt>
                <c:pt idx="531">
                  <c:v>1.2926817122476899E-4</c:v>
                </c:pt>
                <c:pt idx="532">
                  <c:v>2.121825498918315E-4</c:v>
                </c:pt>
                <c:pt idx="533">
                  <c:v>5.0737913227429457E-4</c:v>
                </c:pt>
                <c:pt idx="534">
                  <c:v>2.0398708439925946E-4</c:v>
                </c:pt>
                <c:pt idx="535">
                  <c:v>1.3495740763925601E-4</c:v>
                </c:pt>
                <c:pt idx="536">
                  <c:v>2.8067779825795806E-4</c:v>
                </c:pt>
                <c:pt idx="537">
                  <c:v>4.3263613645885178E-4</c:v>
                </c:pt>
                <c:pt idx="538">
                  <c:v>3.596855139443446E-4</c:v>
                </c:pt>
                <c:pt idx="539" formatCode="0.00E+00">
                  <c:v>9.8800748659656773E-5</c:v>
                </c:pt>
                <c:pt idx="540">
                  <c:v>2.2155899711816444E-4</c:v>
                </c:pt>
                <c:pt idx="541">
                  <c:v>3.3843240669288662E-4</c:v>
                </c:pt>
                <c:pt idx="542">
                  <c:v>1.8332683560511121E-4</c:v>
                </c:pt>
                <c:pt idx="543">
                  <c:v>8.8499586857300103E-4</c:v>
                </c:pt>
                <c:pt idx="544">
                  <c:v>2.5781492149028147E-4</c:v>
                </c:pt>
                <c:pt idx="545">
                  <c:v>6.9198039756495407E-4</c:v>
                </c:pt>
                <c:pt idx="546">
                  <c:v>1.1274648434394499E-4</c:v>
                </c:pt>
                <c:pt idx="547">
                  <c:v>1.4527125590568839E-4</c:v>
                </c:pt>
                <c:pt idx="548">
                  <c:v>1.41783599966438E-4</c:v>
                </c:pt>
                <c:pt idx="549" formatCode="0.00E+00">
                  <c:v>1.3704423153002538E-5</c:v>
                </c:pt>
                <c:pt idx="550">
                  <c:v>3.164757603137959E-4</c:v>
                </c:pt>
                <c:pt idx="551">
                  <c:v>1.9516579758257767E-4</c:v>
                </c:pt>
                <c:pt idx="552">
                  <c:v>9.9242685839760801E-4</c:v>
                </c:pt>
                <c:pt idx="553" formatCode="0.00E+00">
                  <c:v>8.6670564753865061E-5</c:v>
                </c:pt>
                <c:pt idx="554" formatCode="0.00E+00">
                  <c:v>6.808331919800801E-5</c:v>
                </c:pt>
                <c:pt idx="555">
                  <c:v>2.7544918025874113E-4</c:v>
                </c:pt>
                <c:pt idx="556">
                  <c:v>2.1243349525223141E-4</c:v>
                </c:pt>
                <c:pt idx="557" formatCode="0.00E+00">
                  <c:v>1.4847951015943725E-5</c:v>
                </c:pt>
                <c:pt idx="558">
                  <c:v>3.6528512270602749E-4</c:v>
                </c:pt>
                <c:pt idx="559">
                  <c:v>1.35571635713402E-4</c:v>
                </c:pt>
                <c:pt idx="560">
                  <c:v>1.0595037200618026E-4</c:v>
                </c:pt>
                <c:pt idx="561">
                  <c:v>7.8716587293390901E-4</c:v>
                </c:pt>
                <c:pt idx="562" formatCode="0.00E+00">
                  <c:v>7.1763980362025607E-5</c:v>
                </c:pt>
                <c:pt idx="563">
                  <c:v>1.0118923467364E-4</c:v>
                </c:pt>
                <c:pt idx="564" formatCode="0.00E+00">
                  <c:v>3.6381628531068991E-5</c:v>
                </c:pt>
                <c:pt idx="565">
                  <c:v>7.9101358438177303E-4</c:v>
                </c:pt>
                <c:pt idx="566">
                  <c:v>4.1397183933290522E-4</c:v>
                </c:pt>
                <c:pt idx="567" formatCode="0.00E+00">
                  <c:v>8.0618691760023768E-5</c:v>
                </c:pt>
                <c:pt idx="568" formatCode="0.00E+00">
                  <c:v>2.9212216823515211E-5</c:v>
                </c:pt>
                <c:pt idx="569">
                  <c:v>5.6320109764762441E-4</c:v>
                </c:pt>
                <c:pt idx="570">
                  <c:v>4.7330750006042532E-4</c:v>
                </c:pt>
                <c:pt idx="571">
                  <c:v>2.6833484008514458E-4</c:v>
                </c:pt>
                <c:pt idx="572">
                  <c:v>1.732973314948573E-4</c:v>
                </c:pt>
                <c:pt idx="573" formatCode="0.00E+00">
                  <c:v>2.0700684988811734E-5</c:v>
                </c:pt>
                <c:pt idx="574">
                  <c:v>2.4103163348165499E-4</c:v>
                </c:pt>
                <c:pt idx="575">
                  <c:v>1.5316302883163402E-4</c:v>
                </c:pt>
                <c:pt idx="576">
                  <c:v>2.7476359729665883E-4</c:v>
                </c:pt>
                <c:pt idx="577">
                  <c:v>3.0522679953897498E-4</c:v>
                </c:pt>
                <c:pt idx="578" formatCode="0.00E+00">
                  <c:v>7.0539310053766444E-5</c:v>
                </c:pt>
                <c:pt idx="579" formatCode="0.00E+00">
                  <c:v>6.1480551055685638E-6</c:v>
                </c:pt>
                <c:pt idx="580">
                  <c:v>1.4007660940590499E-4</c:v>
                </c:pt>
                <c:pt idx="581">
                  <c:v>5.8195577236225325E-4</c:v>
                </c:pt>
                <c:pt idx="582" formatCode="0.00E+00">
                  <c:v>6.412084562563591E-5</c:v>
                </c:pt>
                <c:pt idx="583" formatCode="0.00E+00">
                  <c:v>5.0316525811185985E-5</c:v>
                </c:pt>
                <c:pt idx="584">
                  <c:v>1.6229515390279938E-4</c:v>
                </c:pt>
                <c:pt idx="585">
                  <c:v>6.787717040726512E-4</c:v>
                </c:pt>
                <c:pt idx="586" formatCode="0.00E+00">
                  <c:v>4.5981384760161312E-5</c:v>
                </c:pt>
                <c:pt idx="587" formatCode="0.00E+00">
                  <c:v>6.8602951745908895E-5</c:v>
                </c:pt>
                <c:pt idx="588" formatCode="0.00E+00">
                  <c:v>2.3129854260057788E-5</c:v>
                </c:pt>
                <c:pt idx="589" formatCode="0.00E+00">
                  <c:v>8.6271421753142746E-5</c:v>
                </c:pt>
                <c:pt idx="590">
                  <c:v>3.4224477548993378E-4</c:v>
                </c:pt>
                <c:pt idx="591">
                  <c:v>8.1434291246492839E-4</c:v>
                </c:pt>
                <c:pt idx="592" formatCode="0.00E+00">
                  <c:v>2.9115199724345242E-5</c:v>
                </c:pt>
                <c:pt idx="593">
                  <c:v>1.06693908812702E-4</c:v>
                </c:pt>
                <c:pt idx="594">
                  <c:v>1.8321077874598925E-4</c:v>
                </c:pt>
                <c:pt idx="595" formatCode="0.00E+00">
                  <c:v>7.4569768728269717E-6</c:v>
                </c:pt>
                <c:pt idx="596">
                  <c:v>2.2341962491026287E-4</c:v>
                </c:pt>
                <c:pt idx="597">
                  <c:v>1.4191138827040201E-4</c:v>
                </c:pt>
                <c:pt idx="598" formatCode="0.00E+00">
                  <c:v>5.5690408718706995E-5</c:v>
                </c:pt>
                <c:pt idx="599">
                  <c:v>1.5029955289176729E-4</c:v>
                </c:pt>
                <c:pt idx="600">
                  <c:v>1.3396942661471199E-4</c:v>
                </c:pt>
                <c:pt idx="601">
                  <c:v>4.237223934589357E-4</c:v>
                </c:pt>
                <c:pt idx="602">
                  <c:v>7.2880383317219344E-4</c:v>
                </c:pt>
                <c:pt idx="603" formatCode="0.00E+00">
                  <c:v>3.1816732469736301E-5</c:v>
                </c:pt>
                <c:pt idx="604" formatCode="0.00E+00">
                  <c:v>5.787677364951479E-6</c:v>
                </c:pt>
                <c:pt idx="605">
                  <c:v>1.0290356848656003E-4</c:v>
                </c:pt>
                <c:pt idx="606">
                  <c:v>3.9352561094520608E-4</c:v>
                </c:pt>
                <c:pt idx="607">
                  <c:v>1.817750147748294E-4</c:v>
                </c:pt>
                <c:pt idx="608">
                  <c:v>2.7770900413335003E-4</c:v>
                </c:pt>
                <c:pt idx="609" formatCode="0.00E+00">
                  <c:v>1.3780132743140341E-5</c:v>
                </c:pt>
                <c:pt idx="610" formatCode="0.00E+00">
                  <c:v>2.7869049022986991E-5</c:v>
                </c:pt>
                <c:pt idx="611">
                  <c:v>5.0088020997459998E-4</c:v>
                </c:pt>
                <c:pt idx="612" formatCode="0.00E+00">
                  <c:v>4.06596005189388E-5</c:v>
                </c:pt>
                <c:pt idx="613">
                  <c:v>1.5724161812964146E-4</c:v>
                </c:pt>
                <c:pt idx="614">
                  <c:v>3.3243339235693647E-4</c:v>
                </c:pt>
                <c:pt idx="615" formatCode="0.00E+00">
                  <c:v>2.4451664320624061E-5</c:v>
                </c:pt>
                <c:pt idx="616">
                  <c:v>2.6235890365792369E-4</c:v>
                </c:pt>
                <c:pt idx="617" formatCode="0.00E+00">
                  <c:v>1.7399536063114427E-5</c:v>
                </c:pt>
                <c:pt idx="618" formatCode="0.00E+00">
                  <c:v>9.3340572118297383E-6</c:v>
                </c:pt>
                <c:pt idx="619">
                  <c:v>3.1504861630971161E-4</c:v>
                </c:pt>
                <c:pt idx="620" formatCode="0.00E+00">
                  <c:v>5.7284268646825423E-5</c:v>
                </c:pt>
                <c:pt idx="621" formatCode="0.00E+00">
                  <c:v>7.375338664499793E-5</c:v>
                </c:pt>
                <c:pt idx="622">
                  <c:v>1.2752276186195E-4</c:v>
                </c:pt>
                <c:pt idx="623" formatCode="0.00E+00">
                  <c:v>8.891283568198015E-5</c:v>
                </c:pt>
                <c:pt idx="624" formatCode="0.00E+00">
                  <c:v>4.9505381830937502E-5</c:v>
                </c:pt>
                <c:pt idx="625">
                  <c:v>3.3753525018966751E-4</c:v>
                </c:pt>
                <c:pt idx="626" formatCode="0.00E+00">
                  <c:v>1.407313527996133E-5</c:v>
                </c:pt>
                <c:pt idx="627">
                  <c:v>1.839152737189593E-4</c:v>
                </c:pt>
                <c:pt idx="628">
                  <c:v>2.0134652846075802E-4</c:v>
                </c:pt>
                <c:pt idx="629" formatCode="0.00E+00">
                  <c:v>2.5164162762757802E-5</c:v>
                </c:pt>
                <c:pt idx="630">
                  <c:v>2.4495414704072614E-4</c:v>
                </c:pt>
                <c:pt idx="631">
                  <c:v>3.4161677468316282E-4</c:v>
                </c:pt>
                <c:pt idx="632" formatCode="0.00E+00">
                  <c:v>4.3760063408996201E-5</c:v>
                </c:pt>
                <c:pt idx="633" formatCode="0.00E+00">
                  <c:v>7.7155217212951973E-5</c:v>
                </c:pt>
                <c:pt idx="634">
                  <c:v>2.0932773126814666E-4</c:v>
                </c:pt>
                <c:pt idx="635">
                  <c:v>1.0126845365878925E-4</c:v>
                </c:pt>
                <c:pt idx="636">
                  <c:v>2.4422053824324155E-4</c:v>
                </c:pt>
                <c:pt idx="637">
                  <c:v>2.4215233558310065E-4</c:v>
                </c:pt>
                <c:pt idx="638">
                  <c:v>3.0571152660788616E-4</c:v>
                </c:pt>
                <c:pt idx="639">
                  <c:v>1.7547520066278445E-4</c:v>
                </c:pt>
                <c:pt idx="640">
                  <c:v>1.8997389729556036E-4</c:v>
                </c:pt>
                <c:pt idx="641">
                  <c:v>1.4706374080695805E-4</c:v>
                </c:pt>
                <c:pt idx="642">
                  <c:v>1.42237167885608E-4</c:v>
                </c:pt>
                <c:pt idx="643" formatCode="0.00E+00">
                  <c:v>3.8804307573697221E-5</c:v>
                </c:pt>
                <c:pt idx="644">
                  <c:v>3.1849610868637065E-4</c:v>
                </c:pt>
                <c:pt idx="645">
                  <c:v>2.6222003905397519E-4</c:v>
                </c:pt>
                <c:pt idx="646">
                  <c:v>2.0396242340243499E-4</c:v>
                </c:pt>
                <c:pt idx="647" formatCode="0.00E+00">
                  <c:v>6.3994482486559993E-5</c:v>
                </c:pt>
                <c:pt idx="648" formatCode="0.00E+00">
                  <c:v>8.2719257854005257E-6</c:v>
                </c:pt>
                <c:pt idx="649" formatCode="0.00E+00">
                  <c:v>4.3589223217463833E-5</c:v>
                </c:pt>
                <c:pt idx="650">
                  <c:v>2.9008443513579591E-4</c:v>
                </c:pt>
                <c:pt idx="651">
                  <c:v>2.2398598400550602E-4</c:v>
                </c:pt>
                <c:pt idx="652" formatCode="0.00E+00">
                  <c:v>6.9312424661067124E-5</c:v>
                </c:pt>
                <c:pt idx="653" formatCode="0.00E+00">
                  <c:v>8.7031491146950767E-6</c:v>
                </c:pt>
                <c:pt idx="654">
                  <c:v>1.9781980012555163E-4</c:v>
                </c:pt>
                <c:pt idx="655" formatCode="0.00E+00">
                  <c:v>6.7093775794088004E-5</c:v>
                </c:pt>
                <c:pt idx="656" formatCode="0.00E+00">
                  <c:v>9.3194472716368669E-5</c:v>
                </c:pt>
                <c:pt idx="657" formatCode="0.00E+00">
                  <c:v>5.2058270391656414E-5</c:v>
                </c:pt>
                <c:pt idx="658" formatCode="0.00E+00">
                  <c:v>9.4723362996251311E-5</c:v>
                </c:pt>
                <c:pt idx="659" formatCode="0.00E+00">
                  <c:v>4.1044554138176103E-5</c:v>
                </c:pt>
                <c:pt idx="660" formatCode="0.00E+00">
                  <c:v>3.8326684294308797E-5</c:v>
                </c:pt>
                <c:pt idx="661">
                  <c:v>5.5614700447598534E-4</c:v>
                </c:pt>
                <c:pt idx="662">
                  <c:v>1.3526187827766033E-4</c:v>
                </c:pt>
                <c:pt idx="663">
                  <c:v>5.79448467547023E-4</c:v>
                </c:pt>
                <c:pt idx="664">
                  <c:v>2.4034796725291946E-4</c:v>
                </c:pt>
                <c:pt idx="665">
                  <c:v>2.0235326246622755E-4</c:v>
                </c:pt>
                <c:pt idx="666" formatCode="0.00E+00">
                  <c:v>3.7493216239400011E-5</c:v>
                </c:pt>
                <c:pt idx="667" formatCode="0.00E+00">
                  <c:v>2.6203315960592606E-5</c:v>
                </c:pt>
                <c:pt idx="668">
                  <c:v>5.363428146210131E-4</c:v>
                </c:pt>
                <c:pt idx="669" formatCode="0.00E+00">
                  <c:v>3.3742260133203061E-5</c:v>
                </c:pt>
                <c:pt idx="670">
                  <c:v>1.2073049006458103E-4</c:v>
                </c:pt>
                <c:pt idx="671">
                  <c:v>7.6046203925471542E-4</c:v>
                </c:pt>
                <c:pt idx="672" formatCode="0.00E+00">
                  <c:v>4.9151371010709084E-5</c:v>
                </c:pt>
                <c:pt idx="673">
                  <c:v>1.9572387905392427E-4</c:v>
                </c:pt>
                <c:pt idx="674" formatCode="0.00E+00">
                  <c:v>3.7074122443062299E-5</c:v>
                </c:pt>
                <c:pt idx="675" formatCode="0.00E+00">
                  <c:v>2.6262609613775384E-5</c:v>
                </c:pt>
                <c:pt idx="676">
                  <c:v>1.1563916042470501E-4</c:v>
                </c:pt>
                <c:pt idx="677">
                  <c:v>1.9052134367381751E-4</c:v>
                </c:pt>
                <c:pt idx="678" formatCode="0.00E+00">
                  <c:v>1.6868517432200546E-5</c:v>
                </c:pt>
                <c:pt idx="679">
                  <c:v>1.3337061675583521E-4</c:v>
                </c:pt>
                <c:pt idx="680">
                  <c:v>2.77696417374981E-4</c:v>
                </c:pt>
                <c:pt idx="681">
                  <c:v>5.9443042122191397E-4</c:v>
                </c:pt>
                <c:pt idx="682" formatCode="0.00E+00">
                  <c:v>5.2472387033607882E-5</c:v>
                </c:pt>
                <c:pt idx="683">
                  <c:v>3.5252009824641441E-4</c:v>
                </c:pt>
                <c:pt idx="684">
                  <c:v>2.0783672312158611E-4</c:v>
                </c:pt>
                <c:pt idx="685">
                  <c:v>2.5474175910838954E-4</c:v>
                </c:pt>
                <c:pt idx="686">
                  <c:v>4.7729965455254399E-4</c:v>
                </c:pt>
                <c:pt idx="687" formatCode="0.00E+00">
                  <c:v>6.095561245679592E-5</c:v>
                </c:pt>
                <c:pt idx="688">
                  <c:v>3.161993041775463E-4</c:v>
                </c:pt>
                <c:pt idx="689" formatCode="0.00E+00">
                  <c:v>8.3699976583153242E-6</c:v>
                </c:pt>
                <c:pt idx="690" formatCode="0.00E+00">
                  <c:v>3.9621485024680391E-5</c:v>
                </c:pt>
                <c:pt idx="691" formatCode="0.00E+00">
                  <c:v>7.2534342968951328E-5</c:v>
                </c:pt>
                <c:pt idx="692" formatCode="0.00E+00">
                  <c:v>4.4180228728949491E-5</c:v>
                </c:pt>
                <c:pt idx="693" formatCode="0.00E+00">
                  <c:v>9.7734014907296761E-5</c:v>
                </c:pt>
                <c:pt idx="694" formatCode="0.00E+00">
                  <c:v>3.9408376862129761E-7</c:v>
                </c:pt>
                <c:pt idx="695">
                  <c:v>1.08561946248448E-4</c:v>
                </c:pt>
                <c:pt idx="696">
                  <c:v>2.0835871212704991E-4</c:v>
                </c:pt>
                <c:pt idx="697">
                  <c:v>4.0378383087565404E-4</c:v>
                </c:pt>
                <c:pt idx="698">
                  <c:v>2.57043242963706E-4</c:v>
                </c:pt>
                <c:pt idx="699">
                  <c:v>2.3538980275141701E-4</c:v>
                </c:pt>
                <c:pt idx="700">
                  <c:v>2.8524629513600799E-4</c:v>
                </c:pt>
                <c:pt idx="701">
                  <c:v>1.0794069508314603E-4</c:v>
                </c:pt>
                <c:pt idx="702" formatCode="0.00E+00">
                  <c:v>3.7750273369102592E-5</c:v>
                </c:pt>
                <c:pt idx="703">
                  <c:v>2.6257427856298546E-4</c:v>
                </c:pt>
                <c:pt idx="704" formatCode="0.00E+00">
                  <c:v>7.7907555013213473E-5</c:v>
                </c:pt>
                <c:pt idx="705" formatCode="0.00E+00">
                  <c:v>4.1668292441768902E-5</c:v>
                </c:pt>
                <c:pt idx="706" formatCode="0.00E+00">
                  <c:v>6.3417750024499043E-5</c:v>
                </c:pt>
                <c:pt idx="707" formatCode="0.00E+00">
                  <c:v>3.9965580784337806E-5</c:v>
                </c:pt>
                <c:pt idx="708" formatCode="0.00E+00">
                  <c:v>2.4112601295235868E-5</c:v>
                </c:pt>
                <c:pt idx="709">
                  <c:v>1.6274038670117144E-4</c:v>
                </c:pt>
                <c:pt idx="710">
                  <c:v>4.3565461786712801E-4</c:v>
                </c:pt>
                <c:pt idx="711" formatCode="0.00E+00">
                  <c:v>2.4971298561715612E-5</c:v>
                </c:pt>
                <c:pt idx="712">
                  <c:v>1.7278144529236301E-4</c:v>
                </c:pt>
                <c:pt idx="713">
                  <c:v>1.41966085049524E-4</c:v>
                </c:pt>
                <c:pt idx="714" formatCode="0.00E+00">
                  <c:v>1.21159615788551E-5</c:v>
                </c:pt>
                <c:pt idx="715">
                  <c:v>1.5262724669847649E-4</c:v>
                </c:pt>
                <c:pt idx="716" formatCode="0.00E+00">
                  <c:v>1.22596352561937E-5</c:v>
                </c:pt>
                <c:pt idx="717" formatCode="0.00E+00">
                  <c:v>5.4141916257596632E-5</c:v>
                </c:pt>
                <c:pt idx="718">
                  <c:v>1.6298897291152739E-4</c:v>
                </c:pt>
                <c:pt idx="719" formatCode="0.00E+00">
                  <c:v>1.5480529426935954E-5</c:v>
                </c:pt>
                <c:pt idx="720">
                  <c:v>1.9371186983858032E-4</c:v>
                </c:pt>
                <c:pt idx="721" formatCode="0.00E+00">
                  <c:v>1.6806816669138068E-5</c:v>
                </c:pt>
                <c:pt idx="722">
                  <c:v>1.2685442088017324E-4</c:v>
                </c:pt>
                <c:pt idx="723" formatCode="0.00E+00">
                  <c:v>9.8188962049961711E-5</c:v>
                </c:pt>
                <c:pt idx="724" formatCode="0.00E+00">
                  <c:v>3.8798108187989976E-5</c:v>
                </c:pt>
                <c:pt idx="725" formatCode="0.00E+00">
                  <c:v>2.1574186015824862E-5</c:v>
                </c:pt>
                <c:pt idx="726">
                  <c:v>2.3178580226087788E-4</c:v>
                </c:pt>
                <c:pt idx="727">
                  <c:v>3.275937110787639E-4</c:v>
                </c:pt>
                <c:pt idx="728" formatCode="0.00E+00">
                  <c:v>9.9778843903374962E-5</c:v>
                </c:pt>
                <c:pt idx="729">
                  <c:v>1.3639828998385835E-4</c:v>
                </c:pt>
                <c:pt idx="730" formatCode="0.00E+00">
                  <c:v>6.0386105465811988E-5</c:v>
                </c:pt>
                <c:pt idx="731" formatCode="0.00E+00">
                  <c:v>7.0146924339162092E-6</c:v>
                </c:pt>
                <c:pt idx="732">
                  <c:v>1.026247981262333E-3</c:v>
                </c:pt>
                <c:pt idx="733">
                  <c:v>2.0023511067078034E-4</c:v>
                </c:pt>
                <c:pt idx="734">
                  <c:v>2.0715041270444415E-4</c:v>
                </c:pt>
                <c:pt idx="735">
                  <c:v>1.7899655045698027E-4</c:v>
                </c:pt>
                <c:pt idx="736" formatCode="0.00E+00">
                  <c:v>9.6311220298954026E-5</c:v>
                </c:pt>
                <c:pt idx="737">
                  <c:v>2.3536904695204206E-4</c:v>
                </c:pt>
                <c:pt idx="738" formatCode="0.00E+00">
                  <c:v>9.4849010499397156E-7</c:v>
                </c:pt>
                <c:pt idx="739">
                  <c:v>4.0420554109341111E-4</c:v>
                </c:pt>
                <c:pt idx="740" formatCode="0.00E+00">
                  <c:v>3.1439775486471962E-5</c:v>
                </c:pt>
                <c:pt idx="741">
                  <c:v>1.2463969118698022E-4</c:v>
                </c:pt>
                <c:pt idx="742" formatCode="0.00E+00">
                  <c:v>2.2329399932340699E-6</c:v>
                </c:pt>
                <c:pt idx="743" formatCode="0.00E+00">
                  <c:v>6.2338400604700683E-5</c:v>
                </c:pt>
                <c:pt idx="744">
                  <c:v>3.4990144324836809E-4</c:v>
                </c:pt>
                <c:pt idx="745" formatCode="0.00E+00">
                  <c:v>2.9437131399609864E-5</c:v>
                </c:pt>
                <c:pt idx="746" formatCode="0.00E+00">
                  <c:v>3.0769054866124457E-5</c:v>
                </c:pt>
                <c:pt idx="747">
                  <c:v>1.2160372544052026E-4</c:v>
                </c:pt>
                <c:pt idx="748" formatCode="0.00E+00">
                  <c:v>3.4641921274737578E-5</c:v>
                </c:pt>
                <c:pt idx="749" formatCode="0.00E+00">
                  <c:v>8.5591836796252747E-5</c:v>
                </c:pt>
                <c:pt idx="750" formatCode="0.00E+00">
                  <c:v>1.150972374343845E-5</c:v>
                </c:pt>
                <c:pt idx="751">
                  <c:v>2.7466966104379664E-4</c:v>
                </c:pt>
                <c:pt idx="752">
                  <c:v>1.4653105844353233E-4</c:v>
                </c:pt>
                <c:pt idx="753" formatCode="0.00E+00">
                  <c:v>1.7448932181162701E-5</c:v>
                </c:pt>
                <c:pt idx="754">
                  <c:v>1.5550179203771344E-4</c:v>
                </c:pt>
                <c:pt idx="755">
                  <c:v>5.8323808141819437E-4</c:v>
                </c:pt>
                <c:pt idx="756" formatCode="0.00E+00">
                  <c:v>2.8294934850430134E-5</c:v>
                </c:pt>
                <c:pt idx="757">
                  <c:v>2.7922318927154201E-4</c:v>
                </c:pt>
                <c:pt idx="758" formatCode="0.00E+00">
                  <c:v>2.2311719432875998E-5</c:v>
                </c:pt>
                <c:pt idx="759">
                  <c:v>3.9477537489097226E-4</c:v>
                </c:pt>
                <c:pt idx="760" formatCode="0.00E+00">
                  <c:v>5.8842844541451079E-5</c:v>
                </c:pt>
                <c:pt idx="761" formatCode="0.00E+00">
                  <c:v>8.4636272844265811E-5</c:v>
                </c:pt>
                <c:pt idx="762" formatCode="0.00E+00">
                  <c:v>8.1674514554905524E-5</c:v>
                </c:pt>
                <c:pt idx="763" formatCode="0.00E+00">
                  <c:v>3.4906822210350762E-5</c:v>
                </c:pt>
                <c:pt idx="764" formatCode="0.00E+00">
                  <c:v>2.8066371637050645E-6</c:v>
                </c:pt>
                <c:pt idx="765" formatCode="0.00E+00">
                  <c:v>1.7477986014016721E-5</c:v>
                </c:pt>
                <c:pt idx="766">
                  <c:v>1.4632868842018334E-4</c:v>
                </c:pt>
                <c:pt idx="767" formatCode="0.00E+00">
                  <c:v>6.6937173064314303E-5</c:v>
                </c:pt>
                <c:pt idx="768" formatCode="0.00E+00">
                  <c:v>5.3238911913214748E-5</c:v>
                </c:pt>
                <c:pt idx="769">
                  <c:v>2.6067478807245041E-4</c:v>
                </c:pt>
                <c:pt idx="770" formatCode="0.00E+00">
                  <c:v>1.7336733641157351E-5</c:v>
                </c:pt>
                <c:pt idx="771">
                  <c:v>2.6228849418418647E-4</c:v>
                </c:pt>
                <c:pt idx="772">
                  <c:v>1.7050132610398321E-4</c:v>
                </c:pt>
                <c:pt idx="773" formatCode="0.00E+00">
                  <c:v>4.6401150759025332E-5</c:v>
                </c:pt>
                <c:pt idx="774">
                  <c:v>1.0764328299161151E-4</c:v>
                </c:pt>
                <c:pt idx="775" formatCode="0.00E+00">
                  <c:v>3.1415516338231811E-5</c:v>
                </c:pt>
                <c:pt idx="776">
                  <c:v>2.7903991420985286E-4</c:v>
                </c:pt>
                <c:pt idx="777">
                  <c:v>1.1170480802018928E-4</c:v>
                </c:pt>
                <c:pt idx="778">
                  <c:v>1.3468700582355424E-4</c:v>
                </c:pt>
                <c:pt idx="779" formatCode="0.00E+00">
                  <c:v>2.8169408038503899E-5</c:v>
                </c:pt>
                <c:pt idx="780" formatCode="0.00E+00">
                  <c:v>9.3620095458831447E-5</c:v>
                </c:pt>
                <c:pt idx="781">
                  <c:v>1.3752009859221021E-4</c:v>
                </c:pt>
                <c:pt idx="782">
                  <c:v>1.7252643715208501E-4</c:v>
                </c:pt>
                <c:pt idx="783" formatCode="0.00E+00">
                  <c:v>9.6774658142604778E-5</c:v>
                </c:pt>
                <c:pt idx="784" formatCode="0.00E+00">
                  <c:v>6.5900656392189913E-5</c:v>
                </c:pt>
                <c:pt idx="785">
                  <c:v>1.3088387498042724E-4</c:v>
                </c:pt>
                <c:pt idx="786" formatCode="0.00E+00">
                  <c:v>7.2741880635693925E-5</c:v>
                </c:pt>
                <c:pt idx="787" formatCode="0.00E+00">
                  <c:v>2.7077577725493447E-5</c:v>
                </c:pt>
                <c:pt idx="788">
                  <c:v>2.5547594348728799E-4</c:v>
                </c:pt>
                <c:pt idx="789">
                  <c:v>1.4886365418676325E-4</c:v>
                </c:pt>
                <c:pt idx="790" formatCode="0.00E+00">
                  <c:v>5.0875848051707895E-5</c:v>
                </c:pt>
                <c:pt idx="791" formatCode="0.00E+00">
                  <c:v>6.2035946164861979E-6</c:v>
                </c:pt>
                <c:pt idx="792">
                  <c:v>1.2454729122114702E-4</c:v>
                </c:pt>
                <c:pt idx="793" formatCode="0.00E+00">
                  <c:v>4.9709350149902421E-5</c:v>
                </c:pt>
                <c:pt idx="794" formatCode="0.00E+00">
                  <c:v>5.0649003453448433E-5</c:v>
                </c:pt>
                <c:pt idx="795" formatCode="0.00E+00">
                  <c:v>8.0266020560363965E-5</c:v>
                </c:pt>
                <c:pt idx="796" formatCode="0.00E+00">
                  <c:v>4.8258503967813334E-5</c:v>
                </c:pt>
                <c:pt idx="797" formatCode="0.00E+00">
                  <c:v>8.1239463762471187E-5</c:v>
                </c:pt>
                <c:pt idx="798">
                  <c:v>3.5397265991167043E-4</c:v>
                </c:pt>
                <c:pt idx="799">
                  <c:v>1.8918404952447901E-4</c:v>
                </c:pt>
                <c:pt idx="800">
                  <c:v>6.1879342129699487E-4</c:v>
                </c:pt>
                <c:pt idx="801">
                  <c:v>1.026544126345023E-4</c:v>
                </c:pt>
                <c:pt idx="802" formatCode="0.00E+00">
                  <c:v>4.4888030820693533E-5</c:v>
                </c:pt>
                <c:pt idx="803">
                  <c:v>4.0996474529030502E-4</c:v>
                </c:pt>
                <c:pt idx="804">
                  <c:v>1.7158498206150725E-4</c:v>
                </c:pt>
                <c:pt idx="805" formatCode="0.00E+00">
                  <c:v>3.1933766301519798E-5</c:v>
                </c:pt>
                <c:pt idx="806" formatCode="0.00E+00">
                  <c:v>5.2224217590716109E-5</c:v>
                </c:pt>
                <c:pt idx="807">
                  <c:v>2.7379794346456298E-4</c:v>
                </c:pt>
                <c:pt idx="808" formatCode="0.00E+00">
                  <c:v>7.2471982707598907E-5</c:v>
                </c:pt>
                <c:pt idx="809">
                  <c:v>2.9754300256471547E-4</c:v>
                </c:pt>
                <c:pt idx="810" formatCode="0.00E+00">
                  <c:v>6.4788827536964617E-5</c:v>
                </c:pt>
                <c:pt idx="811" formatCode="0.00E+00">
                  <c:v>3.2455817373201912E-5</c:v>
                </c:pt>
                <c:pt idx="812">
                  <c:v>3.3333911193739841E-4</c:v>
                </c:pt>
                <c:pt idx="813" formatCode="0.00E+00">
                  <c:v>1.8717393102462427E-5</c:v>
                </c:pt>
                <c:pt idx="814" formatCode="0.00E+00">
                  <c:v>6.0897607113808159E-6</c:v>
                </c:pt>
                <c:pt idx="815">
                  <c:v>1.1354790294166633E-4</c:v>
                </c:pt>
                <c:pt idx="816">
                  <c:v>4.2937980654893541E-4</c:v>
                </c:pt>
                <c:pt idx="817">
                  <c:v>3.1620711049575267E-4</c:v>
                </c:pt>
                <c:pt idx="818" formatCode="0.00E+00">
                  <c:v>4.6957380905192788E-5</c:v>
                </c:pt>
                <c:pt idx="819">
                  <c:v>1.23325485854349E-4</c:v>
                </c:pt>
                <c:pt idx="820">
                  <c:v>1.0814988241894401E-4</c:v>
                </c:pt>
                <c:pt idx="821">
                  <c:v>1.1586979768025248E-4</c:v>
                </c:pt>
                <c:pt idx="822" formatCode="0.00E+00">
                  <c:v>6.339303506256514E-6</c:v>
                </c:pt>
                <c:pt idx="823">
                  <c:v>2.1683370131246455E-4</c:v>
                </c:pt>
                <c:pt idx="824">
                  <c:v>1.3484148911003025E-4</c:v>
                </c:pt>
                <c:pt idx="825">
                  <c:v>1.3878685155260624E-4</c:v>
                </c:pt>
                <c:pt idx="826" formatCode="0.00E+00">
                  <c:v>9.0661499145816142E-5</c:v>
                </c:pt>
                <c:pt idx="827">
                  <c:v>5.1714791306357985E-4</c:v>
                </c:pt>
                <c:pt idx="828" formatCode="0.00E+00">
                  <c:v>5.4299316628818199E-5</c:v>
                </c:pt>
                <c:pt idx="829" formatCode="0.00E+00">
                  <c:v>6.5017422479385803E-5</c:v>
                </c:pt>
                <c:pt idx="830">
                  <c:v>6.5529474588340523E-4</c:v>
                </c:pt>
                <c:pt idx="831">
                  <c:v>1.8603508896687567E-4</c:v>
                </c:pt>
                <c:pt idx="832">
                  <c:v>2.0198740430621941E-4</c:v>
                </c:pt>
                <c:pt idx="833">
                  <c:v>4.9025846199779986E-4</c:v>
                </c:pt>
                <c:pt idx="834" formatCode="0.00E+00">
                  <c:v>2.3663454313392787E-5</c:v>
                </c:pt>
                <c:pt idx="835" formatCode="0.00E+00">
                  <c:v>4.6376376620872412E-5</c:v>
                </c:pt>
                <c:pt idx="836" formatCode="0.00E+00">
                  <c:v>1.2973887399519939E-5</c:v>
                </c:pt>
                <c:pt idx="837">
                  <c:v>1.2537510062348404E-4</c:v>
                </c:pt>
                <c:pt idx="838" formatCode="0.00E+00">
                  <c:v>6.6170875267407704E-5</c:v>
                </c:pt>
                <c:pt idx="839" formatCode="0.00E+00">
                  <c:v>1.7910941044592731E-5</c:v>
                </c:pt>
                <c:pt idx="840">
                  <c:v>1.8941121378133265E-4</c:v>
                </c:pt>
                <c:pt idx="841">
                  <c:v>6.2340494359483306E-4</c:v>
                </c:pt>
                <c:pt idx="842" formatCode="0.00E+00">
                  <c:v>2.4369162519044653E-5</c:v>
                </c:pt>
                <c:pt idx="843">
                  <c:v>1.5853411078672026E-4</c:v>
                </c:pt>
                <c:pt idx="844" formatCode="0.00E+00">
                  <c:v>4.5808073950655545E-6</c:v>
                </c:pt>
                <c:pt idx="845" formatCode="0.00E+00">
                  <c:v>6.7428337308365876E-6</c:v>
                </c:pt>
                <c:pt idx="846" formatCode="0.00E+00">
                  <c:v>3.7752464290288596E-5</c:v>
                </c:pt>
                <c:pt idx="847" formatCode="0.00E+00">
                  <c:v>6.6975815156857299E-5</c:v>
                </c:pt>
                <c:pt idx="848" formatCode="0.00E+00">
                  <c:v>1.6092568872193805E-5</c:v>
                </c:pt>
                <c:pt idx="849">
                  <c:v>2.0508677418359987E-4</c:v>
                </c:pt>
                <c:pt idx="850" formatCode="0.00E+00">
                  <c:v>9.4180873851815245E-5</c:v>
                </c:pt>
                <c:pt idx="851" formatCode="0.00E+00">
                  <c:v>7.3612929707285685E-5</c:v>
                </c:pt>
                <c:pt idx="852">
                  <c:v>3.9625840628497802E-4</c:v>
                </c:pt>
                <c:pt idx="853" formatCode="0.00E+00">
                  <c:v>2.0653907080084093E-5</c:v>
                </c:pt>
                <c:pt idx="854" formatCode="0.00E+00">
                  <c:v>2.8568727286459442E-5</c:v>
                </c:pt>
                <c:pt idx="855">
                  <c:v>2.5528657809495398E-4</c:v>
                </c:pt>
                <c:pt idx="856">
                  <c:v>2.7154880991299803E-4</c:v>
                </c:pt>
                <c:pt idx="857">
                  <c:v>1.0866420661731832E-4</c:v>
                </c:pt>
                <c:pt idx="858" formatCode="0.00E+00">
                  <c:v>2.0322930771344845E-6</c:v>
                </c:pt>
                <c:pt idx="859">
                  <c:v>3.7677447013278022E-4</c:v>
                </c:pt>
                <c:pt idx="860">
                  <c:v>2.0040098197022401E-4</c:v>
                </c:pt>
                <c:pt idx="861" formatCode="0.00E+00">
                  <c:v>8.5515295702340351E-5</c:v>
                </c:pt>
                <c:pt idx="862">
                  <c:v>2.2509594230995798E-4</c:v>
                </c:pt>
                <c:pt idx="863">
                  <c:v>1.0918530164364317E-4</c:v>
                </c:pt>
                <c:pt idx="864">
                  <c:v>3.7689027446787286E-4</c:v>
                </c:pt>
                <c:pt idx="865">
                  <c:v>1.7083784081686824E-4</c:v>
                </c:pt>
                <c:pt idx="866" formatCode="0.00E+00">
                  <c:v>5.7287493668715352E-5</c:v>
                </c:pt>
                <c:pt idx="867" formatCode="0.00E+00">
                  <c:v>4.8352949617818523E-5</c:v>
                </c:pt>
                <c:pt idx="868">
                  <c:v>1.2123575243048752E-4</c:v>
                </c:pt>
                <c:pt idx="869" formatCode="0.00E+00">
                  <c:v>3.4449137530015915E-5</c:v>
                </c:pt>
                <c:pt idx="870">
                  <c:v>1.7423532801848603E-4</c:v>
                </c:pt>
                <c:pt idx="871">
                  <c:v>3.52225836493877E-4</c:v>
                </c:pt>
                <c:pt idx="872" formatCode="0.00E+00">
                  <c:v>1.8750861207184059E-5</c:v>
                </c:pt>
                <c:pt idx="873">
                  <c:v>2.5751151923117605E-4</c:v>
                </c:pt>
                <c:pt idx="874" formatCode="0.00E+00">
                  <c:v>2.576730831459724E-5</c:v>
                </c:pt>
                <c:pt idx="875">
                  <c:v>1.357759986578214E-4</c:v>
                </c:pt>
                <c:pt idx="876">
                  <c:v>1.9038961420218825E-4</c:v>
                </c:pt>
                <c:pt idx="877" formatCode="0.00E+00">
                  <c:v>6.8873235811874086E-6</c:v>
                </c:pt>
                <c:pt idx="878">
                  <c:v>5.2549935685522399E-4</c:v>
                </c:pt>
                <c:pt idx="879" formatCode="0.00E+00">
                  <c:v>4.4323692894130089E-5</c:v>
                </c:pt>
                <c:pt idx="880">
                  <c:v>3.5132283358165612E-4</c:v>
                </c:pt>
                <c:pt idx="881">
                  <c:v>1.1659181391895038E-4</c:v>
                </c:pt>
                <c:pt idx="882">
                  <c:v>1.6816080019392541E-4</c:v>
                </c:pt>
                <c:pt idx="883" formatCode="0.00E+00">
                  <c:v>5.7045245636946093E-5</c:v>
                </c:pt>
                <c:pt idx="884" formatCode="0.00E+00">
                  <c:v>6.3998477930124031E-5</c:v>
                </c:pt>
                <c:pt idx="885" formatCode="0.00E+00">
                  <c:v>5.6100377010288902E-5</c:v>
                </c:pt>
                <c:pt idx="886">
                  <c:v>1.9446077280065667E-4</c:v>
                </c:pt>
                <c:pt idx="887" formatCode="0.00E+00">
                  <c:v>9.6936316626685979E-5</c:v>
                </c:pt>
                <c:pt idx="888" formatCode="0.00E+00">
                  <c:v>6.9365906678270505E-5</c:v>
                </c:pt>
                <c:pt idx="889" formatCode="0.00E+00">
                  <c:v>6.326271826814153E-5</c:v>
                </c:pt>
                <c:pt idx="890" formatCode="0.00E+00">
                  <c:v>5.0867512352725573E-5</c:v>
                </c:pt>
                <c:pt idx="891" formatCode="0.00E+00">
                  <c:v>5.4556566347130689E-6</c:v>
                </c:pt>
                <c:pt idx="892">
                  <c:v>1.4224977972282301E-4</c:v>
                </c:pt>
                <c:pt idx="893" formatCode="0.00E+00">
                  <c:v>1.6159804338466856E-5</c:v>
                </c:pt>
                <c:pt idx="894" formatCode="0.00E+00">
                  <c:v>8.0982201056197683E-5</c:v>
                </c:pt>
                <c:pt idx="895">
                  <c:v>3.9569019524973893E-4</c:v>
                </c:pt>
                <c:pt idx="896">
                  <c:v>3.8744381936177603E-4</c:v>
                </c:pt>
                <c:pt idx="897" formatCode="0.00E+00">
                  <c:v>1.1604638098087154E-5</c:v>
                </c:pt>
                <c:pt idx="898">
                  <c:v>1.13481571884949E-4</c:v>
                </c:pt>
                <c:pt idx="899">
                  <c:v>1.2651529426073227E-4</c:v>
                </c:pt>
                <c:pt idx="900" formatCode="0.00E+00">
                  <c:v>4.9325833553123951E-5</c:v>
                </c:pt>
                <c:pt idx="901" formatCode="0.00E+00">
                  <c:v>7.2775116583323325E-5</c:v>
                </c:pt>
                <c:pt idx="902" formatCode="0.00E+00">
                  <c:v>1.3595415648850253E-5</c:v>
                </c:pt>
                <c:pt idx="903">
                  <c:v>1.0357967732340398E-4</c:v>
                </c:pt>
                <c:pt idx="904" formatCode="0.00E+00">
                  <c:v>6.4806976485828601E-5</c:v>
                </c:pt>
                <c:pt idx="905" formatCode="0.00E+00">
                  <c:v>6.3254867323634111E-5</c:v>
                </c:pt>
                <c:pt idx="906">
                  <c:v>1.6172287022651801E-4</c:v>
                </c:pt>
                <c:pt idx="907">
                  <c:v>1.6358924923259402E-4</c:v>
                </c:pt>
                <c:pt idx="908" formatCode="0.00E+00">
                  <c:v>8.0953528655764248E-5</c:v>
                </c:pt>
                <c:pt idx="909">
                  <c:v>2.7719904292999951E-4</c:v>
                </c:pt>
                <c:pt idx="910">
                  <c:v>1.184054647368783E-4</c:v>
                </c:pt>
                <c:pt idx="911" formatCode="0.00E+00">
                  <c:v>5.4757120728212073E-5</c:v>
                </c:pt>
                <c:pt idx="912" formatCode="0.00E+00">
                  <c:v>5.3203603520841476E-5</c:v>
                </c:pt>
                <c:pt idx="913" formatCode="0.00E+00">
                  <c:v>1.5201205846379539E-6</c:v>
                </c:pt>
                <c:pt idx="914">
                  <c:v>2.5317190426788042E-4</c:v>
                </c:pt>
                <c:pt idx="915">
                  <c:v>2.6294204743008401E-4</c:v>
                </c:pt>
                <c:pt idx="916">
                  <c:v>1.44928529362296E-4</c:v>
                </c:pt>
                <c:pt idx="917">
                  <c:v>2.4966159118130598E-4</c:v>
                </c:pt>
                <c:pt idx="918" formatCode="0.00E+00">
                  <c:v>2.3133645849761445E-5</c:v>
                </c:pt>
                <c:pt idx="919" formatCode="0.00E+00">
                  <c:v>4.471114413956322E-5</c:v>
                </c:pt>
                <c:pt idx="920" formatCode="0.00E+00">
                  <c:v>5.6589852961425899E-5</c:v>
                </c:pt>
                <c:pt idx="921">
                  <c:v>1.1051760457640101E-4</c:v>
                </c:pt>
                <c:pt idx="922">
                  <c:v>1.9031198023562946E-4</c:v>
                </c:pt>
                <c:pt idx="923" formatCode="0.00E+00">
                  <c:v>4.2972818135269412E-5</c:v>
                </c:pt>
                <c:pt idx="924">
                  <c:v>1.0743374942571818E-4</c:v>
                </c:pt>
                <c:pt idx="925" formatCode="0.00E+00">
                  <c:v>7.2538874331472527E-5</c:v>
                </c:pt>
                <c:pt idx="926" formatCode="0.00E+00">
                  <c:v>8.1496756541917783E-5</c:v>
                </c:pt>
                <c:pt idx="927">
                  <c:v>3.2973776924564226E-4</c:v>
                </c:pt>
                <c:pt idx="928" formatCode="0.00E+00">
                  <c:v>5.5668222630674112E-5</c:v>
                </c:pt>
                <c:pt idx="929" formatCode="0.00E+00">
                  <c:v>6.1288786723538122E-5</c:v>
                </c:pt>
                <c:pt idx="930" formatCode="0.00E+00">
                  <c:v>8.5394922389113686E-5</c:v>
                </c:pt>
                <c:pt idx="931" formatCode="0.00E+00">
                  <c:v>5.3439527293494307E-6</c:v>
                </c:pt>
                <c:pt idx="932" formatCode="0.00E+00">
                  <c:v>8.9563075487551251E-5</c:v>
                </c:pt>
                <c:pt idx="933" formatCode="0.00E+00">
                  <c:v>6.0800480921560503E-5</c:v>
                </c:pt>
                <c:pt idx="934" formatCode="0.00E+00">
                  <c:v>9.9867558396823878E-6</c:v>
                </c:pt>
                <c:pt idx="935" formatCode="0.00E+00">
                  <c:v>6.0021880689490512E-5</c:v>
                </c:pt>
                <c:pt idx="936" formatCode="0.00E+00">
                  <c:v>8.398710358910354E-6</c:v>
                </c:pt>
                <c:pt idx="937">
                  <c:v>1.4035258134343899E-4</c:v>
                </c:pt>
                <c:pt idx="938" formatCode="0.00E+00">
                  <c:v>3.4318613259714263E-5</c:v>
                </c:pt>
                <c:pt idx="939" formatCode="0.00E+00">
                  <c:v>4.3168386873453904E-5</c:v>
                </c:pt>
                <c:pt idx="940">
                  <c:v>1.2131188619398335E-4</c:v>
                </c:pt>
                <c:pt idx="941">
                  <c:v>1.2957584928531001E-4</c:v>
                </c:pt>
                <c:pt idx="942" formatCode="0.00E+00">
                  <c:v>5.1543176871710103E-6</c:v>
                </c:pt>
                <c:pt idx="943" formatCode="0.00E+00">
                  <c:v>5.7421144443172491E-7</c:v>
                </c:pt>
                <c:pt idx="944" formatCode="0.00E+00">
                  <c:v>9.9766954397534032E-5</c:v>
                </c:pt>
                <c:pt idx="945">
                  <c:v>1.1641998830132925E-4</c:v>
                </c:pt>
                <c:pt idx="946">
                  <c:v>4.3916917802546855E-4</c:v>
                </c:pt>
                <c:pt idx="947" formatCode="0.00E+00">
                  <c:v>1.6440121252093556E-5</c:v>
                </c:pt>
                <c:pt idx="948">
                  <c:v>1.50719933329984E-4</c:v>
                </c:pt>
                <c:pt idx="949" formatCode="0.00E+00">
                  <c:v>1.2660330012062349E-5</c:v>
                </c:pt>
                <c:pt idx="950" formatCode="0.00E+00">
                  <c:v>6.1090855124866804E-5</c:v>
                </c:pt>
                <c:pt idx="951" formatCode="0.00E+00">
                  <c:v>2.2223433057222156E-5</c:v>
                </c:pt>
                <c:pt idx="952" formatCode="0.00E+00">
                  <c:v>5.3180336922941697E-5</c:v>
                </c:pt>
                <c:pt idx="953" formatCode="0.00E+00">
                  <c:v>1.8829916456076601E-5</c:v>
                </c:pt>
                <c:pt idx="954" formatCode="0.00E+00">
                  <c:v>2.7048134370115979E-5</c:v>
                </c:pt>
                <c:pt idx="955">
                  <c:v>1.8776142780963225E-4</c:v>
                </c:pt>
                <c:pt idx="956" formatCode="0.00E+00">
                  <c:v>5.2969365307731094E-5</c:v>
                </c:pt>
                <c:pt idx="957">
                  <c:v>1.2258170234458532E-4</c:v>
                </c:pt>
                <c:pt idx="958" formatCode="0.00E+00">
                  <c:v>1.6411187032402047E-5</c:v>
                </c:pt>
                <c:pt idx="959" formatCode="0.00E+00">
                  <c:v>4.1985113162793601E-5</c:v>
                </c:pt>
                <c:pt idx="960" formatCode="0.00E+00">
                  <c:v>5.4798701719461902E-5</c:v>
                </c:pt>
                <c:pt idx="961">
                  <c:v>2.7169989694161801E-4</c:v>
                </c:pt>
                <c:pt idx="962">
                  <c:v>2.1282440340509811E-4</c:v>
                </c:pt>
                <c:pt idx="963">
                  <c:v>1.8996195490643728E-4</c:v>
                </c:pt>
                <c:pt idx="964" formatCode="0.00E+00">
                  <c:v>2.3342771621984211E-5</c:v>
                </c:pt>
                <c:pt idx="965" formatCode="0.00E+00">
                  <c:v>1.1377883036698827E-6</c:v>
                </c:pt>
                <c:pt idx="966" formatCode="0.00E+00">
                  <c:v>7.7840015101973935E-6</c:v>
                </c:pt>
                <c:pt idx="967" formatCode="0.00E+00">
                  <c:v>9.4730626573371037E-5</c:v>
                </c:pt>
                <c:pt idx="968" formatCode="0.00E+00">
                  <c:v>7.5574922651293778E-5</c:v>
                </c:pt>
                <c:pt idx="969" formatCode="0.00E+00">
                  <c:v>4.9955288514957414E-5</c:v>
                </c:pt>
                <c:pt idx="970" formatCode="0.00E+00">
                  <c:v>2.5667703593134645E-5</c:v>
                </c:pt>
                <c:pt idx="971" formatCode="0.00E+00">
                  <c:v>8.9705137725881869E-5</c:v>
                </c:pt>
                <c:pt idx="972" formatCode="0.00E+00">
                  <c:v>9.9996933779389159E-6</c:v>
                </c:pt>
                <c:pt idx="973" formatCode="0.00E+00">
                  <c:v>5.6077521755952921E-5</c:v>
                </c:pt>
                <c:pt idx="974" formatCode="0.00E+00">
                  <c:v>4.8207221456177202E-5</c:v>
                </c:pt>
                <c:pt idx="975">
                  <c:v>2.2865324819227177E-4</c:v>
                </c:pt>
                <c:pt idx="976">
                  <c:v>1.4647026546138624E-4</c:v>
                </c:pt>
                <c:pt idx="977">
                  <c:v>1.6160310889457239E-4</c:v>
                </c:pt>
                <c:pt idx="978">
                  <c:v>1.9989672567861046E-4</c:v>
                </c:pt>
                <c:pt idx="979" formatCode="0.00E+00">
                  <c:v>8.6195488407244536E-5</c:v>
                </c:pt>
                <c:pt idx="980">
                  <c:v>2.734503757036899E-4</c:v>
                </c:pt>
                <c:pt idx="981">
                  <c:v>2.2527357461936761E-4</c:v>
                </c:pt>
                <c:pt idx="982">
                  <c:v>2.380016606179614E-4</c:v>
                </c:pt>
                <c:pt idx="983" formatCode="0.00E+00">
                  <c:v>5.4250081582457502E-5</c:v>
                </c:pt>
                <c:pt idx="984">
                  <c:v>1.8648800265195351E-4</c:v>
                </c:pt>
                <c:pt idx="985" formatCode="0.00E+00">
                  <c:v>3.5529986078261855E-5</c:v>
                </c:pt>
                <c:pt idx="986">
                  <c:v>2.7875710614362224E-4</c:v>
                </c:pt>
                <c:pt idx="987" formatCode="0.00E+00">
                  <c:v>8.2348290269184006E-5</c:v>
                </c:pt>
                <c:pt idx="988">
                  <c:v>2.7093769392735602E-4</c:v>
                </c:pt>
                <c:pt idx="989">
                  <c:v>3.4669718357012848E-4</c:v>
                </c:pt>
                <c:pt idx="990" formatCode="0.00E+00">
                  <c:v>3.9012370126991005E-5</c:v>
                </c:pt>
                <c:pt idx="991">
                  <c:v>1.3895928214595137E-4</c:v>
                </c:pt>
                <c:pt idx="992" formatCode="0.00E+00">
                  <c:v>6.3270395787984806E-5</c:v>
                </c:pt>
                <c:pt idx="993" formatCode="0.00E+00">
                  <c:v>7.2736189522705875E-6</c:v>
                </c:pt>
                <c:pt idx="994" formatCode="0.00E+00">
                  <c:v>2.3256930499303191E-5</c:v>
                </c:pt>
                <c:pt idx="995" formatCode="0.00E+00">
                  <c:v>5.617770086340134E-5</c:v>
                </c:pt>
                <c:pt idx="996">
                  <c:v>4.0931772224961599E-4</c:v>
                </c:pt>
                <c:pt idx="997" formatCode="0.00E+00">
                  <c:v>5.2336722395801586E-5</c:v>
                </c:pt>
                <c:pt idx="998" formatCode="0.00E+00">
                  <c:v>2.0597109903507606E-5</c:v>
                </c:pt>
                <c:pt idx="999" formatCode="0.00E+00">
                  <c:v>2.3161603784368606E-5</c:v>
                </c:pt>
                <c:pt idx="1000" formatCode="0.00E+00">
                  <c:v>9.7200989945025643E-5</c:v>
                </c:pt>
                <c:pt idx="1001" formatCode="0.00E+00">
                  <c:v>5.1452113366887412E-5</c:v>
                </c:pt>
                <c:pt idx="1002" formatCode="0.00E+00">
                  <c:v>4.3808553249011109E-5</c:v>
                </c:pt>
                <c:pt idx="1003" formatCode="0.00E+00">
                  <c:v>4.0816922726353831E-5</c:v>
                </c:pt>
                <c:pt idx="1004">
                  <c:v>1.019057012127792E-4</c:v>
                </c:pt>
                <c:pt idx="1005">
                  <c:v>1.846604413435833E-4</c:v>
                </c:pt>
                <c:pt idx="1006">
                  <c:v>5.0763707907773884E-4</c:v>
                </c:pt>
                <c:pt idx="1007" formatCode="0.00E+00">
                  <c:v>7.7992537901900628E-5</c:v>
                </c:pt>
                <c:pt idx="1008" formatCode="0.00E+00">
                  <c:v>6.7869065541089832E-5</c:v>
                </c:pt>
                <c:pt idx="1009">
                  <c:v>1.7812545743938851E-4</c:v>
                </c:pt>
                <c:pt idx="1010" formatCode="0.00E+00">
                  <c:v>5.5406164810808594E-5</c:v>
                </c:pt>
                <c:pt idx="1011" formatCode="0.00E+00">
                  <c:v>9.8067431787409248E-5</c:v>
                </c:pt>
                <c:pt idx="1012">
                  <c:v>1.3377698804915603E-4</c:v>
                </c:pt>
                <c:pt idx="1013">
                  <c:v>1.5834852713328133E-4</c:v>
                </c:pt>
                <c:pt idx="1014">
                  <c:v>3.0576276959569187E-4</c:v>
                </c:pt>
                <c:pt idx="1015">
                  <c:v>2.5879553136714812E-4</c:v>
                </c:pt>
                <c:pt idx="1016" formatCode="0.00E+00">
                  <c:v>1.8701875634077883E-5</c:v>
                </c:pt>
                <c:pt idx="1017" formatCode="0.00E+00">
                  <c:v>6.3031261174962327E-5</c:v>
                </c:pt>
                <c:pt idx="1018">
                  <c:v>1.6546975869894732E-4</c:v>
                </c:pt>
                <c:pt idx="1019">
                  <c:v>1.3375978315800237E-4</c:v>
                </c:pt>
                <c:pt idx="1020">
                  <c:v>3.6215717348990993E-4</c:v>
                </c:pt>
                <c:pt idx="1021">
                  <c:v>1.04082221532111E-4</c:v>
                </c:pt>
                <c:pt idx="1022" formatCode="0.00E+00">
                  <c:v>9.5830867974067507E-5</c:v>
                </c:pt>
                <c:pt idx="1023" formatCode="0.00E+00">
                  <c:v>3.4566382074637202E-5</c:v>
                </c:pt>
                <c:pt idx="1024">
                  <c:v>2.040415982424975E-4</c:v>
                </c:pt>
                <c:pt idx="1025">
                  <c:v>1.6880152640778658E-4</c:v>
                </c:pt>
                <c:pt idx="1026">
                  <c:v>1.1777795392418535E-4</c:v>
                </c:pt>
                <c:pt idx="1027" formatCode="0.00E+00">
                  <c:v>3.8146211585185398E-5</c:v>
                </c:pt>
                <c:pt idx="1028" formatCode="0.00E+00">
                  <c:v>9.5924794733264873E-5</c:v>
                </c:pt>
                <c:pt idx="1029" formatCode="0.00E+00">
                  <c:v>9.359450815247981E-5</c:v>
                </c:pt>
                <c:pt idx="1030" formatCode="0.00E+00">
                  <c:v>5.2454219463367323E-5</c:v>
                </c:pt>
                <c:pt idx="1031">
                  <c:v>3.1548527206956149E-4</c:v>
                </c:pt>
                <c:pt idx="1032" formatCode="0.00E+00">
                  <c:v>1.2301600271852625E-5</c:v>
                </c:pt>
                <c:pt idx="1033">
                  <c:v>1.3682557613051846E-4</c:v>
                </c:pt>
                <c:pt idx="1034" formatCode="0.00E+00">
                  <c:v>1.9543692286209054E-5</c:v>
                </c:pt>
                <c:pt idx="1035" formatCode="0.00E+00">
                  <c:v>5.1874187522227013E-5</c:v>
                </c:pt>
                <c:pt idx="1036" formatCode="0.00E+00">
                  <c:v>2.5215945137317376E-5</c:v>
                </c:pt>
                <c:pt idx="1037" formatCode="0.00E+00">
                  <c:v>9.9278253693106223E-6</c:v>
                </c:pt>
                <c:pt idx="1038" formatCode="0.00E+00">
                  <c:v>1.0860727826134325E-5</c:v>
                </c:pt>
                <c:pt idx="1039">
                  <c:v>2.89541881101523E-4</c:v>
                </c:pt>
                <c:pt idx="1040" formatCode="0.00E+00">
                  <c:v>9.5767086612951328E-5</c:v>
                </c:pt>
                <c:pt idx="1041" formatCode="0.00E+00">
                  <c:v>8.3130796679986289E-5</c:v>
                </c:pt>
                <c:pt idx="1042" formatCode="0.00E+00">
                  <c:v>2.3506755385622202E-5</c:v>
                </c:pt>
                <c:pt idx="1043">
                  <c:v>1.4323717290403028E-4</c:v>
                </c:pt>
                <c:pt idx="1044">
                  <c:v>5.7426892245455833E-4</c:v>
                </c:pt>
                <c:pt idx="1045" formatCode="0.00E+00">
                  <c:v>2.9411992179154821E-5</c:v>
                </c:pt>
                <c:pt idx="1046">
                  <c:v>4.6035625363744003E-4</c:v>
                </c:pt>
                <c:pt idx="1047" formatCode="0.00E+00">
                  <c:v>1.4690323336848823E-5</c:v>
                </c:pt>
                <c:pt idx="1048">
                  <c:v>1.4914265503767303E-4</c:v>
                </c:pt>
                <c:pt idx="1049" formatCode="0.00E+00">
                  <c:v>5.8278937851443844E-5</c:v>
                </c:pt>
                <c:pt idx="1050" formatCode="0.00E+00">
                  <c:v>6.2444729335267907E-5</c:v>
                </c:pt>
                <c:pt idx="1051" formatCode="0.00E+00">
                  <c:v>8.6505048699788735E-5</c:v>
                </c:pt>
                <c:pt idx="1052">
                  <c:v>1.6660018999793832E-4</c:v>
                </c:pt>
                <c:pt idx="1053" formatCode="0.00E+00">
                  <c:v>7.9050825151679078E-5</c:v>
                </c:pt>
                <c:pt idx="1054">
                  <c:v>1.3960717054948323E-4</c:v>
                </c:pt>
                <c:pt idx="1055" formatCode="0.00E+00">
                  <c:v>2.2338058164076767E-5</c:v>
                </c:pt>
                <c:pt idx="1056">
                  <c:v>1.9713269269355262E-4</c:v>
                </c:pt>
                <c:pt idx="1057" formatCode="0.00E+00">
                  <c:v>1.4547693020319801E-5</c:v>
                </c:pt>
                <c:pt idx="1058" formatCode="0.00E+00">
                  <c:v>1.5562485199784651E-5</c:v>
                </c:pt>
                <c:pt idx="1059" formatCode="0.00E+00">
                  <c:v>1.3724763200352941E-5</c:v>
                </c:pt>
                <c:pt idx="1060">
                  <c:v>2.0982078587586646E-4</c:v>
                </c:pt>
                <c:pt idx="1061" formatCode="0.00E+00">
                  <c:v>3.4336813796165598E-5</c:v>
                </c:pt>
                <c:pt idx="1062">
                  <c:v>1.4922412350562824E-4</c:v>
                </c:pt>
                <c:pt idx="1063" formatCode="0.00E+00">
                  <c:v>4.8613701252380231E-5</c:v>
                </c:pt>
                <c:pt idx="1064" formatCode="0.00E+00">
                  <c:v>9.8883616736045827E-5</c:v>
                </c:pt>
                <c:pt idx="1065" formatCode="0.00E+00">
                  <c:v>9.5448217243642507E-5</c:v>
                </c:pt>
                <c:pt idx="1066" formatCode="0.00E+00">
                  <c:v>7.0249781338413523E-5</c:v>
                </c:pt>
                <c:pt idx="1067" formatCode="0.00E+00">
                  <c:v>1.1066630777131901E-5</c:v>
                </c:pt>
                <c:pt idx="1068" formatCode="0.00E+00">
                  <c:v>3.303154531070866E-5</c:v>
                </c:pt>
                <c:pt idx="1069" formatCode="0.00E+00">
                  <c:v>1.6873480167498847E-5</c:v>
                </c:pt>
                <c:pt idx="1070">
                  <c:v>3.0007656481150272E-4</c:v>
                </c:pt>
                <c:pt idx="1071" formatCode="0.00E+00">
                  <c:v>7.5990174985565869E-5</c:v>
                </c:pt>
                <c:pt idx="1072" formatCode="0.00E+00">
                  <c:v>1.3018925293603932E-5</c:v>
                </c:pt>
                <c:pt idx="1073" formatCode="0.00E+00">
                  <c:v>9.9950944729628542E-5</c:v>
                </c:pt>
                <c:pt idx="1074" formatCode="0.00E+00">
                  <c:v>1.2783299202055545E-7</c:v>
                </c:pt>
                <c:pt idx="1075" formatCode="0.00E+00">
                  <c:v>3.5519723466514008E-5</c:v>
                </c:pt>
                <c:pt idx="1076" formatCode="0.00E+00">
                  <c:v>1.988802765933436E-5</c:v>
                </c:pt>
                <c:pt idx="1077">
                  <c:v>2.0018528915953499E-4</c:v>
                </c:pt>
                <c:pt idx="1078" formatCode="0.00E+00">
                  <c:v>1.1851714081855526E-5</c:v>
                </c:pt>
                <c:pt idx="1079" formatCode="0.00E+00">
                  <c:v>2.9111843812860266E-5</c:v>
                </c:pt>
                <c:pt idx="1080" formatCode="0.00E+00">
                  <c:v>2.6192749696670381E-5</c:v>
                </c:pt>
                <c:pt idx="1081" formatCode="0.00E+00">
                  <c:v>6.2800242820969124E-5</c:v>
                </c:pt>
                <c:pt idx="1082" formatCode="0.00E+00">
                  <c:v>4.7850459539382395E-5</c:v>
                </c:pt>
                <c:pt idx="1083" formatCode="0.00E+00">
                  <c:v>7.7684584385391285E-5</c:v>
                </c:pt>
                <c:pt idx="1084" formatCode="0.00E+00">
                  <c:v>9.1805886569417882E-6</c:v>
                </c:pt>
                <c:pt idx="1085" formatCode="0.00E+00">
                  <c:v>8.0401524513902504E-5</c:v>
                </c:pt>
                <c:pt idx="1086" formatCode="0.00E+00">
                  <c:v>3.6534675968680031E-5</c:v>
                </c:pt>
                <c:pt idx="1087">
                  <c:v>2.1031684385994841E-4</c:v>
                </c:pt>
                <c:pt idx="1088" formatCode="0.00E+00">
                  <c:v>6.3064941595367504E-5</c:v>
                </c:pt>
                <c:pt idx="1089" formatCode="0.00E+00">
                  <c:v>8.7161768006475528E-5</c:v>
                </c:pt>
                <c:pt idx="1090" formatCode="0.00E+00">
                  <c:v>9.9236449495782145E-5</c:v>
                </c:pt>
                <c:pt idx="1091" formatCode="0.00E+00">
                  <c:v>1.9459653150867753E-5</c:v>
                </c:pt>
                <c:pt idx="1092">
                  <c:v>2.9329611729173857E-4</c:v>
                </c:pt>
                <c:pt idx="1093">
                  <c:v>2.8880087284561965E-4</c:v>
                </c:pt>
                <c:pt idx="1094">
                  <c:v>2.4879162802886448E-4</c:v>
                </c:pt>
                <c:pt idx="1095" formatCode="0.00E+00">
                  <c:v>8.2178464597025658E-5</c:v>
                </c:pt>
                <c:pt idx="1096">
                  <c:v>1.0871858893665737E-4</c:v>
                </c:pt>
                <c:pt idx="1097" formatCode="0.00E+00">
                  <c:v>4.3782854848904773E-5</c:v>
                </c:pt>
                <c:pt idx="1098" formatCode="0.00E+00">
                  <c:v>5.2260888811314124E-5</c:v>
                </c:pt>
                <c:pt idx="1099">
                  <c:v>2.8859357589435604E-4</c:v>
                </c:pt>
                <c:pt idx="1100">
                  <c:v>1.0530138804532825E-4</c:v>
                </c:pt>
                <c:pt idx="1101">
                  <c:v>2.1265645537399381E-4</c:v>
                </c:pt>
                <c:pt idx="1102" formatCode="0.00E+00">
                  <c:v>2.5427877971318001E-5</c:v>
                </c:pt>
                <c:pt idx="1103" formatCode="0.00E+00">
                  <c:v>3.4830566970986365E-5</c:v>
                </c:pt>
                <c:pt idx="1104">
                  <c:v>1.9751975028577652E-4</c:v>
                </c:pt>
                <c:pt idx="1105" formatCode="0.00E+00">
                  <c:v>4.7558676301653976E-5</c:v>
                </c:pt>
                <c:pt idx="1106" formatCode="0.00E+00">
                  <c:v>9.1244681726307996E-6</c:v>
                </c:pt>
                <c:pt idx="1107">
                  <c:v>1.00553803566457E-4</c:v>
                </c:pt>
                <c:pt idx="1108" formatCode="0.00E+00">
                  <c:v>3.4844805431834604E-5</c:v>
                </c:pt>
                <c:pt idx="1109" formatCode="0.00E+00">
                  <c:v>3.7877381771182698E-5</c:v>
                </c:pt>
                <c:pt idx="1110" formatCode="0.00E+00">
                  <c:v>4.1956318282789301E-5</c:v>
                </c:pt>
                <c:pt idx="1111" formatCode="0.00E+00">
                  <c:v>7.8386362698335874E-5</c:v>
                </c:pt>
                <c:pt idx="1112" formatCode="0.00E+00">
                  <c:v>3.9633427693542599E-6</c:v>
                </c:pt>
                <c:pt idx="1113">
                  <c:v>1.6834430100576701E-4</c:v>
                </c:pt>
                <c:pt idx="1114">
                  <c:v>1.2564187740276425E-4</c:v>
                </c:pt>
                <c:pt idx="1115">
                  <c:v>1.4648882540947507E-4</c:v>
                </c:pt>
                <c:pt idx="1116" formatCode="0.00E+00">
                  <c:v>8.5577750236651528E-5</c:v>
                </c:pt>
                <c:pt idx="1117" formatCode="0.00E+00">
                  <c:v>5.2690810153870204E-5</c:v>
                </c:pt>
                <c:pt idx="1118" formatCode="0.00E+00">
                  <c:v>9.4309389649850764E-5</c:v>
                </c:pt>
                <c:pt idx="1119">
                  <c:v>1.1031743789188422E-4</c:v>
                </c:pt>
                <c:pt idx="1120" formatCode="0.00E+00">
                  <c:v>2.5832610323643603E-5</c:v>
                </c:pt>
                <c:pt idx="1121" formatCode="0.00E+00">
                  <c:v>9.3472805947323472E-6</c:v>
                </c:pt>
                <c:pt idx="1122" formatCode="0.00E+00">
                  <c:v>9.7707896987323168E-5</c:v>
                </c:pt>
                <c:pt idx="1123" formatCode="0.00E+00">
                  <c:v>6.6948709368892494E-5</c:v>
                </c:pt>
                <c:pt idx="1124">
                  <c:v>1.0257396704901898E-4</c:v>
                </c:pt>
                <c:pt idx="1125">
                  <c:v>1.6724908617577063E-4</c:v>
                </c:pt>
                <c:pt idx="1126">
                  <c:v>1.3747813821863601E-4</c:v>
                </c:pt>
                <c:pt idx="1127" formatCode="0.00E+00">
                  <c:v>8.7840445514458156E-5</c:v>
                </c:pt>
                <c:pt idx="1128" formatCode="0.00E+00">
                  <c:v>6.8277707552877599E-5</c:v>
                </c:pt>
                <c:pt idx="1129" formatCode="0.00E+00">
                  <c:v>2.9870444111994576E-5</c:v>
                </c:pt>
                <c:pt idx="1130" formatCode="0.00E+00">
                  <c:v>4.3256494215355517E-5</c:v>
                </c:pt>
                <c:pt idx="1131" formatCode="0.00E+00">
                  <c:v>8.3879324610417296E-5</c:v>
                </c:pt>
                <c:pt idx="1132" formatCode="0.00E+00">
                  <c:v>6.9815714597342598E-5</c:v>
                </c:pt>
                <c:pt idx="1133">
                  <c:v>3.1952571323048203E-4</c:v>
                </c:pt>
                <c:pt idx="1134" formatCode="0.00E+00">
                  <c:v>7.4479423651558146E-5</c:v>
                </c:pt>
                <c:pt idx="1135">
                  <c:v>1.5391539414705348E-4</c:v>
                </c:pt>
                <c:pt idx="1136">
                  <c:v>1.08659360421765E-4</c:v>
                </c:pt>
                <c:pt idx="1137" formatCode="0.00E+00">
                  <c:v>1.9197068070635835E-5</c:v>
                </c:pt>
                <c:pt idx="1138" formatCode="0.00E+00">
                  <c:v>3.9395312009786901E-5</c:v>
                </c:pt>
                <c:pt idx="1139" formatCode="0.00E+00">
                  <c:v>2.4139789240778099E-5</c:v>
                </c:pt>
                <c:pt idx="1140">
                  <c:v>1.25779188957067E-4</c:v>
                </c:pt>
                <c:pt idx="1141">
                  <c:v>1.1192834010273325E-4</c:v>
                </c:pt>
                <c:pt idx="1142">
                  <c:v>1.1853521499414253E-4</c:v>
                </c:pt>
                <c:pt idx="1143" formatCode="0.00E+00">
                  <c:v>7.9786922445745492E-5</c:v>
                </c:pt>
                <c:pt idx="1144" formatCode="0.00E+00">
                  <c:v>3.1657249662432674E-5</c:v>
                </c:pt>
                <c:pt idx="1145" formatCode="0.00E+00">
                  <c:v>3.2183590600904899E-6</c:v>
                </c:pt>
                <c:pt idx="1146" formatCode="0.00E+00">
                  <c:v>6.8051248123310326E-5</c:v>
                </c:pt>
                <c:pt idx="1147" formatCode="0.00E+00">
                  <c:v>3.5792410600097561E-5</c:v>
                </c:pt>
                <c:pt idx="1148" formatCode="0.00E+00">
                  <c:v>4.0913923566499123E-5</c:v>
                </c:pt>
                <c:pt idx="1149">
                  <c:v>1.3214068898475601E-4</c:v>
                </c:pt>
                <c:pt idx="1150" formatCode="0.00E+00">
                  <c:v>2.7890025575628891E-5</c:v>
                </c:pt>
                <c:pt idx="1151">
                  <c:v>1.0585139070027823E-4</c:v>
                </c:pt>
                <c:pt idx="1152" formatCode="0.00E+00">
                  <c:v>2.1451964680994092E-5</c:v>
                </c:pt>
                <c:pt idx="1153" formatCode="0.00E+00">
                  <c:v>1.1249741281061633E-5</c:v>
                </c:pt>
                <c:pt idx="1154" formatCode="0.00E+00">
                  <c:v>7.8542054334709256E-6</c:v>
                </c:pt>
                <c:pt idx="1155" formatCode="0.00E+00">
                  <c:v>1.8237242676665301E-5</c:v>
                </c:pt>
                <c:pt idx="1156" formatCode="0.00E+00">
                  <c:v>9.2959276433967204E-6</c:v>
                </c:pt>
                <c:pt idx="1157" formatCode="0.00E+00">
                  <c:v>7.1482148165379804E-5</c:v>
                </c:pt>
                <c:pt idx="1158" formatCode="0.00E+00">
                  <c:v>6.5201945011440033E-5</c:v>
                </c:pt>
                <c:pt idx="1159">
                  <c:v>1.41006339695971E-4</c:v>
                </c:pt>
                <c:pt idx="1160" formatCode="0.00E+00">
                  <c:v>1.9567979591530069E-5</c:v>
                </c:pt>
                <c:pt idx="1161" formatCode="0.00E+00">
                  <c:v>6.6164254072770823E-5</c:v>
                </c:pt>
                <c:pt idx="1162">
                  <c:v>1.0514855449030539E-4</c:v>
                </c:pt>
                <c:pt idx="1163" formatCode="0.00E+00">
                  <c:v>1.7098901836035927E-6</c:v>
                </c:pt>
                <c:pt idx="1164" formatCode="0.00E+00">
                  <c:v>2.81541808582416E-5</c:v>
                </c:pt>
                <c:pt idx="1165" formatCode="0.00E+00">
                  <c:v>3.6003754046044403E-5</c:v>
                </c:pt>
                <c:pt idx="1166" formatCode="0.00E+00">
                  <c:v>4.0232387177762199E-5</c:v>
                </c:pt>
                <c:pt idx="1167" formatCode="0.00E+00">
                  <c:v>2.4248807971362259E-5</c:v>
                </c:pt>
                <c:pt idx="1168" formatCode="0.00E+00">
                  <c:v>7.0421163665994403E-6</c:v>
                </c:pt>
                <c:pt idx="1169" formatCode="0.00E+00">
                  <c:v>9.9484805312127352E-5</c:v>
                </c:pt>
                <c:pt idx="1170" formatCode="0.00E+00">
                  <c:v>1.4031755433864425E-5</c:v>
                </c:pt>
                <c:pt idx="1171">
                  <c:v>1.7008382126177502E-4</c:v>
                </c:pt>
                <c:pt idx="1172" formatCode="0.00E+00">
                  <c:v>1.0940991503038025E-5</c:v>
                </c:pt>
                <c:pt idx="1173" formatCode="0.00E+00">
                  <c:v>2.1155788095902001E-5</c:v>
                </c:pt>
                <c:pt idx="1174" formatCode="0.00E+00">
                  <c:v>1.1947367402553623E-5</c:v>
                </c:pt>
                <c:pt idx="1175" formatCode="0.00E+00">
                  <c:v>4.8602580499470833E-5</c:v>
                </c:pt>
                <c:pt idx="1176">
                  <c:v>1.8646829351213359E-4</c:v>
                </c:pt>
                <c:pt idx="1177">
                  <c:v>1.0794425990913432E-4</c:v>
                </c:pt>
                <c:pt idx="1178" formatCode="0.00E+00">
                  <c:v>9.5624625057210967E-7</c:v>
                </c:pt>
                <c:pt idx="1179">
                  <c:v>1.27336315276234E-4</c:v>
                </c:pt>
                <c:pt idx="1180" formatCode="0.00E+00">
                  <c:v>2.1487640866421897E-5</c:v>
                </c:pt>
                <c:pt idx="1181" formatCode="0.00E+00">
                  <c:v>4.9570261427670759E-6</c:v>
                </c:pt>
                <c:pt idx="1182" formatCode="0.00E+00">
                  <c:v>7.3641820155598514E-5</c:v>
                </c:pt>
                <c:pt idx="1183" formatCode="0.00E+00">
                  <c:v>4.3842502237558689E-5</c:v>
                </c:pt>
                <c:pt idx="1184" formatCode="0.00E+00">
                  <c:v>1.1327790786276222E-5</c:v>
                </c:pt>
                <c:pt idx="1185" formatCode="0.00E+00">
                  <c:v>1.1465545095379043E-5</c:v>
                </c:pt>
                <c:pt idx="1186" formatCode="0.00E+00">
                  <c:v>5.1866362506386719E-5</c:v>
                </c:pt>
                <c:pt idx="1187" formatCode="0.00E+00">
                  <c:v>8.0120597906468502E-5</c:v>
                </c:pt>
                <c:pt idx="1188">
                  <c:v>2.1481599254757406E-4</c:v>
                </c:pt>
                <c:pt idx="1189" formatCode="0.00E+00">
                  <c:v>9.6087974679251154E-6</c:v>
                </c:pt>
                <c:pt idx="1190" formatCode="0.00E+00">
                  <c:v>3.0797319384735852E-5</c:v>
                </c:pt>
                <c:pt idx="1191">
                  <c:v>1.9463991099003255E-4</c:v>
                </c:pt>
                <c:pt idx="1192">
                  <c:v>2.2523747178054092E-4</c:v>
                </c:pt>
                <c:pt idx="1193" formatCode="0.00E+00">
                  <c:v>4.8167117716431209E-5</c:v>
                </c:pt>
                <c:pt idx="1194" formatCode="0.00E+00">
                  <c:v>3.2106630649434456E-5</c:v>
                </c:pt>
                <c:pt idx="1195">
                  <c:v>1.58032759224442E-4</c:v>
                </c:pt>
                <c:pt idx="1196" formatCode="0.00E+00">
                  <c:v>1.8620199445861757E-5</c:v>
                </c:pt>
                <c:pt idx="1197" formatCode="0.00E+00">
                  <c:v>7.6366517859925007E-5</c:v>
                </c:pt>
                <c:pt idx="1198" formatCode="0.00E+00">
                  <c:v>9.584747048302097E-5</c:v>
                </c:pt>
                <c:pt idx="1199" formatCode="0.00E+00">
                  <c:v>8.1995435929698101E-6</c:v>
                </c:pt>
                <c:pt idx="1200">
                  <c:v>3.2499754048103655E-4</c:v>
                </c:pt>
                <c:pt idx="1201" formatCode="0.00E+00">
                  <c:v>2.4928759893100588E-5</c:v>
                </c:pt>
                <c:pt idx="1202" formatCode="0.00E+00">
                  <c:v>1.5418710384123603E-5</c:v>
                </c:pt>
                <c:pt idx="1203">
                  <c:v>1.3915839085180639E-4</c:v>
                </c:pt>
                <c:pt idx="1204">
                  <c:v>2.33915090023544E-4</c:v>
                </c:pt>
                <c:pt idx="1205" formatCode="0.00E+00">
                  <c:v>8.9782702017670099E-5</c:v>
                </c:pt>
                <c:pt idx="1206" formatCode="0.00E+00">
                  <c:v>1.1941406904285138E-5</c:v>
                </c:pt>
                <c:pt idx="1207">
                  <c:v>2.4475161767949379E-4</c:v>
                </c:pt>
                <c:pt idx="1208" formatCode="0.00E+00">
                  <c:v>5.7193481656159678E-5</c:v>
                </c:pt>
                <c:pt idx="1209" formatCode="0.00E+00">
                  <c:v>9.9318104184648728E-5</c:v>
                </c:pt>
                <c:pt idx="1210" formatCode="0.00E+00">
                  <c:v>4.8112408023929201E-5</c:v>
                </c:pt>
                <c:pt idx="1211">
                  <c:v>2.0253846537802357E-4</c:v>
                </c:pt>
                <c:pt idx="1212" formatCode="0.00E+00">
                  <c:v>4.6165468194422199E-5</c:v>
                </c:pt>
                <c:pt idx="1213" formatCode="0.00E+00">
                  <c:v>2.0282024120003255E-6</c:v>
                </c:pt>
                <c:pt idx="1214" formatCode="0.00E+00">
                  <c:v>2.0774917887637193E-5</c:v>
                </c:pt>
                <c:pt idx="1215">
                  <c:v>1.4661121731514838E-4</c:v>
                </c:pt>
                <c:pt idx="1216">
                  <c:v>2.1473501535026581E-4</c:v>
                </c:pt>
                <c:pt idx="1217">
                  <c:v>1.060722639481013E-4</c:v>
                </c:pt>
                <c:pt idx="1218">
                  <c:v>1.7236715449182039E-4</c:v>
                </c:pt>
                <c:pt idx="1219">
                  <c:v>1.10379992801937E-4</c:v>
                </c:pt>
                <c:pt idx="1220">
                  <c:v>1.4485477023298501E-4</c:v>
                </c:pt>
                <c:pt idx="1221">
                  <c:v>1.4822959525520805E-4</c:v>
                </c:pt>
                <c:pt idx="1222" formatCode="0.00E+00">
                  <c:v>3.0583964049549271E-5</c:v>
                </c:pt>
                <c:pt idx="1223" formatCode="0.00E+00">
                  <c:v>1.6451816456805639E-5</c:v>
                </c:pt>
                <c:pt idx="1224">
                  <c:v>1.1075475501398422E-4</c:v>
                </c:pt>
                <c:pt idx="1225" formatCode="0.00E+00">
                  <c:v>2.6245680946272375E-5</c:v>
                </c:pt>
                <c:pt idx="1226">
                  <c:v>1.9256729425927546E-4</c:v>
                </c:pt>
                <c:pt idx="1227" formatCode="0.00E+00">
                  <c:v>7.3966903833858725E-5</c:v>
                </c:pt>
                <c:pt idx="1228">
                  <c:v>2.0344875714227456E-4</c:v>
                </c:pt>
                <c:pt idx="1229">
                  <c:v>2.1423406376950137E-4</c:v>
                </c:pt>
                <c:pt idx="1230" formatCode="0.00E+00">
                  <c:v>3.1802170080296016E-5</c:v>
                </c:pt>
                <c:pt idx="1231">
                  <c:v>1.0088897675354601E-4</c:v>
                </c:pt>
                <c:pt idx="1232">
                  <c:v>2.4972448345692596E-4</c:v>
                </c:pt>
                <c:pt idx="1233" formatCode="0.00E+00">
                  <c:v>1.7246502457045737E-6</c:v>
                </c:pt>
                <c:pt idx="1234" formatCode="0.00E+00">
                  <c:v>2.087157103795577E-6</c:v>
                </c:pt>
                <c:pt idx="1235">
                  <c:v>1.3771370383285146E-4</c:v>
                </c:pt>
                <c:pt idx="1236">
                  <c:v>1.0746712681589401E-4</c:v>
                </c:pt>
                <c:pt idx="1237">
                  <c:v>1.7543256044671703E-4</c:v>
                </c:pt>
                <c:pt idx="1238" formatCode="0.00E+00">
                  <c:v>6.1643911881048663E-5</c:v>
                </c:pt>
                <c:pt idx="1239" formatCode="0.00E+00">
                  <c:v>3.6718869945850556E-5</c:v>
                </c:pt>
                <c:pt idx="1240">
                  <c:v>1.13971211503448E-4</c:v>
                </c:pt>
                <c:pt idx="1241">
                  <c:v>1.8447780602484941E-4</c:v>
                </c:pt>
                <c:pt idx="1242" formatCode="0.00E+00">
                  <c:v>5.4886169840900901E-5</c:v>
                </c:pt>
                <c:pt idx="1243" formatCode="0.00E+00">
                  <c:v>5.5189970156048165E-5</c:v>
                </c:pt>
                <c:pt idx="1244">
                  <c:v>2.6632218805019113E-4</c:v>
                </c:pt>
                <c:pt idx="1245" formatCode="0.00E+00">
                  <c:v>2.7106946760730866E-6</c:v>
                </c:pt>
                <c:pt idx="1246" formatCode="0.00E+00">
                  <c:v>1.9324362329382551E-5</c:v>
                </c:pt>
                <c:pt idx="1247" formatCode="0.00E+00">
                  <c:v>1.1751985429340322E-5</c:v>
                </c:pt>
                <c:pt idx="1248">
                  <c:v>3.5774262388102863E-4</c:v>
                </c:pt>
                <c:pt idx="1249">
                  <c:v>1.0313543410209E-4</c:v>
                </c:pt>
                <c:pt idx="1250" formatCode="0.00E+00">
                  <c:v>2.2957385346066353E-5</c:v>
                </c:pt>
                <c:pt idx="1251" formatCode="0.00E+00">
                  <c:v>4.1539576346387024E-6</c:v>
                </c:pt>
                <c:pt idx="1252" formatCode="0.00E+00">
                  <c:v>9.6753285696076662E-7</c:v>
                </c:pt>
                <c:pt idx="1253" formatCode="0.00E+00">
                  <c:v>5.8307607964684971E-6</c:v>
                </c:pt>
                <c:pt idx="1254" formatCode="0.00E+00">
                  <c:v>9.6143020954191227E-5</c:v>
                </c:pt>
                <c:pt idx="1255">
                  <c:v>1.6554990730147901E-4</c:v>
                </c:pt>
                <c:pt idx="1256">
                  <c:v>1.2247720881624201E-4</c:v>
                </c:pt>
                <c:pt idx="1257" formatCode="0.00E+00">
                  <c:v>9.954998315961865E-5</c:v>
                </c:pt>
                <c:pt idx="1258" formatCode="0.00E+00">
                  <c:v>6.0102661204301436E-5</c:v>
                </c:pt>
                <c:pt idx="1259">
                  <c:v>1.4089689456598501E-4</c:v>
                </c:pt>
                <c:pt idx="1260" formatCode="0.00E+00">
                  <c:v>1.2195309047736329E-5</c:v>
                </c:pt>
                <c:pt idx="1261" formatCode="0.00E+00">
                  <c:v>7.3648572047511123E-5</c:v>
                </c:pt>
                <c:pt idx="1262" formatCode="0.00E+00">
                  <c:v>3.4198498206852502E-5</c:v>
                </c:pt>
                <c:pt idx="1263" formatCode="0.00E+00">
                  <c:v>3.3383347263646301E-5</c:v>
                </c:pt>
                <c:pt idx="1264" formatCode="0.00E+00">
                  <c:v>4.2637729424232826E-5</c:v>
                </c:pt>
                <c:pt idx="1265">
                  <c:v>1.6527059680980356E-4</c:v>
                </c:pt>
                <c:pt idx="1266" formatCode="0.00E+00">
                  <c:v>5.6492301914683433E-5</c:v>
                </c:pt>
                <c:pt idx="1267" formatCode="0.00E+00">
                  <c:v>2.3857097711613603E-5</c:v>
                </c:pt>
                <c:pt idx="1268" formatCode="0.00E+00">
                  <c:v>9.7194043732869419E-6</c:v>
                </c:pt>
                <c:pt idx="1269" formatCode="0.00E+00">
                  <c:v>9.4317377997321728E-5</c:v>
                </c:pt>
                <c:pt idx="1270" formatCode="0.00E+00">
                  <c:v>3.4916401999167802E-5</c:v>
                </c:pt>
                <c:pt idx="1271" formatCode="0.00E+00">
                  <c:v>4.0163396553072932E-5</c:v>
                </c:pt>
                <c:pt idx="1272" formatCode="0.00E+00">
                  <c:v>2.6042478676481789E-6</c:v>
                </c:pt>
                <c:pt idx="1273" formatCode="0.00E+00">
                  <c:v>2.5865393981534077E-5</c:v>
                </c:pt>
                <c:pt idx="1274" formatCode="0.00E+00">
                  <c:v>5.0777940246112351E-5</c:v>
                </c:pt>
                <c:pt idx="1275">
                  <c:v>1.0754947557629296E-4</c:v>
                </c:pt>
                <c:pt idx="1276" formatCode="0.00E+00">
                  <c:v>4.6123196692183901E-5</c:v>
                </c:pt>
                <c:pt idx="1277" formatCode="0.00E+00">
                  <c:v>7.3310470177024716E-5</c:v>
                </c:pt>
                <c:pt idx="1278" formatCode="0.00E+00">
                  <c:v>9.2987953639472588E-5</c:v>
                </c:pt>
                <c:pt idx="1279">
                  <c:v>1.1496156614023132E-4</c:v>
                </c:pt>
                <c:pt idx="1280" formatCode="0.00E+00">
                  <c:v>5.0906354434109019E-5</c:v>
                </c:pt>
                <c:pt idx="1281" formatCode="0.00E+00">
                  <c:v>6.6361206649549398E-5</c:v>
                </c:pt>
                <c:pt idx="1282" formatCode="0.00E+00">
                  <c:v>1.970092077604125E-5</c:v>
                </c:pt>
                <c:pt idx="1283" formatCode="0.00E+00">
                  <c:v>5.7547289122079999E-6</c:v>
                </c:pt>
                <c:pt idx="1284" formatCode="0.00E+00">
                  <c:v>2.5483762540457687E-6</c:v>
                </c:pt>
                <c:pt idx="1285" formatCode="0.00E+00">
                  <c:v>3.8164224768796697E-5</c:v>
                </c:pt>
                <c:pt idx="1286">
                  <c:v>2.235115073251544E-4</c:v>
                </c:pt>
                <c:pt idx="1287" formatCode="0.00E+00">
                  <c:v>1.165297833983964E-5</c:v>
                </c:pt>
                <c:pt idx="1288" formatCode="0.00E+00">
                  <c:v>4.0011773805473352E-5</c:v>
                </c:pt>
                <c:pt idx="1289" formatCode="0.00E+00">
                  <c:v>2.9683000135185178E-5</c:v>
                </c:pt>
                <c:pt idx="1290">
                  <c:v>1.16973169419292E-4</c:v>
                </c:pt>
                <c:pt idx="1291" formatCode="0.00E+00">
                  <c:v>7.2551179794619599E-5</c:v>
                </c:pt>
                <c:pt idx="1292">
                  <c:v>1.3140384348472449E-4</c:v>
                </c:pt>
                <c:pt idx="1293">
                  <c:v>1.8618305240738852E-4</c:v>
                </c:pt>
                <c:pt idx="1294" formatCode="0.00E+00">
                  <c:v>6.7186227491573421E-5</c:v>
                </c:pt>
                <c:pt idx="1295">
                  <c:v>1.1500026462904227E-4</c:v>
                </c:pt>
                <c:pt idx="1296" formatCode="0.00E+00">
                  <c:v>3.7354023192825978E-5</c:v>
                </c:pt>
                <c:pt idx="1297">
                  <c:v>1.0482579071624725E-4</c:v>
                </c:pt>
                <c:pt idx="1298">
                  <c:v>1.4373787729895802E-4</c:v>
                </c:pt>
                <c:pt idx="1299">
                  <c:v>1.8148896431236026E-4</c:v>
                </c:pt>
                <c:pt idx="1300" formatCode="0.00E+00">
                  <c:v>3.4667852886097987E-5</c:v>
                </c:pt>
                <c:pt idx="1301">
                  <c:v>1.1235264085688001E-4</c:v>
                </c:pt>
                <c:pt idx="1302" formatCode="0.00E+00">
                  <c:v>6.861527559241081E-5</c:v>
                </c:pt>
                <c:pt idx="1303" formatCode="0.00E+00">
                  <c:v>8.1030173386998307E-6</c:v>
                </c:pt>
                <c:pt idx="1304">
                  <c:v>1.347809021987553E-4</c:v>
                </c:pt>
                <c:pt idx="1305" formatCode="0.00E+00">
                  <c:v>3.0661338983958311E-5</c:v>
                </c:pt>
                <c:pt idx="1306" formatCode="0.00E+00">
                  <c:v>4.3820926106561485E-5</c:v>
                </c:pt>
                <c:pt idx="1307" formatCode="0.00E+00">
                  <c:v>4.836141708151055E-5</c:v>
                </c:pt>
                <c:pt idx="1308" formatCode="0.00E+00">
                  <c:v>2.3692595422034756E-5</c:v>
                </c:pt>
                <c:pt idx="1309" formatCode="0.00E+00">
                  <c:v>9.8496336725236765E-5</c:v>
                </c:pt>
                <c:pt idx="1310">
                  <c:v>1.8480366822879401E-4</c:v>
                </c:pt>
                <c:pt idx="1311" formatCode="0.00E+00">
                  <c:v>9.1062816473297469E-6</c:v>
                </c:pt>
                <c:pt idx="1312" formatCode="0.00E+00">
                  <c:v>9.4253027326500729E-5</c:v>
                </c:pt>
                <c:pt idx="1313" formatCode="0.00E+00">
                  <c:v>4.9668761220550332E-5</c:v>
                </c:pt>
                <c:pt idx="1314">
                  <c:v>1.0323756311106422E-4</c:v>
                </c:pt>
                <c:pt idx="1315">
                  <c:v>1.0799880123060803E-4</c:v>
                </c:pt>
                <c:pt idx="1316" formatCode="0.00E+00">
                  <c:v>7.3655059751132711E-5</c:v>
                </c:pt>
                <c:pt idx="1317" formatCode="0.00E+00">
                  <c:v>8.9852973723049924E-6</c:v>
                </c:pt>
                <c:pt idx="1318" formatCode="0.00E+00">
                  <c:v>8.2447491095811944E-5</c:v>
                </c:pt>
                <c:pt idx="1319" formatCode="0.00E+00">
                  <c:v>8.520825379786468E-6</c:v>
                </c:pt>
                <c:pt idx="1320" formatCode="0.00E+00">
                  <c:v>3.7532455786030805E-6</c:v>
                </c:pt>
                <c:pt idx="1321" formatCode="0.00E+00">
                  <c:v>2.0266317077606987E-5</c:v>
                </c:pt>
                <c:pt idx="1322">
                  <c:v>1.4938474136115928E-4</c:v>
                </c:pt>
                <c:pt idx="1323" formatCode="0.00E+00">
                  <c:v>9.5586668081523469E-5</c:v>
                </c:pt>
                <c:pt idx="1324" formatCode="0.00E+00">
                  <c:v>7.3816106965844398E-5</c:v>
                </c:pt>
                <c:pt idx="1325" formatCode="0.00E+00">
                  <c:v>2.4397765013082155E-6</c:v>
                </c:pt>
                <c:pt idx="1326" formatCode="0.00E+00">
                  <c:v>2.0286861148847602E-7</c:v>
                </c:pt>
                <c:pt idx="1327" formatCode="0.00E+00">
                  <c:v>2.8917547580708395E-5</c:v>
                </c:pt>
                <c:pt idx="1328" formatCode="0.00E+00">
                  <c:v>7.1362390468621316E-5</c:v>
                </c:pt>
                <c:pt idx="1329">
                  <c:v>1.5528353429209905E-4</c:v>
                </c:pt>
                <c:pt idx="1330" formatCode="0.00E+00">
                  <c:v>3.6073944114624475E-6</c:v>
                </c:pt>
                <c:pt idx="1331" formatCode="0.00E+00">
                  <c:v>3.0140348606631192E-5</c:v>
                </c:pt>
                <c:pt idx="1332" formatCode="0.00E+00">
                  <c:v>9.7666810824316159E-5</c:v>
                </c:pt>
                <c:pt idx="1333" formatCode="0.00E+00">
                  <c:v>3.0419616673785202E-5</c:v>
                </c:pt>
                <c:pt idx="1334" formatCode="0.00E+00">
                  <c:v>1.5366183665270745E-5</c:v>
                </c:pt>
                <c:pt idx="1335" formatCode="0.00E+00">
                  <c:v>4.1280262303259846E-5</c:v>
                </c:pt>
                <c:pt idx="1336" formatCode="0.00E+00">
                  <c:v>1.6136878234704252E-5</c:v>
                </c:pt>
                <c:pt idx="1337" formatCode="0.00E+00">
                  <c:v>5.3266553249677409E-5</c:v>
                </c:pt>
                <c:pt idx="1338" formatCode="0.00E+00">
                  <c:v>6.5739002077224503E-5</c:v>
                </c:pt>
                <c:pt idx="1339">
                  <c:v>1.4904511371973225E-4</c:v>
                </c:pt>
                <c:pt idx="1340" formatCode="0.00E+00">
                  <c:v>7.8776097103618758E-5</c:v>
                </c:pt>
                <c:pt idx="1341" formatCode="0.00E+00">
                  <c:v>8.7144382957648372E-5</c:v>
                </c:pt>
                <c:pt idx="1342" formatCode="0.00E+00">
                  <c:v>4.7213625172585429E-5</c:v>
                </c:pt>
                <c:pt idx="1343" formatCode="0.00E+00">
                  <c:v>1.8660853812045754E-5</c:v>
                </c:pt>
                <c:pt idx="1344" formatCode="0.00E+00">
                  <c:v>1.0253898944778801E-5</c:v>
                </c:pt>
                <c:pt idx="1345" formatCode="0.00E+00">
                  <c:v>7.2974668627403345E-5</c:v>
                </c:pt>
                <c:pt idx="1346" formatCode="0.00E+00">
                  <c:v>5.8128949988396745E-6</c:v>
                </c:pt>
                <c:pt idx="1347" formatCode="0.00E+00">
                  <c:v>1.0247809243536853E-5</c:v>
                </c:pt>
                <c:pt idx="1348" formatCode="0.00E+00">
                  <c:v>7.6247078534659732E-7</c:v>
                </c:pt>
                <c:pt idx="1349" formatCode="0.00E+00">
                  <c:v>9.4332743250428547E-6</c:v>
                </c:pt>
                <c:pt idx="1350" formatCode="0.00E+00">
                  <c:v>1.4888506309875438E-5</c:v>
                </c:pt>
                <c:pt idx="1351" formatCode="0.00E+00">
                  <c:v>2.3621181441404561E-5</c:v>
                </c:pt>
                <c:pt idx="1352" formatCode="0.00E+00">
                  <c:v>5.0446062554087193E-7</c:v>
                </c:pt>
                <c:pt idx="1353" formatCode="0.00E+00">
                  <c:v>1.2597958369369327E-5</c:v>
                </c:pt>
                <c:pt idx="1354">
                  <c:v>1.4247478190262342E-4</c:v>
                </c:pt>
                <c:pt idx="1355">
                  <c:v>1.6337519916206927E-4</c:v>
                </c:pt>
                <c:pt idx="1356">
                  <c:v>1.5795584577911803E-4</c:v>
                </c:pt>
                <c:pt idx="1357">
                  <c:v>2.7879312493383129E-4</c:v>
                </c:pt>
                <c:pt idx="1358" formatCode="0.00E+00">
                  <c:v>3.2467588697864019E-7</c:v>
                </c:pt>
                <c:pt idx="1359" formatCode="0.00E+00">
                  <c:v>1.4488449204294021E-5</c:v>
                </c:pt>
                <c:pt idx="1360" formatCode="0.00E+00">
                  <c:v>3.7786857768227012E-5</c:v>
                </c:pt>
                <c:pt idx="1361">
                  <c:v>1.5018941635837425E-4</c:v>
                </c:pt>
                <c:pt idx="1362">
                  <c:v>2.0449025486987576E-4</c:v>
                </c:pt>
                <c:pt idx="1363">
                  <c:v>1.21483133012016E-4</c:v>
                </c:pt>
                <c:pt idx="1364" formatCode="0.00E+00">
                  <c:v>4.0537730028437883E-5</c:v>
                </c:pt>
                <c:pt idx="1365" formatCode="0.00E+00">
                  <c:v>7.7095741781071937E-6</c:v>
                </c:pt>
                <c:pt idx="1366" formatCode="0.00E+00">
                  <c:v>2.9579326917640446E-5</c:v>
                </c:pt>
                <c:pt idx="1367" formatCode="0.00E+00">
                  <c:v>9.5247657054567497E-5</c:v>
                </c:pt>
                <c:pt idx="1368" formatCode="0.00E+00">
                  <c:v>3.6048472605777502E-5</c:v>
                </c:pt>
                <c:pt idx="1369" formatCode="0.00E+00">
                  <c:v>1.1183700058821925E-5</c:v>
                </c:pt>
                <c:pt idx="1370" formatCode="0.00E+00">
                  <c:v>2.8433641660666682E-5</c:v>
                </c:pt>
                <c:pt idx="1371" formatCode="0.00E+00">
                  <c:v>3.6191849450075031E-5</c:v>
                </c:pt>
                <c:pt idx="1372" formatCode="0.00E+00">
                  <c:v>4.5937429173295431E-5</c:v>
                </c:pt>
                <c:pt idx="1373">
                  <c:v>1.3723014220502931E-4</c:v>
                </c:pt>
                <c:pt idx="1374">
                  <c:v>1.8151177536934041E-4</c:v>
                </c:pt>
                <c:pt idx="1375" formatCode="0.00E+00">
                  <c:v>9.2057115154808557E-5</c:v>
                </c:pt>
                <c:pt idx="1376" formatCode="0.00E+00">
                  <c:v>9.6580628230033909E-6</c:v>
                </c:pt>
                <c:pt idx="1377" formatCode="0.00E+00">
                  <c:v>3.7016102930871203E-5</c:v>
                </c:pt>
                <c:pt idx="1378" formatCode="0.00E+00">
                  <c:v>6.6245333611062807E-5</c:v>
                </c:pt>
                <c:pt idx="1379" formatCode="0.00E+00">
                  <c:v>7.7140577617323709E-6</c:v>
                </c:pt>
                <c:pt idx="1380" formatCode="0.00E+00">
                  <c:v>1.901650927569695E-5</c:v>
                </c:pt>
                <c:pt idx="1381" formatCode="0.00E+00">
                  <c:v>5.357273062833141E-6</c:v>
                </c:pt>
                <c:pt idx="1382" formatCode="0.00E+00">
                  <c:v>4.0233678310508577E-5</c:v>
                </c:pt>
                <c:pt idx="1383" formatCode="0.00E+00">
                  <c:v>1.8021843824763636E-5</c:v>
                </c:pt>
                <c:pt idx="1384">
                  <c:v>1.2237684180365599E-4</c:v>
                </c:pt>
                <c:pt idx="1385">
                  <c:v>1.162617103550935E-4</c:v>
                </c:pt>
                <c:pt idx="1386" formatCode="0.00E+00">
                  <c:v>5.2459385968724694E-5</c:v>
                </c:pt>
                <c:pt idx="1387">
                  <c:v>1.6061587031679039E-4</c:v>
                </c:pt>
                <c:pt idx="1388" formatCode="0.00E+00">
                  <c:v>4.2110863309593492E-5</c:v>
                </c:pt>
                <c:pt idx="1389" formatCode="0.00E+00">
                  <c:v>2.2195626903280498E-6</c:v>
                </c:pt>
                <c:pt idx="1390" formatCode="0.00E+00">
                  <c:v>1.1345229833108438E-5</c:v>
                </c:pt>
                <c:pt idx="1391" formatCode="0.00E+00">
                  <c:v>9.1829986625302295E-5</c:v>
                </c:pt>
                <c:pt idx="1392" formatCode="0.00E+00">
                  <c:v>7.9665607841707865E-5</c:v>
                </c:pt>
                <c:pt idx="1393" formatCode="0.00E+00">
                  <c:v>4.9487510770267914E-5</c:v>
                </c:pt>
                <c:pt idx="1394" formatCode="0.00E+00">
                  <c:v>1.1574194707045723E-5</c:v>
                </c:pt>
                <c:pt idx="1395">
                  <c:v>1.5735557668125445E-4</c:v>
                </c:pt>
                <c:pt idx="1396" formatCode="0.00E+00">
                  <c:v>2.4291254422031957E-5</c:v>
                </c:pt>
                <c:pt idx="1397" formatCode="0.00E+00">
                  <c:v>2.1003909128800882E-5</c:v>
                </c:pt>
                <c:pt idx="1398" formatCode="0.00E+00">
                  <c:v>9.4321561755361118E-6</c:v>
                </c:pt>
                <c:pt idx="1399" formatCode="0.00E+00">
                  <c:v>1.3982550284963866E-5</c:v>
                </c:pt>
                <c:pt idx="1400" formatCode="0.00E+00">
                  <c:v>9.2813823153926268E-5</c:v>
                </c:pt>
                <c:pt idx="1401" formatCode="0.00E+00">
                  <c:v>2.39772238072828E-5</c:v>
                </c:pt>
                <c:pt idx="1402" formatCode="0.00E+00">
                  <c:v>3.7883836171921244E-5</c:v>
                </c:pt>
                <c:pt idx="1403" formatCode="0.00E+00">
                  <c:v>1.0320281875972017E-6</c:v>
                </c:pt>
                <c:pt idx="1404" formatCode="0.00E+00">
                  <c:v>9.9060535661262773E-5</c:v>
                </c:pt>
                <c:pt idx="1405" formatCode="0.00E+00">
                  <c:v>5.9828930008381209E-5</c:v>
                </c:pt>
                <c:pt idx="1406" formatCode="0.00E+00">
                  <c:v>6.3251137643304911E-5</c:v>
                </c:pt>
                <c:pt idx="1407" formatCode="0.00E+00">
                  <c:v>2.2720149342491199E-5</c:v>
                </c:pt>
                <c:pt idx="1408">
                  <c:v>1.4508907660776201E-4</c:v>
                </c:pt>
                <c:pt idx="1409" formatCode="0.00E+00">
                  <c:v>7.8592392160812134E-5</c:v>
                </c:pt>
                <c:pt idx="1410" formatCode="0.00E+00">
                  <c:v>4.7915023404400825E-5</c:v>
                </c:pt>
                <c:pt idx="1411">
                  <c:v>1.1380073415260552E-4</c:v>
                </c:pt>
                <c:pt idx="1412">
                  <c:v>1.3616327677221402E-4</c:v>
                </c:pt>
                <c:pt idx="1413">
                  <c:v>1.1053361114198701E-4</c:v>
                </c:pt>
                <c:pt idx="1414" formatCode="0.00E+00">
                  <c:v>4.4075237755493862E-5</c:v>
                </c:pt>
                <c:pt idx="1415" formatCode="0.00E+00">
                  <c:v>5.4485400046693062E-5</c:v>
                </c:pt>
                <c:pt idx="1416">
                  <c:v>2.9160107764236205E-4</c:v>
                </c:pt>
                <c:pt idx="1417" formatCode="0.00E+00">
                  <c:v>3.1225478026516503E-5</c:v>
                </c:pt>
                <c:pt idx="1418">
                  <c:v>1.4662574886003336E-4</c:v>
                </c:pt>
                <c:pt idx="1419" formatCode="0.00E+00">
                  <c:v>6.6636440925342397E-5</c:v>
                </c:pt>
                <c:pt idx="1420" formatCode="0.00E+00">
                  <c:v>9.3996142040938208E-6</c:v>
                </c:pt>
                <c:pt idx="1421" formatCode="0.00E+00">
                  <c:v>7.1721093566967501E-5</c:v>
                </c:pt>
                <c:pt idx="1422" formatCode="0.00E+00">
                  <c:v>1.7339779445533156E-5</c:v>
                </c:pt>
                <c:pt idx="1423" formatCode="0.00E+00">
                  <c:v>2.1012690683211586E-6</c:v>
                </c:pt>
                <c:pt idx="1424" formatCode="0.00E+00">
                  <c:v>3.4858401482954288E-5</c:v>
                </c:pt>
                <c:pt idx="1425" formatCode="0.00E+00">
                  <c:v>8.576204334534978E-5</c:v>
                </c:pt>
                <c:pt idx="1426" formatCode="0.00E+00">
                  <c:v>9.0985885318102462E-5</c:v>
                </c:pt>
                <c:pt idx="1427" formatCode="0.00E+00">
                  <c:v>9.0862214296582793E-6</c:v>
                </c:pt>
                <c:pt idx="1428" formatCode="0.00E+00">
                  <c:v>2.814621771089265E-5</c:v>
                </c:pt>
                <c:pt idx="1429">
                  <c:v>2.6754544730246997E-4</c:v>
                </c:pt>
                <c:pt idx="1430" formatCode="0.00E+00">
                  <c:v>1.7302699328241503E-5</c:v>
                </c:pt>
                <c:pt idx="1431" formatCode="0.00E+00">
                  <c:v>9.6263228697419563E-6</c:v>
                </c:pt>
                <c:pt idx="1432" formatCode="0.00E+00">
                  <c:v>4.7032262070175104E-5</c:v>
                </c:pt>
                <c:pt idx="1433">
                  <c:v>1.40837549959445E-4</c:v>
                </c:pt>
                <c:pt idx="1434">
                  <c:v>2.3012615441799641E-4</c:v>
                </c:pt>
                <c:pt idx="1435" formatCode="0.00E+00">
                  <c:v>5.4967916065207141E-5</c:v>
                </c:pt>
                <c:pt idx="1436" formatCode="0.00E+00">
                  <c:v>8.216443772286076E-5</c:v>
                </c:pt>
                <c:pt idx="1437" formatCode="0.00E+00">
                  <c:v>4.4924720604756488E-5</c:v>
                </c:pt>
                <c:pt idx="1438" formatCode="0.00E+00">
                  <c:v>2.9699983543456461E-5</c:v>
                </c:pt>
                <c:pt idx="1439" formatCode="0.00E+00">
                  <c:v>7.083570168964843E-6</c:v>
                </c:pt>
                <c:pt idx="1440" formatCode="0.00E+00">
                  <c:v>1.2068338031134503E-5</c:v>
                </c:pt>
                <c:pt idx="1441" formatCode="0.00E+00">
                  <c:v>8.14731883531488E-6</c:v>
                </c:pt>
                <c:pt idx="1442">
                  <c:v>2.408293273292244E-4</c:v>
                </c:pt>
                <c:pt idx="1443" formatCode="0.00E+00">
                  <c:v>2.72382971521352E-5</c:v>
                </c:pt>
                <c:pt idx="1444" formatCode="0.00E+00">
                  <c:v>3.2090244607216494E-5</c:v>
                </c:pt>
                <c:pt idx="1445" formatCode="0.00E+00">
                  <c:v>1.161181472346284E-5</c:v>
                </c:pt>
                <c:pt idx="1446" formatCode="0.00E+00">
                  <c:v>4.80883592061588E-5</c:v>
                </c:pt>
                <c:pt idx="1447" formatCode="0.00E+00">
                  <c:v>2.1902867945852161E-5</c:v>
                </c:pt>
                <c:pt idx="1448" formatCode="0.00E+00">
                  <c:v>5.0571836113733405E-5</c:v>
                </c:pt>
                <c:pt idx="1449" formatCode="0.00E+00">
                  <c:v>1.1907047667180941E-5</c:v>
                </c:pt>
                <c:pt idx="1450" formatCode="0.00E+00">
                  <c:v>7.5297277522019574E-5</c:v>
                </c:pt>
                <c:pt idx="1451">
                  <c:v>1.7949181175314129E-4</c:v>
                </c:pt>
                <c:pt idx="1452" formatCode="0.00E+00">
                  <c:v>1.8847156611289357E-5</c:v>
                </c:pt>
                <c:pt idx="1453" formatCode="0.00E+00">
                  <c:v>6.2966995562614383E-5</c:v>
                </c:pt>
                <c:pt idx="1454" formatCode="0.00E+00">
                  <c:v>7.5251923109190841E-5</c:v>
                </c:pt>
                <c:pt idx="1455">
                  <c:v>1.5872682106017329E-4</c:v>
                </c:pt>
                <c:pt idx="1456" formatCode="0.00E+00">
                  <c:v>2.4888422355069212E-5</c:v>
                </c:pt>
                <c:pt idx="1457" formatCode="0.00E+00">
                  <c:v>1.6402893263206651E-5</c:v>
                </c:pt>
                <c:pt idx="1458">
                  <c:v>1.6745215572111605E-4</c:v>
                </c:pt>
                <c:pt idx="1459" formatCode="0.00E+00">
                  <c:v>4.8006698084395751E-5</c:v>
                </c:pt>
                <c:pt idx="1460" formatCode="0.00E+00">
                  <c:v>1.6651461601836152E-5</c:v>
                </c:pt>
                <c:pt idx="1461">
                  <c:v>1.3895213002882901E-4</c:v>
                </c:pt>
                <c:pt idx="1462" formatCode="0.00E+00">
                  <c:v>2.4217880842773181E-5</c:v>
                </c:pt>
                <c:pt idx="1463" formatCode="0.00E+00">
                  <c:v>1.7547873530710646E-5</c:v>
                </c:pt>
                <c:pt idx="1464" formatCode="0.00E+00">
                  <c:v>4.8131413359621973E-5</c:v>
                </c:pt>
                <c:pt idx="1465" formatCode="0.00E+00">
                  <c:v>4.2282559433298324E-5</c:v>
                </c:pt>
                <c:pt idx="1466">
                  <c:v>1.9271350848788953E-4</c:v>
                </c:pt>
                <c:pt idx="1467" formatCode="0.00E+00">
                  <c:v>6.4393166821637574E-6</c:v>
                </c:pt>
                <c:pt idx="1468">
                  <c:v>1.0509658203245222E-4</c:v>
                </c:pt>
                <c:pt idx="1469" formatCode="0.00E+00">
                  <c:v>8.2244692206488086E-5</c:v>
                </c:pt>
                <c:pt idx="1470">
                  <c:v>1.1792613651902122E-4</c:v>
                </c:pt>
                <c:pt idx="1471" formatCode="0.00E+00">
                  <c:v>5.8532931526911002E-5</c:v>
                </c:pt>
                <c:pt idx="1472" formatCode="0.00E+00">
                  <c:v>6.245476858891431E-5</c:v>
                </c:pt>
                <c:pt idx="1473" formatCode="0.00E+00">
                  <c:v>4.8404756385343579E-6</c:v>
                </c:pt>
                <c:pt idx="1474" formatCode="0.00E+00">
                  <c:v>3.2846610804510103E-5</c:v>
                </c:pt>
                <c:pt idx="1475" formatCode="0.00E+00">
                  <c:v>7.9018534719272124E-5</c:v>
                </c:pt>
                <c:pt idx="1476" formatCode="0.00E+00">
                  <c:v>3.1220986860758899E-5</c:v>
                </c:pt>
                <c:pt idx="1477" formatCode="0.00E+00">
                  <c:v>3.3470422853139578E-5</c:v>
                </c:pt>
                <c:pt idx="1478" formatCode="0.00E+00">
                  <c:v>4.4521586585435122E-5</c:v>
                </c:pt>
                <c:pt idx="1479" formatCode="0.00E+00">
                  <c:v>1.9975082672886445E-5</c:v>
                </c:pt>
                <c:pt idx="1480" formatCode="0.00E+00">
                  <c:v>7.3209940609716523E-5</c:v>
                </c:pt>
                <c:pt idx="1481" formatCode="0.00E+00">
                  <c:v>5.3572381849140816E-5</c:v>
                </c:pt>
                <c:pt idx="1482" formatCode="0.00E+00">
                  <c:v>4.1999235192236731E-6</c:v>
                </c:pt>
                <c:pt idx="1483">
                  <c:v>1.0924290568773901E-4</c:v>
                </c:pt>
                <c:pt idx="1484" formatCode="0.00E+00">
                  <c:v>1.8834250187651727E-5</c:v>
                </c:pt>
                <c:pt idx="1485" formatCode="0.00E+00">
                  <c:v>8.114002340289327E-5</c:v>
                </c:pt>
                <c:pt idx="1486" formatCode="0.00E+00">
                  <c:v>8.7447609167298708E-5</c:v>
                </c:pt>
                <c:pt idx="1487" formatCode="0.00E+00">
                  <c:v>3.1571283195853208E-5</c:v>
                </c:pt>
                <c:pt idx="1488" formatCode="0.00E+00">
                  <c:v>6.9078064073981003E-5</c:v>
                </c:pt>
                <c:pt idx="1489" formatCode="0.00E+00">
                  <c:v>8.9265149508420259E-5</c:v>
                </c:pt>
                <c:pt idx="1490" formatCode="0.00E+00">
                  <c:v>3.8220267724469638E-5</c:v>
                </c:pt>
                <c:pt idx="1491" formatCode="0.00E+00">
                  <c:v>9.903009192125524E-5</c:v>
                </c:pt>
                <c:pt idx="1492" formatCode="0.00E+00">
                  <c:v>2.5442170222703403E-5</c:v>
                </c:pt>
                <c:pt idx="1493">
                  <c:v>1.8305583135725542E-4</c:v>
                </c:pt>
                <c:pt idx="1494" formatCode="0.00E+00">
                  <c:v>9.4136490140865958E-5</c:v>
                </c:pt>
                <c:pt idx="1495">
                  <c:v>1.110237432674043E-4</c:v>
                </c:pt>
                <c:pt idx="1496" formatCode="0.00E+00">
                  <c:v>8.5706763901154378E-5</c:v>
                </c:pt>
                <c:pt idx="1497">
                  <c:v>3.6416425736298801E-4</c:v>
                </c:pt>
                <c:pt idx="1498" formatCode="0.00E+00">
                  <c:v>3.0141544260248806E-5</c:v>
                </c:pt>
                <c:pt idx="1499" formatCode="0.00E+00">
                  <c:v>8.6527779508291422E-6</c:v>
                </c:pt>
                <c:pt idx="1500">
                  <c:v>1.2286440154241898E-4</c:v>
                </c:pt>
                <c:pt idx="1501">
                  <c:v>1.01472545702802E-4</c:v>
                </c:pt>
                <c:pt idx="1502" formatCode="0.00E+00">
                  <c:v>4.4271645490089287E-5</c:v>
                </c:pt>
                <c:pt idx="1503" formatCode="0.00E+00">
                  <c:v>7.1332968423631814E-5</c:v>
                </c:pt>
                <c:pt idx="1504" formatCode="0.00E+00">
                  <c:v>6.2606268434976521E-5</c:v>
                </c:pt>
                <c:pt idx="1505" formatCode="0.00E+00">
                  <c:v>6.9790998326523155E-5</c:v>
                </c:pt>
                <c:pt idx="1506" formatCode="0.00E+00">
                  <c:v>3.6209588414112606E-5</c:v>
                </c:pt>
                <c:pt idx="1507">
                  <c:v>2.1715174357563047E-4</c:v>
                </c:pt>
                <c:pt idx="1508" formatCode="0.00E+00">
                  <c:v>7.6235388374405597E-5</c:v>
                </c:pt>
                <c:pt idx="1509">
                  <c:v>1.1454379028819532E-4</c:v>
                </c:pt>
                <c:pt idx="1510" formatCode="0.00E+00">
                  <c:v>2.0755457547445411E-5</c:v>
                </c:pt>
                <c:pt idx="1511">
                  <c:v>1.01496160395196E-4</c:v>
                </c:pt>
                <c:pt idx="1512">
                  <c:v>1.2436747686552207E-4</c:v>
                </c:pt>
                <c:pt idx="1513" formatCode="0.00E+00">
                  <c:v>3.8533216760836004E-5</c:v>
                </c:pt>
                <c:pt idx="1514" formatCode="0.00E+00">
                  <c:v>4.8573514455934495E-5</c:v>
                </c:pt>
                <c:pt idx="1515">
                  <c:v>1.0985708155073703E-4</c:v>
                </c:pt>
                <c:pt idx="1516" formatCode="0.00E+00">
                  <c:v>7.1889703588973313E-5</c:v>
                </c:pt>
                <c:pt idx="1517" formatCode="0.00E+00">
                  <c:v>6.5838876101856429E-5</c:v>
                </c:pt>
                <c:pt idx="1518" formatCode="0.00E+00">
                  <c:v>1.6859708042310265E-6</c:v>
                </c:pt>
                <c:pt idx="1519" formatCode="0.00E+00">
                  <c:v>2.38697294406582E-5</c:v>
                </c:pt>
                <c:pt idx="1520">
                  <c:v>2.9516993378119556E-4</c:v>
                </c:pt>
                <c:pt idx="1521">
                  <c:v>1.6460614011824026E-4</c:v>
                </c:pt>
                <c:pt idx="1522">
                  <c:v>1.6032270259425834E-4</c:v>
                </c:pt>
                <c:pt idx="1523">
                  <c:v>1.6581097974715627E-4</c:v>
                </c:pt>
                <c:pt idx="1524" formatCode="0.00E+00">
                  <c:v>7.857711171449981E-5</c:v>
                </c:pt>
                <c:pt idx="1525" formatCode="0.00E+00">
                  <c:v>1.6326267271336132E-5</c:v>
                </c:pt>
                <c:pt idx="1526" formatCode="0.00E+00">
                  <c:v>1.8362677200098954E-5</c:v>
                </c:pt>
                <c:pt idx="1527" formatCode="0.00E+00">
                  <c:v>9.2400605770465565E-5</c:v>
                </c:pt>
                <c:pt idx="1528" formatCode="0.00E+00">
                  <c:v>1.5592833047033742E-5</c:v>
                </c:pt>
                <c:pt idx="1529" formatCode="0.00E+00">
                  <c:v>2.5919134506796841E-5</c:v>
                </c:pt>
                <c:pt idx="1530" formatCode="0.00E+00">
                  <c:v>3.3796978869297955E-5</c:v>
                </c:pt>
                <c:pt idx="1531" formatCode="0.00E+00">
                  <c:v>4.3788811955011515E-6</c:v>
                </c:pt>
                <c:pt idx="1532" formatCode="0.00E+00">
                  <c:v>2.9418729023523981E-5</c:v>
                </c:pt>
                <c:pt idx="1533" formatCode="0.00E+00">
                  <c:v>1.1257168026051301E-6</c:v>
                </c:pt>
                <c:pt idx="1534" formatCode="0.00E+00">
                  <c:v>8.8492042831475806E-6</c:v>
                </c:pt>
                <c:pt idx="1535" formatCode="0.00E+00">
                  <c:v>9.0621888990029755E-5</c:v>
                </c:pt>
                <c:pt idx="1536" formatCode="0.00E+00">
                  <c:v>1.3833682127507022E-5</c:v>
                </c:pt>
                <c:pt idx="1537" formatCode="0.00E+00">
                  <c:v>1.7967983090249627E-5</c:v>
                </c:pt>
                <c:pt idx="1538">
                  <c:v>3.3734203689025883E-4</c:v>
                </c:pt>
                <c:pt idx="1539" formatCode="0.00E+00">
                  <c:v>8.3311170290738097E-5</c:v>
                </c:pt>
                <c:pt idx="1540" formatCode="0.00E+00">
                  <c:v>3.52383210521044E-5</c:v>
                </c:pt>
                <c:pt idx="1541" formatCode="0.00E+00">
                  <c:v>2.4869796707803461E-5</c:v>
                </c:pt>
                <c:pt idx="1542" formatCode="0.00E+00">
                  <c:v>6.7946800044753919E-5</c:v>
                </c:pt>
                <c:pt idx="1543" formatCode="0.00E+00">
                  <c:v>1.5302403305812157E-6</c:v>
                </c:pt>
                <c:pt idx="1544" formatCode="0.00E+00">
                  <c:v>6.6933251140226105E-5</c:v>
                </c:pt>
                <c:pt idx="1545">
                  <c:v>1.2602080474936501E-4</c:v>
                </c:pt>
                <c:pt idx="1546" formatCode="0.00E+00">
                  <c:v>8.4347984148148606E-5</c:v>
                </c:pt>
                <c:pt idx="1547" formatCode="0.00E+00">
                  <c:v>2.8490464645855506E-5</c:v>
                </c:pt>
                <c:pt idx="1548">
                  <c:v>1.7957442905807401E-4</c:v>
                </c:pt>
                <c:pt idx="1549" formatCode="0.00E+00">
                  <c:v>5.2726264926353629E-6</c:v>
                </c:pt>
                <c:pt idx="1550">
                  <c:v>1.4663516469345201E-4</c:v>
                </c:pt>
                <c:pt idx="1551">
                  <c:v>1.8680784954491701E-4</c:v>
                </c:pt>
                <c:pt idx="1552" formatCode="0.00E+00">
                  <c:v>3.3676488249751502E-5</c:v>
                </c:pt>
                <c:pt idx="1553" formatCode="0.00E+00">
                  <c:v>2.0848977967182057E-5</c:v>
                </c:pt>
                <c:pt idx="1554">
                  <c:v>2.2118131960415402E-4</c:v>
                </c:pt>
                <c:pt idx="1555" formatCode="0.00E+00">
                  <c:v>2.8225266078939462E-5</c:v>
                </c:pt>
                <c:pt idx="1556">
                  <c:v>2.5227977044244395E-4</c:v>
                </c:pt>
                <c:pt idx="1557" formatCode="0.00E+00">
                  <c:v>1.1473496330308719E-5</c:v>
                </c:pt>
                <c:pt idx="1558" formatCode="0.00E+00">
                  <c:v>5.9112667216238496E-5</c:v>
                </c:pt>
                <c:pt idx="1559" formatCode="0.00E+00">
                  <c:v>5.339444922668774E-5</c:v>
                </c:pt>
                <c:pt idx="1560" formatCode="0.00E+00">
                  <c:v>4.927060397799941E-5</c:v>
                </c:pt>
                <c:pt idx="1561" formatCode="0.00E+00">
                  <c:v>7.1153211200604627E-5</c:v>
                </c:pt>
                <c:pt idx="1562" formatCode="0.00E+00">
                  <c:v>1.5500550232708254E-5</c:v>
                </c:pt>
                <c:pt idx="1563" formatCode="0.00E+00">
                  <c:v>3.4900359973845255E-5</c:v>
                </c:pt>
                <c:pt idx="1564" formatCode="0.00E+00">
                  <c:v>2.2277648539336191E-5</c:v>
                </c:pt>
                <c:pt idx="1565" formatCode="0.00E+00">
                  <c:v>7.9931232416148113E-5</c:v>
                </c:pt>
                <c:pt idx="1566" formatCode="0.00E+00">
                  <c:v>6.1025486890555325E-5</c:v>
                </c:pt>
                <c:pt idx="1567" formatCode="0.00E+00">
                  <c:v>3.5546856056104362E-5</c:v>
                </c:pt>
                <c:pt idx="1568" formatCode="0.00E+00">
                  <c:v>3.736746714723801E-5</c:v>
                </c:pt>
                <c:pt idx="1569" formatCode="0.00E+00">
                  <c:v>8.5488491489291328E-5</c:v>
                </c:pt>
                <c:pt idx="1570" formatCode="0.00E+00">
                  <c:v>1.0176045925247999E-5</c:v>
                </c:pt>
                <c:pt idx="1571" formatCode="0.00E+00">
                  <c:v>6.6892753979501849E-5</c:v>
                </c:pt>
                <c:pt idx="1572" formatCode="0.00E+00">
                  <c:v>6.7131194917528005E-5</c:v>
                </c:pt>
                <c:pt idx="1573" formatCode="0.00E+00">
                  <c:v>2.5223045920687363E-5</c:v>
                </c:pt>
                <c:pt idx="1574" formatCode="0.00E+00">
                  <c:v>4.4376416815012931E-6</c:v>
                </c:pt>
                <c:pt idx="1575">
                  <c:v>1.0547965467905523E-4</c:v>
                </c:pt>
                <c:pt idx="1576" formatCode="0.00E+00">
                  <c:v>2.2940242101940675E-5</c:v>
                </c:pt>
                <c:pt idx="1577" formatCode="0.00E+00">
                  <c:v>4.1555299231007998E-5</c:v>
                </c:pt>
                <c:pt idx="1578">
                  <c:v>4.2348923612661434E-4</c:v>
                </c:pt>
                <c:pt idx="1579" formatCode="0.00E+00">
                  <c:v>1.5730853510224526E-5</c:v>
                </c:pt>
                <c:pt idx="1580" formatCode="0.00E+00">
                  <c:v>1.3897390914928805E-5</c:v>
                </c:pt>
                <c:pt idx="1581">
                  <c:v>1.1166681582782627E-4</c:v>
                </c:pt>
                <c:pt idx="1582" formatCode="0.00E+00">
                  <c:v>4.9201025880650432E-5</c:v>
                </c:pt>
                <c:pt idx="1583" formatCode="0.00E+00">
                  <c:v>3.8881502914144407E-5</c:v>
                </c:pt>
                <c:pt idx="1584">
                  <c:v>1.1491548485064425E-4</c:v>
                </c:pt>
                <c:pt idx="1585" formatCode="0.00E+00">
                  <c:v>2.4137491226296899E-5</c:v>
                </c:pt>
                <c:pt idx="1586">
                  <c:v>1.0806055152965333E-4</c:v>
                </c:pt>
                <c:pt idx="1587" formatCode="0.00E+00">
                  <c:v>7.2693309733645799E-5</c:v>
                </c:pt>
                <c:pt idx="1588">
                  <c:v>1.0544470023116532E-4</c:v>
                </c:pt>
                <c:pt idx="1589" formatCode="0.00E+00">
                  <c:v>2.9018460318502099E-5</c:v>
                </c:pt>
                <c:pt idx="1590" formatCode="0.00E+00">
                  <c:v>2.1909000610702261E-5</c:v>
                </c:pt>
                <c:pt idx="1591" formatCode="0.00E+00">
                  <c:v>3.3993301535205765E-5</c:v>
                </c:pt>
                <c:pt idx="1592" formatCode="0.00E+00">
                  <c:v>3.1522178630050056E-5</c:v>
                </c:pt>
                <c:pt idx="1593">
                  <c:v>2.5969572863257219E-4</c:v>
                </c:pt>
                <c:pt idx="1594" formatCode="0.00E+00">
                  <c:v>7.7578877129841315E-5</c:v>
                </c:pt>
                <c:pt idx="1595" formatCode="0.00E+00">
                  <c:v>1.4872393607478121E-5</c:v>
                </c:pt>
                <c:pt idx="1596" formatCode="0.00E+00">
                  <c:v>1.7155949726168603E-5</c:v>
                </c:pt>
                <c:pt idx="1597" formatCode="0.00E+00">
                  <c:v>2.6179460979171062E-5</c:v>
                </c:pt>
                <c:pt idx="1598" formatCode="0.00E+00">
                  <c:v>6.0620304305023831E-6</c:v>
                </c:pt>
                <c:pt idx="1599" formatCode="0.00E+00">
                  <c:v>2.0268524093582856E-5</c:v>
                </c:pt>
                <c:pt idx="1600" formatCode="0.00E+00">
                  <c:v>3.471795295418164E-6</c:v>
                </c:pt>
                <c:pt idx="1601" formatCode="0.00E+00">
                  <c:v>3.21410722936612E-5</c:v>
                </c:pt>
                <c:pt idx="1602" formatCode="0.00E+00">
                  <c:v>5.0766271079739134E-6</c:v>
                </c:pt>
                <c:pt idx="1603" formatCode="0.00E+00">
                  <c:v>6.8002329134787015E-6</c:v>
                </c:pt>
                <c:pt idx="1604" formatCode="0.00E+00">
                  <c:v>1.2076362989689599E-5</c:v>
                </c:pt>
                <c:pt idx="1605" formatCode="0.00E+00">
                  <c:v>2.8903665319564982E-5</c:v>
                </c:pt>
                <c:pt idx="1606" formatCode="0.00E+00">
                  <c:v>1.7072118820158223E-5</c:v>
                </c:pt>
                <c:pt idx="1607" formatCode="0.00E+00">
                  <c:v>6.0652741535254433E-5</c:v>
                </c:pt>
                <c:pt idx="1608" formatCode="0.00E+00">
                  <c:v>4.2908090256061647E-5</c:v>
                </c:pt>
                <c:pt idx="1609" formatCode="0.00E+00">
                  <c:v>2.5415527655780055E-5</c:v>
                </c:pt>
                <c:pt idx="1610" formatCode="0.00E+00">
                  <c:v>3.4075765340160894E-6</c:v>
                </c:pt>
                <c:pt idx="1611">
                  <c:v>1.9474490136209033E-4</c:v>
                </c:pt>
                <c:pt idx="1612" formatCode="0.00E+00">
                  <c:v>6.0625824815259024E-5</c:v>
                </c:pt>
                <c:pt idx="1613">
                  <c:v>1.0064657976061899E-4</c:v>
                </c:pt>
                <c:pt idx="1614" formatCode="0.00E+00">
                  <c:v>6.78914066251715E-5</c:v>
                </c:pt>
                <c:pt idx="1615">
                  <c:v>1.3492461920431502E-4</c:v>
                </c:pt>
                <c:pt idx="1616" formatCode="0.00E+00">
                  <c:v>1.0395748314087827E-5</c:v>
                </c:pt>
                <c:pt idx="1617" formatCode="0.00E+00">
                  <c:v>4.170575364809879E-6</c:v>
                </c:pt>
                <c:pt idx="1618" formatCode="0.00E+00">
                  <c:v>2.4156623039659199E-5</c:v>
                </c:pt>
                <c:pt idx="1619" formatCode="0.00E+00">
                  <c:v>9.6298545486288269E-6</c:v>
                </c:pt>
                <c:pt idx="1620">
                  <c:v>1.3807986005624599E-4</c:v>
                </c:pt>
                <c:pt idx="1621" formatCode="0.00E+00">
                  <c:v>5.4035395073289804E-5</c:v>
                </c:pt>
                <c:pt idx="1622" formatCode="0.00E+00">
                  <c:v>1.0849351499965054E-5</c:v>
                </c:pt>
                <c:pt idx="1623" formatCode="0.00E+00">
                  <c:v>3.3384974633974991E-5</c:v>
                </c:pt>
                <c:pt idx="1624" formatCode="0.00E+00">
                  <c:v>8.9765110102011884E-6</c:v>
                </c:pt>
                <c:pt idx="1625" formatCode="0.00E+00">
                  <c:v>1.5823156281992353E-5</c:v>
                </c:pt>
                <c:pt idx="1626">
                  <c:v>1.1296081674731518E-4</c:v>
                </c:pt>
                <c:pt idx="1627" formatCode="0.00E+00">
                  <c:v>8.989478029828864E-6</c:v>
                </c:pt>
                <c:pt idx="1628" formatCode="0.00E+00">
                  <c:v>8.4742100943802331E-5</c:v>
                </c:pt>
                <c:pt idx="1629" formatCode="0.00E+00">
                  <c:v>5.8642202127691921E-6</c:v>
                </c:pt>
                <c:pt idx="1630">
                  <c:v>1.0047910527078299E-4</c:v>
                </c:pt>
                <c:pt idx="1631">
                  <c:v>2.6336020863046005E-4</c:v>
                </c:pt>
                <c:pt idx="1632">
                  <c:v>1.5480706930944799E-4</c:v>
                </c:pt>
                <c:pt idx="1633" formatCode="0.00E+00">
                  <c:v>1.9012559123091152E-6</c:v>
                </c:pt>
                <c:pt idx="1634" formatCode="0.00E+00">
                  <c:v>9.055634449312167E-5</c:v>
                </c:pt>
                <c:pt idx="1635" formatCode="0.00E+00">
                  <c:v>5.7241854312192986E-5</c:v>
                </c:pt>
                <c:pt idx="1636">
                  <c:v>1.0500938150091599E-4</c:v>
                </c:pt>
                <c:pt idx="1637" formatCode="0.00E+00">
                  <c:v>3.6278058416533499E-5</c:v>
                </c:pt>
                <c:pt idx="1638" formatCode="0.00E+00">
                  <c:v>5.6236168197358895E-5</c:v>
                </c:pt>
                <c:pt idx="1639" formatCode="0.00E+00">
                  <c:v>3.8372974005263702E-5</c:v>
                </c:pt>
                <c:pt idx="1640" formatCode="0.00E+00">
                  <c:v>2.4371666009100654E-6</c:v>
                </c:pt>
                <c:pt idx="1641" formatCode="0.00E+00">
                  <c:v>6.4403043104988204E-7</c:v>
                </c:pt>
                <c:pt idx="1642" formatCode="0.00E+00">
                  <c:v>9.5072389919564207E-5</c:v>
                </c:pt>
                <c:pt idx="1643" formatCode="0.00E+00">
                  <c:v>3.5813067693933708E-5</c:v>
                </c:pt>
                <c:pt idx="1644" formatCode="0.00E+00">
                  <c:v>2.1993935364985567E-5</c:v>
                </c:pt>
                <c:pt idx="1645" formatCode="0.00E+00">
                  <c:v>9.9991747858392874E-5</c:v>
                </c:pt>
                <c:pt idx="1646" formatCode="0.00E+00">
                  <c:v>2.9275230220857403E-5</c:v>
                </c:pt>
                <c:pt idx="1647" formatCode="0.00E+00">
                  <c:v>5.6696146528815869E-5</c:v>
                </c:pt>
                <c:pt idx="1648" formatCode="0.00E+00">
                  <c:v>4.6268443481712499E-5</c:v>
                </c:pt>
                <c:pt idx="1649" formatCode="0.00E+00">
                  <c:v>1.1728965952263125E-5</c:v>
                </c:pt>
                <c:pt idx="1650">
                  <c:v>1.1019071322052725E-4</c:v>
                </c:pt>
                <c:pt idx="1651" formatCode="0.00E+00">
                  <c:v>1.0600727015544329E-5</c:v>
                </c:pt>
                <c:pt idx="1652">
                  <c:v>1.3498841149251701E-4</c:v>
                </c:pt>
                <c:pt idx="1653" formatCode="0.00E+00">
                  <c:v>3.6665688882212873E-5</c:v>
                </c:pt>
                <c:pt idx="1654">
                  <c:v>1.7816370890420724E-4</c:v>
                </c:pt>
                <c:pt idx="1655" formatCode="0.00E+00">
                  <c:v>7.9640185982088752E-6</c:v>
                </c:pt>
                <c:pt idx="1656">
                  <c:v>1.2467082167559701E-4</c:v>
                </c:pt>
                <c:pt idx="1657" formatCode="0.00E+00">
                  <c:v>6.2031371530974041E-6</c:v>
                </c:pt>
                <c:pt idx="1658" formatCode="0.00E+00">
                  <c:v>3.4493721476017889E-5</c:v>
                </c:pt>
                <c:pt idx="1659" formatCode="0.00E+00">
                  <c:v>6.2103908513005994E-5</c:v>
                </c:pt>
                <c:pt idx="1660" formatCode="0.00E+00">
                  <c:v>4.7257074755168105E-5</c:v>
                </c:pt>
                <c:pt idx="1661" formatCode="0.00E+00">
                  <c:v>3.1702552225213862E-5</c:v>
                </c:pt>
                <c:pt idx="1662">
                  <c:v>1.1076469250863732E-4</c:v>
                </c:pt>
                <c:pt idx="1663" formatCode="0.00E+00">
                  <c:v>5.4169914716228911E-6</c:v>
                </c:pt>
                <c:pt idx="1664" formatCode="0.00E+00">
                  <c:v>3.0032642418389227E-5</c:v>
                </c:pt>
                <c:pt idx="1665" formatCode="0.00E+00">
                  <c:v>8.8093835461432889E-9</c:v>
                </c:pt>
                <c:pt idx="1666" formatCode="0.00E+00">
                  <c:v>3.1466888952974166E-5</c:v>
                </c:pt>
                <c:pt idx="1667" formatCode="0.00E+00">
                  <c:v>3.3091625787739607E-6</c:v>
                </c:pt>
                <c:pt idx="1668" formatCode="0.00E+00">
                  <c:v>2.3321971463146955E-5</c:v>
                </c:pt>
                <c:pt idx="1669" formatCode="0.00E+00">
                  <c:v>4.0250510138558284E-5</c:v>
                </c:pt>
                <c:pt idx="1670" formatCode="0.00E+00">
                  <c:v>6.57534372626535E-5</c:v>
                </c:pt>
                <c:pt idx="1671" formatCode="0.00E+00">
                  <c:v>4.791175549504858E-6</c:v>
                </c:pt>
                <c:pt idx="1672" formatCode="0.00E+00">
                  <c:v>1.7967263213733842E-5</c:v>
                </c:pt>
                <c:pt idx="1673" formatCode="0.00E+00">
                  <c:v>5.4659518098982613E-5</c:v>
                </c:pt>
                <c:pt idx="1674" formatCode="0.00E+00">
                  <c:v>5.3719168692513732E-5</c:v>
                </c:pt>
                <c:pt idx="1675" formatCode="0.00E+00">
                  <c:v>4.5714578193258133E-5</c:v>
                </c:pt>
                <c:pt idx="1676">
                  <c:v>1.264058535130834E-4</c:v>
                </c:pt>
                <c:pt idx="1677" formatCode="0.00E+00">
                  <c:v>1.3734805953113139E-5</c:v>
                </c:pt>
                <c:pt idx="1678" formatCode="0.00E+00">
                  <c:v>4.0461143268583897E-5</c:v>
                </c:pt>
                <c:pt idx="1679" formatCode="0.00E+00">
                  <c:v>3.5341081501527579E-5</c:v>
                </c:pt>
                <c:pt idx="1680" formatCode="0.00E+00">
                  <c:v>8.0001193862948706E-5</c:v>
                </c:pt>
                <c:pt idx="1681" formatCode="0.00E+00">
                  <c:v>2.6206171351558742E-5</c:v>
                </c:pt>
                <c:pt idx="1682" formatCode="0.00E+00">
                  <c:v>3.3410665764688754E-5</c:v>
                </c:pt>
                <c:pt idx="1683" formatCode="0.00E+00">
                  <c:v>1.6569502949932066E-6</c:v>
                </c:pt>
                <c:pt idx="1684" formatCode="0.00E+00">
                  <c:v>9.5171575461717965E-5</c:v>
                </c:pt>
                <c:pt idx="1685" formatCode="0.00E+00">
                  <c:v>4.52964068819602E-5</c:v>
                </c:pt>
                <c:pt idx="1686">
                  <c:v>1.6084157324812849E-4</c:v>
                </c:pt>
                <c:pt idx="1687" formatCode="0.00E+00">
                  <c:v>1.7042035714170947E-5</c:v>
                </c:pt>
                <c:pt idx="1688">
                  <c:v>1.1579919331443101E-4</c:v>
                </c:pt>
                <c:pt idx="1689" formatCode="0.00E+00">
                  <c:v>8.7484096700374167E-5</c:v>
                </c:pt>
                <c:pt idx="1690" formatCode="0.00E+00">
                  <c:v>4.226633926104791E-5</c:v>
                </c:pt>
                <c:pt idx="1691" formatCode="0.00E+00">
                  <c:v>6.9760641897064523E-5</c:v>
                </c:pt>
                <c:pt idx="1692" formatCode="0.00E+00">
                  <c:v>4.871793326363851E-5</c:v>
                </c:pt>
                <c:pt idx="1693">
                  <c:v>1.1721493141912445E-4</c:v>
                </c:pt>
                <c:pt idx="1694" formatCode="0.00E+00">
                  <c:v>3.1740142191286453E-5</c:v>
                </c:pt>
                <c:pt idx="1695" formatCode="0.00E+00">
                  <c:v>5.863604668124732E-6</c:v>
                </c:pt>
                <c:pt idx="1696" formatCode="0.00E+00">
                  <c:v>6.3564950461713752E-6</c:v>
                </c:pt>
                <c:pt idx="1697">
                  <c:v>1.0208242730503698E-4</c:v>
                </c:pt>
                <c:pt idx="1698">
                  <c:v>1.4315404993887724E-4</c:v>
                </c:pt>
                <c:pt idx="1699" formatCode="0.00E+00">
                  <c:v>5.8367416940658098E-5</c:v>
                </c:pt>
                <c:pt idx="1700" formatCode="0.00E+00">
                  <c:v>3.36174102987488E-5</c:v>
                </c:pt>
                <c:pt idx="1701" formatCode="0.00E+00">
                  <c:v>2.0213237583530812E-5</c:v>
                </c:pt>
                <c:pt idx="1702" formatCode="0.00E+00">
                  <c:v>2.4007894699447602E-5</c:v>
                </c:pt>
                <c:pt idx="1703" formatCode="0.00E+00">
                  <c:v>3.6277019340120893E-5</c:v>
                </c:pt>
                <c:pt idx="1704" formatCode="0.00E+00">
                  <c:v>3.0854525405931699E-5</c:v>
                </c:pt>
                <c:pt idx="1705" formatCode="0.00E+00">
                  <c:v>5.6701073854355555E-6</c:v>
                </c:pt>
                <c:pt idx="1706">
                  <c:v>2.6275976305469809E-4</c:v>
                </c:pt>
                <c:pt idx="1707" formatCode="0.00E+00">
                  <c:v>5.1978497494852676E-5</c:v>
                </c:pt>
                <c:pt idx="1708" formatCode="0.00E+00">
                  <c:v>1.2213155218465358E-5</c:v>
                </c:pt>
                <c:pt idx="1709" formatCode="0.00E+00">
                  <c:v>8.0739204889535504E-6</c:v>
                </c:pt>
                <c:pt idx="1710" formatCode="0.00E+00">
                  <c:v>4.2152859011759198E-5</c:v>
                </c:pt>
                <c:pt idx="1711" formatCode="0.00E+00">
                  <c:v>1.1589410476427922E-5</c:v>
                </c:pt>
                <c:pt idx="1712" formatCode="0.00E+00">
                  <c:v>4.5543395102352102E-6</c:v>
                </c:pt>
                <c:pt idx="1713" formatCode="0.00E+00">
                  <c:v>3.0879455109826798E-5</c:v>
                </c:pt>
                <c:pt idx="1714">
                  <c:v>2.6046844688202973E-4</c:v>
                </c:pt>
                <c:pt idx="1715" formatCode="0.00E+00">
                  <c:v>8.1285554800360496E-7</c:v>
                </c:pt>
                <c:pt idx="1716">
                  <c:v>1.945108584644525E-4</c:v>
                </c:pt>
                <c:pt idx="1717" formatCode="0.00E+00">
                  <c:v>1.9358301771704627E-5</c:v>
                </c:pt>
                <c:pt idx="1718" formatCode="0.00E+00">
                  <c:v>4.7551142059841124E-5</c:v>
                </c:pt>
                <c:pt idx="1719" formatCode="0.00E+00">
                  <c:v>9.7887714825867884E-5</c:v>
                </c:pt>
                <c:pt idx="1720" formatCode="0.00E+00">
                  <c:v>2.4772013361606441E-5</c:v>
                </c:pt>
                <c:pt idx="1721">
                  <c:v>1.1531590858490401E-4</c:v>
                </c:pt>
                <c:pt idx="1722" formatCode="0.00E+00">
                  <c:v>8.0588413531039159E-6</c:v>
                </c:pt>
                <c:pt idx="1723">
                  <c:v>1.1716857172080222E-4</c:v>
                </c:pt>
                <c:pt idx="1724" formatCode="0.00E+00">
                  <c:v>7.7299602446161418E-5</c:v>
                </c:pt>
                <c:pt idx="1725" formatCode="0.00E+00">
                  <c:v>5.4203434745749602E-5</c:v>
                </c:pt>
                <c:pt idx="1726">
                  <c:v>1.7769227430717237E-4</c:v>
                </c:pt>
                <c:pt idx="1727">
                  <c:v>1.9179550575431132E-4</c:v>
                </c:pt>
                <c:pt idx="1728" formatCode="0.00E+00">
                  <c:v>4.0415190986214411E-5</c:v>
                </c:pt>
                <c:pt idx="1729">
                  <c:v>1.0462299388740317E-4</c:v>
                </c:pt>
                <c:pt idx="1730" formatCode="0.00E+00">
                  <c:v>4.9281041382525104E-5</c:v>
                </c:pt>
                <c:pt idx="1731" formatCode="0.00E+00">
                  <c:v>3.4525140425778609E-5</c:v>
                </c:pt>
                <c:pt idx="1732" formatCode="0.00E+00">
                  <c:v>1.0280805257396538E-5</c:v>
                </c:pt>
                <c:pt idx="1733" formatCode="0.00E+00">
                  <c:v>5.5330129739707984E-5</c:v>
                </c:pt>
                <c:pt idx="1734">
                  <c:v>1.3843220159590224E-4</c:v>
                </c:pt>
                <c:pt idx="1735" formatCode="0.00E+00">
                  <c:v>4.2812317093598191E-6</c:v>
                </c:pt>
                <c:pt idx="1736" formatCode="0.00E+00">
                  <c:v>1.8243358763211353E-5</c:v>
                </c:pt>
                <c:pt idx="1737" formatCode="0.00E+00">
                  <c:v>4.0265439129662295E-5</c:v>
                </c:pt>
                <c:pt idx="1738">
                  <c:v>1.014128140698612E-4</c:v>
                </c:pt>
                <c:pt idx="1739" formatCode="0.00E+00">
                  <c:v>1.2301729775325632E-5</c:v>
                </c:pt>
                <c:pt idx="1740" formatCode="0.00E+00">
                  <c:v>1.6433761939827153E-5</c:v>
                </c:pt>
                <c:pt idx="1741">
                  <c:v>1.0582059145030841E-4</c:v>
                </c:pt>
                <c:pt idx="1742" formatCode="0.00E+00">
                  <c:v>5.0165996356812544E-5</c:v>
                </c:pt>
                <c:pt idx="1743" formatCode="0.00E+00">
                  <c:v>2.5682690788691659E-5</c:v>
                </c:pt>
                <c:pt idx="1744">
                  <c:v>1.1670343969457518E-4</c:v>
                </c:pt>
                <c:pt idx="1745" formatCode="0.00E+00">
                  <c:v>7.8803178267829132E-6</c:v>
                </c:pt>
                <c:pt idx="1746" formatCode="0.00E+00">
                  <c:v>1.1944737924824001E-5</c:v>
                </c:pt>
                <c:pt idx="1747" formatCode="0.00E+00">
                  <c:v>7.6079639703230588E-7</c:v>
                </c:pt>
                <c:pt idx="1748">
                  <c:v>1.1137422463052818E-4</c:v>
                </c:pt>
                <c:pt idx="1749" formatCode="0.00E+00">
                  <c:v>2.4682666274284041E-5</c:v>
                </c:pt>
                <c:pt idx="1750" formatCode="0.00E+00">
                  <c:v>8.2876039281968206E-5</c:v>
                </c:pt>
                <c:pt idx="1751" formatCode="0.00E+00">
                  <c:v>3.0198471778944039E-6</c:v>
                </c:pt>
                <c:pt idx="1752">
                  <c:v>1.2395635707484101E-4</c:v>
                </c:pt>
                <c:pt idx="1753" formatCode="0.00E+00">
                  <c:v>5.176499982738393E-6</c:v>
                </c:pt>
                <c:pt idx="1754" formatCode="0.00E+00">
                  <c:v>8.8063494807817858E-6</c:v>
                </c:pt>
                <c:pt idx="1755">
                  <c:v>1.2424243320070799E-4</c:v>
                </c:pt>
                <c:pt idx="1756" formatCode="0.00E+00">
                  <c:v>6.041874879928181E-6</c:v>
                </c:pt>
                <c:pt idx="1757" formatCode="0.00E+00">
                  <c:v>6.1655869369238794E-5</c:v>
                </c:pt>
                <c:pt idx="1758" formatCode="0.00E+00">
                  <c:v>3.2500791879491779E-6</c:v>
                </c:pt>
                <c:pt idx="1759" formatCode="0.00E+00">
                  <c:v>6.35287263157902E-6</c:v>
                </c:pt>
                <c:pt idx="1760" formatCode="0.00E+00">
                  <c:v>1.0236526108125101E-5</c:v>
                </c:pt>
                <c:pt idx="1761">
                  <c:v>1.5062759040918852E-4</c:v>
                </c:pt>
                <c:pt idx="1762" formatCode="0.00E+00">
                  <c:v>4.3651005035220802E-5</c:v>
                </c:pt>
                <c:pt idx="1763" formatCode="0.00E+00">
                  <c:v>1.5564198704430953E-5</c:v>
                </c:pt>
                <c:pt idx="1764" formatCode="0.00E+00">
                  <c:v>1.9005624511781751E-5</c:v>
                </c:pt>
                <c:pt idx="1765" formatCode="0.00E+00">
                  <c:v>1.5828835047105675E-7</c:v>
                </c:pt>
                <c:pt idx="1766" formatCode="0.00E+00">
                  <c:v>4.8209816578845E-5</c:v>
                </c:pt>
                <c:pt idx="1767">
                  <c:v>1.9966986910276624E-4</c:v>
                </c:pt>
                <c:pt idx="1768" formatCode="0.00E+00">
                  <c:v>4.3007453397718726E-5</c:v>
                </c:pt>
                <c:pt idx="1769" formatCode="0.00E+00">
                  <c:v>2.4729443251189499E-5</c:v>
                </c:pt>
                <c:pt idx="1770" formatCode="0.00E+00">
                  <c:v>1.3781888890681053E-5</c:v>
                </c:pt>
                <c:pt idx="1771" formatCode="0.00E+00">
                  <c:v>8.1098649664461606E-5</c:v>
                </c:pt>
                <c:pt idx="1772" formatCode="0.00E+00">
                  <c:v>3.9873733510764934E-5</c:v>
                </c:pt>
                <c:pt idx="1773" formatCode="0.00E+00">
                  <c:v>2.1354745956465258E-5</c:v>
                </c:pt>
                <c:pt idx="1774" formatCode="0.00E+00">
                  <c:v>1.0397187489716222E-5</c:v>
                </c:pt>
                <c:pt idx="1775" formatCode="0.00E+00">
                  <c:v>7.7614069703038486E-5</c:v>
                </c:pt>
                <c:pt idx="1776" formatCode="0.00E+00">
                  <c:v>5.6384860246688588E-5</c:v>
                </c:pt>
                <c:pt idx="1777" formatCode="0.00E+00">
                  <c:v>1.0334673031499201E-5</c:v>
                </c:pt>
                <c:pt idx="1778" formatCode="0.00E+00">
                  <c:v>5.4978063063066482E-5</c:v>
                </c:pt>
                <c:pt idx="1779" formatCode="0.00E+00">
                  <c:v>9.4637262146956658E-6</c:v>
                </c:pt>
                <c:pt idx="1780" formatCode="0.00E+00">
                  <c:v>2.9007953494090065E-5</c:v>
                </c:pt>
                <c:pt idx="1781">
                  <c:v>1.0595646395656999E-4</c:v>
                </c:pt>
                <c:pt idx="1782" formatCode="0.00E+00">
                  <c:v>3.9965598308810456E-5</c:v>
                </c:pt>
                <c:pt idx="1783">
                  <c:v>1.0600138968490522E-4</c:v>
                </c:pt>
                <c:pt idx="1784">
                  <c:v>1.4880286257782727E-4</c:v>
                </c:pt>
                <c:pt idx="1785" formatCode="0.00E+00">
                  <c:v>9.027990113384679E-5</c:v>
                </c:pt>
                <c:pt idx="1786" formatCode="0.00E+00">
                  <c:v>8.7375256695984597E-6</c:v>
                </c:pt>
                <c:pt idx="1787" formatCode="0.00E+00">
                  <c:v>7.4567722460484365E-6</c:v>
                </c:pt>
                <c:pt idx="1788" formatCode="0.00E+00">
                  <c:v>3.6478084395679652E-5</c:v>
                </c:pt>
                <c:pt idx="1789">
                  <c:v>1.2057501506781301E-4</c:v>
                </c:pt>
                <c:pt idx="1790" formatCode="0.00E+00">
                  <c:v>2.59484862571892E-5</c:v>
                </c:pt>
                <c:pt idx="1791" formatCode="0.00E+00">
                  <c:v>3.5564435900815355E-5</c:v>
                </c:pt>
                <c:pt idx="1792" formatCode="0.00E+00">
                  <c:v>5.5492661449663545E-5</c:v>
                </c:pt>
                <c:pt idx="1793" formatCode="0.00E+00">
                  <c:v>7.563808767265702E-6</c:v>
                </c:pt>
                <c:pt idx="1794">
                  <c:v>1.7898871212159847E-4</c:v>
                </c:pt>
                <c:pt idx="1795" formatCode="0.00E+00">
                  <c:v>1.5997302402260127E-5</c:v>
                </c:pt>
                <c:pt idx="1796" formatCode="0.00E+00">
                  <c:v>5.0925376315792714E-5</c:v>
                </c:pt>
                <c:pt idx="1797">
                  <c:v>1.2625728912793121E-4</c:v>
                </c:pt>
                <c:pt idx="1798" formatCode="0.00E+00">
                  <c:v>5.0665883028784901E-6</c:v>
                </c:pt>
                <c:pt idx="1799">
                  <c:v>1.1179684522767501E-4</c:v>
                </c:pt>
                <c:pt idx="1800" formatCode="0.00E+00">
                  <c:v>1.0296347077889899E-5</c:v>
                </c:pt>
                <c:pt idx="1801" formatCode="0.00E+00">
                  <c:v>3.8468763561089165E-5</c:v>
                </c:pt>
                <c:pt idx="1802" formatCode="0.00E+00">
                  <c:v>6.078655629219514E-5</c:v>
                </c:pt>
                <c:pt idx="1803">
                  <c:v>1.0732392996034899E-4</c:v>
                </c:pt>
                <c:pt idx="1804">
                  <c:v>1.6356186274389325E-4</c:v>
                </c:pt>
                <c:pt idx="1805" formatCode="0.00E+00">
                  <c:v>3.3508298665166192E-5</c:v>
                </c:pt>
                <c:pt idx="1806" formatCode="0.00E+00">
                  <c:v>4.1729821412067603E-5</c:v>
                </c:pt>
                <c:pt idx="1807" formatCode="0.00E+00">
                  <c:v>1.1265588800202345E-5</c:v>
                </c:pt>
                <c:pt idx="1808" formatCode="0.00E+00">
                  <c:v>8.1244250908297567E-5</c:v>
                </c:pt>
                <c:pt idx="1809" formatCode="0.00E+00">
                  <c:v>1.8302953259382453E-5</c:v>
                </c:pt>
                <c:pt idx="1810" formatCode="0.00E+00">
                  <c:v>2.8258183644241899E-5</c:v>
                </c:pt>
                <c:pt idx="1811" formatCode="0.00E+00">
                  <c:v>2.8863606389830216E-5</c:v>
                </c:pt>
                <c:pt idx="1812" formatCode="0.00E+00">
                  <c:v>9.5362180131395896E-5</c:v>
                </c:pt>
                <c:pt idx="1813" formatCode="0.00E+00">
                  <c:v>1.8515527063970354E-5</c:v>
                </c:pt>
                <c:pt idx="1814" formatCode="0.00E+00">
                  <c:v>7.50069195265519E-5</c:v>
                </c:pt>
                <c:pt idx="1815" formatCode="0.00E+00">
                  <c:v>9.2473231972212307E-5</c:v>
                </c:pt>
                <c:pt idx="1816" formatCode="0.00E+00">
                  <c:v>1.9707826160188068E-5</c:v>
                </c:pt>
                <c:pt idx="1817" formatCode="0.00E+00">
                  <c:v>1.0212762291927623E-5</c:v>
                </c:pt>
                <c:pt idx="1818" formatCode="0.00E+00">
                  <c:v>4.7695059914783899E-5</c:v>
                </c:pt>
                <c:pt idx="1819" formatCode="0.00E+00">
                  <c:v>4.8317397357272884E-5</c:v>
                </c:pt>
                <c:pt idx="1820" formatCode="0.00E+00">
                  <c:v>4.7301245193189313E-5</c:v>
                </c:pt>
                <c:pt idx="1821" formatCode="0.00E+00">
                  <c:v>9.6291988998676751E-7</c:v>
                </c:pt>
                <c:pt idx="1822" formatCode="0.00E+00">
                  <c:v>3.2516783019402557E-5</c:v>
                </c:pt>
                <c:pt idx="1823" formatCode="0.00E+00">
                  <c:v>6.5162164502875755E-5</c:v>
                </c:pt>
                <c:pt idx="1824" formatCode="0.00E+00">
                  <c:v>3.9470266516353644E-5</c:v>
                </c:pt>
                <c:pt idx="1825" formatCode="0.00E+00">
                  <c:v>9.250897765529106E-6</c:v>
                </c:pt>
                <c:pt idx="1826" formatCode="0.00E+00">
                  <c:v>5.2183247539727538E-6</c:v>
                </c:pt>
                <c:pt idx="1827" formatCode="0.00E+00">
                  <c:v>3.7029710323069516E-5</c:v>
                </c:pt>
                <c:pt idx="1828" formatCode="0.00E+00">
                  <c:v>2.5680912092683076E-5</c:v>
                </c:pt>
                <c:pt idx="1829" formatCode="0.00E+00">
                  <c:v>9.4093740850969217E-5</c:v>
                </c:pt>
                <c:pt idx="1830" formatCode="0.00E+00">
                  <c:v>3.7796019341409376E-5</c:v>
                </c:pt>
                <c:pt idx="1831" formatCode="0.00E+00">
                  <c:v>5.9985982731587344E-6</c:v>
                </c:pt>
                <c:pt idx="1832" formatCode="0.00E+00">
                  <c:v>2.5105154601505346E-5</c:v>
                </c:pt>
                <c:pt idx="1833" formatCode="0.00E+00">
                  <c:v>3.8440578529594915E-5</c:v>
                </c:pt>
                <c:pt idx="1834" formatCode="0.00E+00">
                  <c:v>5.0058557682156403E-5</c:v>
                </c:pt>
                <c:pt idx="1835" formatCode="0.00E+00">
                  <c:v>2.5223303036044963E-5</c:v>
                </c:pt>
                <c:pt idx="1836">
                  <c:v>1.3547520039837563E-4</c:v>
                </c:pt>
                <c:pt idx="1837" formatCode="0.00E+00">
                  <c:v>6.8477699628370403E-5</c:v>
                </c:pt>
                <c:pt idx="1838" formatCode="0.00E+00">
                  <c:v>3.0595066630309656E-5</c:v>
                </c:pt>
                <c:pt idx="1839" formatCode="0.00E+00">
                  <c:v>6.8236778080071593E-5</c:v>
                </c:pt>
                <c:pt idx="1840" formatCode="0.00E+00">
                  <c:v>9.9225632338030407E-5</c:v>
                </c:pt>
                <c:pt idx="1841" formatCode="0.00E+00">
                  <c:v>3.2506225376149469E-5</c:v>
                </c:pt>
                <c:pt idx="1842" formatCode="0.00E+00">
                  <c:v>9.4654516647879567E-5</c:v>
                </c:pt>
                <c:pt idx="1843" formatCode="0.00E+00">
                  <c:v>1.5915638935309801E-5</c:v>
                </c:pt>
                <c:pt idx="1844">
                  <c:v>1.5138370522817325E-4</c:v>
                </c:pt>
                <c:pt idx="1845" formatCode="0.00E+00">
                  <c:v>4.5267467175703191E-5</c:v>
                </c:pt>
                <c:pt idx="1846" formatCode="0.00E+00">
                  <c:v>2.2918262876224101E-5</c:v>
                </c:pt>
                <c:pt idx="1847" formatCode="0.00E+00">
                  <c:v>8.3600908244559679E-5</c:v>
                </c:pt>
                <c:pt idx="1848" formatCode="0.00E+00">
                  <c:v>1.6088388587730443E-5</c:v>
                </c:pt>
                <c:pt idx="1849">
                  <c:v>3.1268395703271064E-4</c:v>
                </c:pt>
                <c:pt idx="1850" formatCode="0.00E+00">
                  <c:v>9.6414243178002571E-5</c:v>
                </c:pt>
                <c:pt idx="1851" formatCode="0.00E+00">
                  <c:v>1.442112469193256E-5</c:v>
                </c:pt>
                <c:pt idx="1852" formatCode="0.00E+00">
                  <c:v>5.0021686585634132E-5</c:v>
                </c:pt>
                <c:pt idx="1853" formatCode="0.00E+00">
                  <c:v>9.0632755223731706E-5</c:v>
                </c:pt>
                <c:pt idx="1854" formatCode="0.00E+00">
                  <c:v>5.5663192384300113E-5</c:v>
                </c:pt>
                <c:pt idx="1855" formatCode="0.00E+00">
                  <c:v>3.5662790562850208E-5</c:v>
                </c:pt>
                <c:pt idx="1856" formatCode="0.00E+00">
                  <c:v>4.4239555675515897E-5</c:v>
                </c:pt>
                <c:pt idx="1857" formatCode="0.00E+00">
                  <c:v>3.3712595133089997E-5</c:v>
                </c:pt>
                <c:pt idx="1858" formatCode="0.00E+00">
                  <c:v>4.3539048881830899E-5</c:v>
                </c:pt>
                <c:pt idx="1859">
                  <c:v>1.9235990450091201E-4</c:v>
                </c:pt>
                <c:pt idx="1860" formatCode="0.00E+00">
                  <c:v>4.5966884184243962E-5</c:v>
                </c:pt>
                <c:pt idx="1861" formatCode="0.00E+00">
                  <c:v>7.0452606206348366E-5</c:v>
                </c:pt>
                <c:pt idx="1862" formatCode="0.00E+00">
                  <c:v>4.9754746297203741E-5</c:v>
                </c:pt>
                <c:pt idx="1863">
                  <c:v>1.1746790215699628E-4</c:v>
                </c:pt>
                <c:pt idx="1864" formatCode="0.00E+00">
                  <c:v>6.8209136910344834E-5</c:v>
                </c:pt>
                <c:pt idx="1865" formatCode="0.00E+00">
                  <c:v>3.7286288321288474E-6</c:v>
                </c:pt>
                <c:pt idx="1866" formatCode="0.00E+00">
                  <c:v>2.1401513959004402E-5</c:v>
                </c:pt>
                <c:pt idx="1867" formatCode="0.00E+00">
                  <c:v>1.7917130821212134E-5</c:v>
                </c:pt>
                <c:pt idx="1868" formatCode="0.00E+00">
                  <c:v>1.5021932053508801E-5</c:v>
                </c:pt>
                <c:pt idx="1869" formatCode="0.00E+00">
                  <c:v>1.9369501410643258E-5</c:v>
                </c:pt>
                <c:pt idx="1870" formatCode="0.00E+00">
                  <c:v>4.8793317997432516E-5</c:v>
                </c:pt>
                <c:pt idx="1871" formatCode="0.00E+00">
                  <c:v>5.5895928481969023E-5</c:v>
                </c:pt>
                <c:pt idx="1872" formatCode="0.00E+00">
                  <c:v>9.5136310536025461E-5</c:v>
                </c:pt>
                <c:pt idx="1873" formatCode="0.00E+00">
                  <c:v>1.01333471011365E-6</c:v>
                </c:pt>
                <c:pt idx="1874" formatCode="0.00E+00">
                  <c:v>1.6389571096268387E-6</c:v>
                </c:pt>
                <c:pt idx="1875" formatCode="0.00E+00">
                  <c:v>5.5406409305562741E-5</c:v>
                </c:pt>
                <c:pt idx="1876" formatCode="0.00E+00">
                  <c:v>1.7384888075588354E-5</c:v>
                </c:pt>
                <c:pt idx="1877">
                  <c:v>1.0534558918699901E-4</c:v>
                </c:pt>
                <c:pt idx="1878" formatCode="0.00E+00">
                  <c:v>5.9608317422830536E-5</c:v>
                </c:pt>
                <c:pt idx="1879" formatCode="0.00E+00">
                  <c:v>6.2988995101255114E-5</c:v>
                </c:pt>
                <c:pt idx="1880" formatCode="0.00E+00">
                  <c:v>2.0469910134420977E-5</c:v>
                </c:pt>
                <c:pt idx="1881">
                  <c:v>1.8955802910714428E-4</c:v>
                </c:pt>
                <c:pt idx="1882" formatCode="0.00E+00">
                  <c:v>1.3394676628276819E-5</c:v>
                </c:pt>
                <c:pt idx="1883" formatCode="0.00E+00">
                  <c:v>1.8377321287713455E-5</c:v>
                </c:pt>
                <c:pt idx="1884" formatCode="0.00E+00">
                  <c:v>6.1128655002050414E-6</c:v>
                </c:pt>
                <c:pt idx="1885">
                  <c:v>1.3546487972382223E-4</c:v>
                </c:pt>
                <c:pt idx="1886" formatCode="0.00E+00">
                  <c:v>8.6809143043057856E-5</c:v>
                </c:pt>
                <c:pt idx="1887" formatCode="0.00E+00">
                  <c:v>6.3070063847871005E-5</c:v>
                </c:pt>
                <c:pt idx="1888" formatCode="0.00E+00">
                  <c:v>2.0349853992015699E-5</c:v>
                </c:pt>
                <c:pt idx="1889" formatCode="0.00E+00">
                  <c:v>1.3623358240919458E-5</c:v>
                </c:pt>
                <c:pt idx="1890" formatCode="0.00E+00">
                  <c:v>4.5375443906176823E-5</c:v>
                </c:pt>
                <c:pt idx="1891" formatCode="0.00E+00">
                  <c:v>8.1769246210438508E-6</c:v>
                </c:pt>
                <c:pt idx="1892">
                  <c:v>1.4548490091305922E-4</c:v>
                </c:pt>
                <c:pt idx="1893" formatCode="0.00E+00">
                  <c:v>1.7529186431220726E-5</c:v>
                </c:pt>
                <c:pt idx="1894" formatCode="0.00E+00">
                  <c:v>9.7030681579543867E-6</c:v>
                </c:pt>
                <c:pt idx="1895" formatCode="0.00E+00">
                  <c:v>3.1298531491453656E-5</c:v>
                </c:pt>
                <c:pt idx="1896" formatCode="0.00E+00">
                  <c:v>6.2930547564363885E-6</c:v>
                </c:pt>
                <c:pt idx="1897" formatCode="0.00E+00">
                  <c:v>1.0624298645295233E-5</c:v>
                </c:pt>
                <c:pt idx="1898" formatCode="0.00E+00">
                  <c:v>6.6063333974407097E-5</c:v>
                </c:pt>
                <c:pt idx="1899" formatCode="0.00E+00">
                  <c:v>2.0720801782746602E-5</c:v>
                </c:pt>
                <c:pt idx="1900" formatCode="0.00E+00">
                  <c:v>1.7157319089606705E-5</c:v>
                </c:pt>
                <c:pt idx="1901" formatCode="0.00E+00">
                  <c:v>4.8195192518356334E-6</c:v>
                </c:pt>
                <c:pt idx="1902" formatCode="0.00E+00">
                  <c:v>5.425849222631704E-5</c:v>
                </c:pt>
                <c:pt idx="1903" formatCode="0.00E+00">
                  <c:v>7.5648309086787501E-5</c:v>
                </c:pt>
                <c:pt idx="1904" formatCode="0.00E+00">
                  <c:v>3.8984159168555802E-5</c:v>
                </c:pt>
                <c:pt idx="1905" formatCode="0.00E+00">
                  <c:v>1.8375367613678636E-5</c:v>
                </c:pt>
                <c:pt idx="1906" formatCode="0.00E+00">
                  <c:v>6.1730602281426656E-5</c:v>
                </c:pt>
                <c:pt idx="1907" formatCode="0.00E+00">
                  <c:v>4.1558526695153397E-5</c:v>
                </c:pt>
                <c:pt idx="1908" formatCode="0.00E+00">
                  <c:v>9.3326716542886393E-5</c:v>
                </c:pt>
                <c:pt idx="1909">
                  <c:v>1.49149483816716E-4</c:v>
                </c:pt>
                <c:pt idx="1910" formatCode="0.00E+00">
                  <c:v>5.2437630341687036E-5</c:v>
                </c:pt>
                <c:pt idx="1911">
                  <c:v>2.3100037094138197E-4</c:v>
                </c:pt>
                <c:pt idx="1912" formatCode="0.00E+00">
                  <c:v>1.6705983950712246E-5</c:v>
                </c:pt>
                <c:pt idx="1913" formatCode="0.00E+00">
                  <c:v>1.6746080238515291E-7</c:v>
                </c:pt>
                <c:pt idx="1914" formatCode="0.00E+00">
                  <c:v>6.3170415176094423E-6</c:v>
                </c:pt>
                <c:pt idx="1915" formatCode="0.00E+00">
                  <c:v>3.5442737352173612E-5</c:v>
                </c:pt>
                <c:pt idx="1916" formatCode="0.00E+00">
                  <c:v>4.5067863870321462E-5</c:v>
                </c:pt>
                <c:pt idx="1917" formatCode="0.00E+00">
                  <c:v>1.1811855562849134E-5</c:v>
                </c:pt>
                <c:pt idx="1918" formatCode="0.00E+00">
                  <c:v>9.3592484156538595E-6</c:v>
                </c:pt>
                <c:pt idx="1919">
                  <c:v>1.39563929796637E-4</c:v>
                </c:pt>
                <c:pt idx="1920">
                  <c:v>1.0892586764951222E-4</c:v>
                </c:pt>
                <c:pt idx="1921" formatCode="0.00E+00">
                  <c:v>6.0690269959504475E-5</c:v>
                </c:pt>
                <c:pt idx="1922" formatCode="0.00E+00">
                  <c:v>1.5259540397984527E-5</c:v>
                </c:pt>
                <c:pt idx="1923" formatCode="0.00E+00">
                  <c:v>2.8219046985236447E-5</c:v>
                </c:pt>
                <c:pt idx="1924" formatCode="0.00E+00">
                  <c:v>7.572983997172979E-6</c:v>
                </c:pt>
                <c:pt idx="1925" formatCode="0.00E+00">
                  <c:v>5.1369178855989713E-5</c:v>
                </c:pt>
                <c:pt idx="1926" formatCode="0.00E+00">
                  <c:v>9.5622519736796569E-5</c:v>
                </c:pt>
                <c:pt idx="1927">
                  <c:v>1.697852600563493E-4</c:v>
                </c:pt>
                <c:pt idx="1928" formatCode="0.00E+00">
                  <c:v>2.6272514057517862E-5</c:v>
                </c:pt>
                <c:pt idx="1929" formatCode="0.00E+00">
                  <c:v>2.7339225046109803E-5</c:v>
                </c:pt>
                <c:pt idx="1930" formatCode="0.00E+00">
                  <c:v>2.3333129092235201E-5</c:v>
                </c:pt>
                <c:pt idx="1931" formatCode="0.00E+00">
                  <c:v>1.6039934090267839E-5</c:v>
                </c:pt>
                <c:pt idx="1932" formatCode="0.00E+00">
                  <c:v>8.6241268314742972E-5</c:v>
                </c:pt>
                <c:pt idx="1933" formatCode="0.00E+00">
                  <c:v>3.7319309122017093E-5</c:v>
                </c:pt>
                <c:pt idx="1934" formatCode="0.00E+00">
                  <c:v>8.3914769098907204E-6</c:v>
                </c:pt>
                <c:pt idx="1935">
                  <c:v>1.8444634368628346E-4</c:v>
                </c:pt>
                <c:pt idx="1936" formatCode="0.00E+00">
                  <c:v>1.3210490738613344E-6</c:v>
                </c:pt>
                <c:pt idx="1937" formatCode="0.00E+00">
                  <c:v>1.9584656434265757E-5</c:v>
                </c:pt>
                <c:pt idx="1938" formatCode="0.00E+00">
                  <c:v>2.3271066060424676E-5</c:v>
                </c:pt>
                <c:pt idx="1939" formatCode="0.00E+00">
                  <c:v>4.2764771737000957E-5</c:v>
                </c:pt>
                <c:pt idx="1940" formatCode="0.00E+00">
                  <c:v>6.3785984972120356E-7</c:v>
                </c:pt>
                <c:pt idx="1941" formatCode="0.00E+00">
                  <c:v>4.296925525518611E-5</c:v>
                </c:pt>
                <c:pt idx="1942" formatCode="0.00E+00">
                  <c:v>1.7251270046636546E-5</c:v>
                </c:pt>
                <c:pt idx="1943" formatCode="0.00E+00">
                  <c:v>3.721738777897065E-5</c:v>
                </c:pt>
                <c:pt idx="1944" formatCode="0.00E+00">
                  <c:v>6.9204378797752398E-5</c:v>
                </c:pt>
                <c:pt idx="1945" formatCode="0.00E+00">
                  <c:v>2.2748012032681241E-5</c:v>
                </c:pt>
                <c:pt idx="1946">
                  <c:v>1.1110283105217918E-4</c:v>
                </c:pt>
                <c:pt idx="1947" formatCode="0.00E+00">
                  <c:v>1.3646033815500931E-5</c:v>
                </c:pt>
                <c:pt idx="1948" formatCode="0.00E+00">
                  <c:v>7.493919858009719E-6</c:v>
                </c:pt>
                <c:pt idx="1949" formatCode="0.00E+00">
                  <c:v>1.7530357156573203E-5</c:v>
                </c:pt>
                <c:pt idx="1950">
                  <c:v>2.3548141669951602E-4</c:v>
                </c:pt>
                <c:pt idx="1951" formatCode="0.00E+00">
                  <c:v>4.1659698567777465E-5</c:v>
                </c:pt>
                <c:pt idx="1952" formatCode="0.00E+00">
                  <c:v>4.5330436207185201E-7</c:v>
                </c:pt>
                <c:pt idx="1953" formatCode="0.00E+00">
                  <c:v>2.1068970185842961E-5</c:v>
                </c:pt>
                <c:pt idx="1954" formatCode="0.00E+00">
                  <c:v>2.9418922114644382E-5</c:v>
                </c:pt>
                <c:pt idx="1955" formatCode="0.00E+00">
                  <c:v>3.9885968041618215E-5</c:v>
                </c:pt>
                <c:pt idx="1956" formatCode="0.00E+00">
                  <c:v>6.3152675315670607E-5</c:v>
                </c:pt>
                <c:pt idx="1957">
                  <c:v>2.15419530362982E-4</c:v>
                </c:pt>
                <c:pt idx="1958" formatCode="0.00E+00">
                  <c:v>1.5624609971535329E-5</c:v>
                </c:pt>
                <c:pt idx="1959" formatCode="0.00E+00">
                  <c:v>3.7790928925257003E-5</c:v>
                </c:pt>
                <c:pt idx="1960" formatCode="0.00E+00">
                  <c:v>1.8921625476571148E-5</c:v>
                </c:pt>
                <c:pt idx="1961" formatCode="0.00E+00">
                  <c:v>6.4437521342772521E-5</c:v>
                </c:pt>
                <c:pt idx="1962" formatCode="0.00E+00">
                  <c:v>4.2288626707650414E-5</c:v>
                </c:pt>
                <c:pt idx="1963">
                  <c:v>1.0098198639746801E-4</c:v>
                </c:pt>
                <c:pt idx="1964" formatCode="0.00E+00">
                  <c:v>1.4572110625509701E-5</c:v>
                </c:pt>
                <c:pt idx="1965" formatCode="0.00E+00">
                  <c:v>3.58243177315771E-5</c:v>
                </c:pt>
                <c:pt idx="1966" formatCode="0.00E+00">
                  <c:v>2.6631153411434807E-5</c:v>
                </c:pt>
                <c:pt idx="1967" formatCode="0.00E+00">
                  <c:v>3.6689698119736012E-5</c:v>
                </c:pt>
                <c:pt idx="1968" formatCode="0.00E+00">
                  <c:v>3.0079052895038157E-5</c:v>
                </c:pt>
                <c:pt idx="1969">
                  <c:v>1.2893460389572326E-4</c:v>
                </c:pt>
                <c:pt idx="1970" formatCode="0.00E+00">
                  <c:v>1.52642955774045E-5</c:v>
                </c:pt>
                <c:pt idx="1971" formatCode="0.00E+00">
                  <c:v>7.1937961297468276E-6</c:v>
                </c:pt>
                <c:pt idx="1972" formatCode="0.00E+00">
                  <c:v>3.1511495157050165E-5</c:v>
                </c:pt>
                <c:pt idx="1973" formatCode="0.00E+00">
                  <c:v>3.850293961849696E-5</c:v>
                </c:pt>
                <c:pt idx="1974" formatCode="0.00E+00">
                  <c:v>4.1733213763712069E-5</c:v>
                </c:pt>
                <c:pt idx="1975" formatCode="0.00E+00">
                  <c:v>9.0566349734911468E-5</c:v>
                </c:pt>
                <c:pt idx="1976" formatCode="0.00E+00">
                  <c:v>4.7591624460387892E-5</c:v>
                </c:pt>
                <c:pt idx="1977">
                  <c:v>3.0245314964207775E-4</c:v>
                </c:pt>
                <c:pt idx="1978" formatCode="0.00E+00">
                  <c:v>2.6042643037912177E-6</c:v>
                </c:pt>
                <c:pt idx="1979">
                  <c:v>1.5872293128703799E-4</c:v>
                </c:pt>
                <c:pt idx="1980" formatCode="0.00E+00">
                  <c:v>6.1759197067406206E-5</c:v>
                </c:pt>
                <c:pt idx="1981" formatCode="0.00E+00">
                  <c:v>5.9586893796915676E-6</c:v>
                </c:pt>
                <c:pt idx="1982" formatCode="0.00E+00">
                  <c:v>1.4148291741308323E-5</c:v>
                </c:pt>
                <c:pt idx="1983" formatCode="0.00E+00">
                  <c:v>9.7492756013038907E-7</c:v>
                </c:pt>
                <c:pt idx="1984" formatCode="0.00E+00">
                  <c:v>2.6139523526973693E-5</c:v>
                </c:pt>
                <c:pt idx="1985">
                  <c:v>1.0408083882033601E-4</c:v>
                </c:pt>
                <c:pt idx="1986" formatCode="0.00E+00">
                  <c:v>4.2100159331743485E-5</c:v>
                </c:pt>
                <c:pt idx="1987" formatCode="0.00E+00">
                  <c:v>6.9698883812543532E-5</c:v>
                </c:pt>
                <c:pt idx="1988" formatCode="0.00E+00">
                  <c:v>1.7631165868571636E-5</c:v>
                </c:pt>
                <c:pt idx="1989" formatCode="0.00E+00">
                  <c:v>2.5536947697843501E-5</c:v>
                </c:pt>
                <c:pt idx="1990" formatCode="0.00E+00">
                  <c:v>6.0172309939564579E-5</c:v>
                </c:pt>
                <c:pt idx="1991" formatCode="0.00E+00">
                  <c:v>8.9624506080318732E-5</c:v>
                </c:pt>
                <c:pt idx="1992">
                  <c:v>1.5286339901125607E-4</c:v>
                </c:pt>
                <c:pt idx="1993" formatCode="0.00E+00">
                  <c:v>4.3038634072674015E-5</c:v>
                </c:pt>
                <c:pt idx="1994" formatCode="0.00E+00">
                  <c:v>1.597537995181575E-5</c:v>
                </c:pt>
                <c:pt idx="1995" formatCode="0.00E+00">
                  <c:v>1.357353157534162E-6</c:v>
                </c:pt>
                <c:pt idx="1996" formatCode="0.00E+00">
                  <c:v>4.3292705608161504E-5</c:v>
                </c:pt>
                <c:pt idx="1997">
                  <c:v>1.8365664944308829E-4</c:v>
                </c:pt>
                <c:pt idx="1998" formatCode="0.00E+00">
                  <c:v>3.0887907690516511E-5</c:v>
                </c:pt>
                <c:pt idx="1999" formatCode="0.00E+00">
                  <c:v>6.8185773099045365E-5</c:v>
                </c:pt>
                <c:pt idx="2000" formatCode="0.00E+00">
                  <c:v>2.4430766468027876E-5</c:v>
                </c:pt>
                <c:pt idx="2001" formatCode="0.00E+00">
                  <c:v>2.9670977399903412E-5</c:v>
                </c:pt>
                <c:pt idx="2002" formatCode="0.00E+00">
                  <c:v>1.7020605229709946E-5</c:v>
                </c:pt>
                <c:pt idx="2003" formatCode="0.00E+00">
                  <c:v>9.1224968338705735E-5</c:v>
                </c:pt>
                <c:pt idx="2004" formatCode="0.00E+00">
                  <c:v>2.9992088612497341E-5</c:v>
                </c:pt>
                <c:pt idx="2005" formatCode="0.00E+00">
                  <c:v>8.9029099268350272E-5</c:v>
                </c:pt>
                <c:pt idx="2006">
                  <c:v>2.9563621613294899E-4</c:v>
                </c:pt>
                <c:pt idx="2007" formatCode="0.00E+00">
                  <c:v>1.5907243307620103E-5</c:v>
                </c:pt>
                <c:pt idx="2008" formatCode="0.00E+00">
                  <c:v>1.0908359454763038E-5</c:v>
                </c:pt>
                <c:pt idx="2009">
                  <c:v>1.2576833661156201E-4</c:v>
                </c:pt>
                <c:pt idx="2010" formatCode="0.00E+00">
                  <c:v>8.9982745672250766E-6</c:v>
                </c:pt>
                <c:pt idx="2011">
                  <c:v>2.6293412644409482E-4</c:v>
                </c:pt>
                <c:pt idx="2012" formatCode="0.00E+00">
                  <c:v>7.2998211192604042E-6</c:v>
                </c:pt>
                <c:pt idx="2013" formatCode="0.00E+00">
                  <c:v>5.9081105256691774E-6</c:v>
                </c:pt>
                <c:pt idx="2014" formatCode="0.00E+00">
                  <c:v>2.2772189036546001E-5</c:v>
                </c:pt>
                <c:pt idx="2015">
                  <c:v>1.4221359588535232E-4</c:v>
                </c:pt>
                <c:pt idx="2016" formatCode="0.00E+00">
                  <c:v>9.473072908360324E-6</c:v>
                </c:pt>
                <c:pt idx="2017" formatCode="0.00E+00">
                  <c:v>8.2782550745651796E-6</c:v>
                </c:pt>
                <c:pt idx="2018" formatCode="0.00E+00">
                  <c:v>2.3596351776753612E-6</c:v>
                </c:pt>
                <c:pt idx="2019" formatCode="0.00E+00">
                  <c:v>5.3512317253481995E-5</c:v>
                </c:pt>
                <c:pt idx="2020" formatCode="0.00E+00">
                  <c:v>1.6984276482480945E-5</c:v>
                </c:pt>
                <c:pt idx="2021" formatCode="0.00E+00">
                  <c:v>3.5478672815259515E-5</c:v>
                </c:pt>
                <c:pt idx="2022" formatCode="0.00E+00">
                  <c:v>1.6152391107262642E-5</c:v>
                </c:pt>
                <c:pt idx="2023" formatCode="0.00E+00">
                  <c:v>5.8488072796399002E-5</c:v>
                </c:pt>
                <c:pt idx="2024" formatCode="0.00E+00">
                  <c:v>1.8558065299554156E-5</c:v>
                </c:pt>
                <c:pt idx="2025" formatCode="0.00E+00">
                  <c:v>4.4589696267459481E-7</c:v>
                </c:pt>
                <c:pt idx="2026">
                  <c:v>1.653770020377264E-4</c:v>
                </c:pt>
                <c:pt idx="2027">
                  <c:v>1.0147436351504399E-4</c:v>
                </c:pt>
                <c:pt idx="2028">
                  <c:v>1.8389220771164325E-4</c:v>
                </c:pt>
                <c:pt idx="2029" formatCode="0.00E+00">
                  <c:v>1.862125387424203E-5</c:v>
                </c:pt>
                <c:pt idx="2030" formatCode="0.00E+00">
                  <c:v>3.3833977102971345E-6</c:v>
                </c:pt>
                <c:pt idx="2031" formatCode="0.00E+00">
                  <c:v>2.7273495833899676E-5</c:v>
                </c:pt>
                <c:pt idx="2032" formatCode="0.00E+00">
                  <c:v>3.0211545441618879E-5</c:v>
                </c:pt>
                <c:pt idx="2033" formatCode="0.00E+00">
                  <c:v>6.635619853171356E-6</c:v>
                </c:pt>
                <c:pt idx="2034" formatCode="0.00E+00">
                  <c:v>9.5256554164597955E-7</c:v>
                </c:pt>
                <c:pt idx="2035" formatCode="0.00E+00">
                  <c:v>2.2980538712438411E-5</c:v>
                </c:pt>
                <c:pt idx="2036" formatCode="0.00E+00">
                  <c:v>2.0896150431857699E-6</c:v>
                </c:pt>
                <c:pt idx="2037" formatCode="0.00E+00">
                  <c:v>8.887526083008666E-8</c:v>
                </c:pt>
                <c:pt idx="2038">
                  <c:v>1.0970474609074927E-4</c:v>
                </c:pt>
                <c:pt idx="2039" formatCode="0.00E+00">
                  <c:v>9.9580302666567229E-5</c:v>
                </c:pt>
                <c:pt idx="2040" formatCode="0.00E+00">
                  <c:v>1.9001215837388154E-5</c:v>
                </c:pt>
                <c:pt idx="2041" formatCode="0.00E+00">
                  <c:v>3.0209976534638253E-5</c:v>
                </c:pt>
                <c:pt idx="2042" formatCode="0.00E+00">
                  <c:v>2.0637703945176577E-5</c:v>
                </c:pt>
                <c:pt idx="2043">
                  <c:v>1.8265061618601049E-4</c:v>
                </c:pt>
                <c:pt idx="2044">
                  <c:v>1.1059850193983326E-4</c:v>
                </c:pt>
                <c:pt idx="2045" formatCode="0.00E+00">
                  <c:v>1.4216507692340622E-5</c:v>
                </c:pt>
                <c:pt idx="2046" formatCode="0.00E+00">
                  <c:v>3.2057744308164102E-5</c:v>
                </c:pt>
              </c:numCache>
            </c:numRef>
          </c:yVal>
        </c:ser>
        <c:ser>
          <c:idx val="1"/>
          <c:order val="1"/>
          <c:tx>
            <c:strRef>
              <c:f>rough_road!$C$1</c:f>
              <c:strCache>
                <c:ptCount val="1"/>
                <c:pt idx="0">
                  <c:v>Data</c:v>
                </c:pt>
              </c:strCache>
            </c:strRef>
          </c:tx>
          <c:spPr>
            <a:ln w="12700">
              <a:noFill/>
            </a:ln>
          </c:spPr>
          <c:marker>
            <c:symbol val="none"/>
          </c:marker>
          <c:trendline>
            <c:spPr>
              <a:ln>
                <a:solidFill>
                  <a:schemeClr val="tx1">
                    <a:alpha val="39000"/>
                  </a:schemeClr>
                </a:solidFill>
              </a:ln>
            </c:spPr>
            <c:trendlineType val="movingAvg"/>
            <c:period val="2"/>
          </c:trendline>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C$2:$C$2048</c:f>
              <c:numCache>
                <c:formatCode>General</c:formatCode>
                <c:ptCount val="2047"/>
                <c:pt idx="0">
                  <c:v>60.8554133777088</c:v>
                </c:pt>
                <c:pt idx="1">
                  <c:v>0.23092305650285422</c:v>
                </c:pt>
                <c:pt idx="2">
                  <c:v>1.3929049727137301</c:v>
                </c:pt>
                <c:pt idx="3">
                  <c:v>7.3128589085234605E-2</c:v>
                </c:pt>
                <c:pt idx="4">
                  <c:v>0.73254997760557505</c:v>
                </c:pt>
                <c:pt idx="5">
                  <c:v>1.1911042065370798</c:v>
                </c:pt>
                <c:pt idx="6">
                  <c:v>0.76671730761986701</c:v>
                </c:pt>
                <c:pt idx="7">
                  <c:v>0.7807078104894114</c:v>
                </c:pt>
                <c:pt idx="8">
                  <c:v>3.3647634905583987</c:v>
                </c:pt>
                <c:pt idx="9">
                  <c:v>0.26871430583455175</c:v>
                </c:pt>
                <c:pt idx="10">
                  <c:v>0.31246467633448827</c:v>
                </c:pt>
                <c:pt idx="11">
                  <c:v>0.17294000245586438</c:v>
                </c:pt>
                <c:pt idx="12">
                  <c:v>0.42274345475929093</c:v>
                </c:pt>
                <c:pt idx="13">
                  <c:v>0.22120645365204325</c:v>
                </c:pt>
                <c:pt idx="14">
                  <c:v>4.97683417893608E-2</c:v>
                </c:pt>
                <c:pt idx="15">
                  <c:v>0.22473621875931399</c:v>
                </c:pt>
                <c:pt idx="16">
                  <c:v>0.41248072602940489</c:v>
                </c:pt>
                <c:pt idx="17">
                  <c:v>1.5969719306483001</c:v>
                </c:pt>
                <c:pt idx="18">
                  <c:v>2.0336433776281079E-2</c:v>
                </c:pt>
                <c:pt idx="19">
                  <c:v>0.55699795967768995</c:v>
                </c:pt>
                <c:pt idx="20">
                  <c:v>0.44245632162545651</c:v>
                </c:pt>
                <c:pt idx="21">
                  <c:v>0.18375028709770144</c:v>
                </c:pt>
                <c:pt idx="22">
                  <c:v>0.78897518970770997</c:v>
                </c:pt>
                <c:pt idx="23">
                  <c:v>0.23386096167033901</c:v>
                </c:pt>
                <c:pt idx="24">
                  <c:v>0.56040030952541997</c:v>
                </c:pt>
                <c:pt idx="25">
                  <c:v>0.51181036410771885</c:v>
                </c:pt>
                <c:pt idx="26">
                  <c:v>0.14972584908850001</c:v>
                </c:pt>
                <c:pt idx="27">
                  <c:v>2.2755906309285E-2</c:v>
                </c:pt>
                <c:pt idx="28">
                  <c:v>0.13617141668336588</c:v>
                </c:pt>
                <c:pt idx="29">
                  <c:v>7.4469144841625243E-2</c:v>
                </c:pt>
                <c:pt idx="30">
                  <c:v>0.30123298916269975</c:v>
                </c:pt>
                <c:pt idx="31">
                  <c:v>0.32577879796987164</c:v>
                </c:pt>
                <c:pt idx="32">
                  <c:v>7.1610705775035005E-2</c:v>
                </c:pt>
                <c:pt idx="33">
                  <c:v>0.24813151819349899</c:v>
                </c:pt>
                <c:pt idx="34">
                  <c:v>1.4658883595109898E-2</c:v>
                </c:pt>
                <c:pt idx="35">
                  <c:v>1.8391499063127526E-2</c:v>
                </c:pt>
                <c:pt idx="36">
                  <c:v>0.18257823921532129</c:v>
                </c:pt>
                <c:pt idx="37">
                  <c:v>9.0203548808276204E-2</c:v>
                </c:pt>
                <c:pt idx="38">
                  <c:v>0.12438657826773311</c:v>
                </c:pt>
                <c:pt idx="39">
                  <c:v>4.6352912679967176E-2</c:v>
                </c:pt>
                <c:pt idx="40">
                  <c:v>0.15374916606522951</c:v>
                </c:pt>
                <c:pt idx="41">
                  <c:v>1.4823716907539499E-2</c:v>
                </c:pt>
                <c:pt idx="42">
                  <c:v>4.2796929448349487E-2</c:v>
                </c:pt>
                <c:pt idx="43">
                  <c:v>1.0677858166442403E-2</c:v>
                </c:pt>
                <c:pt idx="44">
                  <c:v>0.13312493846491397</c:v>
                </c:pt>
                <c:pt idx="45">
                  <c:v>3.6145206358911899E-2</c:v>
                </c:pt>
                <c:pt idx="46">
                  <c:v>9.5538092147535267E-2</c:v>
                </c:pt>
                <c:pt idx="47">
                  <c:v>2.7734290796726756E-2</c:v>
                </c:pt>
                <c:pt idx="48">
                  <c:v>6.1066937379151923E-3</c:v>
                </c:pt>
                <c:pt idx="49">
                  <c:v>8.5045805402515801E-2</c:v>
                </c:pt>
                <c:pt idx="50">
                  <c:v>1.7904070831512433E-2</c:v>
                </c:pt>
                <c:pt idx="51">
                  <c:v>0.11060097039618011</c:v>
                </c:pt>
                <c:pt idx="52">
                  <c:v>2.7808072500944695E-4</c:v>
                </c:pt>
                <c:pt idx="53">
                  <c:v>3.0245768099536538E-2</c:v>
                </c:pt>
                <c:pt idx="54">
                  <c:v>1.1421461619182852E-2</c:v>
                </c:pt>
                <c:pt idx="55">
                  <c:v>0.11574831521538698</c:v>
                </c:pt>
                <c:pt idx="56">
                  <c:v>4.0294931361668999E-2</c:v>
                </c:pt>
                <c:pt idx="57">
                  <c:v>2.4472733195154135E-3</c:v>
                </c:pt>
                <c:pt idx="58">
                  <c:v>6.9387389867996349E-2</c:v>
                </c:pt>
                <c:pt idx="59">
                  <c:v>8.0865987222006344E-2</c:v>
                </c:pt>
                <c:pt idx="60">
                  <c:v>5.5848253843552801E-3</c:v>
                </c:pt>
                <c:pt idx="61">
                  <c:v>5.1395463299091733E-2</c:v>
                </c:pt>
                <c:pt idx="62">
                  <c:v>1.6366161467598027E-2</c:v>
                </c:pt>
                <c:pt idx="63">
                  <c:v>4.7541610133265003E-3</c:v>
                </c:pt>
                <c:pt idx="64">
                  <c:v>2.1425864515566016E-2</c:v>
                </c:pt>
                <c:pt idx="65">
                  <c:v>1.4203809674826701E-2</c:v>
                </c:pt>
                <c:pt idx="66">
                  <c:v>6.0482843564559366E-2</c:v>
                </c:pt>
                <c:pt idx="67">
                  <c:v>6.8077286199699619E-2</c:v>
                </c:pt>
                <c:pt idx="68">
                  <c:v>3.3070949297215005E-2</c:v>
                </c:pt>
                <c:pt idx="69">
                  <c:v>4.7556221005250833E-4</c:v>
                </c:pt>
                <c:pt idx="70">
                  <c:v>1.70316272115719E-3</c:v>
                </c:pt>
                <c:pt idx="71">
                  <c:v>9.9403817921442428E-2</c:v>
                </c:pt>
                <c:pt idx="72">
                  <c:v>5.6751715751760586E-2</c:v>
                </c:pt>
                <c:pt idx="73">
                  <c:v>6.9588527986469391E-3</c:v>
                </c:pt>
                <c:pt idx="74">
                  <c:v>4.2670351814556313E-2</c:v>
                </c:pt>
                <c:pt idx="75">
                  <c:v>1.6922952021343099E-2</c:v>
                </c:pt>
                <c:pt idx="76">
                  <c:v>2.8937309541750143E-2</c:v>
                </c:pt>
                <c:pt idx="77">
                  <c:v>3.6865641823796351E-3</c:v>
                </c:pt>
                <c:pt idx="78">
                  <c:v>5.4570876565241434E-3</c:v>
                </c:pt>
                <c:pt idx="79">
                  <c:v>1.06235471778889E-2</c:v>
                </c:pt>
                <c:pt idx="80">
                  <c:v>1.0119108753838901E-4</c:v>
                </c:pt>
                <c:pt idx="81">
                  <c:v>1.3516228922001099E-2</c:v>
                </c:pt>
                <c:pt idx="82">
                  <c:v>1.6226192606717527E-2</c:v>
                </c:pt>
                <c:pt idx="83">
                  <c:v>5.2864498320156494E-2</c:v>
                </c:pt>
                <c:pt idx="84">
                  <c:v>1.8177709260486135E-3</c:v>
                </c:pt>
                <c:pt idx="85">
                  <c:v>5.71511034406397E-2</c:v>
                </c:pt>
                <c:pt idx="86">
                  <c:v>1.4822680206734522E-3</c:v>
                </c:pt>
                <c:pt idx="87">
                  <c:v>2.7109297467127892E-3</c:v>
                </c:pt>
                <c:pt idx="88">
                  <c:v>2.8946547058347E-2</c:v>
                </c:pt>
                <c:pt idx="89">
                  <c:v>7.4144194838428448E-2</c:v>
                </c:pt>
                <c:pt idx="90">
                  <c:v>7.1021843203559415E-3</c:v>
                </c:pt>
                <c:pt idx="91">
                  <c:v>7.2615557590314404E-3</c:v>
                </c:pt>
                <c:pt idx="92">
                  <c:v>1.4048875568801317E-3</c:v>
                </c:pt>
                <c:pt idx="93">
                  <c:v>5.7857416875797011E-3</c:v>
                </c:pt>
                <c:pt idx="94">
                  <c:v>4.2685923180458699E-3</c:v>
                </c:pt>
                <c:pt idx="95">
                  <c:v>3.7759592819098451E-4</c:v>
                </c:pt>
                <c:pt idx="96">
                  <c:v>3.3015913979448645E-3</c:v>
                </c:pt>
                <c:pt idx="97">
                  <c:v>3.3222899534863203E-2</c:v>
                </c:pt>
                <c:pt idx="98">
                  <c:v>1.52136080918715E-2</c:v>
                </c:pt>
                <c:pt idx="99">
                  <c:v>1.0631640694810505E-2</c:v>
                </c:pt>
                <c:pt idx="100">
                  <c:v>1.8975564500742727E-4</c:v>
                </c:pt>
                <c:pt idx="101">
                  <c:v>4.7947493813819842E-3</c:v>
                </c:pt>
                <c:pt idx="102">
                  <c:v>1.4986726649831623E-2</c:v>
                </c:pt>
                <c:pt idx="103">
                  <c:v>1.64062679202026E-2</c:v>
                </c:pt>
                <c:pt idx="104">
                  <c:v>4.3144662545432297E-2</c:v>
                </c:pt>
                <c:pt idx="105">
                  <c:v>1.9717162076584402E-2</c:v>
                </c:pt>
                <c:pt idx="106">
                  <c:v>2.5216081888829035E-3</c:v>
                </c:pt>
                <c:pt idx="107">
                  <c:v>5.4099557999625248E-4</c:v>
                </c:pt>
                <c:pt idx="108">
                  <c:v>2.4912311549662234E-3</c:v>
                </c:pt>
                <c:pt idx="109">
                  <c:v>3.657131495575981E-3</c:v>
                </c:pt>
                <c:pt idx="110">
                  <c:v>2.1498573212039699E-3</c:v>
                </c:pt>
                <c:pt idx="111">
                  <c:v>1.2640983172893198E-2</c:v>
                </c:pt>
                <c:pt idx="112">
                  <c:v>9.2415829544318026E-3</c:v>
                </c:pt>
                <c:pt idx="113">
                  <c:v>2.5719290855197093E-2</c:v>
                </c:pt>
                <c:pt idx="114">
                  <c:v>1.4824875737342437E-2</c:v>
                </c:pt>
                <c:pt idx="115">
                  <c:v>3.4159343010192935E-3</c:v>
                </c:pt>
                <c:pt idx="116">
                  <c:v>7.0537581121034518E-3</c:v>
                </c:pt>
                <c:pt idx="117">
                  <c:v>2.0150494552902787E-3</c:v>
                </c:pt>
                <c:pt idx="118">
                  <c:v>4.2973986200284097E-3</c:v>
                </c:pt>
                <c:pt idx="119">
                  <c:v>2.5986521346390158E-2</c:v>
                </c:pt>
                <c:pt idx="120">
                  <c:v>1.11176107531342E-3</c:v>
                </c:pt>
                <c:pt idx="121">
                  <c:v>3.70788206887187E-4</c:v>
                </c:pt>
                <c:pt idx="122">
                  <c:v>4.1078896911794002E-3</c:v>
                </c:pt>
                <c:pt idx="123">
                  <c:v>3.0986777165747499E-2</c:v>
                </c:pt>
                <c:pt idx="124">
                  <c:v>4.9705595536099914E-3</c:v>
                </c:pt>
                <c:pt idx="125">
                  <c:v>7.5559633061838931E-3</c:v>
                </c:pt>
                <c:pt idx="126">
                  <c:v>4.3876873415425403E-3</c:v>
                </c:pt>
                <c:pt idx="127">
                  <c:v>4.7498267538921019E-3</c:v>
                </c:pt>
                <c:pt idx="128">
                  <c:v>1.2311551597786038E-4</c:v>
                </c:pt>
                <c:pt idx="129">
                  <c:v>2.8561754205225702E-3</c:v>
                </c:pt>
                <c:pt idx="130">
                  <c:v>4.2345202040437379E-3</c:v>
                </c:pt>
                <c:pt idx="131">
                  <c:v>1.0617623134753199E-3</c:v>
                </c:pt>
                <c:pt idx="132">
                  <c:v>5.0458017608708801E-3</c:v>
                </c:pt>
                <c:pt idx="133">
                  <c:v>3.901002745697968E-3</c:v>
                </c:pt>
                <c:pt idx="134">
                  <c:v>8.701512259959656E-3</c:v>
                </c:pt>
                <c:pt idx="135" formatCode="0.00E+00">
                  <c:v>2.2555983621888441E-5</c:v>
                </c:pt>
                <c:pt idx="136">
                  <c:v>8.6550935895872236E-3</c:v>
                </c:pt>
                <c:pt idx="137">
                  <c:v>1.2623748497350307E-2</c:v>
                </c:pt>
                <c:pt idx="138">
                  <c:v>9.632822789980871E-4</c:v>
                </c:pt>
                <c:pt idx="139">
                  <c:v>1.3818620802563601E-2</c:v>
                </c:pt>
                <c:pt idx="140">
                  <c:v>4.4442159599072977E-4</c:v>
                </c:pt>
                <c:pt idx="141">
                  <c:v>1.8600382787964029E-2</c:v>
                </c:pt>
                <c:pt idx="142">
                  <c:v>5.1589944717247496E-3</c:v>
                </c:pt>
                <c:pt idx="143">
                  <c:v>3.51316312911128E-3</c:v>
                </c:pt>
                <c:pt idx="144">
                  <c:v>2.4307749403925266E-3</c:v>
                </c:pt>
                <c:pt idx="145">
                  <c:v>1.3803537857754917E-3</c:v>
                </c:pt>
                <c:pt idx="146">
                  <c:v>1.924575608241504E-3</c:v>
                </c:pt>
                <c:pt idx="147">
                  <c:v>2.557924441153046E-3</c:v>
                </c:pt>
                <c:pt idx="148">
                  <c:v>5.5091811872826461E-3</c:v>
                </c:pt>
                <c:pt idx="149">
                  <c:v>1.1980436024886427E-3</c:v>
                </c:pt>
                <c:pt idx="150">
                  <c:v>6.5837904898923601E-3</c:v>
                </c:pt>
                <c:pt idx="151">
                  <c:v>1.1949117982246401E-4</c:v>
                </c:pt>
                <c:pt idx="152">
                  <c:v>1.0147274755693799E-3</c:v>
                </c:pt>
                <c:pt idx="153">
                  <c:v>4.3729511831668904E-3</c:v>
                </c:pt>
                <c:pt idx="154">
                  <c:v>2.3037986748703412E-3</c:v>
                </c:pt>
                <c:pt idx="155">
                  <c:v>5.0546076368807903E-4</c:v>
                </c:pt>
                <c:pt idx="156">
                  <c:v>1.0125125104198617E-3</c:v>
                </c:pt>
                <c:pt idx="157">
                  <c:v>1.6283726602315638E-3</c:v>
                </c:pt>
                <c:pt idx="158">
                  <c:v>6.5778486759355903E-3</c:v>
                </c:pt>
                <c:pt idx="159">
                  <c:v>4.2862365476476692E-4</c:v>
                </c:pt>
                <c:pt idx="160">
                  <c:v>8.864574930889411E-4</c:v>
                </c:pt>
                <c:pt idx="161">
                  <c:v>1.4073325561827103E-2</c:v>
                </c:pt>
                <c:pt idx="162">
                  <c:v>8.2522910771267723E-4</c:v>
                </c:pt>
                <c:pt idx="163">
                  <c:v>4.0522689957632101E-3</c:v>
                </c:pt>
                <c:pt idx="164">
                  <c:v>1.8635483537139525E-3</c:v>
                </c:pt>
                <c:pt idx="165">
                  <c:v>8.4063025955435113E-3</c:v>
                </c:pt>
                <c:pt idx="166">
                  <c:v>2.2665910860610395E-3</c:v>
                </c:pt>
                <c:pt idx="167">
                  <c:v>9.4952542774878941E-4</c:v>
                </c:pt>
                <c:pt idx="168">
                  <c:v>2.0987046064326956E-3</c:v>
                </c:pt>
                <c:pt idx="169">
                  <c:v>1.1659691334685717E-3</c:v>
                </c:pt>
                <c:pt idx="170">
                  <c:v>2.3784589623066787E-3</c:v>
                </c:pt>
                <c:pt idx="171" formatCode="0.00E+00">
                  <c:v>6.7083753429693276E-5</c:v>
                </c:pt>
                <c:pt idx="172">
                  <c:v>7.4307380300913989E-4</c:v>
                </c:pt>
                <c:pt idx="173">
                  <c:v>1.5522424116727737E-2</c:v>
                </c:pt>
                <c:pt idx="174">
                  <c:v>1.2158118437333701E-3</c:v>
                </c:pt>
                <c:pt idx="175">
                  <c:v>7.1426255747554799E-3</c:v>
                </c:pt>
                <c:pt idx="176">
                  <c:v>4.6310480233247532E-3</c:v>
                </c:pt>
                <c:pt idx="177">
                  <c:v>8.1983513203927512E-4</c:v>
                </c:pt>
                <c:pt idx="178">
                  <c:v>6.895372948373878E-3</c:v>
                </c:pt>
                <c:pt idx="179">
                  <c:v>2.0071512885688465E-4</c:v>
                </c:pt>
                <c:pt idx="180" formatCode="0.00E+00">
                  <c:v>9.3657516730059309E-5</c:v>
                </c:pt>
                <c:pt idx="181">
                  <c:v>1.994196825169204E-3</c:v>
                </c:pt>
                <c:pt idx="182">
                  <c:v>1.1019362289101499E-3</c:v>
                </c:pt>
                <c:pt idx="183">
                  <c:v>5.4547973262200414E-3</c:v>
                </c:pt>
                <c:pt idx="184">
                  <c:v>1.3097348856059498E-3</c:v>
                </c:pt>
                <c:pt idx="185">
                  <c:v>1.4582340055368801E-3</c:v>
                </c:pt>
                <c:pt idx="186">
                  <c:v>2.3825324642025745E-3</c:v>
                </c:pt>
                <c:pt idx="187">
                  <c:v>2.2328086791860397E-4</c:v>
                </c:pt>
                <c:pt idx="188">
                  <c:v>2.1320645115319037E-4</c:v>
                </c:pt>
                <c:pt idx="189">
                  <c:v>5.2963657061652599E-3</c:v>
                </c:pt>
                <c:pt idx="190">
                  <c:v>1.4262762171429698E-3</c:v>
                </c:pt>
                <c:pt idx="191">
                  <c:v>8.3438527756124047E-3</c:v>
                </c:pt>
                <c:pt idx="192">
                  <c:v>6.9244258421229101E-3</c:v>
                </c:pt>
                <c:pt idx="193">
                  <c:v>5.4500152974565601E-4</c:v>
                </c:pt>
                <c:pt idx="194">
                  <c:v>2.8384471839067198E-4</c:v>
                </c:pt>
                <c:pt idx="195">
                  <c:v>4.503651360069587E-3</c:v>
                </c:pt>
                <c:pt idx="196">
                  <c:v>3.1028081601510609E-4</c:v>
                </c:pt>
                <c:pt idx="197">
                  <c:v>2.2837386724781561E-3</c:v>
                </c:pt>
                <c:pt idx="198">
                  <c:v>1.0637617176809874E-3</c:v>
                </c:pt>
                <c:pt idx="199">
                  <c:v>4.8623094520963434E-3</c:v>
                </c:pt>
                <c:pt idx="200">
                  <c:v>2.5598324983242102E-3</c:v>
                </c:pt>
                <c:pt idx="201">
                  <c:v>1.5235604226660417E-3</c:v>
                </c:pt>
                <c:pt idx="202">
                  <c:v>1.8120090246318355E-3</c:v>
                </c:pt>
                <c:pt idx="203">
                  <c:v>6.097351798830428E-3</c:v>
                </c:pt>
                <c:pt idx="204">
                  <c:v>1.7568890333896503E-4</c:v>
                </c:pt>
                <c:pt idx="205">
                  <c:v>7.1565745841515184E-4</c:v>
                </c:pt>
                <c:pt idx="206">
                  <c:v>1.3047998458432222E-3</c:v>
                </c:pt>
                <c:pt idx="207">
                  <c:v>1.0059076587325098E-3</c:v>
                </c:pt>
                <c:pt idx="208">
                  <c:v>6.2976273534145956E-4</c:v>
                </c:pt>
                <c:pt idx="209">
                  <c:v>3.4140579545233899E-3</c:v>
                </c:pt>
                <c:pt idx="210">
                  <c:v>3.535834046081866E-3</c:v>
                </c:pt>
                <c:pt idx="211">
                  <c:v>1.2896003395411923E-4</c:v>
                </c:pt>
                <c:pt idx="212">
                  <c:v>6.5634098578378516E-4</c:v>
                </c:pt>
                <c:pt idx="213">
                  <c:v>4.944223553363384E-3</c:v>
                </c:pt>
                <c:pt idx="214">
                  <c:v>9.1138883315316447E-4</c:v>
                </c:pt>
                <c:pt idx="215">
                  <c:v>8.2730775923954504E-4</c:v>
                </c:pt>
                <c:pt idx="216">
                  <c:v>1.5140307080499017E-3</c:v>
                </c:pt>
                <c:pt idx="217">
                  <c:v>1.8371403665795127E-3</c:v>
                </c:pt>
                <c:pt idx="218">
                  <c:v>1.6945115018160654E-3</c:v>
                </c:pt>
                <c:pt idx="219">
                  <c:v>6.6870370587818282E-4</c:v>
                </c:pt>
                <c:pt idx="220">
                  <c:v>1.7440404655608833E-3</c:v>
                </c:pt>
                <c:pt idx="221">
                  <c:v>2.9583612815054991E-4</c:v>
                </c:pt>
                <c:pt idx="222">
                  <c:v>2.9452870452731752E-4</c:v>
                </c:pt>
                <c:pt idx="223">
                  <c:v>4.1771738567130965E-3</c:v>
                </c:pt>
                <c:pt idx="224">
                  <c:v>3.5010755806296346E-4</c:v>
                </c:pt>
                <c:pt idx="225">
                  <c:v>1.4241266216149799E-3</c:v>
                </c:pt>
                <c:pt idx="226">
                  <c:v>1.41377032553277E-3</c:v>
                </c:pt>
                <c:pt idx="227">
                  <c:v>4.088523144785797E-4</c:v>
                </c:pt>
                <c:pt idx="228">
                  <c:v>3.889434391613948E-4</c:v>
                </c:pt>
                <c:pt idx="229">
                  <c:v>2.1546987616505851E-3</c:v>
                </c:pt>
                <c:pt idx="230">
                  <c:v>6.8502426064695737E-4</c:v>
                </c:pt>
                <c:pt idx="231">
                  <c:v>1.3370135669287355E-3</c:v>
                </c:pt>
                <c:pt idx="232">
                  <c:v>1.2041909658329201E-3</c:v>
                </c:pt>
                <c:pt idx="233">
                  <c:v>2.5235610829204684E-3</c:v>
                </c:pt>
                <c:pt idx="234" formatCode="0.00E+00">
                  <c:v>6.9084242458492212E-5</c:v>
                </c:pt>
                <c:pt idx="235">
                  <c:v>8.9684906807863693E-4</c:v>
                </c:pt>
                <c:pt idx="236">
                  <c:v>2.9953491995861098E-4</c:v>
                </c:pt>
                <c:pt idx="237">
                  <c:v>1.7683132354474301E-4</c:v>
                </c:pt>
                <c:pt idx="238">
                  <c:v>1.3036162398474701E-3</c:v>
                </c:pt>
                <c:pt idx="239">
                  <c:v>3.8566168976049219E-4</c:v>
                </c:pt>
                <c:pt idx="240">
                  <c:v>2.8637153875669375E-3</c:v>
                </c:pt>
                <c:pt idx="241">
                  <c:v>5.8432342737062E-4</c:v>
                </c:pt>
                <c:pt idx="242">
                  <c:v>3.6769033065045759E-4</c:v>
                </c:pt>
                <c:pt idx="243">
                  <c:v>3.8586045489585386E-3</c:v>
                </c:pt>
                <c:pt idx="244">
                  <c:v>1.0914235396698401E-3</c:v>
                </c:pt>
                <c:pt idx="245">
                  <c:v>4.4089659894958722E-4</c:v>
                </c:pt>
                <c:pt idx="246">
                  <c:v>6.0063974085740662E-3</c:v>
                </c:pt>
                <c:pt idx="247">
                  <c:v>2.7001934496358778E-4</c:v>
                </c:pt>
                <c:pt idx="248">
                  <c:v>5.76280009776057E-4</c:v>
                </c:pt>
                <c:pt idx="249">
                  <c:v>1.3327541581070817E-3</c:v>
                </c:pt>
                <c:pt idx="250">
                  <c:v>2.7286756173366841E-4</c:v>
                </c:pt>
                <c:pt idx="251">
                  <c:v>3.351561150443634E-3</c:v>
                </c:pt>
                <c:pt idx="252">
                  <c:v>1.32356508394796E-3</c:v>
                </c:pt>
                <c:pt idx="253">
                  <c:v>1.6202547033659625E-3</c:v>
                </c:pt>
                <c:pt idx="254">
                  <c:v>1.1110623046893025E-4</c:v>
                </c:pt>
                <c:pt idx="255">
                  <c:v>9.5502627228483768E-4</c:v>
                </c:pt>
                <c:pt idx="256">
                  <c:v>3.6023612909957586E-4</c:v>
                </c:pt>
                <c:pt idx="257" formatCode="0.00E+00">
                  <c:v>9.7828412036570661E-5</c:v>
                </c:pt>
                <c:pt idx="258">
                  <c:v>2.4649177579455517E-4</c:v>
                </c:pt>
                <c:pt idx="259">
                  <c:v>1.07580413269405E-4</c:v>
                </c:pt>
                <c:pt idx="260">
                  <c:v>1.5269139076820227E-4</c:v>
                </c:pt>
                <c:pt idx="261">
                  <c:v>1.8899669208203025E-3</c:v>
                </c:pt>
                <c:pt idx="262">
                  <c:v>1.2336098813094882E-3</c:v>
                </c:pt>
                <c:pt idx="263">
                  <c:v>7.5414787122425912E-4</c:v>
                </c:pt>
                <c:pt idx="264">
                  <c:v>1.1049224625438218E-3</c:v>
                </c:pt>
                <c:pt idx="265">
                  <c:v>5.8975230404911434E-3</c:v>
                </c:pt>
                <c:pt idx="266">
                  <c:v>4.4933784962610153E-4</c:v>
                </c:pt>
                <c:pt idx="267">
                  <c:v>1.84749139770894E-4</c:v>
                </c:pt>
                <c:pt idx="268">
                  <c:v>1.9815489056312167E-4</c:v>
                </c:pt>
                <c:pt idx="269">
                  <c:v>7.7689084316539918E-4</c:v>
                </c:pt>
                <c:pt idx="270">
                  <c:v>2.4463936523810387E-4</c:v>
                </c:pt>
                <c:pt idx="271">
                  <c:v>1.0660831055927333E-3</c:v>
                </c:pt>
                <c:pt idx="272">
                  <c:v>4.1083634221293639E-3</c:v>
                </c:pt>
                <c:pt idx="273">
                  <c:v>2.4763326736865401E-3</c:v>
                </c:pt>
                <c:pt idx="274">
                  <c:v>1.0751421591050825E-3</c:v>
                </c:pt>
                <c:pt idx="275">
                  <c:v>1.1423267701503E-3</c:v>
                </c:pt>
                <c:pt idx="276">
                  <c:v>6.838666909118594E-4</c:v>
                </c:pt>
                <c:pt idx="277" formatCode="0.00E+00">
                  <c:v>3.2179842577796723E-5</c:v>
                </c:pt>
                <c:pt idx="278">
                  <c:v>2.2358551878901288E-4</c:v>
                </c:pt>
                <c:pt idx="279">
                  <c:v>2.23697615391481E-3</c:v>
                </c:pt>
                <c:pt idx="280">
                  <c:v>1.927340946936495E-4</c:v>
                </c:pt>
                <c:pt idx="281">
                  <c:v>1.1706940238667832E-3</c:v>
                </c:pt>
                <c:pt idx="282">
                  <c:v>5.3026386874355724E-4</c:v>
                </c:pt>
                <c:pt idx="283">
                  <c:v>1.0286021174973003E-4</c:v>
                </c:pt>
                <c:pt idx="284">
                  <c:v>7.5886153011279394E-4</c:v>
                </c:pt>
                <c:pt idx="285">
                  <c:v>2.5598427840385195E-4</c:v>
                </c:pt>
                <c:pt idx="286">
                  <c:v>2.485910552005846E-3</c:v>
                </c:pt>
                <c:pt idx="287">
                  <c:v>1.7677910727666201E-3</c:v>
                </c:pt>
                <c:pt idx="288">
                  <c:v>7.5057275384185322E-4</c:v>
                </c:pt>
                <c:pt idx="289">
                  <c:v>4.590386923142078E-4</c:v>
                </c:pt>
                <c:pt idx="290">
                  <c:v>7.8445169252208918E-4</c:v>
                </c:pt>
                <c:pt idx="291">
                  <c:v>1.09672668848184E-3</c:v>
                </c:pt>
                <c:pt idx="292">
                  <c:v>8.78615748186042E-4</c:v>
                </c:pt>
                <c:pt idx="293">
                  <c:v>5.9743365611306326E-4</c:v>
                </c:pt>
                <c:pt idx="294">
                  <c:v>3.5738681181570251E-4</c:v>
                </c:pt>
                <c:pt idx="295">
                  <c:v>5.9208846968008438E-4</c:v>
                </c:pt>
                <c:pt idx="296">
                  <c:v>2.1348578077386E-3</c:v>
                </c:pt>
                <c:pt idx="297">
                  <c:v>6.1286248856640905E-4</c:v>
                </c:pt>
                <c:pt idx="298">
                  <c:v>2.4060138261900298E-3</c:v>
                </c:pt>
                <c:pt idx="299">
                  <c:v>1.0606058439557825E-3</c:v>
                </c:pt>
                <c:pt idx="300">
                  <c:v>1.2920970370536026E-4</c:v>
                </c:pt>
                <c:pt idx="301">
                  <c:v>3.9961826536493952E-4</c:v>
                </c:pt>
                <c:pt idx="302">
                  <c:v>4.3428787569043824E-4</c:v>
                </c:pt>
                <c:pt idx="303">
                  <c:v>8.9929723150188187E-4</c:v>
                </c:pt>
                <c:pt idx="304">
                  <c:v>3.8346926397270298E-3</c:v>
                </c:pt>
                <c:pt idx="305">
                  <c:v>1.7820931035866146E-4</c:v>
                </c:pt>
                <c:pt idx="306">
                  <c:v>8.3056096975202558E-4</c:v>
                </c:pt>
                <c:pt idx="307">
                  <c:v>5.1844642010560698E-4</c:v>
                </c:pt>
                <c:pt idx="308">
                  <c:v>1.1470579523584227E-3</c:v>
                </c:pt>
                <c:pt idx="309">
                  <c:v>1.0646837506152417E-3</c:v>
                </c:pt>
                <c:pt idx="310">
                  <c:v>4.5958622246427991E-4</c:v>
                </c:pt>
                <c:pt idx="311">
                  <c:v>1.1400000393093322E-3</c:v>
                </c:pt>
                <c:pt idx="312" formatCode="0.00E+00">
                  <c:v>1.50172959861501E-5</c:v>
                </c:pt>
                <c:pt idx="313">
                  <c:v>4.1535710864723123E-4</c:v>
                </c:pt>
                <c:pt idx="314">
                  <c:v>3.1326277504675884E-4</c:v>
                </c:pt>
                <c:pt idx="315">
                  <c:v>6.8657185255051702E-4</c:v>
                </c:pt>
                <c:pt idx="316">
                  <c:v>1.8738870682293229E-3</c:v>
                </c:pt>
                <c:pt idx="317">
                  <c:v>1.3021167414056032E-3</c:v>
                </c:pt>
                <c:pt idx="318">
                  <c:v>1.9716369144930746E-4</c:v>
                </c:pt>
                <c:pt idx="319">
                  <c:v>1.1564824360747444E-3</c:v>
                </c:pt>
                <c:pt idx="320">
                  <c:v>6.7311476852533695E-4</c:v>
                </c:pt>
                <c:pt idx="321">
                  <c:v>4.2185689531481103E-4</c:v>
                </c:pt>
                <c:pt idx="322">
                  <c:v>6.5661547664150799E-4</c:v>
                </c:pt>
                <c:pt idx="323">
                  <c:v>1.2651580765629901E-3</c:v>
                </c:pt>
                <c:pt idx="324">
                  <c:v>2.8514944346859898E-4</c:v>
                </c:pt>
                <c:pt idx="325">
                  <c:v>8.6980137261675832E-4</c:v>
                </c:pt>
                <c:pt idx="326">
                  <c:v>7.2193636510009182E-4</c:v>
                </c:pt>
                <c:pt idx="327">
                  <c:v>9.8385530123552248E-4</c:v>
                </c:pt>
                <c:pt idx="328">
                  <c:v>6.6329604539653805E-4</c:v>
                </c:pt>
                <c:pt idx="329">
                  <c:v>3.79179868420292E-4</c:v>
                </c:pt>
                <c:pt idx="330">
                  <c:v>1.6766161532686042E-4</c:v>
                </c:pt>
                <c:pt idx="331">
                  <c:v>5.6072351853359882E-4</c:v>
                </c:pt>
                <c:pt idx="332">
                  <c:v>1.0888731428634417E-3</c:v>
                </c:pt>
                <c:pt idx="333">
                  <c:v>1.4854704492450617E-3</c:v>
                </c:pt>
                <c:pt idx="334">
                  <c:v>4.0088365538723503E-4</c:v>
                </c:pt>
                <c:pt idx="335">
                  <c:v>1.1383499689372743E-3</c:v>
                </c:pt>
                <c:pt idx="336">
                  <c:v>8.9915627322218795E-4</c:v>
                </c:pt>
                <c:pt idx="337">
                  <c:v>4.1521829054418314E-4</c:v>
                </c:pt>
                <c:pt idx="338" formatCode="0.00E+00">
                  <c:v>2.2084452481799276E-5</c:v>
                </c:pt>
                <c:pt idx="339">
                  <c:v>6.2979315973586702E-4</c:v>
                </c:pt>
                <c:pt idx="340">
                  <c:v>4.5496836574533618E-4</c:v>
                </c:pt>
                <c:pt idx="341">
                  <c:v>3.2755062794873491E-4</c:v>
                </c:pt>
                <c:pt idx="342">
                  <c:v>9.2761197250224167E-4</c:v>
                </c:pt>
                <c:pt idx="343">
                  <c:v>5.6648268692229377E-4</c:v>
                </c:pt>
                <c:pt idx="344">
                  <c:v>3.4184703617192141E-4</c:v>
                </c:pt>
                <c:pt idx="345">
                  <c:v>7.9674294810482276E-4</c:v>
                </c:pt>
                <c:pt idx="346">
                  <c:v>1.0739915241222617E-3</c:v>
                </c:pt>
                <c:pt idx="347">
                  <c:v>2.8297548033151001E-4</c:v>
                </c:pt>
                <c:pt idx="348">
                  <c:v>1.0116684772924398E-3</c:v>
                </c:pt>
                <c:pt idx="349">
                  <c:v>5.4785094784296471E-4</c:v>
                </c:pt>
                <c:pt idx="350">
                  <c:v>6.0143588535446725E-4</c:v>
                </c:pt>
                <c:pt idx="351">
                  <c:v>1.939419931731965E-3</c:v>
                </c:pt>
                <c:pt idx="352">
                  <c:v>2.2404347317685287E-4</c:v>
                </c:pt>
                <c:pt idx="353">
                  <c:v>1.4546730808935425E-4</c:v>
                </c:pt>
                <c:pt idx="354">
                  <c:v>1.0436390926184282E-3</c:v>
                </c:pt>
                <c:pt idx="355">
                  <c:v>1.8275707047014434E-4</c:v>
                </c:pt>
                <c:pt idx="356">
                  <c:v>1.0457731477716401E-4</c:v>
                </c:pt>
                <c:pt idx="357">
                  <c:v>1.0837811095234001E-3</c:v>
                </c:pt>
                <c:pt idx="358">
                  <c:v>2.9426709303118597E-4</c:v>
                </c:pt>
                <c:pt idx="359">
                  <c:v>1.6490421094028949E-4</c:v>
                </c:pt>
                <c:pt idx="360">
                  <c:v>2.2555286592545611E-4</c:v>
                </c:pt>
                <c:pt idx="361" formatCode="0.00E+00">
                  <c:v>9.2014457572707728E-5</c:v>
                </c:pt>
                <c:pt idx="362">
                  <c:v>8.1235025361447966E-4</c:v>
                </c:pt>
                <c:pt idx="363">
                  <c:v>8.1680393184253093E-4</c:v>
                </c:pt>
                <c:pt idx="364" formatCode="0.00E+00">
                  <c:v>3.1058622395478099E-5</c:v>
                </c:pt>
                <c:pt idx="365">
                  <c:v>2.1307250355929769E-4</c:v>
                </c:pt>
                <c:pt idx="366">
                  <c:v>4.2401542097897702E-4</c:v>
                </c:pt>
                <c:pt idx="367" formatCode="0.00E+00">
                  <c:v>6.5322568692680806E-5</c:v>
                </c:pt>
                <c:pt idx="368">
                  <c:v>5.1732121289694113E-4</c:v>
                </c:pt>
                <c:pt idx="369">
                  <c:v>1.05800528112445E-3</c:v>
                </c:pt>
                <c:pt idx="370">
                  <c:v>6.6378979934094524E-4</c:v>
                </c:pt>
                <c:pt idx="371">
                  <c:v>3.7268250142342209E-4</c:v>
                </c:pt>
                <c:pt idx="372" formatCode="0.00E+00">
                  <c:v>7.6239441188829732E-5</c:v>
                </c:pt>
                <c:pt idx="373" formatCode="0.00E+00">
                  <c:v>1.3893755137265058E-5</c:v>
                </c:pt>
                <c:pt idx="374">
                  <c:v>3.9869829981449968E-4</c:v>
                </c:pt>
                <c:pt idx="375">
                  <c:v>1.5772717265208233E-4</c:v>
                </c:pt>
                <c:pt idx="376">
                  <c:v>1.4312573353244501E-3</c:v>
                </c:pt>
                <c:pt idx="377">
                  <c:v>7.5041396439307333E-4</c:v>
                </c:pt>
                <c:pt idx="378">
                  <c:v>2.0154052329022601E-4</c:v>
                </c:pt>
                <c:pt idx="379" formatCode="0.00E+00">
                  <c:v>7.4366693018352529E-5</c:v>
                </c:pt>
                <c:pt idx="380" formatCode="0.00E+00">
                  <c:v>1.8799853447163656E-5</c:v>
                </c:pt>
                <c:pt idx="381" formatCode="0.00E+00">
                  <c:v>1.1955097751811519E-5</c:v>
                </c:pt>
                <c:pt idx="382">
                  <c:v>3.2042625352982009E-4</c:v>
                </c:pt>
                <c:pt idx="383">
                  <c:v>5.3987895508729596E-4</c:v>
                </c:pt>
                <c:pt idx="384">
                  <c:v>2.6975718748297454E-4</c:v>
                </c:pt>
                <c:pt idx="385" formatCode="0.00E+00">
                  <c:v>6.9856498234163931E-5</c:v>
                </c:pt>
                <c:pt idx="386">
                  <c:v>4.5643376457220634E-4</c:v>
                </c:pt>
                <c:pt idx="387">
                  <c:v>3.0968926428671061E-4</c:v>
                </c:pt>
                <c:pt idx="388">
                  <c:v>1.3705098955070101E-4</c:v>
                </c:pt>
                <c:pt idx="389">
                  <c:v>1.1953290138199798E-3</c:v>
                </c:pt>
                <c:pt idx="390" formatCode="0.00E+00">
                  <c:v>1.2081028284891529E-5</c:v>
                </c:pt>
                <c:pt idx="391">
                  <c:v>3.2761096455616068E-4</c:v>
                </c:pt>
                <c:pt idx="392">
                  <c:v>2.005582468562478E-4</c:v>
                </c:pt>
                <c:pt idx="393">
                  <c:v>4.1569430395819502E-4</c:v>
                </c:pt>
                <c:pt idx="394" formatCode="0.00E+00">
                  <c:v>9.3556435023604918E-5</c:v>
                </c:pt>
                <c:pt idx="395">
                  <c:v>9.1138046154377048E-4</c:v>
                </c:pt>
                <c:pt idx="396">
                  <c:v>7.3582344693868802E-4</c:v>
                </c:pt>
                <c:pt idx="397">
                  <c:v>1.3506419986950526E-4</c:v>
                </c:pt>
                <c:pt idx="398">
                  <c:v>1.3392311111842601E-3</c:v>
                </c:pt>
                <c:pt idx="399" formatCode="0.00E+00">
                  <c:v>3.402556935222804E-6</c:v>
                </c:pt>
                <c:pt idx="400">
                  <c:v>5.0470916917548958E-4</c:v>
                </c:pt>
                <c:pt idx="401">
                  <c:v>1.2764018056396601E-4</c:v>
                </c:pt>
                <c:pt idx="402">
                  <c:v>8.6415702855041426E-4</c:v>
                </c:pt>
                <c:pt idx="403">
                  <c:v>1.11545164738865E-3</c:v>
                </c:pt>
                <c:pt idx="404">
                  <c:v>1.3997272820719599E-4</c:v>
                </c:pt>
                <c:pt idx="405">
                  <c:v>5.0867708412630328E-4</c:v>
                </c:pt>
                <c:pt idx="406">
                  <c:v>6.5773647558845893E-4</c:v>
                </c:pt>
                <c:pt idx="407">
                  <c:v>1.6652863209381939E-4</c:v>
                </c:pt>
                <c:pt idx="408">
                  <c:v>7.7818237571203601E-4</c:v>
                </c:pt>
                <c:pt idx="409">
                  <c:v>7.5805906152664982E-4</c:v>
                </c:pt>
                <c:pt idx="410" formatCode="0.00E+00">
                  <c:v>1.3845431405526637E-5</c:v>
                </c:pt>
                <c:pt idx="411" formatCode="0.00E+00">
                  <c:v>2.0781741991094742E-5</c:v>
                </c:pt>
                <c:pt idx="412" formatCode="0.00E+00">
                  <c:v>6.8155066534792094E-5</c:v>
                </c:pt>
                <c:pt idx="413">
                  <c:v>2.2148337765078981E-4</c:v>
                </c:pt>
                <c:pt idx="414">
                  <c:v>4.1073189328735273E-4</c:v>
                </c:pt>
                <c:pt idx="415" formatCode="0.00E+00">
                  <c:v>7.0143215258591802E-6</c:v>
                </c:pt>
                <c:pt idx="416" formatCode="0.00E+00">
                  <c:v>4.6997982947384346E-5</c:v>
                </c:pt>
                <c:pt idx="417">
                  <c:v>8.2964044302233245E-4</c:v>
                </c:pt>
                <c:pt idx="418">
                  <c:v>3.5926829205601098E-4</c:v>
                </c:pt>
                <c:pt idx="419" formatCode="0.00E+00">
                  <c:v>2.6442198688711121E-6</c:v>
                </c:pt>
                <c:pt idx="420">
                  <c:v>3.8891251790016757E-4</c:v>
                </c:pt>
                <c:pt idx="421">
                  <c:v>2.8701050282246805E-4</c:v>
                </c:pt>
                <c:pt idx="422">
                  <c:v>4.9548335230819804E-4</c:v>
                </c:pt>
                <c:pt idx="423">
                  <c:v>3.8261844348318316E-4</c:v>
                </c:pt>
                <c:pt idx="424" formatCode="0.00E+00">
                  <c:v>6.0265455086892469E-6</c:v>
                </c:pt>
                <c:pt idx="425">
                  <c:v>3.5975481659455602E-4</c:v>
                </c:pt>
                <c:pt idx="426">
                  <c:v>2.9716095153225206E-4</c:v>
                </c:pt>
                <c:pt idx="427">
                  <c:v>4.4411540854545173E-4</c:v>
                </c:pt>
                <c:pt idx="428">
                  <c:v>2.1986728185336405E-4</c:v>
                </c:pt>
                <c:pt idx="429">
                  <c:v>1.6880677755123038E-3</c:v>
                </c:pt>
                <c:pt idx="430">
                  <c:v>1.1845540554132432E-4</c:v>
                </c:pt>
                <c:pt idx="431">
                  <c:v>2.0265460297503601E-4</c:v>
                </c:pt>
                <c:pt idx="432">
                  <c:v>6.5964189990783725E-4</c:v>
                </c:pt>
                <c:pt idx="433">
                  <c:v>4.0633341088241705E-4</c:v>
                </c:pt>
                <c:pt idx="434">
                  <c:v>1.79145679204788E-4</c:v>
                </c:pt>
                <c:pt idx="435">
                  <c:v>3.1213170925224038E-4</c:v>
                </c:pt>
                <c:pt idx="436" formatCode="0.00E+00">
                  <c:v>6.8038635798188242E-5</c:v>
                </c:pt>
                <c:pt idx="437">
                  <c:v>3.7638449788079118E-4</c:v>
                </c:pt>
                <c:pt idx="438">
                  <c:v>3.4573812172231279E-4</c:v>
                </c:pt>
                <c:pt idx="439">
                  <c:v>1.0562518266460845E-4</c:v>
                </c:pt>
                <c:pt idx="440">
                  <c:v>1.9359066090828624E-4</c:v>
                </c:pt>
                <c:pt idx="441">
                  <c:v>7.5241334561743014E-4</c:v>
                </c:pt>
                <c:pt idx="442">
                  <c:v>1.6828725407990944E-4</c:v>
                </c:pt>
                <c:pt idx="443">
                  <c:v>1.4840649655629124E-4</c:v>
                </c:pt>
                <c:pt idx="444">
                  <c:v>1.3282098663021524E-4</c:v>
                </c:pt>
                <c:pt idx="445">
                  <c:v>1.6092154988328527E-4</c:v>
                </c:pt>
                <c:pt idx="446" formatCode="0.00E+00">
                  <c:v>1.4522850197650543E-5</c:v>
                </c:pt>
                <c:pt idx="447">
                  <c:v>1.0033297178858082E-3</c:v>
                </c:pt>
                <c:pt idx="448" formatCode="0.00E+00">
                  <c:v>2.928275173626905E-5</c:v>
                </c:pt>
                <c:pt idx="449">
                  <c:v>6.8403966892111978E-4</c:v>
                </c:pt>
                <c:pt idx="450">
                  <c:v>6.7588444356566388E-4</c:v>
                </c:pt>
                <c:pt idx="451">
                  <c:v>3.67905713195306E-4</c:v>
                </c:pt>
                <c:pt idx="452" formatCode="0.00E+00">
                  <c:v>5.1121439659030815E-5</c:v>
                </c:pt>
                <c:pt idx="453">
                  <c:v>1.53381466734793E-4</c:v>
                </c:pt>
                <c:pt idx="454" formatCode="0.00E+00">
                  <c:v>8.0977648377423329E-6</c:v>
                </c:pt>
                <c:pt idx="455" formatCode="0.00E+00">
                  <c:v>7.0255613007196867E-5</c:v>
                </c:pt>
                <c:pt idx="456">
                  <c:v>2.2295534602031602E-4</c:v>
                </c:pt>
                <c:pt idx="457">
                  <c:v>1.2110578227575534E-4</c:v>
                </c:pt>
                <c:pt idx="458">
                  <c:v>1.72149982043095E-4</c:v>
                </c:pt>
                <c:pt idx="459" formatCode="0.00E+00">
                  <c:v>3.9361504894620353E-5</c:v>
                </c:pt>
                <c:pt idx="460">
                  <c:v>9.3601449662291346E-4</c:v>
                </c:pt>
                <c:pt idx="461">
                  <c:v>1.25263275134443E-4</c:v>
                </c:pt>
                <c:pt idx="462" formatCode="0.00E+00">
                  <c:v>1.6020551997035378E-6</c:v>
                </c:pt>
                <c:pt idx="463">
                  <c:v>2.4699320982854379E-4</c:v>
                </c:pt>
                <c:pt idx="464">
                  <c:v>7.9270805710101818E-4</c:v>
                </c:pt>
                <c:pt idx="465">
                  <c:v>4.5861349164348333E-4</c:v>
                </c:pt>
                <c:pt idx="466">
                  <c:v>3.2871211197371626E-4</c:v>
                </c:pt>
                <c:pt idx="467" formatCode="0.00E+00">
                  <c:v>2.0107665377764363E-5</c:v>
                </c:pt>
                <c:pt idx="468" formatCode="0.00E+00">
                  <c:v>6.4862375457723726E-5</c:v>
                </c:pt>
                <c:pt idx="469">
                  <c:v>4.1819927690861904E-4</c:v>
                </c:pt>
                <c:pt idx="470" formatCode="0.00E+00">
                  <c:v>2.6197447007102445E-5</c:v>
                </c:pt>
                <c:pt idx="471">
                  <c:v>1.7408832774156704E-4</c:v>
                </c:pt>
                <c:pt idx="472" formatCode="0.00E+00">
                  <c:v>6.3669042371998898E-5</c:v>
                </c:pt>
                <c:pt idx="473" formatCode="0.00E+00">
                  <c:v>9.9392535753322721E-6</c:v>
                </c:pt>
                <c:pt idx="474">
                  <c:v>6.1154715387319201E-4</c:v>
                </c:pt>
                <c:pt idx="475" formatCode="0.00E+00">
                  <c:v>4.0907540235288104E-5</c:v>
                </c:pt>
                <c:pt idx="476">
                  <c:v>4.3599178937687598E-4</c:v>
                </c:pt>
                <c:pt idx="477">
                  <c:v>2.8260210116136299E-4</c:v>
                </c:pt>
                <c:pt idx="478">
                  <c:v>1.29799539534687E-4</c:v>
                </c:pt>
                <c:pt idx="479">
                  <c:v>1.6377173826114327E-4</c:v>
                </c:pt>
                <c:pt idx="480">
                  <c:v>1.46561470216573E-4</c:v>
                </c:pt>
                <c:pt idx="481">
                  <c:v>1.1214516225377701E-3</c:v>
                </c:pt>
                <c:pt idx="482">
                  <c:v>2.9427616619617965E-4</c:v>
                </c:pt>
                <c:pt idx="483" formatCode="0.00E+00">
                  <c:v>1.4376198344974021E-5</c:v>
                </c:pt>
                <c:pt idx="484">
                  <c:v>3.0344407097840413E-4</c:v>
                </c:pt>
                <c:pt idx="485">
                  <c:v>6.6292966295769214E-4</c:v>
                </c:pt>
                <c:pt idx="486">
                  <c:v>1.6052353571030701E-4</c:v>
                </c:pt>
                <c:pt idx="487" formatCode="0.00E+00">
                  <c:v>2.4981643482034211E-5</c:v>
                </c:pt>
                <c:pt idx="488">
                  <c:v>3.2990381541895956E-4</c:v>
                </c:pt>
                <c:pt idx="489" formatCode="0.00E+00">
                  <c:v>3.7613004994633295E-5</c:v>
                </c:pt>
                <c:pt idx="490">
                  <c:v>4.6898309501300101E-4</c:v>
                </c:pt>
                <c:pt idx="491" formatCode="0.00E+00">
                  <c:v>4.7212876516873505E-6</c:v>
                </c:pt>
                <c:pt idx="492">
                  <c:v>1.22722134782157E-4</c:v>
                </c:pt>
                <c:pt idx="493" formatCode="0.00E+00">
                  <c:v>7.5591831142061007E-5</c:v>
                </c:pt>
                <c:pt idx="494">
                  <c:v>1.0782975038065945E-4</c:v>
                </c:pt>
                <c:pt idx="495">
                  <c:v>2.9276808614137447E-4</c:v>
                </c:pt>
                <c:pt idx="496">
                  <c:v>1.2208149255797524E-4</c:v>
                </c:pt>
                <c:pt idx="497" formatCode="0.00E+00">
                  <c:v>2.8086243412600411E-5</c:v>
                </c:pt>
                <c:pt idx="498">
                  <c:v>3.4310624405466502E-4</c:v>
                </c:pt>
                <c:pt idx="499">
                  <c:v>5.1486360408334927E-4</c:v>
                </c:pt>
                <c:pt idx="500">
                  <c:v>4.0526290138514424E-4</c:v>
                </c:pt>
                <c:pt idx="501">
                  <c:v>4.0333267532134833E-4</c:v>
                </c:pt>
                <c:pt idx="502">
                  <c:v>1.6390782212668748E-4</c:v>
                </c:pt>
                <c:pt idx="503">
                  <c:v>1.631334138006293E-4</c:v>
                </c:pt>
                <c:pt idx="504">
                  <c:v>4.4377643460687821E-4</c:v>
                </c:pt>
                <c:pt idx="505" formatCode="0.00E+00">
                  <c:v>5.3431302351897334E-5</c:v>
                </c:pt>
                <c:pt idx="506">
                  <c:v>5.1508557282786195E-4</c:v>
                </c:pt>
                <c:pt idx="507">
                  <c:v>3.4808366388750379E-4</c:v>
                </c:pt>
                <c:pt idx="508">
                  <c:v>1.5153377635188141E-4</c:v>
                </c:pt>
                <c:pt idx="509">
                  <c:v>1.3484428699567078E-4</c:v>
                </c:pt>
                <c:pt idx="510">
                  <c:v>2.6569051504358998E-4</c:v>
                </c:pt>
                <c:pt idx="511">
                  <c:v>4.2526824614717081E-4</c:v>
                </c:pt>
                <c:pt idx="512" formatCode="0.00E+00">
                  <c:v>6.1845985612369404E-5</c:v>
                </c:pt>
                <c:pt idx="513" formatCode="0.00E+00">
                  <c:v>7.3307360557131902E-5</c:v>
                </c:pt>
                <c:pt idx="514">
                  <c:v>9.170990229727165E-4</c:v>
                </c:pt>
                <c:pt idx="515">
                  <c:v>1.3342220837680828E-4</c:v>
                </c:pt>
                <c:pt idx="516" formatCode="0.00E+00">
                  <c:v>4.0446180289186309E-5</c:v>
                </c:pt>
                <c:pt idx="517">
                  <c:v>1.7546827917263945E-4</c:v>
                </c:pt>
                <c:pt idx="518">
                  <c:v>1.4925169017549527E-4</c:v>
                </c:pt>
                <c:pt idx="519">
                  <c:v>7.271226262341885E-4</c:v>
                </c:pt>
                <c:pt idx="520" formatCode="0.00E+00">
                  <c:v>1.7108912277254701E-5</c:v>
                </c:pt>
                <c:pt idx="521">
                  <c:v>1.9719211390865151E-4</c:v>
                </c:pt>
                <c:pt idx="522" formatCode="0.00E+00">
                  <c:v>3.1914391563478012E-5</c:v>
                </c:pt>
                <c:pt idx="523" formatCode="0.00E+00">
                  <c:v>4.6215879039987499E-5</c:v>
                </c:pt>
                <c:pt idx="524">
                  <c:v>1.25198425661143E-4</c:v>
                </c:pt>
                <c:pt idx="525">
                  <c:v>6.3881417893648198E-4</c:v>
                </c:pt>
                <c:pt idx="526">
                  <c:v>1.0459521239528734E-4</c:v>
                </c:pt>
                <c:pt idx="527">
                  <c:v>3.7412074181066794E-4</c:v>
                </c:pt>
                <c:pt idx="528" formatCode="0.00E+00">
                  <c:v>3.1939783589020412E-5</c:v>
                </c:pt>
                <c:pt idx="529">
                  <c:v>1.6442435778060946E-4</c:v>
                </c:pt>
                <c:pt idx="530">
                  <c:v>1.5490947514036101E-4</c:v>
                </c:pt>
                <c:pt idx="531">
                  <c:v>6.2304840053185721E-4</c:v>
                </c:pt>
                <c:pt idx="532" formatCode="0.00E+00">
                  <c:v>2.2075164365137953E-6</c:v>
                </c:pt>
                <c:pt idx="533">
                  <c:v>2.8522917271471212E-4</c:v>
                </c:pt>
                <c:pt idx="534">
                  <c:v>4.0771604712557403E-4</c:v>
                </c:pt>
                <c:pt idx="535" formatCode="0.00E+00">
                  <c:v>8.982303679249346E-5</c:v>
                </c:pt>
                <c:pt idx="536">
                  <c:v>2.0149875037653455E-4</c:v>
                </c:pt>
                <c:pt idx="537">
                  <c:v>2.1473824872288402E-4</c:v>
                </c:pt>
                <c:pt idx="538">
                  <c:v>4.2226113195036882E-4</c:v>
                </c:pt>
                <c:pt idx="539">
                  <c:v>1.1313052648942032E-4</c:v>
                </c:pt>
                <c:pt idx="540" formatCode="0.00E+00">
                  <c:v>9.6992263443435072E-5</c:v>
                </c:pt>
                <c:pt idx="541">
                  <c:v>9.0995840553310438E-4</c:v>
                </c:pt>
                <c:pt idx="542" formatCode="0.00E+00">
                  <c:v>5.0014690613785573E-5</c:v>
                </c:pt>
                <c:pt idx="543">
                  <c:v>3.0309812846695064E-4</c:v>
                </c:pt>
                <c:pt idx="544" formatCode="0.00E+00">
                  <c:v>3.2053396110478903E-5</c:v>
                </c:pt>
                <c:pt idx="545" formatCode="0.00E+00">
                  <c:v>9.5342149739258139E-6</c:v>
                </c:pt>
                <c:pt idx="546">
                  <c:v>1.5196854019644025E-4</c:v>
                </c:pt>
                <c:pt idx="547">
                  <c:v>2.9499046740200812E-4</c:v>
                </c:pt>
                <c:pt idx="548" formatCode="0.00E+00">
                  <c:v>1.5671311238834933E-5</c:v>
                </c:pt>
                <c:pt idx="549" formatCode="0.00E+00">
                  <c:v>3.8064094025059569E-5</c:v>
                </c:pt>
                <c:pt idx="550">
                  <c:v>1.43791079069118E-4</c:v>
                </c:pt>
                <c:pt idx="551">
                  <c:v>3.3254984874719158E-4</c:v>
                </c:pt>
                <c:pt idx="552">
                  <c:v>1.0015397872662499E-4</c:v>
                </c:pt>
                <c:pt idx="553">
                  <c:v>1.0176206967964399E-4</c:v>
                </c:pt>
                <c:pt idx="554">
                  <c:v>2.5645443851157046E-4</c:v>
                </c:pt>
                <c:pt idx="555">
                  <c:v>4.3118761059933257E-4</c:v>
                </c:pt>
                <c:pt idx="556">
                  <c:v>1.44302531612829E-4</c:v>
                </c:pt>
                <c:pt idx="557">
                  <c:v>1.0365524768999828E-4</c:v>
                </c:pt>
                <c:pt idx="558">
                  <c:v>1.0996464123152901E-4</c:v>
                </c:pt>
                <c:pt idx="559" formatCode="0.00E+00">
                  <c:v>9.7661620641540723E-5</c:v>
                </c:pt>
                <c:pt idx="560">
                  <c:v>4.4019839844846448E-4</c:v>
                </c:pt>
                <c:pt idx="561">
                  <c:v>1.5708356493258625E-4</c:v>
                </c:pt>
                <c:pt idx="562">
                  <c:v>1.6446300375063733E-4</c:v>
                </c:pt>
                <c:pt idx="563" formatCode="0.00E+00">
                  <c:v>3.4040241424927114E-5</c:v>
                </c:pt>
                <c:pt idx="564" formatCode="0.00E+00">
                  <c:v>3.3829202897400789E-5</c:v>
                </c:pt>
                <c:pt idx="565" formatCode="0.00E+00">
                  <c:v>9.3761200834441768E-5</c:v>
                </c:pt>
                <c:pt idx="566">
                  <c:v>9.374675213945278E-4</c:v>
                </c:pt>
                <c:pt idx="567">
                  <c:v>1.3539979956333901E-4</c:v>
                </c:pt>
                <c:pt idx="568">
                  <c:v>1.1459298712703303E-4</c:v>
                </c:pt>
                <c:pt idx="569">
                  <c:v>5.4863525152214058E-4</c:v>
                </c:pt>
                <c:pt idx="570">
                  <c:v>2.1354959595310202E-4</c:v>
                </c:pt>
                <c:pt idx="571">
                  <c:v>2.5780231785291815E-4</c:v>
                </c:pt>
                <c:pt idx="572">
                  <c:v>5.1077687852598059E-4</c:v>
                </c:pt>
                <c:pt idx="573">
                  <c:v>4.9946015943387015E-4</c:v>
                </c:pt>
                <c:pt idx="574" formatCode="0.00E+00">
                  <c:v>1.0065727688434925E-5</c:v>
                </c:pt>
                <c:pt idx="575">
                  <c:v>1.3058649299212732E-4</c:v>
                </c:pt>
                <c:pt idx="576" formatCode="0.00E+00">
                  <c:v>4.9844944659914331E-5</c:v>
                </c:pt>
                <c:pt idx="577">
                  <c:v>1.2184924129120301E-4</c:v>
                </c:pt>
                <c:pt idx="578" formatCode="0.00E+00">
                  <c:v>1.8213816451278326E-5</c:v>
                </c:pt>
                <c:pt idx="579">
                  <c:v>4.2764750700972502E-4</c:v>
                </c:pt>
                <c:pt idx="580">
                  <c:v>2.2289036573181861E-4</c:v>
                </c:pt>
                <c:pt idx="581" formatCode="0.00E+00">
                  <c:v>9.1774254383227312E-5</c:v>
                </c:pt>
                <c:pt idx="582">
                  <c:v>1.789737239698343E-4</c:v>
                </c:pt>
                <c:pt idx="583" formatCode="0.00E+00">
                  <c:v>2.15184926909072E-5</c:v>
                </c:pt>
                <c:pt idx="584">
                  <c:v>1.1016134440483326E-4</c:v>
                </c:pt>
                <c:pt idx="585">
                  <c:v>3.2470507444464224E-4</c:v>
                </c:pt>
                <c:pt idx="586">
                  <c:v>2.0306620901973011E-4</c:v>
                </c:pt>
                <c:pt idx="587">
                  <c:v>3.8347402956402605E-4</c:v>
                </c:pt>
                <c:pt idx="588">
                  <c:v>2.3086412323593641E-4</c:v>
                </c:pt>
                <c:pt idx="589">
                  <c:v>2.7837492633474607E-4</c:v>
                </c:pt>
                <c:pt idx="590">
                  <c:v>1.3146778985728325E-4</c:v>
                </c:pt>
                <c:pt idx="591">
                  <c:v>2.2511988620402845E-4</c:v>
                </c:pt>
                <c:pt idx="592" formatCode="0.00E+00">
                  <c:v>8.4270839915727224E-5</c:v>
                </c:pt>
                <c:pt idx="593">
                  <c:v>6.630246998115837E-4</c:v>
                </c:pt>
                <c:pt idx="594">
                  <c:v>1.0955618022679798E-4</c:v>
                </c:pt>
                <c:pt idx="595">
                  <c:v>1.0819567295332538E-4</c:v>
                </c:pt>
                <c:pt idx="596" formatCode="0.00E+00">
                  <c:v>1.7633205886698805E-5</c:v>
                </c:pt>
                <c:pt idx="597" formatCode="0.00E+00">
                  <c:v>7.5332773709141626E-5</c:v>
                </c:pt>
                <c:pt idx="598">
                  <c:v>3.2139519419640086E-4</c:v>
                </c:pt>
                <c:pt idx="599" formatCode="0.00E+00">
                  <c:v>1.7553920724746027E-6</c:v>
                </c:pt>
                <c:pt idx="600">
                  <c:v>1.657960331951284E-4</c:v>
                </c:pt>
                <c:pt idx="601" formatCode="0.00E+00">
                  <c:v>5.0660218028102177E-5</c:v>
                </c:pt>
                <c:pt idx="602">
                  <c:v>1.3234367507183702E-4</c:v>
                </c:pt>
                <c:pt idx="603" formatCode="0.00E+00">
                  <c:v>8.4045720965158097E-5</c:v>
                </c:pt>
                <c:pt idx="604">
                  <c:v>3.09345423307916E-4</c:v>
                </c:pt>
                <c:pt idx="605">
                  <c:v>1.2228981854061504E-4</c:v>
                </c:pt>
                <c:pt idx="606">
                  <c:v>1.0749015773453801E-4</c:v>
                </c:pt>
                <c:pt idx="607">
                  <c:v>3.4706484709741702E-4</c:v>
                </c:pt>
                <c:pt idx="608">
                  <c:v>1.0200788402104117E-4</c:v>
                </c:pt>
                <c:pt idx="609" formatCode="0.00E+00">
                  <c:v>2.5954042531237744E-5</c:v>
                </c:pt>
                <c:pt idx="610" formatCode="0.00E+00">
                  <c:v>4.6630450262994699E-6</c:v>
                </c:pt>
                <c:pt idx="611">
                  <c:v>2.0973512402395193E-4</c:v>
                </c:pt>
                <c:pt idx="612">
                  <c:v>3.1820806119779482E-4</c:v>
                </c:pt>
                <c:pt idx="613">
                  <c:v>2.9386935657923791E-4</c:v>
                </c:pt>
                <c:pt idx="614" formatCode="0.00E+00">
                  <c:v>3.3052066153015806E-5</c:v>
                </c:pt>
                <c:pt idx="615" formatCode="0.00E+00">
                  <c:v>8.4106657410012764E-5</c:v>
                </c:pt>
                <c:pt idx="616" formatCode="0.00E+00">
                  <c:v>9.6928975146150668E-5</c:v>
                </c:pt>
                <c:pt idx="617" formatCode="0.00E+00">
                  <c:v>1.9299739408954643E-5</c:v>
                </c:pt>
                <c:pt idx="618" formatCode="0.00E+00">
                  <c:v>1.1719383232542525E-5</c:v>
                </c:pt>
                <c:pt idx="619">
                  <c:v>2.8085448638552499E-4</c:v>
                </c:pt>
                <c:pt idx="620">
                  <c:v>4.3850158497436002E-4</c:v>
                </c:pt>
                <c:pt idx="621">
                  <c:v>1.7669796580386599E-4</c:v>
                </c:pt>
                <c:pt idx="622">
                  <c:v>1.1342462714007535E-4</c:v>
                </c:pt>
                <c:pt idx="623">
                  <c:v>1.5193168447743323E-4</c:v>
                </c:pt>
                <c:pt idx="624">
                  <c:v>2.4098999168626812E-4</c:v>
                </c:pt>
                <c:pt idx="625" formatCode="0.00E+00">
                  <c:v>4.290897116103234E-5</c:v>
                </c:pt>
                <c:pt idx="626">
                  <c:v>1.7398774119059028E-4</c:v>
                </c:pt>
                <c:pt idx="627" formatCode="0.00E+00">
                  <c:v>7.3840980891219375E-5</c:v>
                </c:pt>
                <c:pt idx="628">
                  <c:v>2.3824985326555899E-4</c:v>
                </c:pt>
                <c:pt idx="629" formatCode="0.00E+00">
                  <c:v>1.8210899533261145E-5</c:v>
                </c:pt>
                <c:pt idx="630">
                  <c:v>3.5305546780738155E-4</c:v>
                </c:pt>
                <c:pt idx="631" formatCode="0.00E+00">
                  <c:v>6.3784002759529731E-5</c:v>
                </c:pt>
                <c:pt idx="632" formatCode="0.00E+00">
                  <c:v>7.4424857744242106E-5</c:v>
                </c:pt>
                <c:pt idx="633">
                  <c:v>2.2426128575594179E-4</c:v>
                </c:pt>
                <c:pt idx="634" formatCode="0.00E+00">
                  <c:v>9.5676660388958873E-5</c:v>
                </c:pt>
                <c:pt idx="635" formatCode="0.00E+00">
                  <c:v>4.1812213923712185E-5</c:v>
                </c:pt>
                <c:pt idx="636">
                  <c:v>3.9178382001198815E-4</c:v>
                </c:pt>
                <c:pt idx="637">
                  <c:v>1.6327352359879921E-4</c:v>
                </c:pt>
                <c:pt idx="638">
                  <c:v>3.615109274391816E-4</c:v>
                </c:pt>
                <c:pt idx="639">
                  <c:v>5.42352157542547E-4</c:v>
                </c:pt>
                <c:pt idx="640" formatCode="0.00E+00">
                  <c:v>4.3729430606053914E-5</c:v>
                </c:pt>
                <c:pt idx="641" formatCode="0.00E+00">
                  <c:v>7.5190710514832899E-5</c:v>
                </c:pt>
                <c:pt idx="642">
                  <c:v>1.4333595398051125E-4</c:v>
                </c:pt>
                <c:pt idx="643" formatCode="0.00E+00">
                  <c:v>7.1695011291782705E-5</c:v>
                </c:pt>
                <c:pt idx="644">
                  <c:v>1.1737698769874301E-4</c:v>
                </c:pt>
                <c:pt idx="645">
                  <c:v>4.4219435731037934E-4</c:v>
                </c:pt>
                <c:pt idx="646" formatCode="0.00E+00">
                  <c:v>1.2979031086232428E-5</c:v>
                </c:pt>
                <c:pt idx="647">
                  <c:v>1.6972850616273953E-4</c:v>
                </c:pt>
                <c:pt idx="648" formatCode="0.00E+00">
                  <c:v>5.8985133888526007E-6</c:v>
                </c:pt>
                <c:pt idx="649" formatCode="0.00E+00">
                  <c:v>9.3936017191027725E-5</c:v>
                </c:pt>
                <c:pt idx="650" formatCode="0.00E+00">
                  <c:v>2.2317206025205681E-5</c:v>
                </c:pt>
                <c:pt idx="651">
                  <c:v>2.2211905771499216E-4</c:v>
                </c:pt>
                <c:pt idx="652">
                  <c:v>2.6046381374416949E-4</c:v>
                </c:pt>
                <c:pt idx="653">
                  <c:v>1.9787292140074005E-4</c:v>
                </c:pt>
                <c:pt idx="654" formatCode="0.00E+00">
                  <c:v>2.0171971725697382E-5</c:v>
                </c:pt>
                <c:pt idx="655">
                  <c:v>1.0778462526124482E-4</c:v>
                </c:pt>
                <c:pt idx="656">
                  <c:v>3.3279149855131441E-4</c:v>
                </c:pt>
                <c:pt idx="657" formatCode="0.00E+00">
                  <c:v>3.4903294873954994E-5</c:v>
                </c:pt>
                <c:pt idx="658" formatCode="0.00E+00">
                  <c:v>2.456812053894491E-5</c:v>
                </c:pt>
                <c:pt idx="659" formatCode="0.00E+00">
                  <c:v>2.683375304937898E-5</c:v>
                </c:pt>
                <c:pt idx="660" formatCode="0.00E+00">
                  <c:v>6.0866311223686338E-5</c:v>
                </c:pt>
                <c:pt idx="661" formatCode="0.00E+00">
                  <c:v>2.4926922084720381E-5</c:v>
                </c:pt>
                <c:pt idx="662">
                  <c:v>3.0248099708969173E-4</c:v>
                </c:pt>
                <c:pt idx="663">
                  <c:v>2.0260159223343602E-4</c:v>
                </c:pt>
                <c:pt idx="664">
                  <c:v>2.620650537280781E-4</c:v>
                </c:pt>
                <c:pt idx="665" formatCode="0.00E+00">
                  <c:v>4.9815108556941949E-5</c:v>
                </c:pt>
                <c:pt idx="666" formatCode="0.00E+00">
                  <c:v>3.3200551197444404E-5</c:v>
                </c:pt>
                <c:pt idx="667">
                  <c:v>5.9531195090475907E-4</c:v>
                </c:pt>
                <c:pt idx="668" formatCode="0.00E+00">
                  <c:v>2.32361853004804E-5</c:v>
                </c:pt>
                <c:pt idx="669">
                  <c:v>1.8582211461164232E-4</c:v>
                </c:pt>
                <c:pt idx="670">
                  <c:v>4.7745206959451365E-4</c:v>
                </c:pt>
                <c:pt idx="671">
                  <c:v>1.30760480129418E-4</c:v>
                </c:pt>
                <c:pt idx="672" formatCode="0.00E+00">
                  <c:v>6.7248605202617039E-7</c:v>
                </c:pt>
                <c:pt idx="673" formatCode="0.00E+00">
                  <c:v>1.1649889498047153E-5</c:v>
                </c:pt>
                <c:pt idx="674" formatCode="0.00E+00">
                  <c:v>5.4950197017019534E-5</c:v>
                </c:pt>
                <c:pt idx="675" formatCode="0.00E+00">
                  <c:v>3.0591598601641161E-5</c:v>
                </c:pt>
                <c:pt idx="676">
                  <c:v>2.9492202783480015E-4</c:v>
                </c:pt>
                <c:pt idx="677">
                  <c:v>1.633953726554883E-4</c:v>
                </c:pt>
                <c:pt idx="678">
                  <c:v>1.5052343863227401E-4</c:v>
                </c:pt>
                <c:pt idx="679" formatCode="0.00E+00">
                  <c:v>6.0338692226172885E-5</c:v>
                </c:pt>
                <c:pt idx="680">
                  <c:v>2.8768058561345298E-4</c:v>
                </c:pt>
                <c:pt idx="681">
                  <c:v>2.6215926320485351E-4</c:v>
                </c:pt>
                <c:pt idx="682">
                  <c:v>3.0027248459203303E-4</c:v>
                </c:pt>
                <c:pt idx="683">
                  <c:v>2.9484600812176962E-4</c:v>
                </c:pt>
                <c:pt idx="684" formatCode="0.00E+00">
                  <c:v>9.6529119325175355E-6</c:v>
                </c:pt>
                <c:pt idx="685">
                  <c:v>1.126368370945013E-4</c:v>
                </c:pt>
                <c:pt idx="686" formatCode="0.00E+00">
                  <c:v>6.8045487482786603E-5</c:v>
                </c:pt>
                <c:pt idx="687" formatCode="0.00E+00">
                  <c:v>6.6353591711006439E-6</c:v>
                </c:pt>
                <c:pt idx="688" formatCode="0.00E+00">
                  <c:v>8.5294888904256903E-6</c:v>
                </c:pt>
                <c:pt idx="689" formatCode="0.00E+00">
                  <c:v>1.8081496774441501E-5</c:v>
                </c:pt>
                <c:pt idx="690">
                  <c:v>1.2227581760110244E-4</c:v>
                </c:pt>
                <c:pt idx="691">
                  <c:v>1.0799855830144001E-4</c:v>
                </c:pt>
                <c:pt idx="692" formatCode="0.00E+00">
                  <c:v>5.8668120730069003E-5</c:v>
                </c:pt>
                <c:pt idx="693">
                  <c:v>2.2843843360923112E-4</c:v>
                </c:pt>
                <c:pt idx="694" formatCode="0.00E+00">
                  <c:v>2.1422115594969282E-5</c:v>
                </c:pt>
                <c:pt idx="695" formatCode="0.00E+00">
                  <c:v>3.9204967819813733E-6</c:v>
                </c:pt>
                <c:pt idx="696">
                  <c:v>2.2490583374228912E-4</c:v>
                </c:pt>
                <c:pt idx="697" formatCode="0.00E+00">
                  <c:v>7.8455556070929598E-5</c:v>
                </c:pt>
                <c:pt idx="698" formatCode="0.00E+00">
                  <c:v>5.3964075443832121E-6</c:v>
                </c:pt>
                <c:pt idx="699">
                  <c:v>3.0667332077449413E-4</c:v>
                </c:pt>
                <c:pt idx="700" formatCode="0.00E+00">
                  <c:v>3.8214314747516799E-6</c:v>
                </c:pt>
                <c:pt idx="701" formatCode="0.00E+00">
                  <c:v>4.5555343435749098E-5</c:v>
                </c:pt>
                <c:pt idx="702" formatCode="0.00E+00">
                  <c:v>7.0884152743606725E-5</c:v>
                </c:pt>
                <c:pt idx="703">
                  <c:v>2.6951414794009756E-4</c:v>
                </c:pt>
                <c:pt idx="704">
                  <c:v>2.7520224820396199E-4</c:v>
                </c:pt>
                <c:pt idx="705" formatCode="0.00E+00">
                  <c:v>5.9303171570252015E-5</c:v>
                </c:pt>
                <c:pt idx="706" formatCode="0.00E+00">
                  <c:v>3.8241812951465323E-5</c:v>
                </c:pt>
                <c:pt idx="707" formatCode="0.00E+00">
                  <c:v>3.9751988997006252E-5</c:v>
                </c:pt>
                <c:pt idx="708" formatCode="0.00E+00">
                  <c:v>8.3871853886871926E-6</c:v>
                </c:pt>
                <c:pt idx="709" formatCode="0.00E+00">
                  <c:v>8.2820533664851564E-5</c:v>
                </c:pt>
                <c:pt idx="710" formatCode="0.00E+00">
                  <c:v>1.3156298113000103E-5</c:v>
                </c:pt>
                <c:pt idx="711">
                  <c:v>2.4978708672369264E-4</c:v>
                </c:pt>
                <c:pt idx="712">
                  <c:v>1.1006418684481427E-4</c:v>
                </c:pt>
                <c:pt idx="713" formatCode="0.00E+00">
                  <c:v>6.2516323835626737E-6</c:v>
                </c:pt>
                <c:pt idx="714" formatCode="0.00E+00">
                  <c:v>5.21291159045349E-5</c:v>
                </c:pt>
                <c:pt idx="715">
                  <c:v>3.3062130022318151E-4</c:v>
                </c:pt>
                <c:pt idx="716" formatCode="0.00E+00">
                  <c:v>2.2376848747481562E-5</c:v>
                </c:pt>
                <c:pt idx="717" formatCode="0.00E+00">
                  <c:v>7.5315199046140931E-5</c:v>
                </c:pt>
                <c:pt idx="718" formatCode="0.00E+00">
                  <c:v>2.2924395527852864E-5</c:v>
                </c:pt>
                <c:pt idx="719">
                  <c:v>1.4773018344268826E-4</c:v>
                </c:pt>
                <c:pt idx="720" formatCode="0.00E+00">
                  <c:v>1.20112765941491E-5</c:v>
                </c:pt>
                <c:pt idx="721">
                  <c:v>1.8393924474618725E-4</c:v>
                </c:pt>
                <c:pt idx="722" formatCode="0.00E+00">
                  <c:v>5.678345336519241E-6</c:v>
                </c:pt>
                <c:pt idx="723">
                  <c:v>2.3701216169574077E-4</c:v>
                </c:pt>
                <c:pt idx="724">
                  <c:v>1.4924597565972125E-4</c:v>
                </c:pt>
                <c:pt idx="725" formatCode="0.00E+00">
                  <c:v>1.9962105714908489E-5</c:v>
                </c:pt>
                <c:pt idx="726">
                  <c:v>1.0138222570996173E-4</c:v>
                </c:pt>
                <c:pt idx="727" formatCode="0.00E+00">
                  <c:v>4.053774571304728E-6</c:v>
                </c:pt>
                <c:pt idx="728" formatCode="0.00E+00">
                  <c:v>8.9222479685764289E-5</c:v>
                </c:pt>
                <c:pt idx="729">
                  <c:v>1.0386949738467532E-4</c:v>
                </c:pt>
                <c:pt idx="730">
                  <c:v>2.0107830752621442E-4</c:v>
                </c:pt>
                <c:pt idx="731" formatCode="0.00E+00">
                  <c:v>9.855170238005654E-5</c:v>
                </c:pt>
                <c:pt idx="732" formatCode="0.00E+00">
                  <c:v>6.5941403410103402E-5</c:v>
                </c:pt>
                <c:pt idx="733" formatCode="0.00E+00">
                  <c:v>3.9718012534664809E-5</c:v>
                </c:pt>
                <c:pt idx="734">
                  <c:v>1.7201618199608724E-4</c:v>
                </c:pt>
                <c:pt idx="735" formatCode="0.00E+00">
                  <c:v>8.8677129677854411E-5</c:v>
                </c:pt>
                <c:pt idx="736" formatCode="0.00E+00">
                  <c:v>6.3855418383240912E-5</c:v>
                </c:pt>
                <c:pt idx="737">
                  <c:v>2.1617361559222065E-4</c:v>
                </c:pt>
                <c:pt idx="738" formatCode="0.00E+00">
                  <c:v>7.3739714631293899E-5</c:v>
                </c:pt>
                <c:pt idx="739" formatCode="0.00E+00">
                  <c:v>6.0905180321070833E-5</c:v>
                </c:pt>
                <c:pt idx="740" formatCode="0.00E+00">
                  <c:v>1.9166868469799154E-5</c:v>
                </c:pt>
                <c:pt idx="741" formatCode="0.00E+00">
                  <c:v>3.3026599427768156E-5</c:v>
                </c:pt>
                <c:pt idx="742" formatCode="0.00E+00">
                  <c:v>2.4547483348537468E-5</c:v>
                </c:pt>
                <c:pt idx="743" formatCode="0.00E+00">
                  <c:v>3.3298798268808699E-5</c:v>
                </c:pt>
                <c:pt idx="744">
                  <c:v>2.114530550947641E-4</c:v>
                </c:pt>
                <c:pt idx="745">
                  <c:v>1.6616370431265446E-4</c:v>
                </c:pt>
                <c:pt idx="746" formatCode="0.00E+00">
                  <c:v>2.2275360963999613E-5</c:v>
                </c:pt>
                <c:pt idx="747" formatCode="0.00E+00">
                  <c:v>6.5336102258662529E-5</c:v>
                </c:pt>
                <c:pt idx="748">
                  <c:v>1.2103125939245822E-4</c:v>
                </c:pt>
                <c:pt idx="749">
                  <c:v>2.0846013387832202E-4</c:v>
                </c:pt>
                <c:pt idx="750" formatCode="0.00E+00">
                  <c:v>5.7766253501926436E-5</c:v>
                </c:pt>
                <c:pt idx="751">
                  <c:v>1.43292015517344E-4</c:v>
                </c:pt>
                <c:pt idx="752">
                  <c:v>2.2164153710085702E-4</c:v>
                </c:pt>
                <c:pt idx="753" formatCode="0.00E+00">
                  <c:v>3.6579702764876027E-5</c:v>
                </c:pt>
                <c:pt idx="754">
                  <c:v>1.2487509248510463E-4</c:v>
                </c:pt>
                <c:pt idx="755">
                  <c:v>1.14933488182438E-4</c:v>
                </c:pt>
                <c:pt idx="756">
                  <c:v>1.6646909557049901E-4</c:v>
                </c:pt>
                <c:pt idx="757" formatCode="0.00E+00">
                  <c:v>2.1674897861047382E-5</c:v>
                </c:pt>
                <c:pt idx="758" formatCode="0.00E+00">
                  <c:v>8.4562497958737695E-6</c:v>
                </c:pt>
                <c:pt idx="759" formatCode="0.00E+00">
                  <c:v>2.2052384105792401E-5</c:v>
                </c:pt>
                <c:pt idx="760" formatCode="0.00E+00">
                  <c:v>6.4139062862799022E-5</c:v>
                </c:pt>
                <c:pt idx="761" formatCode="0.00E+00">
                  <c:v>5.0744212577984499E-5</c:v>
                </c:pt>
                <c:pt idx="762" formatCode="0.00E+00">
                  <c:v>1.3940129987961256E-5</c:v>
                </c:pt>
                <c:pt idx="763">
                  <c:v>1.9756945520305101E-4</c:v>
                </c:pt>
                <c:pt idx="764">
                  <c:v>3.3922766691789E-4</c:v>
                </c:pt>
                <c:pt idx="765" formatCode="0.00E+00">
                  <c:v>1.8347497855217849E-5</c:v>
                </c:pt>
                <c:pt idx="766">
                  <c:v>1.1503751507672933E-4</c:v>
                </c:pt>
                <c:pt idx="767" formatCode="0.00E+00">
                  <c:v>1.5685697210901829E-5</c:v>
                </c:pt>
                <c:pt idx="768" formatCode="0.00E+00">
                  <c:v>4.9040592309997434E-5</c:v>
                </c:pt>
                <c:pt idx="769">
                  <c:v>2.8618242925460794E-4</c:v>
                </c:pt>
                <c:pt idx="770" formatCode="0.00E+00">
                  <c:v>6.2326591395827315E-5</c:v>
                </c:pt>
                <c:pt idx="771" formatCode="0.00E+00">
                  <c:v>3.6412675918236979E-5</c:v>
                </c:pt>
                <c:pt idx="772" formatCode="0.00E+00">
                  <c:v>3.2829585992841552E-5</c:v>
                </c:pt>
                <c:pt idx="773" formatCode="0.00E+00">
                  <c:v>9.0163190763819421E-6</c:v>
                </c:pt>
                <c:pt idx="774">
                  <c:v>1.0353824288775332E-4</c:v>
                </c:pt>
                <c:pt idx="775">
                  <c:v>1.5859350885610821E-4</c:v>
                </c:pt>
                <c:pt idx="776" formatCode="0.00E+00">
                  <c:v>5.9899094207870892E-5</c:v>
                </c:pt>
                <c:pt idx="777">
                  <c:v>1.9343537007302262E-4</c:v>
                </c:pt>
                <c:pt idx="778">
                  <c:v>1.5499526190971001E-4</c:v>
                </c:pt>
                <c:pt idx="779">
                  <c:v>4.0540263368775696E-4</c:v>
                </c:pt>
                <c:pt idx="780">
                  <c:v>1.3193822104532824E-4</c:v>
                </c:pt>
                <c:pt idx="781">
                  <c:v>2.4229799154077401E-4</c:v>
                </c:pt>
                <c:pt idx="782" formatCode="0.00E+00">
                  <c:v>1.5829357182684428E-5</c:v>
                </c:pt>
                <c:pt idx="783" formatCode="0.00E+00">
                  <c:v>4.8364523501653729E-5</c:v>
                </c:pt>
                <c:pt idx="784">
                  <c:v>1.2671183052533001E-4</c:v>
                </c:pt>
                <c:pt idx="785">
                  <c:v>2.1019426265914541E-4</c:v>
                </c:pt>
                <c:pt idx="786" formatCode="0.00E+00">
                  <c:v>6.5447426692456933E-5</c:v>
                </c:pt>
                <c:pt idx="787" formatCode="0.00E+00">
                  <c:v>2.7716435574023302E-5</c:v>
                </c:pt>
                <c:pt idx="788">
                  <c:v>1.3150843938719201E-4</c:v>
                </c:pt>
                <c:pt idx="789" formatCode="0.00E+00">
                  <c:v>6.3089971324912123E-5</c:v>
                </c:pt>
                <c:pt idx="790">
                  <c:v>2.3981623899862106E-4</c:v>
                </c:pt>
                <c:pt idx="791">
                  <c:v>1.572159473608835E-4</c:v>
                </c:pt>
                <c:pt idx="792" formatCode="0.00E+00">
                  <c:v>1.2751499533842827E-6</c:v>
                </c:pt>
                <c:pt idx="793" formatCode="0.00E+00">
                  <c:v>2.2634306978077883E-5</c:v>
                </c:pt>
                <c:pt idx="794" formatCode="0.00E+00">
                  <c:v>2.9838744826125694E-5</c:v>
                </c:pt>
                <c:pt idx="795">
                  <c:v>1.3722879257871651E-4</c:v>
                </c:pt>
                <c:pt idx="796" formatCode="0.00E+00">
                  <c:v>4.489811609866874E-5</c:v>
                </c:pt>
                <c:pt idx="797">
                  <c:v>1.4161025736452739E-4</c:v>
                </c:pt>
                <c:pt idx="798" formatCode="0.00E+00">
                  <c:v>1.7488377460916048E-5</c:v>
                </c:pt>
                <c:pt idx="799">
                  <c:v>1.0945675033835839E-4</c:v>
                </c:pt>
                <c:pt idx="800">
                  <c:v>2.9454726275586398E-4</c:v>
                </c:pt>
                <c:pt idx="801" formatCode="0.00E+00">
                  <c:v>2.1534577794639964E-5</c:v>
                </c:pt>
                <c:pt idx="802" formatCode="0.00E+00">
                  <c:v>1.5795083976544699E-5</c:v>
                </c:pt>
                <c:pt idx="803">
                  <c:v>2.7398720452924375E-4</c:v>
                </c:pt>
                <c:pt idx="804">
                  <c:v>1.05717375967495E-4</c:v>
                </c:pt>
                <c:pt idx="805" formatCode="0.00E+00">
                  <c:v>8.4307478517142595E-5</c:v>
                </c:pt>
                <c:pt idx="806" formatCode="0.00E+00">
                  <c:v>2.6946229538003455E-5</c:v>
                </c:pt>
                <c:pt idx="807" formatCode="0.00E+00">
                  <c:v>7.6976904264689511E-5</c:v>
                </c:pt>
                <c:pt idx="808" formatCode="0.00E+00">
                  <c:v>7.4879998359839202E-5</c:v>
                </c:pt>
                <c:pt idx="809">
                  <c:v>2.0477151629725681E-4</c:v>
                </c:pt>
                <c:pt idx="810" formatCode="0.00E+00">
                  <c:v>4.0669961153510754E-6</c:v>
                </c:pt>
                <c:pt idx="811">
                  <c:v>1.7729693073973099E-4</c:v>
                </c:pt>
                <c:pt idx="812" formatCode="0.00E+00">
                  <c:v>7.6460781724946676E-6</c:v>
                </c:pt>
                <c:pt idx="813" formatCode="0.00E+00">
                  <c:v>1.9241410076716254E-5</c:v>
                </c:pt>
                <c:pt idx="814" formatCode="0.00E+00">
                  <c:v>2.1758032223850955E-5</c:v>
                </c:pt>
                <c:pt idx="815" formatCode="0.00E+00">
                  <c:v>1.8589773703466455E-5</c:v>
                </c:pt>
                <c:pt idx="816" formatCode="0.00E+00">
                  <c:v>9.5326191233657153E-5</c:v>
                </c:pt>
                <c:pt idx="817" formatCode="0.00E+00">
                  <c:v>2.8313078914146812E-5</c:v>
                </c:pt>
                <c:pt idx="818" formatCode="0.00E+00">
                  <c:v>7.420229712778534E-5</c:v>
                </c:pt>
                <c:pt idx="819" formatCode="0.00E+00">
                  <c:v>3.5151219759085593E-5</c:v>
                </c:pt>
                <c:pt idx="820" formatCode="0.00E+00">
                  <c:v>5.6260620522999134E-5</c:v>
                </c:pt>
                <c:pt idx="821" formatCode="0.00E+00">
                  <c:v>2.791651858043949E-5</c:v>
                </c:pt>
                <c:pt idx="822" formatCode="0.00E+00">
                  <c:v>6.0547894176011216E-6</c:v>
                </c:pt>
                <c:pt idx="823" formatCode="0.00E+00">
                  <c:v>1.4998553751340203E-5</c:v>
                </c:pt>
                <c:pt idx="824" formatCode="0.00E+00">
                  <c:v>5.8665329468259398E-5</c:v>
                </c:pt>
                <c:pt idx="825" formatCode="0.00E+00">
                  <c:v>4.8401257188212824E-5</c:v>
                </c:pt>
                <c:pt idx="826" formatCode="0.00E+00">
                  <c:v>3.46153138322556E-5</c:v>
                </c:pt>
                <c:pt idx="827" formatCode="0.00E+00">
                  <c:v>2.4384498166424039E-5</c:v>
                </c:pt>
                <c:pt idx="828">
                  <c:v>1.3960340091962744E-4</c:v>
                </c:pt>
                <c:pt idx="829" formatCode="0.00E+00">
                  <c:v>7.063398192842869E-5</c:v>
                </c:pt>
                <c:pt idx="830" formatCode="0.00E+00">
                  <c:v>3.1867487069490384E-5</c:v>
                </c:pt>
                <c:pt idx="831" formatCode="0.00E+00">
                  <c:v>2.5753518427720013E-5</c:v>
                </c:pt>
                <c:pt idx="832" formatCode="0.00E+00">
                  <c:v>1.2751781472866124E-5</c:v>
                </c:pt>
                <c:pt idx="833" formatCode="0.00E+00">
                  <c:v>1.32572419048887E-5</c:v>
                </c:pt>
                <c:pt idx="834">
                  <c:v>1.8380728260102065E-4</c:v>
                </c:pt>
                <c:pt idx="835" formatCode="0.00E+00">
                  <c:v>1.4334906340463022E-5</c:v>
                </c:pt>
                <c:pt idx="836" formatCode="0.00E+00">
                  <c:v>3.0171216229808211E-5</c:v>
                </c:pt>
                <c:pt idx="837" formatCode="0.00E+00">
                  <c:v>7.9385071296107798E-5</c:v>
                </c:pt>
                <c:pt idx="838">
                  <c:v>2.0530005850026445E-4</c:v>
                </c:pt>
                <c:pt idx="839" formatCode="0.00E+00">
                  <c:v>4.6218681724923126E-5</c:v>
                </c:pt>
                <c:pt idx="840">
                  <c:v>1.2466471059153532E-4</c:v>
                </c:pt>
                <c:pt idx="841">
                  <c:v>2.1971607319270001E-4</c:v>
                </c:pt>
                <c:pt idx="842" formatCode="0.00E+00">
                  <c:v>4.8270479418963498E-8</c:v>
                </c:pt>
                <c:pt idx="843" formatCode="0.00E+00">
                  <c:v>5.6095649445332342E-5</c:v>
                </c:pt>
                <c:pt idx="844" formatCode="0.00E+00">
                  <c:v>9.110681599595618E-6</c:v>
                </c:pt>
                <c:pt idx="845" formatCode="0.00E+00">
                  <c:v>5.0608777410149724E-5</c:v>
                </c:pt>
                <c:pt idx="846" formatCode="0.00E+00">
                  <c:v>3.5245120657591393E-5</c:v>
                </c:pt>
                <c:pt idx="847">
                  <c:v>1.002858501454833E-4</c:v>
                </c:pt>
                <c:pt idx="848">
                  <c:v>1.5361463712417056E-4</c:v>
                </c:pt>
                <c:pt idx="849" formatCode="0.00E+00">
                  <c:v>1.3220655918396634E-5</c:v>
                </c:pt>
                <c:pt idx="850">
                  <c:v>1.1157073333783426E-4</c:v>
                </c:pt>
                <c:pt idx="851" formatCode="0.00E+00">
                  <c:v>4.5999994912164045E-5</c:v>
                </c:pt>
                <c:pt idx="852" formatCode="0.00E+00">
                  <c:v>7.2975992865481171E-6</c:v>
                </c:pt>
                <c:pt idx="853">
                  <c:v>1.1620763943288236E-4</c:v>
                </c:pt>
                <c:pt idx="854" formatCode="0.00E+00">
                  <c:v>6.0727192715087923E-5</c:v>
                </c:pt>
                <c:pt idx="855" formatCode="0.00E+00">
                  <c:v>5.6421455499864297E-6</c:v>
                </c:pt>
                <c:pt idx="856" formatCode="0.00E+00">
                  <c:v>1.4456497733387029E-5</c:v>
                </c:pt>
                <c:pt idx="857" formatCode="0.00E+00">
                  <c:v>8.7019907995072767E-5</c:v>
                </c:pt>
                <c:pt idx="858" formatCode="0.00E+00">
                  <c:v>1.7883207829243901E-5</c:v>
                </c:pt>
                <c:pt idx="859" formatCode="0.00E+00">
                  <c:v>7.9309819125732801E-5</c:v>
                </c:pt>
                <c:pt idx="860" formatCode="0.00E+00">
                  <c:v>3.0214268303957843E-5</c:v>
                </c:pt>
                <c:pt idx="861" formatCode="0.00E+00">
                  <c:v>7.8606677165697552E-5</c:v>
                </c:pt>
                <c:pt idx="862" formatCode="0.00E+00">
                  <c:v>1.5241982434395221E-5</c:v>
                </c:pt>
                <c:pt idx="863" formatCode="0.00E+00">
                  <c:v>9.4499631278803595E-5</c:v>
                </c:pt>
                <c:pt idx="864" formatCode="0.00E+00">
                  <c:v>1.6903712040657854E-5</c:v>
                </c:pt>
                <c:pt idx="865">
                  <c:v>1.744743224996105E-4</c:v>
                </c:pt>
                <c:pt idx="866" formatCode="0.00E+00">
                  <c:v>1.8870492937060437E-5</c:v>
                </c:pt>
                <c:pt idx="867" formatCode="0.00E+00">
                  <c:v>3.5090691416181061E-5</c:v>
                </c:pt>
                <c:pt idx="868">
                  <c:v>1.1119116371793798E-4</c:v>
                </c:pt>
                <c:pt idx="869" formatCode="0.00E+00">
                  <c:v>3.0743043285799499E-5</c:v>
                </c:pt>
                <c:pt idx="870">
                  <c:v>1.3172865032610334E-4</c:v>
                </c:pt>
                <c:pt idx="871" formatCode="0.00E+00">
                  <c:v>3.715926172312323E-5</c:v>
                </c:pt>
                <c:pt idx="872" formatCode="0.00E+00">
                  <c:v>7.1339735768443204E-5</c:v>
                </c:pt>
                <c:pt idx="873" formatCode="0.00E+00">
                  <c:v>9.4897460483598636E-5</c:v>
                </c:pt>
                <c:pt idx="874">
                  <c:v>1.2534671774332325E-4</c:v>
                </c:pt>
                <c:pt idx="875" formatCode="0.00E+00">
                  <c:v>4.6469705797712699E-5</c:v>
                </c:pt>
                <c:pt idx="876" formatCode="0.00E+00">
                  <c:v>2.9534249818225482E-5</c:v>
                </c:pt>
                <c:pt idx="877">
                  <c:v>1.9581971944303454E-4</c:v>
                </c:pt>
                <c:pt idx="878">
                  <c:v>2.3972618523035566E-4</c:v>
                </c:pt>
                <c:pt idx="879" formatCode="0.00E+00">
                  <c:v>6.8734098537533218E-5</c:v>
                </c:pt>
                <c:pt idx="880" formatCode="0.00E+00">
                  <c:v>9.1740917196251036E-5</c:v>
                </c:pt>
                <c:pt idx="881">
                  <c:v>2.3944776825166151E-4</c:v>
                </c:pt>
                <c:pt idx="882" formatCode="0.00E+00">
                  <c:v>2.1589550777737342E-5</c:v>
                </c:pt>
                <c:pt idx="883" formatCode="0.00E+00">
                  <c:v>4.6977909433656679E-5</c:v>
                </c:pt>
                <c:pt idx="884" formatCode="0.00E+00">
                  <c:v>7.9978715577882334E-5</c:v>
                </c:pt>
                <c:pt idx="885">
                  <c:v>1.4370912908686099E-4</c:v>
                </c:pt>
                <c:pt idx="886" formatCode="0.00E+00">
                  <c:v>5.1330923949664253E-5</c:v>
                </c:pt>
                <c:pt idx="887" formatCode="0.00E+00">
                  <c:v>1.1701442290674725E-5</c:v>
                </c:pt>
                <c:pt idx="888" formatCode="0.00E+00">
                  <c:v>7.801663131078809E-5</c:v>
                </c:pt>
                <c:pt idx="889">
                  <c:v>2.3537547195974967E-4</c:v>
                </c:pt>
                <c:pt idx="890" formatCode="0.00E+00">
                  <c:v>9.7196381106223656E-5</c:v>
                </c:pt>
                <c:pt idx="891" formatCode="0.00E+00">
                  <c:v>3.9288752801855087E-5</c:v>
                </c:pt>
                <c:pt idx="892" formatCode="0.00E+00">
                  <c:v>2.1797707807394676E-6</c:v>
                </c:pt>
                <c:pt idx="893">
                  <c:v>2.6031363081479534E-4</c:v>
                </c:pt>
                <c:pt idx="894" formatCode="0.00E+00">
                  <c:v>2.8298329897115016E-5</c:v>
                </c:pt>
                <c:pt idx="895">
                  <c:v>1.3814119589547925E-4</c:v>
                </c:pt>
                <c:pt idx="896" formatCode="0.00E+00">
                  <c:v>2.5147700906456564E-5</c:v>
                </c:pt>
                <c:pt idx="897" formatCode="0.00E+00">
                  <c:v>4.2139182683953201E-5</c:v>
                </c:pt>
                <c:pt idx="898" formatCode="0.00E+00">
                  <c:v>7.7283453556664528E-5</c:v>
                </c:pt>
                <c:pt idx="899" formatCode="0.00E+00">
                  <c:v>3.3811603520427609E-5</c:v>
                </c:pt>
                <c:pt idx="900" formatCode="0.00E+00">
                  <c:v>6.6981487026905798E-5</c:v>
                </c:pt>
                <c:pt idx="901" formatCode="0.00E+00">
                  <c:v>6.9698927093713006E-5</c:v>
                </c:pt>
                <c:pt idx="902" formatCode="0.00E+00">
                  <c:v>9.6176622029199276E-5</c:v>
                </c:pt>
                <c:pt idx="903" formatCode="0.00E+00">
                  <c:v>1.7598679389109044E-5</c:v>
                </c:pt>
                <c:pt idx="904" formatCode="0.00E+00">
                  <c:v>7.6781843104168923E-6</c:v>
                </c:pt>
                <c:pt idx="905">
                  <c:v>1.122042545876115E-4</c:v>
                </c:pt>
                <c:pt idx="906" formatCode="0.00E+00">
                  <c:v>1.3797223004146901E-5</c:v>
                </c:pt>
                <c:pt idx="907" formatCode="0.00E+00">
                  <c:v>3.9232170335162397E-5</c:v>
                </c:pt>
                <c:pt idx="908" formatCode="0.00E+00">
                  <c:v>3.58631719564743E-5</c:v>
                </c:pt>
                <c:pt idx="909" formatCode="0.00E+00">
                  <c:v>8.6581622313467037E-5</c:v>
                </c:pt>
                <c:pt idx="910" formatCode="0.00E+00">
                  <c:v>5.1775576853119909E-5</c:v>
                </c:pt>
                <c:pt idx="911" formatCode="0.00E+00">
                  <c:v>4.142849055526134E-5</c:v>
                </c:pt>
                <c:pt idx="912" formatCode="0.00E+00">
                  <c:v>7.6924672523617329E-6</c:v>
                </c:pt>
                <c:pt idx="913">
                  <c:v>3.7978068988295878E-4</c:v>
                </c:pt>
                <c:pt idx="914" formatCode="0.00E+00">
                  <c:v>2.5438925869524901E-5</c:v>
                </c:pt>
                <c:pt idx="915" formatCode="0.00E+00">
                  <c:v>5.7409126140309419E-5</c:v>
                </c:pt>
                <c:pt idx="916" formatCode="0.00E+00">
                  <c:v>7.5941240214947824E-5</c:v>
                </c:pt>
                <c:pt idx="917" formatCode="0.00E+00">
                  <c:v>8.7265313675435465E-5</c:v>
                </c:pt>
                <c:pt idx="918" formatCode="0.00E+00">
                  <c:v>5.9997418257496544E-5</c:v>
                </c:pt>
                <c:pt idx="919" formatCode="0.00E+00">
                  <c:v>3.0532264015754597E-5</c:v>
                </c:pt>
                <c:pt idx="920" formatCode="0.00E+00">
                  <c:v>8.4150066465394572E-6</c:v>
                </c:pt>
                <c:pt idx="921">
                  <c:v>1.2798435942641201E-4</c:v>
                </c:pt>
                <c:pt idx="922">
                  <c:v>1.3946531465749837E-4</c:v>
                </c:pt>
                <c:pt idx="923" formatCode="0.00E+00">
                  <c:v>4.2187957165528621E-6</c:v>
                </c:pt>
                <c:pt idx="924">
                  <c:v>2.0499398021465792E-4</c:v>
                </c:pt>
                <c:pt idx="925">
                  <c:v>2.9080020032647499E-4</c:v>
                </c:pt>
                <c:pt idx="926" formatCode="0.00E+00">
                  <c:v>1.6302270590393731E-5</c:v>
                </c:pt>
                <c:pt idx="927">
                  <c:v>1.41149555694918E-4</c:v>
                </c:pt>
                <c:pt idx="928" formatCode="0.00E+00">
                  <c:v>1.1453472282284631E-5</c:v>
                </c:pt>
                <c:pt idx="929">
                  <c:v>1.2521268516378401E-4</c:v>
                </c:pt>
                <c:pt idx="930" formatCode="0.00E+00">
                  <c:v>5.1374304749383877E-5</c:v>
                </c:pt>
                <c:pt idx="931">
                  <c:v>1.33697827705722E-4</c:v>
                </c:pt>
                <c:pt idx="932" formatCode="0.00E+00">
                  <c:v>1.9123412378257952E-6</c:v>
                </c:pt>
                <c:pt idx="933" formatCode="0.00E+00">
                  <c:v>3.2357209286441879E-6</c:v>
                </c:pt>
                <c:pt idx="934" formatCode="0.00E+00">
                  <c:v>5.8975718598570097E-5</c:v>
                </c:pt>
                <c:pt idx="935" formatCode="0.00E+00">
                  <c:v>5.1645882944629002E-5</c:v>
                </c:pt>
                <c:pt idx="936">
                  <c:v>1.1260312640616332E-4</c:v>
                </c:pt>
                <c:pt idx="937" formatCode="0.00E+00">
                  <c:v>3.5305738777874835E-5</c:v>
                </c:pt>
                <c:pt idx="938" formatCode="0.00E+00">
                  <c:v>7.2945259084655409E-5</c:v>
                </c:pt>
                <c:pt idx="939" formatCode="0.00E+00">
                  <c:v>9.0509747922730229E-5</c:v>
                </c:pt>
                <c:pt idx="940" formatCode="0.00E+00">
                  <c:v>2.5560879732601402E-5</c:v>
                </c:pt>
                <c:pt idx="941" formatCode="0.00E+00">
                  <c:v>3.4276101257447951E-5</c:v>
                </c:pt>
                <c:pt idx="942" formatCode="0.00E+00">
                  <c:v>9.692023257434726E-5</c:v>
                </c:pt>
                <c:pt idx="943">
                  <c:v>1.1413386736302025E-4</c:v>
                </c:pt>
                <c:pt idx="944" formatCode="0.00E+00">
                  <c:v>1.9786668674046746E-5</c:v>
                </c:pt>
                <c:pt idx="945">
                  <c:v>2.6295150089618264E-4</c:v>
                </c:pt>
                <c:pt idx="946" formatCode="0.00E+00">
                  <c:v>8.3911968938826773E-5</c:v>
                </c:pt>
                <c:pt idx="947" formatCode="0.00E+00">
                  <c:v>1.5920740726300433E-5</c:v>
                </c:pt>
                <c:pt idx="948" formatCode="0.00E+00">
                  <c:v>3.3795722537319998E-5</c:v>
                </c:pt>
                <c:pt idx="949" formatCode="0.00E+00">
                  <c:v>2.9010916526078287E-5</c:v>
                </c:pt>
                <c:pt idx="950">
                  <c:v>1.8955912532168701E-4</c:v>
                </c:pt>
                <c:pt idx="951" formatCode="0.00E+00">
                  <c:v>5.7503805251346973E-6</c:v>
                </c:pt>
                <c:pt idx="952" formatCode="0.00E+00">
                  <c:v>8.604528365580906E-7</c:v>
                </c:pt>
                <c:pt idx="953" formatCode="0.00E+00">
                  <c:v>5.0802282601382819E-5</c:v>
                </c:pt>
                <c:pt idx="954">
                  <c:v>1.0260420652201723E-4</c:v>
                </c:pt>
                <c:pt idx="955" formatCode="0.00E+00">
                  <c:v>2.5396239064946406E-5</c:v>
                </c:pt>
                <c:pt idx="956" formatCode="0.00E+00">
                  <c:v>5.9821705266619504E-6</c:v>
                </c:pt>
                <c:pt idx="957" formatCode="0.00E+00">
                  <c:v>3.4575221838942906E-5</c:v>
                </c:pt>
                <c:pt idx="958">
                  <c:v>1.2308140760852024E-4</c:v>
                </c:pt>
                <c:pt idx="959" formatCode="0.00E+00">
                  <c:v>4.1615675469787085E-5</c:v>
                </c:pt>
                <c:pt idx="960" formatCode="0.00E+00">
                  <c:v>2.4407025410461995E-5</c:v>
                </c:pt>
                <c:pt idx="961">
                  <c:v>1.0844768335459822E-4</c:v>
                </c:pt>
                <c:pt idx="962">
                  <c:v>1.0443688054945901E-4</c:v>
                </c:pt>
                <c:pt idx="963" formatCode="0.00E+00">
                  <c:v>7.8395930251816629E-5</c:v>
                </c:pt>
                <c:pt idx="964" formatCode="0.00E+00">
                  <c:v>6.7377987225903445E-5</c:v>
                </c:pt>
                <c:pt idx="965">
                  <c:v>1.4954274262896403E-4</c:v>
                </c:pt>
                <c:pt idx="966" formatCode="0.00E+00">
                  <c:v>5.8389247057113184E-5</c:v>
                </c:pt>
                <c:pt idx="967">
                  <c:v>1.594666551021224E-4</c:v>
                </c:pt>
                <c:pt idx="968" formatCode="0.00E+00">
                  <c:v>8.9229510666443047E-5</c:v>
                </c:pt>
                <c:pt idx="969" formatCode="0.00E+00">
                  <c:v>2.2507224095817806E-5</c:v>
                </c:pt>
                <c:pt idx="970" formatCode="0.00E+00">
                  <c:v>2.3261812914964211E-5</c:v>
                </c:pt>
                <c:pt idx="971">
                  <c:v>1.7793518070801005E-4</c:v>
                </c:pt>
                <c:pt idx="972">
                  <c:v>2.1491426041093806E-4</c:v>
                </c:pt>
                <c:pt idx="973" formatCode="0.00E+00">
                  <c:v>3.3497061025275004E-5</c:v>
                </c:pt>
                <c:pt idx="974" formatCode="0.00E+00">
                  <c:v>3.8094726466973808E-5</c:v>
                </c:pt>
                <c:pt idx="975" formatCode="0.00E+00">
                  <c:v>3.1279667988071144E-5</c:v>
                </c:pt>
                <c:pt idx="976" formatCode="0.00E+00">
                  <c:v>9.9690219314188029E-5</c:v>
                </c:pt>
                <c:pt idx="977" formatCode="0.00E+00">
                  <c:v>9.7634171318963709E-6</c:v>
                </c:pt>
                <c:pt idx="978" formatCode="0.00E+00">
                  <c:v>4.5817290708247173E-5</c:v>
                </c:pt>
                <c:pt idx="979">
                  <c:v>1.8378281607548901E-4</c:v>
                </c:pt>
                <c:pt idx="980" formatCode="0.00E+00">
                  <c:v>2.7001644239734366E-5</c:v>
                </c:pt>
                <c:pt idx="981" formatCode="0.00E+00">
                  <c:v>1.7202716650872627E-5</c:v>
                </c:pt>
                <c:pt idx="982">
                  <c:v>1.9436253995899023E-4</c:v>
                </c:pt>
                <c:pt idx="983" formatCode="0.00E+00">
                  <c:v>5.5797562058284073E-6</c:v>
                </c:pt>
                <c:pt idx="984" formatCode="0.00E+00">
                  <c:v>1.3183506423340423E-5</c:v>
                </c:pt>
                <c:pt idx="985">
                  <c:v>2.0042543015817241E-4</c:v>
                </c:pt>
                <c:pt idx="986" formatCode="0.00E+00">
                  <c:v>5.8823980598306862E-5</c:v>
                </c:pt>
                <c:pt idx="987" formatCode="0.00E+00">
                  <c:v>1.5676182825942601E-5</c:v>
                </c:pt>
                <c:pt idx="988" formatCode="0.00E+00">
                  <c:v>7.7034211755001562E-5</c:v>
                </c:pt>
                <c:pt idx="989">
                  <c:v>1.6797502267810056E-4</c:v>
                </c:pt>
                <c:pt idx="990" formatCode="0.00E+00">
                  <c:v>7.2487724944896335E-5</c:v>
                </c:pt>
                <c:pt idx="991" formatCode="0.00E+00">
                  <c:v>8.6139423692069673E-7</c:v>
                </c:pt>
                <c:pt idx="992" formatCode="0.00E+00">
                  <c:v>3.1116183591966253E-6</c:v>
                </c:pt>
                <c:pt idx="993" formatCode="0.00E+00">
                  <c:v>5.7967812166880734E-5</c:v>
                </c:pt>
                <c:pt idx="994">
                  <c:v>2.4424961707400608E-4</c:v>
                </c:pt>
                <c:pt idx="995" formatCode="0.00E+00">
                  <c:v>5.6931872452030414E-5</c:v>
                </c:pt>
                <c:pt idx="996" formatCode="0.00E+00">
                  <c:v>4.2844567916210598E-5</c:v>
                </c:pt>
                <c:pt idx="997">
                  <c:v>1.26309596507986E-4</c:v>
                </c:pt>
                <c:pt idx="998">
                  <c:v>1.9824508957177163E-4</c:v>
                </c:pt>
                <c:pt idx="999">
                  <c:v>1.0046337609467135E-4</c:v>
                </c:pt>
                <c:pt idx="1000" formatCode="0.00E+00">
                  <c:v>2.7550262206502254E-5</c:v>
                </c:pt>
                <c:pt idx="1001" formatCode="0.00E+00">
                  <c:v>3.4754799298538197E-5</c:v>
                </c:pt>
                <c:pt idx="1002" formatCode="0.00E+00">
                  <c:v>1.8611950265275165E-6</c:v>
                </c:pt>
                <c:pt idx="1003" formatCode="0.00E+00">
                  <c:v>2.8448399879199665E-5</c:v>
                </c:pt>
                <c:pt idx="1004" formatCode="0.00E+00">
                  <c:v>1.4897878739321629E-5</c:v>
                </c:pt>
                <c:pt idx="1005" formatCode="0.00E+00">
                  <c:v>7.2710807137821545E-5</c:v>
                </c:pt>
                <c:pt idx="1006">
                  <c:v>1.1738586880812328E-4</c:v>
                </c:pt>
                <c:pt idx="1007" formatCode="0.00E+00">
                  <c:v>7.0736275483048242E-6</c:v>
                </c:pt>
                <c:pt idx="1008">
                  <c:v>1.1156569551094E-4</c:v>
                </c:pt>
                <c:pt idx="1009" formatCode="0.00E+00">
                  <c:v>8.0341152135576444E-5</c:v>
                </c:pt>
                <c:pt idx="1010" formatCode="0.00E+00">
                  <c:v>1.8469631280643538E-5</c:v>
                </c:pt>
                <c:pt idx="1011" formatCode="0.00E+00">
                  <c:v>1.7764403948520939E-5</c:v>
                </c:pt>
                <c:pt idx="1012" formatCode="0.00E+00">
                  <c:v>5.7706363678560729E-5</c:v>
                </c:pt>
                <c:pt idx="1013" formatCode="0.00E+00">
                  <c:v>6.9586760686068003E-5</c:v>
                </c:pt>
                <c:pt idx="1014" formatCode="0.00E+00">
                  <c:v>6.5549934829266818E-5</c:v>
                </c:pt>
                <c:pt idx="1015" formatCode="0.00E+00">
                  <c:v>5.2475558110027704E-5</c:v>
                </c:pt>
                <c:pt idx="1016">
                  <c:v>2.240770296126588E-4</c:v>
                </c:pt>
                <c:pt idx="1017" formatCode="0.00E+00">
                  <c:v>3.2781688549541456E-5</c:v>
                </c:pt>
                <c:pt idx="1018" formatCode="0.00E+00">
                  <c:v>8.7067514648749898E-5</c:v>
                </c:pt>
                <c:pt idx="1019">
                  <c:v>1.5242276092384424E-4</c:v>
                </c:pt>
                <c:pt idx="1020" formatCode="0.00E+00">
                  <c:v>4.1935534762436709E-5</c:v>
                </c:pt>
                <c:pt idx="1021" formatCode="0.00E+00">
                  <c:v>3.2271480535055008E-5</c:v>
                </c:pt>
                <c:pt idx="1022" formatCode="0.00E+00">
                  <c:v>5.8181276153535238E-5</c:v>
                </c:pt>
                <c:pt idx="1023" formatCode="0.00E+00">
                  <c:v>1.8199462890768826E-5</c:v>
                </c:pt>
                <c:pt idx="1024">
                  <c:v>1.0383253825704799E-4</c:v>
                </c:pt>
                <c:pt idx="1025" formatCode="0.00E+00">
                  <c:v>9.0117772249205268E-6</c:v>
                </c:pt>
                <c:pt idx="1026">
                  <c:v>1.4589802372449301E-4</c:v>
                </c:pt>
                <c:pt idx="1027" formatCode="0.00E+00">
                  <c:v>9.4254023074210547E-5</c:v>
                </c:pt>
                <c:pt idx="1028" formatCode="0.00E+00">
                  <c:v>3.2816060298623603E-5</c:v>
                </c:pt>
                <c:pt idx="1029" formatCode="0.00E+00">
                  <c:v>1.100740853597753E-5</c:v>
                </c:pt>
                <c:pt idx="1030">
                  <c:v>1.15985322831919E-4</c:v>
                </c:pt>
                <c:pt idx="1031" formatCode="0.00E+00">
                  <c:v>6.4341125436838487E-5</c:v>
                </c:pt>
                <c:pt idx="1032" formatCode="0.00E+00">
                  <c:v>2.0044863142323975E-5</c:v>
                </c:pt>
                <c:pt idx="1033" formatCode="0.00E+00">
                  <c:v>3.625687931734867E-6</c:v>
                </c:pt>
                <c:pt idx="1034" formatCode="0.00E+00">
                  <c:v>5.460148515680253E-5</c:v>
                </c:pt>
                <c:pt idx="1035" formatCode="0.00E+00">
                  <c:v>3.3529030765071165E-5</c:v>
                </c:pt>
                <c:pt idx="1036" formatCode="0.00E+00">
                  <c:v>4.925475512412559E-6</c:v>
                </c:pt>
                <c:pt idx="1037" formatCode="0.00E+00">
                  <c:v>1.2608391121751001E-5</c:v>
                </c:pt>
                <c:pt idx="1038" formatCode="0.00E+00">
                  <c:v>8.8636963750311187E-5</c:v>
                </c:pt>
                <c:pt idx="1039" formatCode="0.00E+00">
                  <c:v>2.7382018868946675E-5</c:v>
                </c:pt>
                <c:pt idx="1040">
                  <c:v>1.8491166879315826E-4</c:v>
                </c:pt>
                <c:pt idx="1041" formatCode="0.00E+00">
                  <c:v>2.7694513931283645E-5</c:v>
                </c:pt>
                <c:pt idx="1042">
                  <c:v>2.7264130038164448E-4</c:v>
                </c:pt>
                <c:pt idx="1043" formatCode="0.00E+00">
                  <c:v>3.5916985548801856E-5</c:v>
                </c:pt>
                <c:pt idx="1044" formatCode="0.00E+00">
                  <c:v>3.7328611719389579E-5</c:v>
                </c:pt>
                <c:pt idx="1045" formatCode="0.00E+00">
                  <c:v>4.766153416201758E-5</c:v>
                </c:pt>
                <c:pt idx="1046">
                  <c:v>1.1041443014329718E-4</c:v>
                </c:pt>
                <c:pt idx="1047" formatCode="0.00E+00">
                  <c:v>5.2235369069357799E-6</c:v>
                </c:pt>
                <c:pt idx="1048" formatCode="0.00E+00">
                  <c:v>6.8089930845739117E-5</c:v>
                </c:pt>
                <c:pt idx="1049" formatCode="0.00E+00">
                  <c:v>1.2831234862522201E-5</c:v>
                </c:pt>
                <c:pt idx="1050" formatCode="0.00E+00">
                  <c:v>3.6089861392656056E-5</c:v>
                </c:pt>
                <c:pt idx="1051" formatCode="0.00E+00">
                  <c:v>2.5816121277388202E-5</c:v>
                </c:pt>
                <c:pt idx="1052">
                  <c:v>1.2668659276066931E-4</c:v>
                </c:pt>
                <c:pt idx="1053" formatCode="0.00E+00">
                  <c:v>6.7337709108815797E-5</c:v>
                </c:pt>
                <c:pt idx="1054">
                  <c:v>1.3234979614069442E-4</c:v>
                </c:pt>
                <c:pt idx="1055">
                  <c:v>1.4936051985154302E-4</c:v>
                </c:pt>
                <c:pt idx="1056">
                  <c:v>1.3197221890462132E-4</c:v>
                </c:pt>
                <c:pt idx="1057" formatCode="0.00E+00">
                  <c:v>5.5731713210716416E-5</c:v>
                </c:pt>
                <c:pt idx="1058" formatCode="0.00E+00">
                  <c:v>6.260743579026019E-6</c:v>
                </c:pt>
                <c:pt idx="1059">
                  <c:v>2.4675650651797149E-4</c:v>
                </c:pt>
                <c:pt idx="1060" formatCode="0.00E+00">
                  <c:v>6.857563530830992E-5</c:v>
                </c:pt>
                <c:pt idx="1061" formatCode="0.00E+00">
                  <c:v>1.4519412709012022E-5</c:v>
                </c:pt>
                <c:pt idx="1062" formatCode="0.00E+00">
                  <c:v>2.9217074904712812E-5</c:v>
                </c:pt>
                <c:pt idx="1063" formatCode="0.00E+00">
                  <c:v>8.5982892365516961E-5</c:v>
                </c:pt>
                <c:pt idx="1064">
                  <c:v>1.4449571774002536E-4</c:v>
                </c:pt>
                <c:pt idx="1065" formatCode="0.00E+00">
                  <c:v>1.6962767293531857E-5</c:v>
                </c:pt>
                <c:pt idx="1066" formatCode="0.00E+00">
                  <c:v>5.6868923145846934E-5</c:v>
                </c:pt>
                <c:pt idx="1067" formatCode="0.00E+00">
                  <c:v>1.6125694995019731E-5</c:v>
                </c:pt>
                <c:pt idx="1068" formatCode="0.00E+00">
                  <c:v>8.2521292543531803E-6</c:v>
                </c:pt>
                <c:pt idx="1069" formatCode="0.00E+00">
                  <c:v>4.6162854466055097E-5</c:v>
                </c:pt>
                <c:pt idx="1070" formatCode="0.00E+00">
                  <c:v>3.710817604168596E-5</c:v>
                </c:pt>
                <c:pt idx="1071">
                  <c:v>1.6532457425156227E-4</c:v>
                </c:pt>
                <c:pt idx="1072" formatCode="0.00E+00">
                  <c:v>2.9561879341374642E-5</c:v>
                </c:pt>
                <c:pt idx="1073">
                  <c:v>1.1822703381614034E-4</c:v>
                </c:pt>
                <c:pt idx="1074" formatCode="0.00E+00">
                  <c:v>9.1971029209345501E-6</c:v>
                </c:pt>
                <c:pt idx="1075" formatCode="0.00E+00">
                  <c:v>5.4919462641269321E-6</c:v>
                </c:pt>
                <c:pt idx="1076" formatCode="0.00E+00">
                  <c:v>5.3316208075639925E-5</c:v>
                </c:pt>
                <c:pt idx="1077" formatCode="0.00E+00">
                  <c:v>8.7748667088814703E-5</c:v>
                </c:pt>
                <c:pt idx="1078" formatCode="0.00E+00">
                  <c:v>1.5188037649172848E-5</c:v>
                </c:pt>
                <c:pt idx="1079" formatCode="0.00E+00">
                  <c:v>9.2319241633661191E-6</c:v>
                </c:pt>
                <c:pt idx="1080" formatCode="0.00E+00">
                  <c:v>1.7859893450346702E-5</c:v>
                </c:pt>
                <c:pt idx="1081" formatCode="0.00E+00">
                  <c:v>1.141769921556364E-5</c:v>
                </c:pt>
                <c:pt idx="1082" formatCode="0.00E+00">
                  <c:v>5.8914274473564393E-5</c:v>
                </c:pt>
                <c:pt idx="1083" formatCode="0.00E+00">
                  <c:v>5.8147648818327417E-5</c:v>
                </c:pt>
                <c:pt idx="1084" formatCode="0.00E+00">
                  <c:v>3.2550117252265011E-5</c:v>
                </c:pt>
                <c:pt idx="1085" formatCode="0.00E+00">
                  <c:v>7.3940000187291206E-6</c:v>
                </c:pt>
                <c:pt idx="1086" formatCode="0.00E+00">
                  <c:v>5.157873834122611E-5</c:v>
                </c:pt>
                <c:pt idx="1087" formatCode="0.00E+00">
                  <c:v>5.2274686976168085E-5</c:v>
                </c:pt>
                <c:pt idx="1088" formatCode="0.00E+00">
                  <c:v>4.9819863502235514E-5</c:v>
                </c:pt>
                <c:pt idx="1089">
                  <c:v>1.1660972943081825E-4</c:v>
                </c:pt>
                <c:pt idx="1090" formatCode="0.00E+00">
                  <c:v>8.1066058569605301E-5</c:v>
                </c:pt>
                <c:pt idx="1091" formatCode="0.00E+00">
                  <c:v>2.7743871632608255E-5</c:v>
                </c:pt>
                <c:pt idx="1092" formatCode="0.00E+00">
                  <c:v>1.7813535728562458E-5</c:v>
                </c:pt>
                <c:pt idx="1093" formatCode="0.00E+00">
                  <c:v>2.2760438460563591E-5</c:v>
                </c:pt>
                <c:pt idx="1094" formatCode="0.00E+00">
                  <c:v>1.6104248405227039E-5</c:v>
                </c:pt>
                <c:pt idx="1095" formatCode="0.00E+00">
                  <c:v>2.9470640943837241E-5</c:v>
                </c:pt>
                <c:pt idx="1096" formatCode="0.00E+00">
                  <c:v>6.9559878978545523E-5</c:v>
                </c:pt>
                <c:pt idx="1097" formatCode="0.00E+00">
                  <c:v>1.9218998954000701E-5</c:v>
                </c:pt>
                <c:pt idx="1098" formatCode="0.00E+00">
                  <c:v>6.084381975165657E-5</c:v>
                </c:pt>
                <c:pt idx="1099" formatCode="0.00E+00">
                  <c:v>5.2898441499058138E-5</c:v>
                </c:pt>
                <c:pt idx="1100" formatCode="0.00E+00">
                  <c:v>7.6454407667625335E-5</c:v>
                </c:pt>
                <c:pt idx="1101" formatCode="0.00E+00">
                  <c:v>2.2997460228688339E-6</c:v>
                </c:pt>
                <c:pt idx="1102" formatCode="0.00E+00">
                  <c:v>3.8990437049488604E-5</c:v>
                </c:pt>
                <c:pt idx="1103">
                  <c:v>1.8460994933439128E-4</c:v>
                </c:pt>
                <c:pt idx="1104">
                  <c:v>1.5273860972367503E-4</c:v>
                </c:pt>
                <c:pt idx="1105" formatCode="0.00E+00">
                  <c:v>6.5107395692384402E-5</c:v>
                </c:pt>
                <c:pt idx="1106" formatCode="0.00E+00">
                  <c:v>6.3292427852534356E-5</c:v>
                </c:pt>
                <c:pt idx="1107" formatCode="0.00E+00">
                  <c:v>5.0255376630306504E-5</c:v>
                </c:pt>
                <c:pt idx="1108" formatCode="0.00E+00">
                  <c:v>2.8383627279578763E-5</c:v>
                </c:pt>
                <c:pt idx="1109" formatCode="0.00E+00">
                  <c:v>3.0464650194108801E-5</c:v>
                </c:pt>
                <c:pt idx="1110" formatCode="0.00E+00">
                  <c:v>1.1178100502878201E-5</c:v>
                </c:pt>
                <c:pt idx="1111" formatCode="0.00E+00">
                  <c:v>5.111335180975684E-5</c:v>
                </c:pt>
                <c:pt idx="1112" formatCode="0.00E+00">
                  <c:v>3.3468911041365454E-5</c:v>
                </c:pt>
                <c:pt idx="1113" formatCode="0.00E+00">
                  <c:v>8.6196723359586896E-6</c:v>
                </c:pt>
                <c:pt idx="1114" formatCode="0.00E+00">
                  <c:v>1.0409424511778126E-5</c:v>
                </c:pt>
                <c:pt idx="1115" formatCode="0.00E+00">
                  <c:v>8.5242557795128427E-5</c:v>
                </c:pt>
                <c:pt idx="1116" formatCode="0.00E+00">
                  <c:v>6.5499291580540587E-5</c:v>
                </c:pt>
                <c:pt idx="1117" formatCode="0.00E+00">
                  <c:v>1.3636972969522023E-5</c:v>
                </c:pt>
                <c:pt idx="1118" formatCode="0.00E+00">
                  <c:v>4.6288757106825504E-5</c:v>
                </c:pt>
                <c:pt idx="1119" formatCode="0.00E+00">
                  <c:v>3.8816674748449577E-6</c:v>
                </c:pt>
                <c:pt idx="1120" formatCode="0.00E+00">
                  <c:v>3.813997426624489E-6</c:v>
                </c:pt>
                <c:pt idx="1121" formatCode="0.00E+00">
                  <c:v>2.1887548772953225E-6</c:v>
                </c:pt>
                <c:pt idx="1122" formatCode="0.00E+00">
                  <c:v>7.0905106745720512E-5</c:v>
                </c:pt>
                <c:pt idx="1123" formatCode="0.00E+00">
                  <c:v>4.0539033008458569E-5</c:v>
                </c:pt>
                <c:pt idx="1124" formatCode="0.00E+00">
                  <c:v>2.5976681928199012E-5</c:v>
                </c:pt>
                <c:pt idx="1125" formatCode="0.00E+00">
                  <c:v>4.7636865367916921E-5</c:v>
                </c:pt>
                <c:pt idx="1126" formatCode="0.00E+00">
                  <c:v>2.009616368296599E-6</c:v>
                </c:pt>
                <c:pt idx="1127" formatCode="0.00E+00">
                  <c:v>1.5442320460289346E-5</c:v>
                </c:pt>
                <c:pt idx="1128" formatCode="0.00E+00">
                  <c:v>7.2931762465935804E-5</c:v>
                </c:pt>
                <c:pt idx="1129" formatCode="0.00E+00">
                  <c:v>1.8070754327690736E-5</c:v>
                </c:pt>
                <c:pt idx="1130" formatCode="0.00E+00">
                  <c:v>7.3949160046584106E-5</c:v>
                </c:pt>
                <c:pt idx="1131" formatCode="0.00E+00">
                  <c:v>1.2975361178703301E-5</c:v>
                </c:pt>
                <c:pt idx="1132" formatCode="0.00E+00">
                  <c:v>4.2874363731689797E-5</c:v>
                </c:pt>
                <c:pt idx="1133" formatCode="0.00E+00">
                  <c:v>2.7720194827574062E-5</c:v>
                </c:pt>
                <c:pt idx="1134" formatCode="0.00E+00">
                  <c:v>2.3871608252804463E-5</c:v>
                </c:pt>
                <c:pt idx="1135" formatCode="0.00E+00">
                  <c:v>2.5610749780019422E-6</c:v>
                </c:pt>
                <c:pt idx="1136" formatCode="0.00E+00">
                  <c:v>8.2837523121399964E-5</c:v>
                </c:pt>
                <c:pt idx="1137" formatCode="0.00E+00">
                  <c:v>6.6809566273119779E-6</c:v>
                </c:pt>
                <c:pt idx="1138" formatCode="0.00E+00">
                  <c:v>2.3469721752996099E-5</c:v>
                </c:pt>
                <c:pt idx="1139" formatCode="0.00E+00">
                  <c:v>8.7991606703388597E-5</c:v>
                </c:pt>
                <c:pt idx="1140" formatCode="0.00E+00">
                  <c:v>6.7797393603917026E-5</c:v>
                </c:pt>
                <c:pt idx="1141">
                  <c:v>1.0782313613936627E-4</c:v>
                </c:pt>
                <c:pt idx="1142" formatCode="0.00E+00">
                  <c:v>5.2149793216247329E-5</c:v>
                </c:pt>
                <c:pt idx="1143" formatCode="0.00E+00">
                  <c:v>2.8812290359539561E-5</c:v>
                </c:pt>
                <c:pt idx="1144" formatCode="0.00E+00">
                  <c:v>5.3939994650292906E-8</c:v>
                </c:pt>
                <c:pt idx="1145" formatCode="0.00E+00">
                  <c:v>3.6249015570370566E-5</c:v>
                </c:pt>
                <c:pt idx="1146" formatCode="0.00E+00">
                  <c:v>7.5377816904750083E-5</c:v>
                </c:pt>
                <c:pt idx="1147">
                  <c:v>1.1781780426147732E-4</c:v>
                </c:pt>
                <c:pt idx="1148" formatCode="0.00E+00">
                  <c:v>6.3901277678250399E-5</c:v>
                </c:pt>
                <c:pt idx="1149" formatCode="0.00E+00">
                  <c:v>4.7544669702051597E-5</c:v>
                </c:pt>
                <c:pt idx="1150">
                  <c:v>1.43780827926438E-4</c:v>
                </c:pt>
                <c:pt idx="1151" formatCode="0.00E+00">
                  <c:v>1.8540022546767376E-5</c:v>
                </c:pt>
                <c:pt idx="1152" formatCode="0.00E+00">
                  <c:v>2.3067311070755781E-5</c:v>
                </c:pt>
                <c:pt idx="1153" formatCode="0.00E+00">
                  <c:v>2.1281576539464602E-5</c:v>
                </c:pt>
                <c:pt idx="1154" formatCode="0.00E+00">
                  <c:v>8.7964387275394767E-6</c:v>
                </c:pt>
                <c:pt idx="1155" formatCode="0.00E+00">
                  <c:v>2.7679745248048702E-7</c:v>
                </c:pt>
                <c:pt idx="1156" formatCode="0.00E+00">
                  <c:v>2.2254666165084146E-5</c:v>
                </c:pt>
                <c:pt idx="1157" formatCode="0.00E+00">
                  <c:v>1.9403009975913057E-5</c:v>
                </c:pt>
                <c:pt idx="1158" formatCode="0.00E+00">
                  <c:v>5.2337756339806708E-6</c:v>
                </c:pt>
                <c:pt idx="1159" formatCode="0.00E+00">
                  <c:v>8.8231520797021681E-5</c:v>
                </c:pt>
                <c:pt idx="1160" formatCode="0.00E+00">
                  <c:v>2.4259654736931798E-5</c:v>
                </c:pt>
                <c:pt idx="1161" formatCode="0.00E+00">
                  <c:v>5.2418713240830924E-5</c:v>
                </c:pt>
                <c:pt idx="1162" formatCode="0.00E+00">
                  <c:v>4.2428870392355704E-5</c:v>
                </c:pt>
                <c:pt idx="1163">
                  <c:v>1.5459624024464301E-4</c:v>
                </c:pt>
                <c:pt idx="1164" formatCode="0.00E+00">
                  <c:v>8.8051765941816714E-5</c:v>
                </c:pt>
                <c:pt idx="1165" formatCode="0.00E+00">
                  <c:v>9.6883497404894746E-6</c:v>
                </c:pt>
                <c:pt idx="1166" formatCode="0.00E+00">
                  <c:v>2.8522802160473464E-5</c:v>
                </c:pt>
                <c:pt idx="1167" formatCode="0.00E+00">
                  <c:v>1.4782791298461053E-5</c:v>
                </c:pt>
                <c:pt idx="1168" formatCode="0.00E+00">
                  <c:v>1.9239515483928651E-5</c:v>
                </c:pt>
                <c:pt idx="1169" formatCode="0.00E+00">
                  <c:v>1.3896559043907167E-5</c:v>
                </c:pt>
                <c:pt idx="1170" formatCode="0.00E+00">
                  <c:v>1.7346318411346903E-5</c:v>
                </c:pt>
                <c:pt idx="1171" formatCode="0.00E+00">
                  <c:v>7.2127097237018483E-6</c:v>
                </c:pt>
                <c:pt idx="1172">
                  <c:v>1.1843975709777055E-4</c:v>
                </c:pt>
                <c:pt idx="1173" formatCode="0.00E+00">
                  <c:v>1.5121776350402838E-5</c:v>
                </c:pt>
                <c:pt idx="1174" formatCode="0.00E+00">
                  <c:v>8.8072651020225795E-6</c:v>
                </c:pt>
                <c:pt idx="1175">
                  <c:v>1.2365242999346198E-4</c:v>
                </c:pt>
                <c:pt idx="1176" formatCode="0.00E+00">
                  <c:v>5.9469824636490748E-5</c:v>
                </c:pt>
                <c:pt idx="1177" formatCode="0.00E+00">
                  <c:v>2.0481522358148299E-5</c:v>
                </c:pt>
                <c:pt idx="1178" formatCode="0.00E+00">
                  <c:v>1.9546555731073866E-5</c:v>
                </c:pt>
                <c:pt idx="1179" formatCode="0.00E+00">
                  <c:v>2.6159304566056862E-5</c:v>
                </c:pt>
                <c:pt idx="1180" formatCode="0.00E+00">
                  <c:v>2.08606878408311E-5</c:v>
                </c:pt>
                <c:pt idx="1181" formatCode="0.00E+00">
                  <c:v>4.9323434809206875E-8</c:v>
                </c:pt>
                <c:pt idx="1182" formatCode="0.00E+00">
                  <c:v>2.6054821537609156E-5</c:v>
                </c:pt>
                <c:pt idx="1183" formatCode="0.00E+00">
                  <c:v>2.4630820594662655E-5</c:v>
                </c:pt>
                <c:pt idx="1184" formatCode="0.00E+00">
                  <c:v>9.5075478380808562E-6</c:v>
                </c:pt>
                <c:pt idx="1185" formatCode="0.00E+00">
                  <c:v>3.2877272432702344E-5</c:v>
                </c:pt>
                <c:pt idx="1186" formatCode="0.00E+00">
                  <c:v>4.7796603705430225E-5</c:v>
                </c:pt>
                <c:pt idx="1187" formatCode="0.00E+00">
                  <c:v>7.2287543499976924E-5</c:v>
                </c:pt>
                <c:pt idx="1188" formatCode="0.00E+00">
                  <c:v>3.8549865974168194E-5</c:v>
                </c:pt>
                <c:pt idx="1189" formatCode="0.00E+00">
                  <c:v>2.1866289377972811E-5</c:v>
                </c:pt>
                <c:pt idx="1190" formatCode="0.00E+00">
                  <c:v>8.1497336048066079E-5</c:v>
                </c:pt>
                <c:pt idx="1191" formatCode="0.00E+00">
                  <c:v>1.7671764784873926E-5</c:v>
                </c:pt>
                <c:pt idx="1192" formatCode="0.00E+00">
                  <c:v>2.6847128766797066E-5</c:v>
                </c:pt>
                <c:pt idx="1193" formatCode="0.00E+00">
                  <c:v>4.8976632045590243E-5</c:v>
                </c:pt>
                <c:pt idx="1194" formatCode="0.00E+00">
                  <c:v>5.3011106686942332E-5</c:v>
                </c:pt>
                <c:pt idx="1195" formatCode="0.00E+00">
                  <c:v>1.4877444208892226E-5</c:v>
                </c:pt>
                <c:pt idx="1196" formatCode="0.00E+00">
                  <c:v>1.4518559900425223E-5</c:v>
                </c:pt>
                <c:pt idx="1197" formatCode="0.00E+00">
                  <c:v>2.7453121631874202E-5</c:v>
                </c:pt>
                <c:pt idx="1198" formatCode="0.00E+00">
                  <c:v>4.5217769066500822E-5</c:v>
                </c:pt>
                <c:pt idx="1199" formatCode="0.00E+00">
                  <c:v>1.6564884708309253E-5</c:v>
                </c:pt>
                <c:pt idx="1200" formatCode="0.00E+00">
                  <c:v>3.5664824517737956E-5</c:v>
                </c:pt>
                <c:pt idx="1201" formatCode="0.00E+00">
                  <c:v>2.7827561542087602E-5</c:v>
                </c:pt>
                <c:pt idx="1202" formatCode="0.00E+00">
                  <c:v>5.5474182259779234E-5</c:v>
                </c:pt>
                <c:pt idx="1203" formatCode="0.00E+00">
                  <c:v>9.8592019619730158E-6</c:v>
                </c:pt>
                <c:pt idx="1204">
                  <c:v>1.6966311608354934E-4</c:v>
                </c:pt>
                <c:pt idx="1205" formatCode="0.00E+00">
                  <c:v>6.8091030346093296E-5</c:v>
                </c:pt>
                <c:pt idx="1206" formatCode="0.00E+00">
                  <c:v>1.3891563291375945E-5</c:v>
                </c:pt>
                <c:pt idx="1207" formatCode="0.00E+00">
                  <c:v>4.4166914288460676E-6</c:v>
                </c:pt>
                <c:pt idx="1208" formatCode="0.00E+00">
                  <c:v>9.3999719341926268E-5</c:v>
                </c:pt>
                <c:pt idx="1209" formatCode="0.00E+00">
                  <c:v>4.5219227997904131E-6</c:v>
                </c:pt>
                <c:pt idx="1210" formatCode="0.00E+00">
                  <c:v>4.6931133298210704E-7</c:v>
                </c:pt>
                <c:pt idx="1211" formatCode="0.00E+00">
                  <c:v>1.9205360958842443E-5</c:v>
                </c:pt>
                <c:pt idx="1212" formatCode="0.00E+00">
                  <c:v>1.4891573434704826E-5</c:v>
                </c:pt>
                <c:pt idx="1213" formatCode="0.00E+00">
                  <c:v>1.6717986035637048E-5</c:v>
                </c:pt>
                <c:pt idx="1214" formatCode="0.00E+00">
                  <c:v>1.0918059989806024E-6</c:v>
                </c:pt>
                <c:pt idx="1215">
                  <c:v>1.5585855111496734E-4</c:v>
                </c:pt>
                <c:pt idx="1216" formatCode="0.00E+00">
                  <c:v>4.4656205390528425E-5</c:v>
                </c:pt>
                <c:pt idx="1217" formatCode="0.00E+00">
                  <c:v>1.4956034281383327E-5</c:v>
                </c:pt>
                <c:pt idx="1218" formatCode="0.00E+00">
                  <c:v>6.0650461359053849E-5</c:v>
                </c:pt>
                <c:pt idx="1219" formatCode="0.00E+00">
                  <c:v>4.9681512045104316E-5</c:v>
                </c:pt>
                <c:pt idx="1220" formatCode="0.00E+00">
                  <c:v>4.1420276924439583E-5</c:v>
                </c:pt>
                <c:pt idx="1221" formatCode="0.00E+00">
                  <c:v>3.1634931179336291E-5</c:v>
                </c:pt>
                <c:pt idx="1222">
                  <c:v>1.8592854800703837E-4</c:v>
                </c:pt>
                <c:pt idx="1223" formatCode="0.00E+00">
                  <c:v>2.6245537018413012E-5</c:v>
                </c:pt>
                <c:pt idx="1224" formatCode="0.00E+00">
                  <c:v>7.8312359616946646E-5</c:v>
                </c:pt>
                <c:pt idx="1225" formatCode="0.00E+00">
                  <c:v>1.4285912658622401E-5</c:v>
                </c:pt>
                <c:pt idx="1226" formatCode="0.00E+00">
                  <c:v>4.9420860474303123E-5</c:v>
                </c:pt>
                <c:pt idx="1227" formatCode="0.00E+00">
                  <c:v>3.839521602945561E-5</c:v>
                </c:pt>
                <c:pt idx="1228" formatCode="0.00E+00">
                  <c:v>1.22167101438263E-5</c:v>
                </c:pt>
                <c:pt idx="1229" formatCode="0.00E+00">
                  <c:v>7.3995521660870112E-5</c:v>
                </c:pt>
                <c:pt idx="1230" formatCode="0.00E+00">
                  <c:v>1.5513867949977039E-5</c:v>
                </c:pt>
                <c:pt idx="1231" formatCode="0.00E+00">
                  <c:v>8.0544344322692273E-5</c:v>
                </c:pt>
                <c:pt idx="1232" formatCode="0.00E+00">
                  <c:v>1.0960605939629822E-5</c:v>
                </c:pt>
                <c:pt idx="1233" formatCode="0.00E+00">
                  <c:v>3.0367472708960262E-5</c:v>
                </c:pt>
                <c:pt idx="1234" formatCode="0.00E+00">
                  <c:v>7.4450659525523814E-5</c:v>
                </c:pt>
                <c:pt idx="1235" formatCode="0.00E+00">
                  <c:v>3.6108360313891456E-5</c:v>
                </c:pt>
                <c:pt idx="1236" formatCode="0.00E+00">
                  <c:v>4.5490361549457934E-5</c:v>
                </c:pt>
                <c:pt idx="1237" formatCode="0.00E+00">
                  <c:v>2.9019018911980846E-5</c:v>
                </c:pt>
                <c:pt idx="1238" formatCode="0.00E+00">
                  <c:v>5.8669530383911741E-5</c:v>
                </c:pt>
                <c:pt idx="1239" formatCode="0.00E+00">
                  <c:v>5.2115181944332723E-6</c:v>
                </c:pt>
                <c:pt idx="1240">
                  <c:v>1.179361834394082E-4</c:v>
                </c:pt>
                <c:pt idx="1241" formatCode="0.00E+00">
                  <c:v>4.0348207996163743E-5</c:v>
                </c:pt>
                <c:pt idx="1242" formatCode="0.00E+00">
                  <c:v>8.0246316986597971E-5</c:v>
                </c:pt>
                <c:pt idx="1243" formatCode="0.00E+00">
                  <c:v>1.0298377106771E-5</c:v>
                </c:pt>
                <c:pt idx="1244" formatCode="0.00E+00">
                  <c:v>1.9753112692800254E-5</c:v>
                </c:pt>
                <c:pt idx="1245">
                  <c:v>1.5685684634484434E-4</c:v>
                </c:pt>
                <c:pt idx="1246" formatCode="0.00E+00">
                  <c:v>6.2301418300189908E-5</c:v>
                </c:pt>
                <c:pt idx="1247" formatCode="0.00E+00">
                  <c:v>1.676620599372133E-5</c:v>
                </c:pt>
                <c:pt idx="1248" formatCode="0.00E+00">
                  <c:v>8.8010643748442064E-5</c:v>
                </c:pt>
                <c:pt idx="1249" formatCode="0.00E+00">
                  <c:v>4.9052234307361833E-5</c:v>
                </c:pt>
                <c:pt idx="1250" formatCode="0.00E+00">
                  <c:v>4.0717943679473834E-5</c:v>
                </c:pt>
                <c:pt idx="1251" formatCode="0.00E+00">
                  <c:v>4.2386804913189083E-5</c:v>
                </c:pt>
                <c:pt idx="1252" formatCode="0.00E+00">
                  <c:v>9.7767326291059887E-5</c:v>
                </c:pt>
                <c:pt idx="1253" formatCode="0.00E+00">
                  <c:v>2.3544772814461243E-5</c:v>
                </c:pt>
                <c:pt idx="1254" formatCode="0.00E+00">
                  <c:v>4.5826491049392925E-5</c:v>
                </c:pt>
                <c:pt idx="1255" formatCode="0.00E+00">
                  <c:v>4.4656872030694691E-6</c:v>
                </c:pt>
                <c:pt idx="1256" formatCode="0.00E+00">
                  <c:v>5.1807883547872914E-5</c:v>
                </c:pt>
                <c:pt idx="1257" formatCode="0.00E+00">
                  <c:v>5.6810518474592312E-7</c:v>
                </c:pt>
                <c:pt idx="1258" formatCode="0.00E+00">
                  <c:v>1.7645321756102554E-5</c:v>
                </c:pt>
                <c:pt idx="1259" formatCode="0.00E+00">
                  <c:v>1.094229261137312E-5</c:v>
                </c:pt>
                <c:pt idx="1260">
                  <c:v>2.0764288809470516E-4</c:v>
                </c:pt>
                <c:pt idx="1261" formatCode="0.00E+00">
                  <c:v>2.1755305433562263E-5</c:v>
                </c:pt>
                <c:pt idx="1262" formatCode="0.00E+00">
                  <c:v>1.3949620739006545E-5</c:v>
                </c:pt>
                <c:pt idx="1263" formatCode="0.00E+00">
                  <c:v>5.4774158759990432E-5</c:v>
                </c:pt>
                <c:pt idx="1264" formatCode="0.00E+00">
                  <c:v>8.2189416966880439E-6</c:v>
                </c:pt>
                <c:pt idx="1265" formatCode="0.00E+00">
                  <c:v>4.22787082011581E-6</c:v>
                </c:pt>
                <c:pt idx="1266" formatCode="0.00E+00">
                  <c:v>7.782215039945251E-5</c:v>
                </c:pt>
                <c:pt idx="1267" formatCode="0.00E+00">
                  <c:v>7.4000319553841216E-5</c:v>
                </c:pt>
                <c:pt idx="1268" formatCode="0.00E+00">
                  <c:v>4.7411033235662131E-5</c:v>
                </c:pt>
                <c:pt idx="1269" formatCode="0.00E+00">
                  <c:v>1.0233059032681025E-5</c:v>
                </c:pt>
                <c:pt idx="1270" formatCode="0.00E+00">
                  <c:v>9.0516809486242711E-5</c:v>
                </c:pt>
                <c:pt idx="1271" formatCode="0.00E+00">
                  <c:v>3.1534081343434003E-5</c:v>
                </c:pt>
                <c:pt idx="1272" formatCode="0.00E+00">
                  <c:v>8.2221603337755147E-5</c:v>
                </c:pt>
                <c:pt idx="1273" formatCode="0.00E+00">
                  <c:v>2.0005800957731842E-6</c:v>
                </c:pt>
                <c:pt idx="1274">
                  <c:v>1.2782773563196101E-4</c:v>
                </c:pt>
                <c:pt idx="1275" formatCode="0.00E+00">
                  <c:v>8.4134541384061602E-6</c:v>
                </c:pt>
                <c:pt idx="1276" formatCode="0.00E+00">
                  <c:v>2.1212621075628744E-5</c:v>
                </c:pt>
                <c:pt idx="1277" formatCode="0.00E+00">
                  <c:v>4.0670042979974067E-5</c:v>
                </c:pt>
                <c:pt idx="1278" formatCode="0.00E+00">
                  <c:v>9.527398407120558E-5</c:v>
                </c:pt>
                <c:pt idx="1279" formatCode="0.00E+00">
                  <c:v>5.1136558948696524E-5</c:v>
                </c:pt>
                <c:pt idx="1280" formatCode="0.00E+00">
                  <c:v>4.2303297286706433E-5</c:v>
                </c:pt>
                <c:pt idx="1281" formatCode="0.00E+00">
                  <c:v>5.9017240141323535E-5</c:v>
                </c:pt>
                <c:pt idx="1282" formatCode="0.00E+00">
                  <c:v>6.9536834164499634E-5</c:v>
                </c:pt>
                <c:pt idx="1283" formatCode="0.00E+00">
                  <c:v>1.5746417397915854E-5</c:v>
                </c:pt>
                <c:pt idx="1284" formatCode="0.00E+00">
                  <c:v>2.6713682790605559E-5</c:v>
                </c:pt>
                <c:pt idx="1285" formatCode="0.00E+00">
                  <c:v>5.942331041265448E-5</c:v>
                </c:pt>
                <c:pt idx="1286" formatCode="0.00E+00">
                  <c:v>1.1814156118209129E-5</c:v>
                </c:pt>
                <c:pt idx="1287" formatCode="0.00E+00">
                  <c:v>1.9536687243446556E-5</c:v>
                </c:pt>
                <c:pt idx="1288" formatCode="0.00E+00">
                  <c:v>1.863164025654823E-5</c:v>
                </c:pt>
                <c:pt idx="1289" formatCode="0.00E+00">
                  <c:v>2.6634693305444775E-5</c:v>
                </c:pt>
                <c:pt idx="1290">
                  <c:v>1.2649751324218336E-4</c:v>
                </c:pt>
                <c:pt idx="1291" formatCode="0.00E+00">
                  <c:v>1.229121284063E-5</c:v>
                </c:pt>
                <c:pt idx="1292" formatCode="0.00E+00">
                  <c:v>9.5235124034805002E-5</c:v>
                </c:pt>
                <c:pt idx="1293" formatCode="0.00E+00">
                  <c:v>7.4776505795927502E-6</c:v>
                </c:pt>
                <c:pt idx="1294" formatCode="0.00E+00">
                  <c:v>4.9385512862551895E-5</c:v>
                </c:pt>
                <c:pt idx="1295" formatCode="0.00E+00">
                  <c:v>3.4771911679209525E-5</c:v>
                </c:pt>
                <c:pt idx="1296" formatCode="0.00E+00">
                  <c:v>6.4849128351801127E-5</c:v>
                </c:pt>
                <c:pt idx="1297" formatCode="0.00E+00">
                  <c:v>3.9753128449359903E-5</c:v>
                </c:pt>
                <c:pt idx="1298" formatCode="0.00E+00">
                  <c:v>1.2179508514521103E-5</c:v>
                </c:pt>
                <c:pt idx="1299" formatCode="0.00E+00">
                  <c:v>5.0380690043340856E-5</c:v>
                </c:pt>
                <c:pt idx="1300">
                  <c:v>1.0562891222068737E-4</c:v>
                </c:pt>
                <c:pt idx="1301" formatCode="0.00E+00">
                  <c:v>4.2792863910680575E-5</c:v>
                </c:pt>
                <c:pt idx="1302" formatCode="0.00E+00">
                  <c:v>1.11923688510909E-5</c:v>
                </c:pt>
                <c:pt idx="1303" formatCode="0.00E+00">
                  <c:v>2.7681394239280566E-5</c:v>
                </c:pt>
                <c:pt idx="1304" formatCode="0.00E+00">
                  <c:v>3.4219683743692001E-5</c:v>
                </c:pt>
                <c:pt idx="1305" formatCode="0.00E+00">
                  <c:v>3.6221013899676099E-5</c:v>
                </c:pt>
                <c:pt idx="1306" formatCode="0.00E+00">
                  <c:v>1.7045935886192901E-5</c:v>
                </c:pt>
                <c:pt idx="1307" formatCode="0.00E+00">
                  <c:v>6.739881214155402E-5</c:v>
                </c:pt>
                <c:pt idx="1308">
                  <c:v>1.8071914705975123E-4</c:v>
                </c:pt>
                <c:pt idx="1309" formatCode="0.00E+00">
                  <c:v>1.3280802026389829E-5</c:v>
                </c:pt>
                <c:pt idx="1310" formatCode="0.00E+00">
                  <c:v>8.3837575647489024E-6</c:v>
                </c:pt>
                <c:pt idx="1311" formatCode="0.00E+00">
                  <c:v>3.0417316080067027E-5</c:v>
                </c:pt>
                <c:pt idx="1312" formatCode="0.00E+00">
                  <c:v>5.2575559993601922E-5</c:v>
                </c:pt>
                <c:pt idx="1313">
                  <c:v>1.3612818653525034E-4</c:v>
                </c:pt>
                <c:pt idx="1314" formatCode="0.00E+00">
                  <c:v>1.4897274096720623E-5</c:v>
                </c:pt>
                <c:pt idx="1315" formatCode="0.00E+00">
                  <c:v>1.3348527618711254E-5</c:v>
                </c:pt>
                <c:pt idx="1316" formatCode="0.00E+00">
                  <c:v>5.0095824047283271E-5</c:v>
                </c:pt>
                <c:pt idx="1317" formatCode="0.00E+00">
                  <c:v>1.0990282717787035E-5</c:v>
                </c:pt>
                <c:pt idx="1318" formatCode="0.00E+00">
                  <c:v>1.4665741719453237E-5</c:v>
                </c:pt>
                <c:pt idx="1319" formatCode="0.00E+00">
                  <c:v>2.4279876003353212E-5</c:v>
                </c:pt>
                <c:pt idx="1320">
                  <c:v>1.2383894571539001E-4</c:v>
                </c:pt>
                <c:pt idx="1321" formatCode="0.00E+00">
                  <c:v>2.6744887678832756E-5</c:v>
                </c:pt>
                <c:pt idx="1322" formatCode="0.00E+00">
                  <c:v>3.3660188694027816E-5</c:v>
                </c:pt>
                <c:pt idx="1323" formatCode="0.00E+00">
                  <c:v>5.1476061115014023E-5</c:v>
                </c:pt>
                <c:pt idx="1324" formatCode="0.00E+00">
                  <c:v>1.0239838584561901E-5</c:v>
                </c:pt>
                <c:pt idx="1325" formatCode="0.00E+00">
                  <c:v>7.8461697414180517E-5</c:v>
                </c:pt>
                <c:pt idx="1326">
                  <c:v>1.20478069252422E-4</c:v>
                </c:pt>
                <c:pt idx="1327" formatCode="0.00E+00">
                  <c:v>1.4078970894129326E-8</c:v>
                </c:pt>
                <c:pt idx="1328" formatCode="0.00E+00">
                  <c:v>3.4109510411457594E-5</c:v>
                </c:pt>
                <c:pt idx="1329" formatCode="0.00E+00">
                  <c:v>6.1706551596248178E-5</c:v>
                </c:pt>
                <c:pt idx="1330" formatCode="0.00E+00">
                  <c:v>3.1661059215090983E-7</c:v>
                </c:pt>
                <c:pt idx="1331" formatCode="0.00E+00">
                  <c:v>3.8856223001603888E-6</c:v>
                </c:pt>
                <c:pt idx="1332" formatCode="0.00E+00">
                  <c:v>1.3998969262520037E-5</c:v>
                </c:pt>
                <c:pt idx="1333" formatCode="0.00E+00">
                  <c:v>5.8957867819424515E-5</c:v>
                </c:pt>
                <c:pt idx="1334" formatCode="0.00E+00">
                  <c:v>2.5420601471633256E-5</c:v>
                </c:pt>
                <c:pt idx="1335" formatCode="0.00E+00">
                  <c:v>6.3838414115573733E-6</c:v>
                </c:pt>
                <c:pt idx="1336" formatCode="0.00E+00">
                  <c:v>2.0584912820887053E-6</c:v>
                </c:pt>
                <c:pt idx="1337" formatCode="0.00E+00">
                  <c:v>2.5439610370759308E-5</c:v>
                </c:pt>
                <c:pt idx="1338" formatCode="0.00E+00">
                  <c:v>3.3301726686871612E-5</c:v>
                </c:pt>
                <c:pt idx="1339" formatCode="0.00E+00">
                  <c:v>2.5687643994502165E-5</c:v>
                </c:pt>
                <c:pt idx="1340" formatCode="0.00E+00">
                  <c:v>5.4869404693429232E-5</c:v>
                </c:pt>
                <c:pt idx="1341" formatCode="0.00E+00">
                  <c:v>4.1885540836619599E-5</c:v>
                </c:pt>
                <c:pt idx="1342" formatCode="0.00E+00">
                  <c:v>1.7755186822727703E-5</c:v>
                </c:pt>
                <c:pt idx="1343" formatCode="0.00E+00">
                  <c:v>2.0871310525123563E-5</c:v>
                </c:pt>
                <c:pt idx="1344" formatCode="0.00E+00">
                  <c:v>1.02342120996191E-5</c:v>
                </c:pt>
                <c:pt idx="1345" formatCode="0.00E+00">
                  <c:v>6.3747125796575679E-6</c:v>
                </c:pt>
                <c:pt idx="1346" formatCode="0.00E+00">
                  <c:v>1.6193143671352531E-5</c:v>
                </c:pt>
                <c:pt idx="1347" formatCode="0.00E+00">
                  <c:v>3.8895211503742298E-6</c:v>
                </c:pt>
                <c:pt idx="1348" formatCode="0.00E+00">
                  <c:v>1.5390440355356227E-5</c:v>
                </c:pt>
                <c:pt idx="1349" formatCode="0.00E+00">
                  <c:v>7.0509306957432683E-5</c:v>
                </c:pt>
                <c:pt idx="1350">
                  <c:v>1.1535639260759528E-4</c:v>
                </c:pt>
                <c:pt idx="1351" formatCode="0.00E+00">
                  <c:v>5.6264849816150034E-6</c:v>
                </c:pt>
                <c:pt idx="1352" formatCode="0.00E+00">
                  <c:v>5.2004838605934469E-5</c:v>
                </c:pt>
                <c:pt idx="1353" formatCode="0.00E+00">
                  <c:v>2.2180063621993983E-5</c:v>
                </c:pt>
                <c:pt idx="1354" formatCode="0.00E+00">
                  <c:v>4.2733774910472289E-5</c:v>
                </c:pt>
                <c:pt idx="1355">
                  <c:v>1.2903820049462762E-4</c:v>
                </c:pt>
                <c:pt idx="1356" formatCode="0.00E+00">
                  <c:v>4.1075258813899798E-5</c:v>
                </c:pt>
                <c:pt idx="1357" formatCode="0.00E+00">
                  <c:v>1.2370587480383722E-5</c:v>
                </c:pt>
                <c:pt idx="1358" formatCode="0.00E+00">
                  <c:v>7.192910433278342E-6</c:v>
                </c:pt>
                <c:pt idx="1359" formatCode="0.00E+00">
                  <c:v>2.2407729780646864E-5</c:v>
                </c:pt>
                <c:pt idx="1360" formatCode="0.00E+00">
                  <c:v>5.732641550926759E-5</c:v>
                </c:pt>
                <c:pt idx="1361" formatCode="0.00E+00">
                  <c:v>4.6562176880582513E-5</c:v>
                </c:pt>
                <c:pt idx="1362" formatCode="0.00E+00">
                  <c:v>7.4142528723342994E-7</c:v>
                </c:pt>
                <c:pt idx="1363" formatCode="0.00E+00">
                  <c:v>4.1639013370964365E-6</c:v>
                </c:pt>
                <c:pt idx="1364" formatCode="0.00E+00">
                  <c:v>8.4833700350057874E-5</c:v>
                </c:pt>
                <c:pt idx="1365" formatCode="0.00E+00">
                  <c:v>1.9420836851631944E-5</c:v>
                </c:pt>
                <c:pt idx="1366" formatCode="0.00E+00">
                  <c:v>2.0992786691976411E-6</c:v>
                </c:pt>
                <c:pt idx="1367" formatCode="0.00E+00">
                  <c:v>8.1742309332056691E-5</c:v>
                </c:pt>
                <c:pt idx="1368" formatCode="0.00E+00">
                  <c:v>7.1488940445411688E-6</c:v>
                </c:pt>
                <c:pt idx="1369" formatCode="0.00E+00">
                  <c:v>9.5636868265299621E-6</c:v>
                </c:pt>
                <c:pt idx="1370" formatCode="0.00E+00">
                  <c:v>5.0330586723940944E-5</c:v>
                </c:pt>
                <c:pt idx="1371" formatCode="0.00E+00">
                  <c:v>3.039823345671166E-6</c:v>
                </c:pt>
                <c:pt idx="1372" formatCode="0.00E+00">
                  <c:v>3.4687747389453015E-5</c:v>
                </c:pt>
                <c:pt idx="1373" formatCode="0.00E+00">
                  <c:v>2.3247303174694001E-5</c:v>
                </c:pt>
                <c:pt idx="1374" formatCode="0.00E+00">
                  <c:v>4.2110974576464724E-5</c:v>
                </c:pt>
                <c:pt idx="1375" formatCode="0.00E+00">
                  <c:v>6.4009819601543472E-6</c:v>
                </c:pt>
                <c:pt idx="1376" formatCode="0.00E+00">
                  <c:v>3.3774418677492563E-5</c:v>
                </c:pt>
                <c:pt idx="1377" formatCode="0.00E+00">
                  <c:v>3.1239341514113562E-5</c:v>
                </c:pt>
                <c:pt idx="1378" formatCode="0.00E+00">
                  <c:v>1.4270138665252245E-5</c:v>
                </c:pt>
                <c:pt idx="1379" formatCode="0.00E+00">
                  <c:v>2.5413046483511825E-6</c:v>
                </c:pt>
                <c:pt idx="1380" formatCode="0.00E+00">
                  <c:v>9.0612521340534564E-5</c:v>
                </c:pt>
                <c:pt idx="1381" formatCode="0.00E+00">
                  <c:v>3.8150992040533365E-5</c:v>
                </c:pt>
                <c:pt idx="1382">
                  <c:v>1.7635204574387904E-4</c:v>
                </c:pt>
                <c:pt idx="1383" formatCode="0.00E+00">
                  <c:v>1.9100710449324753E-5</c:v>
                </c:pt>
                <c:pt idx="1384" formatCode="0.00E+00">
                  <c:v>3.3494117419044925E-6</c:v>
                </c:pt>
                <c:pt idx="1385" formatCode="0.00E+00">
                  <c:v>4.6906328409662096E-5</c:v>
                </c:pt>
                <c:pt idx="1386" formatCode="0.00E+00">
                  <c:v>1.5293179845322354E-5</c:v>
                </c:pt>
                <c:pt idx="1387" formatCode="0.00E+00">
                  <c:v>2.4915660300727142E-5</c:v>
                </c:pt>
                <c:pt idx="1388" formatCode="0.00E+00">
                  <c:v>4.7925653217359704E-6</c:v>
                </c:pt>
                <c:pt idx="1389" formatCode="0.00E+00">
                  <c:v>9.8642740619683429E-6</c:v>
                </c:pt>
                <c:pt idx="1390" formatCode="0.00E+00">
                  <c:v>1.5959723922688905E-5</c:v>
                </c:pt>
                <c:pt idx="1391" formatCode="0.00E+00">
                  <c:v>4.0915185407999802E-5</c:v>
                </c:pt>
                <c:pt idx="1392" formatCode="0.00E+00">
                  <c:v>1.3109553721032936E-5</c:v>
                </c:pt>
                <c:pt idx="1393" formatCode="0.00E+00">
                  <c:v>2.9281582279248181E-6</c:v>
                </c:pt>
                <c:pt idx="1394" formatCode="0.00E+00">
                  <c:v>6.5355928603896523E-5</c:v>
                </c:pt>
                <c:pt idx="1395" formatCode="0.00E+00">
                  <c:v>3.2114077867828096E-5</c:v>
                </c:pt>
                <c:pt idx="1396" formatCode="0.00E+00">
                  <c:v>2.9520328958258201E-5</c:v>
                </c:pt>
                <c:pt idx="1397" formatCode="0.00E+00">
                  <c:v>3.5574926718677994E-5</c:v>
                </c:pt>
                <c:pt idx="1398" formatCode="0.00E+00">
                  <c:v>2.5594511011665159E-5</c:v>
                </c:pt>
                <c:pt idx="1399" formatCode="0.00E+00">
                  <c:v>6.21340954841609E-5</c:v>
                </c:pt>
                <c:pt idx="1400" formatCode="0.00E+00">
                  <c:v>6.6892501368264324E-5</c:v>
                </c:pt>
                <c:pt idx="1401" formatCode="0.00E+00">
                  <c:v>4.4365015928239806E-6</c:v>
                </c:pt>
                <c:pt idx="1402" formatCode="0.00E+00">
                  <c:v>5.05258961080095E-5</c:v>
                </c:pt>
                <c:pt idx="1403" formatCode="0.00E+00">
                  <c:v>5.8558017147854301E-5</c:v>
                </c:pt>
                <c:pt idx="1404" formatCode="0.00E+00">
                  <c:v>1.4130177481737637E-5</c:v>
                </c:pt>
                <c:pt idx="1405" formatCode="0.00E+00">
                  <c:v>8.0011312840018939E-6</c:v>
                </c:pt>
                <c:pt idx="1406" formatCode="0.00E+00">
                  <c:v>1.1225825193370946E-5</c:v>
                </c:pt>
                <c:pt idx="1407" formatCode="0.00E+00">
                  <c:v>1.6591719202693545E-5</c:v>
                </c:pt>
                <c:pt idx="1408" formatCode="0.00E+00">
                  <c:v>5.1530087103450324E-5</c:v>
                </c:pt>
                <c:pt idx="1409" formatCode="0.00E+00">
                  <c:v>6.3140723713728244E-7</c:v>
                </c:pt>
                <c:pt idx="1410" formatCode="0.00E+00">
                  <c:v>5.1187028740332904E-5</c:v>
                </c:pt>
                <c:pt idx="1411" formatCode="0.00E+00">
                  <c:v>1.4745032881327801E-5</c:v>
                </c:pt>
                <c:pt idx="1412" formatCode="0.00E+00">
                  <c:v>3.052747943422576E-5</c:v>
                </c:pt>
                <c:pt idx="1413" formatCode="0.00E+00">
                  <c:v>1.8014887661901544E-5</c:v>
                </c:pt>
                <c:pt idx="1414" formatCode="0.00E+00">
                  <c:v>8.0325238930015839E-6</c:v>
                </c:pt>
                <c:pt idx="1415" formatCode="0.00E+00">
                  <c:v>6.1947913346867194E-5</c:v>
                </c:pt>
                <c:pt idx="1416" formatCode="0.00E+00">
                  <c:v>2.1903194129055462E-5</c:v>
                </c:pt>
                <c:pt idx="1417" formatCode="0.00E+00">
                  <c:v>1.2715751810682734E-5</c:v>
                </c:pt>
                <c:pt idx="1418" formatCode="0.00E+00">
                  <c:v>5.1050663810798894E-7</c:v>
                </c:pt>
                <c:pt idx="1419" formatCode="0.00E+00">
                  <c:v>3.1513837733917793E-5</c:v>
                </c:pt>
                <c:pt idx="1420" formatCode="0.00E+00">
                  <c:v>1.2970314034010126E-5</c:v>
                </c:pt>
                <c:pt idx="1421" formatCode="0.00E+00">
                  <c:v>6.8711653693584436E-6</c:v>
                </c:pt>
                <c:pt idx="1422" formatCode="0.00E+00">
                  <c:v>4.6477172041729003E-5</c:v>
                </c:pt>
                <c:pt idx="1423" formatCode="0.00E+00">
                  <c:v>1.1231860705679226E-5</c:v>
                </c:pt>
                <c:pt idx="1424" formatCode="0.00E+00">
                  <c:v>3.4556148496488454E-5</c:v>
                </c:pt>
                <c:pt idx="1425" formatCode="0.00E+00">
                  <c:v>4.4245203660393801E-5</c:v>
                </c:pt>
                <c:pt idx="1426" formatCode="0.00E+00">
                  <c:v>1.9897273031953349E-6</c:v>
                </c:pt>
                <c:pt idx="1427" formatCode="0.00E+00">
                  <c:v>3.8098008443509882E-5</c:v>
                </c:pt>
                <c:pt idx="1428" formatCode="0.00E+00">
                  <c:v>6.2449200546807335E-5</c:v>
                </c:pt>
                <c:pt idx="1429" formatCode="0.00E+00">
                  <c:v>1.6086041678698831E-5</c:v>
                </c:pt>
                <c:pt idx="1430" formatCode="0.00E+00">
                  <c:v>7.6067800354669829E-5</c:v>
                </c:pt>
                <c:pt idx="1431" formatCode="0.00E+00">
                  <c:v>2.2500516539173676E-5</c:v>
                </c:pt>
                <c:pt idx="1432" formatCode="0.00E+00">
                  <c:v>7.34609881390228E-5</c:v>
                </c:pt>
                <c:pt idx="1433" formatCode="0.00E+00">
                  <c:v>6.329121158365133E-5</c:v>
                </c:pt>
                <c:pt idx="1434" formatCode="0.00E+00">
                  <c:v>2.278729605966908E-5</c:v>
                </c:pt>
                <c:pt idx="1435" formatCode="0.00E+00">
                  <c:v>4.1731363063174003E-6</c:v>
                </c:pt>
                <c:pt idx="1436" formatCode="0.00E+00">
                  <c:v>3.4200385200326393E-5</c:v>
                </c:pt>
                <c:pt idx="1437" formatCode="0.00E+00">
                  <c:v>4.3977731612254499E-5</c:v>
                </c:pt>
                <c:pt idx="1438" formatCode="0.00E+00">
                  <c:v>3.8559143663657672E-5</c:v>
                </c:pt>
                <c:pt idx="1439" formatCode="0.00E+00">
                  <c:v>3.3363808497511452E-5</c:v>
                </c:pt>
                <c:pt idx="1440" formatCode="0.00E+00">
                  <c:v>5.3126009800147631E-5</c:v>
                </c:pt>
                <c:pt idx="1441" formatCode="0.00E+00">
                  <c:v>5.2575514479423581E-6</c:v>
                </c:pt>
                <c:pt idx="1442" formatCode="0.00E+00">
                  <c:v>3.4013727434402882E-6</c:v>
                </c:pt>
                <c:pt idx="1443" formatCode="0.00E+00">
                  <c:v>9.8353215572823282E-7</c:v>
                </c:pt>
                <c:pt idx="1444" formatCode="0.00E+00">
                  <c:v>1.3547868411260253E-5</c:v>
                </c:pt>
                <c:pt idx="1445">
                  <c:v>1.1354029946097436E-4</c:v>
                </c:pt>
                <c:pt idx="1446" formatCode="0.00E+00">
                  <c:v>1.7354007041791923E-6</c:v>
                </c:pt>
                <c:pt idx="1447" formatCode="0.00E+00">
                  <c:v>3.9868933050334652E-5</c:v>
                </c:pt>
                <c:pt idx="1448" formatCode="0.00E+00">
                  <c:v>6.4126571878669053E-8</c:v>
                </c:pt>
                <c:pt idx="1449" formatCode="0.00E+00">
                  <c:v>1.580254635720745E-5</c:v>
                </c:pt>
                <c:pt idx="1450" formatCode="0.00E+00">
                  <c:v>8.0691122422823849E-5</c:v>
                </c:pt>
                <c:pt idx="1451" formatCode="0.00E+00">
                  <c:v>7.8235907760687422E-6</c:v>
                </c:pt>
                <c:pt idx="1452" formatCode="0.00E+00">
                  <c:v>7.9151476180806125E-6</c:v>
                </c:pt>
                <c:pt idx="1453" formatCode="0.00E+00">
                  <c:v>1.1528439835013354E-7</c:v>
                </c:pt>
                <c:pt idx="1454" formatCode="0.00E+00">
                  <c:v>1.2288685414268636E-5</c:v>
                </c:pt>
                <c:pt idx="1455" formatCode="0.00E+00">
                  <c:v>3.0997170806442051E-5</c:v>
                </c:pt>
                <c:pt idx="1456" formatCode="0.00E+00">
                  <c:v>1.6763791813418457E-5</c:v>
                </c:pt>
                <c:pt idx="1457" formatCode="0.00E+00">
                  <c:v>1.2617369028690101E-5</c:v>
                </c:pt>
                <c:pt idx="1458" formatCode="0.00E+00">
                  <c:v>8.1427200909462533E-6</c:v>
                </c:pt>
                <c:pt idx="1459" formatCode="0.00E+00">
                  <c:v>9.1532626745479388E-6</c:v>
                </c:pt>
                <c:pt idx="1460" formatCode="0.00E+00">
                  <c:v>4.6380905750938742E-5</c:v>
                </c:pt>
                <c:pt idx="1461" formatCode="0.00E+00">
                  <c:v>2.0732265434110006E-7</c:v>
                </c:pt>
                <c:pt idx="1462" formatCode="0.00E+00">
                  <c:v>5.0027516033383756E-5</c:v>
                </c:pt>
                <c:pt idx="1463" formatCode="0.00E+00">
                  <c:v>1.302968064161144E-5</c:v>
                </c:pt>
                <c:pt idx="1464" formatCode="0.00E+00">
                  <c:v>9.1033137129252758E-5</c:v>
                </c:pt>
                <c:pt idx="1465" formatCode="0.00E+00">
                  <c:v>2.8294376550072465E-5</c:v>
                </c:pt>
                <c:pt idx="1466" formatCode="0.00E+00">
                  <c:v>7.2590631155936606E-6</c:v>
                </c:pt>
                <c:pt idx="1467" formatCode="0.00E+00">
                  <c:v>7.945746197631691E-5</c:v>
                </c:pt>
                <c:pt idx="1468" formatCode="0.00E+00">
                  <c:v>1.6336461815235756E-5</c:v>
                </c:pt>
                <c:pt idx="1469" formatCode="0.00E+00">
                  <c:v>3.3465832655399612E-5</c:v>
                </c:pt>
                <c:pt idx="1470" formatCode="0.00E+00">
                  <c:v>2.7066303580250698E-5</c:v>
                </c:pt>
                <c:pt idx="1471" formatCode="0.00E+00">
                  <c:v>2.1050294763434035E-5</c:v>
                </c:pt>
                <c:pt idx="1472" formatCode="0.00E+00">
                  <c:v>5.6505066508636484E-5</c:v>
                </c:pt>
                <c:pt idx="1473" formatCode="0.00E+00">
                  <c:v>4.0623448269746369E-5</c:v>
                </c:pt>
                <c:pt idx="1474" formatCode="0.00E+00">
                  <c:v>1.5956343291910629E-5</c:v>
                </c:pt>
                <c:pt idx="1475" formatCode="0.00E+00">
                  <c:v>4.2608059021248852E-7</c:v>
                </c:pt>
                <c:pt idx="1476" formatCode="0.00E+00">
                  <c:v>8.2468236186501404E-6</c:v>
                </c:pt>
                <c:pt idx="1477" formatCode="0.00E+00">
                  <c:v>5.4463658554396935E-6</c:v>
                </c:pt>
                <c:pt idx="1478" formatCode="0.00E+00">
                  <c:v>8.8479673382859182E-6</c:v>
                </c:pt>
                <c:pt idx="1479" formatCode="0.00E+00">
                  <c:v>2.3906720964765144E-5</c:v>
                </c:pt>
                <c:pt idx="1480" formatCode="0.00E+00">
                  <c:v>2.6340736382414181E-5</c:v>
                </c:pt>
                <c:pt idx="1481" formatCode="0.00E+00">
                  <c:v>7.6509340623932904E-5</c:v>
                </c:pt>
                <c:pt idx="1482" formatCode="0.00E+00">
                  <c:v>1.5386186962394501E-5</c:v>
                </c:pt>
                <c:pt idx="1483" formatCode="0.00E+00">
                  <c:v>1.0610024053493118E-5</c:v>
                </c:pt>
                <c:pt idx="1484" formatCode="0.00E+00">
                  <c:v>4.8231402948241676E-6</c:v>
                </c:pt>
                <c:pt idx="1485" formatCode="0.00E+00">
                  <c:v>5.1405318199775096E-5</c:v>
                </c:pt>
                <c:pt idx="1486" formatCode="0.00E+00">
                  <c:v>2.4965090451470657E-5</c:v>
                </c:pt>
                <c:pt idx="1487" formatCode="0.00E+00">
                  <c:v>3.3907239218635365E-5</c:v>
                </c:pt>
                <c:pt idx="1488" formatCode="0.00E+00">
                  <c:v>3.5402301279069629E-5</c:v>
                </c:pt>
                <c:pt idx="1489" formatCode="0.00E+00">
                  <c:v>2.3925533204614802E-5</c:v>
                </c:pt>
                <c:pt idx="1490" formatCode="0.00E+00">
                  <c:v>6.6408012531631405E-6</c:v>
                </c:pt>
                <c:pt idx="1491" formatCode="0.00E+00">
                  <c:v>5.0683212469991832E-5</c:v>
                </c:pt>
                <c:pt idx="1492" formatCode="0.00E+00">
                  <c:v>5.6052876840468646E-5</c:v>
                </c:pt>
                <c:pt idx="1493" formatCode="0.00E+00">
                  <c:v>4.5932690025280973E-5</c:v>
                </c:pt>
                <c:pt idx="1494" formatCode="0.00E+00">
                  <c:v>6.9628373097069534E-6</c:v>
                </c:pt>
                <c:pt idx="1495" formatCode="0.00E+00">
                  <c:v>1.1954700767154938E-7</c:v>
                </c:pt>
                <c:pt idx="1496" formatCode="0.00E+00">
                  <c:v>5.6472270173953309E-5</c:v>
                </c:pt>
                <c:pt idx="1497" formatCode="0.00E+00">
                  <c:v>2.9421678987673718E-6</c:v>
                </c:pt>
                <c:pt idx="1498" formatCode="0.00E+00">
                  <c:v>1.9732630332340645E-5</c:v>
                </c:pt>
                <c:pt idx="1499" formatCode="0.00E+00">
                  <c:v>3.7918979569629728E-5</c:v>
                </c:pt>
                <c:pt idx="1500" formatCode="0.00E+00">
                  <c:v>3.2061536117433491E-5</c:v>
                </c:pt>
                <c:pt idx="1501" formatCode="0.00E+00">
                  <c:v>4.6280696730433524E-5</c:v>
                </c:pt>
                <c:pt idx="1502" formatCode="0.00E+00">
                  <c:v>5.568857396093433E-6</c:v>
                </c:pt>
                <c:pt idx="1503" formatCode="0.00E+00">
                  <c:v>2.4561614736660601E-5</c:v>
                </c:pt>
                <c:pt idx="1504" formatCode="0.00E+00">
                  <c:v>6.268444395134392E-5</c:v>
                </c:pt>
                <c:pt idx="1505" formatCode="0.00E+00">
                  <c:v>4.1599081444419493E-5</c:v>
                </c:pt>
                <c:pt idx="1506" formatCode="0.00E+00">
                  <c:v>3.7074641344963293E-5</c:v>
                </c:pt>
                <c:pt idx="1507" formatCode="0.00E+00">
                  <c:v>1.5756787159573122E-6</c:v>
                </c:pt>
                <c:pt idx="1508" formatCode="0.00E+00">
                  <c:v>1.7927518427681734E-5</c:v>
                </c:pt>
                <c:pt idx="1509" formatCode="0.00E+00">
                  <c:v>1.2577473519400526E-5</c:v>
                </c:pt>
                <c:pt idx="1510">
                  <c:v>1.0562989833295418E-4</c:v>
                </c:pt>
                <c:pt idx="1511" formatCode="0.00E+00">
                  <c:v>2.087976975099306E-5</c:v>
                </c:pt>
                <c:pt idx="1512" formatCode="0.00E+00">
                  <c:v>9.3843439241475727E-5</c:v>
                </c:pt>
                <c:pt idx="1513" formatCode="0.00E+00">
                  <c:v>3.0820094409475198E-5</c:v>
                </c:pt>
                <c:pt idx="1514" formatCode="0.00E+00">
                  <c:v>2.0619434751610499E-5</c:v>
                </c:pt>
                <c:pt idx="1515" formatCode="0.00E+00">
                  <c:v>9.0748636154319522E-5</c:v>
                </c:pt>
                <c:pt idx="1516" formatCode="0.00E+00">
                  <c:v>3.2695506214401863E-5</c:v>
                </c:pt>
                <c:pt idx="1517" formatCode="0.00E+00">
                  <c:v>2.1138756276410406E-5</c:v>
                </c:pt>
                <c:pt idx="1518" formatCode="0.00E+00">
                  <c:v>3.5232610929728414E-5</c:v>
                </c:pt>
                <c:pt idx="1519" formatCode="0.00E+00">
                  <c:v>3.4045455522381652E-5</c:v>
                </c:pt>
                <c:pt idx="1520" formatCode="0.00E+00">
                  <c:v>2.2077534400996462E-5</c:v>
                </c:pt>
                <c:pt idx="1521" formatCode="0.00E+00">
                  <c:v>9.2174035694125548E-6</c:v>
                </c:pt>
                <c:pt idx="1522" formatCode="0.00E+00">
                  <c:v>8.5049005285406802E-5</c:v>
                </c:pt>
                <c:pt idx="1523" formatCode="0.00E+00">
                  <c:v>1.0777262004984799E-5</c:v>
                </c:pt>
                <c:pt idx="1524" formatCode="0.00E+00">
                  <c:v>4.8274929387420714E-5</c:v>
                </c:pt>
                <c:pt idx="1525" formatCode="0.00E+00">
                  <c:v>3.9064766688411014E-6</c:v>
                </c:pt>
                <c:pt idx="1526" formatCode="0.00E+00">
                  <c:v>7.3247709189986723E-5</c:v>
                </c:pt>
                <c:pt idx="1527" formatCode="0.00E+00">
                  <c:v>1.9287702710388553E-5</c:v>
                </c:pt>
                <c:pt idx="1528" formatCode="0.00E+00">
                  <c:v>9.5187149968157245E-5</c:v>
                </c:pt>
                <c:pt idx="1529" formatCode="0.00E+00">
                  <c:v>3.2039559607081073E-6</c:v>
                </c:pt>
                <c:pt idx="1530">
                  <c:v>1.1379234015382722E-4</c:v>
                </c:pt>
                <c:pt idx="1531" formatCode="0.00E+00">
                  <c:v>1.6327235346434254E-5</c:v>
                </c:pt>
                <c:pt idx="1532" formatCode="0.00E+00">
                  <c:v>3.9987543228251302E-6</c:v>
                </c:pt>
                <c:pt idx="1533" formatCode="0.00E+00">
                  <c:v>5.0478177185512912E-5</c:v>
                </c:pt>
                <c:pt idx="1534" formatCode="0.00E+00">
                  <c:v>4.2084233760204823E-5</c:v>
                </c:pt>
                <c:pt idx="1535" formatCode="0.00E+00">
                  <c:v>4.7851382757666883E-5</c:v>
                </c:pt>
                <c:pt idx="1536" formatCode="0.00E+00">
                  <c:v>9.1900067999235241E-5</c:v>
                </c:pt>
                <c:pt idx="1537" formatCode="0.00E+00">
                  <c:v>7.2724471640887102E-5</c:v>
                </c:pt>
                <c:pt idx="1538" formatCode="0.00E+00">
                  <c:v>2.6993411471011202E-5</c:v>
                </c:pt>
                <c:pt idx="1539" formatCode="0.00E+00">
                  <c:v>1.204041640106783E-6</c:v>
                </c:pt>
                <c:pt idx="1540" formatCode="0.00E+00">
                  <c:v>7.8085647094695775E-5</c:v>
                </c:pt>
                <c:pt idx="1541" formatCode="0.00E+00">
                  <c:v>3.4464296451514887E-5</c:v>
                </c:pt>
                <c:pt idx="1542" formatCode="0.00E+00">
                  <c:v>2.2542015181278681E-5</c:v>
                </c:pt>
                <c:pt idx="1543" formatCode="0.00E+00">
                  <c:v>4.0278486101161022E-5</c:v>
                </c:pt>
                <c:pt idx="1544" formatCode="0.00E+00">
                  <c:v>4.2558483380837813E-5</c:v>
                </c:pt>
                <c:pt idx="1545" formatCode="0.00E+00">
                  <c:v>9.8913080235193553E-6</c:v>
                </c:pt>
                <c:pt idx="1546" formatCode="0.00E+00">
                  <c:v>1.248970828245224E-5</c:v>
                </c:pt>
                <c:pt idx="1547" formatCode="0.00E+00">
                  <c:v>2.5478364215287154E-5</c:v>
                </c:pt>
                <c:pt idx="1548" formatCode="0.00E+00">
                  <c:v>4.3828734463567304E-5</c:v>
                </c:pt>
                <c:pt idx="1549" formatCode="0.00E+00">
                  <c:v>1.6585204558433636E-5</c:v>
                </c:pt>
                <c:pt idx="1550" formatCode="0.00E+00">
                  <c:v>3.0191428104566343E-5</c:v>
                </c:pt>
                <c:pt idx="1551" formatCode="0.00E+00">
                  <c:v>1.948795220949205E-5</c:v>
                </c:pt>
                <c:pt idx="1552" formatCode="0.00E+00">
                  <c:v>5.6174716142952314E-5</c:v>
                </c:pt>
                <c:pt idx="1553" formatCode="0.00E+00">
                  <c:v>2.6504543356448799E-5</c:v>
                </c:pt>
                <c:pt idx="1554" formatCode="0.00E+00">
                  <c:v>4.555088798235111E-6</c:v>
                </c:pt>
                <c:pt idx="1555" formatCode="0.00E+00">
                  <c:v>4.2169361226101523E-5</c:v>
                </c:pt>
                <c:pt idx="1556" formatCode="0.00E+00">
                  <c:v>4.7111326913709519E-5</c:v>
                </c:pt>
                <c:pt idx="1557" formatCode="0.00E+00">
                  <c:v>1.5511163518757641E-5</c:v>
                </c:pt>
                <c:pt idx="1558" formatCode="0.00E+00">
                  <c:v>1.9732164543052953E-5</c:v>
                </c:pt>
                <c:pt idx="1559" formatCode="0.00E+00">
                  <c:v>2.3696932222510664E-5</c:v>
                </c:pt>
                <c:pt idx="1560" formatCode="0.00E+00">
                  <c:v>8.1657686755564496E-6</c:v>
                </c:pt>
                <c:pt idx="1561" formatCode="0.00E+00">
                  <c:v>5.8669958093879998E-6</c:v>
                </c:pt>
                <c:pt idx="1562" formatCode="0.00E+00">
                  <c:v>6.4589450837616562E-5</c:v>
                </c:pt>
                <c:pt idx="1563" formatCode="0.00E+00">
                  <c:v>1.287203004503093E-5</c:v>
                </c:pt>
                <c:pt idx="1564" formatCode="0.00E+00">
                  <c:v>2.7522714497877775E-6</c:v>
                </c:pt>
                <c:pt idx="1565" formatCode="0.00E+00">
                  <c:v>2.0202016711551578E-6</c:v>
                </c:pt>
                <c:pt idx="1566" formatCode="0.00E+00">
                  <c:v>3.5844250992285777E-5</c:v>
                </c:pt>
                <c:pt idx="1567" formatCode="0.00E+00">
                  <c:v>1.6530631378936346E-5</c:v>
                </c:pt>
                <c:pt idx="1568" formatCode="0.00E+00">
                  <c:v>2.31081309803389E-5</c:v>
                </c:pt>
                <c:pt idx="1569" formatCode="0.00E+00">
                  <c:v>7.541572437849468E-6</c:v>
                </c:pt>
                <c:pt idx="1570" formatCode="0.00E+00">
                  <c:v>4.6685595918008579E-6</c:v>
                </c:pt>
                <c:pt idx="1571" formatCode="0.00E+00">
                  <c:v>1.2553412205394101E-5</c:v>
                </c:pt>
                <c:pt idx="1572" formatCode="0.00E+00">
                  <c:v>2.0872903729319423E-5</c:v>
                </c:pt>
                <c:pt idx="1573" formatCode="0.00E+00">
                  <c:v>4.9796387135200547E-5</c:v>
                </c:pt>
                <c:pt idx="1574" formatCode="0.00E+00">
                  <c:v>1.1416185430623527E-5</c:v>
                </c:pt>
                <c:pt idx="1575" formatCode="0.00E+00">
                  <c:v>3.607240435664296E-6</c:v>
                </c:pt>
                <c:pt idx="1576" formatCode="0.00E+00">
                  <c:v>1.9167660835919648E-5</c:v>
                </c:pt>
                <c:pt idx="1577" formatCode="0.00E+00">
                  <c:v>2.1859202713824922E-6</c:v>
                </c:pt>
                <c:pt idx="1578" formatCode="0.00E+00">
                  <c:v>6.5438445214351408E-5</c:v>
                </c:pt>
                <c:pt idx="1579" formatCode="0.00E+00">
                  <c:v>1.2202383585915324E-5</c:v>
                </c:pt>
                <c:pt idx="1580" formatCode="0.00E+00">
                  <c:v>2.9461906661891782E-5</c:v>
                </c:pt>
                <c:pt idx="1581" formatCode="0.00E+00">
                  <c:v>3.9775750614817499E-6</c:v>
                </c:pt>
                <c:pt idx="1582" formatCode="0.00E+00">
                  <c:v>2.5821776400733889E-6</c:v>
                </c:pt>
                <c:pt idx="1583" formatCode="0.00E+00">
                  <c:v>6.7680117509108246E-6</c:v>
                </c:pt>
                <c:pt idx="1584" formatCode="0.00E+00">
                  <c:v>6.6872132424654595E-5</c:v>
                </c:pt>
                <c:pt idx="1585" formatCode="0.00E+00">
                  <c:v>3.9997303715683899E-5</c:v>
                </c:pt>
                <c:pt idx="1586" formatCode="0.00E+00">
                  <c:v>2.5841966028762411E-5</c:v>
                </c:pt>
                <c:pt idx="1587" formatCode="0.00E+00">
                  <c:v>4.2197684174007775E-5</c:v>
                </c:pt>
                <c:pt idx="1588" formatCode="0.00E+00">
                  <c:v>1.5733937996510827E-5</c:v>
                </c:pt>
                <c:pt idx="1589" formatCode="0.00E+00">
                  <c:v>2.1411693657314682E-5</c:v>
                </c:pt>
                <c:pt idx="1590" formatCode="0.00E+00">
                  <c:v>8.7032323666825068E-6</c:v>
                </c:pt>
                <c:pt idx="1591" formatCode="0.00E+00">
                  <c:v>1.8228114961148339E-6</c:v>
                </c:pt>
                <c:pt idx="1592" formatCode="0.00E+00">
                  <c:v>8.6635761516071271E-5</c:v>
                </c:pt>
                <c:pt idx="1593" formatCode="0.00E+00">
                  <c:v>7.7096449638994178E-5</c:v>
                </c:pt>
                <c:pt idx="1594" formatCode="0.00E+00">
                  <c:v>1.6932260729681131E-5</c:v>
                </c:pt>
                <c:pt idx="1595" formatCode="0.00E+00">
                  <c:v>9.3084645999314106E-5</c:v>
                </c:pt>
                <c:pt idx="1596" formatCode="0.00E+00">
                  <c:v>2.217906326017805E-5</c:v>
                </c:pt>
                <c:pt idx="1597" formatCode="0.00E+00">
                  <c:v>2.6839979492344622E-5</c:v>
                </c:pt>
                <c:pt idx="1598" formatCode="0.00E+00">
                  <c:v>2.6295718875237663E-5</c:v>
                </c:pt>
                <c:pt idx="1599" formatCode="0.00E+00">
                  <c:v>1.3113947756989301E-5</c:v>
                </c:pt>
                <c:pt idx="1600" formatCode="0.00E+00">
                  <c:v>6.1585723860853013E-5</c:v>
                </c:pt>
                <c:pt idx="1601" formatCode="0.00E+00">
                  <c:v>2.6685589887291956E-5</c:v>
                </c:pt>
                <c:pt idx="1602" formatCode="0.00E+00">
                  <c:v>1.7153670007285343E-5</c:v>
                </c:pt>
                <c:pt idx="1603" formatCode="0.00E+00">
                  <c:v>4.5030324206827218E-5</c:v>
                </c:pt>
                <c:pt idx="1604" formatCode="0.00E+00">
                  <c:v>5.7510765913230315E-6</c:v>
                </c:pt>
                <c:pt idx="1605" formatCode="0.00E+00">
                  <c:v>4.3042670178820354E-6</c:v>
                </c:pt>
                <c:pt idx="1606" formatCode="0.00E+00">
                  <c:v>2.7388677384368987E-5</c:v>
                </c:pt>
                <c:pt idx="1607" formatCode="0.00E+00">
                  <c:v>1.9365073376656353E-5</c:v>
                </c:pt>
                <c:pt idx="1608" formatCode="0.00E+00">
                  <c:v>2.0529427124891012E-6</c:v>
                </c:pt>
                <c:pt idx="1609" formatCode="0.00E+00">
                  <c:v>1.2470502972963601E-5</c:v>
                </c:pt>
                <c:pt idx="1610" formatCode="0.00E+00">
                  <c:v>6.8530999072120656E-5</c:v>
                </c:pt>
                <c:pt idx="1611" formatCode="0.00E+00">
                  <c:v>1.0121091829918527E-5</c:v>
                </c:pt>
                <c:pt idx="1612" formatCode="0.00E+00">
                  <c:v>1.8821347832785844E-5</c:v>
                </c:pt>
                <c:pt idx="1613" formatCode="0.00E+00">
                  <c:v>3.2839177746882515E-5</c:v>
                </c:pt>
                <c:pt idx="1614" formatCode="0.00E+00">
                  <c:v>2.4417891146213039E-5</c:v>
                </c:pt>
                <c:pt idx="1615" formatCode="0.00E+00">
                  <c:v>8.0803555069826488E-7</c:v>
                </c:pt>
                <c:pt idx="1616" formatCode="0.00E+00">
                  <c:v>1.7716532650430139E-5</c:v>
                </c:pt>
                <c:pt idx="1617" formatCode="0.00E+00">
                  <c:v>1.0529184242794431E-5</c:v>
                </c:pt>
                <c:pt idx="1618" formatCode="0.00E+00">
                  <c:v>5.5634349284988712E-5</c:v>
                </c:pt>
                <c:pt idx="1619" formatCode="0.00E+00">
                  <c:v>1.4213943100508298E-5</c:v>
                </c:pt>
                <c:pt idx="1620" formatCode="0.00E+00">
                  <c:v>2.8524216063303445E-5</c:v>
                </c:pt>
                <c:pt idx="1621" formatCode="0.00E+00">
                  <c:v>5.0471678429488394E-5</c:v>
                </c:pt>
                <c:pt idx="1622" formatCode="0.00E+00">
                  <c:v>1.2055174052667043E-5</c:v>
                </c:pt>
                <c:pt idx="1623" formatCode="0.00E+00">
                  <c:v>4.0149383367581995E-5</c:v>
                </c:pt>
                <c:pt idx="1624" formatCode="0.00E+00">
                  <c:v>5.0804128246205419E-6</c:v>
                </c:pt>
                <c:pt idx="1625" formatCode="0.00E+00">
                  <c:v>4.2946039224943157E-5</c:v>
                </c:pt>
                <c:pt idx="1626" formatCode="0.00E+00">
                  <c:v>5.7039907847091347E-5</c:v>
                </c:pt>
                <c:pt idx="1627" formatCode="0.00E+00">
                  <c:v>2.17220846141317E-5</c:v>
                </c:pt>
                <c:pt idx="1628" formatCode="0.00E+00">
                  <c:v>4.5412661093359348E-5</c:v>
                </c:pt>
                <c:pt idx="1629" formatCode="0.00E+00">
                  <c:v>2.0573325597823707E-6</c:v>
                </c:pt>
                <c:pt idx="1630" formatCode="0.00E+00">
                  <c:v>4.3675264758827402E-5</c:v>
                </c:pt>
                <c:pt idx="1631" formatCode="0.00E+00">
                  <c:v>2.3693025848652139E-5</c:v>
                </c:pt>
                <c:pt idx="1632" formatCode="0.00E+00">
                  <c:v>3.7365344472697009E-5</c:v>
                </c:pt>
                <c:pt idx="1633" formatCode="0.00E+00">
                  <c:v>2.3884990562685381E-5</c:v>
                </c:pt>
                <c:pt idx="1634" formatCode="0.00E+00">
                  <c:v>1.7975122763398242E-5</c:v>
                </c:pt>
                <c:pt idx="1635" formatCode="0.00E+00">
                  <c:v>2.0159367194719382E-5</c:v>
                </c:pt>
                <c:pt idx="1636" formatCode="0.00E+00">
                  <c:v>1.8672222013421031E-5</c:v>
                </c:pt>
                <c:pt idx="1637" formatCode="0.00E+00">
                  <c:v>1.9250538519653153E-5</c:v>
                </c:pt>
                <c:pt idx="1638" formatCode="0.00E+00">
                  <c:v>2.2396376601893063E-5</c:v>
                </c:pt>
                <c:pt idx="1639" formatCode="0.00E+00">
                  <c:v>3.3641795036555679E-5</c:v>
                </c:pt>
                <c:pt idx="1640" formatCode="0.00E+00">
                  <c:v>2.0485532127455599E-5</c:v>
                </c:pt>
                <c:pt idx="1641" formatCode="0.00E+00">
                  <c:v>3.1804835958723416E-5</c:v>
                </c:pt>
                <c:pt idx="1642" formatCode="0.00E+00">
                  <c:v>6.1239967294577394E-7</c:v>
                </c:pt>
                <c:pt idx="1643" formatCode="0.00E+00">
                  <c:v>1.3022598537043724E-5</c:v>
                </c:pt>
                <c:pt idx="1644" formatCode="0.00E+00">
                  <c:v>4.632983734591401E-6</c:v>
                </c:pt>
                <c:pt idx="1645" formatCode="0.00E+00">
                  <c:v>4.0188529099228881E-6</c:v>
                </c:pt>
                <c:pt idx="1646" formatCode="0.00E+00">
                  <c:v>2.271698703343831E-5</c:v>
                </c:pt>
                <c:pt idx="1647" formatCode="0.00E+00">
                  <c:v>6.667757082588919E-6</c:v>
                </c:pt>
                <c:pt idx="1648" formatCode="0.00E+00">
                  <c:v>7.3325345927072503E-5</c:v>
                </c:pt>
                <c:pt idx="1649" formatCode="0.00E+00">
                  <c:v>4.434274939535633E-6</c:v>
                </c:pt>
                <c:pt idx="1650" formatCode="0.00E+00">
                  <c:v>2.8380731672718343E-5</c:v>
                </c:pt>
                <c:pt idx="1651" formatCode="0.00E+00">
                  <c:v>1.9424160585220054E-5</c:v>
                </c:pt>
                <c:pt idx="1652" formatCode="0.00E+00">
                  <c:v>5.8746373076738276E-7</c:v>
                </c:pt>
                <c:pt idx="1653" formatCode="0.00E+00">
                  <c:v>1.342755238535973E-5</c:v>
                </c:pt>
                <c:pt idx="1654" formatCode="0.00E+00">
                  <c:v>8.0339380581661625E-6</c:v>
                </c:pt>
                <c:pt idx="1655" formatCode="0.00E+00">
                  <c:v>8.1958388729990838E-6</c:v>
                </c:pt>
                <c:pt idx="1656" formatCode="0.00E+00">
                  <c:v>2.7028982837056059E-7</c:v>
                </c:pt>
                <c:pt idx="1657" formatCode="0.00E+00">
                  <c:v>1.41580042742296E-5</c:v>
                </c:pt>
                <c:pt idx="1658" formatCode="0.00E+00">
                  <c:v>5.9364978436766174E-5</c:v>
                </c:pt>
                <c:pt idx="1659" formatCode="0.00E+00">
                  <c:v>4.9917448805974911E-5</c:v>
                </c:pt>
                <c:pt idx="1660" formatCode="0.00E+00">
                  <c:v>3.6387418789796206E-5</c:v>
                </c:pt>
                <c:pt idx="1661" formatCode="0.00E+00">
                  <c:v>1.0858549723396203E-5</c:v>
                </c:pt>
                <c:pt idx="1662" formatCode="0.00E+00">
                  <c:v>1.6684324224773055E-5</c:v>
                </c:pt>
                <c:pt idx="1663" formatCode="0.00E+00">
                  <c:v>2.4252937262207964E-5</c:v>
                </c:pt>
                <c:pt idx="1664" formatCode="0.00E+00">
                  <c:v>2.1364403143399202E-6</c:v>
                </c:pt>
                <c:pt idx="1665" formatCode="0.00E+00">
                  <c:v>6.845705867513599E-6</c:v>
                </c:pt>
                <c:pt idx="1666" formatCode="0.00E+00">
                  <c:v>1.6306012184207527E-5</c:v>
                </c:pt>
                <c:pt idx="1667" formatCode="0.00E+00">
                  <c:v>1.7873924853791622E-6</c:v>
                </c:pt>
                <c:pt idx="1668" formatCode="0.00E+00">
                  <c:v>1.138635308036244E-5</c:v>
                </c:pt>
                <c:pt idx="1669" formatCode="0.00E+00">
                  <c:v>3.1009080318761401E-5</c:v>
                </c:pt>
                <c:pt idx="1670" formatCode="0.00E+00">
                  <c:v>2.9819337966649418E-5</c:v>
                </c:pt>
                <c:pt idx="1671" formatCode="0.00E+00">
                  <c:v>7.8172848738850302E-6</c:v>
                </c:pt>
                <c:pt idx="1672" formatCode="0.00E+00">
                  <c:v>2.1136765527818862E-5</c:v>
                </c:pt>
                <c:pt idx="1673" formatCode="0.00E+00">
                  <c:v>3.9049544340097951E-5</c:v>
                </c:pt>
                <c:pt idx="1674" formatCode="0.00E+00">
                  <c:v>6.345922133576828E-6</c:v>
                </c:pt>
                <c:pt idx="1675" formatCode="0.00E+00">
                  <c:v>3.9532423570020015E-6</c:v>
                </c:pt>
                <c:pt idx="1676" formatCode="0.00E+00">
                  <c:v>3.588115305273786E-5</c:v>
                </c:pt>
                <c:pt idx="1677" formatCode="0.00E+00">
                  <c:v>1.8993616775807432E-5</c:v>
                </c:pt>
                <c:pt idx="1678" formatCode="0.00E+00">
                  <c:v>1.8178471778698442E-5</c:v>
                </c:pt>
                <c:pt idx="1679" formatCode="0.00E+00">
                  <c:v>2.2257077300933677E-5</c:v>
                </c:pt>
                <c:pt idx="1680" formatCode="0.00E+00">
                  <c:v>5.1465554317047493E-5</c:v>
                </c:pt>
                <c:pt idx="1681" formatCode="0.00E+00">
                  <c:v>6.7265342271198302E-6</c:v>
                </c:pt>
                <c:pt idx="1682" formatCode="0.00E+00">
                  <c:v>2.1624964908448201E-5</c:v>
                </c:pt>
                <c:pt idx="1683" formatCode="0.00E+00">
                  <c:v>7.9115926287280525E-6</c:v>
                </c:pt>
                <c:pt idx="1684" formatCode="0.00E+00">
                  <c:v>8.2768165014465529E-5</c:v>
                </c:pt>
                <c:pt idx="1685" formatCode="0.00E+00">
                  <c:v>7.1551346985927722E-5</c:v>
                </c:pt>
                <c:pt idx="1686" formatCode="0.00E+00">
                  <c:v>3.6749890825237602E-5</c:v>
                </c:pt>
                <c:pt idx="1687" formatCode="0.00E+00">
                  <c:v>2.0404824672849167E-5</c:v>
                </c:pt>
                <c:pt idx="1688" formatCode="0.00E+00">
                  <c:v>1.0538652629553001E-5</c:v>
                </c:pt>
                <c:pt idx="1689" formatCode="0.00E+00">
                  <c:v>1.26283939649734E-5</c:v>
                </c:pt>
                <c:pt idx="1690" formatCode="0.00E+00">
                  <c:v>3.5282167501717207E-5</c:v>
                </c:pt>
                <c:pt idx="1691" formatCode="0.00E+00">
                  <c:v>1.1516448042464825E-5</c:v>
                </c:pt>
                <c:pt idx="1692" formatCode="0.00E+00">
                  <c:v>1.1633794119469431E-5</c:v>
                </c:pt>
                <c:pt idx="1693" formatCode="0.00E+00">
                  <c:v>1.1029359953578123E-5</c:v>
                </c:pt>
                <c:pt idx="1694" formatCode="0.00E+00">
                  <c:v>6.1922609384832047E-6</c:v>
                </c:pt>
                <c:pt idx="1695" formatCode="0.00E+00">
                  <c:v>1.1877002693689528E-5</c:v>
                </c:pt>
                <c:pt idx="1696" formatCode="0.00E+00">
                  <c:v>6.513827661994702E-7</c:v>
                </c:pt>
                <c:pt idx="1697" formatCode="0.00E+00">
                  <c:v>6.6086414267996416E-5</c:v>
                </c:pt>
                <c:pt idx="1698" formatCode="0.00E+00">
                  <c:v>2.6699452757900852E-5</c:v>
                </c:pt>
                <c:pt idx="1699" formatCode="0.00E+00">
                  <c:v>1.2284948782360619E-5</c:v>
                </c:pt>
                <c:pt idx="1700" formatCode="0.00E+00">
                  <c:v>1.2232083260047327E-5</c:v>
                </c:pt>
                <c:pt idx="1701" formatCode="0.00E+00">
                  <c:v>3.4301818405838611E-5</c:v>
                </c:pt>
                <c:pt idx="1702" formatCode="0.00E+00">
                  <c:v>5.2471611411271248E-5</c:v>
                </c:pt>
                <c:pt idx="1703" formatCode="0.00E+00">
                  <c:v>2.827536431412462E-6</c:v>
                </c:pt>
                <c:pt idx="1704" formatCode="0.00E+00">
                  <c:v>6.5721288169470724E-5</c:v>
                </c:pt>
                <c:pt idx="1705" formatCode="0.00E+00">
                  <c:v>1.589975430017544E-6</c:v>
                </c:pt>
                <c:pt idx="1706" formatCode="0.00E+00">
                  <c:v>6.2546558139217414E-5</c:v>
                </c:pt>
                <c:pt idx="1707" formatCode="0.00E+00">
                  <c:v>3.0181065902121387E-5</c:v>
                </c:pt>
                <c:pt idx="1708" formatCode="0.00E+00">
                  <c:v>2.9594938506761391E-6</c:v>
                </c:pt>
                <c:pt idx="1709" formatCode="0.00E+00">
                  <c:v>4.5902777082962421E-6</c:v>
                </c:pt>
                <c:pt idx="1710" formatCode="0.00E+00">
                  <c:v>7.1367652297428733E-6</c:v>
                </c:pt>
                <c:pt idx="1711" formatCode="0.00E+00">
                  <c:v>5.3680672110751834E-5</c:v>
                </c:pt>
                <c:pt idx="1712" formatCode="0.00E+00">
                  <c:v>2.5309599151111934E-5</c:v>
                </c:pt>
                <c:pt idx="1713" formatCode="0.00E+00">
                  <c:v>1.1042603132172025E-5</c:v>
                </c:pt>
                <c:pt idx="1714" formatCode="0.00E+00">
                  <c:v>3.1189478233252006E-5</c:v>
                </c:pt>
                <c:pt idx="1715" formatCode="0.00E+00">
                  <c:v>1.910482488678956E-5</c:v>
                </c:pt>
                <c:pt idx="1716" formatCode="0.00E+00">
                  <c:v>3.8284346931552264E-6</c:v>
                </c:pt>
                <c:pt idx="1717" formatCode="0.00E+00">
                  <c:v>4.677057160811218E-6</c:v>
                </c:pt>
                <c:pt idx="1718" formatCode="0.00E+00">
                  <c:v>7.275541856969574E-5</c:v>
                </c:pt>
                <c:pt idx="1719" formatCode="0.00E+00">
                  <c:v>4.7652543702844391E-7</c:v>
                </c:pt>
                <c:pt idx="1720" formatCode="0.00E+00">
                  <c:v>1.9599782588029827E-5</c:v>
                </c:pt>
                <c:pt idx="1721" formatCode="0.00E+00">
                  <c:v>1.3872657264749129E-5</c:v>
                </c:pt>
                <c:pt idx="1722" formatCode="0.00E+00">
                  <c:v>5.5831849451820395E-5</c:v>
                </c:pt>
                <c:pt idx="1723" formatCode="0.00E+00">
                  <c:v>1.1666961067493933E-7</c:v>
                </c:pt>
                <c:pt idx="1724" formatCode="0.00E+00">
                  <c:v>6.0179554908422344E-6</c:v>
                </c:pt>
                <c:pt idx="1725" formatCode="0.00E+00">
                  <c:v>2.9429273615377211E-5</c:v>
                </c:pt>
                <c:pt idx="1726" formatCode="0.00E+00">
                  <c:v>3.9518248345841352E-5</c:v>
                </c:pt>
                <c:pt idx="1727" formatCode="0.00E+00">
                  <c:v>7.7342071178981674E-6</c:v>
                </c:pt>
                <c:pt idx="1728" formatCode="0.00E+00">
                  <c:v>5.8156623774178465E-7</c:v>
                </c:pt>
                <c:pt idx="1729" formatCode="0.00E+00">
                  <c:v>3.5737655434968996E-6</c:v>
                </c:pt>
                <c:pt idx="1730" formatCode="0.00E+00">
                  <c:v>3.5491898698368879E-5</c:v>
                </c:pt>
                <c:pt idx="1731" formatCode="0.00E+00">
                  <c:v>2.5464304685755198E-5</c:v>
                </c:pt>
                <c:pt idx="1732" formatCode="0.00E+00">
                  <c:v>5.3736897622672042E-5</c:v>
                </c:pt>
                <c:pt idx="1733" formatCode="0.00E+00">
                  <c:v>6.5066822024249021E-5</c:v>
                </c:pt>
                <c:pt idx="1734" formatCode="0.00E+00">
                  <c:v>4.2415851135204406E-6</c:v>
                </c:pt>
                <c:pt idx="1735" formatCode="0.00E+00">
                  <c:v>5.2187498830204034E-7</c:v>
                </c:pt>
                <c:pt idx="1736" formatCode="0.00E+00">
                  <c:v>1.2313295416157823E-5</c:v>
                </c:pt>
                <c:pt idx="1737" formatCode="0.00E+00">
                  <c:v>1.2764540810183825E-5</c:v>
                </c:pt>
                <c:pt idx="1738" formatCode="0.00E+00">
                  <c:v>2.0212912970513895E-5</c:v>
                </c:pt>
                <c:pt idx="1739" formatCode="0.00E+00">
                  <c:v>3.930796883139086E-5</c:v>
                </c:pt>
                <c:pt idx="1740" formatCode="0.00E+00">
                  <c:v>2.1635224835037698E-5</c:v>
                </c:pt>
                <c:pt idx="1741" formatCode="0.00E+00">
                  <c:v>5.6344699372738946E-6</c:v>
                </c:pt>
                <c:pt idx="1742" formatCode="0.00E+00">
                  <c:v>2.3168770080798201E-5</c:v>
                </c:pt>
                <c:pt idx="1743" formatCode="0.00E+00">
                  <c:v>5.4544693313656276E-6</c:v>
                </c:pt>
                <c:pt idx="1744" formatCode="0.00E+00">
                  <c:v>2.9276818220096402E-5</c:v>
                </c:pt>
                <c:pt idx="1745" formatCode="0.00E+00">
                  <c:v>1.3860298687971728E-5</c:v>
                </c:pt>
                <c:pt idx="1746" formatCode="0.00E+00">
                  <c:v>5.3200243663210403E-6</c:v>
                </c:pt>
                <c:pt idx="1747" formatCode="0.00E+00">
                  <c:v>6.6394448132629073E-6</c:v>
                </c:pt>
                <c:pt idx="1748" formatCode="0.00E+00">
                  <c:v>1.0565146339761921E-5</c:v>
                </c:pt>
                <c:pt idx="1749" formatCode="0.00E+00">
                  <c:v>9.9978197385930074E-6</c:v>
                </c:pt>
                <c:pt idx="1750" formatCode="0.00E+00">
                  <c:v>7.4447865403182614E-5</c:v>
                </c:pt>
                <c:pt idx="1751" formatCode="0.00E+00">
                  <c:v>3.3090103494943081E-5</c:v>
                </c:pt>
                <c:pt idx="1752" formatCode="0.00E+00">
                  <c:v>2.2418408003580544E-5</c:v>
                </c:pt>
                <c:pt idx="1753" formatCode="0.00E+00">
                  <c:v>1.3057994876711201E-6</c:v>
                </c:pt>
                <c:pt idx="1754" formatCode="0.00E+00">
                  <c:v>1.8659187756780249E-5</c:v>
                </c:pt>
                <c:pt idx="1755" formatCode="0.00E+00">
                  <c:v>1.9477971909040546E-5</c:v>
                </c:pt>
                <c:pt idx="1756" formatCode="0.00E+00">
                  <c:v>3.8911640309162468E-6</c:v>
                </c:pt>
                <c:pt idx="1757" formatCode="0.00E+00">
                  <c:v>2.8876773398939844E-5</c:v>
                </c:pt>
                <c:pt idx="1758" formatCode="0.00E+00">
                  <c:v>5.9106390776478613E-5</c:v>
                </c:pt>
                <c:pt idx="1759" formatCode="0.00E+00">
                  <c:v>2.4729307979469882E-5</c:v>
                </c:pt>
                <c:pt idx="1760" formatCode="0.00E+00">
                  <c:v>1.0958594103463522E-5</c:v>
                </c:pt>
                <c:pt idx="1761" formatCode="0.00E+00">
                  <c:v>2.6007997539431202E-5</c:v>
                </c:pt>
                <c:pt idx="1762" formatCode="0.00E+00">
                  <c:v>8.1933271933686564E-5</c:v>
                </c:pt>
                <c:pt idx="1763" formatCode="0.00E+00">
                  <c:v>1.2119389328084403E-5</c:v>
                </c:pt>
                <c:pt idx="1764" formatCode="0.00E+00">
                  <c:v>2.4956050306241279E-5</c:v>
                </c:pt>
                <c:pt idx="1765" formatCode="0.00E+00">
                  <c:v>2.9843451731897401E-5</c:v>
                </c:pt>
                <c:pt idx="1766" formatCode="0.00E+00">
                  <c:v>1.9715110189182455E-5</c:v>
                </c:pt>
                <c:pt idx="1767" formatCode="0.00E+00">
                  <c:v>1.2085569595804033E-6</c:v>
                </c:pt>
                <c:pt idx="1768" formatCode="0.00E+00">
                  <c:v>2.344949790713181E-5</c:v>
                </c:pt>
                <c:pt idx="1769" formatCode="0.00E+00">
                  <c:v>3.00730189440521E-7</c:v>
                </c:pt>
                <c:pt idx="1770" formatCode="0.00E+00">
                  <c:v>5.5250209137074101E-5</c:v>
                </c:pt>
                <c:pt idx="1771" formatCode="0.00E+00">
                  <c:v>2.4700094853099741E-5</c:v>
                </c:pt>
                <c:pt idx="1772" formatCode="0.00E+00">
                  <c:v>1.1161376528011226E-5</c:v>
                </c:pt>
                <c:pt idx="1773" formatCode="0.00E+00">
                  <c:v>1.1837729563683343E-6</c:v>
                </c:pt>
                <c:pt idx="1774" formatCode="0.00E+00">
                  <c:v>7.6320773754547902E-5</c:v>
                </c:pt>
                <c:pt idx="1775" formatCode="0.00E+00">
                  <c:v>6.481046909932314E-6</c:v>
                </c:pt>
                <c:pt idx="1776" formatCode="0.00E+00">
                  <c:v>1.3619046946167822E-5</c:v>
                </c:pt>
                <c:pt idx="1777" formatCode="0.00E+00">
                  <c:v>1.6422685130578542E-5</c:v>
                </c:pt>
                <c:pt idx="1778" formatCode="0.00E+00">
                  <c:v>1.2756429193446921E-5</c:v>
                </c:pt>
                <c:pt idx="1779" formatCode="0.00E+00">
                  <c:v>3.6679483373318462E-5</c:v>
                </c:pt>
                <c:pt idx="1780" formatCode="0.00E+00">
                  <c:v>6.3342678248055136E-5</c:v>
                </c:pt>
                <c:pt idx="1781" formatCode="0.00E+00">
                  <c:v>2.2559619338495144E-5</c:v>
                </c:pt>
                <c:pt idx="1782" formatCode="0.00E+00">
                  <c:v>2.3228674736926706E-5</c:v>
                </c:pt>
                <c:pt idx="1783" formatCode="0.00E+00">
                  <c:v>3.2609855366576324E-6</c:v>
                </c:pt>
                <c:pt idx="1784" formatCode="0.00E+00">
                  <c:v>1.9164997923276702E-5</c:v>
                </c:pt>
                <c:pt idx="1785" formatCode="0.00E+00">
                  <c:v>1.9481963533626335E-5</c:v>
                </c:pt>
                <c:pt idx="1786" formatCode="0.00E+00">
                  <c:v>3.6330224635154196E-6</c:v>
                </c:pt>
                <c:pt idx="1787" formatCode="0.00E+00">
                  <c:v>4.9010960506644151E-5</c:v>
                </c:pt>
                <c:pt idx="1788" formatCode="0.00E+00">
                  <c:v>5.052723770057032E-5</c:v>
                </c:pt>
                <c:pt idx="1789" formatCode="0.00E+00">
                  <c:v>5.3798227419377976E-6</c:v>
                </c:pt>
                <c:pt idx="1790" formatCode="0.00E+00">
                  <c:v>2.4485386227818855E-5</c:v>
                </c:pt>
                <c:pt idx="1791" formatCode="0.00E+00">
                  <c:v>1.9827420584679451E-5</c:v>
                </c:pt>
                <c:pt idx="1792" formatCode="0.00E+00">
                  <c:v>4.3156649218170114E-5</c:v>
                </c:pt>
                <c:pt idx="1793" formatCode="0.00E+00">
                  <c:v>2.1686877062083097E-6</c:v>
                </c:pt>
                <c:pt idx="1794" formatCode="0.00E+00">
                  <c:v>2.9092732521585796E-6</c:v>
                </c:pt>
                <c:pt idx="1795" formatCode="0.00E+00">
                  <c:v>4.5194566624800423E-7</c:v>
                </c:pt>
                <c:pt idx="1796" formatCode="0.00E+00">
                  <c:v>3.4957553472640451E-5</c:v>
                </c:pt>
                <c:pt idx="1797" formatCode="0.00E+00">
                  <c:v>4.5149110060854267E-5</c:v>
                </c:pt>
                <c:pt idx="1798" formatCode="0.00E+00">
                  <c:v>2.6183792620137062E-5</c:v>
                </c:pt>
                <c:pt idx="1799" formatCode="0.00E+00">
                  <c:v>3.4062530247895602E-6</c:v>
                </c:pt>
                <c:pt idx="1800" formatCode="0.00E+00">
                  <c:v>3.2605328768167106E-5</c:v>
                </c:pt>
                <c:pt idx="1801" formatCode="0.00E+00">
                  <c:v>2.8829523157187101E-5</c:v>
                </c:pt>
                <c:pt idx="1802" formatCode="0.00E+00">
                  <c:v>3.0758511838098597E-5</c:v>
                </c:pt>
                <c:pt idx="1803" formatCode="0.00E+00">
                  <c:v>3.9159128695982401E-5</c:v>
                </c:pt>
                <c:pt idx="1804" formatCode="0.00E+00">
                  <c:v>1.6534020503341725E-5</c:v>
                </c:pt>
                <c:pt idx="1805" formatCode="0.00E+00">
                  <c:v>2.267662384857705E-5</c:v>
                </c:pt>
                <c:pt idx="1806" formatCode="0.00E+00">
                  <c:v>1.7394018619271926E-5</c:v>
                </c:pt>
                <c:pt idx="1807" formatCode="0.00E+00">
                  <c:v>2.9405231688787476E-5</c:v>
                </c:pt>
                <c:pt idx="1808" formatCode="0.00E+00">
                  <c:v>8.4602112893571638E-6</c:v>
                </c:pt>
                <c:pt idx="1809" formatCode="0.00E+00">
                  <c:v>6.49409003823527E-6</c:v>
                </c:pt>
                <c:pt idx="1810" formatCode="0.00E+00">
                  <c:v>1.0666995837236125E-5</c:v>
                </c:pt>
                <c:pt idx="1811" formatCode="0.00E+00">
                  <c:v>5.4695099091454833E-5</c:v>
                </c:pt>
                <c:pt idx="1812" formatCode="0.00E+00">
                  <c:v>3.0361587730694034E-5</c:v>
                </c:pt>
                <c:pt idx="1813" formatCode="0.00E+00">
                  <c:v>6.6310778301522069E-6</c:v>
                </c:pt>
                <c:pt idx="1814" formatCode="0.00E+00">
                  <c:v>1.3361607715615154E-5</c:v>
                </c:pt>
                <c:pt idx="1815" formatCode="0.00E+00">
                  <c:v>5.8002436096895425E-6</c:v>
                </c:pt>
                <c:pt idx="1816" formatCode="0.00E+00">
                  <c:v>6.8582993724362651E-6</c:v>
                </c:pt>
                <c:pt idx="1817" formatCode="0.00E+00">
                  <c:v>1.1442341479766328E-5</c:v>
                </c:pt>
                <c:pt idx="1818" formatCode="0.00E+00">
                  <c:v>7.3965068660470598E-6</c:v>
                </c:pt>
                <c:pt idx="1819" formatCode="0.00E+00">
                  <c:v>4.7009640029264322E-6</c:v>
                </c:pt>
                <c:pt idx="1820" formatCode="0.00E+00">
                  <c:v>6.1825605294884605E-8</c:v>
                </c:pt>
                <c:pt idx="1821" formatCode="0.00E+00">
                  <c:v>2.2021968272805486E-6</c:v>
                </c:pt>
                <c:pt idx="1822" formatCode="0.00E+00">
                  <c:v>8.7298072218100725E-5</c:v>
                </c:pt>
                <c:pt idx="1823" formatCode="0.00E+00">
                  <c:v>2.1305272512688674E-5</c:v>
                </c:pt>
                <c:pt idx="1824" formatCode="0.00E+00">
                  <c:v>4.4248021051177884E-5</c:v>
                </c:pt>
                <c:pt idx="1825" formatCode="0.00E+00">
                  <c:v>1.0979591810758924E-6</c:v>
                </c:pt>
                <c:pt idx="1826" formatCode="0.00E+00">
                  <c:v>3.2370855461623512E-5</c:v>
                </c:pt>
                <c:pt idx="1827" formatCode="0.00E+00">
                  <c:v>1.2904676343891026E-5</c:v>
                </c:pt>
                <c:pt idx="1828" formatCode="0.00E+00">
                  <c:v>2.9736633378051736E-5</c:v>
                </c:pt>
                <c:pt idx="1829" formatCode="0.00E+00">
                  <c:v>5.409087123151942E-6</c:v>
                </c:pt>
                <c:pt idx="1830" formatCode="0.00E+00">
                  <c:v>3.28718483660429E-5</c:v>
                </c:pt>
                <c:pt idx="1831" formatCode="0.00E+00">
                  <c:v>9.2101098032003472E-6</c:v>
                </c:pt>
                <c:pt idx="1832" formatCode="0.00E+00">
                  <c:v>8.9010686442336204E-5</c:v>
                </c:pt>
                <c:pt idx="1833" formatCode="0.00E+00">
                  <c:v>3.4710669737800298E-5</c:v>
                </c:pt>
                <c:pt idx="1834" formatCode="0.00E+00">
                  <c:v>1.8227499495556851E-5</c:v>
                </c:pt>
                <c:pt idx="1835" formatCode="0.00E+00">
                  <c:v>6.2097533480212986E-6</c:v>
                </c:pt>
                <c:pt idx="1836" formatCode="0.00E+00">
                  <c:v>5.0968868926728121E-5</c:v>
                </c:pt>
                <c:pt idx="1837" formatCode="0.00E+00">
                  <c:v>5.5472595091855385E-5</c:v>
                </c:pt>
                <c:pt idx="1838" formatCode="0.00E+00">
                  <c:v>1.6835844077782544E-5</c:v>
                </c:pt>
                <c:pt idx="1839" formatCode="0.00E+00">
                  <c:v>3.7219549111225616E-5</c:v>
                </c:pt>
                <c:pt idx="1840" formatCode="0.00E+00">
                  <c:v>5.9714977918647737E-6</c:v>
                </c:pt>
                <c:pt idx="1841" formatCode="0.00E+00">
                  <c:v>6.4816049755684682E-6</c:v>
                </c:pt>
                <c:pt idx="1842" formatCode="0.00E+00">
                  <c:v>9.470880652664554E-6</c:v>
                </c:pt>
                <c:pt idx="1843" formatCode="0.00E+00">
                  <c:v>4.8870926923950584E-5</c:v>
                </c:pt>
                <c:pt idx="1844" formatCode="0.00E+00">
                  <c:v>4.0343611447999041E-5</c:v>
                </c:pt>
                <c:pt idx="1845" formatCode="0.00E+00">
                  <c:v>4.5880007021185145E-6</c:v>
                </c:pt>
                <c:pt idx="1846" formatCode="0.00E+00">
                  <c:v>1.5828407236981753E-6</c:v>
                </c:pt>
                <c:pt idx="1847" formatCode="0.00E+00">
                  <c:v>8.4399878188457998E-6</c:v>
                </c:pt>
                <c:pt idx="1848" formatCode="0.00E+00">
                  <c:v>1.8071522074306329E-5</c:v>
                </c:pt>
                <c:pt idx="1849" formatCode="0.00E+00">
                  <c:v>3.5564748398956574E-6</c:v>
                </c:pt>
                <c:pt idx="1850" formatCode="0.00E+00">
                  <c:v>4.62011736846385E-6</c:v>
                </c:pt>
                <c:pt idx="1851" formatCode="0.00E+00">
                  <c:v>4.7868088186435647E-6</c:v>
                </c:pt>
                <c:pt idx="1852" formatCode="0.00E+00">
                  <c:v>1.4380917898704301E-5</c:v>
                </c:pt>
                <c:pt idx="1853" formatCode="0.00E+00">
                  <c:v>9.1417551214559507E-6</c:v>
                </c:pt>
                <c:pt idx="1854" formatCode="0.00E+00">
                  <c:v>4.1174259839129714E-5</c:v>
                </c:pt>
                <c:pt idx="1855" formatCode="0.00E+00">
                  <c:v>4.2466390530942406E-5</c:v>
                </c:pt>
                <c:pt idx="1856" formatCode="0.00E+00">
                  <c:v>3.024953323035436E-5</c:v>
                </c:pt>
                <c:pt idx="1857" formatCode="0.00E+00">
                  <c:v>1.6095387637780942E-5</c:v>
                </c:pt>
                <c:pt idx="1858" formatCode="0.00E+00">
                  <c:v>3.4114979135524252E-5</c:v>
                </c:pt>
                <c:pt idx="1859" formatCode="0.00E+00">
                  <c:v>1.6621726067547752E-5</c:v>
                </c:pt>
                <c:pt idx="1860" formatCode="0.00E+00">
                  <c:v>1.2144304943105526E-5</c:v>
                </c:pt>
                <c:pt idx="1861" formatCode="0.00E+00">
                  <c:v>3.2276283784700499E-5</c:v>
                </c:pt>
                <c:pt idx="1862" formatCode="0.00E+00">
                  <c:v>1.0102088474990401E-5</c:v>
                </c:pt>
                <c:pt idx="1863" formatCode="0.00E+00">
                  <c:v>1.1870914409000427E-6</c:v>
                </c:pt>
                <c:pt idx="1864" formatCode="0.00E+00">
                  <c:v>6.5142392913763612E-5</c:v>
                </c:pt>
                <c:pt idx="1865" formatCode="0.00E+00">
                  <c:v>9.9883780388743067E-6</c:v>
                </c:pt>
                <c:pt idx="1866" formatCode="0.00E+00">
                  <c:v>6.8657404063741611E-6</c:v>
                </c:pt>
                <c:pt idx="1867" formatCode="0.00E+00">
                  <c:v>5.2273125695584201E-6</c:v>
                </c:pt>
                <c:pt idx="1868" formatCode="0.00E+00">
                  <c:v>1.0268127464777041E-5</c:v>
                </c:pt>
                <c:pt idx="1869" formatCode="0.00E+00">
                  <c:v>3.462659231193581E-5</c:v>
                </c:pt>
                <c:pt idx="1870" formatCode="0.00E+00">
                  <c:v>1.6877566068534743E-5</c:v>
                </c:pt>
                <c:pt idx="1871" formatCode="0.00E+00">
                  <c:v>1.0614581125529403E-5</c:v>
                </c:pt>
                <c:pt idx="1872" formatCode="0.00E+00">
                  <c:v>1.3573375109884435E-5</c:v>
                </c:pt>
                <c:pt idx="1873" formatCode="0.00E+00">
                  <c:v>1.7144926139453031E-5</c:v>
                </c:pt>
                <c:pt idx="1874" formatCode="0.00E+00">
                  <c:v>1.8686554503804744E-5</c:v>
                </c:pt>
                <c:pt idx="1875" formatCode="0.00E+00">
                  <c:v>2.743851420336421E-7</c:v>
                </c:pt>
                <c:pt idx="1876" formatCode="0.00E+00">
                  <c:v>8.0411764435873596E-5</c:v>
                </c:pt>
                <c:pt idx="1877" formatCode="0.00E+00">
                  <c:v>3.8219664164994162E-5</c:v>
                </c:pt>
                <c:pt idx="1878" formatCode="0.00E+00">
                  <c:v>6.030985319348688E-6</c:v>
                </c:pt>
                <c:pt idx="1879" formatCode="0.00E+00">
                  <c:v>3.9379516311399603E-5</c:v>
                </c:pt>
                <c:pt idx="1880" formatCode="0.00E+00">
                  <c:v>3.0857665550462594E-5</c:v>
                </c:pt>
                <c:pt idx="1881" formatCode="0.00E+00">
                  <c:v>1.6743758758926063E-6</c:v>
                </c:pt>
                <c:pt idx="1882" formatCode="0.00E+00">
                  <c:v>8.0381671623551199E-6</c:v>
                </c:pt>
                <c:pt idx="1883" formatCode="0.00E+00">
                  <c:v>1.6188196388201032E-5</c:v>
                </c:pt>
                <c:pt idx="1884" formatCode="0.00E+00">
                  <c:v>4.0917751185805909E-5</c:v>
                </c:pt>
                <c:pt idx="1885" formatCode="0.00E+00">
                  <c:v>9.3546379328832039E-6</c:v>
                </c:pt>
                <c:pt idx="1886" formatCode="0.00E+00">
                  <c:v>1.5563104394627356E-5</c:v>
                </c:pt>
                <c:pt idx="1887" formatCode="0.00E+00">
                  <c:v>1.2805324484579024E-5</c:v>
                </c:pt>
                <c:pt idx="1888" formatCode="0.00E+00">
                  <c:v>2.4705565339290299E-5</c:v>
                </c:pt>
                <c:pt idx="1889" formatCode="0.00E+00">
                  <c:v>4.6147808231260095E-6</c:v>
                </c:pt>
                <c:pt idx="1890" formatCode="0.00E+00">
                  <c:v>2.0879303562293121E-6</c:v>
                </c:pt>
                <c:pt idx="1891" formatCode="0.00E+00">
                  <c:v>3.3761269635339643E-6</c:v>
                </c:pt>
                <c:pt idx="1892" formatCode="0.00E+00">
                  <c:v>5.0763043769098177E-5</c:v>
                </c:pt>
                <c:pt idx="1893" formatCode="0.00E+00">
                  <c:v>1.66764689270416E-5</c:v>
                </c:pt>
                <c:pt idx="1894" formatCode="0.00E+00">
                  <c:v>6.9274853253579809E-6</c:v>
                </c:pt>
                <c:pt idx="1895" formatCode="0.00E+00">
                  <c:v>3.2504179013218453E-5</c:v>
                </c:pt>
                <c:pt idx="1896" formatCode="0.00E+00">
                  <c:v>7.0733266674069913E-5</c:v>
                </c:pt>
                <c:pt idx="1897" formatCode="0.00E+00">
                  <c:v>5.8076866360107824E-6</c:v>
                </c:pt>
                <c:pt idx="1898" formatCode="0.00E+00">
                  <c:v>2.1898660972131801E-6</c:v>
                </c:pt>
                <c:pt idx="1899" formatCode="0.00E+00">
                  <c:v>9.131588008984761E-6</c:v>
                </c:pt>
                <c:pt idx="1900" formatCode="0.00E+00">
                  <c:v>1.3325562842568941E-5</c:v>
                </c:pt>
                <c:pt idx="1901" formatCode="0.00E+00">
                  <c:v>7.4667555616658207E-6</c:v>
                </c:pt>
                <c:pt idx="1902" formatCode="0.00E+00">
                  <c:v>6.1806996016608705E-5</c:v>
                </c:pt>
                <c:pt idx="1903" formatCode="0.00E+00">
                  <c:v>8.5480603197761008E-6</c:v>
                </c:pt>
                <c:pt idx="1904" formatCode="0.00E+00">
                  <c:v>2.5468053145248901E-5</c:v>
                </c:pt>
                <c:pt idx="1905" formatCode="0.00E+00">
                  <c:v>2.7291082303437974E-6</c:v>
                </c:pt>
                <c:pt idx="1906" formatCode="0.00E+00">
                  <c:v>5.4624867104983104E-6</c:v>
                </c:pt>
                <c:pt idx="1907" formatCode="0.00E+00">
                  <c:v>1.5681899126450537E-5</c:v>
                </c:pt>
                <c:pt idx="1908" formatCode="0.00E+00">
                  <c:v>4.4029968024746545E-6</c:v>
                </c:pt>
                <c:pt idx="1909" formatCode="0.00E+00">
                  <c:v>9.730724777551057E-6</c:v>
                </c:pt>
                <c:pt idx="1910" formatCode="0.00E+00">
                  <c:v>1.395350539692806E-5</c:v>
                </c:pt>
                <c:pt idx="1911" formatCode="0.00E+00">
                  <c:v>1.2868940073851799E-5</c:v>
                </c:pt>
                <c:pt idx="1912" formatCode="0.00E+00">
                  <c:v>1.53209068387447E-5</c:v>
                </c:pt>
                <c:pt idx="1913" formatCode="0.00E+00">
                  <c:v>6.4254761578431166E-6</c:v>
                </c:pt>
                <c:pt idx="1914" formatCode="0.00E+00">
                  <c:v>8.4118312486918747E-6</c:v>
                </c:pt>
                <c:pt idx="1915" formatCode="0.00E+00">
                  <c:v>1.2962911915404607E-5</c:v>
                </c:pt>
                <c:pt idx="1916" formatCode="0.00E+00">
                  <c:v>3.6337084159735212E-5</c:v>
                </c:pt>
                <c:pt idx="1917" formatCode="0.00E+00">
                  <c:v>3.4245641176879516E-5</c:v>
                </c:pt>
                <c:pt idx="1918" formatCode="0.00E+00">
                  <c:v>7.1336277500623762E-6</c:v>
                </c:pt>
                <c:pt idx="1919" formatCode="0.00E+00">
                  <c:v>8.5133324262450915E-6</c:v>
                </c:pt>
                <c:pt idx="1920" formatCode="0.00E+00">
                  <c:v>2.1676224023900776E-5</c:v>
                </c:pt>
                <c:pt idx="1921" formatCode="0.00E+00">
                  <c:v>1.4699115034940901E-5</c:v>
                </c:pt>
                <c:pt idx="1922" formatCode="0.00E+00">
                  <c:v>6.5439204900872805E-6</c:v>
                </c:pt>
                <c:pt idx="1923" formatCode="0.00E+00">
                  <c:v>7.0393957474742544E-6</c:v>
                </c:pt>
                <c:pt idx="1924" formatCode="0.00E+00">
                  <c:v>2.1126740978705816E-5</c:v>
                </c:pt>
                <c:pt idx="1925" formatCode="0.00E+00">
                  <c:v>8.4662942856377337E-6</c:v>
                </c:pt>
                <c:pt idx="1926" formatCode="0.00E+00">
                  <c:v>9.3472324257506682E-7</c:v>
                </c:pt>
                <c:pt idx="1927" formatCode="0.00E+00">
                  <c:v>8.3524909622225803E-7</c:v>
                </c:pt>
                <c:pt idx="1928" formatCode="0.00E+00">
                  <c:v>5.2613146063971999E-5</c:v>
                </c:pt>
                <c:pt idx="1929" formatCode="0.00E+00">
                  <c:v>1.46326175235196E-5</c:v>
                </c:pt>
                <c:pt idx="1930" formatCode="0.00E+00">
                  <c:v>8.5706706167281189E-7</c:v>
                </c:pt>
                <c:pt idx="1931" formatCode="0.00E+00">
                  <c:v>4.3278625895254724E-6</c:v>
                </c:pt>
                <c:pt idx="1932" formatCode="0.00E+00">
                  <c:v>3.1177963411991903E-5</c:v>
                </c:pt>
                <c:pt idx="1933" formatCode="0.00E+00">
                  <c:v>4.1436694332783063E-5</c:v>
                </c:pt>
                <c:pt idx="1934" formatCode="0.00E+00">
                  <c:v>1.3973747165239129E-6</c:v>
                </c:pt>
                <c:pt idx="1935" formatCode="0.00E+00">
                  <c:v>1.5928603662873436E-5</c:v>
                </c:pt>
                <c:pt idx="1936" formatCode="0.00E+00">
                  <c:v>3.5869075422422436E-5</c:v>
                </c:pt>
                <c:pt idx="1937" formatCode="0.00E+00">
                  <c:v>3.8608573647816993E-6</c:v>
                </c:pt>
                <c:pt idx="1938" formatCode="0.00E+00">
                  <c:v>1.4844687140801227E-6</c:v>
                </c:pt>
                <c:pt idx="1939" formatCode="0.00E+00">
                  <c:v>3.020376822137572E-6</c:v>
                </c:pt>
                <c:pt idx="1940" formatCode="0.00E+00">
                  <c:v>2.0483390933402539E-5</c:v>
                </c:pt>
                <c:pt idx="1941" formatCode="0.00E+00">
                  <c:v>3.5913106356473609E-5</c:v>
                </c:pt>
                <c:pt idx="1942" formatCode="0.00E+00">
                  <c:v>2.1607635194555576E-5</c:v>
                </c:pt>
                <c:pt idx="1943" formatCode="0.00E+00">
                  <c:v>6.396595588635342E-6</c:v>
                </c:pt>
                <c:pt idx="1944" formatCode="0.00E+00">
                  <c:v>3.2185575765220905E-5</c:v>
                </c:pt>
                <c:pt idx="1945" formatCode="0.00E+00">
                  <c:v>1.00076179148041E-6</c:v>
                </c:pt>
                <c:pt idx="1946" formatCode="0.00E+00">
                  <c:v>1.8921351612623766E-5</c:v>
                </c:pt>
                <c:pt idx="1947" formatCode="0.00E+00">
                  <c:v>1.05752655264107E-5</c:v>
                </c:pt>
                <c:pt idx="1948" formatCode="0.00E+00">
                  <c:v>6.2518133883201509E-5</c:v>
                </c:pt>
                <c:pt idx="1949" formatCode="0.00E+00">
                  <c:v>1.1970441965036333E-5</c:v>
                </c:pt>
                <c:pt idx="1950" formatCode="0.00E+00">
                  <c:v>3.6206647864149106E-5</c:v>
                </c:pt>
                <c:pt idx="1951" formatCode="0.00E+00">
                  <c:v>5.7723661773871174E-6</c:v>
                </c:pt>
                <c:pt idx="1952" formatCode="0.00E+00">
                  <c:v>2.0002277346757562E-5</c:v>
                </c:pt>
                <c:pt idx="1953" formatCode="0.00E+00">
                  <c:v>8.8678817111019602E-7</c:v>
                </c:pt>
                <c:pt idx="1954" formatCode="0.00E+00">
                  <c:v>2.1519763083041835E-5</c:v>
                </c:pt>
                <c:pt idx="1955" formatCode="0.00E+00">
                  <c:v>6.6639955610868314E-6</c:v>
                </c:pt>
                <c:pt idx="1956" formatCode="0.00E+00">
                  <c:v>1.6341859538116468E-5</c:v>
                </c:pt>
                <c:pt idx="1957" formatCode="0.00E+00">
                  <c:v>2.2054048220541854E-5</c:v>
                </c:pt>
                <c:pt idx="1958" formatCode="0.00E+00">
                  <c:v>8.27916149049627E-6</c:v>
                </c:pt>
                <c:pt idx="1959" formatCode="0.00E+00">
                  <c:v>9.3974395427893437E-6</c:v>
                </c:pt>
                <c:pt idx="1960" formatCode="0.00E+00">
                  <c:v>5.1079487357273085E-5</c:v>
                </c:pt>
                <c:pt idx="1961" formatCode="0.00E+00">
                  <c:v>1.0990782718761633E-5</c:v>
                </c:pt>
                <c:pt idx="1962" formatCode="0.00E+00">
                  <c:v>1.6870055211284175E-6</c:v>
                </c:pt>
                <c:pt idx="1963" formatCode="0.00E+00">
                  <c:v>4.9331702062656721E-6</c:v>
                </c:pt>
                <c:pt idx="1964" formatCode="0.00E+00">
                  <c:v>5.9387593847799242E-5</c:v>
                </c:pt>
                <c:pt idx="1965" formatCode="0.00E+00">
                  <c:v>1.3165146295748238E-5</c:v>
                </c:pt>
                <c:pt idx="1966" formatCode="0.00E+00">
                  <c:v>3.1974231543296962E-5</c:v>
                </c:pt>
                <c:pt idx="1967" formatCode="0.00E+00">
                  <c:v>6.5057149128015584E-5</c:v>
                </c:pt>
                <c:pt idx="1968" formatCode="0.00E+00">
                  <c:v>5.0837691493416626E-5</c:v>
                </c:pt>
                <c:pt idx="1969" formatCode="0.00E+00">
                  <c:v>7.9214867118937079E-6</c:v>
                </c:pt>
                <c:pt idx="1970" formatCode="0.00E+00">
                  <c:v>2.2071823636532452E-6</c:v>
                </c:pt>
                <c:pt idx="1971" formatCode="0.00E+00">
                  <c:v>8.0900461838648181E-6</c:v>
                </c:pt>
                <c:pt idx="1972" formatCode="0.00E+00">
                  <c:v>5.1287985751216834E-6</c:v>
                </c:pt>
                <c:pt idx="1973" formatCode="0.00E+00">
                  <c:v>4.5037602348465332E-5</c:v>
                </c:pt>
                <c:pt idx="1974" formatCode="0.00E+00">
                  <c:v>2.6881333374439107E-5</c:v>
                </c:pt>
                <c:pt idx="1975" formatCode="0.00E+00">
                  <c:v>7.6639066627327193E-6</c:v>
                </c:pt>
                <c:pt idx="1976" formatCode="0.00E+00">
                  <c:v>2.599539138624017E-5</c:v>
                </c:pt>
                <c:pt idx="1977" formatCode="0.00E+00">
                  <c:v>2.5550673492627175E-5</c:v>
                </c:pt>
                <c:pt idx="1978" formatCode="0.00E+00">
                  <c:v>1.4545480770050727E-6</c:v>
                </c:pt>
                <c:pt idx="1979" formatCode="0.00E+00">
                  <c:v>4.102696422454775E-5</c:v>
                </c:pt>
                <c:pt idx="1980" formatCode="0.00E+00">
                  <c:v>2.1425521610084202E-5</c:v>
                </c:pt>
                <c:pt idx="1981" formatCode="0.00E+00">
                  <c:v>7.8010858415256324E-5</c:v>
                </c:pt>
                <c:pt idx="1982" formatCode="0.00E+00">
                  <c:v>1.6202037951302232E-5</c:v>
                </c:pt>
                <c:pt idx="1983" formatCode="0.00E+00">
                  <c:v>1.0266026468200422E-5</c:v>
                </c:pt>
                <c:pt idx="1984" formatCode="0.00E+00">
                  <c:v>4.1497856657244334E-5</c:v>
                </c:pt>
                <c:pt idx="1985" formatCode="0.00E+00">
                  <c:v>4.7382894948051459E-5</c:v>
                </c:pt>
                <c:pt idx="1986" formatCode="0.00E+00">
                  <c:v>4.2974507544235739E-6</c:v>
                </c:pt>
                <c:pt idx="1987" formatCode="0.00E+00">
                  <c:v>3.8406239130499588E-6</c:v>
                </c:pt>
                <c:pt idx="1988" formatCode="0.00E+00">
                  <c:v>8.1024543870934808E-5</c:v>
                </c:pt>
                <c:pt idx="1989" formatCode="0.00E+00">
                  <c:v>6.9727505409533823E-5</c:v>
                </c:pt>
                <c:pt idx="1990" formatCode="0.00E+00">
                  <c:v>1.2786618690330037E-5</c:v>
                </c:pt>
                <c:pt idx="1991" formatCode="0.00E+00">
                  <c:v>8.9061084639487117E-6</c:v>
                </c:pt>
                <c:pt idx="1992" formatCode="0.00E+00">
                  <c:v>3.6371370305527617E-5</c:v>
                </c:pt>
                <c:pt idx="1993" formatCode="0.00E+00">
                  <c:v>3.1654913903012484E-5</c:v>
                </c:pt>
                <c:pt idx="1994" formatCode="0.00E+00">
                  <c:v>2.2661775505306895E-5</c:v>
                </c:pt>
                <c:pt idx="1995" formatCode="0.00E+00">
                  <c:v>2.6611969051015101E-5</c:v>
                </c:pt>
                <c:pt idx="1996" formatCode="0.00E+00">
                  <c:v>2.4245505237822244E-5</c:v>
                </c:pt>
                <c:pt idx="1997" formatCode="0.00E+00">
                  <c:v>1.5370567194812253E-5</c:v>
                </c:pt>
                <c:pt idx="1998" formatCode="0.00E+00">
                  <c:v>7.5154124121716934E-6</c:v>
                </c:pt>
                <c:pt idx="1999" formatCode="0.00E+00">
                  <c:v>5.088372849644412E-6</c:v>
                </c:pt>
                <c:pt idx="2000" formatCode="0.00E+00">
                  <c:v>3.5917807804094214E-5</c:v>
                </c:pt>
                <c:pt idx="2001" formatCode="0.00E+00">
                  <c:v>3.355732291356058E-5</c:v>
                </c:pt>
                <c:pt idx="2002" formatCode="0.00E+00">
                  <c:v>3.2875890709325449E-5</c:v>
                </c:pt>
                <c:pt idx="2003" formatCode="0.00E+00">
                  <c:v>1.155714430558533E-5</c:v>
                </c:pt>
                <c:pt idx="2004" formatCode="0.00E+00">
                  <c:v>2.3017964505483442E-5</c:v>
                </c:pt>
                <c:pt idx="2005" formatCode="0.00E+00">
                  <c:v>3.8279721176866905E-6</c:v>
                </c:pt>
                <c:pt idx="2006" formatCode="0.00E+00">
                  <c:v>6.9900029131900198E-5</c:v>
                </c:pt>
                <c:pt idx="2007" formatCode="0.00E+00">
                  <c:v>1.1338924655297033E-5</c:v>
                </c:pt>
                <c:pt idx="2008" formatCode="0.00E+00">
                  <c:v>3.1063443422637202E-5</c:v>
                </c:pt>
                <c:pt idx="2009" formatCode="0.00E+00">
                  <c:v>2.4155886972417298E-5</c:v>
                </c:pt>
                <c:pt idx="2010" formatCode="0.00E+00">
                  <c:v>2.9432090839776861E-5</c:v>
                </c:pt>
                <c:pt idx="2011" formatCode="0.00E+00">
                  <c:v>9.8851254340850762E-6</c:v>
                </c:pt>
                <c:pt idx="2012" formatCode="0.00E+00">
                  <c:v>2.9975488092686602E-5</c:v>
                </c:pt>
                <c:pt idx="2013" formatCode="0.00E+00">
                  <c:v>1.216426071482022E-5</c:v>
                </c:pt>
                <c:pt idx="2014" formatCode="0.00E+00">
                  <c:v>2.7815561949055181E-5</c:v>
                </c:pt>
                <c:pt idx="2015" formatCode="0.00E+00">
                  <c:v>4.8560952663693804E-6</c:v>
                </c:pt>
                <c:pt idx="2016" formatCode="0.00E+00">
                  <c:v>4.9165242439937884E-5</c:v>
                </c:pt>
                <c:pt idx="2017" formatCode="0.00E+00">
                  <c:v>9.5545900041949909E-6</c:v>
                </c:pt>
                <c:pt idx="2018" formatCode="0.00E+00">
                  <c:v>3.1082785123657284E-6</c:v>
                </c:pt>
                <c:pt idx="2019" formatCode="0.00E+00">
                  <c:v>1.1954622042038541E-6</c:v>
                </c:pt>
                <c:pt idx="2020" formatCode="0.00E+00">
                  <c:v>2.2237086308416181E-5</c:v>
                </c:pt>
                <c:pt idx="2021" formatCode="0.00E+00">
                  <c:v>6.8562133078585856E-5</c:v>
                </c:pt>
                <c:pt idx="2022" formatCode="0.00E+00">
                  <c:v>4.0796986592954015E-5</c:v>
                </c:pt>
                <c:pt idx="2023" formatCode="0.00E+00">
                  <c:v>7.4331085715273075E-6</c:v>
                </c:pt>
                <c:pt idx="2024" formatCode="0.00E+00">
                  <c:v>4.13555319947778E-5</c:v>
                </c:pt>
                <c:pt idx="2025" formatCode="0.00E+00">
                  <c:v>4.2489605779080997E-5</c:v>
                </c:pt>
                <c:pt idx="2026" formatCode="0.00E+00">
                  <c:v>2.1786180378153245E-5</c:v>
                </c:pt>
                <c:pt idx="2027" formatCode="0.00E+00">
                  <c:v>2.5409126234188602E-6</c:v>
                </c:pt>
                <c:pt idx="2028" formatCode="0.00E+00">
                  <c:v>5.7876950890668945E-5</c:v>
                </c:pt>
                <c:pt idx="2029" formatCode="0.00E+00">
                  <c:v>9.8821030558427948E-6</c:v>
                </c:pt>
                <c:pt idx="2030" formatCode="0.00E+00">
                  <c:v>5.5162013069476721E-8</c:v>
                </c:pt>
                <c:pt idx="2031" formatCode="0.00E+00">
                  <c:v>5.3005557357047371E-6</c:v>
                </c:pt>
                <c:pt idx="2032" formatCode="0.00E+00">
                  <c:v>6.7379087033890572E-5</c:v>
                </c:pt>
                <c:pt idx="2033" formatCode="0.00E+00">
                  <c:v>1.0059809031986023E-5</c:v>
                </c:pt>
                <c:pt idx="2034" formatCode="0.00E+00">
                  <c:v>1.904618159491076E-5</c:v>
                </c:pt>
                <c:pt idx="2035" formatCode="0.00E+00">
                  <c:v>6.0516204026994441E-6</c:v>
                </c:pt>
                <c:pt idx="2036" formatCode="0.00E+00">
                  <c:v>8.4799874607763683E-6</c:v>
                </c:pt>
                <c:pt idx="2037" formatCode="0.00E+00">
                  <c:v>4.5378940087161286E-5</c:v>
                </c:pt>
                <c:pt idx="2038" formatCode="0.00E+00">
                  <c:v>2.9023199502912179E-6</c:v>
                </c:pt>
                <c:pt idx="2039" formatCode="0.00E+00">
                  <c:v>1.6874402881818542E-5</c:v>
                </c:pt>
                <c:pt idx="2040" formatCode="0.00E+00">
                  <c:v>7.457186918512134E-5</c:v>
                </c:pt>
                <c:pt idx="2041" formatCode="0.00E+00">
                  <c:v>1.8316122920230027E-5</c:v>
                </c:pt>
                <c:pt idx="2042" formatCode="0.00E+00">
                  <c:v>4.5676366396509598E-6</c:v>
                </c:pt>
                <c:pt idx="2043" formatCode="0.00E+00">
                  <c:v>7.0998635857701214E-6</c:v>
                </c:pt>
                <c:pt idx="2044" formatCode="0.00E+00">
                  <c:v>2.6847097171395817E-5</c:v>
                </c:pt>
                <c:pt idx="2045" formatCode="0.00E+00">
                  <c:v>9.9843488071809906E-6</c:v>
                </c:pt>
                <c:pt idx="2046" formatCode="0.00E+00">
                  <c:v>1.8295768357277946E-5</c:v>
                </c:pt>
              </c:numCache>
            </c:numRef>
          </c:yVal>
        </c:ser>
        <c:ser>
          <c:idx val="2"/>
          <c:order val="2"/>
          <c:tx>
            <c:strRef>
              <c:f>rough_road!$D$1</c:f>
              <c:strCache>
                <c:ptCount val="1"/>
                <c:pt idx="0">
                  <c:v>Model 1/(1+S^2)</c:v>
                </c:pt>
              </c:strCache>
            </c:strRef>
          </c:tx>
          <c:spPr>
            <a:ln w="25400">
              <a:solidFill>
                <a:srgbClr val="FF0000"/>
              </a:solidFill>
            </a:ln>
          </c:spPr>
          <c:marker>
            <c:symbol val="none"/>
          </c:marker>
          <c:xVal>
            <c:numRef>
              <c:f>rough_road!$A$2:$A$2048</c:f>
              <c:numCache>
                <c:formatCode>General</c:formatCode>
                <c:ptCount val="2047"/>
                <c:pt idx="0">
                  <c:v>0.55781119559355663</c:v>
                </c:pt>
                <c:pt idx="1">
                  <c:v>0.836716793390334</c:v>
                </c:pt>
                <c:pt idx="2">
                  <c:v>1.1156223911871082</c:v>
                </c:pt>
                <c:pt idx="3">
                  <c:v>1.3945279889838917</c:v>
                </c:pt>
                <c:pt idx="4">
                  <c:v>1.67343358678066</c:v>
                </c:pt>
                <c:pt idx="5">
                  <c:v>1.95233918457744</c:v>
                </c:pt>
                <c:pt idx="6">
                  <c:v>2.2312447823742199</c:v>
                </c:pt>
                <c:pt idx="7">
                  <c:v>2.5101503801709999</c:v>
                </c:pt>
                <c:pt idx="8">
                  <c:v>2.7890559779677799</c:v>
                </c:pt>
                <c:pt idx="9">
                  <c:v>3.0679615757645635</c:v>
                </c:pt>
                <c:pt idx="10">
                  <c:v>3.3468671735613267</c:v>
                </c:pt>
                <c:pt idx="11">
                  <c:v>3.6257727713581098</c:v>
                </c:pt>
                <c:pt idx="12">
                  <c:v>3.9046783691548832</c:v>
                </c:pt>
                <c:pt idx="13">
                  <c:v>4.1835839669516695</c:v>
                </c:pt>
                <c:pt idx="14">
                  <c:v>4.4624895647484415</c:v>
                </c:pt>
                <c:pt idx="15">
                  <c:v>4.7413951625452198</c:v>
                </c:pt>
                <c:pt idx="16">
                  <c:v>5.0203007603419945</c:v>
                </c:pt>
                <c:pt idx="17">
                  <c:v>5.2992063581387798</c:v>
                </c:pt>
                <c:pt idx="18">
                  <c:v>5.5781119559355545</c:v>
                </c:pt>
                <c:pt idx="19">
                  <c:v>5.8570175537323355</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549</c:v>
                </c:pt>
                <c:pt idx="29">
                  <c:v>8.6460735317001181</c:v>
                </c:pt>
                <c:pt idx="30">
                  <c:v>8.9249791294968919</c:v>
                </c:pt>
                <c:pt idx="31">
                  <c:v>9.2038847272936692</c:v>
                </c:pt>
                <c:pt idx="32">
                  <c:v>9.4827903250904502</c:v>
                </c:pt>
                <c:pt idx="33">
                  <c:v>9.7616959228872293</c:v>
                </c:pt>
                <c:pt idx="34">
                  <c:v>10.040601520684</c:v>
                </c:pt>
                <c:pt idx="35">
                  <c:v>10.319507118480724</c:v>
                </c:pt>
                <c:pt idx="36">
                  <c:v>10.598412716277499</c:v>
                </c:pt>
                <c:pt idx="37">
                  <c:v>10.8773183140743</c:v>
                </c:pt>
                <c:pt idx="38">
                  <c:v>11.156223911871098</c:v>
                </c:pt>
                <c:pt idx="39">
                  <c:v>11.435129509667814</c:v>
                </c:pt>
                <c:pt idx="40">
                  <c:v>11.7140351074646</c:v>
                </c:pt>
                <c:pt idx="41">
                  <c:v>11.9929407052614</c:v>
                </c:pt>
                <c:pt idx="42">
                  <c:v>12.271846303058204</c:v>
                </c:pt>
                <c:pt idx="43">
                  <c:v>12.550751900854999</c:v>
                </c:pt>
                <c:pt idx="44">
                  <c:v>12.8296574986517</c:v>
                </c:pt>
                <c:pt idx="45">
                  <c:v>13.108563096448499</c:v>
                </c:pt>
                <c:pt idx="46">
                  <c:v>13.387468694245314</c:v>
                </c:pt>
                <c:pt idx="47">
                  <c:v>13.6663742920421</c:v>
                </c:pt>
                <c:pt idx="48">
                  <c:v>13.945279889838799</c:v>
                </c:pt>
                <c:pt idx="49">
                  <c:v>14.224185487635578</c:v>
                </c:pt>
                <c:pt idx="50">
                  <c:v>14.503091085432398</c:v>
                </c:pt>
                <c:pt idx="51">
                  <c:v>14.781996683229202</c:v>
                </c:pt>
                <c:pt idx="52">
                  <c:v>15.060902281026006</c:v>
                </c:pt>
                <c:pt idx="53">
                  <c:v>15.339807878822718</c:v>
                </c:pt>
                <c:pt idx="54">
                  <c:v>15.618713476619487</c:v>
                </c:pt>
                <c:pt idx="55">
                  <c:v>15.897619074416314</c:v>
                </c:pt>
                <c:pt idx="56">
                  <c:v>16.176524672213102</c:v>
                </c:pt>
                <c:pt idx="57">
                  <c:v>16.455430270009742</c:v>
                </c:pt>
                <c:pt idx="58">
                  <c:v>16.734335867806628</c:v>
                </c:pt>
                <c:pt idx="59">
                  <c:v>17.013241465603429</c:v>
                </c:pt>
                <c:pt idx="60">
                  <c:v>17.292147063400186</c:v>
                </c:pt>
                <c:pt idx="61">
                  <c:v>17.571052661197001</c:v>
                </c:pt>
                <c:pt idx="62">
                  <c:v>17.849958258993698</c:v>
                </c:pt>
                <c:pt idx="63">
                  <c:v>18.128863856790527</c:v>
                </c:pt>
                <c:pt idx="64">
                  <c:v>18.407769454587289</c:v>
                </c:pt>
                <c:pt idx="65">
                  <c:v>18.6866750523841</c:v>
                </c:pt>
                <c:pt idx="66">
                  <c:v>18.965580650180854</c:v>
                </c:pt>
                <c:pt idx="67">
                  <c:v>19.244486247977566</c:v>
                </c:pt>
                <c:pt idx="68">
                  <c:v>19.523391845774363</c:v>
                </c:pt>
                <c:pt idx="69">
                  <c:v>19.802297443571167</c:v>
                </c:pt>
                <c:pt idx="70">
                  <c:v>20.081203041367942</c:v>
                </c:pt>
                <c:pt idx="71">
                  <c:v>20.360108639164789</c:v>
                </c:pt>
                <c:pt idx="72">
                  <c:v>20.639014236961486</c:v>
                </c:pt>
                <c:pt idx="73">
                  <c:v>20.917919834758287</c:v>
                </c:pt>
                <c:pt idx="74">
                  <c:v>21.196825432555105</c:v>
                </c:pt>
                <c:pt idx="75">
                  <c:v>21.475731030351835</c:v>
                </c:pt>
                <c:pt idx="76">
                  <c:v>21.754636628148599</c:v>
                </c:pt>
                <c:pt idx="77">
                  <c:v>22.033542225945361</c:v>
                </c:pt>
                <c:pt idx="78">
                  <c:v>22.312447823742186</c:v>
                </c:pt>
                <c:pt idx="79">
                  <c:v>22.591353421539001</c:v>
                </c:pt>
                <c:pt idx="80">
                  <c:v>22.870259019335787</c:v>
                </c:pt>
                <c:pt idx="81">
                  <c:v>23.149164617132527</c:v>
                </c:pt>
                <c:pt idx="82">
                  <c:v>23.428070214929242</c:v>
                </c:pt>
                <c:pt idx="83">
                  <c:v>23.7069758127261</c:v>
                </c:pt>
                <c:pt idx="84">
                  <c:v>23.985881410522889</c:v>
                </c:pt>
                <c:pt idx="85">
                  <c:v>24.264787008319686</c:v>
                </c:pt>
                <c:pt idx="86">
                  <c:v>24.543692606116402</c:v>
                </c:pt>
                <c:pt idx="87">
                  <c:v>24.822598203913163</c:v>
                </c:pt>
                <c:pt idx="88">
                  <c:v>25.101503801709967</c:v>
                </c:pt>
                <c:pt idx="89">
                  <c:v>25.380409399506789</c:v>
                </c:pt>
                <c:pt idx="90">
                  <c:v>25.6593149973036</c:v>
                </c:pt>
                <c:pt idx="91">
                  <c:v>25.938220595100265</c:v>
                </c:pt>
                <c:pt idx="92">
                  <c:v>26.217126192897101</c:v>
                </c:pt>
                <c:pt idx="93">
                  <c:v>26.496031790693888</c:v>
                </c:pt>
                <c:pt idx="94">
                  <c:v>26.774937388490727</c:v>
                </c:pt>
                <c:pt idx="95">
                  <c:v>27.053842986287499</c:v>
                </c:pt>
                <c:pt idx="96">
                  <c:v>27.332748584084186</c:v>
                </c:pt>
                <c:pt idx="97">
                  <c:v>27.611654181881036</c:v>
                </c:pt>
                <c:pt idx="98">
                  <c:v>27.890559779677787</c:v>
                </c:pt>
                <c:pt idx="99">
                  <c:v>28.169465377474605</c:v>
                </c:pt>
                <c:pt idx="100">
                  <c:v>28.448370975271242</c:v>
                </c:pt>
                <c:pt idx="101">
                  <c:v>28.727276573068089</c:v>
                </c:pt>
                <c:pt idx="102">
                  <c:v>29.006182170864889</c:v>
                </c:pt>
                <c:pt idx="103">
                  <c:v>29.285087768661686</c:v>
                </c:pt>
                <c:pt idx="104">
                  <c:v>29.56399336645854</c:v>
                </c:pt>
                <c:pt idx="105">
                  <c:v>29.842898964255198</c:v>
                </c:pt>
                <c:pt idx="106">
                  <c:v>30.121804562052041</c:v>
                </c:pt>
                <c:pt idx="107">
                  <c:v>30.400710159848799</c:v>
                </c:pt>
                <c:pt idx="108">
                  <c:v>30.679615757645628</c:v>
                </c:pt>
                <c:pt idx="109">
                  <c:v>30.9585213554424</c:v>
                </c:pt>
                <c:pt idx="110">
                  <c:v>31.237426953239087</c:v>
                </c:pt>
                <c:pt idx="111">
                  <c:v>31.516332551035866</c:v>
                </c:pt>
                <c:pt idx="112">
                  <c:v>31.795238148832688</c:v>
                </c:pt>
                <c:pt idx="113">
                  <c:v>32.074143746629503</c:v>
                </c:pt>
                <c:pt idx="114">
                  <c:v>32.353049344426296</c:v>
                </c:pt>
                <c:pt idx="115">
                  <c:v>32.631954942223011</c:v>
                </c:pt>
                <c:pt idx="116">
                  <c:v>32.910860540019797</c:v>
                </c:pt>
                <c:pt idx="117">
                  <c:v>33.189766137816534</c:v>
                </c:pt>
                <c:pt idx="118">
                  <c:v>33.468671735613334</c:v>
                </c:pt>
                <c:pt idx="119">
                  <c:v>33.747577333410199</c:v>
                </c:pt>
                <c:pt idx="120">
                  <c:v>34.0264829312069</c:v>
                </c:pt>
                <c:pt idx="121">
                  <c:v>34.3053885290037</c:v>
                </c:pt>
                <c:pt idx="122">
                  <c:v>34.584294126800494</c:v>
                </c:pt>
                <c:pt idx="123">
                  <c:v>34.863199724597301</c:v>
                </c:pt>
                <c:pt idx="124">
                  <c:v>35.142105322394066</c:v>
                </c:pt>
                <c:pt idx="125">
                  <c:v>35.421010920190874</c:v>
                </c:pt>
                <c:pt idx="126">
                  <c:v>35.699916517987603</c:v>
                </c:pt>
                <c:pt idx="127">
                  <c:v>35.978822115784396</c:v>
                </c:pt>
                <c:pt idx="128">
                  <c:v>36.257727713581197</c:v>
                </c:pt>
                <c:pt idx="129">
                  <c:v>36.536633311377912</c:v>
                </c:pt>
                <c:pt idx="130">
                  <c:v>36.815538909174791</c:v>
                </c:pt>
                <c:pt idx="131">
                  <c:v>37.094444506971499</c:v>
                </c:pt>
                <c:pt idx="132">
                  <c:v>37.373350104768299</c:v>
                </c:pt>
                <c:pt idx="133">
                  <c:v>37.652255702565157</c:v>
                </c:pt>
                <c:pt idx="134">
                  <c:v>37.931161300361801</c:v>
                </c:pt>
                <c:pt idx="135">
                  <c:v>38.210066898158601</c:v>
                </c:pt>
                <c:pt idx="136">
                  <c:v>38.488972495955402</c:v>
                </c:pt>
                <c:pt idx="137">
                  <c:v>38.767878093752195</c:v>
                </c:pt>
                <c:pt idx="138">
                  <c:v>39.046783691548995</c:v>
                </c:pt>
                <c:pt idx="139">
                  <c:v>39.325689289345704</c:v>
                </c:pt>
                <c:pt idx="140">
                  <c:v>39.604594887142419</c:v>
                </c:pt>
                <c:pt idx="141">
                  <c:v>39.883500484939297</c:v>
                </c:pt>
                <c:pt idx="142">
                  <c:v>40.162406082736098</c:v>
                </c:pt>
                <c:pt idx="143">
                  <c:v>40.441311680532898</c:v>
                </c:pt>
                <c:pt idx="144">
                  <c:v>40.720217278329613</c:v>
                </c:pt>
                <c:pt idx="145">
                  <c:v>40.999122876126457</c:v>
                </c:pt>
                <c:pt idx="146">
                  <c:v>41.2780284739232</c:v>
                </c:pt>
                <c:pt idx="147">
                  <c:v>41.556934071719994</c:v>
                </c:pt>
                <c:pt idx="148">
                  <c:v>41.835839669516609</c:v>
                </c:pt>
                <c:pt idx="149">
                  <c:v>42.114745267313403</c:v>
                </c:pt>
                <c:pt idx="150">
                  <c:v>42.393650865110295</c:v>
                </c:pt>
                <c:pt idx="151">
                  <c:v>42.672556462907103</c:v>
                </c:pt>
                <c:pt idx="152">
                  <c:v>42.951462060703818</c:v>
                </c:pt>
                <c:pt idx="153">
                  <c:v>43.230367658500597</c:v>
                </c:pt>
                <c:pt idx="154">
                  <c:v>43.509273256297334</c:v>
                </c:pt>
                <c:pt idx="155">
                  <c:v>43.788178854094213</c:v>
                </c:pt>
                <c:pt idx="156">
                  <c:v>44.067084451890878</c:v>
                </c:pt>
                <c:pt idx="157">
                  <c:v>44.345990049687799</c:v>
                </c:pt>
                <c:pt idx="158">
                  <c:v>44.6248956474845</c:v>
                </c:pt>
                <c:pt idx="159">
                  <c:v>44.903801245281294</c:v>
                </c:pt>
                <c:pt idx="160">
                  <c:v>45.182706843078165</c:v>
                </c:pt>
                <c:pt idx="161">
                  <c:v>45.461612440874966</c:v>
                </c:pt>
                <c:pt idx="162">
                  <c:v>45.74051803867183</c:v>
                </c:pt>
                <c:pt idx="163">
                  <c:v>46.019423636468396</c:v>
                </c:pt>
                <c:pt idx="164">
                  <c:v>46.298329234265289</c:v>
                </c:pt>
                <c:pt idx="165">
                  <c:v>46.577234832062004</c:v>
                </c:pt>
                <c:pt idx="166">
                  <c:v>46.856140429858797</c:v>
                </c:pt>
                <c:pt idx="167">
                  <c:v>47.135046027655598</c:v>
                </c:pt>
                <c:pt idx="168">
                  <c:v>47.413951625452235</c:v>
                </c:pt>
                <c:pt idx="169">
                  <c:v>47.692857223249099</c:v>
                </c:pt>
                <c:pt idx="170">
                  <c:v>47.9717628210459</c:v>
                </c:pt>
                <c:pt idx="171">
                  <c:v>48.250668418842594</c:v>
                </c:pt>
                <c:pt idx="172">
                  <c:v>48.529574016639401</c:v>
                </c:pt>
                <c:pt idx="173">
                  <c:v>48.808479614436195</c:v>
                </c:pt>
                <c:pt idx="174">
                  <c:v>49.087385212232995</c:v>
                </c:pt>
                <c:pt idx="175">
                  <c:v>49.366290810029874</c:v>
                </c:pt>
                <c:pt idx="176">
                  <c:v>49.645196407826596</c:v>
                </c:pt>
                <c:pt idx="177">
                  <c:v>49.924102005623297</c:v>
                </c:pt>
                <c:pt idx="178">
                  <c:v>50.203007603420097</c:v>
                </c:pt>
                <c:pt idx="179">
                  <c:v>50.481913201216834</c:v>
                </c:pt>
                <c:pt idx="180">
                  <c:v>50.760818799013698</c:v>
                </c:pt>
                <c:pt idx="181">
                  <c:v>51.039724396810499</c:v>
                </c:pt>
                <c:pt idx="182">
                  <c:v>51.318629994607143</c:v>
                </c:pt>
                <c:pt idx="183">
                  <c:v>51.597535592404057</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43</c:v>
                </c:pt>
                <c:pt idx="196">
                  <c:v>55.223308363762101</c:v>
                </c:pt>
                <c:pt idx="197">
                  <c:v>55.502213961558965</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56</c:v>
                </c:pt>
                <c:pt idx="207">
                  <c:v>58.291269939526757</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89</c:v>
                </c:pt>
                <c:pt idx="216">
                  <c:v>60.801420319697577</c:v>
                </c:pt>
                <c:pt idx="217">
                  <c:v>61.080325917494498</c:v>
                </c:pt>
                <c:pt idx="218">
                  <c:v>61.359231515291185</c:v>
                </c:pt>
                <c:pt idx="219">
                  <c:v>61.638137113088113</c:v>
                </c:pt>
                <c:pt idx="220">
                  <c:v>61.9170427108848</c:v>
                </c:pt>
                <c:pt idx="221">
                  <c:v>62.195948308681658</c:v>
                </c:pt>
                <c:pt idx="222">
                  <c:v>62.474853906478401</c:v>
                </c:pt>
                <c:pt idx="223">
                  <c:v>62.753759504275202</c:v>
                </c:pt>
                <c:pt idx="224">
                  <c:v>63.032665102072002</c:v>
                </c:pt>
                <c:pt idx="225">
                  <c:v>63.311570699868618</c:v>
                </c:pt>
                <c:pt idx="226">
                  <c:v>63.590476297665496</c:v>
                </c:pt>
                <c:pt idx="227">
                  <c:v>63.869381895462219</c:v>
                </c:pt>
                <c:pt idx="228">
                  <c:v>64.148287493259048</c:v>
                </c:pt>
                <c:pt idx="229">
                  <c:v>64.427193091055926</c:v>
                </c:pt>
                <c:pt idx="230">
                  <c:v>64.706098688852606</c:v>
                </c:pt>
                <c:pt idx="231">
                  <c:v>64.985004286649399</c:v>
                </c:pt>
                <c:pt idx="232">
                  <c:v>65.263909884446207</c:v>
                </c:pt>
                <c:pt idx="233">
                  <c:v>65.542815482243114</c:v>
                </c:pt>
                <c:pt idx="234">
                  <c:v>65.821721080039779</c:v>
                </c:pt>
                <c:pt idx="235">
                  <c:v>66.100626677836502</c:v>
                </c:pt>
                <c:pt idx="236">
                  <c:v>66.379532275633096</c:v>
                </c:pt>
                <c:pt idx="237">
                  <c:v>66.658437873429719</c:v>
                </c:pt>
                <c:pt idx="238">
                  <c:v>66.937343471226896</c:v>
                </c:pt>
                <c:pt idx="239">
                  <c:v>67.21624906902376</c:v>
                </c:pt>
                <c:pt idx="240">
                  <c:v>67.495154666820397</c:v>
                </c:pt>
                <c:pt idx="241">
                  <c:v>67.774060264617361</c:v>
                </c:pt>
                <c:pt idx="242">
                  <c:v>68.05296586241387</c:v>
                </c:pt>
                <c:pt idx="243">
                  <c:v>68.331871460210806</c:v>
                </c:pt>
                <c:pt idx="244">
                  <c:v>68.610777058007386</c:v>
                </c:pt>
                <c:pt idx="245">
                  <c:v>68.889682655804279</c:v>
                </c:pt>
                <c:pt idx="246">
                  <c:v>69.168588253600888</c:v>
                </c:pt>
                <c:pt idx="247">
                  <c:v>69.447493851398079</c:v>
                </c:pt>
                <c:pt idx="248">
                  <c:v>69.726399449194702</c:v>
                </c:pt>
                <c:pt idx="249">
                  <c:v>70.005305046991225</c:v>
                </c:pt>
                <c:pt idx="250">
                  <c:v>70.284210644788331</c:v>
                </c:pt>
                <c:pt idx="251">
                  <c:v>70.56311624258484</c:v>
                </c:pt>
                <c:pt idx="252">
                  <c:v>70.842021840381719</c:v>
                </c:pt>
                <c:pt idx="253">
                  <c:v>71.120927438178583</c:v>
                </c:pt>
                <c:pt idx="254">
                  <c:v>71.399833035975306</c:v>
                </c:pt>
                <c:pt idx="255">
                  <c:v>71.678738633771815</c:v>
                </c:pt>
                <c:pt idx="256">
                  <c:v>71.957644231568906</c:v>
                </c:pt>
                <c:pt idx="257">
                  <c:v>72.236549829365813</c:v>
                </c:pt>
                <c:pt idx="258">
                  <c:v>72.515455427162493</c:v>
                </c:pt>
                <c:pt idx="259">
                  <c:v>72.794361024959201</c:v>
                </c:pt>
                <c:pt idx="260">
                  <c:v>73.07326662275598</c:v>
                </c:pt>
                <c:pt idx="261">
                  <c:v>73.352172220552589</c:v>
                </c:pt>
                <c:pt idx="262">
                  <c:v>73.631077818349425</c:v>
                </c:pt>
                <c:pt idx="263">
                  <c:v>73.909983416146304</c:v>
                </c:pt>
                <c:pt idx="264">
                  <c:v>74.188889013942955</c:v>
                </c:pt>
                <c:pt idx="265">
                  <c:v>74.467794611739905</c:v>
                </c:pt>
                <c:pt idx="266">
                  <c:v>74.746700209536698</c:v>
                </c:pt>
                <c:pt idx="267">
                  <c:v>75.025605807333449</c:v>
                </c:pt>
                <c:pt idx="268">
                  <c:v>75.304511405130313</c:v>
                </c:pt>
                <c:pt idx="269">
                  <c:v>75.583417002926808</c:v>
                </c:pt>
                <c:pt idx="270">
                  <c:v>75.862322600723758</c:v>
                </c:pt>
                <c:pt idx="271">
                  <c:v>76.141228198520579</c:v>
                </c:pt>
                <c:pt idx="272">
                  <c:v>76.420133796317529</c:v>
                </c:pt>
                <c:pt idx="273">
                  <c:v>76.699039394114081</c:v>
                </c:pt>
                <c:pt idx="274">
                  <c:v>76.977944991911031</c:v>
                </c:pt>
                <c:pt idx="275">
                  <c:v>77.256850589707696</c:v>
                </c:pt>
                <c:pt idx="276">
                  <c:v>77.535756187504305</c:v>
                </c:pt>
                <c:pt idx="277">
                  <c:v>77.814661785301482</c:v>
                </c:pt>
                <c:pt idx="278">
                  <c:v>78.093567383098005</c:v>
                </c:pt>
                <c:pt idx="279">
                  <c:v>78.372472980894571</c:v>
                </c:pt>
                <c:pt idx="280">
                  <c:v>78.651378578691322</c:v>
                </c:pt>
                <c:pt idx="281">
                  <c:v>78.930284176488286</c:v>
                </c:pt>
                <c:pt idx="282">
                  <c:v>79.209189774285093</c:v>
                </c:pt>
                <c:pt idx="283">
                  <c:v>79.488095372081688</c:v>
                </c:pt>
                <c:pt idx="284">
                  <c:v>79.767000969878879</c:v>
                </c:pt>
                <c:pt idx="285">
                  <c:v>80.045906567675502</c:v>
                </c:pt>
                <c:pt idx="286">
                  <c:v>80.324812165472281</c:v>
                </c:pt>
                <c:pt idx="287">
                  <c:v>80.603717763268989</c:v>
                </c:pt>
                <c:pt idx="288">
                  <c:v>80.882623361065797</c:v>
                </c:pt>
                <c:pt idx="289">
                  <c:v>81.161528958862604</c:v>
                </c:pt>
                <c:pt idx="290">
                  <c:v>81.440434556659255</c:v>
                </c:pt>
                <c:pt idx="291">
                  <c:v>81.719340154456006</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627</c:v>
                </c:pt>
                <c:pt idx="302">
                  <c:v>84.787301730220648</c:v>
                </c:pt>
                <c:pt idx="303">
                  <c:v>85.066207328017526</c:v>
                </c:pt>
                <c:pt idx="304">
                  <c:v>85.345112925814306</c:v>
                </c:pt>
                <c:pt idx="305">
                  <c:v>85.624018523610985</c:v>
                </c:pt>
                <c:pt idx="306">
                  <c:v>85.902924121407807</c:v>
                </c:pt>
                <c:pt idx="307">
                  <c:v>86.1818297192046</c:v>
                </c:pt>
                <c:pt idx="308">
                  <c:v>86.460735317001195</c:v>
                </c:pt>
                <c:pt idx="309">
                  <c:v>86.739640914798201</c:v>
                </c:pt>
                <c:pt idx="310">
                  <c:v>87.018546512594725</c:v>
                </c:pt>
                <c:pt idx="311">
                  <c:v>87.297452110391689</c:v>
                </c:pt>
                <c:pt idx="312">
                  <c:v>87.57635770818834</c:v>
                </c:pt>
                <c:pt idx="313">
                  <c:v>87.855263305985304</c:v>
                </c:pt>
                <c:pt idx="314">
                  <c:v>88.134168903782083</c:v>
                </c:pt>
                <c:pt idx="315">
                  <c:v>88.413074501578905</c:v>
                </c:pt>
                <c:pt idx="316">
                  <c:v>88.691980099375627</c:v>
                </c:pt>
                <c:pt idx="317">
                  <c:v>88.970885697172406</c:v>
                </c:pt>
                <c:pt idx="318">
                  <c:v>89.249791294969199</c:v>
                </c:pt>
                <c:pt idx="319">
                  <c:v>89.528696892765808</c:v>
                </c:pt>
                <c:pt idx="320">
                  <c:v>89.8076024905628</c:v>
                </c:pt>
                <c:pt idx="321">
                  <c:v>90.08650808835948</c:v>
                </c:pt>
                <c:pt idx="322">
                  <c:v>90.365413686156302</c:v>
                </c:pt>
                <c:pt idx="323">
                  <c:v>90.644319283953095</c:v>
                </c:pt>
                <c:pt idx="324">
                  <c:v>90.923224881750031</c:v>
                </c:pt>
                <c:pt idx="325">
                  <c:v>91.202130479546682</c:v>
                </c:pt>
                <c:pt idx="326">
                  <c:v>91.481036077343404</c:v>
                </c:pt>
                <c:pt idx="327">
                  <c:v>91.759941675140226</c:v>
                </c:pt>
                <c:pt idx="328">
                  <c:v>92.038847272936806</c:v>
                </c:pt>
                <c:pt idx="329">
                  <c:v>92.317752870733671</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405</c:v>
                </c:pt>
                <c:pt idx="340">
                  <c:v>95.38571444649817</c:v>
                </c:pt>
                <c:pt idx="341">
                  <c:v>95.664620044295248</c:v>
                </c:pt>
                <c:pt idx="342">
                  <c:v>95.943525642091927</c:v>
                </c:pt>
                <c:pt idx="343">
                  <c:v>96.222431239888508</c:v>
                </c:pt>
                <c:pt idx="344">
                  <c:v>96.501336837685287</c:v>
                </c:pt>
                <c:pt idx="345">
                  <c:v>96.78024243548218</c:v>
                </c:pt>
                <c:pt idx="346">
                  <c:v>97.059148033278959</c:v>
                </c:pt>
                <c:pt idx="347">
                  <c:v>97.338053631075795</c:v>
                </c:pt>
                <c:pt idx="348">
                  <c:v>97.616959228872744</c:v>
                </c:pt>
                <c:pt idx="349">
                  <c:v>97.895864826669225</c:v>
                </c:pt>
                <c:pt idx="350">
                  <c:v>98.174770424465905</c:v>
                </c:pt>
                <c:pt idx="351">
                  <c:v>98.453676022262883</c:v>
                </c:pt>
                <c:pt idx="352">
                  <c:v>98.732581620059648</c:v>
                </c:pt>
                <c:pt idx="353">
                  <c:v>99.01148721785637</c:v>
                </c:pt>
                <c:pt idx="354">
                  <c:v>99.290392815653007</c:v>
                </c:pt>
                <c:pt idx="355">
                  <c:v>99.569298413449886</c:v>
                </c:pt>
                <c:pt idx="356">
                  <c:v>99.848204011246807</c:v>
                </c:pt>
                <c:pt idx="357">
                  <c:v>100.12710960904313</c:v>
                </c:pt>
                <c:pt idx="358">
                  <c:v>100.40601520684002</c:v>
                </c:pt>
                <c:pt idx="359">
                  <c:v>100.684920804637</c:v>
                </c:pt>
                <c:pt idx="360">
                  <c:v>100.963826402433</c:v>
                </c:pt>
                <c:pt idx="361">
                  <c:v>101.24273200023001</c:v>
                </c:pt>
                <c:pt idx="362">
                  <c:v>101.521637598027</c:v>
                </c:pt>
                <c:pt idx="363">
                  <c:v>101.80054319582401</c:v>
                </c:pt>
                <c:pt idx="364">
                  <c:v>102.07944879362077</c:v>
                </c:pt>
                <c:pt idx="365">
                  <c:v>102.358354391417</c:v>
                </c:pt>
                <c:pt idx="366">
                  <c:v>102.63725998921423</c:v>
                </c:pt>
                <c:pt idx="367">
                  <c:v>102.91616558701118</c:v>
                </c:pt>
                <c:pt idx="368">
                  <c:v>103.19507118480789</c:v>
                </c:pt>
                <c:pt idx="369">
                  <c:v>103.47397678260388</c:v>
                </c:pt>
                <c:pt idx="370">
                  <c:v>103.75288238040081</c:v>
                </c:pt>
                <c:pt idx="371">
                  <c:v>104.031787978198</c:v>
                </c:pt>
                <c:pt idx="372">
                  <c:v>104.31069357599513</c:v>
                </c:pt>
                <c:pt idx="373">
                  <c:v>104.589599173792</c:v>
                </c:pt>
                <c:pt idx="374">
                  <c:v>104.86850477158798</c:v>
                </c:pt>
                <c:pt idx="375">
                  <c:v>105.14741036938511</c:v>
                </c:pt>
                <c:pt idx="376">
                  <c:v>105.42631596718202</c:v>
                </c:pt>
                <c:pt idx="377">
                  <c:v>105.70522156497911</c:v>
                </c:pt>
                <c:pt idx="378">
                  <c:v>105.98412716277502</c:v>
                </c:pt>
                <c:pt idx="379">
                  <c:v>106.263032760572</c:v>
                </c:pt>
                <c:pt idx="380">
                  <c:v>106.54193835836898</c:v>
                </c:pt>
                <c:pt idx="381">
                  <c:v>106.82084395616589</c:v>
                </c:pt>
                <c:pt idx="382">
                  <c:v>107.09974955396298</c:v>
                </c:pt>
                <c:pt idx="383">
                  <c:v>107.37865515175882</c:v>
                </c:pt>
                <c:pt idx="384">
                  <c:v>107.657560749556</c:v>
                </c:pt>
                <c:pt idx="385">
                  <c:v>107.936466347353</c:v>
                </c:pt>
                <c:pt idx="386">
                  <c:v>108.21537194515</c:v>
                </c:pt>
                <c:pt idx="387">
                  <c:v>108.49427754294713</c:v>
                </c:pt>
                <c:pt idx="388">
                  <c:v>108.773183140743</c:v>
                </c:pt>
                <c:pt idx="389">
                  <c:v>109.05208873853972</c:v>
                </c:pt>
                <c:pt idx="390">
                  <c:v>109.330994336337</c:v>
                </c:pt>
                <c:pt idx="391">
                  <c:v>109.60989993413401</c:v>
                </c:pt>
                <c:pt idx="392">
                  <c:v>109.8888055319298</c:v>
                </c:pt>
                <c:pt idx="393">
                  <c:v>110.167711129727</c:v>
                </c:pt>
                <c:pt idx="394">
                  <c:v>110.446616727524</c:v>
                </c:pt>
                <c:pt idx="395">
                  <c:v>110.72552232532098</c:v>
                </c:pt>
                <c:pt idx="396">
                  <c:v>111.00442792311812</c:v>
                </c:pt>
                <c:pt idx="397">
                  <c:v>111.283333520914</c:v>
                </c:pt>
                <c:pt idx="398">
                  <c:v>111.56223911871101</c:v>
                </c:pt>
                <c:pt idx="399">
                  <c:v>111.841144716508</c:v>
                </c:pt>
                <c:pt idx="400">
                  <c:v>112.12005031430481</c:v>
                </c:pt>
                <c:pt idx="401">
                  <c:v>112.39895591210089</c:v>
                </c:pt>
                <c:pt idx="402">
                  <c:v>112.67786150989798</c:v>
                </c:pt>
                <c:pt idx="403">
                  <c:v>112.95676710769479</c:v>
                </c:pt>
                <c:pt idx="404">
                  <c:v>113.23567270549182</c:v>
                </c:pt>
                <c:pt idx="405">
                  <c:v>113.51457830328889</c:v>
                </c:pt>
                <c:pt idx="406">
                  <c:v>113.79348390108511</c:v>
                </c:pt>
                <c:pt idx="407">
                  <c:v>114.0723894988818</c:v>
                </c:pt>
                <c:pt idx="408">
                  <c:v>114.351295096679</c:v>
                </c:pt>
                <c:pt idx="409">
                  <c:v>114.630200694476</c:v>
                </c:pt>
                <c:pt idx="410">
                  <c:v>114.90910629227211</c:v>
                </c:pt>
                <c:pt idx="411">
                  <c:v>115.18801189006882</c:v>
                </c:pt>
                <c:pt idx="412">
                  <c:v>115.46691748786611</c:v>
                </c:pt>
                <c:pt idx="413">
                  <c:v>115.74582308566318</c:v>
                </c:pt>
                <c:pt idx="414">
                  <c:v>116.02472868346</c:v>
                </c:pt>
                <c:pt idx="415">
                  <c:v>116.30363428125602</c:v>
                </c:pt>
                <c:pt idx="416">
                  <c:v>116.58253987905289</c:v>
                </c:pt>
                <c:pt idx="417">
                  <c:v>116.86144547684998</c:v>
                </c:pt>
                <c:pt idx="418">
                  <c:v>117.140351074647</c:v>
                </c:pt>
                <c:pt idx="419">
                  <c:v>117.41925667244311</c:v>
                </c:pt>
                <c:pt idx="420">
                  <c:v>117.69816227024</c:v>
                </c:pt>
                <c:pt idx="421">
                  <c:v>117.97706786803711</c:v>
                </c:pt>
                <c:pt idx="422">
                  <c:v>118.255973465834</c:v>
                </c:pt>
                <c:pt idx="423">
                  <c:v>118.534879063631</c:v>
                </c:pt>
                <c:pt idx="424">
                  <c:v>118.81378466142698</c:v>
                </c:pt>
                <c:pt idx="425">
                  <c:v>119.092690259224</c:v>
                </c:pt>
                <c:pt idx="426">
                  <c:v>119.37159585702082</c:v>
                </c:pt>
                <c:pt idx="427">
                  <c:v>119.650501454818</c:v>
                </c:pt>
                <c:pt idx="428">
                  <c:v>119.92940705261388</c:v>
                </c:pt>
                <c:pt idx="429">
                  <c:v>120.20831265041095</c:v>
                </c:pt>
                <c:pt idx="430">
                  <c:v>120.48721824820819</c:v>
                </c:pt>
                <c:pt idx="431">
                  <c:v>120.76612384600512</c:v>
                </c:pt>
                <c:pt idx="432">
                  <c:v>121.04502944380199</c:v>
                </c:pt>
                <c:pt idx="433">
                  <c:v>121.32393504159801</c:v>
                </c:pt>
                <c:pt idx="434">
                  <c:v>121.602840639395</c:v>
                </c:pt>
                <c:pt idx="435">
                  <c:v>121.88174623719181</c:v>
                </c:pt>
                <c:pt idx="436">
                  <c:v>122.16065183498888</c:v>
                </c:pt>
                <c:pt idx="437">
                  <c:v>122.43955743278484</c:v>
                </c:pt>
                <c:pt idx="438">
                  <c:v>122.718463030582</c:v>
                </c:pt>
                <c:pt idx="439">
                  <c:v>122.99736862837918</c:v>
                </c:pt>
                <c:pt idx="440">
                  <c:v>123.276274226176</c:v>
                </c:pt>
                <c:pt idx="441">
                  <c:v>123.55517982397301</c:v>
                </c:pt>
                <c:pt idx="442">
                  <c:v>123.834085421769</c:v>
                </c:pt>
                <c:pt idx="443">
                  <c:v>124.11299101956587</c:v>
                </c:pt>
                <c:pt idx="444">
                  <c:v>124.391896617363</c:v>
                </c:pt>
                <c:pt idx="445">
                  <c:v>124.67080221515972</c:v>
                </c:pt>
                <c:pt idx="446">
                  <c:v>124.94970781295582</c:v>
                </c:pt>
                <c:pt idx="447">
                  <c:v>125.228613410753</c:v>
                </c:pt>
                <c:pt idx="448">
                  <c:v>125.50751900855002</c:v>
                </c:pt>
                <c:pt idx="449">
                  <c:v>125.78642460634723</c:v>
                </c:pt>
                <c:pt idx="450">
                  <c:v>126.06533020414398</c:v>
                </c:pt>
                <c:pt idx="451">
                  <c:v>126.34423580194012</c:v>
                </c:pt>
                <c:pt idx="452">
                  <c:v>126.62314139973684</c:v>
                </c:pt>
                <c:pt idx="453">
                  <c:v>126.90204699753389</c:v>
                </c:pt>
                <c:pt idx="454">
                  <c:v>127.18095259533098</c:v>
                </c:pt>
                <c:pt idx="455">
                  <c:v>127.45985819312681</c:v>
                </c:pt>
                <c:pt idx="456">
                  <c:v>127.738763790924</c:v>
                </c:pt>
                <c:pt idx="457">
                  <c:v>128.017669388721</c:v>
                </c:pt>
                <c:pt idx="458">
                  <c:v>128.2965749865177</c:v>
                </c:pt>
                <c:pt idx="459">
                  <c:v>128.57548058431499</c:v>
                </c:pt>
                <c:pt idx="460">
                  <c:v>128.85438618211123</c:v>
                </c:pt>
                <c:pt idx="461">
                  <c:v>129.13329177990769</c:v>
                </c:pt>
                <c:pt idx="462">
                  <c:v>129.4121973777053</c:v>
                </c:pt>
                <c:pt idx="463">
                  <c:v>129.69110297550199</c:v>
                </c:pt>
                <c:pt idx="464">
                  <c:v>129.97000857329922</c:v>
                </c:pt>
                <c:pt idx="465">
                  <c:v>130.24891417109498</c:v>
                </c:pt>
                <c:pt idx="466">
                  <c:v>130.52781976889199</c:v>
                </c:pt>
                <c:pt idx="467">
                  <c:v>130.80672536668899</c:v>
                </c:pt>
                <c:pt idx="468">
                  <c:v>131.085630964486</c:v>
                </c:pt>
                <c:pt idx="469">
                  <c:v>131.36453656228201</c:v>
                </c:pt>
                <c:pt idx="470">
                  <c:v>131.64344216007876</c:v>
                </c:pt>
                <c:pt idx="471">
                  <c:v>131.92234775787645</c:v>
                </c:pt>
                <c:pt idx="472">
                  <c:v>132.20125335567326</c:v>
                </c:pt>
                <c:pt idx="473">
                  <c:v>132.48015895347029</c:v>
                </c:pt>
                <c:pt idx="474">
                  <c:v>132.75906455126577</c:v>
                </c:pt>
                <c:pt idx="475">
                  <c:v>133.037970149063</c:v>
                </c:pt>
                <c:pt idx="476">
                  <c:v>133.31687574685969</c:v>
                </c:pt>
                <c:pt idx="477">
                  <c:v>133.59578134465698</c:v>
                </c:pt>
                <c:pt idx="478">
                  <c:v>133.87468694245322</c:v>
                </c:pt>
                <c:pt idx="479">
                  <c:v>134.15359254024995</c:v>
                </c:pt>
                <c:pt idx="480">
                  <c:v>134.43249813804701</c:v>
                </c:pt>
                <c:pt idx="481">
                  <c:v>134.71140373584373</c:v>
                </c:pt>
                <c:pt idx="482">
                  <c:v>134.99030933364122</c:v>
                </c:pt>
                <c:pt idx="483">
                  <c:v>135.26921493143698</c:v>
                </c:pt>
                <c:pt idx="484">
                  <c:v>135.54812052923401</c:v>
                </c:pt>
                <c:pt idx="485">
                  <c:v>135.82702612703142</c:v>
                </c:pt>
                <c:pt idx="486">
                  <c:v>136.10593172482754</c:v>
                </c:pt>
                <c:pt idx="487">
                  <c:v>136.38483732262452</c:v>
                </c:pt>
                <c:pt idx="488">
                  <c:v>136.66374292042099</c:v>
                </c:pt>
                <c:pt idx="489">
                  <c:v>136.94264851821822</c:v>
                </c:pt>
                <c:pt idx="490">
                  <c:v>137.22155411601477</c:v>
                </c:pt>
                <c:pt idx="491">
                  <c:v>137.50045971381198</c:v>
                </c:pt>
                <c:pt idx="492">
                  <c:v>137.77936531160776</c:v>
                </c:pt>
                <c:pt idx="493">
                  <c:v>138.05827090940522</c:v>
                </c:pt>
                <c:pt idx="494">
                  <c:v>138.33717650720226</c:v>
                </c:pt>
                <c:pt idx="495">
                  <c:v>138.61608210499872</c:v>
                </c:pt>
                <c:pt idx="496">
                  <c:v>138.89498770279522</c:v>
                </c:pt>
                <c:pt idx="497">
                  <c:v>139.17389330059177</c:v>
                </c:pt>
                <c:pt idx="498">
                  <c:v>139.45279889838929</c:v>
                </c:pt>
                <c:pt idx="499">
                  <c:v>139.7317044961857</c:v>
                </c:pt>
                <c:pt idx="500">
                  <c:v>140.01061009398276</c:v>
                </c:pt>
                <c:pt idx="501">
                  <c:v>140.28951569177838</c:v>
                </c:pt>
                <c:pt idx="502">
                  <c:v>140.56842128957601</c:v>
                </c:pt>
                <c:pt idx="503">
                  <c:v>140.84732688737353</c:v>
                </c:pt>
                <c:pt idx="504">
                  <c:v>141.12623248517022</c:v>
                </c:pt>
                <c:pt idx="505">
                  <c:v>141.40513808296629</c:v>
                </c:pt>
                <c:pt idx="506">
                  <c:v>141.68404368076301</c:v>
                </c:pt>
                <c:pt idx="507">
                  <c:v>141.96294927856007</c:v>
                </c:pt>
                <c:pt idx="508">
                  <c:v>142.24185487635654</c:v>
                </c:pt>
                <c:pt idx="509">
                  <c:v>142.52076047415395</c:v>
                </c:pt>
                <c:pt idx="510">
                  <c:v>142.79966607194973</c:v>
                </c:pt>
                <c:pt idx="511">
                  <c:v>143.07857166974654</c:v>
                </c:pt>
                <c:pt idx="512">
                  <c:v>143.35747726754423</c:v>
                </c:pt>
                <c:pt idx="513">
                  <c:v>143.63638286534098</c:v>
                </c:pt>
                <c:pt idx="514">
                  <c:v>143.91528846313699</c:v>
                </c:pt>
                <c:pt idx="515">
                  <c:v>144.194194060934</c:v>
                </c:pt>
                <c:pt idx="516">
                  <c:v>144.473099658731</c:v>
                </c:pt>
                <c:pt idx="517">
                  <c:v>144.75200525652798</c:v>
                </c:pt>
                <c:pt idx="518">
                  <c:v>145.03091085432501</c:v>
                </c:pt>
                <c:pt idx="519">
                  <c:v>145.30981645212123</c:v>
                </c:pt>
                <c:pt idx="520">
                  <c:v>145.588722049918</c:v>
                </c:pt>
                <c:pt idx="521">
                  <c:v>145.8676276477153</c:v>
                </c:pt>
                <c:pt idx="522">
                  <c:v>146.14653324551176</c:v>
                </c:pt>
                <c:pt idx="523">
                  <c:v>146.42543884330823</c:v>
                </c:pt>
                <c:pt idx="524">
                  <c:v>146.70434444110498</c:v>
                </c:pt>
                <c:pt idx="525">
                  <c:v>146.98325003890199</c:v>
                </c:pt>
                <c:pt idx="526">
                  <c:v>147.26215563669876</c:v>
                </c:pt>
                <c:pt idx="527">
                  <c:v>147.54106123449577</c:v>
                </c:pt>
                <c:pt idx="528">
                  <c:v>147.81996683229201</c:v>
                </c:pt>
                <c:pt idx="529">
                  <c:v>148.09887243008899</c:v>
                </c:pt>
                <c:pt idx="530">
                  <c:v>148.377778027886</c:v>
                </c:pt>
                <c:pt idx="531">
                  <c:v>148.656683625683</c:v>
                </c:pt>
                <c:pt idx="532">
                  <c:v>148.93558922347873</c:v>
                </c:pt>
                <c:pt idx="533">
                  <c:v>149.21449482127576</c:v>
                </c:pt>
                <c:pt idx="534">
                  <c:v>149.49340041907323</c:v>
                </c:pt>
                <c:pt idx="535">
                  <c:v>149.77230601687</c:v>
                </c:pt>
                <c:pt idx="536">
                  <c:v>150.05121161466701</c:v>
                </c:pt>
                <c:pt idx="537">
                  <c:v>150.33011721246342</c:v>
                </c:pt>
                <c:pt idx="538">
                  <c:v>150.60902281026</c:v>
                </c:pt>
                <c:pt idx="539">
                  <c:v>150.88792840805729</c:v>
                </c:pt>
                <c:pt idx="540">
                  <c:v>151.16683400585399</c:v>
                </c:pt>
                <c:pt idx="541">
                  <c:v>151.44573960365099</c:v>
                </c:pt>
                <c:pt idx="542">
                  <c:v>151.72464520144669</c:v>
                </c:pt>
                <c:pt idx="543">
                  <c:v>152.00355079924347</c:v>
                </c:pt>
                <c:pt idx="544">
                  <c:v>152.28245639704107</c:v>
                </c:pt>
                <c:pt idx="545">
                  <c:v>152.56136199483777</c:v>
                </c:pt>
                <c:pt idx="546">
                  <c:v>152.84026759263429</c:v>
                </c:pt>
                <c:pt idx="547">
                  <c:v>153.1191731904307</c:v>
                </c:pt>
                <c:pt idx="548">
                  <c:v>153.39807878822822</c:v>
                </c:pt>
                <c:pt idx="549">
                  <c:v>153.676984386025</c:v>
                </c:pt>
                <c:pt idx="550">
                  <c:v>153.955889983822</c:v>
                </c:pt>
                <c:pt idx="551">
                  <c:v>154.23479558161773</c:v>
                </c:pt>
                <c:pt idx="552">
                  <c:v>154.51370117941477</c:v>
                </c:pt>
                <c:pt idx="553">
                  <c:v>154.792606777212</c:v>
                </c:pt>
                <c:pt idx="554">
                  <c:v>155.07151237500901</c:v>
                </c:pt>
                <c:pt idx="555">
                  <c:v>155.35041797280542</c:v>
                </c:pt>
                <c:pt idx="556">
                  <c:v>155.629323570602</c:v>
                </c:pt>
                <c:pt idx="557">
                  <c:v>155.90822916839926</c:v>
                </c:pt>
                <c:pt idx="558">
                  <c:v>156.18713476619598</c:v>
                </c:pt>
                <c:pt idx="559">
                  <c:v>156.46604036399336</c:v>
                </c:pt>
                <c:pt idx="560">
                  <c:v>156.74494596178857</c:v>
                </c:pt>
                <c:pt idx="561">
                  <c:v>157.02385155958598</c:v>
                </c:pt>
                <c:pt idx="562">
                  <c:v>157.3027571573833</c:v>
                </c:pt>
                <c:pt idx="563">
                  <c:v>157.58166275517999</c:v>
                </c:pt>
                <c:pt idx="564">
                  <c:v>157.86056835297626</c:v>
                </c:pt>
                <c:pt idx="565">
                  <c:v>158.13947395077301</c:v>
                </c:pt>
                <c:pt idx="566">
                  <c:v>158.41837954857004</c:v>
                </c:pt>
                <c:pt idx="567">
                  <c:v>158.69728514636677</c:v>
                </c:pt>
                <c:pt idx="568">
                  <c:v>158.97619074416392</c:v>
                </c:pt>
                <c:pt idx="569">
                  <c:v>159.25509634196001</c:v>
                </c:pt>
                <c:pt idx="570">
                  <c:v>159.53400193975676</c:v>
                </c:pt>
                <c:pt idx="571">
                  <c:v>159.81290753755422</c:v>
                </c:pt>
                <c:pt idx="572">
                  <c:v>160.09181313535098</c:v>
                </c:pt>
                <c:pt idx="573">
                  <c:v>160.37071873314673</c:v>
                </c:pt>
                <c:pt idx="574">
                  <c:v>160.64962433094377</c:v>
                </c:pt>
                <c:pt idx="575">
                  <c:v>160.928529928741</c:v>
                </c:pt>
                <c:pt idx="576">
                  <c:v>161.20743552653798</c:v>
                </c:pt>
                <c:pt idx="577">
                  <c:v>161.48634112433501</c:v>
                </c:pt>
                <c:pt idx="578">
                  <c:v>161.765246722131</c:v>
                </c:pt>
                <c:pt idx="579">
                  <c:v>162.04415231992795</c:v>
                </c:pt>
                <c:pt idx="580">
                  <c:v>162.32305791772529</c:v>
                </c:pt>
                <c:pt idx="581">
                  <c:v>162.60196351552199</c:v>
                </c:pt>
                <c:pt idx="582">
                  <c:v>162.880869113318</c:v>
                </c:pt>
                <c:pt idx="583">
                  <c:v>163.15977471111469</c:v>
                </c:pt>
                <c:pt idx="584">
                  <c:v>163.43868030891201</c:v>
                </c:pt>
                <c:pt idx="585">
                  <c:v>163.71758590670854</c:v>
                </c:pt>
                <c:pt idx="586">
                  <c:v>163.996491504506</c:v>
                </c:pt>
                <c:pt idx="587">
                  <c:v>164.27539710230198</c:v>
                </c:pt>
                <c:pt idx="588">
                  <c:v>164.55430270009899</c:v>
                </c:pt>
                <c:pt idx="589">
                  <c:v>164.83320829789599</c:v>
                </c:pt>
                <c:pt idx="590">
                  <c:v>165.11211389569323</c:v>
                </c:pt>
                <c:pt idx="591">
                  <c:v>165.3910194934893</c:v>
                </c:pt>
                <c:pt idx="592">
                  <c:v>165.66992509128576</c:v>
                </c:pt>
                <c:pt idx="593">
                  <c:v>165.94883068908322</c:v>
                </c:pt>
                <c:pt idx="594">
                  <c:v>166.22773628688</c:v>
                </c:pt>
                <c:pt idx="595">
                  <c:v>166.50664188467701</c:v>
                </c:pt>
                <c:pt idx="596">
                  <c:v>166.78554748247342</c:v>
                </c:pt>
                <c:pt idx="597">
                  <c:v>167.06445308027</c:v>
                </c:pt>
                <c:pt idx="598">
                  <c:v>167.34335867806698</c:v>
                </c:pt>
                <c:pt idx="599">
                  <c:v>167.62226427586398</c:v>
                </c:pt>
                <c:pt idx="600">
                  <c:v>167.90116987366022</c:v>
                </c:pt>
                <c:pt idx="601">
                  <c:v>168.18007547145695</c:v>
                </c:pt>
                <c:pt idx="602">
                  <c:v>168.45898106925401</c:v>
                </c:pt>
                <c:pt idx="603">
                  <c:v>168.73788666705099</c:v>
                </c:pt>
                <c:pt idx="604">
                  <c:v>169.01679226484731</c:v>
                </c:pt>
                <c:pt idx="605">
                  <c:v>169.295697862644</c:v>
                </c:pt>
                <c:pt idx="606">
                  <c:v>169.5746034604407</c:v>
                </c:pt>
                <c:pt idx="607">
                  <c:v>169.85350905823807</c:v>
                </c:pt>
                <c:pt idx="608">
                  <c:v>170.13241465603522</c:v>
                </c:pt>
                <c:pt idx="609">
                  <c:v>170.41132025383101</c:v>
                </c:pt>
                <c:pt idx="610">
                  <c:v>170.69022585162801</c:v>
                </c:pt>
                <c:pt idx="611">
                  <c:v>170.96913144942522</c:v>
                </c:pt>
                <c:pt idx="612">
                  <c:v>171.24803704722223</c:v>
                </c:pt>
                <c:pt idx="613">
                  <c:v>171.52694264501929</c:v>
                </c:pt>
                <c:pt idx="614">
                  <c:v>171.80584824281507</c:v>
                </c:pt>
                <c:pt idx="615">
                  <c:v>172.084753840612</c:v>
                </c:pt>
                <c:pt idx="616">
                  <c:v>172.363659438409</c:v>
                </c:pt>
                <c:pt idx="617">
                  <c:v>172.6425650362057</c:v>
                </c:pt>
                <c:pt idx="618">
                  <c:v>172.92147063400299</c:v>
                </c:pt>
                <c:pt idx="619">
                  <c:v>173.200376231799</c:v>
                </c:pt>
                <c:pt idx="620">
                  <c:v>173.47928182959598</c:v>
                </c:pt>
                <c:pt idx="621">
                  <c:v>173.7581874273933</c:v>
                </c:pt>
                <c:pt idx="622">
                  <c:v>174.03709302518999</c:v>
                </c:pt>
                <c:pt idx="623">
                  <c:v>174.315998622986</c:v>
                </c:pt>
                <c:pt idx="624">
                  <c:v>174.59490422078272</c:v>
                </c:pt>
                <c:pt idx="625">
                  <c:v>174.87380981858001</c:v>
                </c:pt>
                <c:pt idx="626">
                  <c:v>175.15271541637699</c:v>
                </c:pt>
                <c:pt idx="627">
                  <c:v>175.431621014174</c:v>
                </c:pt>
                <c:pt idx="628">
                  <c:v>175.71052661196998</c:v>
                </c:pt>
                <c:pt idx="629">
                  <c:v>175.98943220976699</c:v>
                </c:pt>
                <c:pt idx="630">
                  <c:v>176.26833780756445</c:v>
                </c:pt>
                <c:pt idx="631">
                  <c:v>176.547243405361</c:v>
                </c:pt>
                <c:pt idx="632">
                  <c:v>176.82614900315701</c:v>
                </c:pt>
                <c:pt idx="633">
                  <c:v>177.10505460095376</c:v>
                </c:pt>
                <c:pt idx="634">
                  <c:v>177.38396019875077</c:v>
                </c:pt>
                <c:pt idx="635">
                  <c:v>177.66286579654746</c:v>
                </c:pt>
                <c:pt idx="636">
                  <c:v>177.9417713943447</c:v>
                </c:pt>
                <c:pt idx="637">
                  <c:v>178.22067699214077</c:v>
                </c:pt>
                <c:pt idx="638">
                  <c:v>178.49958258993792</c:v>
                </c:pt>
                <c:pt idx="639">
                  <c:v>178.77848818773529</c:v>
                </c:pt>
                <c:pt idx="640">
                  <c:v>179.05739378553201</c:v>
                </c:pt>
                <c:pt idx="641">
                  <c:v>179.33629938332822</c:v>
                </c:pt>
                <c:pt idx="642">
                  <c:v>179.61520498112498</c:v>
                </c:pt>
                <c:pt idx="643">
                  <c:v>179.89411057892201</c:v>
                </c:pt>
                <c:pt idx="644">
                  <c:v>180.17301617671873</c:v>
                </c:pt>
                <c:pt idx="645">
                  <c:v>180.45192177451599</c:v>
                </c:pt>
                <c:pt idx="646">
                  <c:v>180.73082737231201</c:v>
                </c:pt>
                <c:pt idx="647">
                  <c:v>181.00973297010873</c:v>
                </c:pt>
                <c:pt idx="648">
                  <c:v>181.28863856790622</c:v>
                </c:pt>
                <c:pt idx="649">
                  <c:v>181.567544165703</c:v>
                </c:pt>
                <c:pt idx="650">
                  <c:v>181.8464497634992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22</c:v>
                </c:pt>
                <c:pt idx="660">
                  <c:v>184.63550574146657</c:v>
                </c:pt>
                <c:pt idx="661">
                  <c:v>184.91441133926401</c:v>
                </c:pt>
                <c:pt idx="662">
                  <c:v>185.19331693706101</c:v>
                </c:pt>
                <c:pt idx="663">
                  <c:v>185.47222253485776</c:v>
                </c:pt>
                <c:pt idx="664">
                  <c:v>185.75112813265426</c:v>
                </c:pt>
                <c:pt idx="665">
                  <c:v>186.03003373045098</c:v>
                </c:pt>
                <c:pt idx="666">
                  <c:v>186.30893932824804</c:v>
                </c:pt>
                <c:pt idx="667">
                  <c:v>186.58784492604499</c:v>
                </c:pt>
                <c:pt idx="668">
                  <c:v>186.86675052384069</c:v>
                </c:pt>
                <c:pt idx="669">
                  <c:v>187.1456561216377</c:v>
                </c:pt>
                <c:pt idx="670">
                  <c:v>187.42456171943499</c:v>
                </c:pt>
                <c:pt idx="671">
                  <c:v>187.70346731723222</c:v>
                </c:pt>
                <c:pt idx="672">
                  <c:v>187.9823729150295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73</c:v>
                </c:pt>
                <c:pt idx="681">
                  <c:v>190.49252329519999</c:v>
                </c:pt>
                <c:pt idx="682">
                  <c:v>190.77142889299623</c:v>
                </c:pt>
                <c:pt idx="683">
                  <c:v>191.05033449079329</c:v>
                </c:pt>
                <c:pt idx="684">
                  <c:v>191.3292400885903</c:v>
                </c:pt>
                <c:pt idx="685">
                  <c:v>191.60814568638699</c:v>
                </c:pt>
                <c:pt idx="686">
                  <c:v>191.887051284183</c:v>
                </c:pt>
                <c:pt idx="687">
                  <c:v>192.16595688198001</c:v>
                </c:pt>
                <c:pt idx="688">
                  <c:v>192.44486247977673</c:v>
                </c:pt>
                <c:pt idx="689">
                  <c:v>192.72376807757399</c:v>
                </c:pt>
                <c:pt idx="690">
                  <c:v>193.00267367537077</c:v>
                </c:pt>
                <c:pt idx="691">
                  <c:v>193.2815792731667</c:v>
                </c:pt>
                <c:pt idx="692">
                  <c:v>193.56048487096407</c:v>
                </c:pt>
                <c:pt idx="693">
                  <c:v>193.839390468761</c:v>
                </c:pt>
                <c:pt idx="694">
                  <c:v>194.11829606655795</c:v>
                </c:pt>
                <c:pt idx="695">
                  <c:v>194.39720166435399</c:v>
                </c:pt>
                <c:pt idx="696">
                  <c:v>194.67610726215077</c:v>
                </c:pt>
                <c:pt idx="697">
                  <c:v>194.955012859948</c:v>
                </c:pt>
                <c:pt idx="698">
                  <c:v>195.23391845774501</c:v>
                </c:pt>
                <c:pt idx="699">
                  <c:v>195.51282405554198</c:v>
                </c:pt>
                <c:pt idx="700">
                  <c:v>195.791729653338</c:v>
                </c:pt>
                <c:pt idx="701">
                  <c:v>196.07063525113495</c:v>
                </c:pt>
                <c:pt idx="702">
                  <c:v>196.34954084893201</c:v>
                </c:pt>
                <c:pt idx="703">
                  <c:v>196.62844644672953</c:v>
                </c:pt>
                <c:pt idx="704">
                  <c:v>196.90735204452599</c:v>
                </c:pt>
                <c:pt idx="705">
                  <c:v>197.186257642322</c:v>
                </c:pt>
                <c:pt idx="706">
                  <c:v>197.46516324011873</c:v>
                </c:pt>
                <c:pt idx="707">
                  <c:v>197.74406883791599</c:v>
                </c:pt>
                <c:pt idx="708">
                  <c:v>198.02297443571322</c:v>
                </c:pt>
                <c:pt idx="709">
                  <c:v>198.30188003350901</c:v>
                </c:pt>
                <c:pt idx="710">
                  <c:v>198.58078563130573</c:v>
                </c:pt>
                <c:pt idx="711">
                  <c:v>198.85969122910254</c:v>
                </c:pt>
                <c:pt idx="712">
                  <c:v>199.1385968269</c:v>
                </c:pt>
                <c:pt idx="713">
                  <c:v>199.41750242469698</c:v>
                </c:pt>
                <c:pt idx="714">
                  <c:v>199.69640802249336</c:v>
                </c:pt>
                <c:pt idx="715">
                  <c:v>199.97531362029</c:v>
                </c:pt>
                <c:pt idx="716">
                  <c:v>200.254219218087</c:v>
                </c:pt>
                <c:pt idx="717">
                  <c:v>200.53312481588401</c:v>
                </c:pt>
                <c:pt idx="718">
                  <c:v>200.81203041368045</c:v>
                </c:pt>
                <c:pt idx="719">
                  <c:v>201.09093601147723</c:v>
                </c:pt>
                <c:pt idx="720">
                  <c:v>201.369841609274</c:v>
                </c:pt>
                <c:pt idx="721">
                  <c:v>201.64874720707101</c:v>
                </c:pt>
                <c:pt idx="722">
                  <c:v>201.92765280486776</c:v>
                </c:pt>
                <c:pt idx="723">
                  <c:v>202.206558402664</c:v>
                </c:pt>
                <c:pt idx="724">
                  <c:v>202.48546400046101</c:v>
                </c:pt>
                <c:pt idx="725">
                  <c:v>202.76436959825773</c:v>
                </c:pt>
                <c:pt idx="726">
                  <c:v>203.04327519605454</c:v>
                </c:pt>
                <c:pt idx="727">
                  <c:v>203.32218079385098</c:v>
                </c:pt>
                <c:pt idx="728">
                  <c:v>203.60108639164798</c:v>
                </c:pt>
                <c:pt idx="729">
                  <c:v>203.87999198944499</c:v>
                </c:pt>
                <c:pt idx="730">
                  <c:v>204.15889758724222</c:v>
                </c:pt>
                <c:pt idx="731">
                  <c:v>204.43780318503926</c:v>
                </c:pt>
                <c:pt idx="732">
                  <c:v>204.71670878283498</c:v>
                </c:pt>
                <c:pt idx="733">
                  <c:v>204.99561438063222</c:v>
                </c:pt>
                <c:pt idx="734">
                  <c:v>205.274519978429</c:v>
                </c:pt>
                <c:pt idx="735">
                  <c:v>205.553425576226</c:v>
                </c:pt>
                <c:pt idx="736">
                  <c:v>205.83233117402204</c:v>
                </c:pt>
                <c:pt idx="737">
                  <c:v>206.11123677181877</c:v>
                </c:pt>
                <c:pt idx="738">
                  <c:v>206.39014236961623</c:v>
                </c:pt>
                <c:pt idx="739">
                  <c:v>206.66904796741329</c:v>
                </c:pt>
                <c:pt idx="740">
                  <c:v>206.94795356520999</c:v>
                </c:pt>
                <c:pt idx="741">
                  <c:v>207.22685916300577</c:v>
                </c:pt>
                <c:pt idx="742">
                  <c:v>207.50576476080246</c:v>
                </c:pt>
                <c:pt idx="743">
                  <c:v>207.78467035860001</c:v>
                </c:pt>
                <c:pt idx="744">
                  <c:v>208.06357595639673</c:v>
                </c:pt>
                <c:pt idx="745">
                  <c:v>208.34248155419323</c:v>
                </c:pt>
                <c:pt idx="746">
                  <c:v>208.62138715199029</c:v>
                </c:pt>
                <c:pt idx="747">
                  <c:v>208.90029274978698</c:v>
                </c:pt>
                <c:pt idx="748">
                  <c:v>209.17919834758422</c:v>
                </c:pt>
                <c:pt idx="749">
                  <c:v>209.45810394538123</c:v>
                </c:pt>
                <c:pt idx="750">
                  <c:v>209.73700954317698</c:v>
                </c:pt>
                <c:pt idx="751">
                  <c:v>210.01591514097399</c:v>
                </c:pt>
                <c:pt idx="752">
                  <c:v>210.29482073877077</c:v>
                </c:pt>
                <c:pt idx="753">
                  <c:v>210.57372633656792</c:v>
                </c:pt>
                <c:pt idx="754">
                  <c:v>210.85263193436401</c:v>
                </c:pt>
                <c:pt idx="755">
                  <c:v>211.13153753216099</c:v>
                </c:pt>
                <c:pt idx="756">
                  <c:v>211.41044312995777</c:v>
                </c:pt>
                <c:pt idx="757">
                  <c:v>211.689348727755</c:v>
                </c:pt>
                <c:pt idx="758">
                  <c:v>211.96825432555198</c:v>
                </c:pt>
                <c:pt idx="759">
                  <c:v>212.24715992334754</c:v>
                </c:pt>
                <c:pt idx="760">
                  <c:v>212.52606552114457</c:v>
                </c:pt>
                <c:pt idx="761">
                  <c:v>212.80497111894198</c:v>
                </c:pt>
                <c:pt idx="762">
                  <c:v>213.08387671673901</c:v>
                </c:pt>
                <c:pt idx="763">
                  <c:v>213.36278231453522</c:v>
                </c:pt>
                <c:pt idx="764">
                  <c:v>213.641687912332</c:v>
                </c:pt>
                <c:pt idx="765">
                  <c:v>213.92059351012901</c:v>
                </c:pt>
                <c:pt idx="766">
                  <c:v>214.19949910792604</c:v>
                </c:pt>
                <c:pt idx="767">
                  <c:v>214.47840470572299</c:v>
                </c:pt>
                <c:pt idx="768">
                  <c:v>214.75731030351929</c:v>
                </c:pt>
                <c:pt idx="769">
                  <c:v>215.03621590131598</c:v>
                </c:pt>
                <c:pt idx="770">
                  <c:v>215.31512149911276</c:v>
                </c:pt>
                <c:pt idx="771">
                  <c:v>215.59402709691</c:v>
                </c:pt>
                <c:pt idx="772">
                  <c:v>215.87293269470598</c:v>
                </c:pt>
                <c:pt idx="773">
                  <c:v>216.15183829250299</c:v>
                </c:pt>
                <c:pt idx="774">
                  <c:v>216.43074389030002</c:v>
                </c:pt>
                <c:pt idx="775">
                  <c:v>216.709649488097</c:v>
                </c:pt>
                <c:pt idx="776">
                  <c:v>216.98855508589401</c:v>
                </c:pt>
                <c:pt idx="777">
                  <c:v>217.26746068369022</c:v>
                </c:pt>
                <c:pt idx="778">
                  <c:v>217.546366281487</c:v>
                </c:pt>
                <c:pt idx="779">
                  <c:v>217.82527187928426</c:v>
                </c:pt>
                <c:pt idx="780">
                  <c:v>218.10417747708101</c:v>
                </c:pt>
                <c:pt idx="781">
                  <c:v>218.38308307487773</c:v>
                </c:pt>
                <c:pt idx="782">
                  <c:v>218.66198867267423</c:v>
                </c:pt>
                <c:pt idx="783">
                  <c:v>218.94089427047098</c:v>
                </c:pt>
                <c:pt idx="784">
                  <c:v>219.2197998682677</c:v>
                </c:pt>
                <c:pt idx="785">
                  <c:v>219.49870546606499</c:v>
                </c:pt>
                <c:pt idx="786">
                  <c:v>219.77761106386063</c:v>
                </c:pt>
                <c:pt idx="787">
                  <c:v>220.05651666165798</c:v>
                </c:pt>
                <c:pt idx="788">
                  <c:v>220.33542225945504</c:v>
                </c:pt>
                <c:pt idx="789">
                  <c:v>220.61432785725222</c:v>
                </c:pt>
                <c:pt idx="790">
                  <c:v>220.89323345504923</c:v>
                </c:pt>
                <c:pt idx="791">
                  <c:v>221.17213905284501</c:v>
                </c:pt>
                <c:pt idx="792">
                  <c:v>221.45104465064207</c:v>
                </c:pt>
                <c:pt idx="793">
                  <c:v>221.729950248439</c:v>
                </c:pt>
                <c:pt idx="794">
                  <c:v>222.008855846236</c:v>
                </c:pt>
                <c:pt idx="795">
                  <c:v>222.28776144403199</c:v>
                </c:pt>
                <c:pt idx="796">
                  <c:v>222.56666704182877</c:v>
                </c:pt>
                <c:pt idx="797">
                  <c:v>222.84557263962577</c:v>
                </c:pt>
                <c:pt idx="798">
                  <c:v>223.12447823742329</c:v>
                </c:pt>
                <c:pt idx="799">
                  <c:v>223.40338383522001</c:v>
                </c:pt>
                <c:pt idx="800">
                  <c:v>223.68228943301622</c:v>
                </c:pt>
                <c:pt idx="801">
                  <c:v>223.961195030813</c:v>
                </c:pt>
                <c:pt idx="802">
                  <c:v>224.24010062860998</c:v>
                </c:pt>
                <c:pt idx="803">
                  <c:v>224.51900622640673</c:v>
                </c:pt>
                <c:pt idx="804">
                  <c:v>224.797911824203</c:v>
                </c:pt>
                <c:pt idx="805">
                  <c:v>225.076817422</c:v>
                </c:pt>
                <c:pt idx="806">
                  <c:v>225.35572301979701</c:v>
                </c:pt>
                <c:pt idx="807">
                  <c:v>225.63462861759407</c:v>
                </c:pt>
                <c:pt idx="808">
                  <c:v>225.91353421539077</c:v>
                </c:pt>
                <c:pt idx="809">
                  <c:v>226.19243981318729</c:v>
                </c:pt>
                <c:pt idx="810">
                  <c:v>226.4713454109843</c:v>
                </c:pt>
                <c:pt idx="811">
                  <c:v>226.75025100878099</c:v>
                </c:pt>
                <c:pt idx="812">
                  <c:v>227.02915660657777</c:v>
                </c:pt>
                <c:pt idx="813">
                  <c:v>227.30806220437398</c:v>
                </c:pt>
                <c:pt idx="814">
                  <c:v>227.58696780217107</c:v>
                </c:pt>
                <c:pt idx="815">
                  <c:v>227.86587339996777</c:v>
                </c:pt>
                <c:pt idx="816">
                  <c:v>228.14477899776492</c:v>
                </c:pt>
                <c:pt idx="817">
                  <c:v>228.4236845955617</c:v>
                </c:pt>
                <c:pt idx="818">
                  <c:v>228.70259019335754</c:v>
                </c:pt>
                <c:pt idx="819">
                  <c:v>228.98149579115477</c:v>
                </c:pt>
                <c:pt idx="820">
                  <c:v>229.260401388952</c:v>
                </c:pt>
                <c:pt idx="821">
                  <c:v>229.53930698674901</c:v>
                </c:pt>
                <c:pt idx="822">
                  <c:v>229.81821258454499</c:v>
                </c:pt>
                <c:pt idx="823">
                  <c:v>230.097118182342</c:v>
                </c:pt>
                <c:pt idx="824">
                  <c:v>230.37602378013901</c:v>
                </c:pt>
                <c:pt idx="825">
                  <c:v>230.6549293779363</c:v>
                </c:pt>
                <c:pt idx="826">
                  <c:v>230.93383497573299</c:v>
                </c:pt>
                <c:pt idx="827">
                  <c:v>231.212740573529</c:v>
                </c:pt>
                <c:pt idx="828">
                  <c:v>231.49164617132601</c:v>
                </c:pt>
                <c:pt idx="829">
                  <c:v>231.77055176912231</c:v>
                </c:pt>
                <c:pt idx="830">
                  <c:v>232.04945736692</c:v>
                </c:pt>
                <c:pt idx="831">
                  <c:v>232.32836296471601</c:v>
                </c:pt>
                <c:pt idx="832">
                  <c:v>232.60726856251301</c:v>
                </c:pt>
                <c:pt idx="833">
                  <c:v>232.88617416030999</c:v>
                </c:pt>
                <c:pt idx="834">
                  <c:v>233.16507975810677</c:v>
                </c:pt>
                <c:pt idx="835">
                  <c:v>233.443985355904</c:v>
                </c:pt>
                <c:pt idx="836">
                  <c:v>233.72289095370004</c:v>
                </c:pt>
                <c:pt idx="837">
                  <c:v>234.00179655149722</c:v>
                </c:pt>
                <c:pt idx="838">
                  <c:v>234.280702149294</c:v>
                </c:pt>
                <c:pt idx="839">
                  <c:v>234.55960774709101</c:v>
                </c:pt>
                <c:pt idx="840">
                  <c:v>234.83851334488699</c:v>
                </c:pt>
                <c:pt idx="841">
                  <c:v>235.11741894268445</c:v>
                </c:pt>
                <c:pt idx="842">
                  <c:v>235.39632454048126</c:v>
                </c:pt>
                <c:pt idx="843">
                  <c:v>235.67523013827798</c:v>
                </c:pt>
                <c:pt idx="844">
                  <c:v>235.95413573607499</c:v>
                </c:pt>
                <c:pt idx="845">
                  <c:v>236.23304133387077</c:v>
                </c:pt>
                <c:pt idx="846">
                  <c:v>236.51194693166801</c:v>
                </c:pt>
                <c:pt idx="847">
                  <c:v>236.7908525294647</c:v>
                </c:pt>
                <c:pt idx="848">
                  <c:v>237.06975812726176</c:v>
                </c:pt>
                <c:pt idx="849">
                  <c:v>237.34866372505769</c:v>
                </c:pt>
                <c:pt idx="850">
                  <c:v>237.62756932285498</c:v>
                </c:pt>
                <c:pt idx="851">
                  <c:v>237.90647492065199</c:v>
                </c:pt>
                <c:pt idx="852">
                  <c:v>238.18538051844899</c:v>
                </c:pt>
                <c:pt idx="853">
                  <c:v>238.464286116246</c:v>
                </c:pt>
                <c:pt idx="854">
                  <c:v>238.74319171404147</c:v>
                </c:pt>
                <c:pt idx="855">
                  <c:v>239.02209731183942</c:v>
                </c:pt>
                <c:pt idx="856">
                  <c:v>239.30100290963622</c:v>
                </c:pt>
                <c:pt idx="857">
                  <c:v>239.57990850743326</c:v>
                </c:pt>
                <c:pt idx="858">
                  <c:v>239.8588141052293</c:v>
                </c:pt>
                <c:pt idx="859">
                  <c:v>240.13771970302599</c:v>
                </c:pt>
                <c:pt idx="860">
                  <c:v>240.416625300823</c:v>
                </c:pt>
                <c:pt idx="861">
                  <c:v>240.69553089862001</c:v>
                </c:pt>
                <c:pt idx="862">
                  <c:v>240.97443649641701</c:v>
                </c:pt>
                <c:pt idx="863">
                  <c:v>241.253342094213</c:v>
                </c:pt>
                <c:pt idx="864">
                  <c:v>241.53224769201026</c:v>
                </c:pt>
                <c:pt idx="865">
                  <c:v>241.8111532898067</c:v>
                </c:pt>
                <c:pt idx="866">
                  <c:v>242.0900588876043</c:v>
                </c:pt>
                <c:pt idx="867">
                  <c:v>242.36896448540122</c:v>
                </c:pt>
                <c:pt idx="868">
                  <c:v>242.64787008319698</c:v>
                </c:pt>
                <c:pt idx="869">
                  <c:v>242.92677568099401</c:v>
                </c:pt>
                <c:pt idx="870">
                  <c:v>243.20568127879076</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77</c:v>
                </c:pt>
                <c:pt idx="882">
                  <c:v>246.55254845235223</c:v>
                </c:pt>
                <c:pt idx="883">
                  <c:v>246.83145405014901</c:v>
                </c:pt>
                <c:pt idx="884">
                  <c:v>247.11035964794598</c:v>
                </c:pt>
                <c:pt idx="885">
                  <c:v>247.38926524574276</c:v>
                </c:pt>
                <c:pt idx="886">
                  <c:v>247.66817084353926</c:v>
                </c:pt>
                <c:pt idx="887">
                  <c:v>247.94707644133601</c:v>
                </c:pt>
                <c:pt idx="888">
                  <c:v>248.22598203913273</c:v>
                </c:pt>
                <c:pt idx="889">
                  <c:v>248.50488763692999</c:v>
                </c:pt>
                <c:pt idx="890">
                  <c:v>248.78379323472569</c:v>
                </c:pt>
                <c:pt idx="891">
                  <c:v>249.0626988325233</c:v>
                </c:pt>
                <c:pt idx="892">
                  <c:v>249.34160443031999</c:v>
                </c:pt>
                <c:pt idx="893">
                  <c:v>249.62051002811677</c:v>
                </c:pt>
                <c:pt idx="894">
                  <c:v>249.899415625914</c:v>
                </c:pt>
                <c:pt idx="895">
                  <c:v>250.17832122370999</c:v>
                </c:pt>
                <c:pt idx="896">
                  <c:v>250.45722682150722</c:v>
                </c:pt>
                <c:pt idx="897">
                  <c:v>250.736132419304</c:v>
                </c:pt>
                <c:pt idx="898">
                  <c:v>251.01503801710101</c:v>
                </c:pt>
                <c:pt idx="899">
                  <c:v>251.29394361489676</c:v>
                </c:pt>
                <c:pt idx="900">
                  <c:v>251.57284921269445</c:v>
                </c:pt>
                <c:pt idx="901">
                  <c:v>251.85175481049126</c:v>
                </c:pt>
                <c:pt idx="902">
                  <c:v>252.13066040828798</c:v>
                </c:pt>
                <c:pt idx="903">
                  <c:v>252.40956600608499</c:v>
                </c:pt>
                <c:pt idx="904">
                  <c:v>252.688471603881</c:v>
                </c:pt>
                <c:pt idx="905">
                  <c:v>252.967377201678</c:v>
                </c:pt>
                <c:pt idx="906">
                  <c:v>253.2462827994747</c:v>
                </c:pt>
                <c:pt idx="907">
                  <c:v>253.52518839727207</c:v>
                </c:pt>
                <c:pt idx="908">
                  <c:v>253.80409399506792</c:v>
                </c:pt>
                <c:pt idx="909">
                  <c:v>254.08299959286501</c:v>
                </c:pt>
                <c:pt idx="910">
                  <c:v>254.36190519066199</c:v>
                </c:pt>
                <c:pt idx="911">
                  <c:v>254.64081078845877</c:v>
                </c:pt>
                <c:pt idx="912">
                  <c:v>254.919716386256</c:v>
                </c:pt>
                <c:pt idx="913">
                  <c:v>255.19862198405198</c:v>
                </c:pt>
                <c:pt idx="914">
                  <c:v>255.47752758184876</c:v>
                </c:pt>
                <c:pt idx="915">
                  <c:v>255.756433179646</c:v>
                </c:pt>
                <c:pt idx="916">
                  <c:v>256.03533877744218</c:v>
                </c:pt>
                <c:pt idx="917">
                  <c:v>256.31424437523901</c:v>
                </c:pt>
                <c:pt idx="918">
                  <c:v>256.59314997303557</c:v>
                </c:pt>
                <c:pt idx="919">
                  <c:v>256.87205557083308</c:v>
                </c:pt>
                <c:pt idx="920">
                  <c:v>257.15096116862998</c:v>
                </c:pt>
                <c:pt idx="921">
                  <c:v>257.42986676642698</c:v>
                </c:pt>
                <c:pt idx="922">
                  <c:v>257.70877236422263</c:v>
                </c:pt>
                <c:pt idx="923">
                  <c:v>257.98767796201918</c:v>
                </c:pt>
                <c:pt idx="924">
                  <c:v>258.26658355981698</c:v>
                </c:pt>
                <c:pt idx="925">
                  <c:v>258.54548915761404</c:v>
                </c:pt>
                <c:pt idx="926">
                  <c:v>258.82439475541003</c:v>
                </c:pt>
                <c:pt idx="927">
                  <c:v>259.10330035320698</c:v>
                </c:pt>
                <c:pt idx="928">
                  <c:v>259.38220595100393</c:v>
                </c:pt>
                <c:pt idx="929">
                  <c:v>259.66111154880036</c:v>
                </c:pt>
                <c:pt idx="930">
                  <c:v>259.94001714659737</c:v>
                </c:pt>
                <c:pt idx="931">
                  <c:v>260.21892274439369</c:v>
                </c:pt>
                <c:pt idx="932">
                  <c:v>260.49782834219036</c:v>
                </c:pt>
                <c:pt idx="933">
                  <c:v>260.77673393998737</c:v>
                </c:pt>
                <c:pt idx="934">
                  <c:v>261.055639537785</c:v>
                </c:pt>
                <c:pt idx="935">
                  <c:v>261.33454513558098</c:v>
                </c:pt>
                <c:pt idx="936">
                  <c:v>261.61345073337844</c:v>
                </c:pt>
                <c:pt idx="937">
                  <c:v>261.89235633117437</c:v>
                </c:pt>
                <c:pt idx="938">
                  <c:v>262.17126192897194</c:v>
                </c:pt>
                <c:pt idx="939">
                  <c:v>262.45016752676901</c:v>
                </c:pt>
                <c:pt idx="940">
                  <c:v>262.72907312456545</c:v>
                </c:pt>
                <c:pt idx="941">
                  <c:v>263.007978722362</c:v>
                </c:pt>
                <c:pt idx="942">
                  <c:v>263.286884320159</c:v>
                </c:pt>
                <c:pt idx="943">
                  <c:v>263.56578991795601</c:v>
                </c:pt>
                <c:pt idx="944">
                  <c:v>263.84469551575296</c:v>
                </c:pt>
                <c:pt idx="945">
                  <c:v>264.12360111354951</c:v>
                </c:pt>
                <c:pt idx="946">
                  <c:v>264.40250671134601</c:v>
                </c:pt>
                <c:pt idx="947">
                  <c:v>264.68141230914301</c:v>
                </c:pt>
                <c:pt idx="948">
                  <c:v>264.96031790693911</c:v>
                </c:pt>
                <c:pt idx="949">
                  <c:v>265.23922350473651</c:v>
                </c:pt>
                <c:pt idx="950">
                  <c:v>265.5181291025325</c:v>
                </c:pt>
                <c:pt idx="951">
                  <c:v>265.79703470032956</c:v>
                </c:pt>
                <c:pt idx="952">
                  <c:v>266.07594029812697</c:v>
                </c:pt>
                <c:pt idx="953">
                  <c:v>266.35484589592477</c:v>
                </c:pt>
                <c:pt idx="954">
                  <c:v>266.63375149372001</c:v>
                </c:pt>
                <c:pt idx="955">
                  <c:v>266.91265709151696</c:v>
                </c:pt>
                <c:pt idx="956">
                  <c:v>267.19156268931408</c:v>
                </c:pt>
                <c:pt idx="957">
                  <c:v>267.47046828711069</c:v>
                </c:pt>
                <c:pt idx="958">
                  <c:v>267.74937388490702</c:v>
                </c:pt>
                <c:pt idx="959">
                  <c:v>268.02827948270351</c:v>
                </c:pt>
                <c:pt idx="960">
                  <c:v>268.30718508050097</c:v>
                </c:pt>
                <c:pt idx="961">
                  <c:v>268.58609067829718</c:v>
                </c:pt>
                <c:pt idx="962">
                  <c:v>268.86499627609493</c:v>
                </c:pt>
                <c:pt idx="963">
                  <c:v>269.14390187389165</c:v>
                </c:pt>
                <c:pt idx="964">
                  <c:v>269.42280747168718</c:v>
                </c:pt>
                <c:pt idx="965">
                  <c:v>269.70171306948419</c:v>
                </c:pt>
                <c:pt idx="966">
                  <c:v>269.98061866728136</c:v>
                </c:pt>
                <c:pt idx="967">
                  <c:v>270.25952426507803</c:v>
                </c:pt>
                <c:pt idx="968">
                  <c:v>270.53842986287418</c:v>
                </c:pt>
                <c:pt idx="969">
                  <c:v>270.81733546067125</c:v>
                </c:pt>
                <c:pt idx="970">
                  <c:v>271.09624105846899</c:v>
                </c:pt>
                <c:pt idx="971">
                  <c:v>271.375146656266</c:v>
                </c:pt>
                <c:pt idx="972">
                  <c:v>271.65405225406232</c:v>
                </c:pt>
                <c:pt idx="973">
                  <c:v>271.93295785185899</c:v>
                </c:pt>
                <c:pt idx="974">
                  <c:v>272.21186344965599</c:v>
                </c:pt>
                <c:pt idx="975">
                  <c:v>272.49076904745249</c:v>
                </c:pt>
                <c:pt idx="976">
                  <c:v>272.76967464524898</c:v>
                </c:pt>
                <c:pt idx="977">
                  <c:v>273.04858024304644</c:v>
                </c:pt>
                <c:pt idx="978">
                  <c:v>273.32748584084345</c:v>
                </c:pt>
                <c:pt idx="979">
                  <c:v>273.60639143863949</c:v>
                </c:pt>
                <c:pt idx="980">
                  <c:v>273.88529703643701</c:v>
                </c:pt>
                <c:pt idx="981">
                  <c:v>274.1642026342339</c:v>
                </c:pt>
                <c:pt idx="982">
                  <c:v>274.44310823202949</c:v>
                </c:pt>
                <c:pt idx="983">
                  <c:v>274.72201382982701</c:v>
                </c:pt>
                <c:pt idx="984">
                  <c:v>275.00091942762344</c:v>
                </c:pt>
                <c:pt idx="985">
                  <c:v>275.27982502542045</c:v>
                </c:pt>
                <c:pt idx="986">
                  <c:v>275.558730623217</c:v>
                </c:pt>
                <c:pt idx="987">
                  <c:v>275.83763622101395</c:v>
                </c:pt>
                <c:pt idx="988">
                  <c:v>276.11654181881102</c:v>
                </c:pt>
                <c:pt idx="989">
                  <c:v>276.39544741660757</c:v>
                </c:pt>
                <c:pt idx="990">
                  <c:v>276.67435301440401</c:v>
                </c:pt>
                <c:pt idx="991">
                  <c:v>276.9532586122005</c:v>
                </c:pt>
                <c:pt idx="992">
                  <c:v>277.23216420999756</c:v>
                </c:pt>
                <c:pt idx="993">
                  <c:v>277.51106980779463</c:v>
                </c:pt>
                <c:pt idx="994">
                  <c:v>277.7899754055905</c:v>
                </c:pt>
                <c:pt idx="995">
                  <c:v>278.06888100338864</c:v>
                </c:pt>
                <c:pt idx="996">
                  <c:v>278.34778660118502</c:v>
                </c:pt>
                <c:pt idx="997">
                  <c:v>278.62669219898203</c:v>
                </c:pt>
                <c:pt idx="998">
                  <c:v>278.90559779677869</c:v>
                </c:pt>
                <c:pt idx="999">
                  <c:v>279.18450339457502</c:v>
                </c:pt>
                <c:pt idx="1000">
                  <c:v>279.46340899237163</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77</c:v>
                </c:pt>
                <c:pt idx="1009">
                  <c:v>281.97355937254218</c:v>
                </c:pt>
                <c:pt idx="1010">
                  <c:v>282.25246497034038</c:v>
                </c:pt>
                <c:pt idx="1011">
                  <c:v>282.53137056813637</c:v>
                </c:pt>
                <c:pt idx="1012">
                  <c:v>282.81027616593298</c:v>
                </c:pt>
                <c:pt idx="1013">
                  <c:v>283.08918176372998</c:v>
                </c:pt>
                <c:pt idx="1014">
                  <c:v>283.36808736152705</c:v>
                </c:pt>
                <c:pt idx="1015">
                  <c:v>283.646992959324</c:v>
                </c:pt>
                <c:pt idx="1016">
                  <c:v>283.92589855712049</c:v>
                </c:pt>
                <c:pt idx="1017">
                  <c:v>284.20480415491738</c:v>
                </c:pt>
                <c:pt idx="1018">
                  <c:v>284.48370975271337</c:v>
                </c:pt>
                <c:pt idx="1019">
                  <c:v>284.762615350511</c:v>
                </c:pt>
                <c:pt idx="1020">
                  <c:v>285.04152094830749</c:v>
                </c:pt>
                <c:pt idx="1021">
                  <c:v>285.32042654610399</c:v>
                </c:pt>
                <c:pt idx="1022">
                  <c:v>285.59933214390099</c:v>
                </c:pt>
                <c:pt idx="1023">
                  <c:v>285.87823774169698</c:v>
                </c:pt>
                <c:pt idx="1024">
                  <c:v>286.15714333949552</c:v>
                </c:pt>
                <c:pt idx="1025">
                  <c:v>286.43604893729105</c:v>
                </c:pt>
                <c:pt idx="1026">
                  <c:v>286.714954535088</c:v>
                </c:pt>
                <c:pt idx="1027">
                  <c:v>286.993860132885</c:v>
                </c:pt>
                <c:pt idx="1028">
                  <c:v>287.27276573068195</c:v>
                </c:pt>
                <c:pt idx="1029">
                  <c:v>287.55167132847896</c:v>
                </c:pt>
                <c:pt idx="1030">
                  <c:v>287.83057692627398</c:v>
                </c:pt>
                <c:pt idx="1031">
                  <c:v>288.10948252407252</c:v>
                </c:pt>
                <c:pt idx="1032">
                  <c:v>288.38838812186901</c:v>
                </c:pt>
                <c:pt idx="1033">
                  <c:v>288.66729371966665</c:v>
                </c:pt>
                <c:pt idx="1034">
                  <c:v>288.94619931746303</c:v>
                </c:pt>
                <c:pt idx="1035">
                  <c:v>289.22510491525844</c:v>
                </c:pt>
                <c:pt idx="1036">
                  <c:v>289.50401051305664</c:v>
                </c:pt>
                <c:pt idx="1037">
                  <c:v>289.78291611085302</c:v>
                </c:pt>
                <c:pt idx="1038">
                  <c:v>290.06182170864969</c:v>
                </c:pt>
                <c:pt idx="1039">
                  <c:v>290.34072730644732</c:v>
                </c:pt>
                <c:pt idx="1040">
                  <c:v>290.61963290424302</c:v>
                </c:pt>
                <c:pt idx="1041">
                  <c:v>290.89853850203923</c:v>
                </c:pt>
                <c:pt idx="1042">
                  <c:v>291.17744409983777</c:v>
                </c:pt>
                <c:pt idx="1043">
                  <c:v>291.45634969763393</c:v>
                </c:pt>
                <c:pt idx="1044">
                  <c:v>291.73525529542957</c:v>
                </c:pt>
                <c:pt idx="1045">
                  <c:v>292.01416089322731</c:v>
                </c:pt>
                <c:pt idx="1046">
                  <c:v>292.29306649102369</c:v>
                </c:pt>
                <c:pt idx="1047">
                  <c:v>292.57197208882093</c:v>
                </c:pt>
                <c:pt idx="1048">
                  <c:v>292.85087768661845</c:v>
                </c:pt>
                <c:pt idx="1049">
                  <c:v>293.12978328441432</c:v>
                </c:pt>
                <c:pt idx="1050">
                  <c:v>293.40868888221064</c:v>
                </c:pt>
                <c:pt idx="1051">
                  <c:v>293.68759448000799</c:v>
                </c:pt>
                <c:pt idx="1052">
                  <c:v>293.96650007780437</c:v>
                </c:pt>
                <c:pt idx="1053">
                  <c:v>294.24540567560098</c:v>
                </c:pt>
                <c:pt idx="1054">
                  <c:v>294.52431127339793</c:v>
                </c:pt>
                <c:pt idx="1055">
                  <c:v>294.80321687119437</c:v>
                </c:pt>
                <c:pt idx="1056">
                  <c:v>295.08212246899137</c:v>
                </c:pt>
                <c:pt idx="1057">
                  <c:v>295.36102806678895</c:v>
                </c:pt>
                <c:pt idx="1058">
                  <c:v>295.63993366458499</c:v>
                </c:pt>
                <c:pt idx="1059">
                  <c:v>295.91883926238137</c:v>
                </c:pt>
                <c:pt idx="1060">
                  <c:v>296.19774486017894</c:v>
                </c:pt>
                <c:pt idx="1061">
                  <c:v>296.47665045797498</c:v>
                </c:pt>
                <c:pt idx="1062">
                  <c:v>296.75555605577199</c:v>
                </c:pt>
                <c:pt idx="1063">
                  <c:v>297.03446165356945</c:v>
                </c:pt>
                <c:pt idx="1064">
                  <c:v>297.313367251366</c:v>
                </c:pt>
                <c:pt idx="1065">
                  <c:v>297.59227284916301</c:v>
                </c:pt>
                <c:pt idx="1066">
                  <c:v>297.87117844695911</c:v>
                </c:pt>
                <c:pt idx="1067">
                  <c:v>298.15008404475697</c:v>
                </c:pt>
                <c:pt idx="1068">
                  <c:v>298.42898964255249</c:v>
                </c:pt>
                <c:pt idx="1069">
                  <c:v>298.70789524035001</c:v>
                </c:pt>
                <c:pt idx="1070">
                  <c:v>298.98680083814696</c:v>
                </c:pt>
                <c:pt idx="1071">
                  <c:v>299.265706435943</c:v>
                </c:pt>
                <c:pt idx="1072">
                  <c:v>299.54461203374103</c:v>
                </c:pt>
                <c:pt idx="1073">
                  <c:v>299.82351763153696</c:v>
                </c:pt>
                <c:pt idx="1074">
                  <c:v>300.10242322933465</c:v>
                </c:pt>
                <c:pt idx="1075">
                  <c:v>300.38132882713069</c:v>
                </c:pt>
                <c:pt idx="1076">
                  <c:v>300.66023442492701</c:v>
                </c:pt>
                <c:pt idx="1077">
                  <c:v>300.93914002272396</c:v>
                </c:pt>
                <c:pt idx="1078">
                  <c:v>301.21804562052102</c:v>
                </c:pt>
                <c:pt idx="1079">
                  <c:v>301.49695121831718</c:v>
                </c:pt>
                <c:pt idx="1080">
                  <c:v>301.77585681611396</c:v>
                </c:pt>
                <c:pt idx="1081">
                  <c:v>302.05476241391165</c:v>
                </c:pt>
                <c:pt idx="1082">
                  <c:v>302.33366801170808</c:v>
                </c:pt>
                <c:pt idx="1083">
                  <c:v>302.61257360950498</c:v>
                </c:pt>
                <c:pt idx="1084">
                  <c:v>302.89147920730193</c:v>
                </c:pt>
                <c:pt idx="1085">
                  <c:v>303.17038480509802</c:v>
                </c:pt>
                <c:pt idx="1086">
                  <c:v>303.44929040289469</c:v>
                </c:pt>
                <c:pt idx="1087">
                  <c:v>303.72819600069118</c:v>
                </c:pt>
                <c:pt idx="1088">
                  <c:v>304.00710159848899</c:v>
                </c:pt>
                <c:pt idx="1089">
                  <c:v>304.28600719628423</c:v>
                </c:pt>
                <c:pt idx="1090">
                  <c:v>304.56491279408198</c:v>
                </c:pt>
                <c:pt idx="1091">
                  <c:v>304.84381839187898</c:v>
                </c:pt>
                <c:pt idx="1092">
                  <c:v>305.12272398967599</c:v>
                </c:pt>
                <c:pt idx="1093">
                  <c:v>305.40162958747237</c:v>
                </c:pt>
                <c:pt idx="1094">
                  <c:v>305.68053518526898</c:v>
                </c:pt>
                <c:pt idx="1095">
                  <c:v>305.95944078306684</c:v>
                </c:pt>
                <c:pt idx="1096">
                  <c:v>306.23834638086299</c:v>
                </c:pt>
                <c:pt idx="1097">
                  <c:v>306.51725197865949</c:v>
                </c:pt>
                <c:pt idx="1098">
                  <c:v>306.79615757645519</c:v>
                </c:pt>
                <c:pt idx="1099">
                  <c:v>307.07506317425344</c:v>
                </c:pt>
                <c:pt idx="1100">
                  <c:v>307.35396877205</c:v>
                </c:pt>
                <c:pt idx="1101">
                  <c:v>307.63287436984751</c:v>
                </c:pt>
                <c:pt idx="1102">
                  <c:v>307.91177996764299</c:v>
                </c:pt>
                <c:pt idx="1103">
                  <c:v>308.19068556544045</c:v>
                </c:pt>
                <c:pt idx="1104">
                  <c:v>308.469591163237</c:v>
                </c:pt>
                <c:pt idx="1105">
                  <c:v>308.74849676103395</c:v>
                </c:pt>
                <c:pt idx="1106">
                  <c:v>309.02740235883101</c:v>
                </c:pt>
                <c:pt idx="1107">
                  <c:v>309.30630795662637</c:v>
                </c:pt>
                <c:pt idx="1108">
                  <c:v>309.58521355442394</c:v>
                </c:pt>
                <c:pt idx="1109">
                  <c:v>309.8641191522205</c:v>
                </c:pt>
                <c:pt idx="1110">
                  <c:v>310.14302475001801</c:v>
                </c:pt>
                <c:pt idx="1111">
                  <c:v>310.42193034781417</c:v>
                </c:pt>
                <c:pt idx="1112">
                  <c:v>310.70083594561049</c:v>
                </c:pt>
                <c:pt idx="1113">
                  <c:v>310.97974154340801</c:v>
                </c:pt>
                <c:pt idx="1114">
                  <c:v>311.25864714120456</c:v>
                </c:pt>
                <c:pt idx="1115">
                  <c:v>311.53755273900197</c:v>
                </c:pt>
                <c:pt idx="1116">
                  <c:v>311.81645833679897</c:v>
                </c:pt>
                <c:pt idx="1117">
                  <c:v>312.09536393459456</c:v>
                </c:pt>
                <c:pt idx="1118">
                  <c:v>312.37426953239202</c:v>
                </c:pt>
                <c:pt idx="1119">
                  <c:v>312.65317513018903</c:v>
                </c:pt>
                <c:pt idx="1120">
                  <c:v>312.93208072798569</c:v>
                </c:pt>
                <c:pt idx="1121">
                  <c:v>313.21098632578202</c:v>
                </c:pt>
                <c:pt idx="1122">
                  <c:v>313.48989192357897</c:v>
                </c:pt>
                <c:pt idx="1123">
                  <c:v>313.76879752137569</c:v>
                </c:pt>
                <c:pt idx="1124">
                  <c:v>314.04770311917298</c:v>
                </c:pt>
                <c:pt idx="1125">
                  <c:v>314.32660871696999</c:v>
                </c:pt>
                <c:pt idx="1126">
                  <c:v>314.60551431476676</c:v>
                </c:pt>
                <c:pt idx="1127">
                  <c:v>314.88441991256269</c:v>
                </c:pt>
                <c:pt idx="1128">
                  <c:v>315.16332551035998</c:v>
                </c:pt>
                <c:pt idx="1129">
                  <c:v>315.44223110815705</c:v>
                </c:pt>
                <c:pt idx="1130">
                  <c:v>315.72113670595218</c:v>
                </c:pt>
                <c:pt idx="1131">
                  <c:v>316.00004230375077</c:v>
                </c:pt>
                <c:pt idx="1132">
                  <c:v>316.27894790154699</c:v>
                </c:pt>
                <c:pt idx="1133">
                  <c:v>316.5578534993445</c:v>
                </c:pt>
                <c:pt idx="1134">
                  <c:v>316.83675909714043</c:v>
                </c:pt>
                <c:pt idx="1135">
                  <c:v>317.11566469493778</c:v>
                </c:pt>
                <c:pt idx="1136">
                  <c:v>317.39457029273404</c:v>
                </c:pt>
                <c:pt idx="1137">
                  <c:v>317.67347589053145</c:v>
                </c:pt>
                <c:pt idx="1138">
                  <c:v>317.952381488328</c:v>
                </c:pt>
                <c:pt idx="1139">
                  <c:v>318.23128708612393</c:v>
                </c:pt>
                <c:pt idx="1140">
                  <c:v>318.51019268392145</c:v>
                </c:pt>
                <c:pt idx="1141">
                  <c:v>318.789098281718</c:v>
                </c:pt>
                <c:pt idx="1142">
                  <c:v>319.068003879515</c:v>
                </c:pt>
                <c:pt idx="1143">
                  <c:v>319.34690947731195</c:v>
                </c:pt>
                <c:pt idx="1144">
                  <c:v>319.62581507510799</c:v>
                </c:pt>
                <c:pt idx="1145">
                  <c:v>319.904720672905</c:v>
                </c:pt>
                <c:pt idx="1146">
                  <c:v>320.18362627070201</c:v>
                </c:pt>
                <c:pt idx="1147">
                  <c:v>320.4625318684985</c:v>
                </c:pt>
                <c:pt idx="1148">
                  <c:v>320.74143746629392</c:v>
                </c:pt>
                <c:pt idx="1149">
                  <c:v>321.02034306409195</c:v>
                </c:pt>
                <c:pt idx="1150">
                  <c:v>321.29924866188895</c:v>
                </c:pt>
                <c:pt idx="1151">
                  <c:v>321.57815425968511</c:v>
                </c:pt>
                <c:pt idx="1152">
                  <c:v>321.85705985748257</c:v>
                </c:pt>
                <c:pt idx="1153">
                  <c:v>322.13596545527844</c:v>
                </c:pt>
                <c:pt idx="1154">
                  <c:v>322.41487105307601</c:v>
                </c:pt>
                <c:pt idx="1155">
                  <c:v>322.69377665087256</c:v>
                </c:pt>
                <c:pt idx="1156">
                  <c:v>322.97268224866963</c:v>
                </c:pt>
                <c:pt idx="1157">
                  <c:v>323.25158784646601</c:v>
                </c:pt>
                <c:pt idx="1158">
                  <c:v>323.53049344426256</c:v>
                </c:pt>
                <c:pt idx="1159">
                  <c:v>323.80939904205957</c:v>
                </c:pt>
                <c:pt idx="1160">
                  <c:v>324.08830463985731</c:v>
                </c:pt>
                <c:pt idx="1161">
                  <c:v>324.36721023765398</c:v>
                </c:pt>
                <c:pt idx="1162">
                  <c:v>324.64611583545002</c:v>
                </c:pt>
                <c:pt idx="1163">
                  <c:v>324.92502143324703</c:v>
                </c:pt>
                <c:pt idx="1164">
                  <c:v>325.20392703104397</c:v>
                </c:pt>
                <c:pt idx="1165">
                  <c:v>325.48283262884098</c:v>
                </c:pt>
                <c:pt idx="1166">
                  <c:v>325.76173822663651</c:v>
                </c:pt>
                <c:pt idx="1167">
                  <c:v>326.04064382443482</c:v>
                </c:pt>
                <c:pt idx="1168">
                  <c:v>326.31954942223069</c:v>
                </c:pt>
                <c:pt idx="1169">
                  <c:v>326.59845502002793</c:v>
                </c:pt>
                <c:pt idx="1170">
                  <c:v>326.87736061782545</c:v>
                </c:pt>
                <c:pt idx="1171">
                  <c:v>327.15626621562097</c:v>
                </c:pt>
                <c:pt idx="1172">
                  <c:v>327.43517181341764</c:v>
                </c:pt>
                <c:pt idx="1173">
                  <c:v>327.71407741121436</c:v>
                </c:pt>
                <c:pt idx="1174">
                  <c:v>327.99298300901205</c:v>
                </c:pt>
                <c:pt idx="1175">
                  <c:v>328.27188860680798</c:v>
                </c:pt>
                <c:pt idx="1176">
                  <c:v>328.55079420460493</c:v>
                </c:pt>
                <c:pt idx="1177">
                  <c:v>328.82969980240205</c:v>
                </c:pt>
                <c:pt idx="1178">
                  <c:v>329.10860540019894</c:v>
                </c:pt>
                <c:pt idx="1179">
                  <c:v>329.38751099799549</c:v>
                </c:pt>
                <c:pt idx="1180">
                  <c:v>329.66641659579204</c:v>
                </c:pt>
                <c:pt idx="1181">
                  <c:v>329.94532219358905</c:v>
                </c:pt>
                <c:pt idx="1182">
                  <c:v>330.224227791386</c:v>
                </c:pt>
                <c:pt idx="1183">
                  <c:v>330.50313338918249</c:v>
                </c:pt>
                <c:pt idx="1184">
                  <c:v>330.78203898697836</c:v>
                </c:pt>
                <c:pt idx="1185">
                  <c:v>331.06094458477645</c:v>
                </c:pt>
                <c:pt idx="1186">
                  <c:v>331.339850182573</c:v>
                </c:pt>
                <c:pt idx="1187">
                  <c:v>331.61875578036995</c:v>
                </c:pt>
                <c:pt idx="1188">
                  <c:v>331.89766137816702</c:v>
                </c:pt>
                <c:pt idx="1189">
                  <c:v>332.176566975963</c:v>
                </c:pt>
                <c:pt idx="1190">
                  <c:v>332.45547257376052</c:v>
                </c:pt>
                <c:pt idx="1191">
                  <c:v>332.73437817155695</c:v>
                </c:pt>
                <c:pt idx="1192">
                  <c:v>333.01328376935402</c:v>
                </c:pt>
                <c:pt idx="1193">
                  <c:v>333.29218936714949</c:v>
                </c:pt>
                <c:pt idx="1194">
                  <c:v>333.57109496494695</c:v>
                </c:pt>
                <c:pt idx="1195">
                  <c:v>333.85000056274401</c:v>
                </c:pt>
                <c:pt idx="1196">
                  <c:v>334.12890616054102</c:v>
                </c:pt>
                <c:pt idx="1197">
                  <c:v>334.40781175833803</c:v>
                </c:pt>
                <c:pt idx="1198">
                  <c:v>334.68671735613344</c:v>
                </c:pt>
                <c:pt idx="1199">
                  <c:v>334.96562295393102</c:v>
                </c:pt>
                <c:pt idx="1200">
                  <c:v>335.24452855172802</c:v>
                </c:pt>
                <c:pt idx="1201">
                  <c:v>335.52343414952469</c:v>
                </c:pt>
                <c:pt idx="1202">
                  <c:v>335.80233974732164</c:v>
                </c:pt>
                <c:pt idx="1203">
                  <c:v>336.08124534511757</c:v>
                </c:pt>
                <c:pt idx="1204">
                  <c:v>336.36015094291423</c:v>
                </c:pt>
                <c:pt idx="1205">
                  <c:v>336.63905654071198</c:v>
                </c:pt>
                <c:pt idx="1206">
                  <c:v>336.91796213850898</c:v>
                </c:pt>
                <c:pt idx="1207">
                  <c:v>337.19686773630502</c:v>
                </c:pt>
                <c:pt idx="1208">
                  <c:v>337.47577333410197</c:v>
                </c:pt>
                <c:pt idx="1209">
                  <c:v>337.75467893189898</c:v>
                </c:pt>
                <c:pt idx="1210">
                  <c:v>338.03358452969599</c:v>
                </c:pt>
                <c:pt idx="1211">
                  <c:v>338.31249012749345</c:v>
                </c:pt>
                <c:pt idx="1212">
                  <c:v>338.59139572528818</c:v>
                </c:pt>
                <c:pt idx="1213">
                  <c:v>338.87030132308598</c:v>
                </c:pt>
                <c:pt idx="1214">
                  <c:v>339.14920692088344</c:v>
                </c:pt>
                <c:pt idx="1215">
                  <c:v>339.42811251867857</c:v>
                </c:pt>
                <c:pt idx="1216">
                  <c:v>339.70701811647569</c:v>
                </c:pt>
                <c:pt idx="1217">
                  <c:v>339.98592371427236</c:v>
                </c:pt>
                <c:pt idx="1218">
                  <c:v>340.26482931207005</c:v>
                </c:pt>
                <c:pt idx="1219">
                  <c:v>340.543734909867</c:v>
                </c:pt>
                <c:pt idx="1220">
                  <c:v>340.822640507664</c:v>
                </c:pt>
                <c:pt idx="1221">
                  <c:v>341.10154610546044</c:v>
                </c:pt>
                <c:pt idx="1222">
                  <c:v>341.38045170325705</c:v>
                </c:pt>
                <c:pt idx="1223">
                  <c:v>341.659357301054</c:v>
                </c:pt>
                <c:pt idx="1224">
                  <c:v>341.93826289885101</c:v>
                </c:pt>
                <c:pt idx="1225">
                  <c:v>342.21716849664699</c:v>
                </c:pt>
                <c:pt idx="1226">
                  <c:v>342.49607409444394</c:v>
                </c:pt>
                <c:pt idx="1227">
                  <c:v>342.774979692241</c:v>
                </c:pt>
                <c:pt idx="1228">
                  <c:v>343.05388529003852</c:v>
                </c:pt>
                <c:pt idx="1229">
                  <c:v>343.33279088783502</c:v>
                </c:pt>
                <c:pt idx="1230">
                  <c:v>343.611696485631</c:v>
                </c:pt>
                <c:pt idx="1231">
                  <c:v>343.89060208342852</c:v>
                </c:pt>
                <c:pt idx="1232">
                  <c:v>344.16950768122501</c:v>
                </c:pt>
                <c:pt idx="1233">
                  <c:v>344.44841327902196</c:v>
                </c:pt>
                <c:pt idx="1234">
                  <c:v>344.72731887681749</c:v>
                </c:pt>
                <c:pt idx="1235">
                  <c:v>345.0062244746145</c:v>
                </c:pt>
                <c:pt idx="1236">
                  <c:v>345.2851300724115</c:v>
                </c:pt>
                <c:pt idx="1237">
                  <c:v>345.56403567020897</c:v>
                </c:pt>
                <c:pt idx="1238">
                  <c:v>345.84294126800597</c:v>
                </c:pt>
                <c:pt idx="1239">
                  <c:v>346.12184686580201</c:v>
                </c:pt>
                <c:pt idx="1240">
                  <c:v>346.40075246359851</c:v>
                </c:pt>
                <c:pt idx="1241">
                  <c:v>346.67965806139608</c:v>
                </c:pt>
                <c:pt idx="1242">
                  <c:v>346.95856365919269</c:v>
                </c:pt>
                <c:pt idx="1243">
                  <c:v>347.2374692569885</c:v>
                </c:pt>
                <c:pt idx="1244">
                  <c:v>347.51637485478557</c:v>
                </c:pt>
                <c:pt idx="1245">
                  <c:v>347.79528045258218</c:v>
                </c:pt>
                <c:pt idx="1246">
                  <c:v>348.07418605037969</c:v>
                </c:pt>
                <c:pt idx="1247">
                  <c:v>348.35309164817699</c:v>
                </c:pt>
                <c:pt idx="1248">
                  <c:v>348.63199724597223</c:v>
                </c:pt>
                <c:pt idx="1249">
                  <c:v>348.91090284376997</c:v>
                </c:pt>
                <c:pt idx="1250">
                  <c:v>349.18980844156698</c:v>
                </c:pt>
                <c:pt idx="1251">
                  <c:v>349.46871403936404</c:v>
                </c:pt>
                <c:pt idx="1252">
                  <c:v>349.74761963716008</c:v>
                </c:pt>
                <c:pt idx="1253">
                  <c:v>350.02652523495698</c:v>
                </c:pt>
                <c:pt idx="1254">
                  <c:v>350.30543083275438</c:v>
                </c:pt>
                <c:pt idx="1255">
                  <c:v>350.58433643055099</c:v>
                </c:pt>
                <c:pt idx="1256">
                  <c:v>350.86324202834845</c:v>
                </c:pt>
                <c:pt idx="1257">
                  <c:v>351.14214762614432</c:v>
                </c:pt>
                <c:pt idx="1258">
                  <c:v>351.42105322394099</c:v>
                </c:pt>
                <c:pt idx="1259">
                  <c:v>351.69995882173845</c:v>
                </c:pt>
                <c:pt idx="1260">
                  <c:v>351.978864419535</c:v>
                </c:pt>
                <c:pt idx="1261">
                  <c:v>352.25777001733098</c:v>
                </c:pt>
                <c:pt idx="1262">
                  <c:v>352.53667561512799</c:v>
                </c:pt>
                <c:pt idx="1263">
                  <c:v>352.815581212925</c:v>
                </c:pt>
                <c:pt idx="1264">
                  <c:v>353.09448681072251</c:v>
                </c:pt>
                <c:pt idx="1265">
                  <c:v>353.37339240851844</c:v>
                </c:pt>
                <c:pt idx="1266">
                  <c:v>353.65229800631545</c:v>
                </c:pt>
                <c:pt idx="1267">
                  <c:v>353.93120360411194</c:v>
                </c:pt>
                <c:pt idx="1268">
                  <c:v>354.21010920190844</c:v>
                </c:pt>
                <c:pt idx="1269">
                  <c:v>354.48901479970601</c:v>
                </c:pt>
                <c:pt idx="1270">
                  <c:v>354.767920397502</c:v>
                </c:pt>
                <c:pt idx="1271">
                  <c:v>355.04682599529895</c:v>
                </c:pt>
                <c:pt idx="1272">
                  <c:v>355.32573159309601</c:v>
                </c:pt>
                <c:pt idx="1273">
                  <c:v>355.60463719089364</c:v>
                </c:pt>
                <c:pt idx="1274">
                  <c:v>355.88354278868917</c:v>
                </c:pt>
                <c:pt idx="1275">
                  <c:v>356.16244838648652</c:v>
                </c:pt>
                <c:pt idx="1276">
                  <c:v>356.44135398428205</c:v>
                </c:pt>
                <c:pt idx="1277">
                  <c:v>356.72025958207911</c:v>
                </c:pt>
                <c:pt idx="1278">
                  <c:v>356.99916517987697</c:v>
                </c:pt>
                <c:pt idx="1279">
                  <c:v>357.27807077767318</c:v>
                </c:pt>
                <c:pt idx="1280">
                  <c:v>357.55697637546996</c:v>
                </c:pt>
                <c:pt idx="1281">
                  <c:v>357.83588197326702</c:v>
                </c:pt>
                <c:pt idx="1282">
                  <c:v>358.11478757106408</c:v>
                </c:pt>
                <c:pt idx="1283">
                  <c:v>358.39369316886098</c:v>
                </c:pt>
                <c:pt idx="1284">
                  <c:v>358.67259876665696</c:v>
                </c:pt>
                <c:pt idx="1285">
                  <c:v>358.95150436445397</c:v>
                </c:pt>
                <c:pt idx="1286">
                  <c:v>359.23040996225018</c:v>
                </c:pt>
                <c:pt idx="1287">
                  <c:v>359.50931556004764</c:v>
                </c:pt>
                <c:pt idx="1288">
                  <c:v>359.78822115784499</c:v>
                </c:pt>
                <c:pt idx="1289">
                  <c:v>360.06712675564103</c:v>
                </c:pt>
                <c:pt idx="1290">
                  <c:v>360.34603235343798</c:v>
                </c:pt>
                <c:pt idx="1291">
                  <c:v>360.62493795123424</c:v>
                </c:pt>
                <c:pt idx="1292">
                  <c:v>360.90384354903205</c:v>
                </c:pt>
                <c:pt idx="1293">
                  <c:v>361.18274914682797</c:v>
                </c:pt>
                <c:pt idx="1294">
                  <c:v>361.46165474462418</c:v>
                </c:pt>
                <c:pt idx="1295">
                  <c:v>361.74056034242204</c:v>
                </c:pt>
                <c:pt idx="1296">
                  <c:v>362.01946594021899</c:v>
                </c:pt>
                <c:pt idx="1297">
                  <c:v>362.29837153801549</c:v>
                </c:pt>
                <c:pt idx="1298">
                  <c:v>362.57727713581232</c:v>
                </c:pt>
                <c:pt idx="1299">
                  <c:v>362.85618273360905</c:v>
                </c:pt>
                <c:pt idx="1300">
                  <c:v>363.13508833140645</c:v>
                </c:pt>
                <c:pt idx="1301">
                  <c:v>363.41399392920249</c:v>
                </c:pt>
                <c:pt idx="1302">
                  <c:v>363.69289952699904</c:v>
                </c:pt>
                <c:pt idx="1303">
                  <c:v>363.97180512479645</c:v>
                </c:pt>
                <c:pt idx="1304">
                  <c:v>364.25071072259243</c:v>
                </c:pt>
                <c:pt idx="1305">
                  <c:v>364.52961632039001</c:v>
                </c:pt>
                <c:pt idx="1306">
                  <c:v>364.80852191818644</c:v>
                </c:pt>
                <c:pt idx="1307">
                  <c:v>365.08742751598299</c:v>
                </c:pt>
                <c:pt idx="1308">
                  <c:v>365.36633311378</c:v>
                </c:pt>
                <c:pt idx="1309">
                  <c:v>365.64523871157695</c:v>
                </c:pt>
                <c:pt idx="1310">
                  <c:v>365.92414430937396</c:v>
                </c:pt>
                <c:pt idx="1311">
                  <c:v>366.20304990716937</c:v>
                </c:pt>
                <c:pt idx="1312">
                  <c:v>366.48195550496695</c:v>
                </c:pt>
                <c:pt idx="1313">
                  <c:v>366.76086110276452</c:v>
                </c:pt>
                <c:pt idx="1314">
                  <c:v>367.03976670056102</c:v>
                </c:pt>
                <c:pt idx="1315">
                  <c:v>367.31867229835802</c:v>
                </c:pt>
                <c:pt idx="1316">
                  <c:v>367.59757789615395</c:v>
                </c:pt>
                <c:pt idx="1317">
                  <c:v>367.87648349395164</c:v>
                </c:pt>
                <c:pt idx="1318">
                  <c:v>368.15538909174865</c:v>
                </c:pt>
                <c:pt idx="1319">
                  <c:v>368.43429468954508</c:v>
                </c:pt>
                <c:pt idx="1320">
                  <c:v>368.71320028734101</c:v>
                </c:pt>
                <c:pt idx="1321">
                  <c:v>368.99210588513756</c:v>
                </c:pt>
                <c:pt idx="1322">
                  <c:v>369.27101148293417</c:v>
                </c:pt>
                <c:pt idx="1323">
                  <c:v>369.54991708073231</c:v>
                </c:pt>
                <c:pt idx="1324">
                  <c:v>369.82882267852898</c:v>
                </c:pt>
                <c:pt idx="1325">
                  <c:v>370.10772827632502</c:v>
                </c:pt>
                <c:pt idx="1326">
                  <c:v>370.38663387412203</c:v>
                </c:pt>
                <c:pt idx="1327">
                  <c:v>370.66553947191869</c:v>
                </c:pt>
                <c:pt idx="1328">
                  <c:v>370.94444506971678</c:v>
                </c:pt>
                <c:pt idx="1329">
                  <c:v>371.22335066751151</c:v>
                </c:pt>
                <c:pt idx="1330">
                  <c:v>371.50225626530897</c:v>
                </c:pt>
                <c:pt idx="1331">
                  <c:v>371.78116186310569</c:v>
                </c:pt>
                <c:pt idx="1332">
                  <c:v>372.06006746090299</c:v>
                </c:pt>
                <c:pt idx="1333">
                  <c:v>372.33897305869891</c:v>
                </c:pt>
                <c:pt idx="1334">
                  <c:v>372.61787865649598</c:v>
                </c:pt>
                <c:pt idx="1335">
                  <c:v>372.89678425429219</c:v>
                </c:pt>
                <c:pt idx="1336">
                  <c:v>373.17568985208999</c:v>
                </c:pt>
                <c:pt idx="1337">
                  <c:v>373.45459544988699</c:v>
                </c:pt>
                <c:pt idx="1338">
                  <c:v>373.73350104768173</c:v>
                </c:pt>
                <c:pt idx="1339">
                  <c:v>374.01240664547993</c:v>
                </c:pt>
                <c:pt idx="1340">
                  <c:v>374.29131224327585</c:v>
                </c:pt>
                <c:pt idx="1341">
                  <c:v>374.57021784107337</c:v>
                </c:pt>
                <c:pt idx="1342">
                  <c:v>374.849123438871</c:v>
                </c:pt>
                <c:pt idx="1343">
                  <c:v>375.12802903666704</c:v>
                </c:pt>
                <c:pt idx="1344">
                  <c:v>375.40693463446405</c:v>
                </c:pt>
                <c:pt idx="1345">
                  <c:v>375.68584023226151</c:v>
                </c:pt>
                <c:pt idx="1346">
                  <c:v>375.96474583005852</c:v>
                </c:pt>
                <c:pt idx="1347">
                  <c:v>376.24365142785405</c:v>
                </c:pt>
                <c:pt idx="1348">
                  <c:v>376.522557025651</c:v>
                </c:pt>
                <c:pt idx="1349">
                  <c:v>376.80146262344903</c:v>
                </c:pt>
                <c:pt idx="1350">
                  <c:v>377.0803682212445</c:v>
                </c:pt>
                <c:pt idx="1351">
                  <c:v>377.35927381904264</c:v>
                </c:pt>
                <c:pt idx="1352">
                  <c:v>377.63817941683749</c:v>
                </c:pt>
                <c:pt idx="1353">
                  <c:v>377.91708501463501</c:v>
                </c:pt>
                <c:pt idx="1354">
                  <c:v>378.19599061243201</c:v>
                </c:pt>
                <c:pt idx="1355">
                  <c:v>378.47489621022896</c:v>
                </c:pt>
                <c:pt idx="1356">
                  <c:v>378.753801808025</c:v>
                </c:pt>
                <c:pt idx="1357">
                  <c:v>379.03270740582195</c:v>
                </c:pt>
                <c:pt idx="1358">
                  <c:v>379.31161300361896</c:v>
                </c:pt>
                <c:pt idx="1359">
                  <c:v>379.59051860141557</c:v>
                </c:pt>
                <c:pt idx="1360">
                  <c:v>379.86942419921377</c:v>
                </c:pt>
                <c:pt idx="1361">
                  <c:v>380.14832979700896</c:v>
                </c:pt>
                <c:pt idx="1362">
                  <c:v>380.42723539480602</c:v>
                </c:pt>
                <c:pt idx="1363">
                  <c:v>380.70614099260223</c:v>
                </c:pt>
                <c:pt idx="1364">
                  <c:v>380.98504659039969</c:v>
                </c:pt>
                <c:pt idx="1365">
                  <c:v>381.26395218819664</c:v>
                </c:pt>
                <c:pt idx="1366">
                  <c:v>381.54285778599302</c:v>
                </c:pt>
                <c:pt idx="1367">
                  <c:v>381.82176338379008</c:v>
                </c:pt>
                <c:pt idx="1368">
                  <c:v>382.10066898158698</c:v>
                </c:pt>
                <c:pt idx="1369">
                  <c:v>382.37957457938398</c:v>
                </c:pt>
                <c:pt idx="1370">
                  <c:v>382.65848017718002</c:v>
                </c:pt>
                <c:pt idx="1371">
                  <c:v>382.93738577497669</c:v>
                </c:pt>
                <c:pt idx="1372">
                  <c:v>383.21629137277364</c:v>
                </c:pt>
                <c:pt idx="1373">
                  <c:v>383.49519697056985</c:v>
                </c:pt>
                <c:pt idx="1374">
                  <c:v>383.77410256836799</c:v>
                </c:pt>
                <c:pt idx="1375">
                  <c:v>384.05300816616398</c:v>
                </c:pt>
                <c:pt idx="1376">
                  <c:v>384.33191376396093</c:v>
                </c:pt>
                <c:pt idx="1377">
                  <c:v>384.61081936175844</c:v>
                </c:pt>
                <c:pt idx="1378">
                  <c:v>384.889724959555</c:v>
                </c:pt>
                <c:pt idx="1379">
                  <c:v>385.16863055735098</c:v>
                </c:pt>
                <c:pt idx="1380">
                  <c:v>385.44753615514799</c:v>
                </c:pt>
                <c:pt idx="1381">
                  <c:v>385.72644175294437</c:v>
                </c:pt>
                <c:pt idx="1382">
                  <c:v>386.005347350742</c:v>
                </c:pt>
                <c:pt idx="1383">
                  <c:v>386.28425294853844</c:v>
                </c:pt>
                <c:pt idx="1384">
                  <c:v>386.56315854633436</c:v>
                </c:pt>
                <c:pt idx="1385">
                  <c:v>386.84206414413245</c:v>
                </c:pt>
                <c:pt idx="1386">
                  <c:v>387.12096974192895</c:v>
                </c:pt>
                <c:pt idx="1387">
                  <c:v>387.39987533972703</c:v>
                </c:pt>
                <c:pt idx="1388">
                  <c:v>387.67878093752205</c:v>
                </c:pt>
                <c:pt idx="1389">
                  <c:v>387.95768653531951</c:v>
                </c:pt>
                <c:pt idx="1390">
                  <c:v>388.23659213311601</c:v>
                </c:pt>
                <c:pt idx="1391">
                  <c:v>388.51549773091301</c:v>
                </c:pt>
                <c:pt idx="1392">
                  <c:v>388.79440332871002</c:v>
                </c:pt>
                <c:pt idx="1393">
                  <c:v>389.07330892650549</c:v>
                </c:pt>
                <c:pt idx="1394">
                  <c:v>389.35221452430352</c:v>
                </c:pt>
                <c:pt idx="1395">
                  <c:v>389.63112012209956</c:v>
                </c:pt>
                <c:pt idx="1396">
                  <c:v>389.91002571989696</c:v>
                </c:pt>
                <c:pt idx="1397">
                  <c:v>390.18893131769249</c:v>
                </c:pt>
                <c:pt idx="1398">
                  <c:v>390.4678369154895</c:v>
                </c:pt>
                <c:pt idx="1399">
                  <c:v>390.74674251328696</c:v>
                </c:pt>
                <c:pt idx="1400">
                  <c:v>391.02564811108397</c:v>
                </c:pt>
                <c:pt idx="1401">
                  <c:v>391.30455370888069</c:v>
                </c:pt>
                <c:pt idx="1402">
                  <c:v>391.5834593066765</c:v>
                </c:pt>
                <c:pt idx="1403">
                  <c:v>391.86236490447396</c:v>
                </c:pt>
                <c:pt idx="1404">
                  <c:v>392.14127050227103</c:v>
                </c:pt>
                <c:pt idx="1405">
                  <c:v>392.42017610006769</c:v>
                </c:pt>
                <c:pt idx="1406">
                  <c:v>392.69908169786464</c:v>
                </c:pt>
                <c:pt idx="1407">
                  <c:v>392.97798729566102</c:v>
                </c:pt>
                <c:pt idx="1408">
                  <c:v>393.25689289345877</c:v>
                </c:pt>
                <c:pt idx="1409">
                  <c:v>393.53579849125418</c:v>
                </c:pt>
                <c:pt idx="1410">
                  <c:v>393.81470408905238</c:v>
                </c:pt>
                <c:pt idx="1411">
                  <c:v>394.09360968684808</c:v>
                </c:pt>
                <c:pt idx="1412">
                  <c:v>394.37251528464469</c:v>
                </c:pt>
                <c:pt idx="1413">
                  <c:v>394.65142088244232</c:v>
                </c:pt>
                <c:pt idx="1414">
                  <c:v>394.93032648023836</c:v>
                </c:pt>
                <c:pt idx="1415">
                  <c:v>395.20923207803469</c:v>
                </c:pt>
                <c:pt idx="1416">
                  <c:v>395.48813767583169</c:v>
                </c:pt>
                <c:pt idx="1417">
                  <c:v>395.76704327362904</c:v>
                </c:pt>
                <c:pt idx="1418">
                  <c:v>396.04594887142645</c:v>
                </c:pt>
                <c:pt idx="1419">
                  <c:v>396.324854469223</c:v>
                </c:pt>
                <c:pt idx="1420">
                  <c:v>396.60376006701898</c:v>
                </c:pt>
                <c:pt idx="1421">
                  <c:v>396.88266566481684</c:v>
                </c:pt>
                <c:pt idx="1422">
                  <c:v>397.16157126261237</c:v>
                </c:pt>
                <c:pt idx="1423">
                  <c:v>397.44047686041</c:v>
                </c:pt>
                <c:pt idx="1424">
                  <c:v>397.71938245820525</c:v>
                </c:pt>
                <c:pt idx="1425">
                  <c:v>397.99828805600237</c:v>
                </c:pt>
                <c:pt idx="1426">
                  <c:v>398.2771936538</c:v>
                </c:pt>
                <c:pt idx="1427">
                  <c:v>398.55609925159644</c:v>
                </c:pt>
                <c:pt idx="1428">
                  <c:v>398.83500484939395</c:v>
                </c:pt>
                <c:pt idx="1429">
                  <c:v>399.11391044718891</c:v>
                </c:pt>
                <c:pt idx="1430">
                  <c:v>399.39281604498694</c:v>
                </c:pt>
                <c:pt idx="1431">
                  <c:v>399.67172164278395</c:v>
                </c:pt>
                <c:pt idx="1432">
                  <c:v>399.95062724058056</c:v>
                </c:pt>
                <c:pt idx="1433">
                  <c:v>400.22953283837694</c:v>
                </c:pt>
                <c:pt idx="1434">
                  <c:v>400.50843843617344</c:v>
                </c:pt>
                <c:pt idx="1435">
                  <c:v>400.78734403397101</c:v>
                </c:pt>
                <c:pt idx="1436">
                  <c:v>401.06624963176864</c:v>
                </c:pt>
                <c:pt idx="1437">
                  <c:v>401.34515522956502</c:v>
                </c:pt>
                <c:pt idx="1438">
                  <c:v>401.62406082736203</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77</c:v>
                </c:pt>
                <c:pt idx="1447">
                  <c:v>404.13421120753196</c:v>
                </c:pt>
                <c:pt idx="1448">
                  <c:v>404.41311680532863</c:v>
                </c:pt>
                <c:pt idx="1449">
                  <c:v>404.69202240312597</c:v>
                </c:pt>
                <c:pt idx="1450">
                  <c:v>404.97092800092264</c:v>
                </c:pt>
                <c:pt idx="1451">
                  <c:v>405.24983359872044</c:v>
                </c:pt>
                <c:pt idx="1452">
                  <c:v>405.52873919651603</c:v>
                </c:pt>
                <c:pt idx="1453">
                  <c:v>405.80764479431377</c:v>
                </c:pt>
                <c:pt idx="1454">
                  <c:v>406.08655039210925</c:v>
                </c:pt>
                <c:pt idx="1455">
                  <c:v>406.36545598990705</c:v>
                </c:pt>
                <c:pt idx="1456">
                  <c:v>406.64436158770377</c:v>
                </c:pt>
                <c:pt idx="1457">
                  <c:v>406.92326718549964</c:v>
                </c:pt>
                <c:pt idx="1458">
                  <c:v>407.20217278329699</c:v>
                </c:pt>
                <c:pt idx="1459">
                  <c:v>407.48107838109337</c:v>
                </c:pt>
                <c:pt idx="1460">
                  <c:v>407.759983978891</c:v>
                </c:pt>
                <c:pt idx="1461">
                  <c:v>408.03888957668693</c:v>
                </c:pt>
                <c:pt idx="1462">
                  <c:v>408.31779517448405</c:v>
                </c:pt>
                <c:pt idx="1463">
                  <c:v>408.59670077227992</c:v>
                </c:pt>
                <c:pt idx="1464">
                  <c:v>408.875606370078</c:v>
                </c:pt>
                <c:pt idx="1465">
                  <c:v>409.15451196787399</c:v>
                </c:pt>
                <c:pt idx="1466">
                  <c:v>409.43341756566991</c:v>
                </c:pt>
                <c:pt idx="1467">
                  <c:v>409.71232316346851</c:v>
                </c:pt>
                <c:pt idx="1468">
                  <c:v>409.99122876126398</c:v>
                </c:pt>
                <c:pt idx="1469">
                  <c:v>410.27013435906196</c:v>
                </c:pt>
                <c:pt idx="1470">
                  <c:v>410.549039956858</c:v>
                </c:pt>
                <c:pt idx="1471">
                  <c:v>410.827945554655</c:v>
                </c:pt>
                <c:pt idx="1472">
                  <c:v>411.10685115245201</c:v>
                </c:pt>
                <c:pt idx="1473">
                  <c:v>411.3857567502485</c:v>
                </c:pt>
                <c:pt idx="1474">
                  <c:v>411.66466234804551</c:v>
                </c:pt>
                <c:pt idx="1475">
                  <c:v>411.94356794584195</c:v>
                </c:pt>
                <c:pt idx="1476">
                  <c:v>412.22247354363896</c:v>
                </c:pt>
                <c:pt idx="1477">
                  <c:v>412.50137914143556</c:v>
                </c:pt>
                <c:pt idx="1478">
                  <c:v>412.78028473923302</c:v>
                </c:pt>
                <c:pt idx="1479">
                  <c:v>413.05919033702901</c:v>
                </c:pt>
                <c:pt idx="1480">
                  <c:v>413.33809593482601</c:v>
                </c:pt>
                <c:pt idx="1481">
                  <c:v>413.61700153262302</c:v>
                </c:pt>
                <c:pt idx="1482">
                  <c:v>413.89590713042008</c:v>
                </c:pt>
                <c:pt idx="1483">
                  <c:v>414.17481272821601</c:v>
                </c:pt>
                <c:pt idx="1484">
                  <c:v>414.45371832601256</c:v>
                </c:pt>
                <c:pt idx="1485">
                  <c:v>414.73262392381002</c:v>
                </c:pt>
                <c:pt idx="1486">
                  <c:v>415.01152952160669</c:v>
                </c:pt>
                <c:pt idx="1487">
                  <c:v>415.29043511940398</c:v>
                </c:pt>
                <c:pt idx="1488">
                  <c:v>415.56934071719957</c:v>
                </c:pt>
                <c:pt idx="1489">
                  <c:v>415.84824631499708</c:v>
                </c:pt>
                <c:pt idx="1490">
                  <c:v>416.12715191279369</c:v>
                </c:pt>
                <c:pt idx="1491">
                  <c:v>416.40605751059024</c:v>
                </c:pt>
                <c:pt idx="1492">
                  <c:v>416.68496310838702</c:v>
                </c:pt>
                <c:pt idx="1493">
                  <c:v>416.96386870618369</c:v>
                </c:pt>
                <c:pt idx="1494">
                  <c:v>417.24277430398098</c:v>
                </c:pt>
                <c:pt idx="1495">
                  <c:v>417.52167990177736</c:v>
                </c:pt>
                <c:pt idx="1496">
                  <c:v>417.80058549957499</c:v>
                </c:pt>
                <c:pt idx="1497">
                  <c:v>418.07949109737098</c:v>
                </c:pt>
                <c:pt idx="1498">
                  <c:v>418.35839669516798</c:v>
                </c:pt>
                <c:pt idx="1499">
                  <c:v>418.63730229296499</c:v>
                </c:pt>
                <c:pt idx="1500">
                  <c:v>418.916207890762</c:v>
                </c:pt>
                <c:pt idx="1501">
                  <c:v>419.19511348855718</c:v>
                </c:pt>
                <c:pt idx="1502">
                  <c:v>419.47401908635499</c:v>
                </c:pt>
                <c:pt idx="1503">
                  <c:v>419.7529246841525</c:v>
                </c:pt>
                <c:pt idx="1504">
                  <c:v>420.03183028194894</c:v>
                </c:pt>
                <c:pt idx="1505">
                  <c:v>420.31073587974652</c:v>
                </c:pt>
                <c:pt idx="1506">
                  <c:v>420.58964147754205</c:v>
                </c:pt>
                <c:pt idx="1507">
                  <c:v>420.868547075339</c:v>
                </c:pt>
                <c:pt idx="1508">
                  <c:v>421.14745267313702</c:v>
                </c:pt>
                <c:pt idx="1509">
                  <c:v>421.42635827093198</c:v>
                </c:pt>
                <c:pt idx="1510">
                  <c:v>421.70526386872905</c:v>
                </c:pt>
                <c:pt idx="1511">
                  <c:v>421.98416946652543</c:v>
                </c:pt>
                <c:pt idx="1512">
                  <c:v>422.263075064323</c:v>
                </c:pt>
                <c:pt idx="1513">
                  <c:v>422.54198066212001</c:v>
                </c:pt>
                <c:pt idx="1514">
                  <c:v>422.82088625991702</c:v>
                </c:pt>
                <c:pt idx="1515">
                  <c:v>423.099791857713</c:v>
                </c:pt>
                <c:pt idx="1516">
                  <c:v>423.3786974555095</c:v>
                </c:pt>
                <c:pt idx="1517">
                  <c:v>423.65760305330764</c:v>
                </c:pt>
                <c:pt idx="1518">
                  <c:v>423.93650865110305</c:v>
                </c:pt>
                <c:pt idx="1519">
                  <c:v>424.21541424889898</c:v>
                </c:pt>
                <c:pt idx="1520">
                  <c:v>424.49431984669599</c:v>
                </c:pt>
                <c:pt idx="1521">
                  <c:v>424.77322544449351</c:v>
                </c:pt>
                <c:pt idx="1522">
                  <c:v>425.05213104229017</c:v>
                </c:pt>
                <c:pt idx="1523">
                  <c:v>425.33103664008718</c:v>
                </c:pt>
                <c:pt idx="1524">
                  <c:v>425.60994223788401</c:v>
                </c:pt>
                <c:pt idx="1525">
                  <c:v>425.88884783568102</c:v>
                </c:pt>
                <c:pt idx="1526">
                  <c:v>426.16775343347808</c:v>
                </c:pt>
                <c:pt idx="1527">
                  <c:v>426.44665903127418</c:v>
                </c:pt>
                <c:pt idx="1528">
                  <c:v>426.72556462907198</c:v>
                </c:pt>
                <c:pt idx="1529">
                  <c:v>427.00447022686865</c:v>
                </c:pt>
                <c:pt idx="1530">
                  <c:v>427.28337582466469</c:v>
                </c:pt>
                <c:pt idx="1531">
                  <c:v>427.56228142246232</c:v>
                </c:pt>
                <c:pt idx="1532">
                  <c:v>427.84118702025904</c:v>
                </c:pt>
                <c:pt idx="1533">
                  <c:v>428.12009261805508</c:v>
                </c:pt>
                <c:pt idx="1534">
                  <c:v>428.39899821585198</c:v>
                </c:pt>
                <c:pt idx="1535">
                  <c:v>428.67790381364932</c:v>
                </c:pt>
                <c:pt idx="1536">
                  <c:v>428.95680941144599</c:v>
                </c:pt>
                <c:pt idx="1537">
                  <c:v>429.23571500924237</c:v>
                </c:pt>
                <c:pt idx="1538">
                  <c:v>429.51462060703932</c:v>
                </c:pt>
                <c:pt idx="1539">
                  <c:v>429.79352620483593</c:v>
                </c:pt>
                <c:pt idx="1540">
                  <c:v>430.07243180263299</c:v>
                </c:pt>
                <c:pt idx="1541">
                  <c:v>430.35133740042943</c:v>
                </c:pt>
                <c:pt idx="1542">
                  <c:v>430.63024299822564</c:v>
                </c:pt>
                <c:pt idx="1543">
                  <c:v>430.90914859602299</c:v>
                </c:pt>
                <c:pt idx="1544">
                  <c:v>431.18805419382045</c:v>
                </c:pt>
                <c:pt idx="1545">
                  <c:v>431.46695979161643</c:v>
                </c:pt>
                <c:pt idx="1546">
                  <c:v>431.74586538941452</c:v>
                </c:pt>
                <c:pt idx="1547">
                  <c:v>432.02477098720937</c:v>
                </c:pt>
                <c:pt idx="1548">
                  <c:v>432.303676585007</c:v>
                </c:pt>
                <c:pt idx="1549">
                  <c:v>432.582582182804</c:v>
                </c:pt>
                <c:pt idx="1550">
                  <c:v>432.86148778060101</c:v>
                </c:pt>
                <c:pt idx="1551">
                  <c:v>433.14039337839705</c:v>
                </c:pt>
                <c:pt idx="1552">
                  <c:v>433.41929897619343</c:v>
                </c:pt>
                <c:pt idx="1553">
                  <c:v>433.69820457399101</c:v>
                </c:pt>
                <c:pt idx="1554">
                  <c:v>433.97711017178756</c:v>
                </c:pt>
                <c:pt idx="1555">
                  <c:v>434.25601576958411</c:v>
                </c:pt>
                <c:pt idx="1556">
                  <c:v>434.534921367381</c:v>
                </c:pt>
                <c:pt idx="1557">
                  <c:v>434.8138269651775</c:v>
                </c:pt>
                <c:pt idx="1558">
                  <c:v>435.09273256297411</c:v>
                </c:pt>
                <c:pt idx="1559">
                  <c:v>435.37163816077197</c:v>
                </c:pt>
                <c:pt idx="1560">
                  <c:v>435.65054375856801</c:v>
                </c:pt>
                <c:pt idx="1561">
                  <c:v>435.92944935636501</c:v>
                </c:pt>
                <c:pt idx="1562">
                  <c:v>436.20835495416151</c:v>
                </c:pt>
                <c:pt idx="1563">
                  <c:v>436.48726055195903</c:v>
                </c:pt>
                <c:pt idx="1564">
                  <c:v>436.76616614975597</c:v>
                </c:pt>
                <c:pt idx="1565">
                  <c:v>437.04507174755196</c:v>
                </c:pt>
                <c:pt idx="1566">
                  <c:v>437.32397734534896</c:v>
                </c:pt>
                <c:pt idx="1567">
                  <c:v>437.60288294314682</c:v>
                </c:pt>
                <c:pt idx="1568">
                  <c:v>437.88178854094269</c:v>
                </c:pt>
                <c:pt idx="1569">
                  <c:v>438.16069413873964</c:v>
                </c:pt>
                <c:pt idx="1570">
                  <c:v>438.43959973653563</c:v>
                </c:pt>
                <c:pt idx="1571">
                  <c:v>438.71850533433297</c:v>
                </c:pt>
                <c:pt idx="1572">
                  <c:v>438.99741093212918</c:v>
                </c:pt>
                <c:pt idx="1573">
                  <c:v>439.27631652992699</c:v>
                </c:pt>
                <c:pt idx="1574">
                  <c:v>439.55522212772382</c:v>
                </c:pt>
                <c:pt idx="1575">
                  <c:v>439.83412772551969</c:v>
                </c:pt>
                <c:pt idx="1576">
                  <c:v>440.11303332331732</c:v>
                </c:pt>
                <c:pt idx="1577">
                  <c:v>440.39193892111336</c:v>
                </c:pt>
                <c:pt idx="1578">
                  <c:v>440.67084451890997</c:v>
                </c:pt>
                <c:pt idx="1579">
                  <c:v>440.94975011670732</c:v>
                </c:pt>
                <c:pt idx="1580">
                  <c:v>441.22865571450399</c:v>
                </c:pt>
                <c:pt idx="1581">
                  <c:v>441.50756131230145</c:v>
                </c:pt>
                <c:pt idx="1582">
                  <c:v>441.78646691009749</c:v>
                </c:pt>
                <c:pt idx="1583">
                  <c:v>442.06537250789393</c:v>
                </c:pt>
                <c:pt idx="1584">
                  <c:v>442.34427810569144</c:v>
                </c:pt>
                <c:pt idx="1585">
                  <c:v>442.623183703488</c:v>
                </c:pt>
                <c:pt idx="1586">
                  <c:v>442.90208930128449</c:v>
                </c:pt>
                <c:pt idx="1587">
                  <c:v>443.18099489908138</c:v>
                </c:pt>
                <c:pt idx="1588">
                  <c:v>443.45990049687799</c:v>
                </c:pt>
                <c:pt idx="1589">
                  <c:v>443.73880609467449</c:v>
                </c:pt>
                <c:pt idx="1590">
                  <c:v>444.01771169247195</c:v>
                </c:pt>
                <c:pt idx="1591">
                  <c:v>444.29661729026844</c:v>
                </c:pt>
                <c:pt idx="1592">
                  <c:v>444.575522888065</c:v>
                </c:pt>
                <c:pt idx="1593">
                  <c:v>444.85442848586251</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5</c:v>
                </c:pt>
                <c:pt idx="1602">
                  <c:v>447.36457886603301</c:v>
                </c:pt>
                <c:pt idx="1603">
                  <c:v>447.64348446383065</c:v>
                </c:pt>
                <c:pt idx="1604">
                  <c:v>447.92239006162669</c:v>
                </c:pt>
                <c:pt idx="1605">
                  <c:v>448.20129565942398</c:v>
                </c:pt>
                <c:pt idx="1606">
                  <c:v>448.48020125721911</c:v>
                </c:pt>
                <c:pt idx="1607">
                  <c:v>448.75910685501697</c:v>
                </c:pt>
                <c:pt idx="1608">
                  <c:v>449.03801245281318</c:v>
                </c:pt>
                <c:pt idx="1609">
                  <c:v>449.31691805061018</c:v>
                </c:pt>
                <c:pt idx="1610">
                  <c:v>449.59582364840696</c:v>
                </c:pt>
                <c:pt idx="1611">
                  <c:v>449.87472924620369</c:v>
                </c:pt>
                <c:pt idx="1612">
                  <c:v>450.15363484400098</c:v>
                </c:pt>
                <c:pt idx="1613">
                  <c:v>450.43254044179719</c:v>
                </c:pt>
                <c:pt idx="1614">
                  <c:v>450.71144603959499</c:v>
                </c:pt>
                <c:pt idx="1615">
                  <c:v>450.99035163739069</c:v>
                </c:pt>
                <c:pt idx="1616">
                  <c:v>451.26925723518769</c:v>
                </c:pt>
                <c:pt idx="1617">
                  <c:v>451.54816283298499</c:v>
                </c:pt>
                <c:pt idx="1618">
                  <c:v>451.82706843078205</c:v>
                </c:pt>
                <c:pt idx="1619">
                  <c:v>452.10597402857769</c:v>
                </c:pt>
                <c:pt idx="1620">
                  <c:v>452.38487962637498</c:v>
                </c:pt>
                <c:pt idx="1621">
                  <c:v>452.66378522417205</c:v>
                </c:pt>
                <c:pt idx="1622">
                  <c:v>452.94269082196951</c:v>
                </c:pt>
                <c:pt idx="1623">
                  <c:v>453.221596419766</c:v>
                </c:pt>
                <c:pt idx="1624">
                  <c:v>453.50050201756198</c:v>
                </c:pt>
                <c:pt idx="1625">
                  <c:v>453.7794076153595</c:v>
                </c:pt>
                <c:pt idx="1626">
                  <c:v>454.058313213156</c:v>
                </c:pt>
                <c:pt idx="1627">
                  <c:v>454.337218810953</c:v>
                </c:pt>
                <c:pt idx="1628">
                  <c:v>454.61612440874899</c:v>
                </c:pt>
                <c:pt idx="1629">
                  <c:v>454.89503000654599</c:v>
                </c:pt>
                <c:pt idx="1630">
                  <c:v>455.17393560434351</c:v>
                </c:pt>
                <c:pt idx="1631">
                  <c:v>455.45284120214001</c:v>
                </c:pt>
                <c:pt idx="1632">
                  <c:v>455.73174679993696</c:v>
                </c:pt>
                <c:pt idx="1633">
                  <c:v>456.01065239773345</c:v>
                </c:pt>
                <c:pt idx="1634">
                  <c:v>456.28955799552949</c:v>
                </c:pt>
                <c:pt idx="1635">
                  <c:v>456.56846359332752</c:v>
                </c:pt>
                <c:pt idx="1636">
                  <c:v>456.84736919112402</c:v>
                </c:pt>
                <c:pt idx="1637">
                  <c:v>457.12627478891949</c:v>
                </c:pt>
                <c:pt idx="1638">
                  <c:v>457.40518038671701</c:v>
                </c:pt>
                <c:pt idx="1639">
                  <c:v>457.68408598451401</c:v>
                </c:pt>
                <c:pt idx="1640">
                  <c:v>457.96299158231102</c:v>
                </c:pt>
                <c:pt idx="1641">
                  <c:v>458.24189718010808</c:v>
                </c:pt>
                <c:pt idx="1642">
                  <c:v>458.52080277790395</c:v>
                </c:pt>
                <c:pt idx="1643">
                  <c:v>458.79970837570102</c:v>
                </c:pt>
                <c:pt idx="1644">
                  <c:v>459.07861397349757</c:v>
                </c:pt>
                <c:pt idx="1645">
                  <c:v>459.35751957129418</c:v>
                </c:pt>
                <c:pt idx="1646">
                  <c:v>459.63642516909101</c:v>
                </c:pt>
                <c:pt idx="1647">
                  <c:v>459.91533076688711</c:v>
                </c:pt>
                <c:pt idx="1648">
                  <c:v>460.19423636468503</c:v>
                </c:pt>
                <c:pt idx="1649">
                  <c:v>460.47314196248118</c:v>
                </c:pt>
                <c:pt idx="1650">
                  <c:v>460.75204756027864</c:v>
                </c:pt>
                <c:pt idx="1651">
                  <c:v>461.03095315807417</c:v>
                </c:pt>
                <c:pt idx="1652">
                  <c:v>461.30985875587203</c:v>
                </c:pt>
                <c:pt idx="1653">
                  <c:v>461.58876435366898</c:v>
                </c:pt>
                <c:pt idx="1654">
                  <c:v>461.86766995146598</c:v>
                </c:pt>
                <c:pt idx="1655">
                  <c:v>462.14657554926197</c:v>
                </c:pt>
                <c:pt idx="1656">
                  <c:v>462.42548114705897</c:v>
                </c:pt>
                <c:pt idx="1657">
                  <c:v>462.70438674485598</c:v>
                </c:pt>
                <c:pt idx="1658">
                  <c:v>462.98329234265236</c:v>
                </c:pt>
                <c:pt idx="1659">
                  <c:v>463.26219794044937</c:v>
                </c:pt>
                <c:pt idx="1660">
                  <c:v>463.54110353824569</c:v>
                </c:pt>
                <c:pt idx="1661">
                  <c:v>463.82000913604298</c:v>
                </c:pt>
                <c:pt idx="1662">
                  <c:v>464.09891473383999</c:v>
                </c:pt>
                <c:pt idx="1663">
                  <c:v>464.37782033163745</c:v>
                </c:pt>
                <c:pt idx="1664">
                  <c:v>464.65672592943298</c:v>
                </c:pt>
                <c:pt idx="1665">
                  <c:v>464.93563152722936</c:v>
                </c:pt>
                <c:pt idx="1666">
                  <c:v>465.21453712502705</c:v>
                </c:pt>
                <c:pt idx="1667">
                  <c:v>465.49344272282394</c:v>
                </c:pt>
                <c:pt idx="1668">
                  <c:v>465.77234832062101</c:v>
                </c:pt>
                <c:pt idx="1669">
                  <c:v>466.05125391841699</c:v>
                </c:pt>
                <c:pt idx="1670">
                  <c:v>466.33015951621326</c:v>
                </c:pt>
                <c:pt idx="1671">
                  <c:v>466.60906511401203</c:v>
                </c:pt>
                <c:pt idx="1672">
                  <c:v>466.88797071180801</c:v>
                </c:pt>
                <c:pt idx="1673">
                  <c:v>467.16687630960405</c:v>
                </c:pt>
                <c:pt idx="1674">
                  <c:v>467.445781907401</c:v>
                </c:pt>
                <c:pt idx="1675">
                  <c:v>467.72468750519801</c:v>
                </c:pt>
                <c:pt idx="1676">
                  <c:v>468.0035931029945</c:v>
                </c:pt>
                <c:pt idx="1677">
                  <c:v>468.28249870079196</c:v>
                </c:pt>
                <c:pt idx="1678">
                  <c:v>468.56140429858749</c:v>
                </c:pt>
                <c:pt idx="1679">
                  <c:v>468.84030989638501</c:v>
                </c:pt>
                <c:pt idx="1680">
                  <c:v>469.11921549418196</c:v>
                </c:pt>
                <c:pt idx="1681">
                  <c:v>469.39812109197851</c:v>
                </c:pt>
                <c:pt idx="1682">
                  <c:v>469.67702668977552</c:v>
                </c:pt>
                <c:pt idx="1683">
                  <c:v>469.95593228757144</c:v>
                </c:pt>
                <c:pt idx="1684">
                  <c:v>470.23483788536902</c:v>
                </c:pt>
                <c:pt idx="1685">
                  <c:v>470.51374348316602</c:v>
                </c:pt>
                <c:pt idx="1686">
                  <c:v>470.79264908096297</c:v>
                </c:pt>
                <c:pt idx="1687">
                  <c:v>471.07155467875896</c:v>
                </c:pt>
                <c:pt idx="1688">
                  <c:v>471.35046027655665</c:v>
                </c:pt>
                <c:pt idx="1689">
                  <c:v>471.62936587435382</c:v>
                </c:pt>
                <c:pt idx="1690">
                  <c:v>471.90827147214918</c:v>
                </c:pt>
                <c:pt idx="1691">
                  <c:v>472.18717706994698</c:v>
                </c:pt>
                <c:pt idx="1692">
                  <c:v>472.46608266774302</c:v>
                </c:pt>
                <c:pt idx="1693">
                  <c:v>472.74498826553997</c:v>
                </c:pt>
                <c:pt idx="1694">
                  <c:v>473.02389386333732</c:v>
                </c:pt>
                <c:pt idx="1695">
                  <c:v>473.30279946113399</c:v>
                </c:pt>
                <c:pt idx="1696">
                  <c:v>473.58170505892923</c:v>
                </c:pt>
                <c:pt idx="1697">
                  <c:v>473.86061065672732</c:v>
                </c:pt>
                <c:pt idx="1698">
                  <c:v>474.13951625452393</c:v>
                </c:pt>
                <c:pt idx="1699">
                  <c:v>474.41842185232099</c:v>
                </c:pt>
                <c:pt idx="1700">
                  <c:v>474.69732745011737</c:v>
                </c:pt>
                <c:pt idx="1701">
                  <c:v>474.97623304791318</c:v>
                </c:pt>
                <c:pt idx="1702">
                  <c:v>475.25513864571099</c:v>
                </c:pt>
                <c:pt idx="1703">
                  <c:v>475.53404424350799</c:v>
                </c:pt>
                <c:pt idx="1704">
                  <c:v>475.812949841305</c:v>
                </c:pt>
                <c:pt idx="1705">
                  <c:v>476.09185543910093</c:v>
                </c:pt>
                <c:pt idx="1706">
                  <c:v>476.37076103689844</c:v>
                </c:pt>
                <c:pt idx="1707">
                  <c:v>476.6496666346959</c:v>
                </c:pt>
                <c:pt idx="1708">
                  <c:v>476.92857223249143</c:v>
                </c:pt>
                <c:pt idx="1709">
                  <c:v>477.20747783028895</c:v>
                </c:pt>
                <c:pt idx="1710">
                  <c:v>477.48638342808391</c:v>
                </c:pt>
                <c:pt idx="1711">
                  <c:v>477.765289025882</c:v>
                </c:pt>
                <c:pt idx="1712">
                  <c:v>478.044194623679</c:v>
                </c:pt>
                <c:pt idx="1713">
                  <c:v>478.3231002214755</c:v>
                </c:pt>
                <c:pt idx="1714">
                  <c:v>478.60200581927205</c:v>
                </c:pt>
                <c:pt idx="1715">
                  <c:v>478.88091141706894</c:v>
                </c:pt>
                <c:pt idx="1716">
                  <c:v>479.15981701486703</c:v>
                </c:pt>
                <c:pt idx="1717">
                  <c:v>479.43872261266256</c:v>
                </c:pt>
                <c:pt idx="1718">
                  <c:v>479.71762821046002</c:v>
                </c:pt>
                <c:pt idx="1719">
                  <c:v>479.99653380825498</c:v>
                </c:pt>
                <c:pt idx="1720">
                  <c:v>480.2754394060525</c:v>
                </c:pt>
                <c:pt idx="1721">
                  <c:v>480.55434500385064</c:v>
                </c:pt>
                <c:pt idx="1722">
                  <c:v>480.83325060164697</c:v>
                </c:pt>
                <c:pt idx="1723">
                  <c:v>481.11215619944352</c:v>
                </c:pt>
                <c:pt idx="1724">
                  <c:v>481.39106179723956</c:v>
                </c:pt>
                <c:pt idx="1725">
                  <c:v>481.66996739503765</c:v>
                </c:pt>
                <c:pt idx="1726">
                  <c:v>481.94887299283403</c:v>
                </c:pt>
                <c:pt idx="1727">
                  <c:v>482.22777859063069</c:v>
                </c:pt>
                <c:pt idx="1728">
                  <c:v>482.50668418842702</c:v>
                </c:pt>
                <c:pt idx="1729">
                  <c:v>482.78558978622351</c:v>
                </c:pt>
                <c:pt idx="1730">
                  <c:v>483.06449538402177</c:v>
                </c:pt>
                <c:pt idx="1731">
                  <c:v>483.34340098181798</c:v>
                </c:pt>
                <c:pt idx="1732">
                  <c:v>483.62230657961396</c:v>
                </c:pt>
                <c:pt idx="1733">
                  <c:v>483.90121217741103</c:v>
                </c:pt>
                <c:pt idx="1734">
                  <c:v>484.18011777520718</c:v>
                </c:pt>
                <c:pt idx="1735">
                  <c:v>484.45902337300498</c:v>
                </c:pt>
                <c:pt idx="1736">
                  <c:v>484.73792897080199</c:v>
                </c:pt>
                <c:pt idx="1737">
                  <c:v>485.01683456859718</c:v>
                </c:pt>
                <c:pt idx="1738">
                  <c:v>485.29574016639469</c:v>
                </c:pt>
                <c:pt idx="1739">
                  <c:v>485.57464576419198</c:v>
                </c:pt>
                <c:pt idx="1740">
                  <c:v>485.85355136198899</c:v>
                </c:pt>
                <c:pt idx="1741">
                  <c:v>486.13245695978469</c:v>
                </c:pt>
                <c:pt idx="1742">
                  <c:v>486.41136255758119</c:v>
                </c:pt>
                <c:pt idx="1743">
                  <c:v>486.69026815537904</c:v>
                </c:pt>
                <c:pt idx="1744">
                  <c:v>486.96917375317537</c:v>
                </c:pt>
                <c:pt idx="1745">
                  <c:v>487.24807935097249</c:v>
                </c:pt>
                <c:pt idx="1746">
                  <c:v>487.52698494876893</c:v>
                </c:pt>
                <c:pt idx="1747">
                  <c:v>487.80589054656645</c:v>
                </c:pt>
                <c:pt idx="1748">
                  <c:v>488.08479614436345</c:v>
                </c:pt>
                <c:pt idx="1749">
                  <c:v>488.36370174215949</c:v>
                </c:pt>
                <c:pt idx="1750">
                  <c:v>488.64260733995724</c:v>
                </c:pt>
                <c:pt idx="1751">
                  <c:v>488.92151293775237</c:v>
                </c:pt>
                <c:pt idx="1752">
                  <c:v>489.20041853555</c:v>
                </c:pt>
                <c:pt idx="1753">
                  <c:v>489.47932413334752</c:v>
                </c:pt>
                <c:pt idx="1754">
                  <c:v>489.75822973114396</c:v>
                </c:pt>
                <c:pt idx="1755">
                  <c:v>490.03713532893937</c:v>
                </c:pt>
                <c:pt idx="1756">
                  <c:v>490.316040926737</c:v>
                </c:pt>
                <c:pt idx="1757">
                  <c:v>490.59494652453401</c:v>
                </c:pt>
                <c:pt idx="1758">
                  <c:v>490.87385212233164</c:v>
                </c:pt>
                <c:pt idx="1759">
                  <c:v>491.152757720127</c:v>
                </c:pt>
                <c:pt idx="1760">
                  <c:v>491.43166331792395</c:v>
                </c:pt>
                <c:pt idx="1761">
                  <c:v>491.71056891572101</c:v>
                </c:pt>
                <c:pt idx="1762">
                  <c:v>491.98947451351802</c:v>
                </c:pt>
                <c:pt idx="1763">
                  <c:v>492.26838011131508</c:v>
                </c:pt>
                <c:pt idx="1764">
                  <c:v>492.54728570911152</c:v>
                </c:pt>
                <c:pt idx="1765">
                  <c:v>492.82619130690756</c:v>
                </c:pt>
                <c:pt idx="1766">
                  <c:v>493.10509690470502</c:v>
                </c:pt>
                <c:pt idx="1767">
                  <c:v>493.38400250250203</c:v>
                </c:pt>
                <c:pt idx="1768">
                  <c:v>493.66290810029898</c:v>
                </c:pt>
                <c:pt idx="1769">
                  <c:v>493.94181369809456</c:v>
                </c:pt>
                <c:pt idx="1770">
                  <c:v>494.22071929589163</c:v>
                </c:pt>
                <c:pt idx="1771">
                  <c:v>494.49962489368897</c:v>
                </c:pt>
                <c:pt idx="1772">
                  <c:v>494.77853049148518</c:v>
                </c:pt>
                <c:pt idx="1773">
                  <c:v>495.05743608928196</c:v>
                </c:pt>
                <c:pt idx="1774">
                  <c:v>495.33634168707869</c:v>
                </c:pt>
                <c:pt idx="1775">
                  <c:v>495.61524728487598</c:v>
                </c:pt>
                <c:pt idx="1776">
                  <c:v>495.89415288267224</c:v>
                </c:pt>
                <c:pt idx="1777">
                  <c:v>496.17305848046999</c:v>
                </c:pt>
                <c:pt idx="1778">
                  <c:v>496.45196407826569</c:v>
                </c:pt>
                <c:pt idx="1779">
                  <c:v>496.73086967606298</c:v>
                </c:pt>
                <c:pt idx="1780">
                  <c:v>497.00977527386038</c:v>
                </c:pt>
                <c:pt idx="1781">
                  <c:v>497.28868087165705</c:v>
                </c:pt>
                <c:pt idx="1782">
                  <c:v>497.56758646945298</c:v>
                </c:pt>
                <c:pt idx="1783">
                  <c:v>497.84649206724993</c:v>
                </c:pt>
                <c:pt idx="1784">
                  <c:v>498.12539766504705</c:v>
                </c:pt>
                <c:pt idx="1785">
                  <c:v>498.40430326284394</c:v>
                </c:pt>
                <c:pt idx="1786">
                  <c:v>498.683208860641</c:v>
                </c:pt>
                <c:pt idx="1787">
                  <c:v>498.96211445843636</c:v>
                </c:pt>
                <c:pt idx="1788">
                  <c:v>499.24102005623399</c:v>
                </c:pt>
                <c:pt idx="1789">
                  <c:v>499.51992565403151</c:v>
                </c:pt>
                <c:pt idx="1790">
                  <c:v>499.79883125182749</c:v>
                </c:pt>
                <c:pt idx="1791">
                  <c:v>500.07773684962399</c:v>
                </c:pt>
                <c:pt idx="1792">
                  <c:v>500.356642447421</c:v>
                </c:pt>
                <c:pt idx="1793">
                  <c:v>500.63554804521749</c:v>
                </c:pt>
                <c:pt idx="1794">
                  <c:v>500.91445364301501</c:v>
                </c:pt>
                <c:pt idx="1795">
                  <c:v>501.1933592408115</c:v>
                </c:pt>
                <c:pt idx="1796">
                  <c:v>501.472264838608</c:v>
                </c:pt>
                <c:pt idx="1797">
                  <c:v>501.75117043640449</c:v>
                </c:pt>
                <c:pt idx="1798">
                  <c:v>502.03007603420195</c:v>
                </c:pt>
                <c:pt idx="1799">
                  <c:v>502.30898163199902</c:v>
                </c:pt>
                <c:pt idx="1800">
                  <c:v>502.58788722979551</c:v>
                </c:pt>
                <c:pt idx="1801">
                  <c:v>502.86679282759195</c:v>
                </c:pt>
                <c:pt idx="1802">
                  <c:v>503.14569842538901</c:v>
                </c:pt>
                <c:pt idx="1803">
                  <c:v>503.42460402318602</c:v>
                </c:pt>
                <c:pt idx="1804">
                  <c:v>503.70350962098303</c:v>
                </c:pt>
                <c:pt idx="1805">
                  <c:v>503.98241521877844</c:v>
                </c:pt>
                <c:pt idx="1806">
                  <c:v>504.26132081657556</c:v>
                </c:pt>
                <c:pt idx="1807">
                  <c:v>504.54022641437302</c:v>
                </c:pt>
                <c:pt idx="1808">
                  <c:v>504.81913201216969</c:v>
                </c:pt>
                <c:pt idx="1809">
                  <c:v>505.09803760996601</c:v>
                </c:pt>
                <c:pt idx="1810">
                  <c:v>505.37694320776302</c:v>
                </c:pt>
                <c:pt idx="1811">
                  <c:v>505.65584880556077</c:v>
                </c:pt>
                <c:pt idx="1812">
                  <c:v>505.93475440335698</c:v>
                </c:pt>
                <c:pt idx="1813">
                  <c:v>506.21366000115398</c:v>
                </c:pt>
                <c:pt idx="1814">
                  <c:v>506.49256559894957</c:v>
                </c:pt>
                <c:pt idx="1815">
                  <c:v>506.77147119674731</c:v>
                </c:pt>
                <c:pt idx="1816">
                  <c:v>507.05037679454398</c:v>
                </c:pt>
                <c:pt idx="1817">
                  <c:v>507.32928239234184</c:v>
                </c:pt>
                <c:pt idx="1818">
                  <c:v>507.60818799013703</c:v>
                </c:pt>
                <c:pt idx="1819">
                  <c:v>507.88709358793398</c:v>
                </c:pt>
                <c:pt idx="1820">
                  <c:v>508.16599918573178</c:v>
                </c:pt>
                <c:pt idx="1821">
                  <c:v>508.44490478352844</c:v>
                </c:pt>
                <c:pt idx="1822">
                  <c:v>508.72381038132499</c:v>
                </c:pt>
                <c:pt idx="1823">
                  <c:v>509.00271597912069</c:v>
                </c:pt>
                <c:pt idx="1824">
                  <c:v>509.28162157691793</c:v>
                </c:pt>
                <c:pt idx="1825">
                  <c:v>509.56052717471545</c:v>
                </c:pt>
                <c:pt idx="1826">
                  <c:v>509.83943277251194</c:v>
                </c:pt>
                <c:pt idx="1827">
                  <c:v>510.11833837030764</c:v>
                </c:pt>
                <c:pt idx="1828">
                  <c:v>510.39724396810436</c:v>
                </c:pt>
                <c:pt idx="1829">
                  <c:v>510.67614956590199</c:v>
                </c:pt>
                <c:pt idx="1830">
                  <c:v>510.95505516369894</c:v>
                </c:pt>
                <c:pt idx="1831">
                  <c:v>511.2339607614955</c:v>
                </c:pt>
                <c:pt idx="1832">
                  <c:v>511.51286635929205</c:v>
                </c:pt>
                <c:pt idx="1833">
                  <c:v>511.79177195708792</c:v>
                </c:pt>
                <c:pt idx="1834">
                  <c:v>512.07067755488731</c:v>
                </c:pt>
                <c:pt idx="1835">
                  <c:v>512.34958315268295</c:v>
                </c:pt>
                <c:pt idx="1836">
                  <c:v>512.62848875048053</c:v>
                </c:pt>
                <c:pt idx="1837">
                  <c:v>512.90739434827594</c:v>
                </c:pt>
                <c:pt idx="1838">
                  <c:v>513.18629994607352</c:v>
                </c:pt>
                <c:pt idx="1839">
                  <c:v>513.46520554386996</c:v>
                </c:pt>
                <c:pt idx="1840">
                  <c:v>513.74411114166753</c:v>
                </c:pt>
                <c:pt idx="1841">
                  <c:v>514.02301673946295</c:v>
                </c:pt>
                <c:pt idx="1842">
                  <c:v>514.30192233725938</c:v>
                </c:pt>
                <c:pt idx="1843">
                  <c:v>514.58082793505753</c:v>
                </c:pt>
                <c:pt idx="1844">
                  <c:v>514.85973353285453</c:v>
                </c:pt>
                <c:pt idx="1845">
                  <c:v>515.13863913065154</c:v>
                </c:pt>
                <c:pt idx="1846">
                  <c:v>515.41754472844696</c:v>
                </c:pt>
                <c:pt idx="1847">
                  <c:v>515.69645032624453</c:v>
                </c:pt>
                <c:pt idx="1848">
                  <c:v>515.97535592404154</c:v>
                </c:pt>
                <c:pt idx="1849">
                  <c:v>516.25426152183809</c:v>
                </c:pt>
                <c:pt idx="1850">
                  <c:v>516.53316711963396</c:v>
                </c:pt>
                <c:pt idx="1851">
                  <c:v>516.81207271743096</c:v>
                </c:pt>
                <c:pt idx="1852">
                  <c:v>517.09097831522809</c:v>
                </c:pt>
                <c:pt idx="1853">
                  <c:v>517.36988391302498</c:v>
                </c:pt>
                <c:pt idx="1854">
                  <c:v>517.64878951082346</c:v>
                </c:pt>
                <c:pt idx="1855">
                  <c:v>517.92769510861797</c:v>
                </c:pt>
                <c:pt idx="1856">
                  <c:v>518.20660070641497</c:v>
                </c:pt>
                <c:pt idx="1857">
                  <c:v>518.48550630421198</c:v>
                </c:pt>
                <c:pt idx="1858">
                  <c:v>518.76441190200899</c:v>
                </c:pt>
                <c:pt idx="1859">
                  <c:v>519.04331749980497</c:v>
                </c:pt>
                <c:pt idx="1860">
                  <c:v>519.32222309760073</c:v>
                </c:pt>
                <c:pt idx="1861">
                  <c:v>519.60112869539796</c:v>
                </c:pt>
                <c:pt idx="1862">
                  <c:v>519.8800342931969</c:v>
                </c:pt>
                <c:pt idx="1863">
                  <c:v>520.15893989099288</c:v>
                </c:pt>
                <c:pt idx="1864">
                  <c:v>520.43784548878796</c:v>
                </c:pt>
                <c:pt idx="1865">
                  <c:v>520.7167510865869</c:v>
                </c:pt>
                <c:pt idx="1866">
                  <c:v>520.99565668438299</c:v>
                </c:pt>
                <c:pt idx="1867">
                  <c:v>521.27456228218091</c:v>
                </c:pt>
                <c:pt idx="1868">
                  <c:v>521.55346787997598</c:v>
                </c:pt>
                <c:pt idx="1869">
                  <c:v>521.8323734777731</c:v>
                </c:pt>
                <c:pt idx="1870">
                  <c:v>522.11127907557</c:v>
                </c:pt>
                <c:pt idx="1871">
                  <c:v>522.39018467336803</c:v>
                </c:pt>
                <c:pt idx="1872">
                  <c:v>522.66909027116503</c:v>
                </c:pt>
                <c:pt idx="1873">
                  <c:v>522.94799586895897</c:v>
                </c:pt>
                <c:pt idx="1874">
                  <c:v>523.22690146675791</c:v>
                </c:pt>
                <c:pt idx="1875">
                  <c:v>523.50580706455401</c:v>
                </c:pt>
                <c:pt idx="1876">
                  <c:v>523.78471266235306</c:v>
                </c:pt>
                <c:pt idx="1877">
                  <c:v>524.0636182601479</c:v>
                </c:pt>
                <c:pt idx="1878">
                  <c:v>524.3425238579423</c:v>
                </c:pt>
                <c:pt idx="1879">
                  <c:v>524.62142945573999</c:v>
                </c:pt>
                <c:pt idx="1880">
                  <c:v>524.90033505353802</c:v>
                </c:pt>
                <c:pt idx="1881">
                  <c:v>525.17924065133604</c:v>
                </c:pt>
                <c:pt idx="1882">
                  <c:v>525.45814624913203</c:v>
                </c:pt>
                <c:pt idx="1883">
                  <c:v>525.7370518469279</c:v>
                </c:pt>
                <c:pt idx="1884">
                  <c:v>526.01595744472411</c:v>
                </c:pt>
                <c:pt idx="1885">
                  <c:v>526.29486304252305</c:v>
                </c:pt>
                <c:pt idx="1886">
                  <c:v>526.57376864031903</c:v>
                </c:pt>
                <c:pt idx="1887">
                  <c:v>526.85267423811501</c:v>
                </c:pt>
                <c:pt idx="1888">
                  <c:v>527.13157983591111</c:v>
                </c:pt>
                <c:pt idx="1889">
                  <c:v>527.41048543370846</c:v>
                </c:pt>
                <c:pt idx="1890">
                  <c:v>527.68939103150728</c:v>
                </c:pt>
                <c:pt idx="1891">
                  <c:v>527.96829662930202</c:v>
                </c:pt>
                <c:pt idx="1892">
                  <c:v>528.24720222709902</c:v>
                </c:pt>
                <c:pt idx="1893">
                  <c:v>528.52610782489546</c:v>
                </c:pt>
                <c:pt idx="1894">
                  <c:v>528.80501342269292</c:v>
                </c:pt>
                <c:pt idx="1895">
                  <c:v>529.08391902048902</c:v>
                </c:pt>
                <c:pt idx="1896">
                  <c:v>529.36282461828546</c:v>
                </c:pt>
                <c:pt idx="1897">
                  <c:v>529.64173021608428</c:v>
                </c:pt>
                <c:pt idx="1898">
                  <c:v>529.92063581387947</c:v>
                </c:pt>
                <c:pt idx="1899">
                  <c:v>530.1995414116783</c:v>
                </c:pt>
                <c:pt idx="1900">
                  <c:v>530.47844700947303</c:v>
                </c:pt>
                <c:pt idx="1901">
                  <c:v>530.75735260727004</c:v>
                </c:pt>
                <c:pt idx="1902">
                  <c:v>531.03625820506647</c:v>
                </c:pt>
                <c:pt idx="1903">
                  <c:v>531.31516380286257</c:v>
                </c:pt>
                <c:pt idx="1904">
                  <c:v>531.59406940066003</c:v>
                </c:pt>
                <c:pt idx="1905">
                  <c:v>531.87297499845704</c:v>
                </c:pt>
                <c:pt idx="1906">
                  <c:v>532.15188059625405</c:v>
                </c:pt>
                <c:pt idx="1907">
                  <c:v>532.43078619405048</c:v>
                </c:pt>
                <c:pt idx="1908">
                  <c:v>532.70969179184794</c:v>
                </c:pt>
                <c:pt idx="1909">
                  <c:v>532.98859738964404</c:v>
                </c:pt>
                <c:pt idx="1910">
                  <c:v>533.26750298744048</c:v>
                </c:pt>
                <c:pt idx="1911">
                  <c:v>533.54640858523749</c:v>
                </c:pt>
                <c:pt idx="1912">
                  <c:v>533.82531418303347</c:v>
                </c:pt>
                <c:pt idx="1913">
                  <c:v>534.10421978083139</c:v>
                </c:pt>
                <c:pt idx="1914">
                  <c:v>534.38312537862805</c:v>
                </c:pt>
                <c:pt idx="1915">
                  <c:v>534.66203097642494</c:v>
                </c:pt>
                <c:pt idx="1916">
                  <c:v>534.94093657422195</c:v>
                </c:pt>
                <c:pt idx="1917">
                  <c:v>535.21984217201953</c:v>
                </c:pt>
                <c:pt idx="1918">
                  <c:v>535.49874776981642</c:v>
                </c:pt>
                <c:pt idx="1919">
                  <c:v>535.7776533676132</c:v>
                </c:pt>
                <c:pt idx="1920">
                  <c:v>536.05655896540759</c:v>
                </c:pt>
                <c:pt idx="1921">
                  <c:v>536.33546456320596</c:v>
                </c:pt>
                <c:pt idx="1922">
                  <c:v>536.61437016100354</c:v>
                </c:pt>
                <c:pt idx="1923">
                  <c:v>536.89327575879895</c:v>
                </c:pt>
                <c:pt idx="1924">
                  <c:v>537.17218135659755</c:v>
                </c:pt>
                <c:pt idx="1925">
                  <c:v>537.45108695439308</c:v>
                </c:pt>
                <c:pt idx="1926">
                  <c:v>537.72999255219167</c:v>
                </c:pt>
                <c:pt idx="1927">
                  <c:v>538.00889814998595</c:v>
                </c:pt>
                <c:pt idx="1928">
                  <c:v>538.28780374778353</c:v>
                </c:pt>
                <c:pt idx="1929">
                  <c:v>538.56670934557997</c:v>
                </c:pt>
                <c:pt idx="1930">
                  <c:v>538.84561494337697</c:v>
                </c:pt>
                <c:pt idx="1931">
                  <c:v>539.12452054117455</c:v>
                </c:pt>
                <c:pt idx="1932">
                  <c:v>539.40342613896996</c:v>
                </c:pt>
                <c:pt idx="1933">
                  <c:v>539.68233173676845</c:v>
                </c:pt>
                <c:pt idx="1934">
                  <c:v>539.96123733456284</c:v>
                </c:pt>
                <c:pt idx="1935">
                  <c:v>540.24014293236155</c:v>
                </c:pt>
                <c:pt idx="1936">
                  <c:v>540.51904853015844</c:v>
                </c:pt>
                <c:pt idx="1937">
                  <c:v>540.79795412795397</c:v>
                </c:pt>
                <c:pt idx="1938">
                  <c:v>541.07685972575098</c:v>
                </c:pt>
                <c:pt idx="1939">
                  <c:v>541.35576532354798</c:v>
                </c:pt>
                <c:pt idx="1940">
                  <c:v>541.6346709213459</c:v>
                </c:pt>
                <c:pt idx="1941">
                  <c:v>541.91357651914279</c:v>
                </c:pt>
                <c:pt idx="1942">
                  <c:v>542.19248211693809</c:v>
                </c:pt>
                <c:pt idx="1943">
                  <c:v>542.47138771473499</c:v>
                </c:pt>
                <c:pt idx="1944">
                  <c:v>542.75029331253199</c:v>
                </c:pt>
                <c:pt idx="1945">
                  <c:v>543.02919891032809</c:v>
                </c:pt>
                <c:pt idx="1946">
                  <c:v>543.30810450812555</c:v>
                </c:pt>
                <c:pt idx="1947">
                  <c:v>543.58701010592097</c:v>
                </c:pt>
                <c:pt idx="1948">
                  <c:v>543.86591570371729</c:v>
                </c:pt>
                <c:pt idx="1949">
                  <c:v>544.144821301516</c:v>
                </c:pt>
                <c:pt idx="1950">
                  <c:v>544.42372689931199</c:v>
                </c:pt>
                <c:pt idx="1951">
                  <c:v>544.70263249710899</c:v>
                </c:pt>
                <c:pt idx="1952">
                  <c:v>544.98153809490498</c:v>
                </c:pt>
                <c:pt idx="1953">
                  <c:v>545.26044369270289</c:v>
                </c:pt>
                <c:pt idx="1954">
                  <c:v>545.53934929049899</c:v>
                </c:pt>
                <c:pt idx="1955">
                  <c:v>545.81825488829497</c:v>
                </c:pt>
                <c:pt idx="1956">
                  <c:v>546.09716048609289</c:v>
                </c:pt>
                <c:pt idx="1957">
                  <c:v>546.37606608388899</c:v>
                </c:pt>
                <c:pt idx="1958">
                  <c:v>546.65497168168804</c:v>
                </c:pt>
                <c:pt idx="1959">
                  <c:v>546.93387727948391</c:v>
                </c:pt>
                <c:pt idx="1960">
                  <c:v>547.21278287728103</c:v>
                </c:pt>
                <c:pt idx="1961">
                  <c:v>547.49168847507701</c:v>
                </c:pt>
                <c:pt idx="1962">
                  <c:v>547.77059407287504</c:v>
                </c:pt>
                <c:pt idx="1963">
                  <c:v>548.04949967067103</c:v>
                </c:pt>
                <c:pt idx="1964">
                  <c:v>548.32840526846803</c:v>
                </c:pt>
                <c:pt idx="1965">
                  <c:v>548.60731086626402</c:v>
                </c:pt>
                <c:pt idx="1966">
                  <c:v>548.88621646406011</c:v>
                </c:pt>
                <c:pt idx="1967">
                  <c:v>549.16512206185791</c:v>
                </c:pt>
                <c:pt idx="1968">
                  <c:v>549.44402765965401</c:v>
                </c:pt>
                <c:pt idx="1969">
                  <c:v>549.72293325745204</c:v>
                </c:pt>
                <c:pt idx="1970">
                  <c:v>550.00183885524791</c:v>
                </c:pt>
                <c:pt idx="1971">
                  <c:v>550.28074445304617</c:v>
                </c:pt>
                <c:pt idx="1972">
                  <c:v>550.55965005084101</c:v>
                </c:pt>
                <c:pt idx="1973">
                  <c:v>550.83855564863802</c:v>
                </c:pt>
                <c:pt idx="1974">
                  <c:v>551.11746124643503</c:v>
                </c:pt>
                <c:pt idx="1975">
                  <c:v>551.39636684423147</c:v>
                </c:pt>
                <c:pt idx="1976">
                  <c:v>551.67527244202904</c:v>
                </c:pt>
                <c:pt idx="1977">
                  <c:v>551.95417803982502</c:v>
                </c:pt>
                <c:pt idx="1978">
                  <c:v>552.23308363762374</c:v>
                </c:pt>
                <c:pt idx="1979">
                  <c:v>552.51198923541847</c:v>
                </c:pt>
                <c:pt idx="1980">
                  <c:v>552.79089483321604</c:v>
                </c:pt>
                <c:pt idx="1981">
                  <c:v>553.06980043101203</c:v>
                </c:pt>
                <c:pt idx="1982">
                  <c:v>553.34870602880903</c:v>
                </c:pt>
                <c:pt idx="1983">
                  <c:v>553.62761162660604</c:v>
                </c:pt>
                <c:pt idx="1984">
                  <c:v>553.90651722440248</c:v>
                </c:pt>
                <c:pt idx="1985">
                  <c:v>554.18542282219994</c:v>
                </c:pt>
                <c:pt idx="1986">
                  <c:v>554.46432841999547</c:v>
                </c:pt>
                <c:pt idx="1987">
                  <c:v>554.74323401779304</c:v>
                </c:pt>
                <c:pt idx="1988">
                  <c:v>555.02213961558948</c:v>
                </c:pt>
                <c:pt idx="1989">
                  <c:v>555.30104521338751</c:v>
                </c:pt>
                <c:pt idx="1990">
                  <c:v>555.57995081118395</c:v>
                </c:pt>
                <c:pt idx="1991">
                  <c:v>555.85885640897948</c:v>
                </c:pt>
                <c:pt idx="1992">
                  <c:v>556.13776200677705</c:v>
                </c:pt>
                <c:pt idx="1993">
                  <c:v>556.41666760457269</c:v>
                </c:pt>
                <c:pt idx="1994">
                  <c:v>556.69557320237232</c:v>
                </c:pt>
                <c:pt idx="1995">
                  <c:v>556.9744788001683</c:v>
                </c:pt>
                <c:pt idx="1996">
                  <c:v>557.25338439796451</c:v>
                </c:pt>
                <c:pt idx="1997">
                  <c:v>557.53228999575947</c:v>
                </c:pt>
                <c:pt idx="1998">
                  <c:v>557.81119559355739</c:v>
                </c:pt>
                <c:pt idx="1999">
                  <c:v>558.09010119135496</c:v>
                </c:pt>
                <c:pt idx="2000">
                  <c:v>558.36900678915049</c:v>
                </c:pt>
                <c:pt idx="2001">
                  <c:v>558.64791238694738</c:v>
                </c:pt>
                <c:pt idx="2002">
                  <c:v>558.92681798474359</c:v>
                </c:pt>
                <c:pt idx="2003">
                  <c:v>559.20572358254253</c:v>
                </c:pt>
                <c:pt idx="2004">
                  <c:v>559.48462918033749</c:v>
                </c:pt>
                <c:pt idx="2005">
                  <c:v>559.76353477813632</c:v>
                </c:pt>
                <c:pt idx="2006">
                  <c:v>560.04244037593196</c:v>
                </c:pt>
                <c:pt idx="2007">
                  <c:v>560.32134597372897</c:v>
                </c:pt>
                <c:pt idx="2008">
                  <c:v>560.60025157152654</c:v>
                </c:pt>
                <c:pt idx="2009">
                  <c:v>560.87915716932253</c:v>
                </c:pt>
                <c:pt idx="2010">
                  <c:v>561.15806276711953</c:v>
                </c:pt>
                <c:pt idx="2011">
                  <c:v>561.43696836491472</c:v>
                </c:pt>
                <c:pt idx="2012">
                  <c:v>561.71587396271354</c:v>
                </c:pt>
                <c:pt idx="2013">
                  <c:v>561.99477956051066</c:v>
                </c:pt>
                <c:pt idx="2014">
                  <c:v>562.27368515830767</c:v>
                </c:pt>
                <c:pt idx="2015">
                  <c:v>562.55259075610309</c:v>
                </c:pt>
                <c:pt idx="2016">
                  <c:v>562.83149635389998</c:v>
                </c:pt>
                <c:pt idx="2017">
                  <c:v>563.11040195169846</c:v>
                </c:pt>
                <c:pt idx="2018">
                  <c:v>563.38930754949354</c:v>
                </c:pt>
                <c:pt idx="2019">
                  <c:v>563.66821314728998</c:v>
                </c:pt>
                <c:pt idx="2020">
                  <c:v>563.94711874508585</c:v>
                </c:pt>
                <c:pt idx="2021">
                  <c:v>564.22602434288399</c:v>
                </c:pt>
                <c:pt idx="2022">
                  <c:v>564.50492994068054</c:v>
                </c:pt>
                <c:pt idx="2023">
                  <c:v>564.78383553847925</c:v>
                </c:pt>
                <c:pt idx="2024">
                  <c:v>565.06274113627398</c:v>
                </c:pt>
                <c:pt idx="2025">
                  <c:v>565.34164673406997</c:v>
                </c:pt>
                <c:pt idx="2026">
                  <c:v>565.620552331868</c:v>
                </c:pt>
                <c:pt idx="2027">
                  <c:v>565.89945792966455</c:v>
                </c:pt>
                <c:pt idx="2028">
                  <c:v>566.17836352746281</c:v>
                </c:pt>
                <c:pt idx="2029">
                  <c:v>566.45726912525595</c:v>
                </c:pt>
                <c:pt idx="2030">
                  <c:v>566.736174723055</c:v>
                </c:pt>
                <c:pt idx="2031">
                  <c:v>567.01508032085155</c:v>
                </c:pt>
                <c:pt idx="2032">
                  <c:v>567.29398591865004</c:v>
                </c:pt>
                <c:pt idx="2033">
                  <c:v>567.57289151644591</c:v>
                </c:pt>
                <c:pt idx="2034">
                  <c:v>567.85179711424098</c:v>
                </c:pt>
                <c:pt idx="2035">
                  <c:v>568.13070271203901</c:v>
                </c:pt>
                <c:pt idx="2036">
                  <c:v>568.40960830983499</c:v>
                </c:pt>
                <c:pt idx="2037">
                  <c:v>568.68851390763359</c:v>
                </c:pt>
                <c:pt idx="2038">
                  <c:v>568.96741950542742</c:v>
                </c:pt>
                <c:pt idx="2039">
                  <c:v>569.2463251032251</c:v>
                </c:pt>
                <c:pt idx="2040">
                  <c:v>569.525230701022</c:v>
                </c:pt>
                <c:pt idx="2041">
                  <c:v>569.804136298819</c:v>
                </c:pt>
                <c:pt idx="2042">
                  <c:v>570.08304189661703</c:v>
                </c:pt>
                <c:pt idx="2043">
                  <c:v>570.36194749441097</c:v>
                </c:pt>
                <c:pt idx="2044">
                  <c:v>570.64085309220911</c:v>
                </c:pt>
                <c:pt idx="2045">
                  <c:v>570.91975869000601</c:v>
                </c:pt>
                <c:pt idx="2046">
                  <c:v>571.19866428780301</c:v>
                </c:pt>
              </c:numCache>
            </c:numRef>
          </c:xVal>
          <c:yVal>
            <c:numRef>
              <c:f>rough_road!$D$2:$D$2048</c:f>
              <c:numCache>
                <c:formatCode>General</c:formatCode>
                <c:ptCount val="2047"/>
                <c:pt idx="0">
                  <c:v>0.56351465158471403</c:v>
                </c:pt>
                <c:pt idx="1">
                  <c:v>0.53832247545631851</c:v>
                </c:pt>
                <c:pt idx="2">
                  <c:v>0.506614664238351</c:v>
                </c:pt>
                <c:pt idx="3">
                  <c:v>0.47094962728096951</c:v>
                </c:pt>
                <c:pt idx="4">
                  <c:v>0.43363813923830302</c:v>
                </c:pt>
                <c:pt idx="5">
                  <c:v>0.39651236538645435</c:v>
                </c:pt>
                <c:pt idx="6">
                  <c:v>0.36086400839510058</c:v>
                </c:pt>
                <c:pt idx="7">
                  <c:v>0.32749487324748933</c:v>
                </c:pt>
                <c:pt idx="8">
                  <c:v>0.29681894721242502</c:v>
                </c:pt>
                <c:pt idx="9">
                  <c:v>0.26897267686774101</c:v>
                </c:pt>
                <c:pt idx="10">
                  <c:v>0.24391072700862099</c:v>
                </c:pt>
                <c:pt idx="11">
                  <c:v>0.22147952963559775</c:v>
                </c:pt>
                <c:pt idx="12">
                  <c:v>0.20146921129325601</c:v>
                </c:pt>
                <c:pt idx="13">
                  <c:v>0.18364786448887499</c:v>
                </c:pt>
                <c:pt idx="14">
                  <c:v>0.16778276237665188</c:v>
                </c:pt>
                <c:pt idx="15">
                  <c:v>0.15365254052652322</c:v>
                </c:pt>
                <c:pt idx="16">
                  <c:v>0.14105344304508699</c:v>
                </c:pt>
                <c:pt idx="17">
                  <c:v>0.129801844353123</c:v>
                </c:pt>
                <c:pt idx="18">
                  <c:v>0.11973454690584716</c:v>
                </c:pt>
                <c:pt idx="19">
                  <c:v>0.11070783379577998</c:v>
                </c:pt>
                <c:pt idx="20">
                  <c:v>0.10259589356853217</c:v>
                </c:pt>
                <c:pt idx="21">
                  <c:v>9.5288993204931519E-2</c:v>
                </c:pt>
                <c:pt idx="22">
                  <c:v>8.869161877675022E-2</c:v>
                </c:pt>
                <c:pt idx="23">
                  <c:v>8.2720704437621195E-2</c:v>
                </c:pt>
                <c:pt idx="24">
                  <c:v>7.7304009525987899E-2</c:v>
                </c:pt>
                <c:pt idx="25">
                  <c:v>7.2378667141244926E-2</c:v>
                </c:pt>
                <c:pt idx="26">
                  <c:v>6.7889906611196593E-2</c:v>
                </c:pt>
                <c:pt idx="27">
                  <c:v>6.3789940926856706E-2</c:v>
                </c:pt>
                <c:pt idx="28">
                  <c:v>6.0037004710480998E-2</c:v>
                </c:pt>
                <c:pt idx="29">
                  <c:v>5.6594526220089397E-2</c:v>
                </c:pt>
                <c:pt idx="30">
                  <c:v>5.3430416791225413E-2</c:v>
                </c:pt>
                <c:pt idx="31">
                  <c:v>5.0516462061100997E-2</c:v>
                </c:pt>
                <c:pt idx="32">
                  <c:v>4.7827800761685385E-2</c:v>
                </c:pt>
                <c:pt idx="33">
                  <c:v>4.5342478484454787E-2</c:v>
                </c:pt>
                <c:pt idx="34">
                  <c:v>4.3041065428994399E-2</c:v>
                </c:pt>
                <c:pt idx="35">
                  <c:v>4.0906328654911422E-2</c:v>
                </c:pt>
                <c:pt idx="36">
                  <c:v>3.8922950717502E-2</c:v>
                </c:pt>
                <c:pt idx="37">
                  <c:v>3.7077287768143209E-2</c:v>
                </c:pt>
                <c:pt idx="38">
                  <c:v>3.5357161242944801E-2</c:v>
                </c:pt>
                <c:pt idx="39">
                  <c:v>3.3751678158981398E-2</c:v>
                </c:pt>
                <c:pt idx="40">
                  <c:v>3.2251075801394982E-2</c:v>
                </c:pt>
                <c:pt idx="41">
                  <c:v>3.0846587232943999E-2</c:v>
                </c:pt>
                <c:pt idx="42">
                  <c:v>2.95303246057925E-2</c:v>
                </c:pt>
                <c:pt idx="43">
                  <c:v>2.82951777179242E-2</c:v>
                </c:pt>
                <c:pt idx="44">
                  <c:v>2.7134725646424242E-2</c:v>
                </c:pt>
                <c:pt idx="45">
                  <c:v>2.6043159618225065E-2</c:v>
                </c:pt>
                <c:pt idx="46">
                  <c:v>2.5015215555475003E-2</c:v>
                </c:pt>
                <c:pt idx="47">
                  <c:v>2.4046114965718599E-2</c:v>
                </c:pt>
                <c:pt idx="48">
                  <c:v>2.3131513043567899E-2</c:v>
                </c:pt>
                <c:pt idx="49">
                  <c:v>2.2267453016381878E-2</c:v>
                </c:pt>
                <c:pt idx="50">
                  <c:v>2.1450325906623574E-2</c:v>
                </c:pt>
                <c:pt idx="51">
                  <c:v>2.0676835002137801E-2</c:v>
                </c:pt>
                <c:pt idx="52">
                  <c:v>1.9943964426090203E-2</c:v>
                </c:pt>
                <c:pt idx="53">
                  <c:v>1.9248951283585936E-2</c:v>
                </c:pt>
                <c:pt idx="54">
                  <c:v>1.8589260934495699E-2</c:v>
                </c:pt>
                <c:pt idx="55">
                  <c:v>1.7962565003749903E-2</c:v>
                </c:pt>
                <c:pt idx="56">
                  <c:v>1.7366721793027236E-2</c:v>
                </c:pt>
                <c:pt idx="57">
                  <c:v>1.6799758802757723E-2</c:v>
                </c:pt>
                <c:pt idx="58">
                  <c:v>1.6259857111886003E-2</c:v>
                </c:pt>
                <c:pt idx="59">
                  <c:v>1.5745337395861803E-2</c:v>
                </c:pt>
                <c:pt idx="60">
                  <c:v>1.5254647391703399E-2</c:v>
                </c:pt>
                <c:pt idx="61">
                  <c:v>1.47863506433918E-2</c:v>
                </c:pt>
                <c:pt idx="62">
                  <c:v>1.4339116381902299E-2</c:v>
                </c:pt>
                <c:pt idx="63">
                  <c:v>1.3911710412353001E-2</c:v>
                </c:pt>
                <c:pt idx="64">
                  <c:v>1.3502986896474001E-2</c:v>
                </c:pt>
                <c:pt idx="65">
                  <c:v>1.31118809322208E-2</c:v>
                </c:pt>
                <c:pt idx="66">
                  <c:v>1.2737401844183118E-2</c:v>
                </c:pt>
                <c:pt idx="67">
                  <c:v>1.2378627108717203E-2</c:v>
                </c:pt>
                <c:pt idx="68">
                  <c:v>1.2034696846683698E-2</c:v>
                </c:pt>
                <c:pt idx="69">
                  <c:v>1.1704808824480427E-2</c:v>
                </c:pt>
                <c:pt idx="70">
                  <c:v>1.1388213910881698E-2</c:v>
                </c:pt>
                <c:pt idx="71">
                  <c:v>1.1084211943166005E-2</c:v>
                </c:pt>
                <c:pt idx="72">
                  <c:v>1.0792147961240098E-2</c:v>
                </c:pt>
                <c:pt idx="73">
                  <c:v>1.0511408773065301E-2</c:v>
                </c:pt>
                <c:pt idx="74">
                  <c:v>1.0241419818720419E-2</c:v>
                </c:pt>
                <c:pt idx="75">
                  <c:v>9.9816423039930657E-3</c:v>
                </c:pt>
                <c:pt idx="76">
                  <c:v>9.7315705775192548E-3</c:v>
                </c:pt>
                <c:pt idx="77">
                  <c:v>9.4907297282568505E-3</c:v>
                </c:pt>
                <c:pt idx="78">
                  <c:v>9.2586733825216691E-3</c:v>
                </c:pt>
                <c:pt idx="79">
                  <c:v>9.0349816819782491E-3</c:v>
                </c:pt>
                <c:pt idx="80">
                  <c:v>8.8192594258946298E-3</c:v>
                </c:pt>
                <c:pt idx="81">
                  <c:v>8.6111343626720706E-3</c:v>
                </c:pt>
                <c:pt idx="82">
                  <c:v>8.4102556171731704E-3</c:v>
                </c:pt>
                <c:pt idx="83">
                  <c:v>8.2162922417172938E-3</c:v>
                </c:pt>
                <c:pt idx="84">
                  <c:v>8.0289318798114802E-3</c:v>
                </c:pt>
                <c:pt idx="85">
                  <c:v>7.8478795327540443E-3</c:v>
                </c:pt>
                <c:pt idx="86">
                  <c:v>7.6728564202033743E-3</c:v>
                </c:pt>
                <c:pt idx="87">
                  <c:v>7.5035989266585791E-3</c:v>
                </c:pt>
                <c:pt idx="88">
                  <c:v>7.3398576265626811E-3</c:v>
                </c:pt>
                <c:pt idx="89">
                  <c:v>7.1813963814243605E-3</c:v>
                </c:pt>
                <c:pt idx="90">
                  <c:v>7.0279915029689876E-3</c:v>
                </c:pt>
                <c:pt idx="91">
                  <c:v>6.879430976881617E-3</c:v>
                </c:pt>
                <c:pt idx="92">
                  <c:v>6.7355137422005201E-3</c:v>
                </c:pt>
                <c:pt idx="93">
                  <c:v>6.5960490218674823E-3</c:v>
                </c:pt>
                <c:pt idx="94">
                  <c:v>6.460855700342787E-3</c:v>
                </c:pt>
                <c:pt idx="95">
                  <c:v>6.3297617445561144E-3</c:v>
                </c:pt>
                <c:pt idx="96">
                  <c:v>6.2026036647922838E-3</c:v>
                </c:pt>
                <c:pt idx="97">
                  <c:v>6.0792260124072142E-3</c:v>
                </c:pt>
                <c:pt idx="98">
                  <c:v>5.9594809115367381E-3</c:v>
                </c:pt>
                <c:pt idx="99">
                  <c:v>5.8432276222042832E-3</c:v>
                </c:pt>
                <c:pt idx="100">
                  <c:v>5.7303321324524443E-3</c:v>
                </c:pt>
                <c:pt idx="101">
                  <c:v>5.6206667773236307E-3</c:v>
                </c:pt>
                <c:pt idx="102">
                  <c:v>5.5141098826954399E-3</c:v>
                </c:pt>
                <c:pt idx="103">
                  <c:v>5.4105454321412292E-3</c:v>
                </c:pt>
                <c:pt idx="104">
                  <c:v>5.3098627551357311E-3</c:v>
                </c:pt>
                <c:pt idx="105">
                  <c:v>5.2119562350622199E-3</c:v>
                </c:pt>
                <c:pt idx="106">
                  <c:v>5.1167250356012103E-3</c:v>
                </c:pt>
                <c:pt idx="107">
                  <c:v>5.0240728441941634E-3</c:v>
                </c:pt>
                <c:pt idx="108">
                  <c:v>4.9339076313789781E-3</c:v>
                </c:pt>
                <c:pt idx="109">
                  <c:v>4.8461414248880102E-3</c:v>
                </c:pt>
                <c:pt idx="110">
                  <c:v>4.7606900974858282E-3</c:v>
                </c:pt>
                <c:pt idx="111">
                  <c:v>4.6774731676026424E-3</c:v>
                </c:pt>
                <c:pt idx="112">
                  <c:v>4.5964136118913134E-3</c:v>
                </c:pt>
                <c:pt idx="113">
                  <c:v>4.5174376889022001E-3</c:v>
                </c:pt>
                <c:pt idx="114">
                  <c:v>4.4404747731307034E-3</c:v>
                </c:pt>
                <c:pt idx="115">
                  <c:v>4.3654571987474799E-3</c:v>
                </c:pt>
                <c:pt idx="116">
                  <c:v>4.2923201123730619E-3</c:v>
                </c:pt>
                <c:pt idx="117">
                  <c:v>4.2210013343047881E-3</c:v>
                </c:pt>
                <c:pt idx="118">
                  <c:v>4.1514412276475897E-3</c:v>
                </c:pt>
                <c:pt idx="119">
                  <c:v>4.08358257483947E-3</c:v>
                </c:pt>
                <c:pt idx="120">
                  <c:v>4.0173704610991304E-3</c:v>
                </c:pt>
                <c:pt idx="121">
                  <c:v>3.9527521643568687E-3</c:v>
                </c:pt>
                <c:pt idx="122">
                  <c:v>3.889677051260856E-3</c:v>
                </c:pt>
                <c:pt idx="123">
                  <c:v>3.8280964788792952E-3</c:v>
                </c:pt>
                <c:pt idx="124">
                  <c:v>3.7679637017456707E-3</c:v>
                </c:pt>
                <c:pt idx="125">
                  <c:v>3.7092337839182612E-3</c:v>
                </c:pt>
                <c:pt idx="126">
                  <c:v>3.6518635157481399E-3</c:v>
                </c:pt>
                <c:pt idx="127">
                  <c:v>3.5958113350699835E-3</c:v>
                </c:pt>
                <c:pt idx="128">
                  <c:v>3.5410372525499626E-3</c:v>
                </c:pt>
                <c:pt idx="129">
                  <c:v>3.4875027809423897E-3</c:v>
                </c:pt>
                <c:pt idx="130">
                  <c:v>3.435170868023564E-3</c:v>
                </c:pt>
                <c:pt idx="131">
                  <c:v>3.3840058329862002E-3</c:v>
                </c:pt>
                <c:pt idx="132">
                  <c:v>3.333973306092506E-3</c:v>
                </c:pt>
                <c:pt idx="133">
                  <c:v>3.285040171396655E-3</c:v>
                </c:pt>
                <c:pt idx="134">
                  <c:v>3.237174512360109E-3</c:v>
                </c:pt>
                <c:pt idx="135">
                  <c:v>3.1903455601940802E-3</c:v>
                </c:pt>
                <c:pt idx="136">
                  <c:v>3.144523644774468E-3</c:v>
                </c:pt>
                <c:pt idx="137">
                  <c:v>3.0996801479839155E-3</c:v>
                </c:pt>
                <c:pt idx="138">
                  <c:v>3.055787459345375E-3</c:v>
                </c:pt>
                <c:pt idx="139">
                  <c:v>3.0128189338193188E-3</c:v>
                </c:pt>
                <c:pt idx="140">
                  <c:v>2.9707488516453645E-3</c:v>
                </c:pt>
                <c:pt idx="141">
                  <c:v>2.9295523801158799E-3</c:v>
                </c:pt>
                <c:pt idx="142">
                  <c:v>2.889205537176435E-3</c:v>
                </c:pt>
                <c:pt idx="143">
                  <c:v>2.8496851567539811E-3</c:v>
                </c:pt>
                <c:pt idx="144">
                  <c:v>2.810968855720014E-3</c:v>
                </c:pt>
                <c:pt idx="145">
                  <c:v>2.7730350024011675E-3</c:v>
                </c:pt>
                <c:pt idx="146">
                  <c:v>2.7358626865551898E-3</c:v>
                </c:pt>
                <c:pt idx="147">
                  <c:v>2.6994316907350802E-3</c:v>
                </c:pt>
                <c:pt idx="148">
                  <c:v>2.6637224629683393E-3</c:v>
                </c:pt>
                <c:pt idx="149">
                  <c:v>2.6287160906832002E-3</c:v>
                </c:pt>
                <c:pt idx="150">
                  <c:v>2.5943942758172461E-3</c:v>
                </c:pt>
                <c:pt idx="151">
                  <c:v>2.560739311047321E-3</c:v>
                </c:pt>
                <c:pt idx="152">
                  <c:v>2.5277340570839107E-3</c:v>
                </c:pt>
                <c:pt idx="153">
                  <c:v>2.4953619209756102E-3</c:v>
                </c:pt>
                <c:pt idx="154">
                  <c:v>2.4636068353729545E-3</c:v>
                </c:pt>
                <c:pt idx="155">
                  <c:v>2.4324532387031777E-3</c:v>
                </c:pt>
                <c:pt idx="156">
                  <c:v>2.401886056210964E-3</c:v>
                </c:pt>
                <c:pt idx="157">
                  <c:v>2.37189068182187E-3</c:v>
                </c:pt>
                <c:pt idx="158">
                  <c:v>2.3424529607882247E-3</c:v>
                </c:pt>
                <c:pt idx="159">
                  <c:v>2.3135591730790587E-3</c:v>
                </c:pt>
                <c:pt idx="160">
                  <c:v>2.2851960174778674E-3</c:v>
                </c:pt>
                <c:pt idx="161">
                  <c:v>2.2573505963541045E-3</c:v>
                </c:pt>
                <c:pt idx="162">
                  <c:v>2.2300104010759755E-3</c:v>
                </c:pt>
                <c:pt idx="163">
                  <c:v>2.203163298033784E-3</c:v>
                </c:pt>
                <c:pt idx="164">
                  <c:v>2.1767975152450041E-3</c:v>
                </c:pt>
                <c:pt idx="165">
                  <c:v>2.1509016295135101E-3</c:v>
                </c:pt>
                <c:pt idx="166">
                  <c:v>2.125464554116926E-3</c:v>
                </c:pt>
                <c:pt idx="167">
                  <c:v>2.1004755269975655E-3</c:v>
                </c:pt>
                <c:pt idx="168">
                  <c:v>2.0759240994334201E-3</c:v>
                </c:pt>
                <c:pt idx="169">
                  <c:v>2.0518001251672397E-3</c:v>
                </c:pt>
                <c:pt idx="170">
                  <c:v>2.0280937499724695E-3</c:v>
                </c:pt>
                <c:pt idx="171">
                  <c:v>2.0047954016363056E-3</c:v>
                </c:pt>
                <c:pt idx="172">
                  <c:v>1.98189578034089E-3</c:v>
                </c:pt>
                <c:pt idx="173">
                  <c:v>1.9593858494246037E-3</c:v>
                </c:pt>
                <c:pt idx="174">
                  <c:v>1.9372568265064549E-3</c:v>
                </c:pt>
                <c:pt idx="175">
                  <c:v>1.9155001749574135E-3</c:v>
                </c:pt>
                <c:pt idx="176">
                  <c:v>1.8941075957032852E-3</c:v>
                </c:pt>
                <c:pt idx="177">
                  <c:v>1.8730710193443601E-3</c:v>
                </c:pt>
                <c:pt idx="178">
                  <c:v>1.8523825985781535E-3</c:v>
                </c:pt>
                <c:pt idx="179">
                  <c:v>1.8320347009117735E-3</c:v>
                </c:pt>
                <c:pt idx="180">
                  <c:v>1.812019901651595E-3</c:v>
                </c:pt>
                <c:pt idx="181">
                  <c:v>1.7923309771580222E-3</c:v>
                </c:pt>
                <c:pt idx="182">
                  <c:v>1.77296089835407E-3</c:v>
                </c:pt>
                <c:pt idx="183">
                  <c:v>1.7539028244770037E-3</c:v>
                </c:pt>
                <c:pt idx="184">
                  <c:v>1.7351500970624299E-3</c:v>
                </c:pt>
                <c:pt idx="185">
                  <c:v>1.7166962341514001E-3</c:v>
                </c:pt>
                <c:pt idx="186">
                  <c:v>1.6985349247107854E-3</c:v>
                </c:pt>
                <c:pt idx="187">
                  <c:v>1.6806600232581732E-3</c:v>
                </c:pt>
                <c:pt idx="188">
                  <c:v>1.6630655446828247E-3</c:v>
                </c:pt>
                <c:pt idx="189">
                  <c:v>1.64574565925442E-3</c:v>
                </c:pt>
                <c:pt idx="190">
                  <c:v>1.6286946878119499E-3</c:v>
                </c:pt>
                <c:pt idx="191">
                  <c:v>1.6119070971253699E-3</c:v>
                </c:pt>
                <c:pt idx="192">
                  <c:v>1.5953774954229117E-3</c:v>
                </c:pt>
                <c:pt idx="193">
                  <c:v>1.5791006280774201E-3</c:v>
                </c:pt>
                <c:pt idx="194">
                  <c:v>1.56307137344519E-3</c:v>
                </c:pt>
                <c:pt idx="195">
                  <c:v>1.5472847388512832E-3</c:v>
                </c:pt>
                <c:pt idx="196">
                  <c:v>1.5317358567153317E-3</c:v>
                </c:pt>
                <c:pt idx="197">
                  <c:v>1.5164199808124217E-3</c:v>
                </c:pt>
                <c:pt idx="198">
                  <c:v>1.5013324826635317E-3</c:v>
                </c:pt>
                <c:pt idx="199">
                  <c:v>1.4864688480505618E-3</c:v>
                </c:pt>
                <c:pt idx="200">
                  <c:v>1.4718246736509298E-3</c:v>
                </c:pt>
                <c:pt idx="201">
                  <c:v>1.45739566378723E-3</c:v>
                </c:pt>
                <c:pt idx="202">
                  <c:v>1.44317762728734E-3</c:v>
                </c:pt>
                <c:pt idx="203">
                  <c:v>1.4291664744508501E-3</c:v>
                </c:pt>
                <c:pt idx="204">
                  <c:v>1.4153582141175501E-3</c:v>
                </c:pt>
                <c:pt idx="205">
                  <c:v>1.4017489508342501E-3</c:v>
                </c:pt>
                <c:pt idx="206">
                  <c:v>1.3883348821160917E-3</c:v>
                </c:pt>
                <c:pt idx="207">
                  <c:v>1.3751122957987127E-3</c:v>
                </c:pt>
                <c:pt idx="208">
                  <c:v>1.362077567478045E-3</c:v>
                </c:pt>
                <c:pt idx="209">
                  <c:v>1.3492271580341699E-3</c:v>
                </c:pt>
                <c:pt idx="210">
                  <c:v>1.3365576112363341E-3</c:v>
                </c:pt>
                <c:pt idx="211">
                  <c:v>1.3240655514259825E-3</c:v>
                </c:pt>
                <c:pt idx="212">
                  <c:v>1.3117476812748901E-3</c:v>
                </c:pt>
                <c:pt idx="213">
                  <c:v>1.299600779615792E-3</c:v>
                </c:pt>
                <c:pt idx="214">
                  <c:v>1.2876216993426082E-3</c:v>
                </c:pt>
                <c:pt idx="215">
                  <c:v>1.27580736537795E-3</c:v>
                </c:pt>
                <c:pt idx="216">
                  <c:v>1.2641547727052817E-3</c:v>
                </c:pt>
                <c:pt idx="217">
                  <c:v>1.2526609844635422E-3</c:v>
                </c:pt>
                <c:pt idx="218">
                  <c:v>1.24132313010183E-3</c:v>
                </c:pt>
                <c:pt idx="219">
                  <c:v>1.2301384035921701E-3</c:v>
                </c:pt>
                <c:pt idx="220">
                  <c:v>1.2191040616980901E-3</c:v>
                </c:pt>
                <c:pt idx="221">
                  <c:v>1.2082174222971917E-3</c:v>
                </c:pt>
                <c:pt idx="222">
                  <c:v>1.1974758627557145E-3</c:v>
                </c:pt>
                <c:pt idx="223">
                  <c:v>1.1868768183532425E-3</c:v>
                </c:pt>
                <c:pt idx="224">
                  <c:v>1.1764177807559127E-3</c:v>
                </c:pt>
                <c:pt idx="225">
                  <c:v>1.1660962965362722E-3</c:v>
                </c:pt>
                <c:pt idx="226">
                  <c:v>1.1559099657382525E-3</c:v>
                </c:pt>
                <c:pt idx="227">
                  <c:v>1.145856440485723E-3</c:v>
                </c:pt>
                <c:pt idx="228">
                  <c:v>1.1359334236330228E-3</c:v>
                </c:pt>
                <c:pt idx="229">
                  <c:v>1.1261386674560918E-3</c:v>
                </c:pt>
                <c:pt idx="230">
                  <c:v>1.1164699723829E-3</c:v>
                </c:pt>
                <c:pt idx="231">
                  <c:v>1.1069251857615627E-3</c:v>
                </c:pt>
                <c:pt idx="232">
                  <c:v>1.0975022006652201E-3</c:v>
                </c:pt>
                <c:pt idx="233">
                  <c:v>1.0881989547321617E-3</c:v>
                </c:pt>
                <c:pt idx="234">
                  <c:v>1.0790134290400925E-3</c:v>
                </c:pt>
                <c:pt idx="235">
                  <c:v>1.0699436470135298E-3</c:v>
                </c:pt>
                <c:pt idx="236">
                  <c:v>1.0609876733629901E-3</c:v>
                </c:pt>
                <c:pt idx="237">
                  <c:v>1.05214361305507E-3</c:v>
                </c:pt>
                <c:pt idx="238">
                  <c:v>1.0434096103123798E-3</c:v>
                </c:pt>
                <c:pt idx="239">
                  <c:v>1.0347838476423301E-3</c:v>
                </c:pt>
                <c:pt idx="240">
                  <c:v>1.0262645448937432E-3</c:v>
                </c:pt>
                <c:pt idx="241">
                  <c:v>1.01784995834058E-3</c:v>
                </c:pt>
                <c:pt idx="242">
                  <c:v>1.00953837979168E-3</c:v>
                </c:pt>
                <c:pt idx="243">
                  <c:v>1.0013281357257901E-3</c:v>
                </c:pt>
                <c:pt idx="244">
                  <c:v>9.9321758645108801E-4</c:v>
                </c:pt>
                <c:pt idx="245">
                  <c:v>9.8520512528829456E-4</c:v>
                </c:pt>
                <c:pt idx="246">
                  <c:v>9.7728917777675003E-4</c:v>
                </c:pt>
                <c:pt idx="247">
                  <c:v>9.6946820090266399E-4</c:v>
                </c:pt>
                <c:pt idx="248">
                  <c:v>9.6174068234878955E-4</c:v>
                </c:pt>
                <c:pt idx="249">
                  <c:v>9.5410513976493564E-4</c:v>
                </c:pt>
                <c:pt idx="250">
                  <c:v>9.4656012005859711E-4</c:v>
                </c:pt>
                <c:pt idx="251">
                  <c:v>9.3910419870506701E-4</c:v>
                </c:pt>
                <c:pt idx="252">
                  <c:v>9.3173597907650178E-4</c:v>
                </c:pt>
                <c:pt idx="253">
                  <c:v>9.2445409178920797E-4</c:v>
                </c:pt>
                <c:pt idx="254">
                  <c:v>9.1725719406874208E-4</c:v>
                </c:pt>
                <c:pt idx="255">
                  <c:v>9.1014396913215048E-4</c:v>
                </c:pt>
                <c:pt idx="256">
                  <c:v>9.0311312558687378E-4</c:v>
                </c:pt>
                <c:pt idx="257">
                  <c:v>8.9616339684582959E-4</c:v>
                </c:pt>
                <c:pt idx="258">
                  <c:v>8.8929354055810445E-4</c:v>
                </c:pt>
                <c:pt idx="259">
                  <c:v>8.8250233805485208E-4</c:v>
                </c:pt>
                <c:pt idx="260">
                  <c:v>8.7578859380991114E-4</c:v>
                </c:pt>
                <c:pt idx="261">
                  <c:v>8.6915113491465397E-4</c:v>
                </c:pt>
                <c:pt idx="262">
                  <c:v>8.6258881056674552E-4</c:v>
                </c:pt>
                <c:pt idx="263">
                  <c:v>8.5610049157225387E-4</c:v>
                </c:pt>
                <c:pt idx="264">
                  <c:v>8.4968506986085135E-4</c:v>
                </c:pt>
                <c:pt idx="265">
                  <c:v>8.4334145801360485E-4</c:v>
                </c:pt>
                <c:pt idx="266">
                  <c:v>8.3706858880306398E-4</c:v>
                </c:pt>
                <c:pt idx="267">
                  <c:v>8.3086541474521795E-4</c:v>
                </c:pt>
                <c:pt idx="268">
                  <c:v>8.2473090766304387E-4</c:v>
                </c:pt>
                <c:pt idx="269">
                  <c:v>8.1866405826121137E-4</c:v>
                </c:pt>
                <c:pt idx="270">
                  <c:v>8.1266387571171704E-4</c:v>
                </c:pt>
                <c:pt idx="271">
                  <c:v>8.0672938725007159E-4</c:v>
                </c:pt>
                <c:pt idx="272">
                  <c:v>8.0085963778172913E-4</c:v>
                </c:pt>
                <c:pt idx="273">
                  <c:v>7.9505368949850201E-4</c:v>
                </c:pt>
                <c:pt idx="274">
                  <c:v>7.8931062150464722E-4</c:v>
                </c:pt>
                <c:pt idx="275">
                  <c:v>7.8362952945234122E-4</c:v>
                </c:pt>
                <c:pt idx="276">
                  <c:v>7.7800952518628137E-4</c:v>
                </c:pt>
                <c:pt idx="277">
                  <c:v>7.7244973639718111E-4</c:v>
                </c:pt>
                <c:pt idx="278">
                  <c:v>7.6694930628385196E-4</c:v>
                </c:pt>
                <c:pt idx="279">
                  <c:v>7.6150739322367782E-4</c:v>
                </c:pt>
                <c:pt idx="280">
                  <c:v>7.5612317045121947E-4</c:v>
                </c:pt>
                <c:pt idx="281">
                  <c:v>7.50795825744718E-4</c:v>
                </c:pt>
                <c:pt idx="282">
                  <c:v>7.4552456112032253E-4</c:v>
                </c:pt>
                <c:pt idx="283">
                  <c:v>7.4030859253372485E-4</c:v>
                </c:pt>
                <c:pt idx="284">
                  <c:v>7.3514714958912734E-4</c:v>
                </c:pt>
                <c:pt idx="285">
                  <c:v>7.3003947525522117E-4</c:v>
                </c:pt>
                <c:pt idx="286">
                  <c:v>7.2498482558806842E-4</c:v>
                </c:pt>
                <c:pt idx="287">
                  <c:v>7.1998246946063603E-4</c:v>
                </c:pt>
                <c:pt idx="288">
                  <c:v>7.1503168829884596E-4</c:v>
                </c:pt>
                <c:pt idx="289">
                  <c:v>7.1013177582393322E-4</c:v>
                </c:pt>
                <c:pt idx="290">
                  <c:v>7.0528203780094E-4</c:v>
                </c:pt>
                <c:pt idx="291">
                  <c:v>7.0048179179321528E-4</c:v>
                </c:pt>
                <c:pt idx="292">
                  <c:v>6.9573036692270303E-4</c:v>
                </c:pt>
                <c:pt idx="293">
                  <c:v>6.9102710363590995E-4</c:v>
                </c:pt>
                <c:pt idx="294">
                  <c:v>6.8637135347537003E-4</c:v>
                </c:pt>
                <c:pt idx="295">
                  <c:v>6.817624788564761E-4</c:v>
                </c:pt>
                <c:pt idx="296">
                  <c:v>6.7719985284952393E-4</c:v>
                </c:pt>
                <c:pt idx="297">
                  <c:v>6.7268285896683849E-4</c:v>
                </c:pt>
                <c:pt idx="298">
                  <c:v>6.6821089095483782E-4</c:v>
                </c:pt>
                <c:pt idx="299">
                  <c:v>6.6378335259091982E-4</c:v>
                </c:pt>
                <c:pt idx="300">
                  <c:v>6.5939965748502331E-4</c:v>
                </c:pt>
                <c:pt idx="301">
                  <c:v>6.5505922888576184E-4</c:v>
                </c:pt>
                <c:pt idx="302">
                  <c:v>6.5076149949099091E-4</c:v>
                </c:pt>
                <c:pt idx="303">
                  <c:v>6.4650591126271559E-4</c:v>
                </c:pt>
                <c:pt idx="304">
                  <c:v>6.4229191524619829E-4</c:v>
                </c:pt>
                <c:pt idx="305">
                  <c:v>6.3811897139319127E-4</c:v>
                </c:pt>
                <c:pt idx="306">
                  <c:v>6.3398654838914129E-4</c:v>
                </c:pt>
                <c:pt idx="307">
                  <c:v>6.2989412348431542E-4</c:v>
                </c:pt>
                <c:pt idx="308">
                  <c:v>6.2584118232871693E-4</c:v>
                </c:pt>
                <c:pt idx="309">
                  <c:v>6.218272188106954E-4</c:v>
                </c:pt>
                <c:pt idx="310">
                  <c:v>6.17851734899154E-4</c:v>
                </c:pt>
                <c:pt idx="311">
                  <c:v>6.1391424048929885E-4</c:v>
                </c:pt>
                <c:pt idx="312">
                  <c:v>6.1001425325177001E-4</c:v>
                </c:pt>
                <c:pt idx="313">
                  <c:v>6.0615129848515833E-4</c:v>
                </c:pt>
                <c:pt idx="314">
                  <c:v>6.0232490897172948E-4</c:v>
                </c:pt>
                <c:pt idx="315">
                  <c:v>5.9853462483634885E-4</c:v>
                </c:pt>
                <c:pt idx="316">
                  <c:v>5.9477999340849677E-4</c:v>
                </c:pt>
                <c:pt idx="317">
                  <c:v>5.9106056908728047E-4</c:v>
                </c:pt>
                <c:pt idx="318">
                  <c:v>5.8737591320940502E-4</c:v>
                </c:pt>
                <c:pt idx="319">
                  <c:v>5.8372559392000313E-4</c:v>
                </c:pt>
                <c:pt idx="320">
                  <c:v>5.8010918604626822E-4</c:v>
                </c:pt>
                <c:pt idx="321">
                  <c:v>5.7652627097379435E-4</c:v>
                </c:pt>
                <c:pt idx="322">
                  <c:v>5.7297643652560494E-4</c:v>
                </c:pt>
                <c:pt idx="323">
                  <c:v>5.69459276843754E-4</c:v>
                </c:pt>
                <c:pt idx="324">
                  <c:v>5.6597439227347869E-4</c:v>
                </c:pt>
                <c:pt idx="325">
                  <c:v>5.6252138924978883E-4</c:v>
                </c:pt>
                <c:pt idx="326">
                  <c:v>5.59099880186515E-4</c:v>
                </c:pt>
                <c:pt idx="327">
                  <c:v>5.5570948336766104E-4</c:v>
                </c:pt>
                <c:pt idx="328">
                  <c:v>5.5234982284108102E-4</c:v>
                </c:pt>
                <c:pt idx="329">
                  <c:v>5.4902052831438692E-4</c:v>
                </c:pt>
                <c:pt idx="330">
                  <c:v>5.4572123505303085E-4</c:v>
                </c:pt>
                <c:pt idx="331">
                  <c:v>5.4245158378054864E-4</c:v>
                </c:pt>
                <c:pt idx="332">
                  <c:v>5.3921122058086428E-4</c:v>
                </c:pt>
                <c:pt idx="333">
                  <c:v>5.3599979680261998E-4</c:v>
                </c:pt>
                <c:pt idx="334">
                  <c:v>5.3281696896552118E-4</c:v>
                </c:pt>
                <c:pt idx="335">
                  <c:v>5.2966239866859431E-4</c:v>
                </c:pt>
                <c:pt idx="336">
                  <c:v>5.2653575250034314E-4</c:v>
                </c:pt>
                <c:pt idx="337">
                  <c:v>5.2343670195076125E-4</c:v>
                </c:pt>
                <c:pt idx="338">
                  <c:v>5.2036492332513981E-4</c:v>
                </c:pt>
                <c:pt idx="339">
                  <c:v>5.1732009765963801E-4</c:v>
                </c:pt>
                <c:pt idx="340">
                  <c:v>5.1430191063858721E-4</c:v>
                </c:pt>
                <c:pt idx="341">
                  <c:v>5.1131005251345404E-4</c:v>
                </c:pt>
                <c:pt idx="342">
                  <c:v>5.0834421802347426E-4</c:v>
                </c:pt>
                <c:pt idx="343">
                  <c:v>5.0540410631785403E-4</c:v>
                </c:pt>
                <c:pt idx="344">
                  <c:v>5.024894208795909E-4</c:v>
                </c:pt>
                <c:pt idx="345">
                  <c:v>4.9959986945077503E-4</c:v>
                </c:pt>
                <c:pt idx="346">
                  <c:v>4.9673516395940713E-4</c:v>
                </c:pt>
                <c:pt idx="347">
                  <c:v>4.9389502044769199E-4</c:v>
                </c:pt>
                <c:pt idx="348">
                  <c:v>4.9107915900174521E-4</c:v>
                </c:pt>
                <c:pt idx="349">
                  <c:v>4.8828730368269402E-4</c:v>
                </c:pt>
                <c:pt idx="350">
                  <c:v>4.8551918245915733E-4</c:v>
                </c:pt>
                <c:pt idx="351">
                  <c:v>4.8277452714104555E-4</c:v>
                </c:pt>
                <c:pt idx="352">
                  <c:v>4.8005307331468102E-4</c:v>
                </c:pt>
                <c:pt idx="353">
                  <c:v>4.7735456027917124E-4</c:v>
                </c:pt>
                <c:pt idx="354">
                  <c:v>4.7467873098404784E-4</c:v>
                </c:pt>
                <c:pt idx="355">
                  <c:v>4.7202533196811846E-4</c:v>
                </c:pt>
                <c:pt idx="356">
                  <c:v>4.6939411329950274E-4</c:v>
                </c:pt>
                <c:pt idx="357">
                  <c:v>4.6678482851684403E-4</c:v>
                </c:pt>
                <c:pt idx="358">
                  <c:v>4.6419723457165514E-4</c:v>
                </c:pt>
                <c:pt idx="359">
                  <c:v>4.61631091771776E-4</c:v>
                </c:pt>
                <c:pt idx="360">
                  <c:v>4.5908616372592278E-4</c:v>
                </c:pt>
                <c:pt idx="361">
                  <c:v>4.5656221728930524E-4</c:v>
                </c:pt>
                <c:pt idx="362">
                  <c:v>4.5405902251028333E-4</c:v>
                </c:pt>
                <c:pt idx="363">
                  <c:v>4.5157635257804323E-4</c:v>
                </c:pt>
                <c:pt idx="364">
                  <c:v>4.4911398377127284E-4</c:v>
                </c:pt>
                <c:pt idx="365">
                  <c:v>4.4667169540781124E-4</c:v>
                </c:pt>
                <c:pt idx="366">
                  <c:v>4.4424926979525371E-4</c:v>
                </c:pt>
                <c:pt idx="367">
                  <c:v>4.4184649218248219E-4</c:v>
                </c:pt>
                <c:pt idx="368">
                  <c:v>4.3946315071213002E-4</c:v>
                </c:pt>
                <c:pt idx="369">
                  <c:v>4.3709903637392111E-4</c:v>
                </c:pt>
                <c:pt idx="370">
                  <c:v>4.3475394295888802E-4</c:v>
                </c:pt>
                <c:pt idx="371">
                  <c:v>4.3242766701445402E-4</c:v>
                </c:pt>
                <c:pt idx="372">
                  <c:v>4.3012000780034781E-4</c:v>
                </c:pt>
                <c:pt idx="373">
                  <c:v>4.2783076724533544E-4</c:v>
                </c:pt>
                <c:pt idx="374">
                  <c:v>4.2555974990476193E-4</c:v>
                </c:pt>
                <c:pt idx="375">
                  <c:v>4.2330676291887502E-4</c:v>
                </c:pt>
                <c:pt idx="376">
                  <c:v>4.2107161597191781E-4</c:v>
                </c:pt>
                <c:pt idx="377">
                  <c:v>4.1885412125197501E-4</c:v>
                </c:pt>
                <c:pt idx="378">
                  <c:v>4.16654093411557E-4</c:v>
                </c:pt>
                <c:pt idx="379">
                  <c:v>4.1447134952890725E-4</c:v>
                </c:pt>
                <c:pt idx="380">
                  <c:v>4.1230570907000634E-4</c:v>
                </c:pt>
                <c:pt idx="381">
                  <c:v>4.1015699385129034E-4</c:v>
                </c:pt>
                <c:pt idx="382">
                  <c:v>4.0802502800302325E-4</c:v>
                </c:pt>
                <c:pt idx="383">
                  <c:v>4.0590963793334101E-4</c:v>
                </c:pt>
                <c:pt idx="384">
                  <c:v>4.0381065229295804E-4</c:v>
                </c:pt>
                <c:pt idx="385">
                  <c:v>4.0172790194048914E-4</c:v>
                </c:pt>
                <c:pt idx="386">
                  <c:v>3.9966121990840501E-4</c:v>
                </c:pt>
                <c:pt idx="387">
                  <c:v>3.9761044136961215E-4</c:v>
                </c:pt>
                <c:pt idx="388">
                  <c:v>3.9557540360460249E-4</c:v>
                </c:pt>
                <c:pt idx="389">
                  <c:v>3.9355594596920815E-4</c:v>
                </c:pt>
                <c:pt idx="390">
                  <c:v>3.915519098629348E-4</c:v>
                </c:pt>
                <c:pt idx="391">
                  <c:v>3.8956313869783658E-4</c:v>
                </c:pt>
                <c:pt idx="392">
                  <c:v>3.875894778679648E-4</c:v>
                </c:pt>
                <c:pt idx="393">
                  <c:v>3.8563077471934004E-4</c:v>
                </c:pt>
                <c:pt idx="394">
                  <c:v>3.8368687852046102E-4</c:v>
                </c:pt>
                <c:pt idx="395">
                  <c:v>3.8175764043333406E-4</c:v>
                </c:pt>
                <c:pt idx="396">
                  <c:v>3.7984291348500354E-4</c:v>
                </c:pt>
                <c:pt idx="397">
                  <c:v>3.7794255253958151E-4</c:v>
                </c:pt>
                <c:pt idx="398">
                  <c:v>3.7605641427077637E-4</c:v>
                </c:pt>
                <c:pt idx="399">
                  <c:v>3.7418435713487816E-4</c:v>
                </c:pt>
                <c:pt idx="400">
                  <c:v>3.7232624134424182E-4</c:v>
                </c:pt>
                <c:pt idx="401">
                  <c:v>3.7048192884119637E-4</c:v>
                </c:pt>
                <c:pt idx="402">
                  <c:v>3.6865128327243589E-4</c:v>
                </c:pt>
                <c:pt idx="403">
                  <c:v>3.6683416996382954E-4</c:v>
                </c:pt>
                <c:pt idx="404">
                  <c:v>3.650304558956773E-4</c:v>
                </c:pt>
                <c:pt idx="405">
                  <c:v>3.6324000967838198E-4</c:v>
                </c:pt>
                <c:pt idx="406">
                  <c:v>3.6146270152854793E-4</c:v>
                </c:pt>
                <c:pt idx="407">
                  <c:v>3.5969840324547248E-4</c:v>
                </c:pt>
                <c:pt idx="408">
                  <c:v>3.5794698818805248E-4</c:v>
                </c:pt>
                <c:pt idx="409">
                  <c:v>3.5620833125207368E-4</c:v>
                </c:pt>
                <c:pt idx="410">
                  <c:v>3.5448230884788768E-4</c:v>
                </c:pt>
                <c:pt idx="411">
                  <c:v>3.527687988784688E-4</c:v>
                </c:pt>
                <c:pt idx="412">
                  <c:v>3.5106768071783561E-4</c:v>
                </c:pt>
                <c:pt idx="413">
                  <c:v>3.493788351898388E-4</c:v>
                </c:pt>
                <c:pt idx="414">
                  <c:v>3.4770214454730769E-4</c:v>
                </c:pt>
                <c:pt idx="415">
                  <c:v>3.4603749245153592E-4</c:v>
                </c:pt>
                <c:pt idx="416">
                  <c:v>3.4438476395212204E-4</c:v>
                </c:pt>
                <c:pt idx="417">
                  <c:v>3.4274384546714183E-4</c:v>
                </c:pt>
                <c:pt idx="418">
                  <c:v>3.4111462476363801E-4</c:v>
                </c:pt>
                <c:pt idx="419">
                  <c:v>3.3949699093845705E-4</c:v>
                </c:pt>
                <c:pt idx="420">
                  <c:v>3.3789083439938398E-4</c:v>
                </c:pt>
                <c:pt idx="421">
                  <c:v>3.362960468465937E-4</c:v>
                </c:pt>
                <c:pt idx="422">
                  <c:v>3.347125212544068E-4</c:v>
                </c:pt>
                <c:pt idx="423">
                  <c:v>3.3314015185335351E-4</c:v>
                </c:pt>
                <c:pt idx="424">
                  <c:v>3.3157883411252099E-4</c:v>
                </c:pt>
                <c:pt idx="425">
                  <c:v>3.3002846472219292E-4</c:v>
                </c:pt>
                <c:pt idx="426">
                  <c:v>3.2848894157676864E-4</c:v>
                </c:pt>
                <c:pt idx="427">
                  <c:v>3.269601637579756E-4</c:v>
                </c:pt>
                <c:pt idx="428">
                  <c:v>3.2544203151832712E-4</c:v>
                </c:pt>
                <c:pt idx="429">
                  <c:v>3.2393444626488042E-4</c:v>
                </c:pt>
                <c:pt idx="430">
                  <c:v>3.2243731054322668E-4</c:v>
                </c:pt>
                <c:pt idx="431">
                  <c:v>3.2095052802175883E-4</c:v>
                </c:pt>
                <c:pt idx="432">
                  <c:v>3.1947400347618802E-4</c:v>
                </c:pt>
                <c:pt idx="433">
                  <c:v>3.1800764277430761E-4</c:v>
                </c:pt>
                <c:pt idx="434">
                  <c:v>3.165513528609961E-4</c:v>
                </c:pt>
                <c:pt idx="435">
                  <c:v>3.1510504174346604E-4</c:v>
                </c:pt>
                <c:pt idx="436">
                  <c:v>3.1366861847675312E-4</c:v>
                </c:pt>
                <c:pt idx="437">
                  <c:v>3.1224199314941801E-4</c:v>
                </c:pt>
                <c:pt idx="438">
                  <c:v>3.1082507686949811E-4</c:v>
                </c:pt>
                <c:pt idx="439">
                  <c:v>3.09417781750656E-4</c:v>
                </c:pt>
                <c:pt idx="440">
                  <c:v>3.0802002089857686E-4</c:v>
                </c:pt>
                <c:pt idx="441">
                  <c:v>3.0663170839755261E-4</c:v>
                </c:pt>
                <c:pt idx="442">
                  <c:v>3.0525275929729301E-4</c:v>
                </c:pt>
                <c:pt idx="443">
                  <c:v>3.0388308959993654E-4</c:v>
                </c:pt>
                <c:pt idx="444">
                  <c:v>3.0252261624727261E-4</c:v>
                </c:pt>
                <c:pt idx="445">
                  <c:v>3.0117125710815175E-4</c:v>
                </c:pt>
                <c:pt idx="446">
                  <c:v>2.9982893096610214E-4</c:v>
                </c:pt>
                <c:pt idx="447">
                  <c:v>2.9849555750713661E-4</c:v>
                </c:pt>
                <c:pt idx="448">
                  <c:v>2.9717105730774058E-4</c:v>
                </c:pt>
                <c:pt idx="449">
                  <c:v>2.9585535182306052E-4</c:v>
                </c:pt>
                <c:pt idx="450">
                  <c:v>2.9454836337526E-4</c:v>
                </c:pt>
                <c:pt idx="451">
                  <c:v>2.9325001514206946E-4</c:v>
                </c:pt>
                <c:pt idx="452">
                  <c:v>2.9196023114549702E-4</c:v>
                </c:pt>
                <c:pt idx="453">
                  <c:v>2.906789362407266E-4</c:v>
                </c:pt>
                <c:pt idx="454">
                  <c:v>2.8940605610517641E-4</c:v>
                </c:pt>
                <c:pt idx="455">
                  <c:v>2.8814151722772712E-4</c:v>
                </c:pt>
                <c:pt idx="456">
                  <c:v>2.8688524689812213E-4</c:v>
                </c:pt>
                <c:pt idx="457">
                  <c:v>2.8563717319651246E-4</c:v>
                </c:pt>
                <c:pt idx="458">
                  <c:v>2.843972249831766E-4</c:v>
                </c:pt>
                <c:pt idx="459">
                  <c:v>2.8316533188838493E-4</c:v>
                </c:pt>
                <c:pt idx="460">
                  <c:v>2.8194142430243012E-4</c:v>
                </c:pt>
                <c:pt idx="461">
                  <c:v>2.8072543336578901E-4</c:v>
                </c:pt>
                <c:pt idx="462">
                  <c:v>2.7951729095945002E-4</c:v>
                </c:pt>
                <c:pt idx="463">
                  <c:v>2.7831692969537984E-4</c:v>
                </c:pt>
                <c:pt idx="464">
                  <c:v>2.7712428290712498E-4</c:v>
                </c:pt>
                <c:pt idx="465">
                  <c:v>2.7593928464057272E-4</c:v>
                </c:pt>
                <c:pt idx="466">
                  <c:v>2.7476186964482414E-4</c:v>
                </c:pt>
                <c:pt idx="467">
                  <c:v>2.7359197336323187E-4</c:v>
                </c:pt>
                <c:pt idx="468">
                  <c:v>2.7242953192454361E-4</c:v>
                </c:pt>
                <c:pt idx="469">
                  <c:v>2.7127448213419851E-4</c:v>
                </c:pt>
                <c:pt idx="470">
                  <c:v>2.7012676146574168E-4</c:v>
                </c:pt>
                <c:pt idx="471">
                  <c:v>2.6898630805236202E-4</c:v>
                </c:pt>
                <c:pt idx="472">
                  <c:v>2.6785306067856983E-4</c:v>
                </c:pt>
                <c:pt idx="473">
                  <c:v>2.6672695877197572E-4</c:v>
                </c:pt>
                <c:pt idx="474">
                  <c:v>2.6560794239520902E-4</c:v>
                </c:pt>
                <c:pt idx="475">
                  <c:v>2.644959522379498E-4</c:v>
                </c:pt>
                <c:pt idx="476">
                  <c:v>2.6339092960906248E-4</c:v>
                </c:pt>
                <c:pt idx="477">
                  <c:v>2.6229281642886702E-4</c:v>
                </c:pt>
                <c:pt idx="478">
                  <c:v>2.6120155522150947E-4</c:v>
                </c:pt>
                <c:pt idx="479">
                  <c:v>2.6011708910744183E-4</c:v>
                </c:pt>
                <c:pt idx="480">
                  <c:v>2.5903936179601765E-4</c:v>
                </c:pt>
                <c:pt idx="481">
                  <c:v>2.5796831757819011E-4</c:v>
                </c:pt>
                <c:pt idx="482">
                  <c:v>2.5690390131931899E-4</c:v>
                </c:pt>
                <c:pt idx="483">
                  <c:v>2.5584605845207706E-4</c:v>
                </c:pt>
                <c:pt idx="484">
                  <c:v>2.5479473496946254E-4</c:v>
                </c:pt>
                <c:pt idx="485">
                  <c:v>2.5374987741790602E-4</c:v>
                </c:pt>
                <c:pt idx="486">
                  <c:v>2.5271143289048591E-4</c:v>
                </c:pt>
                <c:pt idx="487">
                  <c:v>2.5167934902022699E-4</c:v>
                </c:pt>
                <c:pt idx="488">
                  <c:v>2.5065357397351351E-4</c:v>
                </c:pt>
                <c:pt idx="489">
                  <c:v>2.4963405644356899E-4</c:v>
                </c:pt>
                <c:pt idx="490">
                  <c:v>2.4862074564406002E-4</c:v>
                </c:pt>
                <c:pt idx="491">
                  <c:v>2.4761359130276499E-4</c:v>
                </c:pt>
                <c:pt idx="492">
                  <c:v>2.4661254365534497E-4</c:v>
                </c:pt>
                <c:pt idx="493">
                  <c:v>2.4561755343920202E-4</c:v>
                </c:pt>
                <c:pt idx="494">
                  <c:v>2.4462857188741751E-4</c:v>
                </c:pt>
                <c:pt idx="495">
                  <c:v>2.4364555072278301E-4</c:v>
                </c:pt>
                <c:pt idx="496">
                  <c:v>2.4266844215191301E-4</c:v>
                </c:pt>
                <c:pt idx="497">
                  <c:v>2.416971988594364E-4</c:v>
                </c:pt>
                <c:pt idx="498">
                  <c:v>2.4073177400227023E-4</c:v>
                </c:pt>
                <c:pt idx="499">
                  <c:v>2.3977212120397662E-4</c:v>
                </c:pt>
                <c:pt idx="500">
                  <c:v>2.3881819454919892E-4</c:v>
                </c:pt>
                <c:pt idx="501">
                  <c:v>2.3786994857816706E-4</c:v>
                </c:pt>
                <c:pt idx="502">
                  <c:v>2.3692733828129065E-4</c:v>
                </c:pt>
                <c:pt idx="503">
                  <c:v>2.35990319093813E-4</c:v>
                </c:pt>
                <c:pt idx="504">
                  <c:v>2.3505884689055146E-4</c:v>
                </c:pt>
                <c:pt idx="505">
                  <c:v>2.3413287798070776E-4</c:v>
                </c:pt>
                <c:pt idx="506">
                  <c:v>2.3321236910273812E-4</c:v>
                </c:pt>
                <c:pt idx="507">
                  <c:v>2.32297277419316E-4</c:v>
                </c:pt>
                <c:pt idx="508">
                  <c:v>2.3138756051233999E-4</c:v>
                </c:pt>
                <c:pt idx="509">
                  <c:v>2.304831763780244E-4</c:v>
                </c:pt>
                <c:pt idx="510">
                  <c:v>2.2958408342205305E-4</c:v>
                </c:pt>
                <c:pt idx="511">
                  <c:v>2.2869024045480199E-4</c:v>
                </c:pt>
                <c:pt idx="512">
                  <c:v>2.2780160668662059E-4</c:v>
                </c:pt>
                <c:pt idx="513">
                  <c:v>2.2691814172318191E-4</c:v>
                </c:pt>
                <c:pt idx="514">
                  <c:v>2.2603980556089201E-4</c:v>
                </c:pt>
                <c:pt idx="515">
                  <c:v>2.2516655858236797E-4</c:v>
                </c:pt>
                <c:pt idx="516">
                  <c:v>2.2429836155197412E-4</c:v>
                </c:pt>
                <c:pt idx="517">
                  <c:v>2.2343517561140993E-4</c:v>
                </c:pt>
                <c:pt idx="518">
                  <c:v>2.2257696227536612E-4</c:v>
                </c:pt>
                <c:pt idx="519">
                  <c:v>2.2172368342724582E-4</c:v>
                </c:pt>
                <c:pt idx="520">
                  <c:v>2.2087530131492116E-4</c:v>
                </c:pt>
                <c:pt idx="521">
                  <c:v>2.2003177854657002E-4</c:v>
                </c:pt>
                <c:pt idx="522">
                  <c:v>2.1919307808654999E-4</c:v>
                </c:pt>
                <c:pt idx="523">
                  <c:v>2.1835916325134411E-4</c:v>
                </c:pt>
                <c:pt idx="524">
                  <c:v>2.1752999770554245E-4</c:v>
                </c:pt>
                <c:pt idx="525">
                  <c:v>2.1670554545789202E-4</c:v>
                </c:pt>
                <c:pt idx="526">
                  <c:v>2.1588577085739259E-4</c:v>
                </c:pt>
                <c:pt idx="527">
                  <c:v>2.1507063858943956E-4</c:v>
                </c:pt>
                <c:pt idx="528">
                  <c:v>2.1426011367202801E-4</c:v>
                </c:pt>
                <c:pt idx="529">
                  <c:v>2.1345416145199944E-4</c:v>
                </c:pt>
                <c:pt idx="530">
                  <c:v>2.1265274760133969E-4</c:v>
                </c:pt>
                <c:pt idx="531">
                  <c:v>2.1185583811352302E-4</c:v>
                </c:pt>
                <c:pt idx="532">
                  <c:v>2.1106339929991141E-4</c:v>
                </c:pt>
                <c:pt idx="533">
                  <c:v>2.1027539778619054E-4</c:v>
                </c:pt>
                <c:pt idx="534">
                  <c:v>2.0949180050886001E-4</c:v>
                </c:pt>
                <c:pt idx="535">
                  <c:v>2.0871257471176828E-4</c:v>
                </c:pt>
                <c:pt idx="536">
                  <c:v>2.0793768794268402E-4</c:v>
                </c:pt>
                <c:pt idx="537">
                  <c:v>2.0716710804993146E-4</c:v>
                </c:pt>
                <c:pt idx="538">
                  <c:v>2.0640080317904346E-4</c:v>
                </c:pt>
                <c:pt idx="539">
                  <c:v>2.0563874176947802E-4</c:v>
                </c:pt>
                <c:pt idx="540">
                  <c:v>2.0488089255137193E-4</c:v>
                </c:pt>
                <c:pt idx="541">
                  <c:v>2.0412722454232911E-4</c:v>
                </c:pt>
                <c:pt idx="542">
                  <c:v>2.0337770704425669E-4</c:v>
                </c:pt>
                <c:pt idx="543">
                  <c:v>2.0263230964024466E-4</c:v>
                </c:pt>
                <c:pt idx="544">
                  <c:v>2.018910021914754E-4</c:v>
                </c:pt>
                <c:pt idx="545">
                  <c:v>2.0115375483418477E-4</c:v>
                </c:pt>
                <c:pt idx="546">
                  <c:v>2.004205379766494E-4</c:v>
                </c:pt>
                <c:pt idx="547">
                  <c:v>1.9969132229622351E-4</c:v>
                </c:pt>
                <c:pt idx="548">
                  <c:v>1.98966078736406E-4</c:v>
                </c:pt>
                <c:pt idx="549">
                  <c:v>1.982447785039483E-4</c:v>
                </c:pt>
                <c:pt idx="550">
                  <c:v>1.9752739306599842E-4</c:v>
                </c:pt>
                <c:pt idx="551">
                  <c:v>1.9681389414727667E-4</c:v>
                </c:pt>
                <c:pt idx="552">
                  <c:v>1.9610425372729542E-4</c:v>
                </c:pt>
                <c:pt idx="553">
                  <c:v>1.9539844403760839E-4</c:v>
                </c:pt>
                <c:pt idx="554">
                  <c:v>1.9469643755909224E-4</c:v>
                </c:pt>
                <c:pt idx="555">
                  <c:v>1.9399820701926932E-4</c:v>
                </c:pt>
                <c:pt idx="556">
                  <c:v>1.933037253896575E-4</c:v>
                </c:pt>
                <c:pt idx="557">
                  <c:v>1.9261296588315437E-4</c:v>
                </c:pt>
                <c:pt idx="558">
                  <c:v>1.9192590195146132E-4</c:v>
                </c:pt>
                <c:pt idx="559">
                  <c:v>1.9124250728252547E-4</c:v>
                </c:pt>
                <c:pt idx="560">
                  <c:v>1.905627557980293E-4</c:v>
                </c:pt>
                <c:pt idx="561">
                  <c:v>1.8988662165089621E-4</c:v>
                </c:pt>
                <c:pt idx="562">
                  <c:v>1.8921407922284329E-4</c:v>
                </c:pt>
                <c:pt idx="563">
                  <c:v>1.8854510312194727E-4</c:v>
                </c:pt>
                <c:pt idx="564">
                  <c:v>1.8787966818025424E-4</c:v>
                </c:pt>
                <c:pt idx="565">
                  <c:v>1.8721774945141146E-4</c:v>
                </c:pt>
                <c:pt idx="566">
                  <c:v>1.8655932220833121E-4</c:v>
                </c:pt>
                <c:pt idx="567">
                  <c:v>1.8590436194088137E-4</c:v>
                </c:pt>
                <c:pt idx="568">
                  <c:v>1.8525284435360641E-4</c:v>
                </c:pt>
                <c:pt idx="569">
                  <c:v>1.8460474536347252E-4</c:v>
                </c:pt>
                <c:pt idx="570">
                  <c:v>1.8396004109764901E-4</c:v>
                </c:pt>
                <c:pt idx="571">
                  <c:v>1.8331870789130354E-4</c:v>
                </c:pt>
                <c:pt idx="572">
                  <c:v>1.8268072228543725E-4</c:v>
                </c:pt>
                <c:pt idx="573">
                  <c:v>1.8204606102473501E-4</c:v>
                </c:pt>
                <c:pt idx="574">
                  <c:v>1.8141470105545441E-4</c:v>
                </c:pt>
                <c:pt idx="575">
                  <c:v>1.8078661952332305E-4</c:v>
                </c:pt>
                <c:pt idx="576">
                  <c:v>1.8016179377148336E-4</c:v>
                </c:pt>
                <c:pt idx="577">
                  <c:v>1.7954020133843603E-4</c:v>
                </c:pt>
                <c:pt idx="578">
                  <c:v>1.789218199560363E-4</c:v>
                </c:pt>
                <c:pt idx="579">
                  <c:v>1.7830662754749E-4</c:v>
                </c:pt>
                <c:pt idx="580">
                  <c:v>1.7769460222538932E-4</c:v>
                </c:pt>
                <c:pt idx="581">
                  <c:v>1.7708572228976435E-4</c:v>
                </c:pt>
                <c:pt idx="582">
                  <c:v>1.7647996622616101E-4</c:v>
                </c:pt>
                <c:pt idx="583">
                  <c:v>1.7587731270374301E-4</c:v>
                </c:pt>
                <c:pt idx="584">
                  <c:v>1.7527774057341024E-4</c:v>
                </c:pt>
                <c:pt idx="585">
                  <c:v>1.7468122886595125E-4</c:v>
                </c:pt>
                <c:pt idx="586">
                  <c:v>1.740877567902014E-4</c:v>
                </c:pt>
                <c:pt idx="587">
                  <c:v>1.7349730373124E-4</c:v>
                </c:pt>
                <c:pt idx="588">
                  <c:v>1.7290984924859599E-4</c:v>
                </c:pt>
                <c:pt idx="589">
                  <c:v>1.7232537307448426E-4</c:v>
                </c:pt>
                <c:pt idx="590">
                  <c:v>1.7174385511204901E-4</c:v>
                </c:pt>
                <c:pt idx="591">
                  <c:v>1.7116527543364825E-4</c:v>
                </c:pt>
                <c:pt idx="592">
                  <c:v>1.7058961427913999E-4</c:v>
                </c:pt>
                <c:pt idx="593">
                  <c:v>1.7001685205419745E-4</c:v>
                </c:pt>
                <c:pt idx="594">
                  <c:v>1.6944696932864105E-4</c:v>
                </c:pt>
                <c:pt idx="595">
                  <c:v>1.6887994683479626E-4</c:v>
                </c:pt>
                <c:pt idx="596">
                  <c:v>1.6831576546585852E-4</c:v>
                </c:pt>
                <c:pt idx="597">
                  <c:v>1.6775440627428827E-4</c:v>
                </c:pt>
                <c:pt idx="598">
                  <c:v>1.6719585047022162E-4</c:v>
                </c:pt>
                <c:pt idx="599">
                  <c:v>1.6664007941989537E-4</c:v>
                </c:pt>
                <c:pt idx="600">
                  <c:v>1.6608707464409633E-4</c:v>
                </c:pt>
                <c:pt idx="601">
                  <c:v>1.6553681781662351E-4</c:v>
                </c:pt>
                <c:pt idx="602">
                  <c:v>1.649892907627723E-4</c:v>
                </c:pt>
                <c:pt idx="603">
                  <c:v>1.6444447545783432E-4</c:v>
                </c:pt>
                <c:pt idx="604">
                  <c:v>1.6390235402561127E-4</c:v>
                </c:pt>
                <c:pt idx="605">
                  <c:v>1.63362908736954E-4</c:v>
                </c:pt>
                <c:pt idx="606">
                  <c:v>1.6282612200830925E-4</c:v>
                </c:pt>
                <c:pt idx="607">
                  <c:v>1.6229197640029035E-4</c:v>
                </c:pt>
                <c:pt idx="608">
                  <c:v>1.6176045461625921E-4</c:v>
                </c:pt>
                <c:pt idx="609">
                  <c:v>1.6123153950092821E-4</c:v>
                </c:pt>
                <c:pt idx="610">
                  <c:v>1.6070521403897545E-4</c:v>
                </c:pt>
                <c:pt idx="611">
                  <c:v>1.6018146135367525E-4</c:v>
                </c:pt>
                <c:pt idx="612">
                  <c:v>1.5966026470554901E-4</c:v>
                </c:pt>
                <c:pt idx="613">
                  <c:v>1.5914160749102844E-4</c:v>
                </c:pt>
                <c:pt idx="614">
                  <c:v>1.586254732411274E-4</c:v>
                </c:pt>
                <c:pt idx="615">
                  <c:v>1.581118456201423E-4</c:v>
                </c:pt>
                <c:pt idx="616">
                  <c:v>1.5760070842435754E-4</c:v>
                </c:pt>
                <c:pt idx="617">
                  <c:v>1.57092045580767E-4</c:v>
                </c:pt>
                <c:pt idx="618">
                  <c:v>1.5658584114581028E-4</c:v>
                </c:pt>
                <c:pt idx="619">
                  <c:v>1.5608207930412621E-4</c:v>
                </c:pt>
                <c:pt idx="620">
                  <c:v>1.5558074436731724E-4</c:v>
                </c:pt>
                <c:pt idx="621">
                  <c:v>1.5508182077272623E-4</c:v>
                </c:pt>
                <c:pt idx="622">
                  <c:v>1.5458529308223242E-4</c:v>
                </c:pt>
                <c:pt idx="623">
                  <c:v>1.5409114598105632E-4</c:v>
                </c:pt>
                <c:pt idx="624">
                  <c:v>1.53599364276576E-4</c:v>
                </c:pt>
                <c:pt idx="625">
                  <c:v>1.5310993289716725E-4</c:v>
                </c:pt>
                <c:pt idx="626">
                  <c:v>1.5262283689103923E-4</c:v>
                </c:pt>
                <c:pt idx="627">
                  <c:v>1.5213806142510427E-4</c:v>
                </c:pt>
                <c:pt idx="628">
                  <c:v>1.5165559178383732E-4</c:v>
                </c:pt>
                <c:pt idx="629">
                  <c:v>1.5117541336816826E-4</c:v>
                </c:pt>
                <c:pt idx="630">
                  <c:v>1.5069751169437644E-4</c:v>
                </c:pt>
                <c:pt idx="631">
                  <c:v>1.5022187239299332E-4</c:v>
                </c:pt>
                <c:pt idx="632">
                  <c:v>1.49748481207729E-4</c:v>
                </c:pt>
                <c:pt idx="633">
                  <c:v>1.4927732399440323E-4</c:v>
                </c:pt>
                <c:pt idx="634">
                  <c:v>1.4880838671988634E-4</c:v>
                </c:pt>
                <c:pt idx="635">
                  <c:v>1.483416554610553E-4</c:v>
                </c:pt>
                <c:pt idx="636">
                  <c:v>1.4787711640376427E-4</c:v>
                </c:pt>
                <c:pt idx="637">
                  <c:v>1.4741475584181932E-4</c:v>
                </c:pt>
                <c:pt idx="638">
                  <c:v>1.46954560175967E-4</c:v>
                </c:pt>
                <c:pt idx="639">
                  <c:v>1.4649651591289907E-4</c:v>
                </c:pt>
                <c:pt idx="640">
                  <c:v>1.4604060966425805E-4</c:v>
                </c:pt>
                <c:pt idx="641">
                  <c:v>1.4558682814566401E-4</c:v>
                </c:pt>
                <c:pt idx="642">
                  <c:v>1.45135158175745E-4</c:v>
                </c:pt>
                <c:pt idx="643">
                  <c:v>1.446855866751796E-4</c:v>
                </c:pt>
                <c:pt idx="644">
                  <c:v>1.4423810066575127E-4</c:v>
                </c:pt>
                <c:pt idx="645">
                  <c:v>1.4379268726941297E-4</c:v>
                </c:pt>
                <c:pt idx="646">
                  <c:v>1.43349333707359E-4</c:v>
                </c:pt>
                <c:pt idx="647">
                  <c:v>1.4290802729911021E-4</c:v>
                </c:pt>
                <c:pt idx="648">
                  <c:v>1.4246875546160449E-4</c:v>
                </c:pt>
                <c:pt idx="649">
                  <c:v>1.4203150570830602E-4</c:v>
                </c:pt>
                <c:pt idx="650">
                  <c:v>1.4159626564831299E-4</c:v>
                </c:pt>
                <c:pt idx="651">
                  <c:v>1.4116302298548301E-4</c:v>
                </c:pt>
                <c:pt idx="652">
                  <c:v>1.4073176551756099E-4</c:v>
                </c:pt>
                <c:pt idx="653">
                  <c:v>1.4030248113532499E-4</c:v>
                </c:pt>
                <c:pt idx="654">
                  <c:v>1.3987515782173533E-4</c:v>
                </c:pt>
                <c:pt idx="655">
                  <c:v>1.3944978365109046E-4</c:v>
                </c:pt>
                <c:pt idx="656">
                  <c:v>1.3902634678819933E-4</c:v>
                </c:pt>
                <c:pt idx="657">
                  <c:v>1.3860483548755646E-4</c:v>
                </c:pt>
                <c:pt idx="658">
                  <c:v>1.3818523809252633E-4</c:v>
                </c:pt>
                <c:pt idx="659">
                  <c:v>1.3776754303454201E-4</c:v>
                </c:pt>
                <c:pt idx="660">
                  <c:v>1.3735173883230428E-4</c:v>
                </c:pt>
                <c:pt idx="661">
                  <c:v>1.3693781409099325E-4</c:v>
                </c:pt>
                <c:pt idx="662">
                  <c:v>1.3652575750148938E-4</c:v>
                </c:pt>
                <c:pt idx="663">
                  <c:v>1.3611555783960052E-4</c:v>
                </c:pt>
                <c:pt idx="664">
                  <c:v>1.3570720396529633E-4</c:v>
                </c:pt>
                <c:pt idx="665">
                  <c:v>1.3530068482195501E-4</c:v>
                </c:pt>
                <c:pt idx="666">
                  <c:v>1.3489598943561526E-4</c:v>
                </c:pt>
                <c:pt idx="667">
                  <c:v>1.3449310691423226E-4</c:v>
                </c:pt>
                <c:pt idx="668">
                  <c:v>1.3409202644694502E-4</c:v>
                </c:pt>
                <c:pt idx="669">
                  <c:v>1.3369273730335924E-4</c:v>
                </c:pt>
                <c:pt idx="670">
                  <c:v>1.3329522883281903E-4</c:v>
                </c:pt>
                <c:pt idx="671">
                  <c:v>1.3289949046370322E-4</c:v>
                </c:pt>
                <c:pt idx="672">
                  <c:v>1.3250551170272226E-4</c:v>
                </c:pt>
                <c:pt idx="673">
                  <c:v>1.3211328213422142E-4</c:v>
                </c:pt>
                <c:pt idx="674">
                  <c:v>1.3172279141949301E-4</c:v>
                </c:pt>
                <c:pt idx="675">
                  <c:v>1.3133402929609399E-4</c:v>
                </c:pt>
                <c:pt idx="676">
                  <c:v>1.3094698557717703E-4</c:v>
                </c:pt>
                <c:pt idx="677">
                  <c:v>1.3056165015081625E-4</c:v>
                </c:pt>
                <c:pt idx="678">
                  <c:v>1.3017801297935056E-4</c:v>
                </c:pt>
                <c:pt idx="679">
                  <c:v>1.2979606409873099E-4</c:v>
                </c:pt>
                <c:pt idx="680">
                  <c:v>1.294157936178737E-4</c:v>
                </c:pt>
                <c:pt idx="681">
                  <c:v>1.2903719171801601E-4</c:v>
                </c:pt>
                <c:pt idx="682">
                  <c:v>1.2866024865208927E-4</c:v>
                </c:pt>
                <c:pt idx="683">
                  <c:v>1.2828495474408405E-4</c:v>
                </c:pt>
                <c:pt idx="684">
                  <c:v>1.2791130038843901E-4</c:v>
                </c:pt>
                <c:pt idx="685">
                  <c:v>1.2753927604941499E-4</c:v>
                </c:pt>
                <c:pt idx="686">
                  <c:v>1.27168872260496E-4</c:v>
                </c:pt>
                <c:pt idx="687">
                  <c:v>1.2680007962378401E-4</c:v>
                </c:pt>
                <c:pt idx="688">
                  <c:v>1.26432888809401E-4</c:v>
                </c:pt>
                <c:pt idx="689">
                  <c:v>1.2606729055490227E-4</c:v>
                </c:pt>
                <c:pt idx="690">
                  <c:v>1.2570327566469101E-4</c:v>
                </c:pt>
                <c:pt idx="691">
                  <c:v>1.2534083500943997E-4</c:v>
                </c:pt>
                <c:pt idx="692">
                  <c:v>1.2497995952551996E-4</c:v>
                </c:pt>
                <c:pt idx="693">
                  <c:v>1.2462064021443299E-4</c:v>
                </c:pt>
                <c:pt idx="694">
                  <c:v>1.2426286814224999E-4</c:v>
                </c:pt>
                <c:pt idx="695">
                  <c:v>1.2390663443906001E-4</c:v>
                </c:pt>
                <c:pt idx="696">
                  <c:v>1.2355193029841598E-4</c:v>
                </c:pt>
                <c:pt idx="697">
                  <c:v>1.2319874697679325E-4</c:v>
                </c:pt>
                <c:pt idx="698">
                  <c:v>1.2284707579304701E-4</c:v>
                </c:pt>
                <c:pt idx="699">
                  <c:v>1.22496908127887E-4</c:v>
                </c:pt>
                <c:pt idx="700">
                  <c:v>1.2214823542334001E-4</c:v>
                </c:pt>
                <c:pt idx="701">
                  <c:v>1.2180104918223525E-4</c:v>
                </c:pt>
                <c:pt idx="702">
                  <c:v>1.2145534096768049E-4</c:v>
                </c:pt>
                <c:pt idx="703">
                  <c:v>1.211111024025533E-4</c:v>
                </c:pt>
                <c:pt idx="704">
                  <c:v>1.2076832516899199E-4</c:v>
                </c:pt>
                <c:pt idx="705">
                  <c:v>1.20427001007897E-4</c:v>
                </c:pt>
                <c:pt idx="706">
                  <c:v>1.2008712171842698E-4</c:v>
                </c:pt>
                <c:pt idx="707">
                  <c:v>1.197486791575112E-4</c:v>
                </c:pt>
                <c:pt idx="708">
                  <c:v>1.1941166523936122E-4</c:v>
                </c:pt>
                <c:pt idx="709">
                  <c:v>1.1907607193498817E-4</c:v>
                </c:pt>
                <c:pt idx="710">
                  <c:v>1.1874189127172132E-4</c:v>
                </c:pt>
                <c:pt idx="711">
                  <c:v>1.1840911533273917E-4</c:v>
                </c:pt>
                <c:pt idx="712">
                  <c:v>1.1807773625660046E-4</c:v>
                </c:pt>
                <c:pt idx="713">
                  <c:v>1.1774774623677438E-4</c:v>
                </c:pt>
                <c:pt idx="714">
                  <c:v>1.1741913752118825E-4</c:v>
                </c:pt>
                <c:pt idx="715">
                  <c:v>1.1709190241176934E-4</c:v>
                </c:pt>
                <c:pt idx="716">
                  <c:v>1.1676603326399001E-4</c:v>
                </c:pt>
                <c:pt idx="717">
                  <c:v>1.1644152248643144E-4</c:v>
                </c:pt>
                <c:pt idx="718">
                  <c:v>1.161183625403293E-4</c:v>
                </c:pt>
                <c:pt idx="719">
                  <c:v>1.1579654593914503E-4</c:v>
                </c:pt>
                <c:pt idx="720">
                  <c:v>1.1547606524813101E-4</c:v>
                </c:pt>
                <c:pt idx="721">
                  <c:v>1.1515691308389718E-4</c:v>
                </c:pt>
                <c:pt idx="722">
                  <c:v>1.1483908211398933E-4</c:v>
                </c:pt>
                <c:pt idx="723">
                  <c:v>1.1452256505646599E-4</c:v>
                </c:pt>
                <c:pt idx="724">
                  <c:v>1.1420735467948638E-4</c:v>
                </c:pt>
                <c:pt idx="725">
                  <c:v>1.138934438008882E-4</c:v>
                </c:pt>
                <c:pt idx="726">
                  <c:v>1.1358082528778899E-4</c:v>
                </c:pt>
                <c:pt idx="727">
                  <c:v>1.132694920561754E-4</c:v>
                </c:pt>
                <c:pt idx="728">
                  <c:v>1.1295943707049799E-4</c:v>
                </c:pt>
                <c:pt idx="729">
                  <c:v>1.1265065334328435E-4</c:v>
                </c:pt>
                <c:pt idx="730">
                  <c:v>1.12343133934737E-4</c:v>
                </c:pt>
                <c:pt idx="731">
                  <c:v>1.120368719523482E-4</c:v>
                </c:pt>
                <c:pt idx="732">
                  <c:v>1.1173186055050801E-4</c:v>
                </c:pt>
                <c:pt idx="733">
                  <c:v>1.1142809293013068E-4</c:v>
                </c:pt>
                <c:pt idx="734">
                  <c:v>1.1112556233826722E-4</c:v>
                </c:pt>
                <c:pt idx="735">
                  <c:v>1.1082426206773533E-4</c:v>
                </c:pt>
                <c:pt idx="736">
                  <c:v>1.1052418545674701E-4</c:v>
                </c:pt>
                <c:pt idx="737">
                  <c:v>1.1022532588853917E-4</c:v>
                </c:pt>
                <c:pt idx="738">
                  <c:v>1.0992767679100901E-4</c:v>
                </c:pt>
                <c:pt idx="739">
                  <c:v>1.0963123163635441E-4</c:v>
                </c:pt>
                <c:pt idx="740">
                  <c:v>1.0933598394071324E-4</c:v>
                </c:pt>
                <c:pt idx="741">
                  <c:v>1.0904192726381303E-4</c:v>
                </c:pt>
                <c:pt idx="742">
                  <c:v>1.0874905520861499E-4</c:v>
                </c:pt>
                <c:pt idx="743">
                  <c:v>1.0845736142097222E-4</c:v>
                </c:pt>
                <c:pt idx="744">
                  <c:v>1.08166839589276E-4</c:v>
                </c:pt>
                <c:pt idx="745">
                  <c:v>1.0787748344412741E-4</c:v>
                </c:pt>
                <c:pt idx="746">
                  <c:v>1.0758928675798501E-4</c:v>
                </c:pt>
                <c:pt idx="747">
                  <c:v>1.0730224334484022E-4</c:v>
                </c:pt>
                <c:pt idx="748">
                  <c:v>1.0701634705988232E-4</c:v>
                </c:pt>
                <c:pt idx="749">
                  <c:v>1.0673159179916725E-4</c:v>
                </c:pt>
                <c:pt idx="750">
                  <c:v>1.0644797149929601E-4</c:v>
                </c:pt>
                <c:pt idx="751">
                  <c:v>1.0616548013708722E-4</c:v>
                </c:pt>
                <c:pt idx="752">
                  <c:v>1.05884111729262E-4</c:v>
                </c:pt>
                <c:pt idx="753">
                  <c:v>1.0560386033212626E-4</c:v>
                </c:pt>
                <c:pt idx="754">
                  <c:v>1.0532472004125218E-4</c:v>
                </c:pt>
                <c:pt idx="755">
                  <c:v>1.0504668499117535E-4</c:v>
                </c:pt>
                <c:pt idx="756">
                  <c:v>1.0476974935507803E-4</c:v>
                </c:pt>
                <c:pt idx="757">
                  <c:v>1.04493907344492E-4</c:v>
                </c:pt>
                <c:pt idx="758">
                  <c:v>1.04219153208991E-4</c:v>
                </c:pt>
                <c:pt idx="759">
                  <c:v>1.0394548123589201E-4</c:v>
                </c:pt>
                <c:pt idx="760">
                  <c:v>1.0367288574995899E-4</c:v>
                </c:pt>
                <c:pt idx="761">
                  <c:v>1.0340136111311022E-4</c:v>
                </c:pt>
                <c:pt idx="762">
                  <c:v>1.0313090172412301E-4</c:v>
                </c:pt>
                <c:pt idx="763">
                  <c:v>1.0286150201834923E-4</c:v>
                </c:pt>
                <c:pt idx="764">
                  <c:v>1.0259315646742418E-4</c:v>
                </c:pt>
                <c:pt idx="765">
                  <c:v>1.0232585957898801E-4</c:v>
                </c:pt>
                <c:pt idx="766">
                  <c:v>1.0205960589640399E-4</c:v>
                </c:pt>
                <c:pt idx="767">
                  <c:v>1.0179438999847601E-4</c:v>
                </c:pt>
                <c:pt idx="768">
                  <c:v>1.0153020649917649E-4</c:v>
                </c:pt>
                <c:pt idx="769">
                  <c:v>1.0126705004737238E-4</c:v>
                </c:pt>
                <c:pt idx="770">
                  <c:v>1.0100491532655222E-4</c:v>
                </c:pt>
                <c:pt idx="771">
                  <c:v>1.0074379705456122E-4</c:v>
                </c:pt>
                <c:pt idx="772">
                  <c:v>1.0048368998333301E-4</c:v>
                </c:pt>
                <c:pt idx="773">
                  <c:v>1.0022458889862437E-4</c:v>
                </c:pt>
                <c:pt idx="774" formatCode="0.00E+00">
                  <c:v>9.9966488619758679E-5</c:v>
                </c:pt>
                <c:pt idx="775" formatCode="0.00E+00">
                  <c:v>9.9709383999361297E-5</c:v>
                </c:pt>
                <c:pt idx="776" formatCode="0.00E+00">
                  <c:v>9.9453269923107247E-5</c:v>
                </c:pt>
                <c:pt idx="777" formatCode="0.00E+00">
                  <c:v>9.9198141309466198E-5</c:v>
                </c:pt>
                <c:pt idx="778" formatCode="0.00E+00">
                  <c:v>9.8943993109448672E-5</c:v>
                </c:pt>
                <c:pt idx="779" formatCode="0.00E+00">
                  <c:v>9.8690820306358016E-5</c:v>
                </c:pt>
                <c:pt idx="780" formatCode="0.00E+00">
                  <c:v>9.8438617915541781E-5</c:v>
                </c:pt>
                <c:pt idx="781" formatCode="0.00E+00">
                  <c:v>9.8187380984148364E-5</c:v>
                </c:pt>
                <c:pt idx="782" formatCode="0.00E+00">
                  <c:v>9.7937104590880737E-5</c:v>
                </c:pt>
                <c:pt idx="783" formatCode="0.00E+00">
                  <c:v>9.7687783845757983E-5</c:v>
                </c:pt>
                <c:pt idx="784" formatCode="0.00E+00">
                  <c:v>9.7439413889876243E-5</c:v>
                </c:pt>
                <c:pt idx="785" formatCode="0.00E+00">
                  <c:v>9.7191989895170701E-5</c:v>
                </c:pt>
                <c:pt idx="786" formatCode="0.00E+00">
                  <c:v>9.6945507064182771E-5</c:v>
                </c:pt>
                <c:pt idx="787" formatCode="0.00E+00">
                  <c:v>9.6699960629825717E-5</c:v>
                </c:pt>
                <c:pt idx="788" formatCode="0.00E+00">
                  <c:v>9.6455345855155737E-5</c:v>
                </c:pt>
                <c:pt idx="789" formatCode="0.00E+00">
                  <c:v>9.6211658033142723E-5</c:v>
                </c:pt>
                <c:pt idx="790" formatCode="0.00E+00">
                  <c:v>9.5968892486444964E-5</c:v>
                </c:pt>
                <c:pt idx="791" formatCode="0.00E+00">
                  <c:v>9.5727044567182518E-5</c:v>
                </c:pt>
                <c:pt idx="792" formatCode="0.00E+00">
                  <c:v>9.5486109656716704E-5</c:v>
                </c:pt>
                <c:pt idx="793" formatCode="0.00E+00">
                  <c:v>9.5246083165430667E-5</c:v>
                </c:pt>
                <c:pt idx="794" formatCode="0.00E+00">
                  <c:v>9.5006960532506931E-5</c:v>
                </c:pt>
                <c:pt idx="795" formatCode="0.00E+00">
                  <c:v>9.4768737225714203E-5</c:v>
                </c:pt>
                <c:pt idx="796" formatCode="0.00E+00">
                  <c:v>9.4531408741192931E-5</c:v>
                </c:pt>
                <c:pt idx="797" formatCode="0.00E+00">
                  <c:v>9.4294970603238463E-5</c:v>
                </c:pt>
                <c:pt idx="798" formatCode="0.00E+00">
                  <c:v>9.405941836409539E-5</c:v>
                </c:pt>
                <c:pt idx="799" formatCode="0.00E+00">
                  <c:v>9.382474760374405E-5</c:v>
                </c:pt>
                <c:pt idx="800" formatCode="0.00E+00">
                  <c:v>9.359095392969636E-5</c:v>
                </c:pt>
                <c:pt idx="801" formatCode="0.00E+00">
                  <c:v>9.3358032976787394E-5</c:v>
                </c:pt>
                <c:pt idx="802" formatCode="0.00E+00">
                  <c:v>9.3125980406974789E-5</c:v>
                </c:pt>
                <c:pt idx="803" formatCode="0.00E+00">
                  <c:v>9.2894791909134224E-5</c:v>
                </c:pt>
                <c:pt idx="804" formatCode="0.00E+00">
                  <c:v>9.2664463198861502E-5</c:v>
                </c:pt>
                <c:pt idx="805" formatCode="0.00E+00">
                  <c:v>9.2434990018270465E-5</c:v>
                </c:pt>
                <c:pt idx="806" formatCode="0.00E+00">
                  <c:v>9.220636813580109E-5</c:v>
                </c:pt>
                <c:pt idx="807" formatCode="0.00E+00">
                  <c:v>9.1978593346020462E-5</c:v>
                </c:pt>
                <c:pt idx="808" formatCode="0.00E+00">
                  <c:v>9.1751661469431674E-5</c:v>
                </c:pt>
                <c:pt idx="809" formatCode="0.00E+00">
                  <c:v>9.1525568352281541E-5</c:v>
                </c:pt>
                <c:pt idx="810" formatCode="0.00E+00">
                  <c:v>9.1300309866369065E-5</c:v>
                </c:pt>
                <c:pt idx="811" formatCode="0.00E+00">
                  <c:v>9.107588190886056E-5</c:v>
                </c:pt>
                <c:pt idx="812" formatCode="0.00E+00">
                  <c:v>9.0852280402098706E-5</c:v>
                </c:pt>
                <c:pt idx="813" formatCode="0.00E+00">
                  <c:v>9.0629501293421042E-5</c:v>
                </c:pt>
                <c:pt idx="814" formatCode="0.00E+00">
                  <c:v>9.0407540554973277E-5</c:v>
                </c:pt>
                <c:pt idx="815" formatCode="0.00E+00">
                  <c:v>9.0186394183529466E-5</c:v>
                </c:pt>
                <c:pt idx="816" formatCode="0.00E+00">
                  <c:v>8.9966058200310306E-5</c:v>
                </c:pt>
                <c:pt idx="817" formatCode="0.00E+00">
                  <c:v>8.9746528650805549E-5</c:v>
                </c:pt>
                <c:pt idx="818" formatCode="0.00E+00">
                  <c:v>8.9527801604594591E-5</c:v>
                </c:pt>
                <c:pt idx="819" formatCode="0.00E+00">
                  <c:v>8.9309873155172509E-5</c:v>
                </c:pt>
                <c:pt idx="820" formatCode="0.00E+00">
                  <c:v>8.9092739419774196E-5</c:v>
                </c:pt>
                <c:pt idx="821" formatCode="0.00E+00">
                  <c:v>8.8876396539203608E-5</c:v>
                </c:pt>
                <c:pt idx="822" formatCode="0.00E+00">
                  <c:v>8.8660840677658748E-5</c:v>
                </c:pt>
                <c:pt idx="823" formatCode="0.00E+00">
                  <c:v>8.844606802256474E-5</c:v>
                </c:pt>
                <c:pt idx="824" formatCode="0.00E+00">
                  <c:v>8.8232074784404884E-5</c:v>
                </c:pt>
                <c:pt idx="825" formatCode="0.00E+00">
                  <c:v>8.8018857196552438E-5</c:v>
                </c:pt>
                <c:pt idx="826" formatCode="0.00E+00">
                  <c:v>8.78064115151047E-5</c:v>
                </c:pt>
                <c:pt idx="827" formatCode="0.00E+00">
                  <c:v>8.7594734018721024E-5</c:v>
                </c:pt>
                <c:pt idx="828" formatCode="0.00E+00">
                  <c:v>8.7383821008456803E-5</c:v>
                </c:pt>
                <c:pt idx="829" formatCode="0.00E+00">
                  <c:v>8.7173668807604202E-5</c:v>
                </c:pt>
                <c:pt idx="830" formatCode="0.00E+00">
                  <c:v>8.6964273761530768E-5</c:v>
                </c:pt>
                <c:pt idx="831" formatCode="0.00E+00">
                  <c:v>8.6755632237520887E-5</c:v>
                </c:pt>
                <c:pt idx="832" formatCode="0.00E+00">
                  <c:v>8.6547740624618203E-5</c:v>
                </c:pt>
                <c:pt idx="833" formatCode="0.00E+00">
                  <c:v>8.6340595333470581E-5</c:v>
                </c:pt>
                <c:pt idx="834" formatCode="0.00E+00">
                  <c:v>8.6134192796172391E-5</c:v>
                </c:pt>
                <c:pt idx="835" formatCode="0.00E+00">
                  <c:v>8.5928529466113715E-5</c:v>
                </c:pt>
                <c:pt idx="836" formatCode="0.00E+00">
                  <c:v>8.5723601817827024E-5</c:v>
                </c:pt>
                <c:pt idx="837" formatCode="0.00E+00">
                  <c:v>8.551940634683623E-5</c:v>
                </c:pt>
                <c:pt idx="838" formatCode="0.00E+00">
                  <c:v>8.5315939569505198E-5</c:v>
                </c:pt>
                <c:pt idx="839" formatCode="0.00E+00">
                  <c:v>8.5113198022892879E-5</c:v>
                </c:pt>
                <c:pt idx="840" formatCode="0.00E+00">
                  <c:v>8.4911178264602258E-5</c:v>
                </c:pt>
                <c:pt idx="841" formatCode="0.00E+00">
                  <c:v>8.4709876872636301E-5</c:v>
                </c:pt>
                <c:pt idx="842" formatCode="0.00E+00">
                  <c:v>8.4509290445252728E-5</c:v>
                </c:pt>
                <c:pt idx="843" formatCode="0.00E+00">
                  <c:v>8.4309415600819745E-5</c:v>
                </c:pt>
                <c:pt idx="844" formatCode="0.00E+00">
                  <c:v>8.4110248977674963E-5</c:v>
                </c:pt>
                <c:pt idx="845" formatCode="0.00E+00">
                  <c:v>8.3911787233981687E-5</c:v>
                </c:pt>
                <c:pt idx="846" formatCode="0.00E+00">
                  <c:v>8.371402704759186E-5</c:v>
                </c:pt>
                <c:pt idx="847" formatCode="0.00E+00">
                  <c:v>8.3516965115904015E-5</c:v>
                </c:pt>
                <c:pt idx="848" formatCode="0.00E+00">
                  <c:v>8.3320598155726781E-5</c:v>
                </c:pt>
                <c:pt idx="849" formatCode="0.00E+00">
                  <c:v>8.3124922903143216E-5</c:v>
                </c:pt>
                <c:pt idx="850" formatCode="0.00E+00">
                  <c:v>8.2929936113372858E-5</c:v>
                </c:pt>
                <c:pt idx="851" formatCode="0.00E+00">
                  <c:v>8.2735634560640036E-5</c:v>
                </c:pt>
                <c:pt idx="852" formatCode="0.00E+00">
                  <c:v>8.2542015038037544E-5</c:v>
                </c:pt>
                <c:pt idx="853" formatCode="0.00E+00">
                  <c:v>8.2349074357396468E-5</c:v>
                </c:pt>
                <c:pt idx="854" formatCode="0.00E+00">
                  <c:v>8.2156809349154459E-5</c:v>
                </c:pt>
                <c:pt idx="855" formatCode="0.00E+00">
                  <c:v>8.1965216862224296E-5</c:v>
                </c:pt>
                <c:pt idx="856" formatCode="0.00E+00">
                  <c:v>8.1774293763867581E-5</c:v>
                </c:pt>
                <c:pt idx="857" formatCode="0.00E+00">
                  <c:v>8.1584036939563235E-5</c:v>
                </c:pt>
                <c:pt idx="858" formatCode="0.00E+00">
                  <c:v>8.1394443292883765E-5</c:v>
                </c:pt>
                <c:pt idx="859" formatCode="0.00E+00">
                  <c:v>8.1205509745366379E-5</c:v>
                </c:pt>
                <c:pt idx="860" formatCode="0.00E+00">
                  <c:v>8.10172332363908E-5</c:v>
                </c:pt>
                <c:pt idx="861" formatCode="0.00E+00">
                  <c:v>8.0829610723053789E-5</c:v>
                </c:pt>
                <c:pt idx="862" formatCode="0.00E+00">
                  <c:v>8.0642639180045526E-5</c:v>
                </c:pt>
                <c:pt idx="863" formatCode="0.00E+00">
                  <c:v>8.0456315599529912E-5</c:v>
                </c:pt>
                <c:pt idx="864" formatCode="0.00E+00">
                  <c:v>8.0270636991020548E-5</c:v>
                </c:pt>
                <c:pt idx="865" formatCode="0.00E+00">
                  <c:v>8.0085600381264835E-5</c:v>
                </c:pt>
                <c:pt idx="866" formatCode="0.00E+00">
                  <c:v>7.9901202814120607E-5</c:v>
                </c:pt>
                <c:pt idx="867" formatCode="0.00E+00">
                  <c:v>7.9717441350441351E-5</c:v>
                </c:pt>
                <c:pt idx="868" formatCode="0.00E+00">
                  <c:v>7.9534313067956949E-5</c:v>
                </c:pt>
                <c:pt idx="869" formatCode="0.00E+00">
                  <c:v>7.9351815061159508E-5</c:v>
                </c:pt>
                <c:pt idx="870" formatCode="0.00E+00">
                  <c:v>7.9169944441186797E-5</c:v>
                </c:pt>
                <c:pt idx="871" formatCode="0.00E+00">
                  <c:v>7.8988698335707495E-5</c:v>
                </c:pt>
                <c:pt idx="872" formatCode="0.00E+00">
                  <c:v>7.88080738888094E-5</c:v>
                </c:pt>
                <c:pt idx="873" formatCode="0.00E+00">
                  <c:v>7.8628068260885395E-5</c:v>
                </c:pt>
                <c:pt idx="874" formatCode="0.00E+00">
                  <c:v>7.8448678628523634E-5</c:v>
                </c:pt>
                <c:pt idx="875" formatCode="0.00E+00">
                  <c:v>7.8269902184394403E-5</c:v>
                </c:pt>
                <c:pt idx="876" formatCode="0.00E+00">
                  <c:v>7.8091736137142923E-5</c:v>
                </c:pt>
                <c:pt idx="877" formatCode="0.00E+00">
                  <c:v>7.7914177711278012E-5</c:v>
                </c:pt>
                <c:pt idx="878" formatCode="0.00E+00">
                  <c:v>7.773722414706631E-5</c:v>
                </c:pt>
                <c:pt idx="879" formatCode="0.00E+00">
                  <c:v>7.7560872700422611E-5</c:v>
                </c:pt>
                <c:pt idx="880" formatCode="0.00E+00">
                  <c:v>7.7385120642806324E-5</c:v>
                </c:pt>
                <c:pt idx="881" formatCode="0.00E+00">
                  <c:v>7.7209965261112995E-5</c:v>
                </c:pt>
                <c:pt idx="882" formatCode="0.00E+00">
                  <c:v>7.7035403857572462E-5</c:v>
                </c:pt>
                <c:pt idx="883" formatCode="0.00E+00">
                  <c:v>7.6861433749642033E-5</c:v>
                </c:pt>
                <c:pt idx="884" formatCode="0.00E+00">
                  <c:v>7.6688052269905995E-5</c:v>
                </c:pt>
                <c:pt idx="885" formatCode="0.00E+00">
                  <c:v>7.6515256765972506E-5</c:v>
                </c:pt>
                <c:pt idx="886" formatCode="0.00E+00">
                  <c:v>7.6343044600371503E-5</c:v>
                </c:pt>
                <c:pt idx="887" formatCode="0.00E+00">
                  <c:v>7.6171413150454806E-5</c:v>
                </c:pt>
                <c:pt idx="888" formatCode="0.00E+00">
                  <c:v>7.6000359808296253E-5</c:v>
                </c:pt>
                <c:pt idx="889" formatCode="0.00E+00">
                  <c:v>7.5829881980592206E-5</c:v>
                </c:pt>
                <c:pt idx="890" formatCode="0.00E+00">
                  <c:v>7.5659977088563828E-5</c:v>
                </c:pt>
                <c:pt idx="891" formatCode="0.00E+00">
                  <c:v>7.5490642567859094E-5</c:v>
                </c:pt>
                <c:pt idx="892" formatCode="0.00E+00">
                  <c:v>7.5321875868456802E-5</c:v>
                </c:pt>
                <c:pt idx="893" formatCode="0.00E+00">
                  <c:v>7.51536744545694E-5</c:v>
                </c:pt>
                <c:pt idx="894" formatCode="0.00E+00">
                  <c:v>7.4986035804548606E-5</c:v>
                </c:pt>
                <c:pt idx="895" formatCode="0.00E+00">
                  <c:v>7.4818957410790609E-5</c:v>
                </c:pt>
                <c:pt idx="896" formatCode="0.00E+00">
                  <c:v>7.4652436779642907E-5</c:v>
                </c:pt>
                <c:pt idx="897" formatCode="0.00E+00">
                  <c:v>7.4486471431310498E-5</c:v>
                </c:pt>
                <c:pt idx="898" formatCode="0.00E+00">
                  <c:v>7.4321058899763385E-5</c:v>
                </c:pt>
                <c:pt idx="899" formatCode="0.00E+00">
                  <c:v>7.4156196732646354E-5</c:v>
                </c:pt>
                <c:pt idx="900" formatCode="0.00E+00">
                  <c:v>7.3991882491186305E-5</c:v>
                </c:pt>
                <c:pt idx="901" formatCode="0.00E+00">
                  <c:v>7.3828113750103749E-5</c:v>
                </c:pt>
                <c:pt idx="902" formatCode="0.00E+00">
                  <c:v>7.3664888097522014E-5</c:v>
                </c:pt>
                <c:pt idx="903" formatCode="0.00E+00">
                  <c:v>7.3502203134879457E-5</c:v>
                </c:pt>
                <c:pt idx="904" formatCode="0.00E+00">
                  <c:v>7.3340056476840104E-5</c:v>
                </c:pt>
                <c:pt idx="905" formatCode="0.00E+00">
                  <c:v>7.3178445751207995E-5</c:v>
                </c:pt>
                <c:pt idx="906" formatCode="0.00E+00">
                  <c:v>7.301736859883911E-5</c:v>
                </c:pt>
                <c:pt idx="907" formatCode="0.00E+00">
                  <c:v>7.2856822673555182E-5</c:v>
                </c:pt>
                <c:pt idx="908" formatCode="0.00E+00">
                  <c:v>7.2696805642059328E-5</c:v>
                </c:pt>
                <c:pt idx="909" formatCode="0.00E+00">
                  <c:v>7.2537315183850414E-5</c:v>
                </c:pt>
                <c:pt idx="910" formatCode="0.00E+00">
                  <c:v>7.2378348991139133E-5</c:v>
                </c:pt>
                <c:pt idx="911" formatCode="0.00E+00">
                  <c:v>7.2219904768765111E-5</c:v>
                </c:pt>
                <c:pt idx="912" formatCode="0.00E+00">
                  <c:v>7.2061980234113348E-5</c:v>
                </c:pt>
                <c:pt idx="913" formatCode="0.00E+00">
                  <c:v>7.1904573117031665E-5</c:v>
                </c:pt>
                <c:pt idx="914" formatCode="0.00E+00">
                  <c:v>7.1747681159750609E-5</c:v>
                </c:pt>
                <c:pt idx="915" formatCode="0.00E+00">
                  <c:v>7.1591302116801126E-5</c:v>
                </c:pt>
                <c:pt idx="916" formatCode="0.00E+00">
                  <c:v>7.1435433754934988E-5</c:v>
                </c:pt>
                <c:pt idx="917" formatCode="0.00E+00">
                  <c:v>7.1280073853044674E-5</c:v>
                </c:pt>
                <c:pt idx="918" formatCode="0.00E+00">
                  <c:v>7.1125220202084303E-5</c:v>
                </c:pt>
                <c:pt idx="919" formatCode="0.00E+00">
                  <c:v>7.0970870604991412E-5</c:v>
                </c:pt>
                <c:pt idx="920" formatCode="0.00E+00">
                  <c:v>7.081702287660901E-5</c:v>
                </c:pt>
                <c:pt idx="921" formatCode="0.00E+00">
                  <c:v>7.0663674843607561E-5</c:v>
                </c:pt>
                <c:pt idx="922" formatCode="0.00E+00">
                  <c:v>7.0510824344408924E-5</c:v>
                </c:pt>
                <c:pt idx="923" formatCode="0.00E+00">
                  <c:v>7.0358469229110502E-5</c:v>
                </c:pt>
                <c:pt idx="924" formatCode="0.00E+00">
                  <c:v>7.0206607359408614E-5</c:v>
                </c:pt>
                <c:pt idx="925" formatCode="0.00E+00">
                  <c:v>7.0055236608524365E-5</c:v>
                </c:pt>
                <c:pt idx="926" formatCode="0.00E+00">
                  <c:v>6.9904354861128899E-5</c:v>
                </c:pt>
                <c:pt idx="927" formatCode="0.00E+00">
                  <c:v>6.9753960013269178E-5</c:v>
                </c:pt>
                <c:pt idx="928" formatCode="0.00E+00">
                  <c:v>6.9604049972295134E-5</c:v>
                </c:pt>
                <c:pt idx="929" formatCode="0.00E+00">
                  <c:v>6.9454622656787109E-5</c:v>
                </c:pt>
                <c:pt idx="930" formatCode="0.00E+00">
                  <c:v>6.9305675996482506E-5</c:v>
                </c:pt>
                <c:pt idx="931" formatCode="0.00E+00">
                  <c:v>6.9157207932205364E-5</c:v>
                </c:pt>
                <c:pt idx="932" formatCode="0.00E+00">
                  <c:v>6.900921641579421E-5</c:v>
                </c:pt>
                <c:pt idx="933" formatCode="0.00E+00">
                  <c:v>6.8861699410032403E-5</c:v>
                </c:pt>
                <c:pt idx="934" formatCode="0.00E+00">
                  <c:v>6.8714654888577117E-5</c:v>
                </c:pt>
                <c:pt idx="935" formatCode="0.00E+00">
                  <c:v>6.8568080835889873E-5</c:v>
                </c:pt>
                <c:pt idx="936" formatCode="0.00E+00">
                  <c:v>6.8421975247168505E-5</c:v>
                </c:pt>
                <c:pt idx="937" formatCode="0.00E+00">
                  <c:v>6.827633612827732E-5</c:v>
                </c:pt>
                <c:pt idx="938" formatCode="0.00E+00">
                  <c:v>6.8131161495679597E-5</c:v>
                </c:pt>
                <c:pt idx="939" formatCode="0.00E+00">
                  <c:v>6.7986449376370719E-5</c:v>
                </c:pt>
                <c:pt idx="940" formatCode="0.00E+00">
                  <c:v>6.7842197807809715E-5</c:v>
                </c:pt>
                <c:pt idx="941" formatCode="0.00E+00">
                  <c:v>6.7698404837853617E-5</c:v>
                </c:pt>
                <c:pt idx="942" formatCode="0.00E+00">
                  <c:v>6.7555068524691522E-5</c:v>
                </c:pt>
                <c:pt idx="943" formatCode="0.00E+00">
                  <c:v>6.7412186936779517E-5</c:v>
                </c:pt>
                <c:pt idx="944" formatCode="0.00E+00">
                  <c:v>6.7269758152773494E-5</c:v>
                </c:pt>
                <c:pt idx="945" formatCode="0.00E+00">
                  <c:v>6.7127780261467304E-5</c:v>
                </c:pt>
                <c:pt idx="946" formatCode="0.00E+00">
                  <c:v>6.6986251361726896E-5</c:v>
                </c:pt>
                <c:pt idx="947" formatCode="0.00E+00">
                  <c:v>6.6845169562426709E-5</c:v>
                </c:pt>
                <c:pt idx="948" formatCode="0.00E+00">
                  <c:v>6.6704532982388005E-5</c:v>
                </c:pt>
                <c:pt idx="949" formatCode="0.00E+00">
                  <c:v>6.6564339750314113E-5</c:v>
                </c:pt>
                <c:pt idx="950" formatCode="0.00E+00">
                  <c:v>6.6424588004729813E-5</c:v>
                </c:pt>
                <c:pt idx="951" formatCode="0.00E+00">
                  <c:v>6.628527589391891E-5</c:v>
                </c:pt>
                <c:pt idx="952" formatCode="0.00E+00">
                  <c:v>6.6146401575862312E-5</c:v>
                </c:pt>
                <c:pt idx="953" formatCode="0.00E+00">
                  <c:v>6.6007963218178768E-5</c:v>
                </c:pt>
                <c:pt idx="954" formatCode="0.00E+00">
                  <c:v>6.5869958998062509E-5</c:v>
                </c:pt>
                <c:pt idx="955" formatCode="0.00E+00">
                  <c:v>6.5732387102224814E-5</c:v>
                </c:pt>
                <c:pt idx="956" formatCode="0.00E+00">
                  <c:v>6.5595245726833329E-5</c:v>
                </c:pt>
                <c:pt idx="957" formatCode="0.00E+00">
                  <c:v>6.5458533077453933E-5</c:v>
                </c:pt>
                <c:pt idx="958" formatCode="0.00E+00">
                  <c:v>6.5322247368991565E-5</c:v>
                </c:pt>
                <c:pt idx="959" formatCode="0.00E+00">
                  <c:v>6.5186386825631364E-5</c:v>
                </c:pt>
                <c:pt idx="960" formatCode="0.00E+00">
                  <c:v>6.5050949680781723E-5</c:v>
                </c:pt>
                <c:pt idx="961" formatCode="0.00E+00">
                  <c:v>6.4915934177017112E-5</c:v>
                </c:pt>
                <c:pt idx="962" formatCode="0.00E+00">
                  <c:v>6.4781338566019406E-5</c:v>
                </c:pt>
                <c:pt idx="963" formatCode="0.00E+00">
                  <c:v>6.4647161108523637E-5</c:v>
                </c:pt>
                <c:pt idx="964" formatCode="0.00E+00">
                  <c:v>6.4513400074259769E-5</c:v>
                </c:pt>
                <c:pt idx="965" formatCode="0.00E+00">
                  <c:v>6.4380053741898034E-5</c:v>
                </c:pt>
                <c:pt idx="966" formatCode="0.00E+00">
                  <c:v>6.4247120398993194E-5</c:v>
                </c:pt>
                <c:pt idx="967" formatCode="0.00E+00">
                  <c:v>6.4114598341930083E-5</c:v>
                </c:pt>
                <c:pt idx="968" formatCode="0.00E+00">
                  <c:v>6.398248587586775E-5</c:v>
                </c:pt>
                <c:pt idx="969" formatCode="0.00E+00">
                  <c:v>6.3850781314686973E-5</c:v>
                </c:pt>
                <c:pt idx="970" formatCode="0.00E+00">
                  <c:v>6.3719482980935198E-5</c:v>
                </c:pt>
                <c:pt idx="971" formatCode="0.00E+00">
                  <c:v>6.3588589205773434E-5</c:v>
                </c:pt>
                <c:pt idx="972" formatCode="0.00E+00">
                  <c:v>6.3458098328924025E-5</c:v>
                </c:pt>
                <c:pt idx="973" formatCode="0.00E+00">
                  <c:v>6.3328008698616725E-5</c:v>
                </c:pt>
                <c:pt idx="974" formatCode="0.00E+00">
                  <c:v>6.3198318671536994E-5</c:v>
                </c:pt>
                <c:pt idx="975" formatCode="0.00E+00">
                  <c:v>6.3069026612774812E-5</c:v>
                </c:pt>
                <c:pt idx="976" formatCode="0.00E+00">
                  <c:v>6.2940130895772103E-5</c:v>
                </c:pt>
                <c:pt idx="977" formatCode="0.00E+00">
                  <c:v>6.2811629902272031E-5</c:v>
                </c:pt>
                <c:pt idx="978" formatCode="0.00E+00">
                  <c:v>6.2683522022267802E-5</c:v>
                </c:pt>
                <c:pt idx="979" formatCode="0.00E+00">
                  <c:v>6.2555805653953408E-5</c:v>
                </c:pt>
                <c:pt idx="980" formatCode="0.00E+00">
                  <c:v>6.2428479203672504E-5</c:v>
                </c:pt>
                <c:pt idx="981" formatCode="0.00E+00">
                  <c:v>6.2301541085868519E-5</c:v>
                </c:pt>
                <c:pt idx="982" formatCode="0.00E+00">
                  <c:v>6.2174989723036387E-5</c:v>
                </c:pt>
                <c:pt idx="983" formatCode="0.00E+00">
                  <c:v>6.2048823545672303E-5</c:v>
                </c:pt>
                <c:pt idx="984" formatCode="0.00E+00">
                  <c:v>6.1923040992226442E-5</c:v>
                </c:pt>
                <c:pt idx="985" formatCode="0.00E+00">
                  <c:v>6.1797640509053203E-5</c:v>
                </c:pt>
                <c:pt idx="986" formatCode="0.00E+00">
                  <c:v>6.1672620550364324E-5</c:v>
                </c:pt>
                <c:pt idx="987" formatCode="0.00E+00">
                  <c:v>6.1547979578180506E-5</c:v>
                </c:pt>
                <c:pt idx="988" formatCode="0.00E+00">
                  <c:v>6.1423716062284904E-5</c:v>
                </c:pt>
                <c:pt idx="989" formatCode="0.00E+00">
                  <c:v>6.1299828480175506E-5</c:v>
                </c:pt>
                <c:pt idx="990" formatCode="0.00E+00">
                  <c:v>6.117631531701852E-5</c:v>
                </c:pt>
                <c:pt idx="991" formatCode="0.00E+00">
                  <c:v>6.1053175065602599E-5</c:v>
                </c:pt>
                <c:pt idx="992" formatCode="0.00E+00">
                  <c:v>6.0930406226292534E-5</c:v>
                </c:pt>
                <c:pt idx="993" formatCode="0.00E+00">
                  <c:v>6.0808007306983223E-5</c:v>
                </c:pt>
                <c:pt idx="994" formatCode="0.00E+00">
                  <c:v>6.0685976823055114E-5</c:v>
                </c:pt>
                <c:pt idx="995" formatCode="0.00E+00">
                  <c:v>6.0564313297328935E-5</c:v>
                </c:pt>
                <c:pt idx="996" formatCode="0.00E+00">
                  <c:v>6.0443015260020309E-5</c:v>
                </c:pt>
                <c:pt idx="997" formatCode="0.00E+00">
                  <c:v>6.0322081248696643E-5</c:v>
                </c:pt>
                <c:pt idx="998" formatCode="0.00E+00">
                  <c:v>6.0201509808231541E-5</c:v>
                </c:pt>
                <c:pt idx="999" formatCode="0.00E+00">
                  <c:v>6.0081299490762522E-5</c:v>
                </c:pt>
                <c:pt idx="1000" formatCode="0.00E+00">
                  <c:v>5.9961448855647025E-5</c:v>
                </c:pt>
                <c:pt idx="1001" formatCode="0.00E+00">
                  <c:v>5.9841956469417813E-5</c:v>
                </c:pt>
                <c:pt idx="1002" formatCode="0.00E+00">
                  <c:v>5.9722820905743489E-5</c:v>
                </c:pt>
                <c:pt idx="1003" formatCode="0.00E+00">
                  <c:v>5.9604040745381421E-5</c:v>
                </c:pt>
                <c:pt idx="1004" formatCode="0.00E+00">
                  <c:v>5.9485614576140173E-5</c:v>
                </c:pt>
                <c:pt idx="1005" formatCode="0.00E+00">
                  <c:v>5.9367540992833934E-5</c:v>
                </c:pt>
                <c:pt idx="1006" formatCode="0.00E+00">
                  <c:v>5.9249818597242198E-5</c:v>
                </c:pt>
                <c:pt idx="1007" formatCode="0.00E+00">
                  <c:v>5.9132445998069519E-5</c:v>
                </c:pt>
                <c:pt idx="1008" formatCode="0.00E+00">
                  <c:v>5.9015421810902E-5</c:v>
                </c:pt>
                <c:pt idx="1009" formatCode="0.00E+00">
                  <c:v>5.889874465816774E-5</c:v>
                </c:pt>
                <c:pt idx="1010" formatCode="0.00E+00">
                  <c:v>5.8782413169097562E-5</c:v>
                </c:pt>
                <c:pt idx="1011" formatCode="0.00E+00">
                  <c:v>5.866642597968204E-5</c:v>
                </c:pt>
                <c:pt idx="1012" formatCode="0.00E+00">
                  <c:v>5.8550781732633873E-5</c:v>
                </c:pt>
                <c:pt idx="1013" formatCode="0.00E+00">
                  <c:v>5.8435479077346952E-5</c:v>
                </c:pt>
                <c:pt idx="1014" formatCode="0.00E+00">
                  <c:v>5.8320516669857001E-5</c:v>
                </c:pt>
                <c:pt idx="1015" formatCode="0.00E+00">
                  <c:v>5.8205893172803414E-5</c:v>
                </c:pt>
                <c:pt idx="1016" formatCode="0.00E+00">
                  <c:v>5.8091607255389003E-5</c:v>
                </c:pt>
                <c:pt idx="1017" formatCode="0.00E+00">
                  <c:v>5.7977657593341973E-5</c:v>
                </c:pt>
                <c:pt idx="1018" formatCode="0.00E+00">
                  <c:v>5.7864042868877705E-5</c:v>
                </c:pt>
                <c:pt idx="1019" formatCode="0.00E+00">
                  <c:v>5.7750761770660834E-5</c:v>
                </c:pt>
                <c:pt idx="1020" formatCode="0.00E+00">
                  <c:v>5.7637812993766923E-5</c:v>
                </c:pt>
                <c:pt idx="1021" formatCode="0.00E+00">
                  <c:v>5.7525195239644834E-5</c:v>
                </c:pt>
                <c:pt idx="1022" formatCode="0.00E+00">
                  <c:v>5.741290721608032E-5</c:v>
                </c:pt>
                <c:pt idx="1023" formatCode="0.00E+00">
                  <c:v>5.730094763715734E-5</c:v>
                </c:pt>
                <c:pt idx="1024" formatCode="0.00E+00">
                  <c:v>5.7189315223223091E-5</c:v>
                </c:pt>
                <c:pt idx="1025" formatCode="0.00E+00">
                  <c:v>5.7078008700850097E-5</c:v>
                </c:pt>
                <c:pt idx="1026" formatCode="0.00E+00">
                  <c:v>5.6967026802800951E-5</c:v>
                </c:pt>
                <c:pt idx="1027" formatCode="0.00E+00">
                  <c:v>5.6856368267990504E-5</c:v>
                </c:pt>
                <c:pt idx="1028" formatCode="0.00E+00">
                  <c:v>5.6746031841452816E-5</c:v>
                </c:pt>
                <c:pt idx="1029" formatCode="0.00E+00">
                  <c:v>5.6636016274302392E-5</c:v>
                </c:pt>
                <c:pt idx="1030" formatCode="0.00E+00">
                  <c:v>5.6526320323701524E-5</c:v>
                </c:pt>
                <c:pt idx="1031" formatCode="0.00E+00">
                  <c:v>5.6416942752823632E-5</c:v>
                </c:pt>
                <c:pt idx="1032" formatCode="0.00E+00">
                  <c:v>5.6307882330818991E-5</c:v>
                </c:pt>
                <c:pt idx="1033" formatCode="0.00E+00">
                  <c:v>5.6199137832780144E-5</c:v>
                </c:pt>
                <c:pt idx="1034" formatCode="0.00E+00">
                  <c:v>5.6090708039706936E-5</c:v>
                </c:pt>
                <c:pt idx="1035" formatCode="0.00E+00">
                  <c:v>5.5982591738473271E-5</c:v>
                </c:pt>
                <c:pt idx="1036" formatCode="0.00E+00">
                  <c:v>5.5874787721792411E-5</c:v>
                </c:pt>
                <c:pt idx="1037" formatCode="0.00E+00">
                  <c:v>5.5767294788183586E-5</c:v>
                </c:pt>
                <c:pt idx="1038" formatCode="0.00E+00">
                  <c:v>5.566011174193855E-5</c:v>
                </c:pt>
                <c:pt idx="1039" formatCode="0.00E+00">
                  <c:v>5.5553237393088384E-5</c:v>
                </c:pt>
                <c:pt idx="1040" formatCode="0.00E+00">
                  <c:v>5.5446670557370004E-5</c:v>
                </c:pt>
                <c:pt idx="1041" formatCode="0.00E+00">
                  <c:v>5.5340410056194372E-5</c:v>
                </c:pt>
                <c:pt idx="1042" formatCode="0.00E+00">
                  <c:v>5.5234454716612413E-5</c:v>
                </c:pt>
                <c:pt idx="1043" formatCode="0.00E+00">
                  <c:v>5.5128803371284087E-5</c:v>
                </c:pt>
                <c:pt idx="1044" formatCode="0.00E+00">
                  <c:v>5.5023454858446025E-5</c:v>
                </c:pt>
                <c:pt idx="1045" formatCode="0.00E+00">
                  <c:v>5.4918408021877995E-5</c:v>
                </c:pt>
                <c:pt idx="1046" formatCode="0.00E+00">
                  <c:v>5.4813661710873736E-5</c:v>
                </c:pt>
                <c:pt idx="1047" formatCode="0.00E+00">
                  <c:v>5.4709214780206974E-5</c:v>
                </c:pt>
                <c:pt idx="1048" formatCode="0.00E+00">
                  <c:v>5.4605066090102104E-5</c:v>
                </c:pt>
                <c:pt idx="1049" formatCode="0.00E+00">
                  <c:v>5.4501214506202201E-5</c:v>
                </c:pt>
                <c:pt idx="1050" formatCode="0.00E+00">
                  <c:v>5.4397658899537925E-5</c:v>
                </c:pt>
                <c:pt idx="1051" formatCode="0.00E+00">
                  <c:v>5.4294398146496884E-5</c:v>
                </c:pt>
                <c:pt idx="1052" formatCode="0.00E+00">
                  <c:v>5.4191431128794025E-5</c:v>
                </c:pt>
                <c:pt idx="1053" formatCode="0.00E+00">
                  <c:v>5.4088756733440126E-5</c:v>
                </c:pt>
                <c:pt idx="1054" formatCode="0.00E+00">
                  <c:v>5.398637385271307E-5</c:v>
                </c:pt>
                <c:pt idx="1055" formatCode="0.00E+00">
                  <c:v>5.3884281384126402E-5</c:v>
                </c:pt>
                <c:pt idx="1056" formatCode="0.00E+00">
                  <c:v>5.3782478230400973E-5</c:v>
                </c:pt>
                <c:pt idx="1057" formatCode="0.00E+00">
                  <c:v>5.3680963299434734E-5</c:v>
                </c:pt>
                <c:pt idx="1058" formatCode="0.00E+00">
                  <c:v>5.3579735504274086E-5</c:v>
                </c:pt>
                <c:pt idx="1059" formatCode="0.00E+00">
                  <c:v>5.3478793763084096E-5</c:v>
                </c:pt>
                <c:pt idx="1060" formatCode="0.00E+00">
                  <c:v>5.3378136999119808E-5</c:v>
                </c:pt>
                <c:pt idx="1061" formatCode="0.00E+00">
                  <c:v>5.327776414069748E-5</c:v>
                </c:pt>
                <c:pt idx="1062" formatCode="0.00E+00">
                  <c:v>5.317767412116685E-5</c:v>
                </c:pt>
                <c:pt idx="1063" formatCode="0.00E+00">
                  <c:v>5.3077865878881101E-5</c:v>
                </c:pt>
                <c:pt idx="1064" formatCode="0.00E+00">
                  <c:v>5.2978338357171193E-5</c:v>
                </c:pt>
                <c:pt idx="1065" formatCode="0.00E+00">
                  <c:v>5.2879090504314932E-5</c:v>
                </c:pt>
                <c:pt idx="1066" formatCode="0.00E+00">
                  <c:v>5.2780121273511882E-5</c:v>
                </c:pt>
                <c:pt idx="1067" formatCode="0.00E+00">
                  <c:v>5.2681429622853785E-5</c:v>
                </c:pt>
                <c:pt idx="1068" formatCode="0.00E+00">
                  <c:v>5.2583014515298551E-5</c:v>
                </c:pt>
                <c:pt idx="1069" formatCode="0.00E+00">
                  <c:v>5.2484874918642175E-5</c:v>
                </c:pt>
                <c:pt idx="1070" formatCode="0.00E+00">
                  <c:v>5.2387009805491825E-5</c:v>
                </c:pt>
                <c:pt idx="1071" formatCode="0.00E+00">
                  <c:v>5.2289418153239181E-5</c:v>
                </c:pt>
                <c:pt idx="1072" formatCode="0.00E+00">
                  <c:v>5.2192098944033947E-5</c:v>
                </c:pt>
                <c:pt idx="1073" formatCode="0.00E+00">
                  <c:v>5.2095051164756109E-5</c:v>
                </c:pt>
                <c:pt idx="1074" formatCode="0.00E+00">
                  <c:v>5.1998273806991402E-5</c:v>
                </c:pt>
                <c:pt idx="1075" formatCode="0.00E+00">
                  <c:v>5.19017658670031E-5</c:v>
                </c:pt>
                <c:pt idx="1076" formatCode="0.00E+00">
                  <c:v>5.1805526345708429E-5</c:v>
                </c:pt>
                <c:pt idx="1077" formatCode="0.00E+00">
                  <c:v>5.1709554248649989E-5</c:v>
                </c:pt>
                <c:pt idx="1078" formatCode="0.00E+00">
                  <c:v>5.1613848585971967E-5</c:v>
                </c:pt>
                <c:pt idx="1079" formatCode="0.00E+00">
                  <c:v>5.1518408372394301E-5</c:v>
                </c:pt>
                <c:pt idx="1080" formatCode="0.00E+00">
                  <c:v>5.1423232627186745E-5</c:v>
                </c:pt>
                <c:pt idx="1081" formatCode="0.00E+00">
                  <c:v>5.1328320374143725E-5</c:v>
                </c:pt>
                <c:pt idx="1082" formatCode="0.00E+00">
                  <c:v>5.1233670641560124E-5</c:v>
                </c:pt>
                <c:pt idx="1083" formatCode="0.00E+00">
                  <c:v>5.1139282462205799E-5</c:v>
                </c:pt>
                <c:pt idx="1084" formatCode="0.00E+00">
                  <c:v>5.1045154873300799E-5</c:v>
                </c:pt>
                <c:pt idx="1085" formatCode="0.00E+00">
                  <c:v>5.0951286916491E-5</c:v>
                </c:pt>
                <c:pt idx="1086" formatCode="0.00E+00">
                  <c:v>5.08576776378237E-5</c:v>
                </c:pt>
                <c:pt idx="1087" formatCode="0.00E+00">
                  <c:v>5.0764326087723254E-5</c:v>
                </c:pt>
                <c:pt idx="1088" formatCode="0.00E+00">
                  <c:v>5.0671231320967294E-5</c:v>
                </c:pt>
                <c:pt idx="1089" formatCode="0.00E+00">
                  <c:v>5.0578392396662597E-5</c:v>
                </c:pt>
                <c:pt idx="1090" formatCode="0.00E+00">
                  <c:v>5.0485808378221413E-5</c:v>
                </c:pt>
                <c:pt idx="1091" formatCode="0.00E+00">
                  <c:v>5.0393478333337834E-5</c:v>
                </c:pt>
                <c:pt idx="1092" formatCode="0.00E+00">
                  <c:v>5.0301401333963653E-5</c:v>
                </c:pt>
                <c:pt idx="1093" formatCode="0.00E+00">
                  <c:v>5.0209576456286324E-5</c:v>
                </c:pt>
                <c:pt idx="1094" formatCode="0.00E+00">
                  <c:v>5.0118002780704896E-5</c:v>
                </c:pt>
                <c:pt idx="1095" formatCode="0.00E+00">
                  <c:v>5.002667939180752E-5</c:v>
                </c:pt>
                <c:pt idx="1096" formatCode="0.00E+00">
                  <c:v>4.9935605378347578E-5</c:v>
                </c:pt>
                <c:pt idx="1097" formatCode="0.00E+00">
                  <c:v>4.9844779833222458E-5</c:v>
                </c:pt>
                <c:pt idx="1098" formatCode="0.00E+00">
                  <c:v>4.9754201853449759E-5</c:v>
                </c:pt>
                <c:pt idx="1099" formatCode="0.00E+00">
                  <c:v>4.9663870540144835E-5</c:v>
                </c:pt>
                <c:pt idx="1100" formatCode="0.00E+00">
                  <c:v>4.957378499849994E-5</c:v>
                </c:pt>
                <c:pt idx="1101" formatCode="0.00E+00">
                  <c:v>4.9483944337760232E-5</c:v>
                </c:pt>
                <c:pt idx="1102" formatCode="0.00E+00">
                  <c:v>4.9394347671202878E-5</c:v>
                </c:pt>
                <c:pt idx="1103" formatCode="0.00E+00">
                  <c:v>4.9304994116114997E-5</c:v>
                </c:pt>
                <c:pt idx="1104" formatCode="0.00E+00">
                  <c:v>4.9215882793771104E-5</c:v>
                </c:pt>
                <c:pt idx="1105" formatCode="0.00E+00">
                  <c:v>4.9127012829413502E-5</c:v>
                </c:pt>
                <c:pt idx="1106" formatCode="0.00E+00">
                  <c:v>4.9038383352228183E-5</c:v>
                </c:pt>
                <c:pt idx="1107" formatCode="0.00E+00">
                  <c:v>4.8949993495325323E-5</c:v>
                </c:pt>
                <c:pt idx="1108" formatCode="0.00E+00">
                  <c:v>4.8861842395717986E-5</c:v>
                </c:pt>
                <c:pt idx="1109" formatCode="0.00E+00">
                  <c:v>4.877392919430043E-5</c:v>
                </c:pt>
                <c:pt idx="1110" formatCode="0.00E+00">
                  <c:v>4.8686253035827034E-5</c:v>
                </c:pt>
                <c:pt idx="1111" formatCode="0.00E+00">
                  <c:v>4.8598813068892004E-5</c:v>
                </c:pt>
                <c:pt idx="1112" formatCode="0.00E+00">
                  <c:v>4.8511608445909389E-5</c:v>
                </c:pt>
                <c:pt idx="1113" formatCode="0.00E+00">
                  <c:v>4.8424638323090534E-5</c:v>
                </c:pt>
                <c:pt idx="1114" formatCode="0.00E+00">
                  <c:v>4.8337901860425974E-5</c:v>
                </c:pt>
                <c:pt idx="1115" formatCode="0.00E+00">
                  <c:v>4.8251398221662896E-5</c:v>
                </c:pt>
                <c:pt idx="1116" formatCode="0.00E+00">
                  <c:v>4.8165126574287303E-5</c:v>
                </c:pt>
                <c:pt idx="1117" formatCode="0.00E+00">
                  <c:v>4.8079086089502102E-5</c:v>
                </c:pt>
                <c:pt idx="1118" formatCode="0.00E+00">
                  <c:v>4.7993275942208508E-5</c:v>
                </c:pt>
                <c:pt idx="1119" formatCode="0.00E+00">
                  <c:v>4.7907695310984584E-5</c:v>
                </c:pt>
                <c:pt idx="1120" formatCode="0.00E+00">
                  <c:v>4.7822343378068022E-5</c:v>
                </c:pt>
                <c:pt idx="1121" formatCode="0.00E+00">
                  <c:v>4.7737219329334575E-5</c:v>
                </c:pt>
                <c:pt idx="1122" formatCode="0.00E+00">
                  <c:v>4.765232235427907E-5</c:v>
                </c:pt>
                <c:pt idx="1123" formatCode="0.00E+00">
                  <c:v>4.7567651645997248E-5</c:v>
                </c:pt>
                <c:pt idx="1124" formatCode="0.00E+00">
                  <c:v>4.7483206401164734E-5</c:v>
                </c:pt>
                <c:pt idx="1125" formatCode="0.00E+00">
                  <c:v>4.7398985820020081E-5</c:v>
                </c:pt>
                <c:pt idx="1126" formatCode="0.00E+00">
                  <c:v>4.7314989106343719E-5</c:v>
                </c:pt>
                <c:pt idx="1127" formatCode="0.00E+00">
                  <c:v>4.7231215467440414E-5</c:v>
                </c:pt>
                <c:pt idx="1128" formatCode="0.00E+00">
                  <c:v>4.7147664114121255E-5</c:v>
                </c:pt>
                <c:pt idx="1129" formatCode="0.00E+00">
                  <c:v>4.7064334260682578E-5</c:v>
                </c:pt>
                <c:pt idx="1130" formatCode="0.00E+00">
                  <c:v>4.6981225124890283E-5</c:v>
                </c:pt>
                <c:pt idx="1131" formatCode="0.00E+00">
                  <c:v>4.6898335927959512E-5</c:v>
                </c:pt>
                <c:pt idx="1132" formatCode="0.00E+00">
                  <c:v>4.6815665894537825E-5</c:v>
                </c:pt>
                <c:pt idx="1133" formatCode="0.00E+00">
                  <c:v>4.6733214252685575E-5</c:v>
                </c:pt>
                <c:pt idx="1134" formatCode="0.00E+00">
                  <c:v>4.6650980233859098E-5</c:v>
                </c:pt>
                <c:pt idx="1135" formatCode="0.00E+00">
                  <c:v>4.6568963072892714E-5</c:v>
                </c:pt>
                <c:pt idx="1136" formatCode="0.00E+00">
                  <c:v>4.6487162007980101E-5</c:v>
                </c:pt>
                <c:pt idx="1137" formatCode="0.00E+00">
                  <c:v>4.6405576280657397E-5</c:v>
                </c:pt>
                <c:pt idx="1138" formatCode="0.00E+00">
                  <c:v>4.6324205135785378E-5</c:v>
                </c:pt>
                <c:pt idx="1139" formatCode="0.00E+00">
                  <c:v>4.624304782153182E-5</c:v>
                </c:pt>
                <c:pt idx="1140" formatCode="0.00E+00">
                  <c:v>4.6162103589353996E-5</c:v>
                </c:pt>
                <c:pt idx="1141" formatCode="0.00E+00">
                  <c:v>4.6081371693982398E-5</c:v>
                </c:pt>
                <c:pt idx="1142" formatCode="0.00E+00">
                  <c:v>4.60008513934024E-5</c:v>
                </c:pt>
                <c:pt idx="1143" formatCode="0.00E+00">
                  <c:v>4.5920541948837933E-5</c:v>
                </c:pt>
                <c:pt idx="1144" formatCode="0.00E+00">
                  <c:v>4.5840442624733823E-5</c:v>
                </c:pt>
                <c:pt idx="1145" formatCode="0.00E+00">
                  <c:v>4.5760552688739903E-5</c:v>
                </c:pt>
                <c:pt idx="1146" formatCode="0.00E+00">
                  <c:v>4.5680871411693824E-5</c:v>
                </c:pt>
                <c:pt idx="1147" formatCode="0.00E+00">
                  <c:v>4.5601398067603998E-5</c:v>
                </c:pt>
                <c:pt idx="1148" formatCode="0.00E+00">
                  <c:v>4.552213193363401E-5</c:v>
                </c:pt>
                <c:pt idx="1149" formatCode="0.00E+00">
                  <c:v>4.5443072290084602E-5</c:v>
                </c:pt>
                <c:pt idx="1150" formatCode="0.00E+00">
                  <c:v>4.5364218420379793E-5</c:v>
                </c:pt>
                <c:pt idx="1151" formatCode="0.00E+00">
                  <c:v>4.5285569611048112E-5</c:v>
                </c:pt>
                <c:pt idx="1152" formatCode="0.00E+00">
                  <c:v>4.5207125151708085E-5</c:v>
                </c:pt>
                <c:pt idx="1153" formatCode="0.00E+00">
                  <c:v>4.5128884335051482E-5</c:v>
                </c:pt>
                <c:pt idx="1154" formatCode="0.00E+00">
                  <c:v>4.5050846456827404E-5</c:v>
                </c:pt>
                <c:pt idx="1155" formatCode="0.00E+00">
                  <c:v>4.4973010815827473E-5</c:v>
                </c:pt>
                <c:pt idx="1156" formatCode="0.00E+00">
                  <c:v>4.4895376713867684E-5</c:v>
                </c:pt>
                <c:pt idx="1157" formatCode="0.00E+00">
                  <c:v>4.4817943455775873E-5</c:v>
                </c:pt>
                <c:pt idx="1158" formatCode="0.00E+00">
                  <c:v>4.4740710349373353E-5</c:v>
                </c:pt>
                <c:pt idx="1159" formatCode="0.00E+00">
                  <c:v>4.4663676705461363E-5</c:v>
                </c:pt>
                <c:pt idx="1160" formatCode="0.00E+00">
                  <c:v>4.4586841837804764E-5</c:v>
                </c:pt>
                <c:pt idx="1161" formatCode="0.00E+00">
                  <c:v>4.4510205063116924E-5</c:v>
                </c:pt>
                <c:pt idx="1162" formatCode="0.00E+00">
                  <c:v>4.4433765701044493E-5</c:v>
                </c:pt>
                <c:pt idx="1163" formatCode="0.00E+00">
                  <c:v>4.4357523074152889E-5</c:v>
                </c:pt>
                <c:pt idx="1164" formatCode="0.00E+00">
                  <c:v>4.4281476507910114E-5</c:v>
                </c:pt>
                <c:pt idx="1165" formatCode="0.00E+00">
                  <c:v>4.4205625330673183E-5</c:v>
                </c:pt>
                <c:pt idx="1166" formatCode="0.00E+00">
                  <c:v>4.4129968873671901E-5</c:v>
                </c:pt>
                <c:pt idx="1167" formatCode="0.00E+00">
                  <c:v>4.4054506470995678E-5</c:v>
                </c:pt>
                <c:pt idx="1168" formatCode="0.00E+00">
                  <c:v>4.3979237459577114E-5</c:v>
                </c:pt>
                <c:pt idx="1169" formatCode="0.00E+00">
                  <c:v>4.3904161179179302E-5</c:v>
                </c:pt>
                <c:pt idx="1170" formatCode="0.00E+00">
                  <c:v>4.3829276972379897E-5</c:v>
                </c:pt>
                <c:pt idx="1171" formatCode="0.00E+00">
                  <c:v>4.3754584184557413E-5</c:v>
                </c:pt>
                <c:pt idx="1172" formatCode="0.00E+00">
                  <c:v>4.3680082163876501E-5</c:v>
                </c:pt>
                <c:pt idx="1173" formatCode="0.00E+00">
                  <c:v>4.3605770261274387E-5</c:v>
                </c:pt>
                <c:pt idx="1174" formatCode="0.00E+00">
                  <c:v>4.3531647830446169E-5</c:v>
                </c:pt>
                <c:pt idx="1175" formatCode="0.00E+00">
                  <c:v>4.3457714227830647E-5</c:v>
                </c:pt>
                <c:pt idx="1176" formatCode="0.00E+00">
                  <c:v>4.3383968812597035E-5</c:v>
                </c:pt>
                <c:pt idx="1177" formatCode="0.00E+00">
                  <c:v>4.3310410946630617E-5</c:v>
                </c:pt>
                <c:pt idx="1178" formatCode="0.00E+00">
                  <c:v>4.3237039994518601E-5</c:v>
                </c:pt>
                <c:pt idx="1179" formatCode="0.00E+00">
                  <c:v>4.3163855323537413E-5</c:v>
                </c:pt>
                <c:pt idx="1180" formatCode="0.00E+00">
                  <c:v>4.3090856303638324E-5</c:v>
                </c:pt>
                <c:pt idx="1181" formatCode="0.00E+00">
                  <c:v>4.3018042307433483E-5</c:v>
                </c:pt>
                <c:pt idx="1182" formatCode="0.00E+00">
                  <c:v>4.2945412710183401E-5</c:v>
                </c:pt>
                <c:pt idx="1183" formatCode="0.00E+00">
                  <c:v>4.2872966889783447E-5</c:v>
                </c:pt>
                <c:pt idx="1184" formatCode="0.00E+00">
                  <c:v>4.2800704226749232E-5</c:v>
                </c:pt>
                <c:pt idx="1185" formatCode="0.00E+00">
                  <c:v>4.272862410420541E-5</c:v>
                </c:pt>
                <c:pt idx="1186" formatCode="0.00E+00">
                  <c:v>4.2656725907870583E-5</c:v>
                </c:pt>
                <c:pt idx="1187" formatCode="0.00E+00">
                  <c:v>4.2585009026045725E-5</c:v>
                </c:pt>
                <c:pt idx="1188" formatCode="0.00E+00">
                  <c:v>4.2513472849600191E-5</c:v>
                </c:pt>
                <c:pt idx="1189" formatCode="0.00E+00">
                  <c:v>4.2442116771958901E-5</c:v>
                </c:pt>
                <c:pt idx="1190" formatCode="0.00E+00">
                  <c:v>4.2370940189090389E-5</c:v>
                </c:pt>
                <c:pt idx="1191" formatCode="0.00E+00">
                  <c:v>4.2299942499492496E-5</c:v>
                </c:pt>
                <c:pt idx="1192" formatCode="0.00E+00">
                  <c:v>4.2229123104181198E-5</c:v>
                </c:pt>
                <c:pt idx="1193" formatCode="0.00E+00">
                  <c:v>4.2158481406677006E-5</c:v>
                </c:pt>
                <c:pt idx="1194" formatCode="0.00E+00">
                  <c:v>4.2088016812992439E-5</c:v>
                </c:pt>
                <c:pt idx="1195" formatCode="0.00E+00">
                  <c:v>4.201772873161991E-5</c:v>
                </c:pt>
                <c:pt idx="1196" formatCode="0.00E+00">
                  <c:v>4.1947616573519302E-5</c:v>
                </c:pt>
                <c:pt idx="1197" formatCode="0.00E+00">
                  <c:v>4.1877679752105724E-5</c:v>
                </c:pt>
                <c:pt idx="1198" formatCode="0.00E+00">
                  <c:v>4.180791768323645E-5</c:v>
                </c:pt>
                <c:pt idx="1199" formatCode="0.00E+00">
                  <c:v>4.1738329785199399E-5</c:v>
                </c:pt>
                <c:pt idx="1200" formatCode="0.00E+00">
                  <c:v>4.1668915478701623E-5</c:v>
                </c:pt>
                <c:pt idx="1201" formatCode="0.00E+00">
                  <c:v>4.1599674186855512E-5</c:v>
                </c:pt>
                <c:pt idx="1202" formatCode="0.00E+00">
                  <c:v>4.1530605335168734E-5</c:v>
                </c:pt>
                <c:pt idx="1203" formatCode="0.00E+00">
                  <c:v>4.1461708351530699E-5</c:v>
                </c:pt>
                <c:pt idx="1204" formatCode="0.00E+00">
                  <c:v>4.1392982666201834E-5</c:v>
                </c:pt>
                <c:pt idx="1205" formatCode="0.00E+00">
                  <c:v>4.1324427711801217E-5</c:v>
                </c:pt>
                <c:pt idx="1206" formatCode="0.00E+00">
                  <c:v>4.1256042923294997E-5</c:v>
                </c:pt>
                <c:pt idx="1207" formatCode="0.00E+00">
                  <c:v>4.1187827737985403E-5</c:v>
                </c:pt>
                <c:pt idx="1208" formatCode="0.00E+00">
                  <c:v>4.1119781595497813E-5</c:v>
                </c:pt>
                <c:pt idx="1209" formatCode="0.00E+00">
                  <c:v>4.1051903937770424E-5</c:v>
                </c:pt>
                <c:pt idx="1210" formatCode="0.00E+00">
                  <c:v>4.0984194209042341E-5</c:v>
                </c:pt>
                <c:pt idx="1211" formatCode="0.00E+00">
                  <c:v>4.0916651855842083E-5</c:v>
                </c:pt>
                <c:pt idx="1212" formatCode="0.00E+00">
                  <c:v>4.0849276326976303E-5</c:v>
                </c:pt>
                <c:pt idx="1213" formatCode="0.00E+00">
                  <c:v>4.0782067073519431E-5</c:v>
                </c:pt>
                <c:pt idx="1214" formatCode="0.00E+00">
                  <c:v>4.0715023548801031E-5</c:v>
                </c:pt>
                <c:pt idx="1215" formatCode="0.00E+00">
                  <c:v>4.0648145208395534E-5</c:v>
                </c:pt>
                <c:pt idx="1216" formatCode="0.00E+00">
                  <c:v>4.0581431510111785E-5</c:v>
                </c:pt>
                <c:pt idx="1217" formatCode="0.00E+00">
                  <c:v>4.0514881913979913E-5</c:v>
                </c:pt>
                <c:pt idx="1218" formatCode="0.00E+00">
                  <c:v>4.0448495882242993E-5</c:v>
                </c:pt>
                <c:pt idx="1219" formatCode="0.00E+00">
                  <c:v>4.0382272879344772E-5</c:v>
                </c:pt>
                <c:pt idx="1220" formatCode="0.00E+00">
                  <c:v>4.0316212371918748E-5</c:v>
                </c:pt>
                <c:pt idx="1221" formatCode="0.00E+00">
                  <c:v>4.0250313828778071E-5</c:v>
                </c:pt>
                <c:pt idx="1222" formatCode="0.00E+00">
                  <c:v>4.0184576720904614E-5</c:v>
                </c:pt>
                <c:pt idx="1223" formatCode="0.00E+00">
                  <c:v>4.0119000521438334E-5</c:v>
                </c:pt>
                <c:pt idx="1224" formatCode="0.00E+00">
                  <c:v>4.0053584705666491E-5</c:v>
                </c:pt>
                <c:pt idx="1225" formatCode="0.00E+00">
                  <c:v>3.9988328751013497E-5</c:v>
                </c:pt>
                <c:pt idx="1226" formatCode="0.00E+00">
                  <c:v>3.9923232137030563E-5</c:v>
                </c:pt>
                <c:pt idx="1227" formatCode="0.00E+00">
                  <c:v>3.9858294345384699E-5</c:v>
                </c:pt>
                <c:pt idx="1228" formatCode="0.00E+00">
                  <c:v>3.9793514859849263E-5</c:v>
                </c:pt>
                <c:pt idx="1229" formatCode="0.00E+00">
                  <c:v>3.9728893166292902E-5</c:v>
                </c:pt>
                <c:pt idx="1230" formatCode="0.00E+00">
                  <c:v>3.9664428752670057E-5</c:v>
                </c:pt>
                <c:pt idx="1231" formatCode="0.00E+00">
                  <c:v>3.9600121109009994E-5</c:v>
                </c:pt>
                <c:pt idx="1232" formatCode="0.00E+00">
                  <c:v>3.9535969727407512E-5</c:v>
                </c:pt>
                <c:pt idx="1233" formatCode="0.00E+00">
                  <c:v>3.9471974102012609E-5</c:v>
                </c:pt>
                <c:pt idx="1234" formatCode="0.00E+00">
                  <c:v>3.9408133729020505E-5</c:v>
                </c:pt>
                <c:pt idx="1235" formatCode="0.00E+00">
                  <c:v>3.9344448106661391E-5</c:v>
                </c:pt>
                <c:pt idx="1236" formatCode="0.00E+00">
                  <c:v>3.9280916735191397E-5</c:v>
                </c:pt>
                <c:pt idx="1237" formatCode="0.00E+00">
                  <c:v>3.9217539116881855E-5</c:v>
                </c:pt>
                <c:pt idx="1238" formatCode="0.00E+00">
                  <c:v>3.9154314756010472E-5</c:v>
                </c:pt>
                <c:pt idx="1239" formatCode="0.00E+00">
                  <c:v>3.9091243158850499E-5</c:v>
                </c:pt>
                <c:pt idx="1240" formatCode="0.00E+00">
                  <c:v>3.9028323833662298E-5</c:v>
                </c:pt>
                <c:pt idx="1241" formatCode="0.00E+00">
                  <c:v>3.8965556290683098E-5</c:v>
                </c:pt>
                <c:pt idx="1242" formatCode="0.00E+00">
                  <c:v>3.8902940042117459E-5</c:v>
                </c:pt>
                <c:pt idx="1243" formatCode="0.00E+00">
                  <c:v>3.8840474602127801E-5</c:v>
                </c:pt>
                <c:pt idx="1244" formatCode="0.00E+00">
                  <c:v>3.8778159486825405E-5</c:v>
                </c:pt>
                <c:pt idx="1245" formatCode="0.00E+00">
                  <c:v>3.8715994214260471E-5</c:v>
                </c:pt>
                <c:pt idx="1246" formatCode="0.00E+00">
                  <c:v>3.8653978304413212E-5</c:v>
                </c:pt>
                <c:pt idx="1247" formatCode="0.00E+00">
                  <c:v>3.8592111279184251E-5</c:v>
                </c:pt>
                <c:pt idx="1248" formatCode="0.00E+00">
                  <c:v>3.8530392662385902E-5</c:v>
                </c:pt>
                <c:pt idx="1249" formatCode="0.00E+00">
                  <c:v>3.8468821979732298E-5</c:v>
                </c:pt>
                <c:pt idx="1250" formatCode="0.00E+00">
                  <c:v>3.8407398758831199E-5</c:v>
                </c:pt>
                <c:pt idx="1251" formatCode="0.00E+00">
                  <c:v>3.8346122529173916E-5</c:v>
                </c:pt>
                <c:pt idx="1252" formatCode="0.00E+00">
                  <c:v>3.8284992822126812E-5</c:v>
                </c:pt>
                <c:pt idx="1253" formatCode="0.00E+00">
                  <c:v>3.8224009170922761E-5</c:v>
                </c:pt>
                <c:pt idx="1254" formatCode="0.00E+00">
                  <c:v>3.8163171110651365E-5</c:v>
                </c:pt>
                <c:pt idx="1255" formatCode="0.00E+00">
                  <c:v>3.8102478178250863E-5</c:v>
                </c:pt>
                <c:pt idx="1256" formatCode="0.00E+00">
                  <c:v>3.8041929912498774E-5</c:v>
                </c:pt>
                <c:pt idx="1257" formatCode="0.00E+00">
                  <c:v>3.7981525854003504E-5</c:v>
                </c:pt>
                <c:pt idx="1258" formatCode="0.00E+00">
                  <c:v>3.7921265545195206E-5</c:v>
                </c:pt>
                <c:pt idx="1259" formatCode="0.00E+00">
                  <c:v>3.7861148530317706E-5</c:v>
                </c:pt>
                <c:pt idx="1260" formatCode="0.00E+00">
                  <c:v>3.7801174355419445E-5</c:v>
                </c:pt>
                <c:pt idx="1261" formatCode="0.00E+00">
                  <c:v>3.7741342568344971E-5</c:v>
                </c:pt>
                <c:pt idx="1262" formatCode="0.00E+00">
                  <c:v>3.7681652718726549E-5</c:v>
                </c:pt>
                <c:pt idx="1263" formatCode="0.00E+00">
                  <c:v>3.7622104357975691E-5</c:v>
                </c:pt>
                <c:pt idx="1264" formatCode="0.00E+00">
                  <c:v>3.7562697039274604E-5</c:v>
                </c:pt>
                <c:pt idx="1265" formatCode="0.00E+00">
                  <c:v>3.7503430317567891E-5</c:v>
                </c:pt>
                <c:pt idx="1266" formatCode="0.00E+00">
                  <c:v>3.7444303749554036E-5</c:v>
                </c:pt>
                <c:pt idx="1267" formatCode="0.00E+00">
                  <c:v>3.7385316893677303E-5</c:v>
                </c:pt>
                <c:pt idx="1268" formatCode="0.00E+00">
                  <c:v>3.7326469310119651E-5</c:v>
                </c:pt>
                <c:pt idx="1269" formatCode="0.00E+00">
                  <c:v>3.7267760560792399E-5</c:v>
                </c:pt>
                <c:pt idx="1270" formatCode="0.00E+00">
                  <c:v>3.7209190209327505E-5</c:v>
                </c:pt>
                <c:pt idx="1271" formatCode="0.00E+00">
                  <c:v>3.7150757821070499E-5</c:v>
                </c:pt>
                <c:pt idx="1272" formatCode="0.00E+00">
                  <c:v>3.7092462963071691E-5</c:v>
                </c:pt>
                <c:pt idx="1273" formatCode="0.00E+00">
                  <c:v>3.703430520407831E-5</c:v>
                </c:pt>
                <c:pt idx="1274" formatCode="0.00E+00">
                  <c:v>3.6976284114526691E-5</c:v>
                </c:pt>
                <c:pt idx="1275" formatCode="0.00E+00">
                  <c:v>3.691839926653396E-5</c:v>
                </c:pt>
                <c:pt idx="1276" formatCode="0.00E+00">
                  <c:v>3.6860650233890802E-5</c:v>
                </c:pt>
                <c:pt idx="1277" formatCode="0.00E+00">
                  <c:v>3.6803036592053213E-5</c:v>
                </c:pt>
                <c:pt idx="1278" formatCode="0.00E+00">
                  <c:v>3.6745557918134097E-5</c:v>
                </c:pt>
                <c:pt idx="1279" formatCode="0.00E+00">
                  <c:v>3.6688213790896687E-5</c:v>
                </c:pt>
                <c:pt idx="1280" formatCode="0.00E+00">
                  <c:v>3.6631003790746209E-5</c:v>
                </c:pt>
                <c:pt idx="1281" formatCode="0.00E+00">
                  <c:v>3.6573927499722123E-5</c:v>
                </c:pt>
                <c:pt idx="1282" formatCode="0.00E+00">
                  <c:v>3.6516984501490402E-5</c:v>
                </c:pt>
                <c:pt idx="1283" formatCode="0.00E+00">
                  <c:v>3.6460174381336953E-5</c:v>
                </c:pt>
                <c:pt idx="1284" formatCode="0.00E+00">
                  <c:v>3.6403496726158398E-5</c:v>
                </c:pt>
                <c:pt idx="1285" formatCode="0.00E+00">
                  <c:v>3.6346951124455766E-5</c:v>
                </c:pt>
                <c:pt idx="1286" formatCode="0.00E+00">
                  <c:v>3.6290537166326902E-5</c:v>
                </c:pt>
                <c:pt idx="1287" formatCode="0.00E+00">
                  <c:v>3.6234254443458462E-5</c:v>
                </c:pt>
                <c:pt idx="1288" formatCode="0.00E+00">
                  <c:v>3.6178102549119212E-5</c:v>
                </c:pt>
                <c:pt idx="1289" formatCode="0.00E+00">
                  <c:v>3.6122081078152205E-5</c:v>
                </c:pt>
                <c:pt idx="1290" formatCode="0.00E+00">
                  <c:v>3.6066189626967852E-5</c:v>
                </c:pt>
                <c:pt idx="1291" formatCode="0.00E+00">
                  <c:v>3.6010427793536051E-5</c:v>
                </c:pt>
                <c:pt idx="1292" formatCode="0.00E+00">
                  <c:v>3.5954795177379693E-5</c:v>
                </c:pt>
                <c:pt idx="1293" formatCode="0.00E+00">
                  <c:v>3.5899291379567098E-5</c:v>
                </c:pt>
                <c:pt idx="1294" formatCode="0.00E+00">
                  <c:v>3.5843916002704645E-5</c:v>
                </c:pt>
                <c:pt idx="1295" formatCode="0.00E+00">
                  <c:v>3.5788668650930011E-5</c:v>
                </c:pt>
                <c:pt idx="1296" formatCode="0.00E+00">
                  <c:v>3.57335489299053E-5</c:v>
                </c:pt>
                <c:pt idx="1297" formatCode="0.00E+00">
                  <c:v>3.5678556446809203E-5</c:v>
                </c:pt>
                <c:pt idx="1298" formatCode="0.00E+00">
                  <c:v>3.5623690810330856E-5</c:v>
                </c:pt>
                <c:pt idx="1299" formatCode="0.00E+00">
                  <c:v>3.5568951630662403E-5</c:v>
                </c:pt>
                <c:pt idx="1300" formatCode="0.00E+00">
                  <c:v>3.5514338519492202E-5</c:v>
                </c:pt>
                <c:pt idx="1301" formatCode="0.00E+00">
                  <c:v>3.5459851089997862E-5</c:v>
                </c:pt>
                <c:pt idx="1302" formatCode="0.00E+00">
                  <c:v>3.5405488956839451E-5</c:v>
                </c:pt>
                <c:pt idx="1303" formatCode="0.00E+00">
                  <c:v>3.5351251736152805E-5</c:v>
                </c:pt>
                <c:pt idx="1304" formatCode="0.00E+00">
                  <c:v>3.5297139045542778E-5</c:v>
                </c:pt>
                <c:pt idx="1305" formatCode="0.00E+00">
                  <c:v>3.5243150504075831E-5</c:v>
                </c:pt>
                <c:pt idx="1306" formatCode="0.00E+00">
                  <c:v>3.5189285732274278E-5</c:v>
                </c:pt>
                <c:pt idx="1307" formatCode="0.00E+00">
                  <c:v>3.5135544352109261E-5</c:v>
                </c:pt>
                <c:pt idx="1308" formatCode="0.00E+00">
                  <c:v>3.5081925986993916E-5</c:v>
                </c:pt>
                <c:pt idx="1309" formatCode="0.00E+00">
                  <c:v>3.5028430261776556E-5</c:v>
                </c:pt>
                <c:pt idx="1310" formatCode="0.00E+00">
                  <c:v>3.4975056802735255E-5</c:v>
                </c:pt>
                <c:pt idx="1311" formatCode="0.00E+00">
                  <c:v>3.4921805237569996E-5</c:v>
                </c:pt>
                <c:pt idx="1312" formatCode="0.00E+00">
                  <c:v>3.4868675195396601E-5</c:v>
                </c:pt>
                <c:pt idx="1313" formatCode="0.00E+00">
                  <c:v>3.481566630674096E-5</c:v>
                </c:pt>
                <c:pt idx="1314" formatCode="0.00E+00">
                  <c:v>3.4762778203531404E-5</c:v>
                </c:pt>
                <c:pt idx="1315" formatCode="0.00E+00">
                  <c:v>3.4710010519093502E-5</c:v>
                </c:pt>
                <c:pt idx="1316" formatCode="0.00E+00">
                  <c:v>3.4657362888142811E-5</c:v>
                </c:pt>
                <c:pt idx="1317" formatCode="0.00E+00">
                  <c:v>3.4604834946778806E-5</c:v>
                </c:pt>
                <c:pt idx="1318" formatCode="0.00E+00">
                  <c:v>3.4552426332479198E-5</c:v>
                </c:pt>
                <c:pt idx="1319" formatCode="0.00E+00">
                  <c:v>3.4500136684092787E-5</c:v>
                </c:pt>
                <c:pt idx="1320" formatCode="0.00E+00">
                  <c:v>3.4447965641833609E-5</c:v>
                </c:pt>
                <c:pt idx="1321" formatCode="0.00E+00">
                  <c:v>3.4395912847274711E-5</c:v>
                </c:pt>
                <c:pt idx="1322" formatCode="0.00E+00">
                  <c:v>3.4343977943342402E-5</c:v>
                </c:pt>
                <c:pt idx="1323" formatCode="0.00E+00">
                  <c:v>3.4292160574309406E-5</c:v>
                </c:pt>
                <c:pt idx="1324" formatCode="0.00E+00">
                  <c:v>3.4240460385789256E-5</c:v>
                </c:pt>
                <c:pt idx="1325" formatCode="0.00E+00">
                  <c:v>3.4188877024730276E-5</c:v>
                </c:pt>
                <c:pt idx="1326" formatCode="0.00E+00">
                  <c:v>3.4137410139409192E-5</c:v>
                </c:pt>
                <c:pt idx="1327" formatCode="0.00E+00">
                  <c:v>3.4086059379425258E-5</c:v>
                </c:pt>
                <c:pt idx="1328" formatCode="0.00E+00">
                  <c:v>3.4034824395694755E-5</c:v>
                </c:pt>
                <c:pt idx="1329" formatCode="0.00E+00">
                  <c:v>3.3983704840444361E-5</c:v>
                </c:pt>
                <c:pt idx="1330" formatCode="0.00E+00">
                  <c:v>3.3932700367205664E-5</c:v>
                </c:pt>
                <c:pt idx="1331" formatCode="0.00E+00">
                  <c:v>3.3881810630809111E-5</c:v>
                </c:pt>
                <c:pt idx="1332" formatCode="0.00E+00">
                  <c:v>3.3831035287378415E-5</c:v>
                </c:pt>
                <c:pt idx="1333" formatCode="0.00E+00">
                  <c:v>3.3780373994324291E-5</c:v>
                </c:pt>
                <c:pt idx="1334" formatCode="0.00E+00">
                  <c:v>3.3729826410339454E-5</c:v>
                </c:pt>
                <c:pt idx="1335" formatCode="0.00E+00">
                  <c:v>3.3679392195392001E-5</c:v>
                </c:pt>
                <c:pt idx="1336" formatCode="0.00E+00">
                  <c:v>3.3629071010720198E-5</c:v>
                </c:pt>
                <c:pt idx="1337" formatCode="0.00E+00">
                  <c:v>3.3578862518826607E-5</c:v>
                </c:pt>
                <c:pt idx="1338" formatCode="0.00E+00">
                  <c:v>3.3528766383472405E-5</c:v>
                </c:pt>
                <c:pt idx="1339" formatCode="0.00E+00">
                  <c:v>3.3478782269672366E-5</c:v>
                </c:pt>
                <c:pt idx="1340" formatCode="0.00E+00">
                  <c:v>3.3428909843688E-5</c:v>
                </c:pt>
                <c:pt idx="1341" formatCode="0.00E+00">
                  <c:v>3.3379148773023523E-5</c:v>
                </c:pt>
                <c:pt idx="1342" formatCode="0.00E+00">
                  <c:v>3.3329498726418499E-5</c:v>
                </c:pt>
                <c:pt idx="1343" formatCode="0.00E+00">
                  <c:v>3.3279959373844396E-5</c:v>
                </c:pt>
                <c:pt idx="1344" formatCode="0.00E+00">
                  <c:v>3.3230530386497361E-5</c:v>
                </c:pt>
                <c:pt idx="1345" formatCode="0.00E+00">
                  <c:v>3.3181211436793692E-5</c:v>
                </c:pt>
                <c:pt idx="1346" formatCode="0.00E+00">
                  <c:v>3.3132002198364179E-5</c:v>
                </c:pt>
                <c:pt idx="1347" formatCode="0.00E+00">
                  <c:v>3.3082902346048555E-5</c:v>
                </c:pt>
                <c:pt idx="1348" formatCode="0.00E+00">
                  <c:v>3.3033911555890605E-5</c:v>
                </c:pt>
                <c:pt idx="1349" formatCode="0.00E+00">
                  <c:v>3.2985029505131977E-5</c:v>
                </c:pt>
                <c:pt idx="1350" formatCode="0.00E+00">
                  <c:v>3.2936255872207873E-5</c:v>
                </c:pt>
                <c:pt idx="1351" formatCode="0.00E+00">
                  <c:v>3.2887590336740976E-5</c:v>
                </c:pt>
                <c:pt idx="1352" formatCode="0.00E+00">
                  <c:v>3.2839032579536523E-5</c:v>
                </c:pt>
                <c:pt idx="1353" formatCode="0.00E+00">
                  <c:v>3.2790582282576996E-5</c:v>
                </c:pt>
                <c:pt idx="1354" formatCode="0.00E+00">
                  <c:v>3.2742239129017199E-5</c:v>
                </c:pt>
                <c:pt idx="1355" formatCode="0.00E+00">
                  <c:v>3.2694002803178292E-5</c:v>
                </c:pt>
                <c:pt idx="1356" formatCode="0.00E+00">
                  <c:v>3.2645872990543831E-5</c:v>
                </c:pt>
                <c:pt idx="1357" formatCode="0.00E+00">
                  <c:v>3.2597849377753407E-5</c:v>
                </c:pt>
                <c:pt idx="1358" formatCode="0.00E+00">
                  <c:v>3.2549931652598462E-5</c:v>
                </c:pt>
                <c:pt idx="1359" formatCode="0.00E+00">
                  <c:v>3.2502119504016812E-5</c:v>
                </c:pt>
                <c:pt idx="1360" formatCode="0.00E+00">
                  <c:v>3.2454412622087476E-5</c:v>
                </c:pt>
                <c:pt idx="1361" formatCode="0.00E+00">
                  <c:v>3.2406810698026106E-5</c:v>
                </c:pt>
                <c:pt idx="1362" formatCode="0.00E+00">
                  <c:v>3.2359313424179561E-5</c:v>
                </c:pt>
                <c:pt idx="1363" formatCode="0.00E+00">
                  <c:v>3.2311920494020894E-5</c:v>
                </c:pt>
                <c:pt idx="1364" formatCode="0.00E+00">
                  <c:v>3.2264631602145159E-5</c:v>
                </c:pt>
                <c:pt idx="1365" formatCode="0.00E+00">
                  <c:v>3.2217446444263624E-5</c:v>
                </c:pt>
                <c:pt idx="1366" formatCode="0.00E+00">
                  <c:v>3.2170364717198966E-5</c:v>
                </c:pt>
                <c:pt idx="1367" formatCode="0.00E+00">
                  <c:v>3.2123386118880952E-5</c:v>
                </c:pt>
                <c:pt idx="1368" formatCode="0.00E+00">
                  <c:v>3.2076510348341254E-5</c:v>
                </c:pt>
                <c:pt idx="1369" formatCode="0.00E+00">
                  <c:v>3.2029737105708462E-5</c:v>
                </c:pt>
                <c:pt idx="1370" formatCode="0.00E+00">
                  <c:v>3.1983066092203679E-5</c:v>
                </c:pt>
                <c:pt idx="1371" formatCode="0.00E+00">
                  <c:v>3.1936497010135366E-5</c:v>
                </c:pt>
                <c:pt idx="1372" formatCode="0.00E+00">
                  <c:v>3.189002956289498E-5</c:v>
                </c:pt>
                <c:pt idx="1373" formatCode="0.00E+00">
                  <c:v>3.1843663454951811E-5</c:v>
                </c:pt>
                <c:pt idx="1374" formatCode="0.00E+00">
                  <c:v>3.1797398391848557E-5</c:v>
                </c:pt>
                <c:pt idx="1375" formatCode="0.00E+00">
                  <c:v>3.1751234080196878E-5</c:v>
                </c:pt>
                <c:pt idx="1376" formatCode="0.00E+00">
                  <c:v>3.1705170227672211E-5</c:v>
                </c:pt>
                <c:pt idx="1377" formatCode="0.00E+00">
                  <c:v>3.1659206543009424E-5</c:v>
                </c:pt>
                <c:pt idx="1378" formatCode="0.00E+00">
                  <c:v>3.161334273599821E-5</c:v>
                </c:pt>
                <c:pt idx="1379" formatCode="0.00E+00">
                  <c:v>3.1567578517478603E-5</c:v>
                </c:pt>
                <c:pt idx="1380" formatCode="0.00E+00">
                  <c:v>3.1521913599336278E-5</c:v>
                </c:pt>
                <c:pt idx="1381" formatCode="0.00E+00">
                  <c:v>3.1476347694498011E-5</c:v>
                </c:pt>
                <c:pt idx="1382" formatCode="0.00E+00">
                  <c:v>3.1430880516927101E-5</c:v>
                </c:pt>
                <c:pt idx="1383" formatCode="0.00E+00">
                  <c:v>3.1385511781619103E-5</c:v>
                </c:pt>
                <c:pt idx="1384" formatCode="0.00E+00">
                  <c:v>3.134024120459736E-5</c:v>
                </c:pt>
                <c:pt idx="1385" formatCode="0.00E+00">
                  <c:v>3.1295068502908279E-5</c:v>
                </c:pt>
                <c:pt idx="1386" formatCode="0.00E+00">
                  <c:v>3.1249993394617053E-5</c:v>
                </c:pt>
                <c:pt idx="1387" formatCode="0.00E+00">
                  <c:v>3.1205015598803448E-5</c:v>
                </c:pt>
                <c:pt idx="1388" formatCode="0.00E+00">
                  <c:v>3.1160134835556897E-5</c:v>
                </c:pt>
                <c:pt idx="1389" formatCode="0.00E+00">
                  <c:v>3.1115350825973235E-5</c:v>
                </c:pt>
                <c:pt idx="1390" formatCode="0.00E+00">
                  <c:v>3.1070663292148805E-5</c:v>
                </c:pt>
                <c:pt idx="1391" formatCode="0.00E+00">
                  <c:v>3.1026071957177552E-5</c:v>
                </c:pt>
                <c:pt idx="1392" formatCode="0.00E+00">
                  <c:v>3.0981576545145983E-5</c:v>
                </c:pt>
                <c:pt idx="1393" formatCode="0.00E+00">
                  <c:v>3.0937176781129007E-5</c:v>
                </c:pt>
                <c:pt idx="1394" formatCode="0.00E+00">
                  <c:v>3.0892872391185762E-5</c:v>
                </c:pt>
                <c:pt idx="1395" formatCode="0.00E+00">
                  <c:v>3.0848663102355651E-5</c:v>
                </c:pt>
                <c:pt idx="1396" formatCode="0.00E+00">
                  <c:v>3.080454864265368E-5</c:v>
                </c:pt>
                <c:pt idx="1397" formatCode="0.00E+00">
                  <c:v>3.0760528741066301E-5</c:v>
                </c:pt>
                <c:pt idx="1398" formatCode="0.00E+00">
                  <c:v>3.0716603127547805E-5</c:v>
                </c:pt>
                <c:pt idx="1399" formatCode="0.00E+00">
                  <c:v>3.0672771533015678E-5</c:v>
                </c:pt>
                <c:pt idx="1400" formatCode="0.00E+00">
                  <c:v>3.0629033689346412E-5</c:v>
                </c:pt>
                <c:pt idx="1401" formatCode="0.00E+00">
                  <c:v>3.0585389329371598E-5</c:v>
                </c:pt>
                <c:pt idx="1402" formatCode="0.00E+00">
                  <c:v>3.0541838186874235E-5</c:v>
                </c:pt>
                <c:pt idx="1403" formatCode="0.00E+00">
                  <c:v>3.049837999658365E-5</c:v>
                </c:pt>
                <c:pt idx="1404" formatCode="0.00E+00">
                  <c:v>3.0455014494172802E-5</c:v>
                </c:pt>
                <c:pt idx="1405" formatCode="0.00E+00">
                  <c:v>3.0411741416253011E-5</c:v>
                </c:pt>
                <c:pt idx="1406" formatCode="0.00E+00">
                  <c:v>3.0368560500370612E-5</c:v>
                </c:pt>
                <c:pt idx="1407" formatCode="0.00E+00">
                  <c:v>3.0325471485003077E-5</c:v>
                </c:pt>
                <c:pt idx="1408" formatCode="0.00E+00">
                  <c:v>3.0282474109554563E-5</c:v>
                </c:pt>
                <c:pt idx="1409" formatCode="0.00E+00">
                  <c:v>3.023956811435247E-5</c:v>
                </c:pt>
                <c:pt idx="1410" formatCode="0.00E+00">
                  <c:v>3.0196753240643111E-5</c:v>
                </c:pt>
                <c:pt idx="1411" formatCode="0.00E+00">
                  <c:v>3.0154029230588063E-5</c:v>
                </c:pt>
                <c:pt idx="1412" formatCode="0.00E+00">
                  <c:v>3.0111395827260502E-5</c:v>
                </c:pt>
                <c:pt idx="1413" formatCode="0.00E+00">
                  <c:v>3.0068852774640356E-5</c:v>
                </c:pt>
                <c:pt idx="1414" formatCode="0.00E+00">
                  <c:v>3.0026399817611974E-5</c:v>
                </c:pt>
                <c:pt idx="1415" formatCode="0.00E+00">
                  <c:v>2.998403670195881E-5</c:v>
                </c:pt>
                <c:pt idx="1416" formatCode="0.00E+00">
                  <c:v>2.9941763174360987E-5</c:v>
                </c:pt>
                <c:pt idx="1417" formatCode="0.00E+00">
                  <c:v>2.9899578982390192E-5</c:v>
                </c:pt>
                <c:pt idx="1418" formatCode="0.00E+00">
                  <c:v>2.9857483874506841E-5</c:v>
                </c:pt>
                <c:pt idx="1419" formatCode="0.00E+00">
                  <c:v>2.9815477600056087E-5</c:v>
                </c:pt>
                <c:pt idx="1420" formatCode="0.00E+00">
                  <c:v>2.9773559909263774E-5</c:v>
                </c:pt>
                <c:pt idx="1421" formatCode="0.00E+00">
                  <c:v>2.9731730553233211E-5</c:v>
                </c:pt>
                <c:pt idx="1422" formatCode="0.00E+00">
                  <c:v>2.9689989283941177E-5</c:v>
                </c:pt>
                <c:pt idx="1423" formatCode="0.00E+00">
                  <c:v>2.9648335854234273E-5</c:v>
                </c:pt>
                <c:pt idx="1424" formatCode="0.00E+00">
                  <c:v>2.960677001782549E-5</c:v>
                </c:pt>
                <c:pt idx="1425" formatCode="0.00E+00">
                  <c:v>2.9565291529289976E-5</c:v>
                </c:pt>
                <c:pt idx="1426" formatCode="0.00E+00">
                  <c:v>2.9523900144062212E-5</c:v>
                </c:pt>
                <c:pt idx="1427" formatCode="0.00E+00">
                  <c:v>2.9482595618431959E-5</c:v>
                </c:pt>
                <c:pt idx="1428" formatCode="0.00E+00">
                  <c:v>2.9441377709540712E-5</c:v>
                </c:pt>
                <c:pt idx="1429" formatCode="0.00E+00">
                  <c:v>2.9400246175377812E-5</c:v>
                </c:pt>
                <c:pt idx="1430" formatCode="0.00E+00">
                  <c:v>2.9359200774777583E-5</c:v>
                </c:pt>
                <c:pt idx="1431" formatCode="0.00E+00">
                  <c:v>2.9318241267415439E-5</c:v>
                </c:pt>
                <c:pt idx="1432" formatCode="0.00E+00">
                  <c:v>2.927736741380445E-5</c:v>
                </c:pt>
                <c:pt idx="1433" formatCode="0.00E+00">
                  <c:v>2.9236578975291246E-5</c:v>
                </c:pt>
                <c:pt idx="1434" formatCode="0.00E+00">
                  <c:v>2.9195875714053695E-5</c:v>
                </c:pt>
                <c:pt idx="1435" formatCode="0.00E+00">
                  <c:v>2.9155257393096299E-5</c:v>
                </c:pt>
                <c:pt idx="1436" formatCode="0.00E+00">
                  <c:v>2.91147237762476E-5</c:v>
                </c:pt>
                <c:pt idx="1437" formatCode="0.00E+00">
                  <c:v>2.9074274628156282E-5</c:v>
                </c:pt>
                <c:pt idx="1438" formatCode="0.00E+00">
                  <c:v>2.9033909714287592E-5</c:v>
                </c:pt>
                <c:pt idx="1439" formatCode="0.00E+00">
                  <c:v>2.8993628800920412E-5</c:v>
                </c:pt>
                <c:pt idx="1440" formatCode="0.00E+00">
                  <c:v>2.8953431655143939E-5</c:v>
                </c:pt>
                <c:pt idx="1441" formatCode="0.00E+00">
                  <c:v>2.8913318044853602E-5</c:v>
                </c:pt>
                <c:pt idx="1442" formatCode="0.00E+00">
                  <c:v>2.8873287738748257E-5</c:v>
                </c:pt>
                <c:pt idx="1443" formatCode="0.00E+00">
                  <c:v>2.8833340506326931E-5</c:v>
                </c:pt>
                <c:pt idx="1444" formatCode="0.00E+00">
                  <c:v>2.8793476117885142E-5</c:v>
                </c:pt>
                <c:pt idx="1445" formatCode="0.00E+00">
                  <c:v>2.87536943445119E-5</c:v>
                </c:pt>
                <c:pt idx="1446" formatCode="0.00E+00">
                  <c:v>2.87139949580864E-5</c:v>
                </c:pt>
                <c:pt idx="1447" formatCode="0.00E+00">
                  <c:v>2.8674377731274512E-5</c:v>
                </c:pt>
                <c:pt idx="1448" formatCode="0.00E+00">
                  <c:v>2.8634842437525511E-5</c:v>
                </c:pt>
                <c:pt idx="1449" formatCode="0.00E+00">
                  <c:v>2.8595388851069064E-5</c:v>
                </c:pt>
                <c:pt idx="1450" formatCode="0.00E+00">
                  <c:v>2.8556016746912341E-5</c:v>
                </c:pt>
                <c:pt idx="1451" formatCode="0.00E+00">
                  <c:v>2.8516725900835998E-5</c:v>
                </c:pt>
                <c:pt idx="1452" formatCode="0.00E+00">
                  <c:v>2.8477516089391602E-5</c:v>
                </c:pt>
                <c:pt idx="1453" formatCode="0.00E+00">
                  <c:v>2.8438387089897992E-5</c:v>
                </c:pt>
                <c:pt idx="1454" formatCode="0.00E+00">
                  <c:v>2.8399338680438444E-5</c:v>
                </c:pt>
                <c:pt idx="1455" formatCode="0.00E+00">
                  <c:v>2.8360370639857699E-5</c:v>
                </c:pt>
                <c:pt idx="1456" formatCode="0.00E+00">
                  <c:v>2.8321482747758501E-5</c:v>
                </c:pt>
                <c:pt idx="1457" formatCode="0.00E+00">
                  <c:v>2.8282674784498336E-5</c:v>
                </c:pt>
                <c:pt idx="1458" formatCode="0.00E+00">
                  <c:v>2.8243946531186858E-5</c:v>
                </c:pt>
                <c:pt idx="1459" formatCode="0.00E+00">
                  <c:v>2.8205297769682187E-5</c:v>
                </c:pt>
                <c:pt idx="1460" formatCode="0.00E+00">
                  <c:v>2.8166728282588198E-5</c:v>
                </c:pt>
                <c:pt idx="1461" formatCode="0.00E+00">
                  <c:v>2.8128237853251911E-5</c:v>
                </c:pt>
                <c:pt idx="1462" formatCode="0.00E+00">
                  <c:v>2.8089826265759363E-5</c:v>
                </c:pt>
                <c:pt idx="1463" formatCode="0.00E+00">
                  <c:v>2.8051493304933411E-5</c:v>
                </c:pt>
                <c:pt idx="1464" formatCode="0.00E+00">
                  <c:v>2.8013238756330645E-5</c:v>
                </c:pt>
                <c:pt idx="1465" formatCode="0.00E+00">
                  <c:v>2.7975062406237898E-5</c:v>
                </c:pt>
                <c:pt idx="1466" formatCode="0.00E+00">
                  <c:v>2.7936964041669798E-5</c:v>
                </c:pt>
                <c:pt idx="1467" formatCode="0.00E+00">
                  <c:v>2.7898943450365503E-5</c:v>
                </c:pt>
                <c:pt idx="1468" formatCode="0.00E+00">
                  <c:v>2.7861000420785893E-5</c:v>
                </c:pt>
                <c:pt idx="1469" formatCode="0.00E+00">
                  <c:v>2.7823134742110584E-5</c:v>
                </c:pt>
                <c:pt idx="1470" formatCode="0.00E+00">
                  <c:v>2.7785346204234882E-5</c:v>
                </c:pt>
                <c:pt idx="1471" formatCode="0.00E+00">
                  <c:v>2.7747634597767182E-5</c:v>
                </c:pt>
                <c:pt idx="1472" formatCode="0.00E+00">
                  <c:v>2.7709999714025493E-5</c:v>
                </c:pt>
                <c:pt idx="1473" formatCode="0.00E+00">
                  <c:v>2.7672441345035244E-5</c:v>
                </c:pt>
                <c:pt idx="1474" formatCode="0.00E+00">
                  <c:v>2.7634959283526102E-5</c:v>
                </c:pt>
                <c:pt idx="1475" formatCode="0.00E+00">
                  <c:v>2.7597553322928641E-5</c:v>
                </c:pt>
                <c:pt idx="1476" formatCode="0.00E+00">
                  <c:v>2.7560223257372412E-5</c:v>
                </c:pt>
                <c:pt idx="1477" formatCode="0.00E+00">
                  <c:v>2.7522968881682612E-5</c:v>
                </c:pt>
                <c:pt idx="1478" formatCode="0.00E+00">
                  <c:v>2.7485789991377055E-5</c:v>
                </c:pt>
                <c:pt idx="1479" formatCode="0.00E+00">
                  <c:v>2.7448686382663782E-5</c:v>
                </c:pt>
                <c:pt idx="1480" formatCode="0.00E+00">
                  <c:v>2.7411657852437854E-5</c:v>
                </c:pt>
                <c:pt idx="1481" formatCode="0.00E+00">
                  <c:v>2.7374704198279274E-5</c:v>
                </c:pt>
                <c:pt idx="1482" formatCode="0.00E+00">
                  <c:v>2.7337825218449292E-5</c:v>
                </c:pt>
                <c:pt idx="1483" formatCode="0.00E+00">
                  <c:v>2.7301020711888356E-5</c:v>
                </c:pt>
                <c:pt idx="1484" formatCode="0.00E+00">
                  <c:v>2.7264290478213113E-5</c:v>
                </c:pt>
                <c:pt idx="1485" formatCode="0.00E+00">
                  <c:v>2.7227634317713662E-5</c:v>
                </c:pt>
                <c:pt idx="1486" formatCode="0.00E+00">
                  <c:v>2.7191052031350953E-5</c:v>
                </c:pt>
                <c:pt idx="1487" formatCode="0.00E+00">
                  <c:v>2.7154543420753882E-5</c:v>
                </c:pt>
                <c:pt idx="1488" formatCode="0.00E+00">
                  <c:v>2.7118108288216976E-5</c:v>
                </c:pt>
                <c:pt idx="1489" formatCode="0.00E+00">
                  <c:v>2.7081746436697209E-5</c:v>
                </c:pt>
                <c:pt idx="1490" formatCode="0.00E+00">
                  <c:v>2.7045457669811692E-5</c:v>
                </c:pt>
                <c:pt idx="1491" formatCode="0.00E+00">
                  <c:v>2.7009241791834993E-5</c:v>
                </c:pt>
                <c:pt idx="1492" formatCode="0.00E+00">
                  <c:v>2.6973098607696391E-5</c:v>
                </c:pt>
                <c:pt idx="1493" formatCode="0.00E+00">
                  <c:v>2.6937027922977302E-5</c:v>
                </c:pt>
                <c:pt idx="1494" formatCode="0.00E+00">
                  <c:v>2.6901029543908612E-5</c:v>
                </c:pt>
                <c:pt idx="1495" formatCode="0.00E+00">
                  <c:v>2.6865103277368382E-5</c:v>
                </c:pt>
                <c:pt idx="1496" formatCode="0.00E+00">
                  <c:v>2.6829248930878579E-5</c:v>
                </c:pt>
                <c:pt idx="1497" formatCode="0.00E+00">
                  <c:v>2.6793466312603242E-5</c:v>
                </c:pt>
                <c:pt idx="1498" formatCode="0.00E+00">
                  <c:v>2.6757755231345338E-5</c:v>
                </c:pt>
                <c:pt idx="1499" formatCode="0.00E+00">
                  <c:v>2.672211549654486E-5</c:v>
                </c:pt>
                <c:pt idx="1500" formatCode="0.00E+00">
                  <c:v>2.6686546918275396E-5</c:v>
                </c:pt>
                <c:pt idx="1501" formatCode="0.00E+00">
                  <c:v>2.6651049307242445E-5</c:v>
                </c:pt>
                <c:pt idx="1502" formatCode="0.00E+00">
                  <c:v>2.6615622474780408E-5</c:v>
                </c:pt>
                <c:pt idx="1503" formatCode="0.00E+00">
                  <c:v>2.6580266232850157E-5</c:v>
                </c:pt>
                <c:pt idx="1504" formatCode="0.00E+00">
                  <c:v>2.6544980394036701E-5</c:v>
                </c:pt>
                <c:pt idx="1505" formatCode="0.00E+00">
                  <c:v>2.6509764771546645E-5</c:v>
                </c:pt>
                <c:pt idx="1506" formatCode="0.00E+00">
                  <c:v>2.6474619179205603E-5</c:v>
                </c:pt>
                <c:pt idx="1507" formatCode="0.00E+00">
                  <c:v>2.6439543431455802E-5</c:v>
                </c:pt>
                <c:pt idx="1508" formatCode="0.00E+00">
                  <c:v>2.6404537343353579E-5</c:v>
                </c:pt>
                <c:pt idx="1509" formatCode="0.00E+00">
                  <c:v>2.636960073056701E-5</c:v>
                </c:pt>
                <c:pt idx="1510" formatCode="0.00E+00">
                  <c:v>2.6334733409373813E-5</c:v>
                </c:pt>
                <c:pt idx="1511" formatCode="0.00E+00">
                  <c:v>2.6299935196658053E-5</c:v>
                </c:pt>
                <c:pt idx="1512" formatCode="0.00E+00">
                  <c:v>2.6265205909908661E-5</c:v>
                </c:pt>
                <c:pt idx="1513" formatCode="0.00E+00">
                  <c:v>2.6230545367216605E-5</c:v>
                </c:pt>
                <c:pt idx="1514" formatCode="0.00E+00">
                  <c:v>2.6195953387272377E-5</c:v>
                </c:pt>
                <c:pt idx="1515" formatCode="0.00E+00">
                  <c:v>2.616142978936405E-5</c:v>
                </c:pt>
                <c:pt idx="1516" formatCode="0.00E+00">
                  <c:v>2.6126974393374611E-5</c:v>
                </c:pt>
                <c:pt idx="1517" formatCode="0.00E+00">
                  <c:v>2.6092587019779682E-5</c:v>
                </c:pt>
                <c:pt idx="1518" formatCode="0.00E+00">
                  <c:v>2.6058267489644912E-5</c:v>
                </c:pt>
                <c:pt idx="1519" formatCode="0.00E+00">
                  <c:v>2.6024015624624421E-5</c:v>
                </c:pt>
                <c:pt idx="1520" formatCode="0.00E+00">
                  <c:v>2.5989831246957333E-5</c:v>
                </c:pt>
                <c:pt idx="1521" formatCode="0.00E+00">
                  <c:v>2.5955714179466977E-5</c:v>
                </c:pt>
                <c:pt idx="1522" formatCode="0.00E+00">
                  <c:v>2.5921664245556801E-5</c:v>
                </c:pt>
                <c:pt idx="1523" formatCode="0.00E+00">
                  <c:v>2.588768126920985E-5</c:v>
                </c:pt>
                <c:pt idx="1524" formatCode="0.00E+00">
                  <c:v>2.5853765074985002E-5</c:v>
                </c:pt>
                <c:pt idx="1525" formatCode="0.00E+00">
                  <c:v>2.5819915488015648E-5</c:v>
                </c:pt>
                <c:pt idx="1526" formatCode="0.00E+00">
                  <c:v>2.5786132334006898E-5</c:v>
                </c:pt>
                <c:pt idx="1527" formatCode="0.00E+00">
                  <c:v>2.5752415439234361E-5</c:v>
                </c:pt>
                <c:pt idx="1528" formatCode="0.00E+00">
                  <c:v>2.5718764630540101E-5</c:v>
                </c:pt>
                <c:pt idx="1529" formatCode="0.00E+00">
                  <c:v>2.5685179735332241E-5</c:v>
                </c:pt>
                <c:pt idx="1530" formatCode="0.00E+00">
                  <c:v>2.5651660581581466E-5</c:v>
                </c:pt>
                <c:pt idx="1531" formatCode="0.00E+00">
                  <c:v>2.5618206997819575E-5</c:v>
                </c:pt>
                <c:pt idx="1532" formatCode="0.00E+00">
                  <c:v>2.5584818813136964E-5</c:v>
                </c:pt>
                <c:pt idx="1533" formatCode="0.00E+00">
                  <c:v>2.5551495857180406E-5</c:v>
                </c:pt>
                <c:pt idx="1534" formatCode="0.00E+00">
                  <c:v>2.5518237960151362E-5</c:v>
                </c:pt>
                <c:pt idx="1535" formatCode="0.00E+00">
                  <c:v>2.5485044952802844E-5</c:v>
                </c:pt>
                <c:pt idx="1536" formatCode="0.00E+00">
                  <c:v>2.5451916666438265E-5</c:v>
                </c:pt>
                <c:pt idx="1537" formatCode="0.00E+00">
                  <c:v>2.54188529329088E-5</c:v>
                </c:pt>
                <c:pt idx="1538" formatCode="0.00E+00">
                  <c:v>2.5385853584611402E-5</c:v>
                </c:pt>
                <c:pt idx="1539" formatCode="0.00E+00">
                  <c:v>2.5352918454486378E-5</c:v>
                </c:pt>
                <c:pt idx="1540" formatCode="0.00E+00">
                  <c:v>2.5320047376015655E-5</c:v>
                </c:pt>
                <c:pt idx="1541" formatCode="0.00E+00">
                  <c:v>2.5287240183220711E-5</c:v>
                </c:pt>
                <c:pt idx="1542" formatCode="0.00E+00">
                  <c:v>2.5254496710659961E-5</c:v>
                </c:pt>
                <c:pt idx="1543" formatCode="0.00E+00">
                  <c:v>2.5221816793427275E-5</c:v>
                </c:pt>
                <c:pt idx="1544" formatCode="0.00E+00">
                  <c:v>2.5189200267149475E-5</c:v>
                </c:pt>
                <c:pt idx="1545" formatCode="0.00E+00">
                  <c:v>2.5156646967984402E-5</c:v>
                </c:pt>
                <c:pt idx="1546" formatCode="0.00E+00">
                  <c:v>2.5124156732619202E-5</c:v>
                </c:pt>
                <c:pt idx="1547" formatCode="0.00E+00">
                  <c:v>2.5091729398267602E-5</c:v>
                </c:pt>
                <c:pt idx="1548" formatCode="0.00E+00">
                  <c:v>2.5059364802668439E-5</c:v>
                </c:pt>
                <c:pt idx="1549" formatCode="0.00E+00">
                  <c:v>2.5027062784083399E-5</c:v>
                </c:pt>
                <c:pt idx="1550" formatCode="0.00E+00">
                  <c:v>2.4994823181294612E-5</c:v>
                </c:pt>
                <c:pt idx="1551" formatCode="0.00E+00">
                  <c:v>2.4962645833603742E-5</c:v>
                </c:pt>
                <c:pt idx="1552" formatCode="0.00E+00">
                  <c:v>2.4930530580828859E-5</c:v>
                </c:pt>
                <c:pt idx="1553" formatCode="0.00E+00">
                  <c:v>2.4898477263303064E-5</c:v>
                </c:pt>
                <c:pt idx="1554" formatCode="0.00E+00">
                  <c:v>2.486648572187201E-5</c:v>
                </c:pt>
                <c:pt idx="1555" formatCode="0.00E+00">
                  <c:v>2.483455579789261E-5</c:v>
                </c:pt>
                <c:pt idx="1556" formatCode="0.00E+00">
                  <c:v>2.4802687333230602E-5</c:v>
                </c:pt>
                <c:pt idx="1557" formatCode="0.00E+00">
                  <c:v>2.4770880170258402E-5</c:v>
                </c:pt>
                <c:pt idx="1558" formatCode="0.00E+00">
                  <c:v>2.4739134151853974E-5</c:v>
                </c:pt>
                <c:pt idx="1559" formatCode="0.00E+00">
                  <c:v>2.4707449121397606E-5</c:v>
                </c:pt>
                <c:pt idx="1560" formatCode="0.00E+00">
                  <c:v>2.467582492277146E-5</c:v>
                </c:pt>
                <c:pt idx="1561" formatCode="0.00E+00">
                  <c:v>2.4644261400356655E-5</c:v>
                </c:pt>
                <c:pt idx="1562" formatCode="0.00E+00">
                  <c:v>2.4612758399031198E-5</c:v>
                </c:pt>
                <c:pt idx="1563" formatCode="0.00E+00">
                  <c:v>2.4581315764169427E-5</c:v>
                </c:pt>
                <c:pt idx="1564" formatCode="0.00E+00">
                  <c:v>2.4549933341637899E-5</c:v>
                </c:pt>
                <c:pt idx="1565" formatCode="0.00E+00">
                  <c:v>2.4518610977796142E-5</c:v>
                </c:pt>
                <c:pt idx="1566" formatCode="0.00E+00">
                  <c:v>2.4487348519492411E-5</c:v>
                </c:pt>
                <c:pt idx="1567" formatCode="0.00E+00">
                  <c:v>2.4456145814063292E-5</c:v>
                </c:pt>
                <c:pt idx="1568" formatCode="0.00E+00">
                  <c:v>2.4425002709331153E-5</c:v>
                </c:pt>
                <c:pt idx="1569" formatCode="0.00E+00">
                  <c:v>2.4393919053602612E-5</c:v>
                </c:pt>
                <c:pt idx="1570" formatCode="0.00E+00">
                  <c:v>2.4362894695666598E-5</c:v>
                </c:pt>
                <c:pt idx="1571" formatCode="0.00E+00">
                  <c:v>2.4331929484792581E-5</c:v>
                </c:pt>
                <c:pt idx="1572" formatCode="0.00E+00">
                  <c:v>2.4301023270728216E-5</c:v>
                </c:pt>
                <c:pt idx="1573" formatCode="0.00E+00">
                  <c:v>2.4270175903698562E-5</c:v>
                </c:pt>
                <c:pt idx="1574" formatCode="0.00E+00">
                  <c:v>2.4239387234403281E-5</c:v>
                </c:pt>
                <c:pt idx="1575" formatCode="0.00E+00">
                  <c:v>2.4208657114015178E-5</c:v>
                </c:pt>
                <c:pt idx="1576" formatCode="0.00E+00">
                  <c:v>2.4177985394178739E-5</c:v>
                </c:pt>
                <c:pt idx="1577" formatCode="0.00E+00">
                  <c:v>2.4147371927007775E-5</c:v>
                </c:pt>
                <c:pt idx="1578" formatCode="0.00E+00">
                  <c:v>2.4116816565083844E-5</c:v>
                </c:pt>
                <c:pt idx="1579" formatCode="0.00E+00">
                  <c:v>2.4086319161454982E-5</c:v>
                </c:pt>
                <c:pt idx="1580" formatCode="0.00E+00">
                  <c:v>2.4055879569633076E-5</c:v>
                </c:pt>
                <c:pt idx="1581" formatCode="0.00E+00">
                  <c:v>2.4025497643592402E-5</c:v>
                </c:pt>
                <c:pt idx="1582" formatCode="0.00E+00">
                  <c:v>2.3995173237768602E-5</c:v>
                </c:pt>
                <c:pt idx="1583" formatCode="0.00E+00">
                  <c:v>2.3964906207055711E-5</c:v>
                </c:pt>
                <c:pt idx="1584" formatCode="0.00E+00">
                  <c:v>2.3934696406805444E-5</c:v>
                </c:pt>
                <c:pt idx="1585" formatCode="0.00E+00">
                  <c:v>2.3904543692824764E-5</c:v>
                </c:pt>
                <c:pt idx="1586" formatCode="0.00E+00">
                  <c:v>2.3874447921374683E-5</c:v>
                </c:pt>
                <c:pt idx="1587" formatCode="0.00E+00">
                  <c:v>2.3844408949168201E-5</c:v>
                </c:pt>
                <c:pt idx="1588" formatCode="0.00E+00">
                  <c:v>2.3814426633368678E-5</c:v>
                </c:pt>
                <c:pt idx="1589" formatCode="0.00E+00">
                  <c:v>2.3784500831588588E-5</c:v>
                </c:pt>
                <c:pt idx="1590" formatCode="0.00E+00">
                  <c:v>2.3754631401886799E-5</c:v>
                </c:pt>
                <c:pt idx="1591" formatCode="0.00E+00">
                  <c:v>2.3724818202768001E-5</c:v>
                </c:pt>
                <c:pt idx="1592" formatCode="0.00E+00">
                  <c:v>2.36950610931804E-5</c:v>
                </c:pt>
                <c:pt idx="1593" formatCode="0.00E+00">
                  <c:v>2.3665359932514011E-5</c:v>
                </c:pt>
                <c:pt idx="1594" formatCode="0.00E+00">
                  <c:v>2.3635714580599696E-5</c:v>
                </c:pt>
                <c:pt idx="1595" formatCode="0.00E+00">
                  <c:v>2.360612489770611E-5</c:v>
                </c:pt>
                <c:pt idx="1596" formatCode="0.00E+00">
                  <c:v>2.3576590744539999E-5</c:v>
                </c:pt>
                <c:pt idx="1597" formatCode="0.00E+00">
                  <c:v>2.3547111982242699E-5</c:v>
                </c:pt>
                <c:pt idx="1598" formatCode="0.00E+00">
                  <c:v>2.3517688472389754E-5</c:v>
                </c:pt>
                <c:pt idx="1599" formatCode="0.00E+00">
                  <c:v>2.3488320076988544E-5</c:v>
                </c:pt>
                <c:pt idx="1600" formatCode="0.00E+00">
                  <c:v>2.3459006658477165E-5</c:v>
                </c:pt>
                <c:pt idx="1601" formatCode="0.00E+00">
                  <c:v>2.3429748079722665E-5</c:v>
                </c:pt>
                <c:pt idx="1602" formatCode="0.00E+00">
                  <c:v>2.3400544204018999E-5</c:v>
                </c:pt>
                <c:pt idx="1603" formatCode="0.00E+00">
                  <c:v>2.3371394895086537E-5</c:v>
                </c:pt>
                <c:pt idx="1604" formatCode="0.00E+00">
                  <c:v>2.3342300017069183E-5</c:v>
                </c:pt>
                <c:pt idx="1605" formatCode="0.00E+00">
                  <c:v>2.3313259434533401E-5</c:v>
                </c:pt>
                <c:pt idx="1606" formatCode="0.00E+00">
                  <c:v>2.3284273012466976E-5</c:v>
                </c:pt>
                <c:pt idx="1607" formatCode="0.00E+00">
                  <c:v>2.3255340616276812E-5</c:v>
                </c:pt>
                <c:pt idx="1608" formatCode="0.00E+00">
                  <c:v>2.3226462111787598E-5</c:v>
                </c:pt>
                <c:pt idx="1609" formatCode="0.00E+00">
                  <c:v>2.3197637365240499E-5</c:v>
                </c:pt>
                <c:pt idx="1610" formatCode="0.00E+00">
                  <c:v>2.3168866243291262E-5</c:v>
                </c:pt>
                <c:pt idx="1611" formatCode="0.00E+00">
                  <c:v>2.3140148613009067E-5</c:v>
                </c:pt>
                <c:pt idx="1612" formatCode="0.00E+00">
                  <c:v>2.3111484341874197E-5</c:v>
                </c:pt>
                <c:pt idx="1613" formatCode="0.00E+00">
                  <c:v>2.3082873297777555E-5</c:v>
                </c:pt>
                <c:pt idx="1614" formatCode="0.00E+00">
                  <c:v>2.3054315349018416E-5</c:v>
                </c:pt>
                <c:pt idx="1615" formatCode="0.00E+00">
                  <c:v>2.3025810364303253E-5</c:v>
                </c:pt>
                <c:pt idx="1616" formatCode="0.00E+00">
                  <c:v>2.2997358212744064E-5</c:v>
                </c:pt>
                <c:pt idx="1617" formatCode="0.00E+00">
                  <c:v>2.2968958763856736E-5</c:v>
                </c:pt>
                <c:pt idx="1618" formatCode="0.00E+00">
                  <c:v>2.2940611887560081E-5</c:v>
                </c:pt>
                <c:pt idx="1619" formatCode="0.00E+00">
                  <c:v>2.2912317454173731E-5</c:v>
                </c:pt>
                <c:pt idx="1620" formatCode="0.00E+00">
                  <c:v>2.2884075334416846E-5</c:v>
                </c:pt>
                <c:pt idx="1621" formatCode="0.00E+00">
                  <c:v>2.2855885399407044E-5</c:v>
                </c:pt>
                <c:pt idx="1622" formatCode="0.00E+00">
                  <c:v>2.2827747520658407E-5</c:v>
                </c:pt>
                <c:pt idx="1623" formatCode="0.00E+00">
                  <c:v>2.2799661570080002E-5</c:v>
                </c:pt>
                <c:pt idx="1624" formatCode="0.00E+00">
                  <c:v>2.2771627419975037E-5</c:v>
                </c:pt>
                <c:pt idx="1625" formatCode="0.00E+00">
                  <c:v>2.27436449430386E-5</c:v>
                </c:pt>
                <c:pt idx="1626" formatCode="0.00E+00">
                  <c:v>2.2715714012357054E-5</c:v>
                </c:pt>
                <c:pt idx="1627" formatCode="0.00E+00">
                  <c:v>2.2687834501405683E-5</c:v>
                </c:pt>
                <c:pt idx="1628" formatCode="0.00E+00">
                  <c:v>2.2660006284047955E-5</c:v>
                </c:pt>
                <c:pt idx="1629" formatCode="0.00E+00">
                  <c:v>2.2632229234534044E-5</c:v>
                </c:pt>
                <c:pt idx="1630" formatCode="0.00E+00">
                  <c:v>2.2604503227499065E-5</c:v>
                </c:pt>
                <c:pt idx="1631" formatCode="0.00E+00">
                  <c:v>2.2576828137961616E-5</c:v>
                </c:pt>
                <c:pt idx="1632" formatCode="0.00E+00">
                  <c:v>2.254920384132308E-5</c:v>
                </c:pt>
                <c:pt idx="1633" formatCode="0.00E+00">
                  <c:v>2.2521630213365258E-5</c:v>
                </c:pt>
                <c:pt idx="1634" formatCode="0.00E+00">
                  <c:v>2.2494107130249657E-5</c:v>
                </c:pt>
                <c:pt idx="1635" formatCode="0.00E+00">
                  <c:v>2.246663446851605E-5</c:v>
                </c:pt>
                <c:pt idx="1636" formatCode="0.00E+00">
                  <c:v>2.2439212105080708E-5</c:v>
                </c:pt>
                <c:pt idx="1637" formatCode="0.00E+00">
                  <c:v>2.2411839917235181E-5</c:v>
                </c:pt>
                <c:pt idx="1638" formatCode="0.00E+00">
                  <c:v>2.2384517782645211E-5</c:v>
                </c:pt>
                <c:pt idx="1639" formatCode="0.00E+00">
                  <c:v>2.2357245579348991E-5</c:v>
                </c:pt>
                <c:pt idx="1640" formatCode="0.00E+00">
                  <c:v>2.2330023185755963E-5</c:v>
                </c:pt>
                <c:pt idx="1641" formatCode="0.00E+00">
                  <c:v>2.2302850480645583E-5</c:v>
                </c:pt>
                <c:pt idx="1642" formatCode="0.00E+00">
                  <c:v>2.2275727343165602E-5</c:v>
                </c:pt>
                <c:pt idx="1643" formatCode="0.00E+00">
                  <c:v>2.224865365283121E-5</c:v>
                </c:pt>
                <c:pt idx="1644" formatCode="0.00E+00">
                  <c:v>2.2221629289523393E-5</c:v>
                </c:pt>
                <c:pt idx="1645" formatCode="0.00E+00">
                  <c:v>2.2194654133487368E-5</c:v>
                </c:pt>
                <c:pt idx="1646" formatCode="0.00E+00">
                  <c:v>2.2167728065332106E-5</c:v>
                </c:pt>
                <c:pt idx="1647" formatCode="0.00E+00">
                  <c:v>2.2140850966028035E-5</c:v>
                </c:pt>
                <c:pt idx="1648" formatCode="0.00E+00">
                  <c:v>2.2114022716906161E-5</c:v>
                </c:pt>
                <c:pt idx="1649" formatCode="0.00E+00">
                  <c:v>2.2087243199656875E-5</c:v>
                </c:pt>
                <c:pt idx="1650" formatCode="0.00E+00">
                  <c:v>2.2060512296328438E-5</c:v>
                </c:pt>
                <c:pt idx="1651" formatCode="0.00E+00">
                  <c:v>2.2033829889325907E-5</c:v>
                </c:pt>
                <c:pt idx="1652" formatCode="0.00E+00">
                  <c:v>2.2007195861409412E-5</c:v>
                </c:pt>
                <c:pt idx="1653" formatCode="0.00E+00">
                  <c:v>2.1980610095693261E-5</c:v>
                </c:pt>
                <c:pt idx="1654" formatCode="0.00E+00">
                  <c:v>2.1954072475644691E-5</c:v>
                </c:pt>
                <c:pt idx="1655" formatCode="0.00E+00">
                  <c:v>2.1927582885082312E-5</c:v>
                </c:pt>
                <c:pt idx="1656" formatCode="0.00E+00">
                  <c:v>2.1901141208175079E-5</c:v>
                </c:pt>
                <c:pt idx="1657" formatCode="0.00E+00">
                  <c:v>2.1874747329440811E-5</c:v>
                </c:pt>
                <c:pt idx="1658" formatCode="0.00E+00">
                  <c:v>2.1848401133744698E-5</c:v>
                </c:pt>
                <c:pt idx="1659" formatCode="0.00E+00">
                  <c:v>2.1822102506299282E-5</c:v>
                </c:pt>
                <c:pt idx="1660" formatCode="0.00E+00">
                  <c:v>2.1795851332661401E-5</c:v>
                </c:pt>
                <c:pt idx="1661" formatCode="0.00E+00">
                  <c:v>2.1769647498732441E-5</c:v>
                </c:pt>
                <c:pt idx="1662" formatCode="0.00E+00">
                  <c:v>2.1743490890756011E-5</c:v>
                </c:pt>
                <c:pt idx="1663" formatCode="0.00E+00">
                  <c:v>2.1717381395317599E-5</c:v>
                </c:pt>
                <c:pt idx="1664" formatCode="0.00E+00">
                  <c:v>2.1691318899342981E-5</c:v>
                </c:pt>
                <c:pt idx="1665" formatCode="0.00E+00">
                  <c:v>2.166530329009644E-5</c:v>
                </c:pt>
                <c:pt idx="1666" formatCode="0.00E+00">
                  <c:v>2.1639334455180677E-5</c:v>
                </c:pt>
                <c:pt idx="1667" formatCode="0.00E+00">
                  <c:v>2.1613412282534682E-5</c:v>
                </c:pt>
                <c:pt idx="1668" formatCode="0.00E+00">
                  <c:v>2.1587536660432712E-5</c:v>
                </c:pt>
                <c:pt idx="1669" formatCode="0.00E+00">
                  <c:v>2.156170747748369E-5</c:v>
                </c:pt>
                <c:pt idx="1670" formatCode="0.00E+00">
                  <c:v>2.1535924622628861E-5</c:v>
                </c:pt>
                <c:pt idx="1671" formatCode="0.00E+00">
                  <c:v>2.1510187985141802E-5</c:v>
                </c:pt>
                <c:pt idx="1672" formatCode="0.00E+00">
                  <c:v>2.148449745462659E-5</c:v>
                </c:pt>
                <c:pt idx="1673" formatCode="0.00E+00">
                  <c:v>2.1458852921016455E-5</c:v>
                </c:pt>
                <c:pt idx="1674" formatCode="0.00E+00">
                  <c:v>2.1433254274573093E-5</c:v>
                </c:pt>
                <c:pt idx="1675" formatCode="0.00E+00">
                  <c:v>2.1407701405885182E-5</c:v>
                </c:pt>
                <c:pt idx="1676" formatCode="0.00E+00">
                  <c:v>2.1382194205867201E-5</c:v>
                </c:pt>
                <c:pt idx="1677" formatCode="0.00E+00">
                  <c:v>2.1356732565758841E-5</c:v>
                </c:pt>
                <c:pt idx="1678" formatCode="0.00E+00">
                  <c:v>2.1331316377122803E-5</c:v>
                </c:pt>
                <c:pt idx="1679" formatCode="0.00E+00">
                  <c:v>2.1305945531844281E-5</c:v>
                </c:pt>
                <c:pt idx="1680" formatCode="0.00E+00">
                  <c:v>2.1280619922130054E-5</c:v>
                </c:pt>
                <c:pt idx="1681" formatCode="0.00E+00">
                  <c:v>2.1255339440506782E-5</c:v>
                </c:pt>
                <c:pt idx="1682" formatCode="0.00E+00">
                  <c:v>2.1230103979820212E-5</c:v>
                </c:pt>
                <c:pt idx="1683" formatCode="0.00E+00">
                  <c:v>2.1204913433233666E-5</c:v>
                </c:pt>
                <c:pt idx="1684" formatCode="0.00E+00">
                  <c:v>2.1179767694227675E-5</c:v>
                </c:pt>
                <c:pt idx="1685" formatCode="0.00E+00">
                  <c:v>2.11546666565979E-5</c:v>
                </c:pt>
                <c:pt idx="1686" formatCode="0.00E+00">
                  <c:v>2.1129610214454962E-5</c:v>
                </c:pt>
                <c:pt idx="1687" formatCode="0.00E+00">
                  <c:v>2.1104598262222141E-5</c:v>
                </c:pt>
                <c:pt idx="1688" formatCode="0.00E+00">
                  <c:v>2.1079630694635643E-5</c:v>
                </c:pt>
                <c:pt idx="1689" formatCode="0.00E+00">
                  <c:v>2.1054707406742456E-5</c:v>
                </c:pt>
                <c:pt idx="1690" formatCode="0.00E+00">
                  <c:v>2.1029828293899545E-5</c:v>
                </c:pt>
                <c:pt idx="1691" formatCode="0.00E+00">
                  <c:v>2.1004993251773063E-5</c:v>
                </c:pt>
                <c:pt idx="1692" formatCode="0.00E+00">
                  <c:v>2.0980202176336842E-5</c:v>
                </c:pt>
                <c:pt idx="1693" formatCode="0.00E+00">
                  <c:v>2.0955454963871398E-5</c:v>
                </c:pt>
                <c:pt idx="1694" formatCode="0.00E+00">
                  <c:v>2.0930751510963182E-5</c:v>
                </c:pt>
                <c:pt idx="1695" formatCode="0.00E+00">
                  <c:v>2.0906091714502799E-5</c:v>
                </c:pt>
                <c:pt idx="1696" formatCode="0.00E+00">
                  <c:v>2.0881475471684901E-5</c:v>
                </c:pt>
                <c:pt idx="1697" formatCode="0.00E+00">
                  <c:v>2.0856902680005882E-5</c:v>
                </c:pt>
                <c:pt idx="1698" formatCode="0.00E+00">
                  <c:v>2.0832373237264276E-5</c:v>
                </c:pt>
                <c:pt idx="1699" formatCode="0.00E+00">
                  <c:v>2.0807887041558451E-5</c:v>
                </c:pt>
                <c:pt idx="1700" formatCode="0.00E+00">
                  <c:v>2.0783443991286001E-5</c:v>
                </c:pt>
                <c:pt idx="1701" formatCode="0.00E+00">
                  <c:v>2.0759043985143062E-5</c:v>
                </c:pt>
                <c:pt idx="1702" formatCode="0.00E+00">
                  <c:v>2.0734686922122535E-5</c:v>
                </c:pt>
                <c:pt idx="1703" formatCode="0.00E+00">
                  <c:v>2.0710372701513691E-5</c:v>
                </c:pt>
                <c:pt idx="1704" formatCode="0.00E+00">
                  <c:v>2.0686101222900553E-5</c:v>
                </c:pt>
                <c:pt idx="1705" formatCode="0.00E+00">
                  <c:v>2.0661872386161676E-5</c:v>
                </c:pt>
                <c:pt idx="1706" formatCode="0.00E+00">
                  <c:v>2.0637686091467933E-5</c:v>
                </c:pt>
                <c:pt idx="1707" formatCode="0.00E+00">
                  <c:v>2.0613542239282806E-5</c:v>
                </c:pt>
                <c:pt idx="1708" formatCode="0.00E+00">
                  <c:v>2.0589440730360402E-5</c:v>
                </c:pt>
                <c:pt idx="1709" formatCode="0.00E+00">
                  <c:v>2.0565381465744616E-5</c:v>
                </c:pt>
                <c:pt idx="1710" formatCode="0.00E+00">
                  <c:v>2.0541364346768602E-5</c:v>
                </c:pt>
                <c:pt idx="1711" formatCode="0.00E+00">
                  <c:v>2.0517389275053036E-5</c:v>
                </c:pt>
                <c:pt idx="1712" formatCode="0.00E+00">
                  <c:v>2.049345615250574E-5</c:v>
                </c:pt>
                <c:pt idx="1713" formatCode="0.00E+00">
                  <c:v>2.0469564881320244E-5</c:v>
                </c:pt>
                <c:pt idx="1714" formatCode="0.00E+00">
                  <c:v>2.0445715363975212E-5</c:v>
                </c:pt>
                <c:pt idx="1715" formatCode="0.00E+00">
                  <c:v>2.0421907503232781E-5</c:v>
                </c:pt>
                <c:pt idx="1716" formatCode="0.00E+00">
                  <c:v>2.0398141202138198E-5</c:v>
                </c:pt>
                <c:pt idx="1717" formatCode="0.00E+00">
                  <c:v>2.0374416364018999E-5</c:v>
                </c:pt>
                <c:pt idx="1718" formatCode="0.00E+00">
                  <c:v>2.0350732892482901E-5</c:v>
                </c:pt>
                <c:pt idx="1719" formatCode="0.00E+00">
                  <c:v>2.0327090691418199E-5</c:v>
                </c:pt>
                <c:pt idx="1720" formatCode="0.00E+00">
                  <c:v>2.03034896649918E-5</c:v>
                </c:pt>
                <c:pt idx="1721" formatCode="0.00E+00">
                  <c:v>2.0279929717648764E-5</c:v>
                </c:pt>
                <c:pt idx="1722" formatCode="0.00E+00">
                  <c:v>2.0256410754111155E-5</c:v>
                </c:pt>
                <c:pt idx="1723" formatCode="0.00E+00">
                  <c:v>2.0232932679377007E-5</c:v>
                </c:pt>
                <c:pt idx="1724" formatCode="0.00E+00">
                  <c:v>2.0209495398719442E-5</c:v>
                </c:pt>
                <c:pt idx="1725" formatCode="0.00E+00">
                  <c:v>2.0186098817686099E-5</c:v>
                </c:pt>
                <c:pt idx="1726" formatCode="0.00E+00">
                  <c:v>2.0162742842097399E-5</c:v>
                </c:pt>
                <c:pt idx="1727" formatCode="0.00E+00">
                  <c:v>2.0139427378046342E-5</c:v>
                </c:pt>
                <c:pt idx="1728" formatCode="0.00E+00">
                  <c:v>2.0116152331896797E-5</c:v>
                </c:pt>
                <c:pt idx="1729" formatCode="0.00E+00">
                  <c:v>2.0092917610283612E-5</c:v>
                </c:pt>
                <c:pt idx="1730" formatCode="0.00E+00">
                  <c:v>2.0069723120110412E-5</c:v>
                </c:pt>
                <c:pt idx="1731" formatCode="0.00E+00">
                  <c:v>2.004656876854985E-5</c:v>
                </c:pt>
                <c:pt idx="1732" formatCode="0.00E+00">
                  <c:v>2.00234544630419E-5</c:v>
                </c:pt>
                <c:pt idx="1733" formatCode="0.00E+00">
                  <c:v>2.0000380111293381E-5</c:v>
                </c:pt>
                <c:pt idx="1734" formatCode="0.00E+00">
                  <c:v>1.9977345621276443E-5</c:v>
                </c:pt>
                <c:pt idx="1735" formatCode="0.00E+00">
                  <c:v>1.9954350901228544E-5</c:v>
                </c:pt>
                <c:pt idx="1736" formatCode="0.00E+00">
                  <c:v>1.9931395859650553E-5</c:v>
                </c:pt>
                <c:pt idx="1737" formatCode="0.00E+00">
                  <c:v>1.9908480405306756E-5</c:v>
                </c:pt>
                <c:pt idx="1738" formatCode="0.00E+00">
                  <c:v>1.9885604447223261E-5</c:v>
                </c:pt>
                <c:pt idx="1739" formatCode="0.00E+00">
                  <c:v>1.9862767894687474E-5</c:v>
                </c:pt>
                <c:pt idx="1740" formatCode="0.00E+00">
                  <c:v>1.9839970657246844E-5</c:v>
                </c:pt>
                <c:pt idx="1741" formatCode="0.00E+00">
                  <c:v>1.9817212644708547E-5</c:v>
                </c:pt>
                <c:pt idx="1742" formatCode="0.00E+00">
                  <c:v>1.9794493767138058E-5</c:v>
                </c:pt>
                <c:pt idx="1743" formatCode="0.00E+00">
                  <c:v>1.9771813934858346E-5</c:v>
                </c:pt>
                <c:pt idx="1744" formatCode="0.00E+00">
                  <c:v>1.9749173058449454E-5</c:v>
                </c:pt>
                <c:pt idx="1745" formatCode="0.00E+00">
                  <c:v>1.9726571048746881E-5</c:v>
                </c:pt>
                <c:pt idx="1746" formatCode="0.00E+00">
                  <c:v>1.9704007816841151E-5</c:v>
                </c:pt>
                <c:pt idx="1747" formatCode="0.00E+00">
                  <c:v>1.9681483274077071E-5</c:v>
                </c:pt>
                <c:pt idx="1748" formatCode="0.00E+00">
                  <c:v>1.9658997332052546E-5</c:v>
                </c:pt>
                <c:pt idx="1749" formatCode="0.00E+00">
                  <c:v>1.9636549902617853E-5</c:v>
                </c:pt>
                <c:pt idx="1750" formatCode="0.00E+00">
                  <c:v>1.9614140897874543E-5</c:v>
                </c:pt>
                <c:pt idx="1751" formatCode="0.00E+00">
                  <c:v>1.9591770230175168E-5</c:v>
                </c:pt>
                <c:pt idx="1752" formatCode="0.00E+00">
                  <c:v>1.9569437812121753E-5</c:v>
                </c:pt>
                <c:pt idx="1753" formatCode="0.00E+00">
                  <c:v>1.9547143556565253E-5</c:v>
                </c:pt>
                <c:pt idx="1754" formatCode="0.00E+00">
                  <c:v>1.9524887376604751E-5</c:v>
                </c:pt>
                <c:pt idx="1755" formatCode="0.00E+00">
                  <c:v>1.9502669185586556E-5</c:v>
                </c:pt>
                <c:pt idx="1756" formatCode="0.00E+00">
                  <c:v>1.9480488897103374E-5</c:v>
                </c:pt>
                <c:pt idx="1757" formatCode="0.00E+00">
                  <c:v>1.9458346424993305E-5</c:v>
                </c:pt>
                <c:pt idx="1758" formatCode="0.00E+00">
                  <c:v>1.9436241683339342E-5</c:v>
                </c:pt>
                <c:pt idx="1759" formatCode="0.00E+00">
                  <c:v>1.9414174586468069E-5</c:v>
                </c:pt>
                <c:pt idx="1760" formatCode="0.00E+00">
                  <c:v>1.9392145048949353E-5</c:v>
                </c:pt>
                <c:pt idx="1761" formatCode="0.00E+00">
                  <c:v>1.9370152985595044E-5</c:v>
                </c:pt>
                <c:pt idx="1762" formatCode="0.00E+00">
                  <c:v>1.934819831145866E-5</c:v>
                </c:pt>
                <c:pt idx="1763" formatCode="0.00E+00">
                  <c:v>1.9326280941834051E-5</c:v>
                </c:pt>
                <c:pt idx="1764" formatCode="0.00E+00">
                  <c:v>1.9304400792254752E-5</c:v>
                </c:pt>
                <c:pt idx="1765" formatCode="0.00E+00">
                  <c:v>1.9282557778493352E-5</c:v>
                </c:pt>
                <c:pt idx="1766" formatCode="0.00E+00">
                  <c:v>1.9260751816560679E-5</c:v>
                </c:pt>
                <c:pt idx="1767" formatCode="0.00E+00">
                  <c:v>1.9238982822704502E-5</c:v>
                </c:pt>
                <c:pt idx="1768" formatCode="0.00E+00">
                  <c:v>1.9217250713409637E-5</c:v>
                </c:pt>
                <c:pt idx="1769" formatCode="0.00E+00">
                  <c:v>1.9195555405395952E-5</c:v>
                </c:pt>
                <c:pt idx="1770" formatCode="0.00E+00">
                  <c:v>1.9173896815618852E-5</c:v>
                </c:pt>
                <c:pt idx="1771" formatCode="0.00E+00">
                  <c:v>1.915227486126726E-5</c:v>
                </c:pt>
                <c:pt idx="1772" formatCode="0.00E+00">
                  <c:v>1.9130689459763954E-5</c:v>
                </c:pt>
                <c:pt idx="1773" formatCode="0.00E+00">
                  <c:v>1.9109140528763942E-5</c:v>
                </c:pt>
                <c:pt idx="1774" formatCode="0.00E+00">
                  <c:v>1.9087627986154037E-5</c:v>
                </c:pt>
                <c:pt idx="1775" formatCode="0.00E+00">
                  <c:v>1.9066151750051954E-5</c:v>
                </c:pt>
                <c:pt idx="1776" formatCode="0.00E+00">
                  <c:v>1.9044711738805858E-5</c:v>
                </c:pt>
                <c:pt idx="1777" formatCode="0.00E+00">
                  <c:v>1.902330787099283E-5</c:v>
                </c:pt>
                <c:pt idx="1778" formatCode="0.00E+00">
                  <c:v>1.9001940065419151E-5</c:v>
                </c:pt>
                <c:pt idx="1779" formatCode="0.00E+00">
                  <c:v>1.898060824111868E-5</c:v>
                </c:pt>
                <c:pt idx="1780" formatCode="0.00E+00">
                  <c:v>1.8959312317352243E-5</c:v>
                </c:pt>
                <c:pt idx="1781" formatCode="0.00E+00">
                  <c:v>1.8938052213607255E-5</c:v>
                </c:pt>
                <c:pt idx="1782" formatCode="0.00E+00">
                  <c:v>1.8916827849596549E-5</c:v>
                </c:pt>
                <c:pt idx="1783" formatCode="0.00E+00">
                  <c:v>1.8895639145257954E-5</c:v>
                </c:pt>
                <c:pt idx="1784" formatCode="0.00E+00">
                  <c:v>1.8874486020753129E-5</c:v>
                </c:pt>
                <c:pt idx="1785" formatCode="0.00E+00">
                  <c:v>1.8853368396467266E-5</c:v>
                </c:pt>
                <c:pt idx="1786" formatCode="0.00E+00">
                  <c:v>1.883228619300774E-5</c:v>
                </c:pt>
                <c:pt idx="1787" formatCode="0.00E+00">
                  <c:v>1.881123933120433E-5</c:v>
                </c:pt>
                <c:pt idx="1788" formatCode="0.00E+00">
                  <c:v>1.8790227732107353E-5</c:v>
                </c:pt>
                <c:pt idx="1789" formatCode="0.00E+00">
                  <c:v>1.8769251316987768E-5</c:v>
                </c:pt>
                <c:pt idx="1790" formatCode="0.00E+00">
                  <c:v>1.8748310007335951E-5</c:v>
                </c:pt>
                <c:pt idx="1791" formatCode="0.00E+00">
                  <c:v>1.8727403724861253E-5</c:v>
                </c:pt>
                <c:pt idx="1792" formatCode="0.00E+00">
                  <c:v>1.8706532391491048E-5</c:v>
                </c:pt>
                <c:pt idx="1793" formatCode="0.00E+00">
                  <c:v>1.8685695929370129E-5</c:v>
                </c:pt>
                <c:pt idx="1794" formatCode="0.00E+00">
                  <c:v>1.8664894260860176E-5</c:v>
                </c:pt>
                <c:pt idx="1795" formatCode="0.00E+00">
                  <c:v>1.8644127308538568E-5</c:v>
                </c:pt>
                <c:pt idx="1796" formatCode="0.00E+00">
                  <c:v>1.8623394995197847E-5</c:v>
                </c:pt>
                <c:pt idx="1797" formatCode="0.00E+00">
                  <c:v>1.8602697243845352E-5</c:v>
                </c:pt>
                <c:pt idx="1798" formatCode="0.00E+00">
                  <c:v>1.8582033977701907E-5</c:v>
                </c:pt>
                <c:pt idx="1799" formatCode="0.00E+00">
                  <c:v>1.8561405120201834E-5</c:v>
                </c:pt>
                <c:pt idx="1800" formatCode="0.00E+00">
                  <c:v>1.8540810594991346E-5</c:v>
                </c:pt>
                <c:pt idx="1801" formatCode="0.00E+00">
                  <c:v>1.852025032592875E-5</c:v>
                </c:pt>
                <c:pt idx="1802" formatCode="0.00E+00">
                  <c:v>1.8499724237082957E-5</c:v>
                </c:pt>
                <c:pt idx="1803" formatCode="0.00E+00">
                  <c:v>1.8479232252733203E-5</c:v>
                </c:pt>
                <c:pt idx="1804" formatCode="0.00E+00">
                  <c:v>1.8458774297368764E-5</c:v>
                </c:pt>
                <c:pt idx="1805" formatCode="0.00E+00">
                  <c:v>1.843835029568716E-5</c:v>
                </c:pt>
                <c:pt idx="1806" formatCode="0.00E+00">
                  <c:v>1.8417960172594299E-5</c:v>
                </c:pt>
                <c:pt idx="1807" formatCode="0.00E+00">
                  <c:v>1.8397603853203701E-5</c:v>
                </c:pt>
                <c:pt idx="1808" formatCode="0.00E+00">
                  <c:v>1.8377281262835654E-5</c:v>
                </c:pt>
                <c:pt idx="1809" formatCode="0.00E+00">
                  <c:v>1.8356992327016401E-5</c:v>
                </c:pt>
                <c:pt idx="1810" formatCode="0.00E+00">
                  <c:v>1.8336736971477905E-5</c:v>
                </c:pt>
                <c:pt idx="1811" formatCode="0.00E+00">
                  <c:v>1.831651512215643E-5</c:v>
                </c:pt>
                <c:pt idx="1812" formatCode="0.00E+00">
                  <c:v>1.8296326705192826E-5</c:v>
                </c:pt>
                <c:pt idx="1813" formatCode="0.00E+00">
                  <c:v>1.8276171646930968E-5</c:v>
                </c:pt>
                <c:pt idx="1814" formatCode="0.00E+00">
                  <c:v>1.8256049873917543E-5</c:v>
                </c:pt>
                <c:pt idx="1815" formatCode="0.00E+00">
                  <c:v>1.8235961312901529E-5</c:v>
                </c:pt>
                <c:pt idx="1816" formatCode="0.00E+00">
                  <c:v>1.8215905890833041E-5</c:v>
                </c:pt>
                <c:pt idx="1817" formatCode="0.00E+00">
                  <c:v>1.8195883534862851E-5</c:v>
                </c:pt>
                <c:pt idx="1818" formatCode="0.00E+00">
                  <c:v>1.8175894172342101E-5</c:v>
                </c:pt>
                <c:pt idx="1819" formatCode="0.00E+00">
                  <c:v>1.8155937730821201E-5</c:v>
                </c:pt>
                <c:pt idx="1820" formatCode="0.00E+00">
                  <c:v>1.8136014138049205E-5</c:v>
                </c:pt>
                <c:pt idx="1821" formatCode="0.00E+00">
                  <c:v>1.8116123321973531E-5</c:v>
                </c:pt>
                <c:pt idx="1822" formatCode="0.00E+00">
                  <c:v>1.8096265210738649E-5</c:v>
                </c:pt>
                <c:pt idx="1823" formatCode="0.00E+00">
                  <c:v>1.8076439732686151E-5</c:v>
                </c:pt>
                <c:pt idx="1824" formatCode="0.00E+00">
                  <c:v>1.8056646816353605E-5</c:v>
                </c:pt>
                <c:pt idx="1825" formatCode="0.00E+00">
                  <c:v>1.8036886390474228E-5</c:v>
                </c:pt>
                <c:pt idx="1826" formatCode="0.00E+00">
                  <c:v>1.8017158383976141E-5</c:v>
                </c:pt>
                <c:pt idx="1827" formatCode="0.00E+00">
                  <c:v>1.7997462725981301E-5</c:v>
                </c:pt>
                <c:pt idx="1828" formatCode="0.00E+00">
                  <c:v>1.7977799345805951E-5</c:v>
                </c:pt>
                <c:pt idx="1829" formatCode="0.00E+00">
                  <c:v>1.7958168172958401E-5</c:v>
                </c:pt>
                <c:pt idx="1830" formatCode="0.00E+00">
                  <c:v>1.793856913714013E-5</c:v>
                </c:pt>
                <c:pt idx="1831" formatCode="0.00E+00">
                  <c:v>1.7919002168243801E-5</c:v>
                </c:pt>
                <c:pt idx="1832" formatCode="0.00E+00">
                  <c:v>1.7899467196353228E-5</c:v>
                </c:pt>
                <c:pt idx="1833" formatCode="0.00E+00">
                  <c:v>1.78799641517429E-5</c:v>
                </c:pt>
                <c:pt idx="1834" formatCode="0.00E+00">
                  <c:v>1.7860492964876803E-5</c:v>
                </c:pt>
                <c:pt idx="1835" formatCode="0.00E+00">
                  <c:v>1.7841053566408346E-5</c:v>
                </c:pt>
                <c:pt idx="1836" formatCode="0.00E+00">
                  <c:v>1.7821645887179431E-5</c:v>
                </c:pt>
                <c:pt idx="1837" formatCode="0.00E+00">
                  <c:v>1.7802269858220032E-5</c:v>
                </c:pt>
                <c:pt idx="1838" formatCode="0.00E+00">
                  <c:v>1.7782925410747253E-5</c:v>
                </c:pt>
                <c:pt idx="1839" formatCode="0.00E+00">
                  <c:v>1.7763612476165131E-5</c:v>
                </c:pt>
                <c:pt idx="1840" formatCode="0.00E+00">
                  <c:v>1.774433098606393E-5</c:v>
                </c:pt>
                <c:pt idx="1841" formatCode="0.00E+00">
                  <c:v>1.7725080872219231E-5</c:v>
                </c:pt>
                <c:pt idx="1842" formatCode="0.00E+00">
                  <c:v>1.7705862066591523E-5</c:v>
                </c:pt>
                <c:pt idx="1843" formatCode="0.00E+00">
                  <c:v>1.7686674501325927E-5</c:v>
                </c:pt>
                <c:pt idx="1844" formatCode="0.00E+00">
                  <c:v>1.7667518108751033E-5</c:v>
                </c:pt>
                <c:pt idx="1845" formatCode="0.00E+00">
                  <c:v>1.7648392821378501E-5</c:v>
                </c:pt>
                <c:pt idx="1846" formatCode="0.00E+00">
                  <c:v>1.7629298571902801E-5</c:v>
                </c:pt>
                <c:pt idx="1847" formatCode="0.00E+00">
                  <c:v>1.7610235293200148E-5</c:v>
                </c:pt>
                <c:pt idx="1848" formatCode="0.00E+00">
                  <c:v>1.7591202918328101E-5</c:v>
                </c:pt>
                <c:pt idx="1849" formatCode="0.00E+00">
                  <c:v>1.7572201380525127E-5</c:v>
                </c:pt>
                <c:pt idx="1850" formatCode="0.00E+00">
                  <c:v>1.7553230613209826E-5</c:v>
                </c:pt>
                <c:pt idx="1851" formatCode="0.00E+00">
                  <c:v>1.7534290549980229E-5</c:v>
                </c:pt>
                <c:pt idx="1852" formatCode="0.00E+00">
                  <c:v>1.7515381124613701E-5</c:v>
                </c:pt>
                <c:pt idx="1853" formatCode="0.00E+00">
                  <c:v>1.7496502271065834E-5</c:v>
                </c:pt>
                <c:pt idx="1854" formatCode="0.00E+00">
                  <c:v>1.7477653923470002E-5</c:v>
                </c:pt>
                <c:pt idx="1855" formatCode="0.00E+00">
                  <c:v>1.7458836016137148E-5</c:v>
                </c:pt>
                <c:pt idx="1856" formatCode="0.00E+00">
                  <c:v>1.7440048483554501E-5</c:v>
                </c:pt>
                <c:pt idx="1857" formatCode="0.00E+00">
                  <c:v>1.7421291260386054E-5</c:v>
                </c:pt>
                <c:pt idx="1858" formatCode="0.00E+00">
                  <c:v>1.7402564281470851E-5</c:v>
                </c:pt>
                <c:pt idx="1859" formatCode="0.00E+00">
                  <c:v>1.7383867481823031E-5</c:v>
                </c:pt>
                <c:pt idx="1860" formatCode="0.00E+00">
                  <c:v>1.7365200796631439E-5</c:v>
                </c:pt>
                <c:pt idx="1861" formatCode="0.00E+00">
                  <c:v>1.7346564161258542E-5</c:v>
                </c:pt>
                <c:pt idx="1862" formatCode="0.00E+00">
                  <c:v>1.7327957511240301E-5</c:v>
                </c:pt>
                <c:pt idx="1863" formatCode="0.00E+00">
                  <c:v>1.7309380782285341E-5</c:v>
                </c:pt>
                <c:pt idx="1864" formatCode="0.00E+00">
                  <c:v>1.7290833910274501E-5</c:v>
                </c:pt>
                <c:pt idx="1865" formatCode="0.00E+00">
                  <c:v>1.7272316831260405E-5</c:v>
                </c:pt>
                <c:pt idx="1866" formatCode="0.00E+00">
                  <c:v>1.7253829481466646E-5</c:v>
                </c:pt>
                <c:pt idx="1867" formatCode="0.00E+00">
                  <c:v>1.7235371797287453E-5</c:v>
                </c:pt>
                <c:pt idx="1868" formatCode="0.00E+00">
                  <c:v>1.7216943715286905E-5</c:v>
                </c:pt>
                <c:pt idx="1869" formatCode="0.00E+00">
                  <c:v>1.7198545172198899E-5</c:v>
                </c:pt>
                <c:pt idx="1870" formatCode="0.00E+00">
                  <c:v>1.718017610492603E-5</c:v>
                </c:pt>
                <c:pt idx="1871" formatCode="0.00E+00">
                  <c:v>1.7161836450539228E-5</c:v>
                </c:pt>
                <c:pt idx="1872" formatCode="0.00E+00">
                  <c:v>1.7143526146277356E-5</c:v>
                </c:pt>
                <c:pt idx="1873" formatCode="0.00E+00">
                  <c:v>1.7125245129546401E-5</c:v>
                </c:pt>
                <c:pt idx="1874" formatCode="0.00E+00">
                  <c:v>1.7106993337919601E-5</c:v>
                </c:pt>
                <c:pt idx="1875" formatCode="0.00E+00">
                  <c:v>1.7088770709135949E-5</c:v>
                </c:pt>
                <c:pt idx="1876" formatCode="0.00E+00">
                  <c:v>1.7070577181100333E-5</c:v>
                </c:pt>
                <c:pt idx="1877" formatCode="0.00E+00">
                  <c:v>1.7052412691882829E-5</c:v>
                </c:pt>
                <c:pt idx="1878" formatCode="0.00E+00">
                  <c:v>1.7034277179718126E-5</c:v>
                </c:pt>
                <c:pt idx="1879" formatCode="0.00E+00">
                  <c:v>1.7016170583005032E-5</c:v>
                </c:pt>
                <c:pt idx="1880" formatCode="0.00E+00">
                  <c:v>1.6998092840306127E-5</c:v>
                </c:pt>
                <c:pt idx="1881" formatCode="0.00E+00">
                  <c:v>1.6980043890346835E-5</c:v>
                </c:pt>
                <c:pt idx="1882" formatCode="0.00E+00">
                  <c:v>1.696202367201526E-5</c:v>
                </c:pt>
                <c:pt idx="1883" formatCode="0.00E+00">
                  <c:v>1.694403212436153E-5</c:v>
                </c:pt>
                <c:pt idx="1884" formatCode="0.00E+00">
                  <c:v>1.6926069186597454E-5</c:v>
                </c:pt>
                <c:pt idx="1885" formatCode="0.00E+00">
                  <c:v>1.6908134798095657E-5</c:v>
                </c:pt>
                <c:pt idx="1886" formatCode="0.00E+00">
                  <c:v>1.6890228898389256E-5</c:v>
                </c:pt>
                <c:pt idx="1887" formatCode="0.00E+00">
                  <c:v>1.687235142717153E-5</c:v>
                </c:pt>
                <c:pt idx="1888" formatCode="0.00E+00">
                  <c:v>1.6854502324295141E-5</c:v>
                </c:pt>
                <c:pt idx="1889" formatCode="0.00E+00">
                  <c:v>1.6836681529771826E-5</c:v>
                </c:pt>
                <c:pt idx="1890" formatCode="0.00E+00">
                  <c:v>1.6818888983771627E-5</c:v>
                </c:pt>
                <c:pt idx="1891" formatCode="0.00E+00">
                  <c:v>1.680112462662296E-5</c:v>
                </c:pt>
                <c:pt idx="1892" formatCode="0.00E+00">
                  <c:v>1.678338839881106E-5</c:v>
                </c:pt>
                <c:pt idx="1893" formatCode="0.00E+00">
                  <c:v>1.6765680240978756E-5</c:v>
                </c:pt>
                <c:pt idx="1894" formatCode="0.00E+00">
                  <c:v>1.6748000093925155E-5</c:v>
                </c:pt>
                <c:pt idx="1895" formatCode="0.00E+00">
                  <c:v>1.6730347898605145E-5</c:v>
                </c:pt>
                <c:pt idx="1896" formatCode="0.00E+00">
                  <c:v>1.671272359612933E-5</c:v>
                </c:pt>
                <c:pt idx="1897" formatCode="0.00E+00">
                  <c:v>1.6695127127763451E-5</c:v>
                </c:pt>
                <c:pt idx="1898" formatCode="0.00E+00">
                  <c:v>1.6677558434927454E-5</c:v>
                </c:pt>
                <c:pt idx="1899" formatCode="0.00E+00">
                  <c:v>1.6660017459195439E-5</c:v>
                </c:pt>
                <c:pt idx="1900" formatCode="0.00E+00">
                  <c:v>1.6642504142295162E-5</c:v>
                </c:pt>
                <c:pt idx="1901" formatCode="0.00E+00">
                  <c:v>1.6625018426107049E-5</c:v>
                </c:pt>
                <c:pt idx="1902" formatCode="0.00E+00">
                  <c:v>1.6607560252664752E-5</c:v>
                </c:pt>
                <c:pt idx="1903" formatCode="0.00E+00">
                  <c:v>1.6590129564153455E-5</c:v>
                </c:pt>
                <c:pt idx="1904" formatCode="0.00E+00">
                  <c:v>1.6572726302910047E-5</c:v>
                </c:pt>
                <c:pt idx="1905" formatCode="0.00E+00">
                  <c:v>1.6555350411422941E-5</c:v>
                </c:pt>
                <c:pt idx="1906" formatCode="0.00E+00">
                  <c:v>1.6538001832330643E-5</c:v>
                </c:pt>
                <c:pt idx="1907" formatCode="0.00E+00">
                  <c:v>1.6520680508422346E-5</c:v>
                </c:pt>
                <c:pt idx="1908" formatCode="0.00E+00">
                  <c:v>1.650338638263675E-5</c:v>
                </c:pt>
                <c:pt idx="1909" formatCode="0.00E+00">
                  <c:v>1.648611939806166E-5</c:v>
                </c:pt>
                <c:pt idx="1910" formatCode="0.00E+00">
                  <c:v>1.6468879497933976E-5</c:v>
                </c:pt>
                <c:pt idx="1911" formatCode="0.00E+00">
                  <c:v>1.6451666625638631E-5</c:v>
                </c:pt>
                <c:pt idx="1912" formatCode="0.00E+00">
                  <c:v>1.6434480724708537E-5</c:v>
                </c:pt>
                <c:pt idx="1913" formatCode="0.00E+00">
                  <c:v>1.6417321738824146E-5</c:v>
                </c:pt>
                <c:pt idx="1914" formatCode="0.00E+00">
                  <c:v>1.6400189611812483E-5</c:v>
                </c:pt>
                <c:pt idx="1915" formatCode="0.00E+00">
                  <c:v>1.6383084287647261E-5</c:v>
                </c:pt>
                <c:pt idx="1916" formatCode="0.00E+00">
                  <c:v>1.6366005710448253E-5</c:v>
                </c:pt>
                <c:pt idx="1917" formatCode="0.00E+00">
                  <c:v>1.6348953824480628E-5</c:v>
                </c:pt>
                <c:pt idx="1918" formatCode="0.00E+00">
                  <c:v>1.63319285741548E-5</c:v>
                </c:pt>
                <c:pt idx="1919" formatCode="0.00E+00">
                  <c:v>1.6314929904025726E-5</c:v>
                </c:pt>
                <c:pt idx="1920" formatCode="0.00E+00">
                  <c:v>1.6297957758792525E-5</c:v>
                </c:pt>
                <c:pt idx="1921" formatCode="0.00E+00">
                  <c:v>1.6281012083298126E-5</c:v>
                </c:pt>
                <c:pt idx="1922" formatCode="0.00E+00">
                  <c:v>1.6264092822528701E-5</c:v>
                </c:pt>
                <c:pt idx="1923" formatCode="0.00E+00">
                  <c:v>1.6247199921613541E-5</c:v>
                </c:pt>
                <c:pt idx="1924" formatCode="0.00E+00">
                  <c:v>1.6230333325823701E-5</c:v>
                </c:pt>
                <c:pt idx="1925" formatCode="0.00E+00">
                  <c:v>1.6213492980573002E-5</c:v>
                </c:pt>
                <c:pt idx="1926" formatCode="0.00E+00">
                  <c:v>1.6196678831416147E-5</c:v>
                </c:pt>
                <c:pt idx="1927" formatCode="0.00E+00">
                  <c:v>1.6179890824049203E-5</c:v>
                </c:pt>
                <c:pt idx="1928" formatCode="0.00E+00">
                  <c:v>1.6163128904308954E-5</c:v>
                </c:pt>
                <c:pt idx="1929" formatCode="0.00E+00">
                  <c:v>1.6146393018172051E-5</c:v>
                </c:pt>
                <c:pt idx="1930" formatCode="0.00E+00">
                  <c:v>1.6129683111755243E-5</c:v>
                </c:pt>
                <c:pt idx="1931" formatCode="0.00E+00">
                  <c:v>1.6112999131314403E-5</c:v>
                </c:pt>
                <c:pt idx="1932" formatCode="0.00E+00">
                  <c:v>1.6096341023244501E-5</c:v>
                </c:pt>
                <c:pt idx="1933" formatCode="0.00E+00">
                  <c:v>1.6079708734078827E-5</c:v>
                </c:pt>
                <c:pt idx="1934" formatCode="0.00E+00">
                  <c:v>1.6063102210488854E-5</c:v>
                </c:pt>
                <c:pt idx="1935" formatCode="0.00E+00">
                  <c:v>1.604652139928338E-5</c:v>
                </c:pt>
                <c:pt idx="1936" formatCode="0.00E+00">
                  <c:v>1.6029966247408642E-5</c:v>
                </c:pt>
                <c:pt idx="1937" formatCode="0.00E+00">
                  <c:v>1.6013436701947726E-5</c:v>
                </c:pt>
                <c:pt idx="1938" formatCode="0.00E+00">
                  <c:v>1.5996932710119707E-5</c:v>
                </c:pt>
                <c:pt idx="1939" formatCode="0.00E+00">
                  <c:v>1.5980454219279955E-5</c:v>
                </c:pt>
                <c:pt idx="1940" formatCode="0.00E+00">
                  <c:v>1.5964001176919146E-5</c:v>
                </c:pt>
                <c:pt idx="1941" formatCode="0.00E+00">
                  <c:v>1.5947573530662952E-5</c:v>
                </c:pt>
                <c:pt idx="1942" formatCode="0.00E+00">
                  <c:v>1.5931171228272054E-5</c:v>
                </c:pt>
                <c:pt idx="1943" formatCode="0.00E+00">
                  <c:v>1.5914794217640839E-5</c:v>
                </c:pt>
                <c:pt idx="1944" formatCode="0.00E+00">
                  <c:v>1.5898442446798101E-5</c:v>
                </c:pt>
                <c:pt idx="1945" formatCode="0.00E+00">
                  <c:v>1.5882115863905853E-5</c:v>
                </c:pt>
                <c:pt idx="1946" formatCode="0.00E+00">
                  <c:v>1.5865814417258853E-5</c:v>
                </c:pt>
                <c:pt idx="1947" formatCode="0.00E+00">
                  <c:v>1.5849538055284734E-5</c:v>
                </c:pt>
                <c:pt idx="1948" formatCode="0.00E+00">
                  <c:v>1.5833286726543301E-5</c:v>
                </c:pt>
                <c:pt idx="1949" formatCode="0.00E+00">
                  <c:v>1.5817060379726207E-5</c:v>
                </c:pt>
                <c:pt idx="1950" formatCode="0.00E+00">
                  <c:v>1.5800858963656352E-5</c:v>
                </c:pt>
                <c:pt idx="1951" formatCode="0.00E+00">
                  <c:v>1.5784682427287534E-5</c:v>
                </c:pt>
                <c:pt idx="1952" formatCode="0.00E+00">
                  <c:v>1.5768530719704446E-5</c:v>
                </c:pt>
                <c:pt idx="1953" formatCode="0.00E+00">
                  <c:v>1.5752403790121701E-5</c:v>
                </c:pt>
                <c:pt idx="1954" formatCode="0.00E+00">
                  <c:v>1.5736301587883827E-5</c:v>
                </c:pt>
                <c:pt idx="1955" formatCode="0.00E+00">
                  <c:v>1.5720224062464551E-5</c:v>
                </c:pt>
                <c:pt idx="1956" formatCode="0.00E+00">
                  <c:v>1.5704171163466759E-5</c:v>
                </c:pt>
                <c:pt idx="1957" formatCode="0.00E+00">
                  <c:v>1.5688142840621902E-5</c:v>
                </c:pt>
                <c:pt idx="1958" formatCode="0.00E+00">
                  <c:v>1.5672139043789654E-5</c:v>
                </c:pt>
                <c:pt idx="1959" formatCode="0.00E+00">
                  <c:v>1.5656159722957351E-5</c:v>
                </c:pt>
                <c:pt idx="1960" formatCode="0.00E+00">
                  <c:v>1.5640204828239831E-5</c:v>
                </c:pt>
                <c:pt idx="1961" formatCode="0.00E+00">
                  <c:v>1.5624274309878948E-5</c:v>
                </c:pt>
                <c:pt idx="1962" formatCode="0.00E+00">
                  <c:v>1.5608368118243326E-5</c:v>
                </c:pt>
                <c:pt idx="1963" formatCode="0.00E+00">
                  <c:v>1.5592486203827537E-5</c:v>
                </c:pt>
                <c:pt idx="1964" formatCode="0.00E+00">
                  <c:v>1.5576628517252341E-5</c:v>
                </c:pt>
                <c:pt idx="1965" formatCode="0.00E+00">
                  <c:v>1.5560795009263852E-5</c:v>
                </c:pt>
                <c:pt idx="1966" formatCode="0.00E+00">
                  <c:v>1.5544985630733154E-5</c:v>
                </c:pt>
                <c:pt idx="1967" formatCode="0.00E+00">
                  <c:v>1.5529200332656131E-5</c:v>
                </c:pt>
                <c:pt idx="1968" formatCode="0.00E+00">
                  <c:v>1.5513439066153151E-5</c:v>
                </c:pt>
                <c:pt idx="1969" formatCode="0.00E+00">
                  <c:v>1.5497701782468344E-5</c:v>
                </c:pt>
                <c:pt idx="1970" formatCode="0.00E+00">
                  <c:v>1.5481988432969536E-5</c:v>
                </c:pt>
                <c:pt idx="1971" formatCode="0.00E+00">
                  <c:v>1.5466298969147701E-5</c:v>
                </c:pt>
                <c:pt idx="1972" formatCode="0.00E+00">
                  <c:v>1.5450633342616731E-5</c:v>
                </c:pt>
                <c:pt idx="1973" formatCode="0.00E+00">
                  <c:v>1.5434991505112803E-5</c:v>
                </c:pt>
                <c:pt idx="1974" formatCode="0.00E+00">
                  <c:v>1.5419373408494401E-5</c:v>
                </c:pt>
                <c:pt idx="1975" formatCode="0.00E+00">
                  <c:v>1.5403779004741639E-5</c:v>
                </c:pt>
                <c:pt idx="1976" formatCode="0.00E+00">
                  <c:v>1.5388208245955848E-5</c:v>
                </c:pt>
                <c:pt idx="1977" formatCode="0.00E+00">
                  <c:v>1.5372661084359405E-5</c:v>
                </c:pt>
                <c:pt idx="1978" formatCode="0.00E+00">
                  <c:v>1.53571374722956E-5</c:v>
                </c:pt>
                <c:pt idx="1979" formatCode="0.00E+00">
                  <c:v>1.5341637362227447E-5</c:v>
                </c:pt>
                <c:pt idx="1980" formatCode="0.00E+00">
                  <c:v>1.5326160706738253E-5</c:v>
                </c:pt>
                <c:pt idx="1981" formatCode="0.00E+00">
                  <c:v>1.5310707458530727E-5</c:v>
                </c:pt>
                <c:pt idx="1982" formatCode="0.00E+00">
                  <c:v>1.5295277570426599E-5</c:v>
                </c:pt>
                <c:pt idx="1983" formatCode="0.00E+00">
                  <c:v>1.5279870995366642E-5</c:v>
                </c:pt>
                <c:pt idx="1984" formatCode="0.00E+00">
                  <c:v>1.5264487686409843E-5</c:v>
                </c:pt>
                <c:pt idx="1985" formatCode="0.00E+00">
                  <c:v>1.5249127596733441E-5</c:v>
                </c:pt>
                <c:pt idx="1986" formatCode="0.00E+00">
                  <c:v>1.5233790679632336E-5</c:v>
                </c:pt>
                <c:pt idx="1987" formatCode="0.00E+00">
                  <c:v>1.521847688851883E-5</c:v>
                </c:pt>
                <c:pt idx="1988" formatCode="0.00E+00">
                  <c:v>1.5203186176922125E-5</c:v>
                </c:pt>
                <c:pt idx="1989" formatCode="0.00E+00">
                  <c:v>1.5187918498488332E-5</c:v>
                </c:pt>
                <c:pt idx="1990" formatCode="0.00E+00">
                  <c:v>1.5172673806979601E-5</c:v>
                </c:pt>
                <c:pt idx="1991" formatCode="0.00E+00">
                  <c:v>1.5157452056274201E-5</c:v>
                </c:pt>
                <c:pt idx="1992" formatCode="0.00E+00">
                  <c:v>1.514225320036614E-5</c:v>
                </c:pt>
                <c:pt idx="1993" formatCode="0.00E+00">
                  <c:v>1.5127077193364335E-5</c:v>
                </c:pt>
                <c:pt idx="1994" formatCode="0.00E+00">
                  <c:v>1.5111923989492901E-5</c:v>
                </c:pt>
                <c:pt idx="1995" formatCode="0.00E+00">
                  <c:v>1.50967935430905E-5</c:v>
                </c:pt>
                <c:pt idx="1996" formatCode="0.00E+00">
                  <c:v>1.5081685808610053E-5</c:v>
                </c:pt>
                <c:pt idx="1997" formatCode="0.00E+00">
                  <c:v>1.5066600740618151E-5</c:v>
                </c:pt>
                <c:pt idx="1998" formatCode="0.00E+00">
                  <c:v>1.5051538293795248E-5</c:v>
                </c:pt>
                <c:pt idx="1999" formatCode="0.00E+00">
                  <c:v>1.5036498422934701E-5</c:v>
                </c:pt>
                <c:pt idx="2000" formatCode="0.00E+00">
                  <c:v>1.5021481082943138E-5</c:v>
                </c:pt>
                <c:pt idx="2001" formatCode="0.00E+00">
                  <c:v>1.5006486228839235E-5</c:v>
                </c:pt>
                <c:pt idx="2002" formatCode="0.00E+00">
                  <c:v>1.4991513815754122E-5</c:v>
                </c:pt>
                <c:pt idx="2003" formatCode="0.00E+00">
                  <c:v>1.4976563798930834E-5</c:v>
                </c:pt>
                <c:pt idx="2004" formatCode="0.00E+00">
                  <c:v>1.4961636133723801E-5</c:v>
                </c:pt>
                <c:pt idx="2005" formatCode="0.00E+00">
                  <c:v>1.4946730775598819E-5</c:v>
                </c:pt>
                <c:pt idx="2006" formatCode="0.00E+00">
                  <c:v>1.4931847680132332E-5</c:v>
                </c:pt>
                <c:pt idx="2007" formatCode="0.00E+00">
                  <c:v>1.49169868030114E-5</c:v>
                </c:pt>
                <c:pt idx="2008" formatCode="0.00E+00">
                  <c:v>1.4902148100033326E-5</c:v>
                </c:pt>
                <c:pt idx="2009" formatCode="0.00E+00">
                  <c:v>1.4887331527105226E-5</c:v>
                </c:pt>
                <c:pt idx="2010" formatCode="0.00E+00">
                  <c:v>1.4872537040243723E-5</c:v>
                </c:pt>
                <c:pt idx="2011" formatCode="0.00E+00">
                  <c:v>1.48577645955747E-5</c:v>
                </c:pt>
                <c:pt idx="2012" formatCode="0.00E+00">
                  <c:v>1.4843014149333138E-5</c:v>
                </c:pt>
                <c:pt idx="2013" formatCode="0.00E+00">
                  <c:v>1.4828285657862251E-5</c:v>
                </c:pt>
                <c:pt idx="2014" formatCode="0.00E+00">
                  <c:v>1.4813579077613547E-5</c:v>
                </c:pt>
                <c:pt idx="2015" formatCode="0.00E+00">
                  <c:v>1.4798894365146503E-5</c:v>
                </c:pt>
                <c:pt idx="2016" formatCode="0.00E+00">
                  <c:v>1.4784231477128505E-5</c:v>
                </c:pt>
                <c:pt idx="2017" formatCode="0.00E+00">
                  <c:v>1.4769590370333722E-5</c:v>
                </c:pt>
                <c:pt idx="2018" formatCode="0.00E+00">
                  <c:v>1.4754971001643519E-5</c:v>
                </c:pt>
                <c:pt idx="2019" formatCode="0.00E+00">
                  <c:v>1.4740373328046026E-5</c:v>
                </c:pt>
                <c:pt idx="2020" formatCode="0.00E+00">
                  <c:v>1.4725797306635436E-5</c:v>
                </c:pt>
                <c:pt idx="2021" formatCode="0.00E+00">
                  <c:v>1.4711242894612101E-5</c:v>
                </c:pt>
                <c:pt idx="2022" formatCode="0.00E+00">
                  <c:v>1.4696710049282235E-5</c:v>
                </c:pt>
                <c:pt idx="2023" formatCode="0.00E+00">
                  <c:v>1.4682198728057045E-5</c:v>
                </c:pt>
                <c:pt idx="2024" formatCode="0.00E+00">
                  <c:v>1.4667708888453128E-5</c:v>
                </c:pt>
                <c:pt idx="2025" formatCode="0.00E+00">
                  <c:v>1.4653240488091699E-5</c:v>
                </c:pt>
                <c:pt idx="2026" formatCode="0.00E+00">
                  <c:v>1.4638793484698499E-5</c:v>
                </c:pt>
                <c:pt idx="2027" formatCode="0.00E+00">
                  <c:v>1.4624367836103501E-5</c:v>
                </c:pt>
                <c:pt idx="2028" formatCode="0.00E+00">
                  <c:v>1.4609963500240199E-5</c:v>
                </c:pt>
                <c:pt idx="2029" formatCode="0.00E+00">
                  <c:v>1.4595580435145921E-5</c:v>
                </c:pt>
                <c:pt idx="2030" formatCode="0.00E+00">
                  <c:v>1.4581218598961223E-5</c:v>
                </c:pt>
                <c:pt idx="2031" formatCode="0.00E+00">
                  <c:v>1.4566877949929232E-5</c:v>
                </c:pt>
                <c:pt idx="2032" formatCode="0.00E+00">
                  <c:v>1.4552558446396137E-5</c:v>
                </c:pt>
                <c:pt idx="2033" formatCode="0.00E+00">
                  <c:v>1.4538260046810222E-5</c:v>
                </c:pt>
                <c:pt idx="2034" formatCode="0.00E+00">
                  <c:v>1.4523982709721601E-5</c:v>
                </c:pt>
                <c:pt idx="2035" formatCode="0.00E+00">
                  <c:v>1.4509726393782638E-5</c:v>
                </c:pt>
                <c:pt idx="2036" formatCode="0.00E+00">
                  <c:v>1.4495491057746401E-5</c:v>
                </c:pt>
                <c:pt idx="2037" formatCode="0.00E+00">
                  <c:v>1.448127666046775E-5</c:v>
                </c:pt>
                <c:pt idx="2038" formatCode="0.00E+00">
                  <c:v>1.44670831609019E-5</c:v>
                </c:pt>
                <c:pt idx="2039" formatCode="0.00E+00">
                  <c:v>1.44529105181047E-5</c:v>
                </c:pt>
                <c:pt idx="2040" formatCode="0.00E+00">
                  <c:v>1.4438758691232441E-5</c:v>
                </c:pt>
                <c:pt idx="2041" formatCode="0.00E+00">
                  <c:v>1.4424627639540924E-5</c:v>
                </c:pt>
                <c:pt idx="2042" formatCode="0.00E+00">
                  <c:v>1.4410517322386122E-5</c:v>
                </c:pt>
                <c:pt idx="2043" formatCode="0.00E+00">
                  <c:v>1.4396427699222835E-5</c:v>
                </c:pt>
                <c:pt idx="2044" formatCode="0.00E+00">
                  <c:v>1.4382358729605138E-5</c:v>
                </c:pt>
                <c:pt idx="2045" formatCode="0.00E+00">
                  <c:v>1.4368310373186001E-5</c:v>
                </c:pt>
                <c:pt idx="2046" formatCode="0.00E+00">
                  <c:v>1.4354282589716799E-5</c:v>
                </c:pt>
              </c:numCache>
            </c:numRef>
          </c:yVal>
        </c:ser>
        <c:axId val="212522496"/>
        <c:axId val="212524416"/>
      </c:scatterChart>
      <c:valAx>
        <c:axId val="212522496"/>
        <c:scaling>
          <c:logBase val="10"/>
          <c:orientation val="minMax"/>
          <c:min val="1"/>
        </c:scaling>
        <c:axPos val="b"/>
        <c:title>
          <c:tx>
            <c:rich>
              <a:bodyPr/>
              <a:lstStyle/>
              <a:p>
                <a:pPr>
                  <a:defRPr sz="1000"/>
                </a:pPr>
                <a:r>
                  <a:rPr lang="en-US" sz="1000"/>
                  <a:t>Wavenumber</a:t>
                </a:r>
              </a:p>
            </c:rich>
          </c:tx>
          <c:layout/>
        </c:title>
        <c:numFmt formatCode="General" sourceLinked="1"/>
        <c:tickLblPos val="nextTo"/>
        <c:txPr>
          <a:bodyPr/>
          <a:lstStyle/>
          <a:p>
            <a:pPr>
              <a:defRPr sz="800"/>
            </a:pPr>
            <a:endParaRPr lang="en-US"/>
          </a:p>
        </c:txPr>
        <c:crossAx val="212524416"/>
        <c:crossesAt val="1.0000000000000058E-8"/>
        <c:crossBetween val="midCat"/>
      </c:valAx>
      <c:valAx>
        <c:axId val="212524416"/>
        <c:scaling>
          <c:logBase val="10"/>
          <c:orientation val="minMax"/>
          <c:max val="10"/>
          <c:min val="1.0000000000000038E-5"/>
        </c:scaling>
        <c:axPos val="l"/>
        <c:title>
          <c:tx>
            <c:rich>
              <a:bodyPr rot="-5400000" vert="horz"/>
              <a:lstStyle/>
              <a:p>
                <a:pPr>
                  <a:defRPr sz="1000"/>
                </a:pPr>
                <a:r>
                  <a:rPr lang="en-US" sz="1000"/>
                  <a:t>Power</a:t>
                </a:r>
              </a:p>
            </c:rich>
          </c:tx>
          <c:layout>
            <c:manualLayout>
              <c:xMode val="edge"/>
              <c:yMode val="edge"/>
              <c:x val="1.429363855291284E-2"/>
              <c:y val="0.31001634531272487"/>
            </c:manualLayout>
          </c:layout>
        </c:title>
        <c:numFmt formatCode="0.E+0" sourceLinked="0"/>
        <c:tickLblPos val="nextTo"/>
        <c:txPr>
          <a:bodyPr/>
          <a:lstStyle/>
          <a:p>
            <a:pPr>
              <a:defRPr sz="800"/>
            </a:pPr>
            <a:endParaRPr lang="en-US"/>
          </a:p>
        </c:txPr>
        <c:crossAx val="212522496"/>
        <c:crossesAt val="1"/>
        <c:crossBetween val="midCat"/>
      </c:valAx>
      <c:spPr>
        <a:effectLst>
          <a:outerShdw blurRad="50800" dist="38100" dir="2700000" algn="tl" rotWithShape="0">
            <a:prstClr val="black">
              <a:alpha val="40000"/>
            </a:prstClr>
          </a:outerShdw>
        </a:effectLst>
      </c:spPr>
    </c:plotArea>
    <c:legend>
      <c:legendPos val="r"/>
      <c:legendEntry>
        <c:idx val="0"/>
        <c:delete val="1"/>
      </c:legendEntry>
      <c:legendEntry>
        <c:idx val="1"/>
        <c:delete val="1"/>
      </c:legendEntry>
      <c:layout>
        <c:manualLayout>
          <c:xMode val="edge"/>
          <c:yMode val="edge"/>
          <c:x val="0.21377484797982671"/>
          <c:y val="0.54882585220644242"/>
          <c:w val="0.35668398408961877"/>
          <c:h val="0.2356381238281717"/>
        </c:manualLayout>
      </c:layout>
      <c:txPr>
        <a:bodyPr/>
        <a:lstStyle/>
        <a:p>
          <a:pPr>
            <a:defRPr sz="800"/>
          </a:pPr>
          <a:endParaRPr lang="en-US"/>
        </a:p>
      </c:txPr>
    </c:legend>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 generator</a:t>
            </a:r>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979"/>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746</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07</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777</c:v>
                </c:pt>
                <c:pt idx="43">
                  <c:v>32159.022197976556</c:v>
                </c:pt>
                <c:pt idx="44">
                  <c:v>36328.816073466616</c:v>
                </c:pt>
                <c:pt idx="45">
                  <c:v>31661.706587997083</c:v>
                </c:pt>
                <c:pt idx="46">
                  <c:v>28798.870006564259</c:v>
                </c:pt>
                <c:pt idx="47">
                  <c:v>25789.219920855212</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88</c:v>
                </c:pt>
                <c:pt idx="56">
                  <c:v>17393.085934274521</c:v>
                </c:pt>
                <c:pt idx="57">
                  <c:v>20523.542630436856</c:v>
                </c:pt>
                <c:pt idx="58">
                  <c:v>17888.349013228024</c:v>
                </c:pt>
                <c:pt idx="59">
                  <c:v>16353.439513560063</c:v>
                </c:pt>
                <c:pt idx="60">
                  <c:v>21409.883441916805</c:v>
                </c:pt>
                <c:pt idx="61">
                  <c:v>17804.446184661709</c:v>
                </c:pt>
                <c:pt idx="62">
                  <c:v>14767.582671221473</c:v>
                </c:pt>
                <c:pt idx="63">
                  <c:v>19772.06398691802</c:v>
                </c:pt>
                <c:pt idx="64">
                  <c:v>17564.586187847821</c:v>
                </c:pt>
                <c:pt idx="65">
                  <c:v>14283.612907898792</c:v>
                </c:pt>
                <c:pt idx="66">
                  <c:v>13914.253724387987</c:v>
                </c:pt>
                <c:pt idx="67">
                  <c:v>11476.589258543028</c:v>
                </c:pt>
                <c:pt idx="68">
                  <c:v>16483.950458974996</c:v>
                </c:pt>
                <c:pt idx="69">
                  <c:v>15459.145818068986</c:v>
                </c:pt>
                <c:pt idx="70">
                  <c:v>13257.068610965542</c:v>
                </c:pt>
                <c:pt idx="71">
                  <c:v>12950.811887399768</c:v>
                </c:pt>
                <c:pt idx="72">
                  <c:v>11327.237388606038</c:v>
                </c:pt>
                <c:pt idx="73">
                  <c:v>11591.573725499265</c:v>
                </c:pt>
                <c:pt idx="74">
                  <c:v>13283.153401436059</c:v>
                </c:pt>
                <c:pt idx="75">
                  <c:v>11333.931262909196</c:v>
                </c:pt>
                <c:pt idx="76">
                  <c:v>11885.268305467269</c:v>
                </c:pt>
                <c:pt idx="77">
                  <c:v>11815.038087034914</c:v>
                </c:pt>
                <c:pt idx="78">
                  <c:v>11431.612600373146</c:v>
                </c:pt>
                <c:pt idx="79">
                  <c:v>11379.582645348777</c:v>
                </c:pt>
                <c:pt idx="80">
                  <c:v>10688.959973220628</c:v>
                </c:pt>
                <c:pt idx="81">
                  <c:v>9873.2230383070928</c:v>
                </c:pt>
                <c:pt idx="82">
                  <c:v>8303.180737485909</c:v>
                </c:pt>
                <c:pt idx="83">
                  <c:v>10933.633789657724</c:v>
                </c:pt>
                <c:pt idx="84">
                  <c:v>8933.1297043136128</c:v>
                </c:pt>
                <c:pt idx="85">
                  <c:v>7893.9530685432374</c:v>
                </c:pt>
                <c:pt idx="86">
                  <c:v>9144.9159007399867</c:v>
                </c:pt>
                <c:pt idx="87">
                  <c:v>9167.7505000744404</c:v>
                </c:pt>
                <c:pt idx="88">
                  <c:v>7668.2165068013528</c:v>
                </c:pt>
                <c:pt idx="89">
                  <c:v>9268.6610910439831</c:v>
                </c:pt>
                <c:pt idx="90">
                  <c:v>7246.2512362078614</c:v>
                </c:pt>
                <c:pt idx="91">
                  <c:v>7929.502198203998</c:v>
                </c:pt>
                <c:pt idx="92">
                  <c:v>8242.6134921140583</c:v>
                </c:pt>
                <c:pt idx="93">
                  <c:v>7640.9846359019348</c:v>
                </c:pt>
                <c:pt idx="94">
                  <c:v>6884.7695246439116</c:v>
                </c:pt>
                <c:pt idx="95">
                  <c:v>6621.2360876609373</c:v>
                </c:pt>
                <c:pt idx="96">
                  <c:v>8485.9277096372116</c:v>
                </c:pt>
                <c:pt idx="97">
                  <c:v>7070.8634531580992</c:v>
                </c:pt>
                <c:pt idx="98">
                  <c:v>6413.8189572473475</c:v>
                </c:pt>
                <c:pt idx="99">
                  <c:v>6218.8482094356405</c:v>
                </c:pt>
                <c:pt idx="100">
                  <c:v>8310.328439952993</c:v>
                </c:pt>
                <c:pt idx="101">
                  <c:v>7297.2853478590605</c:v>
                </c:pt>
                <c:pt idx="102">
                  <c:v>5888.7266349812962</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355</c:v>
                </c:pt>
                <c:pt idx="132">
                  <c:v>3783.5066862676013</c:v>
                </c:pt>
                <c:pt idx="133">
                  <c:v>3840.6296365541452</c:v>
                </c:pt>
                <c:pt idx="134">
                  <c:v>3058.4820287726088</c:v>
                </c:pt>
                <c:pt idx="135">
                  <c:v>4417.8925699127549</c:v>
                </c:pt>
                <c:pt idx="136">
                  <c:v>3466.8152478454326</c:v>
                </c:pt>
                <c:pt idx="137">
                  <c:v>3295.0793082076952</c:v>
                </c:pt>
                <c:pt idx="138">
                  <c:v>3787.5656083508343</c:v>
                </c:pt>
                <c:pt idx="139">
                  <c:v>3946.8943659748079</c:v>
                </c:pt>
                <c:pt idx="140">
                  <c:v>3238.9328104837418</c:v>
                </c:pt>
                <c:pt idx="141">
                  <c:v>3282.0127374414051</c:v>
                </c:pt>
                <c:pt idx="142">
                  <c:v>2802.0464386317817</c:v>
                </c:pt>
                <c:pt idx="143">
                  <c:v>3035.376539482962</c:v>
                </c:pt>
                <c:pt idx="144">
                  <c:v>3102.1773383118962</c:v>
                </c:pt>
                <c:pt idx="145">
                  <c:v>3087.1738626206657</c:v>
                </c:pt>
                <c:pt idx="146">
                  <c:v>3306.8868875778148</c:v>
                </c:pt>
                <c:pt idx="147">
                  <c:v>3612.3263308056012</c:v>
                </c:pt>
                <c:pt idx="148">
                  <c:v>2936.6675553620494</c:v>
                </c:pt>
                <c:pt idx="149">
                  <c:v>2690.6688437871485</c:v>
                </c:pt>
                <c:pt idx="150">
                  <c:v>2913.0489091655145</c:v>
                </c:pt>
                <c:pt idx="151">
                  <c:v>2536.0761140803756</c:v>
                </c:pt>
                <c:pt idx="152">
                  <c:v>2669.9207491821157</c:v>
                </c:pt>
                <c:pt idx="153">
                  <c:v>3831.6676238304312</c:v>
                </c:pt>
                <c:pt idx="154">
                  <c:v>2364.4481372442724</c:v>
                </c:pt>
                <c:pt idx="155">
                  <c:v>2896.0227997109887</c:v>
                </c:pt>
                <c:pt idx="156">
                  <c:v>3314.0629891795297</c:v>
                </c:pt>
                <c:pt idx="157">
                  <c:v>2318.6495227017749</c:v>
                </c:pt>
                <c:pt idx="158">
                  <c:v>2005.0035768360258</c:v>
                </c:pt>
                <c:pt idx="159">
                  <c:v>2799.0947015276383</c:v>
                </c:pt>
                <c:pt idx="160">
                  <c:v>2608.3019062895137</c:v>
                </c:pt>
                <c:pt idx="161">
                  <c:v>2212.1545006207357</c:v>
                </c:pt>
                <c:pt idx="162">
                  <c:v>1883.7861538916613</c:v>
                </c:pt>
                <c:pt idx="163">
                  <c:v>2619.8744584190999</c:v>
                </c:pt>
                <c:pt idx="164">
                  <c:v>2424.8673457285531</c:v>
                </c:pt>
                <c:pt idx="165">
                  <c:v>1839.2516226184148</c:v>
                </c:pt>
                <c:pt idx="166">
                  <c:v>2460.9087509966239</c:v>
                </c:pt>
                <c:pt idx="167">
                  <c:v>2322.0530785502469</c:v>
                </c:pt>
                <c:pt idx="168">
                  <c:v>2582.2335007481779</c:v>
                </c:pt>
                <c:pt idx="169">
                  <c:v>2019.7709469822651</c:v>
                </c:pt>
                <c:pt idx="170">
                  <c:v>2266.7865689345967</c:v>
                </c:pt>
                <c:pt idx="171">
                  <c:v>2416.2001096311915</c:v>
                </c:pt>
                <c:pt idx="172">
                  <c:v>2650.1052690065103</c:v>
                </c:pt>
                <c:pt idx="173">
                  <c:v>2465.9891104800472</c:v>
                </c:pt>
                <c:pt idx="174">
                  <c:v>1780.3434409574365</c:v>
                </c:pt>
                <c:pt idx="175">
                  <c:v>2050.7843772120659</c:v>
                </c:pt>
                <c:pt idx="176">
                  <c:v>2207.4502212208117</c:v>
                </c:pt>
                <c:pt idx="177">
                  <c:v>1959.6403403246848</c:v>
                </c:pt>
                <c:pt idx="178">
                  <c:v>2073.8656272777662</c:v>
                </c:pt>
                <c:pt idx="179">
                  <c:v>2590.7064059880795</c:v>
                </c:pt>
                <c:pt idx="180">
                  <c:v>2173.6597641090907</c:v>
                </c:pt>
                <c:pt idx="181">
                  <c:v>1738.3115129553858</c:v>
                </c:pt>
                <c:pt idx="182">
                  <c:v>1591.6219978993704</c:v>
                </c:pt>
                <c:pt idx="183">
                  <c:v>2204.9148837639164</c:v>
                </c:pt>
                <c:pt idx="184">
                  <c:v>2116.0306427985342</c:v>
                </c:pt>
                <c:pt idx="185">
                  <c:v>1933.2552717838087</c:v>
                </c:pt>
                <c:pt idx="186">
                  <c:v>1884.9145855281811</c:v>
                </c:pt>
                <c:pt idx="187">
                  <c:v>1801.0106979357961</c:v>
                </c:pt>
                <c:pt idx="188">
                  <c:v>1724.4613521592751</c:v>
                </c:pt>
                <c:pt idx="189">
                  <c:v>1780.541896390087</c:v>
                </c:pt>
                <c:pt idx="190">
                  <c:v>1533.2549106394131</c:v>
                </c:pt>
                <c:pt idx="191">
                  <c:v>1939.4219945926122</c:v>
                </c:pt>
                <c:pt idx="192">
                  <c:v>1944.3490793734229</c:v>
                </c:pt>
                <c:pt idx="193">
                  <c:v>1736.9030696234031</c:v>
                </c:pt>
                <c:pt idx="194">
                  <c:v>1760.6695342586531</c:v>
                </c:pt>
                <c:pt idx="195">
                  <c:v>1609.4620381677207</c:v>
                </c:pt>
                <c:pt idx="196">
                  <c:v>1964.8580434834057</c:v>
                </c:pt>
                <c:pt idx="197">
                  <c:v>1877.9662816527511</c:v>
                </c:pt>
                <c:pt idx="198">
                  <c:v>1694.3768115795899</c:v>
                </c:pt>
                <c:pt idx="199">
                  <c:v>2016.0987634995311</c:v>
                </c:pt>
                <c:pt idx="200">
                  <c:v>1733.0470811531761</c:v>
                </c:pt>
                <c:pt idx="201">
                  <c:v>1761.2780197841989</c:v>
                </c:pt>
                <c:pt idx="202">
                  <c:v>1489.5155714300317</c:v>
                </c:pt>
                <c:pt idx="203">
                  <c:v>1325.3076900173244</c:v>
                </c:pt>
                <c:pt idx="204">
                  <c:v>1483.7585511646239</c:v>
                </c:pt>
                <c:pt idx="205">
                  <c:v>1696.889595774958</c:v>
                </c:pt>
                <c:pt idx="206">
                  <c:v>1798.8932877841103</c:v>
                </c:pt>
                <c:pt idx="207">
                  <c:v>1445.6878501308258</c:v>
                </c:pt>
                <c:pt idx="208">
                  <c:v>1541.5516677437486</c:v>
                </c:pt>
                <c:pt idx="209">
                  <c:v>1315.8982625013148</c:v>
                </c:pt>
                <c:pt idx="210">
                  <c:v>1367.5980579684353</c:v>
                </c:pt>
                <c:pt idx="211">
                  <c:v>1557.9494977337631</c:v>
                </c:pt>
                <c:pt idx="212">
                  <c:v>1758.0368654804865</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88</c:v>
                </c:pt>
                <c:pt idx="223">
                  <c:v>1269.968380856584</c:v>
                </c:pt>
                <c:pt idx="224">
                  <c:v>1337.1548805730604</c:v>
                </c:pt>
                <c:pt idx="225">
                  <c:v>1258.9273805223536</c:v>
                </c:pt>
                <c:pt idx="226">
                  <c:v>1196.3051367144708</c:v>
                </c:pt>
                <c:pt idx="227">
                  <c:v>1467.6619160416658</c:v>
                </c:pt>
                <c:pt idx="228">
                  <c:v>1144.0290607408651</c:v>
                </c:pt>
                <c:pt idx="229">
                  <c:v>1181.5693505797008</c:v>
                </c:pt>
                <c:pt idx="230">
                  <c:v>1204.1480770249918</c:v>
                </c:pt>
                <c:pt idx="231">
                  <c:v>1150.0375132607232</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712</c:v>
                </c:pt>
                <c:pt idx="242">
                  <c:v>1020.8970133041394</c:v>
                </c:pt>
                <c:pt idx="243">
                  <c:v>1222.38167194433</c:v>
                </c:pt>
                <c:pt idx="244">
                  <c:v>1266.925016234273</c:v>
                </c:pt>
                <c:pt idx="245">
                  <c:v>1016.763096756208</c:v>
                </c:pt>
                <c:pt idx="246">
                  <c:v>1111.193620809509</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474</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599</c:v>
                </c:pt>
                <c:pt idx="272">
                  <c:v>1160.1916427996678</c:v>
                </c:pt>
                <c:pt idx="273">
                  <c:v>995.36808055006304</c:v>
                </c:pt>
                <c:pt idx="274">
                  <c:v>855.6898532853445</c:v>
                </c:pt>
                <c:pt idx="275">
                  <c:v>786.58775956525801</c:v>
                </c:pt>
                <c:pt idx="276">
                  <c:v>980.94167357205959</c:v>
                </c:pt>
                <c:pt idx="277">
                  <c:v>762.19242178542959</c:v>
                </c:pt>
                <c:pt idx="278">
                  <c:v>835.63007638763872</c:v>
                </c:pt>
                <c:pt idx="279">
                  <c:v>916.02640272224789</c:v>
                </c:pt>
                <c:pt idx="280">
                  <c:v>791.11923150034852</c:v>
                </c:pt>
                <c:pt idx="281">
                  <c:v>1105.5256785213671</c:v>
                </c:pt>
                <c:pt idx="282">
                  <c:v>1045.0027640658609</c:v>
                </c:pt>
                <c:pt idx="283">
                  <c:v>876.62623100465976</c:v>
                </c:pt>
                <c:pt idx="284">
                  <c:v>743.04079296708176</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609</c:v>
                </c:pt>
                <c:pt idx="295">
                  <c:v>708.1868449564497</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8219</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628</c:v>
                </c:pt>
                <c:pt idx="315">
                  <c:v>710.15649318238047</c:v>
                </c:pt>
                <c:pt idx="316">
                  <c:v>641.27476029435854</c:v>
                </c:pt>
                <c:pt idx="317">
                  <c:v>523.72811267405973</c:v>
                </c:pt>
                <c:pt idx="318">
                  <c:v>769.01906368871926</c:v>
                </c:pt>
                <c:pt idx="319">
                  <c:v>794.79228337290681</c:v>
                </c:pt>
                <c:pt idx="320">
                  <c:v>701.88124239172146</c:v>
                </c:pt>
                <c:pt idx="321">
                  <c:v>529.51750681293117</c:v>
                </c:pt>
                <c:pt idx="322">
                  <c:v>735.84880678419347</c:v>
                </c:pt>
                <c:pt idx="323">
                  <c:v>608.31967058958151</c:v>
                </c:pt>
                <c:pt idx="324">
                  <c:v>681.7322450420902</c:v>
                </c:pt>
                <c:pt idx="325">
                  <c:v>573.32252435500754</c:v>
                </c:pt>
                <c:pt idx="326">
                  <c:v>494.53524758654595</c:v>
                </c:pt>
                <c:pt idx="327">
                  <c:v>717.54075664435959</c:v>
                </c:pt>
                <c:pt idx="328">
                  <c:v>596.0172584912815</c:v>
                </c:pt>
                <c:pt idx="329">
                  <c:v>723.16019867570799</c:v>
                </c:pt>
                <c:pt idx="330">
                  <c:v>647.18174744074554</c:v>
                </c:pt>
                <c:pt idx="331">
                  <c:v>629.2922995905484</c:v>
                </c:pt>
                <c:pt idx="332">
                  <c:v>557.71305299588005</c:v>
                </c:pt>
                <c:pt idx="333">
                  <c:v>638.86716768327153</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447</c:v>
                </c:pt>
                <c:pt idx="346">
                  <c:v>531.11744470293127</c:v>
                </c:pt>
                <c:pt idx="347">
                  <c:v>510.42420957723363</c:v>
                </c:pt>
                <c:pt idx="348">
                  <c:v>466.59006374014399</c:v>
                </c:pt>
                <c:pt idx="349">
                  <c:v>718.02608806071828</c:v>
                </c:pt>
                <c:pt idx="350">
                  <c:v>661.02932622058461</c:v>
                </c:pt>
                <c:pt idx="351">
                  <c:v>506.2441696147099</c:v>
                </c:pt>
                <c:pt idx="352">
                  <c:v>642.23472166975853</c:v>
                </c:pt>
                <c:pt idx="353">
                  <c:v>549.16583400756861</c:v>
                </c:pt>
                <c:pt idx="354">
                  <c:v>565.44683595088304</c:v>
                </c:pt>
                <c:pt idx="355">
                  <c:v>534.8485383502375</c:v>
                </c:pt>
                <c:pt idx="356">
                  <c:v>569.07554005139855</c:v>
                </c:pt>
                <c:pt idx="357">
                  <c:v>564.55017863977514</c:v>
                </c:pt>
                <c:pt idx="358">
                  <c:v>472.16668669636204</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508</c:v>
                </c:pt>
                <c:pt idx="367">
                  <c:v>445.86578265578731</c:v>
                </c:pt>
                <c:pt idx="368">
                  <c:v>486.13923473509965</c:v>
                </c:pt>
                <c:pt idx="369">
                  <c:v>489.95361071115963</c:v>
                </c:pt>
                <c:pt idx="370">
                  <c:v>418.04020714639682</c:v>
                </c:pt>
                <c:pt idx="371">
                  <c:v>529.63067101942988</c:v>
                </c:pt>
                <c:pt idx="372">
                  <c:v>513.44560168859789</c:v>
                </c:pt>
                <c:pt idx="373">
                  <c:v>383.79037275762346</c:v>
                </c:pt>
                <c:pt idx="374">
                  <c:v>580.18437570855144</c:v>
                </c:pt>
                <c:pt idx="375">
                  <c:v>591.94315250053558</c:v>
                </c:pt>
                <c:pt idx="376">
                  <c:v>427.41104242619383</c:v>
                </c:pt>
                <c:pt idx="377">
                  <c:v>411.82617341380103</c:v>
                </c:pt>
                <c:pt idx="378">
                  <c:v>393.06982043757358</c:v>
                </c:pt>
                <c:pt idx="379">
                  <c:v>474.54238800179172</c:v>
                </c:pt>
                <c:pt idx="380">
                  <c:v>428.92621711618216</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7002</c:v>
                </c:pt>
                <c:pt idx="389">
                  <c:v>416.32410390817796</c:v>
                </c:pt>
                <c:pt idx="390">
                  <c:v>476.20767191883397</c:v>
                </c:pt>
                <c:pt idx="391">
                  <c:v>458.96724453869143</c:v>
                </c:pt>
                <c:pt idx="392">
                  <c:v>445.41010616956112</c:v>
                </c:pt>
                <c:pt idx="393">
                  <c:v>481.954361602939</c:v>
                </c:pt>
                <c:pt idx="394">
                  <c:v>435.78987660430477</c:v>
                </c:pt>
                <c:pt idx="395">
                  <c:v>458.19510596612895</c:v>
                </c:pt>
                <c:pt idx="396">
                  <c:v>406.59059562089016</c:v>
                </c:pt>
                <c:pt idx="397">
                  <c:v>480.20515875460296</c:v>
                </c:pt>
                <c:pt idx="398">
                  <c:v>412.32709873865224</c:v>
                </c:pt>
                <c:pt idx="399">
                  <c:v>441.84405085977738</c:v>
                </c:pt>
                <c:pt idx="400">
                  <c:v>465.51761094710486</c:v>
                </c:pt>
                <c:pt idx="401">
                  <c:v>423.78544055515641</c:v>
                </c:pt>
                <c:pt idx="402">
                  <c:v>416.14555977438039</c:v>
                </c:pt>
                <c:pt idx="403">
                  <c:v>394.99905016032801</c:v>
                </c:pt>
                <c:pt idx="404">
                  <c:v>423.34991359771232</c:v>
                </c:pt>
                <c:pt idx="405">
                  <c:v>567.09373194182706</c:v>
                </c:pt>
                <c:pt idx="406">
                  <c:v>380.20082902455408</c:v>
                </c:pt>
                <c:pt idx="407">
                  <c:v>386.03760908142658</c:v>
                </c:pt>
                <c:pt idx="408">
                  <c:v>348.73799586607669</c:v>
                </c:pt>
                <c:pt idx="409">
                  <c:v>382.83155217744365</c:v>
                </c:pt>
                <c:pt idx="410">
                  <c:v>408.06673695077063</c:v>
                </c:pt>
                <c:pt idx="411">
                  <c:v>382.62420394365387</c:v>
                </c:pt>
                <c:pt idx="412">
                  <c:v>368.37739848287163</c:v>
                </c:pt>
                <c:pt idx="413">
                  <c:v>503.93917608171199</c:v>
                </c:pt>
                <c:pt idx="414">
                  <c:v>364.53260044158651</c:v>
                </c:pt>
                <c:pt idx="415">
                  <c:v>422.50971166842191</c:v>
                </c:pt>
                <c:pt idx="416">
                  <c:v>421.29894520774894</c:v>
                </c:pt>
                <c:pt idx="417">
                  <c:v>368.76802670668104</c:v>
                </c:pt>
                <c:pt idx="418">
                  <c:v>437.76541007030426</c:v>
                </c:pt>
                <c:pt idx="419">
                  <c:v>376.08730362625357</c:v>
                </c:pt>
                <c:pt idx="420">
                  <c:v>428.92253366470425</c:v>
                </c:pt>
                <c:pt idx="421">
                  <c:v>369.18704719642778</c:v>
                </c:pt>
                <c:pt idx="422">
                  <c:v>349.87424383369932</c:v>
                </c:pt>
                <c:pt idx="423">
                  <c:v>442.62819824335196</c:v>
                </c:pt>
                <c:pt idx="424">
                  <c:v>322.79693695251012</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025</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849</c:v>
                </c:pt>
                <c:pt idx="463">
                  <c:v>356.87325239449086</c:v>
                </c:pt>
                <c:pt idx="464">
                  <c:v>311.18518101681371</c:v>
                </c:pt>
                <c:pt idx="465">
                  <c:v>318.87548511275014</c:v>
                </c:pt>
                <c:pt idx="466">
                  <c:v>333.01687288775202</c:v>
                </c:pt>
                <c:pt idx="467">
                  <c:v>339.56264801327001</c:v>
                </c:pt>
                <c:pt idx="468">
                  <c:v>250.33196475006125</c:v>
                </c:pt>
                <c:pt idx="469">
                  <c:v>381.45327571386201</c:v>
                </c:pt>
                <c:pt idx="470">
                  <c:v>241.14322848729267</c:v>
                </c:pt>
                <c:pt idx="471">
                  <c:v>291.59611710290403</c:v>
                </c:pt>
                <c:pt idx="472">
                  <c:v>279.32765453059841</c:v>
                </c:pt>
                <c:pt idx="473">
                  <c:v>303.4792634319229</c:v>
                </c:pt>
                <c:pt idx="474">
                  <c:v>235.54507657287755</c:v>
                </c:pt>
                <c:pt idx="475">
                  <c:v>279.48130820021657</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508</c:v>
                </c:pt>
                <c:pt idx="493">
                  <c:v>281.54137023840963</c:v>
                </c:pt>
                <c:pt idx="494">
                  <c:v>331.69468558387945</c:v>
                </c:pt>
                <c:pt idx="495">
                  <c:v>289.7138400195899</c:v>
                </c:pt>
                <c:pt idx="496">
                  <c:v>333.73502819519899</c:v>
                </c:pt>
                <c:pt idx="497">
                  <c:v>261.87155584249814</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12</c:v>
                </c:pt>
                <c:pt idx="506">
                  <c:v>271.65354194671681</c:v>
                </c:pt>
                <c:pt idx="507">
                  <c:v>226.32147039191241</c:v>
                </c:pt>
                <c:pt idx="508">
                  <c:v>264.57627571870393</c:v>
                </c:pt>
                <c:pt idx="509">
                  <c:v>278.02168143708127</c:v>
                </c:pt>
                <c:pt idx="510">
                  <c:v>245.13245729155491</c:v>
                </c:pt>
                <c:pt idx="511">
                  <c:v>266.25052204310464</c:v>
                </c:pt>
                <c:pt idx="512">
                  <c:v>275.189914715111</c:v>
                </c:pt>
                <c:pt idx="513">
                  <c:v>251.16649564885032</c:v>
                </c:pt>
                <c:pt idx="514">
                  <c:v>241.90263655052652</c:v>
                </c:pt>
                <c:pt idx="515">
                  <c:v>273.20106871648369</c:v>
                </c:pt>
                <c:pt idx="516">
                  <c:v>249.2395055019951</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131</c:v>
                </c:pt>
                <c:pt idx="525">
                  <c:v>223.3528773256086</c:v>
                </c:pt>
                <c:pt idx="526">
                  <c:v>237.00104056976039</c:v>
                </c:pt>
                <c:pt idx="527">
                  <c:v>210.93354623400731</c:v>
                </c:pt>
                <c:pt idx="528">
                  <c:v>303.76339875056669</c:v>
                </c:pt>
                <c:pt idx="529">
                  <c:v>241.40741351258367</c:v>
                </c:pt>
                <c:pt idx="530">
                  <c:v>225.45380822379835</c:v>
                </c:pt>
                <c:pt idx="531">
                  <c:v>253.97480829000619</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667</c:v>
                </c:pt>
                <c:pt idx="540">
                  <c:v>259.19706054984772</c:v>
                </c:pt>
                <c:pt idx="541">
                  <c:v>231.34031067172208</c:v>
                </c:pt>
                <c:pt idx="542">
                  <c:v>227.14170708986612</c:v>
                </c:pt>
                <c:pt idx="543">
                  <c:v>214.03996898353608</c:v>
                </c:pt>
                <c:pt idx="544">
                  <c:v>252.38468489523947</c:v>
                </c:pt>
                <c:pt idx="545">
                  <c:v>246.60308271615031</c:v>
                </c:pt>
                <c:pt idx="546">
                  <c:v>238.65972138941183</c:v>
                </c:pt>
                <c:pt idx="547">
                  <c:v>247.85745753128776</c:v>
                </c:pt>
                <c:pt idx="548">
                  <c:v>227.51059030522987</c:v>
                </c:pt>
                <c:pt idx="549">
                  <c:v>231.62287881620847</c:v>
                </c:pt>
                <c:pt idx="550">
                  <c:v>214.67744032119896</c:v>
                </c:pt>
                <c:pt idx="551">
                  <c:v>260.52533659606894</c:v>
                </c:pt>
                <c:pt idx="552">
                  <c:v>217.15174736443922</c:v>
                </c:pt>
                <c:pt idx="553">
                  <c:v>200.14859666838132</c:v>
                </c:pt>
                <c:pt idx="554">
                  <c:v>218.34858179964434</c:v>
                </c:pt>
                <c:pt idx="555">
                  <c:v>260.4124743299547</c:v>
                </c:pt>
                <c:pt idx="556">
                  <c:v>191.21619325016081</c:v>
                </c:pt>
                <c:pt idx="557">
                  <c:v>175.00935259940988</c:v>
                </c:pt>
                <c:pt idx="558">
                  <c:v>197.48310900835898</c:v>
                </c:pt>
                <c:pt idx="559">
                  <c:v>176.36374616338202</c:v>
                </c:pt>
                <c:pt idx="560">
                  <c:v>195.52327152831612</c:v>
                </c:pt>
                <c:pt idx="561">
                  <c:v>247.52772034927096</c:v>
                </c:pt>
                <c:pt idx="562">
                  <c:v>179.43009897131421</c:v>
                </c:pt>
                <c:pt idx="563">
                  <c:v>191.59821415391141</c:v>
                </c:pt>
                <c:pt idx="564">
                  <c:v>180.90179348792549</c:v>
                </c:pt>
                <c:pt idx="565">
                  <c:v>167.9705084870188</c:v>
                </c:pt>
                <c:pt idx="566">
                  <c:v>224.93330246806013</c:v>
                </c:pt>
                <c:pt idx="567">
                  <c:v>174.98330694855647</c:v>
                </c:pt>
                <c:pt idx="568">
                  <c:v>199.84313802491178</c:v>
                </c:pt>
                <c:pt idx="569">
                  <c:v>210.32267022174938</c:v>
                </c:pt>
                <c:pt idx="570">
                  <c:v>186.51285826180259</c:v>
                </c:pt>
                <c:pt idx="571">
                  <c:v>174.01026129281291</c:v>
                </c:pt>
                <c:pt idx="572">
                  <c:v>248.23523533951499</c:v>
                </c:pt>
                <c:pt idx="573">
                  <c:v>200.16582606965954</c:v>
                </c:pt>
                <c:pt idx="574">
                  <c:v>190.79799600914032</c:v>
                </c:pt>
                <c:pt idx="575">
                  <c:v>164.43261347398447</c:v>
                </c:pt>
                <c:pt idx="576">
                  <c:v>174.89882386410014</c:v>
                </c:pt>
                <c:pt idx="577">
                  <c:v>171.62624203032021</c:v>
                </c:pt>
                <c:pt idx="578">
                  <c:v>172.18427542366732</c:v>
                </c:pt>
                <c:pt idx="579">
                  <c:v>180.86780280483967</c:v>
                </c:pt>
                <c:pt idx="580">
                  <c:v>197.96433330387683</c:v>
                </c:pt>
                <c:pt idx="581">
                  <c:v>187.83182931541933</c:v>
                </c:pt>
                <c:pt idx="582">
                  <c:v>189.53054379890492</c:v>
                </c:pt>
                <c:pt idx="583">
                  <c:v>193.97994224383493</c:v>
                </c:pt>
                <c:pt idx="584">
                  <c:v>203.11595269474643</c:v>
                </c:pt>
                <c:pt idx="585">
                  <c:v>210.51166795872746</c:v>
                </c:pt>
                <c:pt idx="586">
                  <c:v>168.76533427967792</c:v>
                </c:pt>
                <c:pt idx="587">
                  <c:v>212.28163091912123</c:v>
                </c:pt>
                <c:pt idx="588">
                  <c:v>195.58304078539967</c:v>
                </c:pt>
                <c:pt idx="589">
                  <c:v>212.0416855295164</c:v>
                </c:pt>
                <c:pt idx="590">
                  <c:v>190.19105521132516</c:v>
                </c:pt>
                <c:pt idx="591">
                  <c:v>232.71579073242012</c:v>
                </c:pt>
                <c:pt idx="592">
                  <c:v>165.71625461695535</c:v>
                </c:pt>
                <c:pt idx="593">
                  <c:v>212.26659173869353</c:v>
                </c:pt>
                <c:pt idx="594">
                  <c:v>210.00219784985265</c:v>
                </c:pt>
                <c:pt idx="595">
                  <c:v>211.4319948584353</c:v>
                </c:pt>
                <c:pt idx="596">
                  <c:v>154.39815339569844</c:v>
                </c:pt>
                <c:pt idx="597">
                  <c:v>165.51052535598581</c:v>
                </c:pt>
                <c:pt idx="598">
                  <c:v>174.35148109743091</c:v>
                </c:pt>
                <c:pt idx="599">
                  <c:v>181.81309844881798</c:v>
                </c:pt>
                <c:pt idx="600">
                  <c:v>203.60969829962653</c:v>
                </c:pt>
                <c:pt idx="601">
                  <c:v>229.67415063982571</c:v>
                </c:pt>
                <c:pt idx="602">
                  <c:v>200.68719726864666</c:v>
                </c:pt>
                <c:pt idx="603">
                  <c:v>194.81652422373318</c:v>
                </c:pt>
                <c:pt idx="604">
                  <c:v>195.93378475617718</c:v>
                </c:pt>
                <c:pt idx="605">
                  <c:v>133.815317896755</c:v>
                </c:pt>
                <c:pt idx="606">
                  <c:v>188.35773998510791</c:v>
                </c:pt>
                <c:pt idx="607">
                  <c:v>140.76513042148969</c:v>
                </c:pt>
                <c:pt idx="608">
                  <c:v>179.0049461630208</c:v>
                </c:pt>
                <c:pt idx="609">
                  <c:v>165.87442290882521</c:v>
                </c:pt>
                <c:pt idx="610">
                  <c:v>148.35262317619041</c:v>
                </c:pt>
                <c:pt idx="611">
                  <c:v>181.30801630340059</c:v>
                </c:pt>
                <c:pt idx="612">
                  <c:v>182.99589418489018</c:v>
                </c:pt>
                <c:pt idx="613">
                  <c:v>169.38608568034459</c:v>
                </c:pt>
                <c:pt idx="614">
                  <c:v>182.53442442692818</c:v>
                </c:pt>
                <c:pt idx="615">
                  <c:v>172.62240624512864</c:v>
                </c:pt>
                <c:pt idx="616">
                  <c:v>180.3513341478766</c:v>
                </c:pt>
                <c:pt idx="617">
                  <c:v>196.73703269569666</c:v>
                </c:pt>
                <c:pt idx="618">
                  <c:v>181.53104404654738</c:v>
                </c:pt>
                <c:pt idx="619">
                  <c:v>210.95944455193282</c:v>
                </c:pt>
                <c:pt idx="620">
                  <c:v>198.74833001031621</c:v>
                </c:pt>
                <c:pt idx="621">
                  <c:v>201.78654323976497</c:v>
                </c:pt>
                <c:pt idx="622">
                  <c:v>193.13959090228462</c:v>
                </c:pt>
                <c:pt idx="623">
                  <c:v>152.27750124417418</c:v>
                </c:pt>
                <c:pt idx="624">
                  <c:v>201.54278635104367</c:v>
                </c:pt>
                <c:pt idx="625">
                  <c:v>163.4392738963007</c:v>
                </c:pt>
                <c:pt idx="626">
                  <c:v>167.69816641309649</c:v>
                </c:pt>
                <c:pt idx="627">
                  <c:v>141.24929227844592</c:v>
                </c:pt>
                <c:pt idx="628">
                  <c:v>172.1518582780665</c:v>
                </c:pt>
                <c:pt idx="629">
                  <c:v>163.64380321986002</c:v>
                </c:pt>
                <c:pt idx="630">
                  <c:v>216.59396441455067</c:v>
                </c:pt>
                <c:pt idx="631">
                  <c:v>159.95202214343212</c:v>
                </c:pt>
                <c:pt idx="632">
                  <c:v>174.36449545336401</c:v>
                </c:pt>
                <c:pt idx="633">
                  <c:v>183.22120080774027</c:v>
                </c:pt>
                <c:pt idx="634">
                  <c:v>160.29712066374535</c:v>
                </c:pt>
                <c:pt idx="635">
                  <c:v>192.99338897592187</c:v>
                </c:pt>
                <c:pt idx="636">
                  <c:v>178.16821279878971</c:v>
                </c:pt>
                <c:pt idx="637">
                  <c:v>191.2879900065</c:v>
                </c:pt>
                <c:pt idx="638">
                  <c:v>171.71335107095939</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51</c:v>
                </c:pt>
                <c:pt idx="647">
                  <c:v>173.00411420504338</c:v>
                </c:pt>
                <c:pt idx="648">
                  <c:v>157.69391346585499</c:v>
                </c:pt>
                <c:pt idx="649">
                  <c:v>157.08888249916356</c:v>
                </c:pt>
                <c:pt idx="650">
                  <c:v>165.99245206459346</c:v>
                </c:pt>
                <c:pt idx="651">
                  <c:v>150.06593813765781</c:v>
                </c:pt>
                <c:pt idx="652">
                  <c:v>170.03207620869119</c:v>
                </c:pt>
                <c:pt idx="653">
                  <c:v>173.65188405862528</c:v>
                </c:pt>
                <c:pt idx="654">
                  <c:v>135.39677768123281</c:v>
                </c:pt>
                <c:pt idx="655">
                  <c:v>126.57420896764613</c:v>
                </c:pt>
                <c:pt idx="656">
                  <c:v>147.11748633105805</c:v>
                </c:pt>
                <c:pt idx="657">
                  <c:v>153.71408917986193</c:v>
                </c:pt>
                <c:pt idx="658">
                  <c:v>140.18230369529184</c:v>
                </c:pt>
                <c:pt idx="659">
                  <c:v>154.66889559761466</c:v>
                </c:pt>
                <c:pt idx="660">
                  <c:v>146.02955105130332</c:v>
                </c:pt>
                <c:pt idx="661">
                  <c:v>176.68177719123238</c:v>
                </c:pt>
                <c:pt idx="662">
                  <c:v>151.87516859635952</c:v>
                </c:pt>
                <c:pt idx="663">
                  <c:v>149.61202383234354</c:v>
                </c:pt>
                <c:pt idx="664">
                  <c:v>145.57334091290554</c:v>
                </c:pt>
                <c:pt idx="665">
                  <c:v>147.40406452982464</c:v>
                </c:pt>
                <c:pt idx="666">
                  <c:v>165.04569983614647</c:v>
                </c:pt>
                <c:pt idx="667">
                  <c:v>160.92407767394602</c:v>
                </c:pt>
                <c:pt idx="668">
                  <c:v>142.47193239099587</c:v>
                </c:pt>
                <c:pt idx="669">
                  <c:v>113.08026024313082</c:v>
                </c:pt>
                <c:pt idx="670">
                  <c:v>143.45080513620366</c:v>
                </c:pt>
                <c:pt idx="671">
                  <c:v>153.68410103171522</c:v>
                </c:pt>
                <c:pt idx="672">
                  <c:v>163.4150627236848</c:v>
                </c:pt>
                <c:pt idx="673">
                  <c:v>165.680058225213</c:v>
                </c:pt>
                <c:pt idx="674">
                  <c:v>148.52271430062504</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886</c:v>
                </c:pt>
                <c:pt idx="684">
                  <c:v>150.52808782655666</c:v>
                </c:pt>
                <c:pt idx="685">
                  <c:v>140.22964254110815</c:v>
                </c:pt>
                <c:pt idx="686">
                  <c:v>144.64990837642671</c:v>
                </c:pt>
                <c:pt idx="687">
                  <c:v>141.78697989562201</c:v>
                </c:pt>
                <c:pt idx="688">
                  <c:v>130.27529835245866</c:v>
                </c:pt>
                <c:pt idx="689">
                  <c:v>156.34853809979748</c:v>
                </c:pt>
                <c:pt idx="690">
                  <c:v>130.81521144642105</c:v>
                </c:pt>
                <c:pt idx="691">
                  <c:v>171.3444868940044</c:v>
                </c:pt>
                <c:pt idx="692">
                  <c:v>152.45470418816754</c:v>
                </c:pt>
                <c:pt idx="693">
                  <c:v>146.45849141414604</c:v>
                </c:pt>
                <c:pt idx="694">
                  <c:v>133.60075247693212</c:v>
                </c:pt>
                <c:pt idx="695">
                  <c:v>106.27828145716605</c:v>
                </c:pt>
                <c:pt idx="696">
                  <c:v>107.03708730736007</c:v>
                </c:pt>
                <c:pt idx="697">
                  <c:v>132.3924159963106</c:v>
                </c:pt>
                <c:pt idx="698">
                  <c:v>156.26622630603785</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9</c:v>
                </c:pt>
                <c:pt idx="708">
                  <c:v>117.28202377202385</c:v>
                </c:pt>
                <c:pt idx="709">
                  <c:v>111.87643762342367</c:v>
                </c:pt>
                <c:pt idx="710">
                  <c:v>138.25967680653645</c:v>
                </c:pt>
                <c:pt idx="711">
                  <c:v>113.55194133608867</c:v>
                </c:pt>
                <c:pt idx="712">
                  <c:v>113.73800170234354</c:v>
                </c:pt>
                <c:pt idx="713">
                  <c:v>103.81250233115068</c:v>
                </c:pt>
                <c:pt idx="714">
                  <c:v>121.10701371797592</c:v>
                </c:pt>
                <c:pt idx="715">
                  <c:v>134.15247734486007</c:v>
                </c:pt>
                <c:pt idx="716">
                  <c:v>107.85001194994642</c:v>
                </c:pt>
                <c:pt idx="717">
                  <c:v>151.74468922950317</c:v>
                </c:pt>
                <c:pt idx="718">
                  <c:v>154.34466996669005</c:v>
                </c:pt>
                <c:pt idx="719">
                  <c:v>122.74022588631674</c:v>
                </c:pt>
                <c:pt idx="720">
                  <c:v>144.45669046784278</c:v>
                </c:pt>
                <c:pt idx="721">
                  <c:v>133.6231188519566</c:v>
                </c:pt>
                <c:pt idx="722">
                  <c:v>115.88961449534297</c:v>
                </c:pt>
                <c:pt idx="723">
                  <c:v>149.08182018610361</c:v>
                </c:pt>
                <c:pt idx="724">
                  <c:v>119.95260185627635</c:v>
                </c:pt>
                <c:pt idx="725">
                  <c:v>141.9797211051434</c:v>
                </c:pt>
                <c:pt idx="726">
                  <c:v>121.34697680366573</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34</c:v>
                </c:pt>
                <c:pt idx="742">
                  <c:v>126.29165250841109</c:v>
                </c:pt>
                <c:pt idx="743">
                  <c:v>115.04656938537505</c:v>
                </c:pt>
                <c:pt idx="744">
                  <c:v>106.50398356550961</c:v>
                </c:pt>
                <c:pt idx="745">
                  <c:v>119.98181816680165</c:v>
                </c:pt>
                <c:pt idx="746">
                  <c:v>114.81034123867305</c:v>
                </c:pt>
                <c:pt idx="747">
                  <c:v>108.37573857103698</c:v>
                </c:pt>
                <c:pt idx="748">
                  <c:v>119.6526298719609</c:v>
                </c:pt>
                <c:pt idx="749">
                  <c:v>120.62500071330322</c:v>
                </c:pt>
                <c:pt idx="750">
                  <c:v>118.84800463230879</c:v>
                </c:pt>
                <c:pt idx="751">
                  <c:v>108.94812955580828</c:v>
                </c:pt>
                <c:pt idx="752">
                  <c:v>112.2472992410935</c:v>
                </c:pt>
                <c:pt idx="753">
                  <c:v>124.71006114582769</c:v>
                </c:pt>
                <c:pt idx="754">
                  <c:v>129.59621499820602</c:v>
                </c:pt>
                <c:pt idx="755">
                  <c:v>136.87265795215873</c:v>
                </c:pt>
                <c:pt idx="756">
                  <c:v>118.68246344408769</c:v>
                </c:pt>
                <c:pt idx="757">
                  <c:v>108.60817359435345</c:v>
                </c:pt>
                <c:pt idx="758">
                  <c:v>120.67571533782322</c:v>
                </c:pt>
                <c:pt idx="759">
                  <c:v>104.00481258595458</c:v>
                </c:pt>
                <c:pt idx="760">
                  <c:v>106.85823782953862</c:v>
                </c:pt>
                <c:pt idx="761">
                  <c:v>105.52834163160888</c:v>
                </c:pt>
                <c:pt idx="762">
                  <c:v>110.46828443699776</c:v>
                </c:pt>
                <c:pt idx="763">
                  <c:v>104.88965974059091</c:v>
                </c:pt>
                <c:pt idx="764">
                  <c:v>111.74245275471381</c:v>
                </c:pt>
                <c:pt idx="765">
                  <c:v>120.78627904123402</c:v>
                </c:pt>
                <c:pt idx="766">
                  <c:v>125.04797407326889</c:v>
                </c:pt>
                <c:pt idx="767">
                  <c:v>114.99272626703599</c:v>
                </c:pt>
                <c:pt idx="768">
                  <c:v>105.4566207997498</c:v>
                </c:pt>
                <c:pt idx="769">
                  <c:v>107.65764583807015</c:v>
                </c:pt>
                <c:pt idx="770">
                  <c:v>112.42397631686947</c:v>
                </c:pt>
                <c:pt idx="771">
                  <c:v>101.55752200619229</c:v>
                </c:pt>
                <c:pt idx="772">
                  <c:v>126.60598936322315</c:v>
                </c:pt>
                <c:pt idx="773">
                  <c:v>103.84268253740859</c:v>
                </c:pt>
                <c:pt idx="774">
                  <c:v>118.17084464076544</c:v>
                </c:pt>
                <c:pt idx="775">
                  <c:v>106.74604121032729</c:v>
                </c:pt>
                <c:pt idx="776">
                  <c:v>85.395375088110811</c:v>
                </c:pt>
                <c:pt idx="777">
                  <c:v>111.99067661539296</c:v>
                </c:pt>
                <c:pt idx="778">
                  <c:v>99.945051220405787</c:v>
                </c:pt>
                <c:pt idx="779">
                  <c:v>117.76829705210295</c:v>
                </c:pt>
                <c:pt idx="780">
                  <c:v>106.18373270657789</c:v>
                </c:pt>
                <c:pt idx="781">
                  <c:v>128.97765966771419</c:v>
                </c:pt>
                <c:pt idx="782">
                  <c:v>115.52987961520552</c:v>
                </c:pt>
                <c:pt idx="783">
                  <c:v>114.56534322895617</c:v>
                </c:pt>
                <c:pt idx="784">
                  <c:v>98.487836013424854</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8783</c:v>
                </c:pt>
                <c:pt idx="799">
                  <c:v>92.518656271250066</c:v>
                </c:pt>
                <c:pt idx="800">
                  <c:v>84.47121083889111</c:v>
                </c:pt>
                <c:pt idx="801">
                  <c:v>109.39636687404401</c:v>
                </c:pt>
                <c:pt idx="802">
                  <c:v>102.15994083007419</c:v>
                </c:pt>
                <c:pt idx="803">
                  <c:v>95.879795720008318</c:v>
                </c:pt>
                <c:pt idx="804">
                  <c:v>117.88659073271815</c:v>
                </c:pt>
                <c:pt idx="805">
                  <c:v>91.409876937032678</c:v>
                </c:pt>
                <c:pt idx="806">
                  <c:v>109.52938203103943</c:v>
                </c:pt>
                <c:pt idx="807">
                  <c:v>114.3321491481373</c:v>
                </c:pt>
                <c:pt idx="808">
                  <c:v>96.223984757633858</c:v>
                </c:pt>
                <c:pt idx="809">
                  <c:v>107.28013059351105</c:v>
                </c:pt>
                <c:pt idx="810">
                  <c:v>99.775476626070358</c:v>
                </c:pt>
                <c:pt idx="811">
                  <c:v>112.75315048022598</c:v>
                </c:pt>
                <c:pt idx="812">
                  <c:v>101.09290987631694</c:v>
                </c:pt>
                <c:pt idx="813">
                  <c:v>117.53457450550233</c:v>
                </c:pt>
                <c:pt idx="814">
                  <c:v>100.90287839787482</c:v>
                </c:pt>
                <c:pt idx="815">
                  <c:v>84.829862191942851</c:v>
                </c:pt>
                <c:pt idx="816">
                  <c:v>82.602850133867406</c:v>
                </c:pt>
                <c:pt idx="817">
                  <c:v>111.05753281264452</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39</c:v>
                </c:pt>
                <c:pt idx="827">
                  <c:v>100.35213712548372</c:v>
                </c:pt>
                <c:pt idx="828">
                  <c:v>101.6912748579123</c:v>
                </c:pt>
                <c:pt idx="829">
                  <c:v>108.1717170206643</c:v>
                </c:pt>
                <c:pt idx="830">
                  <c:v>99.615063290950673</c:v>
                </c:pt>
                <c:pt idx="831">
                  <c:v>81.273303822872649</c:v>
                </c:pt>
                <c:pt idx="832">
                  <c:v>89.414963821211458</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45</c:v>
                </c:pt>
                <c:pt idx="841">
                  <c:v>89.345601918576989</c:v>
                </c:pt>
                <c:pt idx="842">
                  <c:v>104.1862684168531</c:v>
                </c:pt>
                <c:pt idx="843">
                  <c:v>75.937339019469249</c:v>
                </c:pt>
                <c:pt idx="844">
                  <c:v>92.876730190077907</c:v>
                </c:pt>
                <c:pt idx="845">
                  <c:v>111.97000550931946</c:v>
                </c:pt>
                <c:pt idx="846">
                  <c:v>93.036788686125519</c:v>
                </c:pt>
                <c:pt idx="847">
                  <c:v>89.503660979919275</c:v>
                </c:pt>
                <c:pt idx="848">
                  <c:v>92.687721960557781</c:v>
                </c:pt>
                <c:pt idx="849">
                  <c:v>71.545569731663292</c:v>
                </c:pt>
                <c:pt idx="850">
                  <c:v>98.780030112722017</c:v>
                </c:pt>
                <c:pt idx="851">
                  <c:v>89.309352308905858</c:v>
                </c:pt>
                <c:pt idx="852">
                  <c:v>96.105684374738118</c:v>
                </c:pt>
                <c:pt idx="853">
                  <c:v>98.945012841313513</c:v>
                </c:pt>
                <c:pt idx="854">
                  <c:v>80.465615051038895</c:v>
                </c:pt>
                <c:pt idx="855">
                  <c:v>105.56013644127904</c:v>
                </c:pt>
                <c:pt idx="856">
                  <c:v>100.16176952959657</c:v>
                </c:pt>
                <c:pt idx="857">
                  <c:v>94.812700152041685</c:v>
                </c:pt>
                <c:pt idx="858">
                  <c:v>103.63593460797145</c:v>
                </c:pt>
                <c:pt idx="859">
                  <c:v>81.417697021383674</c:v>
                </c:pt>
                <c:pt idx="860">
                  <c:v>104.60834728917158</c:v>
                </c:pt>
                <c:pt idx="861">
                  <c:v>78.773130665294516</c:v>
                </c:pt>
                <c:pt idx="862">
                  <c:v>96.918089434676546</c:v>
                </c:pt>
                <c:pt idx="863">
                  <c:v>103.09037767267534</c:v>
                </c:pt>
                <c:pt idx="864">
                  <c:v>84.446696831980603</c:v>
                </c:pt>
                <c:pt idx="865">
                  <c:v>87.667800753632918</c:v>
                </c:pt>
                <c:pt idx="866">
                  <c:v>106.17534851340257</c:v>
                </c:pt>
                <c:pt idx="867">
                  <c:v>93.473396955788488</c:v>
                </c:pt>
                <c:pt idx="868">
                  <c:v>100.12449589026585</c:v>
                </c:pt>
                <c:pt idx="869">
                  <c:v>95.666394112955899</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411</c:v>
                </c:pt>
                <c:pt idx="880">
                  <c:v>106.98208673655625</c:v>
                </c:pt>
                <c:pt idx="881">
                  <c:v>89.573878801654985</c:v>
                </c:pt>
                <c:pt idx="882">
                  <c:v>80.833735592078767</c:v>
                </c:pt>
                <c:pt idx="883">
                  <c:v>74.223480580512074</c:v>
                </c:pt>
                <c:pt idx="884">
                  <c:v>88.579409307358958</c:v>
                </c:pt>
                <c:pt idx="885">
                  <c:v>88.255215519476579</c:v>
                </c:pt>
                <c:pt idx="886">
                  <c:v>82.872455896919035</c:v>
                </c:pt>
                <c:pt idx="887">
                  <c:v>91.881056165883678</c:v>
                </c:pt>
                <c:pt idx="888">
                  <c:v>82.963021428728126</c:v>
                </c:pt>
                <c:pt idx="889">
                  <c:v>94.202943270828513</c:v>
                </c:pt>
                <c:pt idx="890">
                  <c:v>93.957746609971025</c:v>
                </c:pt>
                <c:pt idx="891">
                  <c:v>90.315556714218403</c:v>
                </c:pt>
                <c:pt idx="892">
                  <c:v>83.798342506923404</c:v>
                </c:pt>
                <c:pt idx="893">
                  <c:v>89.987992364580919</c:v>
                </c:pt>
                <c:pt idx="894">
                  <c:v>105.74555924926331</c:v>
                </c:pt>
                <c:pt idx="895">
                  <c:v>97.963979840415774</c:v>
                </c:pt>
                <c:pt idx="896">
                  <c:v>88.129842096269726</c:v>
                </c:pt>
                <c:pt idx="897">
                  <c:v>83.354760490622041</c:v>
                </c:pt>
                <c:pt idx="898">
                  <c:v>72.151292147581415</c:v>
                </c:pt>
                <c:pt idx="899">
                  <c:v>82.841673339394546</c:v>
                </c:pt>
                <c:pt idx="900">
                  <c:v>82.469737437832109</c:v>
                </c:pt>
                <c:pt idx="901">
                  <c:v>76.886455500660958</c:v>
                </c:pt>
                <c:pt idx="902">
                  <c:v>98.157774582897119</c:v>
                </c:pt>
                <c:pt idx="903">
                  <c:v>69.315606011411688</c:v>
                </c:pt>
                <c:pt idx="904">
                  <c:v>80.623126526427058</c:v>
                </c:pt>
                <c:pt idx="905">
                  <c:v>65.959248497550249</c:v>
                </c:pt>
                <c:pt idx="906">
                  <c:v>73.552768412172867</c:v>
                </c:pt>
                <c:pt idx="907">
                  <c:v>84.454720732898139</c:v>
                </c:pt>
                <c:pt idx="908">
                  <c:v>81.202743712997858</c:v>
                </c:pt>
                <c:pt idx="909">
                  <c:v>93.421900874286408</c:v>
                </c:pt>
                <c:pt idx="910">
                  <c:v>70.921073702223879</c:v>
                </c:pt>
                <c:pt idx="911">
                  <c:v>84.363055728842497</c:v>
                </c:pt>
                <c:pt idx="912">
                  <c:v>89.849991950261412</c:v>
                </c:pt>
                <c:pt idx="913">
                  <c:v>64.315426499249227</c:v>
                </c:pt>
                <c:pt idx="914">
                  <c:v>73.198336117394049</c:v>
                </c:pt>
                <c:pt idx="915">
                  <c:v>92.580438329892559</c:v>
                </c:pt>
                <c:pt idx="916">
                  <c:v>81.024294291228927</c:v>
                </c:pt>
                <c:pt idx="917">
                  <c:v>77.62899519900067</c:v>
                </c:pt>
                <c:pt idx="918">
                  <c:v>87.460515872475341</c:v>
                </c:pt>
                <c:pt idx="919">
                  <c:v>70.179912018219355</c:v>
                </c:pt>
                <c:pt idx="920">
                  <c:v>87.886471769845272</c:v>
                </c:pt>
                <c:pt idx="921">
                  <c:v>81.793731210622155</c:v>
                </c:pt>
                <c:pt idx="922">
                  <c:v>97.311431730888458</c:v>
                </c:pt>
                <c:pt idx="923">
                  <c:v>79.629721652911158</c:v>
                </c:pt>
                <c:pt idx="924">
                  <c:v>83.643798469507161</c:v>
                </c:pt>
                <c:pt idx="925">
                  <c:v>70.361144188575892</c:v>
                </c:pt>
                <c:pt idx="926">
                  <c:v>73.914814777416822</c:v>
                </c:pt>
                <c:pt idx="927">
                  <c:v>83.131717253150128</c:v>
                </c:pt>
                <c:pt idx="928">
                  <c:v>84.190608062252579</c:v>
                </c:pt>
                <c:pt idx="929">
                  <c:v>88.904812990422982</c:v>
                </c:pt>
                <c:pt idx="930">
                  <c:v>72.043059843966986</c:v>
                </c:pt>
                <c:pt idx="931">
                  <c:v>76.727229794644416</c:v>
                </c:pt>
                <c:pt idx="932">
                  <c:v>83.316578814285009</c:v>
                </c:pt>
                <c:pt idx="933">
                  <c:v>84.881994667259846</c:v>
                </c:pt>
                <c:pt idx="934">
                  <c:v>75.110008323483129</c:v>
                </c:pt>
                <c:pt idx="935">
                  <c:v>67.348608309744279</c:v>
                </c:pt>
                <c:pt idx="936">
                  <c:v>73.459205450444841</c:v>
                </c:pt>
                <c:pt idx="937">
                  <c:v>83.495647750797986</c:v>
                </c:pt>
                <c:pt idx="938">
                  <c:v>73.291457841297827</c:v>
                </c:pt>
                <c:pt idx="939">
                  <c:v>81.634969440076731</c:v>
                </c:pt>
                <c:pt idx="940">
                  <c:v>88.9874773969686</c:v>
                </c:pt>
                <c:pt idx="941">
                  <c:v>102.15534629054825</c:v>
                </c:pt>
                <c:pt idx="942">
                  <c:v>72.89651317932919</c:v>
                </c:pt>
                <c:pt idx="943">
                  <c:v>74.054901450252203</c:v>
                </c:pt>
                <c:pt idx="944">
                  <c:v>65.910158180018527</c:v>
                </c:pt>
                <c:pt idx="945">
                  <c:v>73.615588839194459</c:v>
                </c:pt>
                <c:pt idx="946">
                  <c:v>63.468511639270183</c:v>
                </c:pt>
                <c:pt idx="947">
                  <c:v>75.037641335677847</c:v>
                </c:pt>
                <c:pt idx="948">
                  <c:v>65.176335483680035</c:v>
                </c:pt>
                <c:pt idx="949">
                  <c:v>84.075869403181059</c:v>
                </c:pt>
                <c:pt idx="950">
                  <c:v>80.390283736799148</c:v>
                </c:pt>
                <c:pt idx="951">
                  <c:v>73.935217267869177</c:v>
                </c:pt>
                <c:pt idx="952">
                  <c:v>84.307558929670563</c:v>
                </c:pt>
                <c:pt idx="953">
                  <c:v>78.829079896070539</c:v>
                </c:pt>
                <c:pt idx="954">
                  <c:v>83.577833020655689</c:v>
                </c:pt>
                <c:pt idx="955">
                  <c:v>80.739668182952684</c:v>
                </c:pt>
                <c:pt idx="956">
                  <c:v>70.446921404706842</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332</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157</c:v>
                </c:pt>
                <c:pt idx="973">
                  <c:v>60.232869543642742</c:v>
                </c:pt>
                <c:pt idx="974">
                  <c:v>53.523055312102194</c:v>
                </c:pt>
                <c:pt idx="975">
                  <c:v>73.736846742672313</c:v>
                </c:pt>
                <c:pt idx="976">
                  <c:v>74.205688826898339</c:v>
                </c:pt>
                <c:pt idx="977">
                  <c:v>62.095762307130208</c:v>
                </c:pt>
                <c:pt idx="978">
                  <c:v>60.637178122475611</c:v>
                </c:pt>
                <c:pt idx="979">
                  <c:v>67.200111865224244</c:v>
                </c:pt>
                <c:pt idx="980">
                  <c:v>72.736944162466358</c:v>
                </c:pt>
                <c:pt idx="981">
                  <c:v>81.635720721056558</c:v>
                </c:pt>
                <c:pt idx="982">
                  <c:v>54.223753996005769</c:v>
                </c:pt>
                <c:pt idx="983">
                  <c:v>65.760420366874655</c:v>
                </c:pt>
                <c:pt idx="984">
                  <c:v>59.16247206079673</c:v>
                </c:pt>
                <c:pt idx="985">
                  <c:v>65.106659305967426</c:v>
                </c:pt>
                <c:pt idx="986">
                  <c:v>77.222025521232993</c:v>
                </c:pt>
                <c:pt idx="987">
                  <c:v>68.562066750522959</c:v>
                </c:pt>
                <c:pt idx="988">
                  <c:v>94.506933312538834</c:v>
                </c:pt>
                <c:pt idx="989">
                  <c:v>61.916681941854144</c:v>
                </c:pt>
                <c:pt idx="990">
                  <c:v>65.621736413160008</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5998</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1039</c:v>
                </c:pt>
                <c:pt idx="1009">
                  <c:v>64.666897037830097</c:v>
                </c:pt>
                <c:pt idx="1010">
                  <c:v>63.079585940119557</c:v>
                </c:pt>
                <c:pt idx="1011">
                  <c:v>62.937279618380707</c:v>
                </c:pt>
                <c:pt idx="1012">
                  <c:v>62.011901493411543</c:v>
                </c:pt>
                <c:pt idx="1013">
                  <c:v>71.184571072449685</c:v>
                </c:pt>
                <c:pt idx="1014">
                  <c:v>58.903422520712994</c:v>
                </c:pt>
                <c:pt idx="1015">
                  <c:v>59.743777850649245</c:v>
                </c:pt>
                <c:pt idx="1016">
                  <c:v>67.155713312141856</c:v>
                </c:pt>
                <c:pt idx="1017">
                  <c:v>61.500099490683994</c:v>
                </c:pt>
                <c:pt idx="1018">
                  <c:v>59.488029435951731</c:v>
                </c:pt>
                <c:pt idx="1019">
                  <c:v>54.334990730350853</c:v>
                </c:pt>
                <c:pt idx="1020">
                  <c:v>61.076721415554104</c:v>
                </c:pt>
                <c:pt idx="1021">
                  <c:v>72.905845221657032</c:v>
                </c:pt>
                <c:pt idx="1022">
                  <c:v>76.666845658455529</c:v>
                </c:pt>
                <c:pt idx="1023">
                  <c:v>68.0222311684293</c:v>
                </c:pt>
                <c:pt idx="1024">
                  <c:v>68.617462141387591</c:v>
                </c:pt>
                <c:pt idx="1025">
                  <c:v>71.879030906980447</c:v>
                </c:pt>
                <c:pt idx="1026">
                  <c:v>71.914323657601415</c:v>
                </c:pt>
                <c:pt idx="1027">
                  <c:v>65.52450785810295</c:v>
                </c:pt>
                <c:pt idx="1028">
                  <c:v>55.733941745573219</c:v>
                </c:pt>
                <c:pt idx="1029">
                  <c:v>81.335921410298141</c:v>
                </c:pt>
                <c:pt idx="1030">
                  <c:v>60.010393686078913</c:v>
                </c:pt>
                <c:pt idx="1031">
                  <c:v>70.246207786149256</c:v>
                </c:pt>
                <c:pt idx="1032">
                  <c:v>61.961573854127352</c:v>
                </c:pt>
                <c:pt idx="1033">
                  <c:v>78.789273966404878</c:v>
                </c:pt>
                <c:pt idx="1034">
                  <c:v>60.449747779151998</c:v>
                </c:pt>
                <c:pt idx="1035">
                  <c:v>52.204146955055634</c:v>
                </c:pt>
                <c:pt idx="1036">
                  <c:v>46.508202020854412</c:v>
                </c:pt>
                <c:pt idx="1037">
                  <c:v>55.290716835022273</c:v>
                </c:pt>
                <c:pt idx="1038">
                  <c:v>59.7569933489562</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311</c:v>
                </c:pt>
                <c:pt idx="1048">
                  <c:v>66.205740027263758</c:v>
                </c:pt>
                <c:pt idx="1049">
                  <c:v>48.917053467452973</c:v>
                </c:pt>
                <c:pt idx="1050">
                  <c:v>58.924874337185209</c:v>
                </c:pt>
                <c:pt idx="1051">
                  <c:v>65.969745010174378</c:v>
                </c:pt>
                <c:pt idx="1052">
                  <c:v>63.573378713467505</c:v>
                </c:pt>
                <c:pt idx="1053">
                  <c:v>55.139612196580579</c:v>
                </c:pt>
                <c:pt idx="1054">
                  <c:v>53.558482133237028</c:v>
                </c:pt>
                <c:pt idx="1055">
                  <c:v>63.721872147453162</c:v>
                </c:pt>
                <c:pt idx="1056">
                  <c:v>51.217839227451229</c:v>
                </c:pt>
                <c:pt idx="1057">
                  <c:v>52.757271181619323</c:v>
                </c:pt>
                <c:pt idx="1058">
                  <c:v>59.408758738630063</c:v>
                </c:pt>
                <c:pt idx="1059">
                  <c:v>65.825771492968755</c:v>
                </c:pt>
                <c:pt idx="1060">
                  <c:v>59.97298899825325</c:v>
                </c:pt>
                <c:pt idx="1061">
                  <c:v>76.698395247185559</c:v>
                </c:pt>
                <c:pt idx="1062">
                  <c:v>50.812365076235999</c:v>
                </c:pt>
                <c:pt idx="1063">
                  <c:v>66.536422107593054</c:v>
                </c:pt>
                <c:pt idx="1064">
                  <c:v>55.02763196212257</c:v>
                </c:pt>
                <c:pt idx="1065">
                  <c:v>55.470276723868828</c:v>
                </c:pt>
                <c:pt idx="1066">
                  <c:v>64.690406404549748</c:v>
                </c:pt>
                <c:pt idx="1067">
                  <c:v>61.175200219551463</c:v>
                </c:pt>
                <c:pt idx="1068">
                  <c:v>65.954363659042528</c:v>
                </c:pt>
                <c:pt idx="1069">
                  <c:v>60.134014878363246</c:v>
                </c:pt>
                <c:pt idx="1070">
                  <c:v>64.232638158187314</c:v>
                </c:pt>
                <c:pt idx="1071">
                  <c:v>56.601830982053038</c:v>
                </c:pt>
                <c:pt idx="1072">
                  <c:v>70.896260521844297</c:v>
                </c:pt>
                <c:pt idx="1073">
                  <c:v>69.664735504832919</c:v>
                </c:pt>
                <c:pt idx="1074">
                  <c:v>57.72761223507208</c:v>
                </c:pt>
                <c:pt idx="1075">
                  <c:v>67.419526150714901</c:v>
                </c:pt>
                <c:pt idx="1076">
                  <c:v>55.350170479203463</c:v>
                </c:pt>
                <c:pt idx="1077">
                  <c:v>62.972258008846055</c:v>
                </c:pt>
                <c:pt idx="1078">
                  <c:v>60.800972968834635</c:v>
                </c:pt>
                <c:pt idx="1079">
                  <c:v>56.892067555468749</c:v>
                </c:pt>
                <c:pt idx="1080">
                  <c:v>54.053642164029711</c:v>
                </c:pt>
                <c:pt idx="1081">
                  <c:v>57.043518217591163</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195</c:v>
                </c:pt>
                <c:pt idx="1091">
                  <c:v>50.074006711571968</c:v>
                </c:pt>
                <c:pt idx="1092">
                  <c:v>46.008829585066294</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142</c:v>
                </c:pt>
                <c:pt idx="1103">
                  <c:v>53.727483267358814</c:v>
                </c:pt>
                <c:pt idx="1104">
                  <c:v>51.824018817382004</c:v>
                </c:pt>
                <c:pt idx="1105">
                  <c:v>61.453595363876374</c:v>
                </c:pt>
                <c:pt idx="1106">
                  <c:v>59.108280692003085</c:v>
                </c:pt>
                <c:pt idx="1107">
                  <c:v>55.365221911207144</c:v>
                </c:pt>
                <c:pt idx="1108">
                  <c:v>53.50526162691439</c:v>
                </c:pt>
                <c:pt idx="1109">
                  <c:v>49.52777074640656</c:v>
                </c:pt>
                <c:pt idx="1110">
                  <c:v>52.465902191961113</c:v>
                </c:pt>
                <c:pt idx="1111">
                  <c:v>46.512975761294975</c:v>
                </c:pt>
                <c:pt idx="1112">
                  <c:v>58.198735406800296</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5998</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647</c:v>
                </c:pt>
                <c:pt idx="1133">
                  <c:v>46.121516783831261</c:v>
                </c:pt>
                <c:pt idx="1134">
                  <c:v>49.972014287290854</c:v>
                </c:pt>
                <c:pt idx="1135">
                  <c:v>48.408211198371013</c:v>
                </c:pt>
                <c:pt idx="1136">
                  <c:v>54.434481710244974</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65</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722</c:v>
                </c:pt>
                <c:pt idx="1158">
                  <c:v>44.750959261713795</c:v>
                </c:pt>
                <c:pt idx="1159">
                  <c:v>47.00580028042836</c:v>
                </c:pt>
                <c:pt idx="1160">
                  <c:v>40.802603426209998</c:v>
                </c:pt>
                <c:pt idx="1161">
                  <c:v>47.115662717651674</c:v>
                </c:pt>
                <c:pt idx="1162">
                  <c:v>48.196953325108524</c:v>
                </c:pt>
                <c:pt idx="1163">
                  <c:v>51.690368665209405</c:v>
                </c:pt>
                <c:pt idx="1164">
                  <c:v>49.157281541729148</c:v>
                </c:pt>
                <c:pt idx="1165">
                  <c:v>49.583058947059236</c:v>
                </c:pt>
                <c:pt idx="1166">
                  <c:v>40.653119694413981</c:v>
                </c:pt>
                <c:pt idx="1167">
                  <c:v>48.735681916889163</c:v>
                </c:pt>
                <c:pt idx="1168">
                  <c:v>51.201592123680243</c:v>
                </c:pt>
                <c:pt idx="1169">
                  <c:v>48.073291671553207</c:v>
                </c:pt>
                <c:pt idx="1170">
                  <c:v>46.556376258342944</c:v>
                </c:pt>
                <c:pt idx="1171">
                  <c:v>45.506719761631999</c:v>
                </c:pt>
                <c:pt idx="1172">
                  <c:v>52.171256438124189</c:v>
                </c:pt>
                <c:pt idx="1173">
                  <c:v>39.539559423445901</c:v>
                </c:pt>
                <c:pt idx="1174">
                  <c:v>45.511739041037956</c:v>
                </c:pt>
                <c:pt idx="1175">
                  <c:v>46.962479958288206</c:v>
                </c:pt>
                <c:pt idx="1176">
                  <c:v>44.967714395329963</c:v>
                </c:pt>
                <c:pt idx="1177">
                  <c:v>40.428355420145337</c:v>
                </c:pt>
                <c:pt idx="1178">
                  <c:v>46.525929053555565</c:v>
                </c:pt>
                <c:pt idx="1179">
                  <c:v>55.865449793598025</c:v>
                </c:pt>
                <c:pt idx="1180">
                  <c:v>53.633404051067323</c:v>
                </c:pt>
                <c:pt idx="1181">
                  <c:v>44.827742263357344</c:v>
                </c:pt>
                <c:pt idx="1182">
                  <c:v>50.378243188164674</c:v>
                </c:pt>
                <c:pt idx="1183">
                  <c:v>46.543304609733894</c:v>
                </c:pt>
                <c:pt idx="1184">
                  <c:v>44.014417066051394</c:v>
                </c:pt>
                <c:pt idx="1185">
                  <c:v>50.511259594518194</c:v>
                </c:pt>
                <c:pt idx="1186">
                  <c:v>45.642371880589508</c:v>
                </c:pt>
                <c:pt idx="1187">
                  <c:v>50.238013051603147</c:v>
                </c:pt>
                <c:pt idx="1188">
                  <c:v>45.656506666340746</c:v>
                </c:pt>
                <c:pt idx="1189">
                  <c:v>56.354501595856668</c:v>
                </c:pt>
                <c:pt idx="1190">
                  <c:v>55.547152148192637</c:v>
                </c:pt>
                <c:pt idx="1191">
                  <c:v>38.913820965321158</c:v>
                </c:pt>
                <c:pt idx="1192">
                  <c:v>47.309499236371913</c:v>
                </c:pt>
                <c:pt idx="1193">
                  <c:v>46.659411593561046</c:v>
                </c:pt>
                <c:pt idx="1194">
                  <c:v>43.972389208056001</c:v>
                </c:pt>
                <c:pt idx="1195">
                  <c:v>53.748616373322008</c:v>
                </c:pt>
                <c:pt idx="1196">
                  <c:v>49.846061528462897</c:v>
                </c:pt>
                <c:pt idx="1197">
                  <c:v>60.501669997277894</c:v>
                </c:pt>
                <c:pt idx="1198">
                  <c:v>52.703471547990596</c:v>
                </c:pt>
                <c:pt idx="1199">
                  <c:v>49.377589500391977</c:v>
                </c:pt>
                <c:pt idx="1200">
                  <c:v>48.706722772480013</c:v>
                </c:pt>
                <c:pt idx="1201">
                  <c:v>39.330965339051012</c:v>
                </c:pt>
                <c:pt idx="1202">
                  <c:v>48.367804347129443</c:v>
                </c:pt>
                <c:pt idx="1203">
                  <c:v>54.996235799528463</c:v>
                </c:pt>
                <c:pt idx="1204">
                  <c:v>53.887809564411072</c:v>
                </c:pt>
                <c:pt idx="1205">
                  <c:v>51.099671988719408</c:v>
                </c:pt>
                <c:pt idx="1206">
                  <c:v>41.330957240505413</c:v>
                </c:pt>
                <c:pt idx="1207">
                  <c:v>50.977013118894156</c:v>
                </c:pt>
                <c:pt idx="1208">
                  <c:v>41.584672727187346</c:v>
                </c:pt>
                <c:pt idx="1209">
                  <c:v>43.347790592180594</c:v>
                </c:pt>
                <c:pt idx="1210">
                  <c:v>43.786050571246832</c:v>
                </c:pt>
                <c:pt idx="1211">
                  <c:v>40.057704964900907</c:v>
                </c:pt>
                <c:pt idx="1212">
                  <c:v>45.896263381295945</c:v>
                </c:pt>
                <c:pt idx="1213">
                  <c:v>43.42384002278299</c:v>
                </c:pt>
                <c:pt idx="1214">
                  <c:v>52.445029245473982</c:v>
                </c:pt>
                <c:pt idx="1215">
                  <c:v>45.261355366560124</c:v>
                </c:pt>
                <c:pt idx="1216">
                  <c:v>38.930878530607295</c:v>
                </c:pt>
                <c:pt idx="1217">
                  <c:v>48.855671402000944</c:v>
                </c:pt>
                <c:pt idx="1218">
                  <c:v>56.495092582974593</c:v>
                </c:pt>
                <c:pt idx="1219">
                  <c:v>56.003804739873495</c:v>
                </c:pt>
                <c:pt idx="1220">
                  <c:v>47.645295539037264</c:v>
                </c:pt>
                <c:pt idx="1221">
                  <c:v>40.944508193398143</c:v>
                </c:pt>
                <c:pt idx="1222">
                  <c:v>46.699140512158237</c:v>
                </c:pt>
                <c:pt idx="1223">
                  <c:v>38.427166811885186</c:v>
                </c:pt>
                <c:pt idx="1224">
                  <c:v>63.292333956654588</c:v>
                </c:pt>
                <c:pt idx="1225">
                  <c:v>36.389621591766158</c:v>
                </c:pt>
                <c:pt idx="1226">
                  <c:v>44.766047651836864</c:v>
                </c:pt>
                <c:pt idx="1227">
                  <c:v>51.257562883000354</c:v>
                </c:pt>
                <c:pt idx="1228">
                  <c:v>45.356670874272844</c:v>
                </c:pt>
                <c:pt idx="1229">
                  <c:v>39.874257676290739</c:v>
                </c:pt>
                <c:pt idx="1230">
                  <c:v>45.068947095976341</c:v>
                </c:pt>
                <c:pt idx="1231">
                  <c:v>51.231842906405063</c:v>
                </c:pt>
                <c:pt idx="1232">
                  <c:v>40.697149625747095</c:v>
                </c:pt>
                <c:pt idx="1233">
                  <c:v>32.086701207709993</c:v>
                </c:pt>
                <c:pt idx="1234">
                  <c:v>42.01331585661525</c:v>
                </c:pt>
                <c:pt idx="1235">
                  <c:v>41.484880054982987</c:v>
                </c:pt>
                <c:pt idx="1236">
                  <c:v>41.614293021545997</c:v>
                </c:pt>
                <c:pt idx="1237">
                  <c:v>44.535810060428588</c:v>
                </c:pt>
                <c:pt idx="1238">
                  <c:v>40.607103746655419</c:v>
                </c:pt>
                <c:pt idx="1239">
                  <c:v>31.231746486304989</c:v>
                </c:pt>
                <c:pt idx="1240">
                  <c:v>44.314989820437894</c:v>
                </c:pt>
                <c:pt idx="1241">
                  <c:v>43.79784159612101</c:v>
                </c:pt>
                <c:pt idx="1242">
                  <c:v>36.504026340632294</c:v>
                </c:pt>
                <c:pt idx="1243">
                  <c:v>43.302684396153026</c:v>
                </c:pt>
                <c:pt idx="1244">
                  <c:v>44.729577717158413</c:v>
                </c:pt>
                <c:pt idx="1245">
                  <c:v>42.646464519867813</c:v>
                </c:pt>
                <c:pt idx="1246">
                  <c:v>51.768082455647814</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255</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721</c:v>
                </c:pt>
                <c:pt idx="1264">
                  <c:v>38.086681853777819</c:v>
                </c:pt>
                <c:pt idx="1265">
                  <c:v>39.908221177635994</c:v>
                </c:pt>
                <c:pt idx="1266">
                  <c:v>44.907185478277022</c:v>
                </c:pt>
                <c:pt idx="1267">
                  <c:v>31.930069967640495</c:v>
                </c:pt>
                <c:pt idx="1268">
                  <c:v>45.365770865074452</c:v>
                </c:pt>
                <c:pt idx="1269">
                  <c:v>44.489081452841958</c:v>
                </c:pt>
                <c:pt idx="1270">
                  <c:v>41.204890238043447</c:v>
                </c:pt>
                <c:pt idx="1271">
                  <c:v>38.945065820880011</c:v>
                </c:pt>
                <c:pt idx="1272">
                  <c:v>42.19391819500558</c:v>
                </c:pt>
                <c:pt idx="1273">
                  <c:v>42.207897426848234</c:v>
                </c:pt>
                <c:pt idx="1274">
                  <c:v>46.453292278731901</c:v>
                </c:pt>
                <c:pt idx="1275">
                  <c:v>42.501313260133962</c:v>
                </c:pt>
                <c:pt idx="1276">
                  <c:v>38.715787293247949</c:v>
                </c:pt>
                <c:pt idx="1277">
                  <c:v>44.552426384947964</c:v>
                </c:pt>
                <c:pt idx="1278">
                  <c:v>43.425903669288324</c:v>
                </c:pt>
                <c:pt idx="1279">
                  <c:v>45.551414102156244</c:v>
                </c:pt>
                <c:pt idx="1280">
                  <c:v>34.749798327172257</c:v>
                </c:pt>
                <c:pt idx="1281">
                  <c:v>41.417029652362864</c:v>
                </c:pt>
                <c:pt idx="1282">
                  <c:v>30.199289692628785</c:v>
                </c:pt>
                <c:pt idx="1283">
                  <c:v>41.008271823088414</c:v>
                </c:pt>
                <c:pt idx="1284">
                  <c:v>37.721589714641858</c:v>
                </c:pt>
                <c:pt idx="1285">
                  <c:v>44.784914999971413</c:v>
                </c:pt>
                <c:pt idx="1286">
                  <c:v>39.196134519802762</c:v>
                </c:pt>
                <c:pt idx="1287">
                  <c:v>42.128433024053358</c:v>
                </c:pt>
                <c:pt idx="1288">
                  <c:v>36.216302592266324</c:v>
                </c:pt>
                <c:pt idx="1289">
                  <c:v>42.933060646904451</c:v>
                </c:pt>
                <c:pt idx="1290">
                  <c:v>37.116590632552182</c:v>
                </c:pt>
                <c:pt idx="1291">
                  <c:v>44.855401278138991</c:v>
                </c:pt>
                <c:pt idx="1292">
                  <c:v>44.680088343355642</c:v>
                </c:pt>
                <c:pt idx="1293">
                  <c:v>38.188025568246097</c:v>
                </c:pt>
                <c:pt idx="1294">
                  <c:v>41.827782977556545</c:v>
                </c:pt>
                <c:pt idx="1295">
                  <c:v>36.049985480328296</c:v>
                </c:pt>
                <c:pt idx="1296">
                  <c:v>37.200308626797302</c:v>
                </c:pt>
                <c:pt idx="1297">
                  <c:v>39.374332894235089</c:v>
                </c:pt>
                <c:pt idx="1298">
                  <c:v>42.26298613037261</c:v>
                </c:pt>
                <c:pt idx="1299">
                  <c:v>37.369254164116228</c:v>
                </c:pt>
                <c:pt idx="1300">
                  <c:v>34.859367816502122</c:v>
                </c:pt>
                <c:pt idx="1301">
                  <c:v>40.250836904321162</c:v>
                </c:pt>
                <c:pt idx="1302">
                  <c:v>40.263348749411264</c:v>
                </c:pt>
                <c:pt idx="1303">
                  <c:v>44.830435937254542</c:v>
                </c:pt>
                <c:pt idx="1304">
                  <c:v>39.358668132815993</c:v>
                </c:pt>
                <c:pt idx="1305">
                  <c:v>39.686331378671113</c:v>
                </c:pt>
                <c:pt idx="1306">
                  <c:v>41.256047340009161</c:v>
                </c:pt>
                <c:pt idx="1307">
                  <c:v>41.262117348644473</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705</c:v>
                </c:pt>
                <c:pt idx="1323">
                  <c:v>36.198170634302613</c:v>
                </c:pt>
                <c:pt idx="1324">
                  <c:v>30.007400485393777</c:v>
                </c:pt>
                <c:pt idx="1325">
                  <c:v>43.158417641449454</c:v>
                </c:pt>
                <c:pt idx="1326">
                  <c:v>33.754854380698177</c:v>
                </c:pt>
                <c:pt idx="1327">
                  <c:v>37.559078292044099</c:v>
                </c:pt>
                <c:pt idx="1328">
                  <c:v>41.775072210544607</c:v>
                </c:pt>
                <c:pt idx="1329">
                  <c:v>50.463056487189654</c:v>
                </c:pt>
                <c:pt idx="1330">
                  <c:v>45.358023318415711</c:v>
                </c:pt>
                <c:pt idx="1331">
                  <c:v>36.770228194986863</c:v>
                </c:pt>
                <c:pt idx="1332">
                  <c:v>39.60712806450443</c:v>
                </c:pt>
                <c:pt idx="1333">
                  <c:v>37.074851269713662</c:v>
                </c:pt>
                <c:pt idx="1334">
                  <c:v>38.581527726108256</c:v>
                </c:pt>
                <c:pt idx="1335">
                  <c:v>41.697274903267044</c:v>
                </c:pt>
                <c:pt idx="1336">
                  <c:v>41.453149515898744</c:v>
                </c:pt>
                <c:pt idx="1337">
                  <c:v>41.524904540639078</c:v>
                </c:pt>
                <c:pt idx="1338">
                  <c:v>36.478201467772337</c:v>
                </c:pt>
                <c:pt idx="1339">
                  <c:v>36.159907617705294</c:v>
                </c:pt>
                <c:pt idx="1340">
                  <c:v>45.787028844991163</c:v>
                </c:pt>
                <c:pt idx="1341">
                  <c:v>37.058652695620445</c:v>
                </c:pt>
                <c:pt idx="1342">
                  <c:v>36.629334083021163</c:v>
                </c:pt>
                <c:pt idx="1343">
                  <c:v>46.385610765877942</c:v>
                </c:pt>
                <c:pt idx="1344">
                  <c:v>35.290400794082863</c:v>
                </c:pt>
                <c:pt idx="1345">
                  <c:v>38.382414755647225</c:v>
                </c:pt>
                <c:pt idx="1346">
                  <c:v>40.305552863536022</c:v>
                </c:pt>
                <c:pt idx="1347">
                  <c:v>38.676151642991165</c:v>
                </c:pt>
                <c:pt idx="1348">
                  <c:v>29.648743274949194</c:v>
                </c:pt>
                <c:pt idx="1349">
                  <c:v>30.814608386558291</c:v>
                </c:pt>
                <c:pt idx="1350">
                  <c:v>39.618506071370817</c:v>
                </c:pt>
                <c:pt idx="1351">
                  <c:v>43.040991560656707</c:v>
                </c:pt>
                <c:pt idx="1352">
                  <c:v>33.217309189373076</c:v>
                </c:pt>
                <c:pt idx="1353">
                  <c:v>46.17606576980085</c:v>
                </c:pt>
                <c:pt idx="1354">
                  <c:v>29.854958491349876</c:v>
                </c:pt>
                <c:pt idx="1355">
                  <c:v>32.711635854552426</c:v>
                </c:pt>
                <c:pt idx="1356">
                  <c:v>35.562225140894633</c:v>
                </c:pt>
                <c:pt idx="1357">
                  <c:v>39.131827057011705</c:v>
                </c:pt>
                <c:pt idx="1358">
                  <c:v>35.395797313764056</c:v>
                </c:pt>
                <c:pt idx="1359">
                  <c:v>38.881734379974972</c:v>
                </c:pt>
                <c:pt idx="1360">
                  <c:v>36.445254355910244</c:v>
                </c:pt>
                <c:pt idx="1361">
                  <c:v>37.959345279212997</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5</c:v>
                </c:pt>
                <c:pt idx="1373">
                  <c:v>44.149378834289863</c:v>
                </c:pt>
                <c:pt idx="1374">
                  <c:v>30.159375415816953</c:v>
                </c:pt>
                <c:pt idx="1375">
                  <c:v>42.226273677053719</c:v>
                </c:pt>
                <c:pt idx="1376">
                  <c:v>37.302830440111322</c:v>
                </c:pt>
                <c:pt idx="1377">
                  <c:v>33.087315345060162</c:v>
                </c:pt>
                <c:pt idx="1378">
                  <c:v>34.934021975170708</c:v>
                </c:pt>
                <c:pt idx="1379">
                  <c:v>32.845887521049463</c:v>
                </c:pt>
                <c:pt idx="1380">
                  <c:v>45.524876112219324</c:v>
                </c:pt>
                <c:pt idx="1381">
                  <c:v>32.378620677985595</c:v>
                </c:pt>
                <c:pt idx="1382">
                  <c:v>30.646080331030717</c:v>
                </c:pt>
                <c:pt idx="1383">
                  <c:v>37.151110088412842</c:v>
                </c:pt>
                <c:pt idx="1384">
                  <c:v>39.103174665881809</c:v>
                </c:pt>
                <c:pt idx="1385">
                  <c:v>46.592961513571417</c:v>
                </c:pt>
                <c:pt idx="1386">
                  <c:v>34.533666125762004</c:v>
                </c:pt>
                <c:pt idx="1387">
                  <c:v>31.492029414819189</c:v>
                </c:pt>
                <c:pt idx="1388">
                  <c:v>33.533867847063114</c:v>
                </c:pt>
                <c:pt idx="1389">
                  <c:v>36.936164829261394</c:v>
                </c:pt>
                <c:pt idx="1390">
                  <c:v>33.743674419110043</c:v>
                </c:pt>
                <c:pt idx="1391">
                  <c:v>30.212034208259929</c:v>
                </c:pt>
                <c:pt idx="1392">
                  <c:v>32.576303036169612</c:v>
                </c:pt>
                <c:pt idx="1393">
                  <c:v>29.975934937008127</c:v>
                </c:pt>
                <c:pt idx="1394">
                  <c:v>28.449224764675126</c:v>
                </c:pt>
                <c:pt idx="1395">
                  <c:v>36.819678922937143</c:v>
                </c:pt>
                <c:pt idx="1396">
                  <c:v>38.771481350076144</c:v>
                </c:pt>
                <c:pt idx="1397">
                  <c:v>32.160204933959363</c:v>
                </c:pt>
                <c:pt idx="1398">
                  <c:v>42.570167019423906</c:v>
                </c:pt>
                <c:pt idx="1399">
                  <c:v>36.665074573906097</c:v>
                </c:pt>
                <c:pt idx="1400">
                  <c:v>31.232803977482575</c:v>
                </c:pt>
                <c:pt idx="1401">
                  <c:v>32.161450936540312</c:v>
                </c:pt>
                <c:pt idx="1402">
                  <c:v>38.788455981705432</c:v>
                </c:pt>
                <c:pt idx="1403">
                  <c:v>32.952491608635128</c:v>
                </c:pt>
                <c:pt idx="1404">
                  <c:v>32.310445194936825</c:v>
                </c:pt>
                <c:pt idx="1405">
                  <c:v>28.064118335494996</c:v>
                </c:pt>
                <c:pt idx="1406">
                  <c:v>33.220620384234913</c:v>
                </c:pt>
                <c:pt idx="1407">
                  <c:v>34.049272881760842</c:v>
                </c:pt>
                <c:pt idx="1408">
                  <c:v>34.841061458586736</c:v>
                </c:pt>
                <c:pt idx="1409">
                  <c:v>36.929674401389015</c:v>
                </c:pt>
                <c:pt idx="1410">
                  <c:v>34.210447046177066</c:v>
                </c:pt>
                <c:pt idx="1411">
                  <c:v>35.714507427897189</c:v>
                </c:pt>
                <c:pt idx="1412">
                  <c:v>28.879811118495656</c:v>
                </c:pt>
                <c:pt idx="1413">
                  <c:v>38.3751537364613</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474</c:v>
                </c:pt>
                <c:pt idx="1425">
                  <c:v>35.406678869694844</c:v>
                </c:pt>
                <c:pt idx="1426">
                  <c:v>33.545231396285381</c:v>
                </c:pt>
                <c:pt idx="1427">
                  <c:v>32.828088791612778</c:v>
                </c:pt>
                <c:pt idx="1428">
                  <c:v>29.755987269803747</c:v>
                </c:pt>
                <c:pt idx="1429">
                  <c:v>29.059748232749417</c:v>
                </c:pt>
                <c:pt idx="1430">
                  <c:v>32.969640554182895</c:v>
                </c:pt>
                <c:pt idx="1431">
                  <c:v>31.066944061686051</c:v>
                </c:pt>
                <c:pt idx="1432">
                  <c:v>35.682625615504833</c:v>
                </c:pt>
                <c:pt idx="1433">
                  <c:v>42.454072248297344</c:v>
                </c:pt>
                <c:pt idx="1434">
                  <c:v>28.075681893220889</c:v>
                </c:pt>
                <c:pt idx="1435">
                  <c:v>34.075732796389779</c:v>
                </c:pt>
                <c:pt idx="1436">
                  <c:v>25.086131548308863</c:v>
                </c:pt>
                <c:pt idx="1437">
                  <c:v>32.780043295311998</c:v>
                </c:pt>
                <c:pt idx="1438">
                  <c:v>34.489928822972622</c:v>
                </c:pt>
                <c:pt idx="1439">
                  <c:v>25.442069530979154</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618</c:v>
                </c:pt>
                <c:pt idx="1448">
                  <c:v>27.407803790584538</c:v>
                </c:pt>
                <c:pt idx="1449">
                  <c:v>34.397365914667816</c:v>
                </c:pt>
                <c:pt idx="1450">
                  <c:v>35.267604445854296</c:v>
                </c:pt>
                <c:pt idx="1451">
                  <c:v>33.588318934701476</c:v>
                </c:pt>
                <c:pt idx="1452">
                  <c:v>35.046230513193244</c:v>
                </c:pt>
                <c:pt idx="1453">
                  <c:v>27.996026874101702</c:v>
                </c:pt>
                <c:pt idx="1454">
                  <c:v>31.247705050903889</c:v>
                </c:pt>
                <c:pt idx="1455">
                  <c:v>29.380442096368203</c:v>
                </c:pt>
                <c:pt idx="1456">
                  <c:v>34.567435752887306</c:v>
                </c:pt>
                <c:pt idx="1457">
                  <c:v>34.224715652476561</c:v>
                </c:pt>
                <c:pt idx="1458">
                  <c:v>32.480574597506198</c:v>
                </c:pt>
                <c:pt idx="1459">
                  <c:v>35.267690988863912</c:v>
                </c:pt>
                <c:pt idx="1460">
                  <c:v>32.719058006854638</c:v>
                </c:pt>
                <c:pt idx="1461">
                  <c:v>34.630253386341529</c:v>
                </c:pt>
                <c:pt idx="1462">
                  <c:v>28.326674702581119</c:v>
                </c:pt>
                <c:pt idx="1463">
                  <c:v>33.592416156092</c:v>
                </c:pt>
                <c:pt idx="1464">
                  <c:v>33.536170389172462</c:v>
                </c:pt>
                <c:pt idx="1465">
                  <c:v>29.699212937207513</c:v>
                </c:pt>
                <c:pt idx="1466">
                  <c:v>33.348149726537102</c:v>
                </c:pt>
                <c:pt idx="1467">
                  <c:v>32.614362627624708</c:v>
                </c:pt>
                <c:pt idx="1468">
                  <c:v>39.265526679649227</c:v>
                </c:pt>
                <c:pt idx="1469">
                  <c:v>29.74678073863112</c:v>
                </c:pt>
                <c:pt idx="1470">
                  <c:v>30.514254380043191</c:v>
                </c:pt>
                <c:pt idx="1471">
                  <c:v>35.885046604167208</c:v>
                </c:pt>
                <c:pt idx="1472">
                  <c:v>29.946932379197044</c:v>
                </c:pt>
                <c:pt idx="1473">
                  <c:v>32.381723596565344</c:v>
                </c:pt>
                <c:pt idx="1474">
                  <c:v>25.289993222809027</c:v>
                </c:pt>
                <c:pt idx="1475">
                  <c:v>34.773505298446011</c:v>
                </c:pt>
                <c:pt idx="1476">
                  <c:v>39.035863111216145</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164</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977</c:v>
                </c:pt>
                <c:pt idx="1497">
                  <c:v>30.791025758272731</c:v>
                </c:pt>
                <c:pt idx="1498">
                  <c:v>31.817208417373291</c:v>
                </c:pt>
                <c:pt idx="1499">
                  <c:v>24.811482107542314</c:v>
                </c:pt>
                <c:pt idx="1500">
                  <c:v>36.85899504299001</c:v>
                </c:pt>
                <c:pt idx="1501">
                  <c:v>36.916326497604878</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2996</c:v>
                </c:pt>
                <c:pt idx="1515">
                  <c:v>27.037013243480438</c:v>
                </c:pt>
                <c:pt idx="1516">
                  <c:v>30.539241386615799</c:v>
                </c:pt>
                <c:pt idx="1517">
                  <c:v>24.11684709878433</c:v>
                </c:pt>
                <c:pt idx="1518">
                  <c:v>29.335881727415885</c:v>
                </c:pt>
                <c:pt idx="1519">
                  <c:v>28.62757896543534</c:v>
                </c:pt>
                <c:pt idx="1520">
                  <c:v>28.299364485711386</c:v>
                </c:pt>
                <c:pt idx="1521">
                  <c:v>26.273614805426089</c:v>
                </c:pt>
                <c:pt idx="1522">
                  <c:v>32.169891561403126</c:v>
                </c:pt>
                <c:pt idx="1523">
                  <c:v>26.765944281278095</c:v>
                </c:pt>
                <c:pt idx="1524">
                  <c:v>30.90027592302587</c:v>
                </c:pt>
                <c:pt idx="1525">
                  <c:v>31.135939132267602</c:v>
                </c:pt>
                <c:pt idx="1526">
                  <c:v>29.467323652616102</c:v>
                </c:pt>
                <c:pt idx="1527">
                  <c:v>32.281226091244989</c:v>
                </c:pt>
                <c:pt idx="1528">
                  <c:v>30.72891956139291</c:v>
                </c:pt>
                <c:pt idx="1529">
                  <c:v>29.95644107529488</c:v>
                </c:pt>
                <c:pt idx="1530">
                  <c:v>29.134444846377587</c:v>
                </c:pt>
                <c:pt idx="1531">
                  <c:v>29.308455827421724</c:v>
                </c:pt>
                <c:pt idx="1532">
                  <c:v>30.779001755212931</c:v>
                </c:pt>
                <c:pt idx="1533">
                  <c:v>32.771955038436012</c:v>
                </c:pt>
                <c:pt idx="1534">
                  <c:v>23.646143365630525</c:v>
                </c:pt>
                <c:pt idx="1535">
                  <c:v>22.358036544701026</c:v>
                </c:pt>
                <c:pt idx="1536">
                  <c:v>30.071852189743705</c:v>
                </c:pt>
                <c:pt idx="1537">
                  <c:v>28.031978083327381</c:v>
                </c:pt>
                <c:pt idx="1538">
                  <c:v>26.075793049712974</c:v>
                </c:pt>
                <c:pt idx="1539">
                  <c:v>26.953725194817228</c:v>
                </c:pt>
                <c:pt idx="1540">
                  <c:v>25.944952523583066</c:v>
                </c:pt>
                <c:pt idx="1541">
                  <c:v>28.769542972962132</c:v>
                </c:pt>
                <c:pt idx="1542">
                  <c:v>31.771889936018241</c:v>
                </c:pt>
                <c:pt idx="1543">
                  <c:v>28.771853854376555</c:v>
                </c:pt>
                <c:pt idx="1544">
                  <c:v>27.127038586752864</c:v>
                </c:pt>
                <c:pt idx="1545">
                  <c:v>31.922171318969056</c:v>
                </c:pt>
                <c:pt idx="1546">
                  <c:v>25.27001174460927</c:v>
                </c:pt>
                <c:pt idx="1547">
                  <c:v>26.731427749767427</c:v>
                </c:pt>
                <c:pt idx="1548">
                  <c:v>26.12123388057752</c:v>
                </c:pt>
                <c:pt idx="1549">
                  <c:v>26.676744849837789</c:v>
                </c:pt>
                <c:pt idx="1550">
                  <c:v>22.861616882872795</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7974</c:v>
                </c:pt>
                <c:pt idx="1559">
                  <c:v>25.253573789481003</c:v>
                </c:pt>
                <c:pt idx="1560">
                  <c:v>29.509269695821622</c:v>
                </c:pt>
                <c:pt idx="1561">
                  <c:v>20.712623574554005</c:v>
                </c:pt>
                <c:pt idx="1562">
                  <c:v>24.307345757016755</c:v>
                </c:pt>
                <c:pt idx="1563">
                  <c:v>28.742449091908085</c:v>
                </c:pt>
                <c:pt idx="1564">
                  <c:v>35.389139579545997</c:v>
                </c:pt>
                <c:pt idx="1565">
                  <c:v>33.760348571481131</c:v>
                </c:pt>
                <c:pt idx="1566">
                  <c:v>29.07643027413252</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089</c:v>
                </c:pt>
                <c:pt idx="1575">
                  <c:v>26.05415098573485</c:v>
                </c:pt>
                <c:pt idx="1576">
                  <c:v>26.866906147615893</c:v>
                </c:pt>
                <c:pt idx="1577">
                  <c:v>33.609203415019444</c:v>
                </c:pt>
                <c:pt idx="1578">
                  <c:v>28.762643581578324</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58</c:v>
                </c:pt>
                <c:pt idx="1587">
                  <c:v>26.044907563742246</c:v>
                </c:pt>
                <c:pt idx="1588">
                  <c:v>31.056746888818427</c:v>
                </c:pt>
                <c:pt idx="1589">
                  <c:v>28.244958924043331</c:v>
                </c:pt>
                <c:pt idx="1590">
                  <c:v>26.800358576732719</c:v>
                </c:pt>
                <c:pt idx="1591">
                  <c:v>20.792248290295589</c:v>
                </c:pt>
                <c:pt idx="1592">
                  <c:v>25.948422090062149</c:v>
                </c:pt>
                <c:pt idx="1593">
                  <c:v>31.343211385768022</c:v>
                </c:pt>
                <c:pt idx="1594">
                  <c:v>27.322965161927435</c:v>
                </c:pt>
                <c:pt idx="1595">
                  <c:v>29.131367936064791</c:v>
                </c:pt>
                <c:pt idx="1596">
                  <c:v>26.766708920585089</c:v>
                </c:pt>
                <c:pt idx="1597">
                  <c:v>29.893220375580889</c:v>
                </c:pt>
                <c:pt idx="1598">
                  <c:v>23.455762152070989</c:v>
                </c:pt>
                <c:pt idx="1599">
                  <c:v>26.008611614094793</c:v>
                </c:pt>
                <c:pt idx="1600">
                  <c:v>22.975163591894503</c:v>
                </c:pt>
                <c:pt idx="1601">
                  <c:v>30.95081881884764</c:v>
                </c:pt>
                <c:pt idx="1602">
                  <c:v>28.617644718363799</c:v>
                </c:pt>
                <c:pt idx="1603">
                  <c:v>23.360309284591697</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1</c:v>
                </c:pt>
                <c:pt idx="1613">
                  <c:v>26.500606844595683</c:v>
                </c:pt>
                <c:pt idx="1614">
                  <c:v>28.694564263895035</c:v>
                </c:pt>
                <c:pt idx="1615">
                  <c:v>28.739635714767029</c:v>
                </c:pt>
                <c:pt idx="1616">
                  <c:v>26.031288432142691</c:v>
                </c:pt>
                <c:pt idx="1617">
                  <c:v>24.959123101617926</c:v>
                </c:pt>
                <c:pt idx="1618">
                  <c:v>25.571180874723655</c:v>
                </c:pt>
                <c:pt idx="1619">
                  <c:v>28.394030747350737</c:v>
                </c:pt>
                <c:pt idx="1620">
                  <c:v>26.271165698752135</c:v>
                </c:pt>
                <c:pt idx="1621">
                  <c:v>27.944725411461189</c:v>
                </c:pt>
                <c:pt idx="1622">
                  <c:v>26.465121216037691</c:v>
                </c:pt>
                <c:pt idx="1623">
                  <c:v>22.245457589263104</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221</c:v>
                </c:pt>
                <c:pt idx="1644">
                  <c:v>28.940665350104513</c:v>
                </c:pt>
                <c:pt idx="1645">
                  <c:v>26.428534456603629</c:v>
                </c:pt>
                <c:pt idx="1646">
                  <c:v>24.981619922282189</c:v>
                </c:pt>
                <c:pt idx="1647">
                  <c:v>27.139017728418544</c:v>
                </c:pt>
                <c:pt idx="1648">
                  <c:v>23.692748467870093</c:v>
                </c:pt>
                <c:pt idx="1649">
                  <c:v>24.556138437883192</c:v>
                </c:pt>
                <c:pt idx="1650">
                  <c:v>27.23616450031318</c:v>
                </c:pt>
                <c:pt idx="1651">
                  <c:v>25.746659548120284</c:v>
                </c:pt>
                <c:pt idx="1652">
                  <c:v>25.987937567221149</c:v>
                </c:pt>
                <c:pt idx="1653">
                  <c:v>25.23991165282769</c:v>
                </c:pt>
                <c:pt idx="1654">
                  <c:v>22.679386690438491</c:v>
                </c:pt>
                <c:pt idx="1655">
                  <c:v>24.965268151331589</c:v>
                </c:pt>
                <c:pt idx="1656">
                  <c:v>20.728762330650746</c:v>
                </c:pt>
                <c:pt idx="1657">
                  <c:v>23.423651028964699</c:v>
                </c:pt>
                <c:pt idx="1658">
                  <c:v>24.410358269739319</c:v>
                </c:pt>
                <c:pt idx="1659">
                  <c:v>33.095270978164521</c:v>
                </c:pt>
                <c:pt idx="1660">
                  <c:v>21.494481524437383</c:v>
                </c:pt>
                <c:pt idx="1661">
                  <c:v>22.323913035590742</c:v>
                </c:pt>
                <c:pt idx="1662">
                  <c:v>20.092375635861572</c:v>
                </c:pt>
                <c:pt idx="1663">
                  <c:v>25.375267338281859</c:v>
                </c:pt>
                <c:pt idx="1664">
                  <c:v>21.945646637404664</c:v>
                </c:pt>
                <c:pt idx="1665">
                  <c:v>22.978497862379022</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3966</c:v>
                </c:pt>
                <c:pt idx="1684">
                  <c:v>24.769481534300422</c:v>
                </c:pt>
                <c:pt idx="1685">
                  <c:v>24.912094007466592</c:v>
                </c:pt>
                <c:pt idx="1686">
                  <c:v>22.713588077067726</c:v>
                </c:pt>
                <c:pt idx="1687">
                  <c:v>25.371321646490795</c:v>
                </c:pt>
                <c:pt idx="1688">
                  <c:v>25.586606287198176</c:v>
                </c:pt>
                <c:pt idx="1689">
                  <c:v>23.862556761994036</c:v>
                </c:pt>
                <c:pt idx="1690">
                  <c:v>26.01437077006889</c:v>
                </c:pt>
                <c:pt idx="1691">
                  <c:v>27.407066522323689</c:v>
                </c:pt>
                <c:pt idx="1692">
                  <c:v>23.561592364647289</c:v>
                </c:pt>
                <c:pt idx="1693">
                  <c:v>23.555631303517789</c:v>
                </c:pt>
                <c:pt idx="1694">
                  <c:v>19.211454318209991</c:v>
                </c:pt>
                <c:pt idx="1695">
                  <c:v>26.738395087533089</c:v>
                </c:pt>
                <c:pt idx="1696">
                  <c:v>20.808742881728623</c:v>
                </c:pt>
                <c:pt idx="1697">
                  <c:v>22.324987637614235</c:v>
                </c:pt>
                <c:pt idx="1698">
                  <c:v>25.031870371641801</c:v>
                </c:pt>
                <c:pt idx="1699">
                  <c:v>24.934493879740089</c:v>
                </c:pt>
                <c:pt idx="1700">
                  <c:v>21.106356278526889</c:v>
                </c:pt>
                <c:pt idx="1701">
                  <c:v>23.784602168876322</c:v>
                </c:pt>
                <c:pt idx="1702">
                  <c:v>22.073032566188989</c:v>
                </c:pt>
                <c:pt idx="1703">
                  <c:v>21.397227254376983</c:v>
                </c:pt>
                <c:pt idx="1704">
                  <c:v>19.009234393265089</c:v>
                </c:pt>
                <c:pt idx="1705">
                  <c:v>18.812244818652715</c:v>
                </c:pt>
                <c:pt idx="1706">
                  <c:v>24.484056982572138</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89</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709</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03</c:v>
                </c:pt>
                <c:pt idx="1739">
                  <c:v>24.902339754874067</c:v>
                </c:pt>
                <c:pt idx="1740">
                  <c:v>22.539243001289496</c:v>
                </c:pt>
                <c:pt idx="1741">
                  <c:v>18.353720927534653</c:v>
                </c:pt>
                <c:pt idx="1742">
                  <c:v>23.902641273454428</c:v>
                </c:pt>
                <c:pt idx="1743">
                  <c:v>23.175406078555689</c:v>
                </c:pt>
                <c:pt idx="1744">
                  <c:v>24.387167668596391</c:v>
                </c:pt>
                <c:pt idx="1745">
                  <c:v>22.682009642570286</c:v>
                </c:pt>
                <c:pt idx="1746">
                  <c:v>16.915700115009464</c:v>
                </c:pt>
                <c:pt idx="1747">
                  <c:v>26.292233073538668</c:v>
                </c:pt>
                <c:pt idx="1748">
                  <c:v>34.076886152515222</c:v>
                </c:pt>
                <c:pt idx="1749">
                  <c:v>19.981482478913421</c:v>
                </c:pt>
                <c:pt idx="1750">
                  <c:v>19.259327473072986</c:v>
                </c:pt>
                <c:pt idx="1751">
                  <c:v>24.089066447006317</c:v>
                </c:pt>
                <c:pt idx="1752">
                  <c:v>19.420814316511411</c:v>
                </c:pt>
                <c:pt idx="1753">
                  <c:v>22.242293578332003</c:v>
                </c:pt>
                <c:pt idx="1754">
                  <c:v>18.784932120819025</c:v>
                </c:pt>
                <c:pt idx="1755">
                  <c:v>25.320315130227129</c:v>
                </c:pt>
                <c:pt idx="1756">
                  <c:v>21.692897405730957</c:v>
                </c:pt>
                <c:pt idx="1757">
                  <c:v>25.692937428066635</c:v>
                </c:pt>
                <c:pt idx="1758">
                  <c:v>19.789625803897426</c:v>
                </c:pt>
                <c:pt idx="1759">
                  <c:v>20.50979826742762</c:v>
                </c:pt>
                <c:pt idx="1760">
                  <c:v>21.258091295925645</c:v>
                </c:pt>
                <c:pt idx="1761">
                  <c:v>31.180312243101476</c:v>
                </c:pt>
                <c:pt idx="1762">
                  <c:v>21.238280943845329</c:v>
                </c:pt>
                <c:pt idx="1763">
                  <c:v>20.895828700008931</c:v>
                </c:pt>
                <c:pt idx="1764">
                  <c:v>21.610978716793959</c:v>
                </c:pt>
                <c:pt idx="1765">
                  <c:v>24.718292697155089</c:v>
                </c:pt>
                <c:pt idx="1766">
                  <c:v>18.370431704519461</c:v>
                </c:pt>
                <c:pt idx="1767">
                  <c:v>21.492666006063804</c:v>
                </c:pt>
                <c:pt idx="1768">
                  <c:v>22.346304658945499</c:v>
                </c:pt>
                <c:pt idx="1769">
                  <c:v>25.788498397726137</c:v>
                </c:pt>
                <c:pt idx="1770">
                  <c:v>23.345876222661982</c:v>
                </c:pt>
                <c:pt idx="1771">
                  <c:v>17.968015804986102</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342</c:v>
                </c:pt>
                <c:pt idx="1786">
                  <c:v>19.906358543206132</c:v>
                </c:pt>
                <c:pt idx="1787">
                  <c:v>20.44261602487402</c:v>
                </c:pt>
                <c:pt idx="1788">
                  <c:v>24.524255137453295</c:v>
                </c:pt>
                <c:pt idx="1789">
                  <c:v>18.998238150538889</c:v>
                </c:pt>
                <c:pt idx="1790">
                  <c:v>24.315524711951007</c:v>
                </c:pt>
                <c:pt idx="1791">
                  <c:v>22.409938523201632</c:v>
                </c:pt>
                <c:pt idx="1792">
                  <c:v>18.918470311100684</c:v>
                </c:pt>
                <c:pt idx="1793">
                  <c:v>24.583494596044652</c:v>
                </c:pt>
                <c:pt idx="1794">
                  <c:v>21.75249373455997</c:v>
                </c:pt>
                <c:pt idx="1795">
                  <c:v>23.731524305294691</c:v>
                </c:pt>
                <c:pt idx="1796">
                  <c:v>20.90677509461953</c:v>
                </c:pt>
                <c:pt idx="1797">
                  <c:v>17.355120298524486</c:v>
                </c:pt>
                <c:pt idx="1798">
                  <c:v>21.070944205456328</c:v>
                </c:pt>
                <c:pt idx="1799">
                  <c:v>19.196158523591691</c:v>
                </c:pt>
                <c:pt idx="1800">
                  <c:v>19.600513501821531</c:v>
                </c:pt>
                <c:pt idx="1801">
                  <c:v>17.543076596852352</c:v>
                </c:pt>
                <c:pt idx="1802">
                  <c:v>21.978402502403689</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06</c:v>
                </c:pt>
                <c:pt idx="1817">
                  <c:v>17.856245437147223</c:v>
                </c:pt>
                <c:pt idx="1818">
                  <c:v>20.609871898900035</c:v>
                </c:pt>
                <c:pt idx="1819">
                  <c:v>21.050112060636206</c:v>
                </c:pt>
                <c:pt idx="1820">
                  <c:v>21.685549010354961</c:v>
                </c:pt>
                <c:pt idx="1821">
                  <c:v>23.182927509205982</c:v>
                </c:pt>
                <c:pt idx="1822">
                  <c:v>21.814480479937128</c:v>
                </c:pt>
                <c:pt idx="1823">
                  <c:v>26.588688286179071</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06</c:v>
                </c:pt>
                <c:pt idx="1833">
                  <c:v>21.275718487730789</c:v>
                </c:pt>
                <c:pt idx="1834">
                  <c:v>23.623838941262747</c:v>
                </c:pt>
                <c:pt idx="1835">
                  <c:v>19.728766753245189</c:v>
                </c:pt>
                <c:pt idx="1836">
                  <c:v>19.606296786098635</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049</c:v>
                </c:pt>
                <c:pt idx="1848">
                  <c:v>21.861391363874631</c:v>
                </c:pt>
                <c:pt idx="1849">
                  <c:v>19.037660787460993</c:v>
                </c:pt>
                <c:pt idx="1850">
                  <c:v>23.93266476242643</c:v>
                </c:pt>
                <c:pt idx="1851">
                  <c:v>18.407416963974889</c:v>
                </c:pt>
                <c:pt idx="1852">
                  <c:v>18.414336039989589</c:v>
                </c:pt>
                <c:pt idx="1853">
                  <c:v>21.012999691078825</c:v>
                </c:pt>
                <c:pt idx="1854">
                  <c:v>17.094450896964528</c:v>
                </c:pt>
                <c:pt idx="1855">
                  <c:v>16.809795009623887</c:v>
                </c:pt>
                <c:pt idx="1856">
                  <c:v>20.915473264241552</c:v>
                </c:pt>
                <c:pt idx="1857">
                  <c:v>20.307581651638621</c:v>
                </c:pt>
                <c:pt idx="1858">
                  <c:v>18.179214533507789</c:v>
                </c:pt>
                <c:pt idx="1859">
                  <c:v>16.438411883577963</c:v>
                </c:pt>
                <c:pt idx="1860">
                  <c:v>16.877485148595291</c:v>
                </c:pt>
                <c:pt idx="1861">
                  <c:v>19.64399335188326</c:v>
                </c:pt>
                <c:pt idx="1862">
                  <c:v>15.998984219119414</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962</c:v>
                </c:pt>
                <c:pt idx="1874">
                  <c:v>20.234904367627625</c:v>
                </c:pt>
                <c:pt idx="1875">
                  <c:v>18.159532491783189</c:v>
                </c:pt>
                <c:pt idx="1876">
                  <c:v>19.763073750842306</c:v>
                </c:pt>
                <c:pt idx="1877">
                  <c:v>21.760390229620999</c:v>
                </c:pt>
                <c:pt idx="1878">
                  <c:v>21.995937156691003</c:v>
                </c:pt>
                <c:pt idx="1879">
                  <c:v>18.445379623720964</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183</c:v>
                </c:pt>
                <c:pt idx="1888">
                  <c:v>20.136484602823387</c:v>
                </c:pt>
                <c:pt idx="1889">
                  <c:v>20.728792202051736</c:v>
                </c:pt>
                <c:pt idx="1890">
                  <c:v>20.013187091023678</c:v>
                </c:pt>
                <c:pt idx="1891">
                  <c:v>15.153206455091869</c:v>
                </c:pt>
                <c:pt idx="1892">
                  <c:v>20.102909348907652</c:v>
                </c:pt>
                <c:pt idx="1893">
                  <c:v>18.69750314495306</c:v>
                </c:pt>
                <c:pt idx="1894">
                  <c:v>19.203699272309763</c:v>
                </c:pt>
                <c:pt idx="1895">
                  <c:v>22.36933698668371</c:v>
                </c:pt>
                <c:pt idx="1896">
                  <c:v>18.665226481468789</c:v>
                </c:pt>
                <c:pt idx="1897">
                  <c:v>19.559268275537889</c:v>
                </c:pt>
                <c:pt idx="1898">
                  <c:v>20.175103971428229</c:v>
                </c:pt>
                <c:pt idx="1899">
                  <c:v>17.630774761337218</c:v>
                </c:pt>
                <c:pt idx="1900">
                  <c:v>16.818254966955731</c:v>
                </c:pt>
                <c:pt idx="1901">
                  <c:v>18.413066280583429</c:v>
                </c:pt>
                <c:pt idx="1902">
                  <c:v>16.948600283102135</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48</c:v>
                </c:pt>
                <c:pt idx="1919">
                  <c:v>16.558720812332837</c:v>
                </c:pt>
                <c:pt idx="1920">
                  <c:v>18.748730637358413</c:v>
                </c:pt>
                <c:pt idx="1921">
                  <c:v>20.473256393878227</c:v>
                </c:pt>
                <c:pt idx="1922">
                  <c:v>19.847337171577692</c:v>
                </c:pt>
                <c:pt idx="1923">
                  <c:v>21.526379283194427</c:v>
                </c:pt>
                <c:pt idx="1924">
                  <c:v>17.632008848955312</c:v>
                </c:pt>
                <c:pt idx="1925">
                  <c:v>15.393094459308411</c:v>
                </c:pt>
                <c:pt idx="1926">
                  <c:v>18.003474911886091</c:v>
                </c:pt>
                <c:pt idx="1927">
                  <c:v>22.16634985263337</c:v>
                </c:pt>
                <c:pt idx="1928">
                  <c:v>17.852820060503653</c:v>
                </c:pt>
                <c:pt idx="1929">
                  <c:v>15.693138165096363</c:v>
                </c:pt>
                <c:pt idx="1930">
                  <c:v>17.345591310928427</c:v>
                </c:pt>
                <c:pt idx="1931">
                  <c:v>17.295641961815729</c:v>
                </c:pt>
                <c:pt idx="1932">
                  <c:v>18.037360172565126</c:v>
                </c:pt>
                <c:pt idx="1933">
                  <c:v>17.777647172335474</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06</c:v>
                </c:pt>
                <c:pt idx="1945">
                  <c:v>19.608884333482891</c:v>
                </c:pt>
                <c:pt idx="1946">
                  <c:v>15.724445243196692</c:v>
                </c:pt>
                <c:pt idx="1947">
                  <c:v>18.596445503769509</c:v>
                </c:pt>
                <c:pt idx="1948">
                  <c:v>16.069821003182369</c:v>
                </c:pt>
                <c:pt idx="1949">
                  <c:v>17.52574203884167</c:v>
                </c:pt>
                <c:pt idx="1950">
                  <c:v>19.145421284128059</c:v>
                </c:pt>
                <c:pt idx="1951">
                  <c:v>16.825417417568186</c:v>
                </c:pt>
                <c:pt idx="1952">
                  <c:v>17.638805944232391</c:v>
                </c:pt>
                <c:pt idx="1953">
                  <c:v>15.453875704692518</c:v>
                </c:pt>
                <c:pt idx="1954">
                  <c:v>15.933106945807566</c:v>
                </c:pt>
                <c:pt idx="1955">
                  <c:v>14.753666896456338</c:v>
                </c:pt>
                <c:pt idx="1956">
                  <c:v>18.471150641448354</c:v>
                </c:pt>
                <c:pt idx="1957">
                  <c:v>18.944603090943431</c:v>
                </c:pt>
                <c:pt idx="1958">
                  <c:v>17.198718423530693</c:v>
                </c:pt>
                <c:pt idx="1959">
                  <c:v>14.341857090352468</c:v>
                </c:pt>
                <c:pt idx="1960">
                  <c:v>17.841930946311386</c:v>
                </c:pt>
                <c:pt idx="1961">
                  <c:v>17.560772145181677</c:v>
                </c:pt>
                <c:pt idx="1962">
                  <c:v>15.855556729564309</c:v>
                </c:pt>
                <c:pt idx="1963">
                  <c:v>16.864700830419959</c:v>
                </c:pt>
                <c:pt idx="1964">
                  <c:v>15.100377782127735</c:v>
                </c:pt>
                <c:pt idx="1965">
                  <c:v>16.622370062227887</c:v>
                </c:pt>
                <c:pt idx="1966">
                  <c:v>17.796137868970796</c:v>
                </c:pt>
                <c:pt idx="1967">
                  <c:v>20.069971358708631</c:v>
                </c:pt>
                <c:pt idx="1968">
                  <c:v>14.398020927535818</c:v>
                </c:pt>
                <c:pt idx="1969">
                  <c:v>17.143750826213928</c:v>
                </c:pt>
                <c:pt idx="1970">
                  <c:v>17.871123116017198</c:v>
                </c:pt>
                <c:pt idx="1971">
                  <c:v>20.744045710418231</c:v>
                </c:pt>
                <c:pt idx="1972">
                  <c:v>18.582089361750086</c:v>
                </c:pt>
                <c:pt idx="1973">
                  <c:v>17.617765273282725</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321</c:v>
                </c:pt>
                <c:pt idx="1982">
                  <c:v>17.118440782789506</c:v>
                </c:pt>
                <c:pt idx="1983">
                  <c:v>17.295446746176861</c:v>
                </c:pt>
                <c:pt idx="1984">
                  <c:v>18.171377395205191</c:v>
                </c:pt>
                <c:pt idx="1985">
                  <c:v>18.518799901336717</c:v>
                </c:pt>
                <c:pt idx="1986">
                  <c:v>18.639181896638135</c:v>
                </c:pt>
                <c:pt idx="1987">
                  <c:v>18.241213147649827</c:v>
                </c:pt>
                <c:pt idx="1988">
                  <c:v>16.977322205314486</c:v>
                </c:pt>
                <c:pt idx="1989">
                  <c:v>17.316244625647808</c:v>
                </c:pt>
                <c:pt idx="1990">
                  <c:v>13.265032353605848</c:v>
                </c:pt>
                <c:pt idx="1991">
                  <c:v>16.448217404614411</c:v>
                </c:pt>
                <c:pt idx="1992">
                  <c:v>13.095492112748335</c:v>
                </c:pt>
                <c:pt idx="1993">
                  <c:v>16.481119657876189</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523</c:v>
                </c:pt>
                <c:pt idx="2008">
                  <c:v>17.892369657236959</c:v>
                </c:pt>
                <c:pt idx="2009">
                  <c:v>16.892065963032696</c:v>
                </c:pt>
                <c:pt idx="2010">
                  <c:v>13.65273418503917</c:v>
                </c:pt>
                <c:pt idx="2011">
                  <c:v>15.486427513393124</c:v>
                </c:pt>
                <c:pt idx="2012">
                  <c:v>14.587777638825276</c:v>
                </c:pt>
                <c:pt idx="2013">
                  <c:v>12.32095696533132</c:v>
                </c:pt>
                <c:pt idx="2014">
                  <c:v>22.167555575172532</c:v>
                </c:pt>
                <c:pt idx="2015">
                  <c:v>14.288773788657647</c:v>
                </c:pt>
                <c:pt idx="2016">
                  <c:v>17.171883172176031</c:v>
                </c:pt>
                <c:pt idx="2017">
                  <c:v>17.060665095033126</c:v>
                </c:pt>
                <c:pt idx="2018">
                  <c:v>17.989398988472889</c:v>
                </c:pt>
                <c:pt idx="2019">
                  <c:v>13.493730707170585</c:v>
                </c:pt>
                <c:pt idx="2020">
                  <c:v>17.187026132826414</c:v>
                </c:pt>
                <c:pt idx="2021">
                  <c:v>15.694778206709907</c:v>
                </c:pt>
                <c:pt idx="2022">
                  <c:v>16.54035285486567</c:v>
                </c:pt>
                <c:pt idx="2023">
                  <c:v>17.269768880017466</c:v>
                </c:pt>
                <c:pt idx="2024">
                  <c:v>19.377517895886157</c:v>
                </c:pt>
                <c:pt idx="2025">
                  <c:v>16.582685986216816</c:v>
                </c:pt>
                <c:pt idx="2026">
                  <c:v>17.392084196558731</c:v>
                </c:pt>
                <c:pt idx="2027">
                  <c:v>15.895061338856006</c:v>
                </c:pt>
                <c:pt idx="2028">
                  <c:v>20.039527841821208</c:v>
                </c:pt>
                <c:pt idx="2029">
                  <c:v>16.457501061665312</c:v>
                </c:pt>
                <c:pt idx="2030">
                  <c:v>16.698273460074535</c:v>
                </c:pt>
                <c:pt idx="2031">
                  <c:v>15.132962409399568</c:v>
                </c:pt>
                <c:pt idx="2032">
                  <c:v>20.397940568357125</c:v>
                </c:pt>
                <c:pt idx="2033">
                  <c:v>14.845067292511326</c:v>
                </c:pt>
                <c:pt idx="2034">
                  <c:v>17.260659976549867</c:v>
                </c:pt>
                <c:pt idx="2035">
                  <c:v>14.544579942280619</c:v>
                </c:pt>
                <c:pt idx="2036">
                  <c:v>17.473321098746929</c:v>
                </c:pt>
                <c:pt idx="2037">
                  <c:v>18.152453643890691</c:v>
                </c:pt>
                <c:pt idx="2038">
                  <c:v>17.047139604578089</c:v>
                </c:pt>
                <c:pt idx="2039">
                  <c:v>15.437304545981783</c:v>
                </c:pt>
                <c:pt idx="2040">
                  <c:v>15.691217594730498</c:v>
                </c:pt>
                <c:pt idx="2041">
                  <c:v>17.212762095256597</c:v>
                </c:pt>
                <c:pt idx="2042">
                  <c:v>14.904743544742473</c:v>
                </c:pt>
                <c:pt idx="2043">
                  <c:v>16.45830471705073</c:v>
                </c:pt>
                <c:pt idx="2044">
                  <c:v>15.215071020485221</c:v>
                </c:pt>
                <c:pt idx="2045">
                  <c:v>14.349864688269356</c:v>
                </c:pt>
                <c:pt idx="2046">
                  <c:v>17.135281867712635</c:v>
                </c:pt>
                <c:pt idx="2047">
                  <c:v>15.282915155894868</c:v>
                </c:pt>
                <c:pt idx="2048">
                  <c:v>17.512025934069829</c:v>
                </c:pt>
                <c:pt idx="2049">
                  <c:v>19.166653813031687</c:v>
                </c:pt>
                <c:pt idx="2050">
                  <c:v>11.656632886345731</c:v>
                </c:pt>
                <c:pt idx="2051">
                  <c:v>14.865659409630034</c:v>
                </c:pt>
                <c:pt idx="2052">
                  <c:v>16.754482023574369</c:v>
                </c:pt>
                <c:pt idx="2053">
                  <c:v>14.096094158680486</c:v>
                </c:pt>
                <c:pt idx="2054">
                  <c:v>15.44937680881795</c:v>
                </c:pt>
                <c:pt idx="2055">
                  <c:v>16.194916892529029</c:v>
                </c:pt>
                <c:pt idx="2056">
                  <c:v>17.561957975694991</c:v>
                </c:pt>
                <c:pt idx="2057">
                  <c:v>20.527719376896727</c:v>
                </c:pt>
                <c:pt idx="2058">
                  <c:v>16.973442711194124</c:v>
                </c:pt>
                <c:pt idx="2059">
                  <c:v>19.527026934866889</c:v>
                </c:pt>
                <c:pt idx="2060">
                  <c:v>16.632537054977789</c:v>
                </c:pt>
                <c:pt idx="2061">
                  <c:v>15.305786796166142</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689</c:v>
                </c:pt>
                <c:pt idx="2071">
                  <c:v>11.552697305682507</c:v>
                </c:pt>
                <c:pt idx="2072">
                  <c:v>15.48697239903246</c:v>
                </c:pt>
                <c:pt idx="2073">
                  <c:v>16.317921499915169</c:v>
                </c:pt>
                <c:pt idx="2074">
                  <c:v>18.249071490667742</c:v>
                </c:pt>
                <c:pt idx="2075">
                  <c:v>14.367964630066426</c:v>
                </c:pt>
                <c:pt idx="2076">
                  <c:v>12.961537135303404</c:v>
                </c:pt>
                <c:pt idx="2077">
                  <c:v>13.774979727882467</c:v>
                </c:pt>
                <c:pt idx="2078">
                  <c:v>14.720501882385371</c:v>
                </c:pt>
                <c:pt idx="2079">
                  <c:v>16.375324469375286</c:v>
                </c:pt>
                <c:pt idx="2080">
                  <c:v>14.281269560398098</c:v>
                </c:pt>
                <c:pt idx="2081">
                  <c:v>13.73498478101636</c:v>
                </c:pt>
                <c:pt idx="2082">
                  <c:v>16.635572166786115</c:v>
                </c:pt>
                <c:pt idx="2083">
                  <c:v>18.467035605287872</c:v>
                </c:pt>
                <c:pt idx="2084">
                  <c:v>13.074821721152791</c:v>
                </c:pt>
                <c:pt idx="2085">
                  <c:v>14.380152253287873</c:v>
                </c:pt>
                <c:pt idx="2086">
                  <c:v>17.253508263195229</c:v>
                </c:pt>
                <c:pt idx="2087">
                  <c:v>16.843361944023762</c:v>
                </c:pt>
                <c:pt idx="2088">
                  <c:v>17.117807760006858</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76</c:v>
                </c:pt>
                <c:pt idx="2101">
                  <c:v>14.127990876428022</c:v>
                </c:pt>
                <c:pt idx="2102">
                  <c:v>19.168724190636986</c:v>
                </c:pt>
                <c:pt idx="2103">
                  <c:v>16.002351106309188</c:v>
                </c:pt>
                <c:pt idx="2104">
                  <c:v>16.069763971890083</c:v>
                </c:pt>
                <c:pt idx="2105">
                  <c:v>14.409605813191154</c:v>
                </c:pt>
                <c:pt idx="2106">
                  <c:v>16.604725233487549</c:v>
                </c:pt>
                <c:pt idx="2107">
                  <c:v>16.405949853114116</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422</c:v>
                </c:pt>
                <c:pt idx="2128">
                  <c:v>15.90893011006025</c:v>
                </c:pt>
                <c:pt idx="2129">
                  <c:v>17.535533438669614</c:v>
                </c:pt>
                <c:pt idx="2130">
                  <c:v>12.594659838460045</c:v>
                </c:pt>
                <c:pt idx="2131">
                  <c:v>13.309126929768476</c:v>
                </c:pt>
                <c:pt idx="2132">
                  <c:v>12.136301076340692</c:v>
                </c:pt>
                <c:pt idx="2133">
                  <c:v>13.375567956896379</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819</c:v>
                </c:pt>
                <c:pt idx="2143">
                  <c:v>14.924815998299501</c:v>
                </c:pt>
                <c:pt idx="2144">
                  <c:v>16.025461186218635</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91</c:v>
                </c:pt>
                <c:pt idx="2155">
                  <c:v>13.770410060997921</c:v>
                </c:pt>
                <c:pt idx="2156">
                  <c:v>15.193130693288976</c:v>
                </c:pt>
                <c:pt idx="2157">
                  <c:v>16.13212041259429</c:v>
                </c:pt>
                <c:pt idx="2158">
                  <c:v>12.959212126609536</c:v>
                </c:pt>
                <c:pt idx="2159">
                  <c:v>15.702430015713377</c:v>
                </c:pt>
                <c:pt idx="2160">
                  <c:v>13.090265986573041</c:v>
                </c:pt>
                <c:pt idx="2161">
                  <c:v>14.538024400724428</c:v>
                </c:pt>
                <c:pt idx="2162">
                  <c:v>12.0885553163401</c:v>
                </c:pt>
                <c:pt idx="2163">
                  <c:v>16.305755370559929</c:v>
                </c:pt>
                <c:pt idx="2164">
                  <c:v>16.7658400925738</c:v>
                </c:pt>
                <c:pt idx="2165">
                  <c:v>11.895090941137322</c:v>
                </c:pt>
                <c:pt idx="2166">
                  <c:v>16.248831303041126</c:v>
                </c:pt>
                <c:pt idx="2167">
                  <c:v>13.770582878748028</c:v>
                </c:pt>
                <c:pt idx="2168">
                  <c:v>11.815134594611449</c:v>
                </c:pt>
                <c:pt idx="2169">
                  <c:v>16.430378443003633</c:v>
                </c:pt>
                <c:pt idx="2170">
                  <c:v>13.973020145699342</c:v>
                </c:pt>
                <c:pt idx="2171">
                  <c:v>14.30627924528757</c:v>
                </c:pt>
                <c:pt idx="2172">
                  <c:v>16.465560643928608</c:v>
                </c:pt>
                <c:pt idx="2173">
                  <c:v>13.59844683836833</c:v>
                </c:pt>
                <c:pt idx="2174">
                  <c:v>16.190858851791855</c:v>
                </c:pt>
                <c:pt idx="2175">
                  <c:v>13.222098763165603</c:v>
                </c:pt>
                <c:pt idx="2176">
                  <c:v>13.980282098122473</c:v>
                </c:pt>
                <c:pt idx="2177">
                  <c:v>14.185597217320138</c:v>
                </c:pt>
                <c:pt idx="2178">
                  <c:v>16.575210131436862</c:v>
                </c:pt>
                <c:pt idx="2179">
                  <c:v>15.322612130209807</c:v>
                </c:pt>
                <c:pt idx="2180">
                  <c:v>16.108087740442393</c:v>
                </c:pt>
                <c:pt idx="2181">
                  <c:v>16.448342279478592</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24</c:v>
                </c:pt>
                <c:pt idx="2190">
                  <c:v>16.759008206512451</c:v>
                </c:pt>
                <c:pt idx="2191">
                  <c:v>14.669038062398553</c:v>
                </c:pt>
                <c:pt idx="2192">
                  <c:v>14.199794534468419</c:v>
                </c:pt>
                <c:pt idx="2193">
                  <c:v>14.404037544740136</c:v>
                </c:pt>
                <c:pt idx="2194">
                  <c:v>14.127633663209764</c:v>
                </c:pt>
                <c:pt idx="2195">
                  <c:v>12.817946975887381</c:v>
                </c:pt>
                <c:pt idx="2196">
                  <c:v>10.25038592671525</c:v>
                </c:pt>
                <c:pt idx="2197">
                  <c:v>14.479189974527458</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842</c:v>
                </c:pt>
                <c:pt idx="2208">
                  <c:v>11.770429043702014</c:v>
                </c:pt>
                <c:pt idx="2209">
                  <c:v>15.20915074310598</c:v>
                </c:pt>
                <c:pt idx="2210">
                  <c:v>15.396253766548996</c:v>
                </c:pt>
                <c:pt idx="2211">
                  <c:v>13.471351480390675</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088</c:v>
                </c:pt>
                <c:pt idx="2220">
                  <c:v>14.335658199100656</c:v>
                </c:pt>
                <c:pt idx="2221">
                  <c:v>16.344128151096303</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98</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26</c:v>
                </c:pt>
                <c:pt idx="2266">
                  <c:v>15.051470460746366</c:v>
                </c:pt>
                <c:pt idx="2267">
                  <c:v>13.026899912297624</c:v>
                </c:pt>
                <c:pt idx="2268">
                  <c:v>15.491858111801932</c:v>
                </c:pt>
                <c:pt idx="2269">
                  <c:v>13.114150937981966</c:v>
                </c:pt>
                <c:pt idx="2270">
                  <c:v>13.142706753790423</c:v>
                </c:pt>
                <c:pt idx="2271">
                  <c:v>12.762172455606272</c:v>
                </c:pt>
                <c:pt idx="2272">
                  <c:v>13.352764230475042</c:v>
                </c:pt>
                <c:pt idx="2273">
                  <c:v>11.458530878735424</c:v>
                </c:pt>
                <c:pt idx="2274">
                  <c:v>15.42619731892342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295</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788</c:v>
                </c:pt>
                <c:pt idx="2292">
                  <c:v>12.822119886796704</c:v>
                </c:pt>
                <c:pt idx="2293">
                  <c:v>13.259876505958124</c:v>
                </c:pt>
                <c:pt idx="2294">
                  <c:v>14.00111492566405</c:v>
                </c:pt>
                <c:pt idx="2295">
                  <c:v>14.690758148013268</c:v>
                </c:pt>
                <c:pt idx="2296">
                  <c:v>13.879144665801126</c:v>
                </c:pt>
                <c:pt idx="2297">
                  <c:v>14.942042021366539</c:v>
                </c:pt>
                <c:pt idx="2298">
                  <c:v>14.088963089210575</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102</c:v>
                </c:pt>
                <c:pt idx="2322">
                  <c:v>12.100931864117818</c:v>
                </c:pt>
                <c:pt idx="2323">
                  <c:v>11.58276271514841</c:v>
                </c:pt>
                <c:pt idx="2324">
                  <c:v>12.394579182900831</c:v>
                </c:pt>
                <c:pt idx="2325">
                  <c:v>15.504483815568685</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25</c:v>
                </c:pt>
                <c:pt idx="2337">
                  <c:v>10.016257960499548</c:v>
                </c:pt>
                <c:pt idx="2338">
                  <c:v>13.684836935221076</c:v>
                </c:pt>
                <c:pt idx="2339">
                  <c:v>13.996037317584511</c:v>
                </c:pt>
                <c:pt idx="2340">
                  <c:v>11.992018115835801</c:v>
                </c:pt>
                <c:pt idx="2341">
                  <c:v>15.216105036630001</c:v>
                </c:pt>
                <c:pt idx="2342">
                  <c:v>12.014171703158363</c:v>
                </c:pt>
                <c:pt idx="2343">
                  <c:v>14.23338118082239</c:v>
                </c:pt>
                <c:pt idx="2344">
                  <c:v>13.804326738295989</c:v>
                </c:pt>
                <c:pt idx="2345">
                  <c:v>15.826415203299026</c:v>
                </c:pt>
                <c:pt idx="2346">
                  <c:v>13.279886126387026</c:v>
                </c:pt>
                <c:pt idx="2347">
                  <c:v>12.847557963386087</c:v>
                </c:pt>
                <c:pt idx="2348">
                  <c:v>13.4545613761215</c:v>
                </c:pt>
                <c:pt idx="2349">
                  <c:v>15.051679196677609</c:v>
                </c:pt>
                <c:pt idx="2350">
                  <c:v>12.998373421898005</c:v>
                </c:pt>
                <c:pt idx="2351">
                  <c:v>11.66630613531032</c:v>
                </c:pt>
                <c:pt idx="2352">
                  <c:v>12.062046537450005</c:v>
                </c:pt>
                <c:pt idx="2353">
                  <c:v>15.834091317994252</c:v>
                </c:pt>
                <c:pt idx="2354">
                  <c:v>13.70372683789277</c:v>
                </c:pt>
                <c:pt idx="2355">
                  <c:v>12.532811727517933</c:v>
                </c:pt>
                <c:pt idx="2356">
                  <c:v>14.598793360423207</c:v>
                </c:pt>
                <c:pt idx="2357">
                  <c:v>10.741219089519298</c:v>
                </c:pt>
                <c:pt idx="2358">
                  <c:v>14.528311767751275</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803</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518</c:v>
                </c:pt>
                <c:pt idx="2378">
                  <c:v>13.542776381280568</c:v>
                </c:pt>
                <c:pt idx="2379">
                  <c:v>12.598384284342375</c:v>
                </c:pt>
                <c:pt idx="2380">
                  <c:v>12.500199188920385</c:v>
                </c:pt>
                <c:pt idx="2381">
                  <c:v>13.39281259719438</c:v>
                </c:pt>
                <c:pt idx="2382">
                  <c:v>12.925973532803622</c:v>
                </c:pt>
                <c:pt idx="2383">
                  <c:v>11.086564420669324</c:v>
                </c:pt>
                <c:pt idx="2384">
                  <c:v>13.24761033890162</c:v>
                </c:pt>
                <c:pt idx="2385">
                  <c:v>11.986689046982445</c:v>
                </c:pt>
                <c:pt idx="2386">
                  <c:v>11.959792297924933</c:v>
                </c:pt>
                <c:pt idx="2387">
                  <c:v>12.903370805032893</c:v>
                </c:pt>
                <c:pt idx="2388">
                  <c:v>14.314893967127153</c:v>
                </c:pt>
                <c:pt idx="2389">
                  <c:v>14.582788364344704</c:v>
                </c:pt>
                <c:pt idx="2390">
                  <c:v>11.270605998090108</c:v>
                </c:pt>
                <c:pt idx="2391">
                  <c:v>14.968963422664244</c:v>
                </c:pt>
                <c:pt idx="2392">
                  <c:v>13.201025167430675</c:v>
                </c:pt>
                <c:pt idx="2393">
                  <c:v>12.131355866150948</c:v>
                </c:pt>
                <c:pt idx="2394">
                  <c:v>12.897099694236974</c:v>
                </c:pt>
                <c:pt idx="2395">
                  <c:v>11.747113290581098</c:v>
                </c:pt>
                <c:pt idx="2396">
                  <c:v>14.083858962593663</c:v>
                </c:pt>
                <c:pt idx="2397">
                  <c:v>10.221771229551653</c:v>
                </c:pt>
                <c:pt idx="2398">
                  <c:v>13.429036595685092</c:v>
                </c:pt>
                <c:pt idx="2399">
                  <c:v>10.566303798010868</c:v>
                </c:pt>
                <c:pt idx="2400">
                  <c:v>12.617537376325524</c:v>
                </c:pt>
                <c:pt idx="2401">
                  <c:v>11.663431291533326</c:v>
                </c:pt>
                <c:pt idx="2402">
                  <c:v>10.767686171166726</c:v>
                </c:pt>
                <c:pt idx="2403">
                  <c:v>12.414267991087442</c:v>
                </c:pt>
                <c:pt idx="2404">
                  <c:v>14.810295588856906</c:v>
                </c:pt>
                <c:pt idx="2405">
                  <c:v>11.305521752240114</c:v>
                </c:pt>
                <c:pt idx="2406">
                  <c:v>11.100127232615485</c:v>
                </c:pt>
                <c:pt idx="2407">
                  <c:v>10.5618605781974</c:v>
                </c:pt>
                <c:pt idx="2408">
                  <c:v>10.246981488053237</c:v>
                </c:pt>
                <c:pt idx="2409">
                  <c:v>12.135534914526996</c:v>
                </c:pt>
                <c:pt idx="2410">
                  <c:v>13.893421770569972</c:v>
                </c:pt>
                <c:pt idx="2411">
                  <c:v>12.603701808532858</c:v>
                </c:pt>
                <c:pt idx="2412">
                  <c:v>11.357281479261276</c:v>
                </c:pt>
                <c:pt idx="2413">
                  <c:v>11.079803569625355</c:v>
                </c:pt>
                <c:pt idx="2414">
                  <c:v>13.360146236416696</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868</c:v>
                </c:pt>
                <c:pt idx="2424">
                  <c:v>12.271449134904991</c:v>
                </c:pt>
                <c:pt idx="2425">
                  <c:v>12.768592185253443</c:v>
                </c:pt>
                <c:pt idx="2426">
                  <c:v>11.250177000072018</c:v>
                </c:pt>
                <c:pt idx="2427">
                  <c:v>12.598467026489654</c:v>
                </c:pt>
                <c:pt idx="2428">
                  <c:v>10.195426150596004</c:v>
                </c:pt>
                <c:pt idx="2429">
                  <c:v>12.461146937993774</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108</c:v>
                </c:pt>
                <c:pt idx="2440">
                  <c:v>8.7852865795321566</c:v>
                </c:pt>
                <c:pt idx="2441">
                  <c:v>12.057755855189042</c:v>
                </c:pt>
                <c:pt idx="2442">
                  <c:v>12.598028724351911</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4</c:v>
                </c:pt>
                <c:pt idx="2460">
                  <c:v>11.041753383607498</c:v>
                </c:pt>
                <c:pt idx="2461">
                  <c:v>11.372944179684895</c:v>
                </c:pt>
                <c:pt idx="2462">
                  <c:v>10.845453683324054</c:v>
                </c:pt>
                <c:pt idx="2463">
                  <c:v>10.464992665554451</c:v>
                </c:pt>
                <c:pt idx="2464">
                  <c:v>12.966606135903499</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439</c:v>
                </c:pt>
                <c:pt idx="2476">
                  <c:v>10.965893026943757</c:v>
                </c:pt>
                <c:pt idx="2477">
                  <c:v>9.6230122410930381</c:v>
                </c:pt>
                <c:pt idx="2478">
                  <c:v>9.4339409235359071</c:v>
                </c:pt>
                <c:pt idx="2479">
                  <c:v>10.650500292375524</c:v>
                </c:pt>
                <c:pt idx="2480">
                  <c:v>12.15353942505647</c:v>
                </c:pt>
                <c:pt idx="2481">
                  <c:v>10.643126664883688</c:v>
                </c:pt>
                <c:pt idx="2482">
                  <c:v>10.721616666483319</c:v>
                </c:pt>
                <c:pt idx="2483">
                  <c:v>10.904707197547276</c:v>
                </c:pt>
                <c:pt idx="2484">
                  <c:v>13.254337765636933</c:v>
                </c:pt>
                <c:pt idx="2485">
                  <c:v>10.414317352894493</c:v>
                </c:pt>
                <c:pt idx="2486">
                  <c:v>11.863479116347525</c:v>
                </c:pt>
                <c:pt idx="2487">
                  <c:v>9.5998297673884689</c:v>
                </c:pt>
                <c:pt idx="2488">
                  <c:v>11.64367928354036</c:v>
                </c:pt>
                <c:pt idx="2489">
                  <c:v>10.760604566751057</c:v>
                </c:pt>
                <c:pt idx="2490">
                  <c:v>10.384409224468092</c:v>
                </c:pt>
                <c:pt idx="2491">
                  <c:v>11.455625614356444</c:v>
                </c:pt>
                <c:pt idx="2492">
                  <c:v>13.705188681263285</c:v>
                </c:pt>
                <c:pt idx="2493">
                  <c:v>11.801181737136389</c:v>
                </c:pt>
                <c:pt idx="2494">
                  <c:v>8.2289478415510313</c:v>
                </c:pt>
                <c:pt idx="2495">
                  <c:v>8.0814271331767955</c:v>
                </c:pt>
                <c:pt idx="2496">
                  <c:v>11.327745250256674</c:v>
                </c:pt>
                <c:pt idx="2497">
                  <c:v>12.315820967715696</c:v>
                </c:pt>
                <c:pt idx="2498">
                  <c:v>11.507969969648869</c:v>
                </c:pt>
                <c:pt idx="2499">
                  <c:v>11.770201542237018</c:v>
                </c:pt>
                <c:pt idx="2500">
                  <c:v>12.317022699929376</c:v>
                </c:pt>
                <c:pt idx="2501">
                  <c:v>12.408520820426025</c:v>
                </c:pt>
                <c:pt idx="2502">
                  <c:v>8.6202990909677002</c:v>
                </c:pt>
                <c:pt idx="2503">
                  <c:v>10.148193991852402</c:v>
                </c:pt>
                <c:pt idx="2504">
                  <c:v>9.9767922200908821</c:v>
                </c:pt>
                <c:pt idx="2505">
                  <c:v>12.13794005657925</c:v>
                </c:pt>
                <c:pt idx="2506">
                  <c:v>10.24273234800337</c:v>
                </c:pt>
                <c:pt idx="2507">
                  <c:v>9.7414208381395415</c:v>
                </c:pt>
                <c:pt idx="2508">
                  <c:v>13.228545018386352</c:v>
                </c:pt>
                <c:pt idx="2509">
                  <c:v>10.346005333382324</c:v>
                </c:pt>
                <c:pt idx="2510">
                  <c:v>12.243511435049999</c:v>
                </c:pt>
                <c:pt idx="2511">
                  <c:v>10.176890469563871</c:v>
                </c:pt>
                <c:pt idx="2512">
                  <c:v>10.591042156247704</c:v>
                </c:pt>
                <c:pt idx="2513">
                  <c:v>9.608241211585451</c:v>
                </c:pt>
                <c:pt idx="2514">
                  <c:v>10.985513697169285</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99</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829</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1</c:v>
                </c:pt>
                <c:pt idx="2550">
                  <c:v>9.8798923704201247</c:v>
                </c:pt>
                <c:pt idx="2551">
                  <c:v>9.8031341303336728</c:v>
                </c:pt>
                <c:pt idx="2552">
                  <c:v>10.322724340152044</c:v>
                </c:pt>
                <c:pt idx="2553">
                  <c:v>8.8093037770011851</c:v>
                </c:pt>
                <c:pt idx="2554">
                  <c:v>13.399070618861456</c:v>
                </c:pt>
                <c:pt idx="2555">
                  <c:v>11.096073298723114</c:v>
                </c:pt>
                <c:pt idx="2556">
                  <c:v>11.175625874360023</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29</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8018</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26</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6</c:v>
                </c:pt>
                <c:pt idx="2612">
                  <c:v>10.280638711254236</c:v>
                </c:pt>
                <c:pt idx="2613">
                  <c:v>10.633276424605318</c:v>
                </c:pt>
                <c:pt idx="2614">
                  <c:v>8.9786032789917627</c:v>
                </c:pt>
                <c:pt idx="2615">
                  <c:v>9.679172716979549</c:v>
                </c:pt>
                <c:pt idx="2616">
                  <c:v>10.578989283774147</c:v>
                </c:pt>
                <c:pt idx="2617">
                  <c:v>10.830785550279332</c:v>
                </c:pt>
                <c:pt idx="2618">
                  <c:v>10.088572205299162</c:v>
                </c:pt>
                <c:pt idx="2619">
                  <c:v>10.717885213417485</c:v>
                </c:pt>
                <c:pt idx="2620">
                  <c:v>11.215199805820127</c:v>
                </c:pt>
                <c:pt idx="2621">
                  <c:v>10.180560300471303</c:v>
                </c:pt>
                <c:pt idx="2622">
                  <c:v>10.450906859675181</c:v>
                </c:pt>
                <c:pt idx="2623">
                  <c:v>9.9457657200548439</c:v>
                </c:pt>
                <c:pt idx="2624">
                  <c:v>11.468605555402426</c:v>
                </c:pt>
                <c:pt idx="2625">
                  <c:v>9.8787077257417497</c:v>
                </c:pt>
                <c:pt idx="2626">
                  <c:v>8.5928465981572284</c:v>
                </c:pt>
                <c:pt idx="2627">
                  <c:v>10.496470243389076</c:v>
                </c:pt>
                <c:pt idx="2628">
                  <c:v>9.5494445921555027</c:v>
                </c:pt>
                <c:pt idx="2629">
                  <c:v>10.963710185919519</c:v>
                </c:pt>
                <c:pt idx="2630">
                  <c:v>8.0859880275987095</c:v>
                </c:pt>
                <c:pt idx="2631">
                  <c:v>9.2445919599769759</c:v>
                </c:pt>
                <c:pt idx="2632">
                  <c:v>9.5392423584255006</c:v>
                </c:pt>
                <c:pt idx="2633">
                  <c:v>11.695604277347078</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115</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6089</c:v>
                </c:pt>
                <c:pt idx="2656">
                  <c:v>9.3881897941367534</c:v>
                </c:pt>
                <c:pt idx="2657">
                  <c:v>9.4883771482743189</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563</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2233</c:v>
                </c:pt>
                <c:pt idx="2682">
                  <c:v>11.888526054754836</c:v>
                </c:pt>
                <c:pt idx="2683">
                  <c:v>7.6867974573078541</c:v>
                </c:pt>
                <c:pt idx="2684">
                  <c:v>10.389466336653246</c:v>
                </c:pt>
                <c:pt idx="2685">
                  <c:v>9.9187293948877926</c:v>
                </c:pt>
                <c:pt idx="2686">
                  <c:v>8.9468451968315019</c:v>
                </c:pt>
                <c:pt idx="2687">
                  <c:v>8.3973495514598664</c:v>
                </c:pt>
                <c:pt idx="2688">
                  <c:v>8.4615162985821417</c:v>
                </c:pt>
                <c:pt idx="2689">
                  <c:v>11.734477588620903</c:v>
                </c:pt>
                <c:pt idx="2690">
                  <c:v>9.7644247315837394</c:v>
                </c:pt>
                <c:pt idx="2691">
                  <c:v>8.877905885851165</c:v>
                </c:pt>
                <c:pt idx="2692">
                  <c:v>10.528865754753648</c:v>
                </c:pt>
                <c:pt idx="2693">
                  <c:v>8.8241694761548111</c:v>
                </c:pt>
                <c:pt idx="2694">
                  <c:v>11.151408657697052</c:v>
                </c:pt>
                <c:pt idx="2695">
                  <c:v>10.549910616504402</c:v>
                </c:pt>
                <c:pt idx="2696">
                  <c:v>8.8248128876027607</c:v>
                </c:pt>
                <c:pt idx="2697">
                  <c:v>9.1480281029302279</c:v>
                </c:pt>
                <c:pt idx="2698">
                  <c:v>9.5273844069397509</c:v>
                </c:pt>
                <c:pt idx="2699">
                  <c:v>10.390005072606154</c:v>
                </c:pt>
                <c:pt idx="2700">
                  <c:v>10.883514424618976</c:v>
                </c:pt>
                <c:pt idx="2701">
                  <c:v>7.5127345878896366</c:v>
                </c:pt>
                <c:pt idx="2702">
                  <c:v>9.758420965228499</c:v>
                </c:pt>
                <c:pt idx="2703">
                  <c:v>7.9852355321954205</c:v>
                </c:pt>
                <c:pt idx="2704">
                  <c:v>9.6892175870156816</c:v>
                </c:pt>
                <c:pt idx="2705">
                  <c:v>9.1483406858864438</c:v>
                </c:pt>
                <c:pt idx="2706">
                  <c:v>8.1932926653293006</c:v>
                </c:pt>
                <c:pt idx="2707">
                  <c:v>8.6038498319060608</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7015</c:v>
                </c:pt>
                <c:pt idx="2718">
                  <c:v>9.6543466047394269</c:v>
                </c:pt>
                <c:pt idx="2719">
                  <c:v>9.5425856668864508</c:v>
                </c:pt>
                <c:pt idx="2720">
                  <c:v>8.7950245004201513</c:v>
                </c:pt>
                <c:pt idx="2721">
                  <c:v>9.5706807463432266</c:v>
                </c:pt>
                <c:pt idx="2722">
                  <c:v>8.7646365290099162</c:v>
                </c:pt>
                <c:pt idx="2723">
                  <c:v>8.8024875844036359</c:v>
                </c:pt>
                <c:pt idx="2724">
                  <c:v>9.1827155267428662</c:v>
                </c:pt>
                <c:pt idx="2725">
                  <c:v>8.0443171974564489</c:v>
                </c:pt>
                <c:pt idx="2726">
                  <c:v>7.4784056783926909</c:v>
                </c:pt>
                <c:pt idx="2727">
                  <c:v>9.9641337899045013</c:v>
                </c:pt>
                <c:pt idx="2728">
                  <c:v>9.6339216922947024</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116</c:v>
                </c:pt>
                <c:pt idx="2737">
                  <c:v>9.534919302069035</c:v>
                </c:pt>
                <c:pt idx="2738">
                  <c:v>7.7445492701941383</c:v>
                </c:pt>
                <c:pt idx="2739">
                  <c:v>8.3759268440947796</c:v>
                </c:pt>
                <c:pt idx="2740">
                  <c:v>8.4011407871673462</c:v>
                </c:pt>
                <c:pt idx="2741">
                  <c:v>6.9304439941490656</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7162</c:v>
                </c:pt>
                <c:pt idx="2750">
                  <c:v>8.7643297478227389</c:v>
                </c:pt>
                <c:pt idx="2751">
                  <c:v>10.603355335150443</c:v>
                </c:pt>
                <c:pt idx="2752">
                  <c:v>8.7494236386822966</c:v>
                </c:pt>
                <c:pt idx="2753">
                  <c:v>8.8381397142177498</c:v>
                </c:pt>
                <c:pt idx="2754">
                  <c:v>8.9639228379268054</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4053</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8155</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90071</c:v>
                </c:pt>
                <c:pt idx="2783">
                  <c:v>7.7418715658837014</c:v>
                </c:pt>
                <c:pt idx="2784">
                  <c:v>8.8691961278277986</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96</c:v>
                </c:pt>
                <c:pt idx="2797">
                  <c:v>10.69284320065943</c:v>
                </c:pt>
                <c:pt idx="2798">
                  <c:v>9.5769308398065363</c:v>
                </c:pt>
                <c:pt idx="2799">
                  <c:v>8.040631711450219</c:v>
                </c:pt>
                <c:pt idx="2800">
                  <c:v>8.9333227935566999</c:v>
                </c:pt>
                <c:pt idx="2801">
                  <c:v>8.4242276068337389</c:v>
                </c:pt>
                <c:pt idx="2802">
                  <c:v>8.7836049797843252</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238</c:v>
                </c:pt>
                <c:pt idx="2818">
                  <c:v>7.5240132209234645</c:v>
                </c:pt>
                <c:pt idx="2819">
                  <c:v>7.92448594029982</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561</c:v>
                </c:pt>
                <c:pt idx="2839">
                  <c:v>8.6094918992033378</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1039</c:v>
                </c:pt>
                <c:pt idx="2850">
                  <c:v>8.4780224609937189</c:v>
                </c:pt>
                <c:pt idx="2851">
                  <c:v>7.6642080486053921</c:v>
                </c:pt>
                <c:pt idx="2852">
                  <c:v>8.8301380659758486</c:v>
                </c:pt>
                <c:pt idx="2853">
                  <c:v>9.414205247626489</c:v>
                </c:pt>
                <c:pt idx="2854">
                  <c:v>8.5225577936061168</c:v>
                </c:pt>
                <c:pt idx="2855">
                  <c:v>8.5333234868209384</c:v>
                </c:pt>
                <c:pt idx="2856">
                  <c:v>7.4145513836925137</c:v>
                </c:pt>
                <c:pt idx="2857">
                  <c:v>8.3594723040325007</c:v>
                </c:pt>
                <c:pt idx="2858">
                  <c:v>8.5127422770550272</c:v>
                </c:pt>
                <c:pt idx="2859">
                  <c:v>8.0327153715615029</c:v>
                </c:pt>
                <c:pt idx="2860">
                  <c:v>8.9620812209023732</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60456</c:v>
                </c:pt>
                <c:pt idx="2877">
                  <c:v>8.2914473452654853</c:v>
                </c:pt>
                <c:pt idx="2878">
                  <c:v>7.7567655153091524</c:v>
                </c:pt>
                <c:pt idx="2879">
                  <c:v>7.0580053586340075</c:v>
                </c:pt>
                <c:pt idx="2880">
                  <c:v>9.3724314473078767</c:v>
                </c:pt>
                <c:pt idx="2881">
                  <c:v>7.2125018587563803</c:v>
                </c:pt>
                <c:pt idx="2882">
                  <c:v>7.1867280069681394</c:v>
                </c:pt>
                <c:pt idx="2883">
                  <c:v>6.6852868295838865</c:v>
                </c:pt>
                <c:pt idx="2884">
                  <c:v>9.8320018016893247</c:v>
                </c:pt>
                <c:pt idx="2885">
                  <c:v>7.4107781204358893</c:v>
                </c:pt>
                <c:pt idx="2886">
                  <c:v>6.6503907562473845</c:v>
                </c:pt>
                <c:pt idx="2887">
                  <c:v>7.7856130558979535</c:v>
                </c:pt>
                <c:pt idx="2888">
                  <c:v>7.0524672660065448</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556</c:v>
                </c:pt>
                <c:pt idx="2897">
                  <c:v>7.9923114320831834</c:v>
                </c:pt>
                <c:pt idx="2898">
                  <c:v>8.0655512891708003</c:v>
                </c:pt>
                <c:pt idx="2899">
                  <c:v>7.9706658924415441</c:v>
                </c:pt>
                <c:pt idx="2900">
                  <c:v>6.5037622588905597</c:v>
                </c:pt>
                <c:pt idx="2901">
                  <c:v>8.1642280767407609</c:v>
                </c:pt>
                <c:pt idx="2902">
                  <c:v>7.4125163461522288</c:v>
                </c:pt>
                <c:pt idx="2903">
                  <c:v>5.8199341596998755</c:v>
                </c:pt>
                <c:pt idx="2904">
                  <c:v>8.6290497215898121</c:v>
                </c:pt>
                <c:pt idx="2905">
                  <c:v>7.0269949734413855</c:v>
                </c:pt>
                <c:pt idx="2906">
                  <c:v>8.8678495588630177</c:v>
                </c:pt>
                <c:pt idx="2907">
                  <c:v>7.4836659816149025</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347</c:v>
                </c:pt>
                <c:pt idx="2917">
                  <c:v>7.3925221231247873</c:v>
                </c:pt>
                <c:pt idx="2918">
                  <c:v>7.5702937851161582</c:v>
                </c:pt>
                <c:pt idx="2919">
                  <c:v>8.672957049523859</c:v>
                </c:pt>
                <c:pt idx="2920">
                  <c:v>7.533187871004829</c:v>
                </c:pt>
                <c:pt idx="2921">
                  <c:v>5.2085425057246812</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4666</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098</c:v>
                </c:pt>
                <c:pt idx="2953">
                  <c:v>8.298823747097094</c:v>
                </c:pt>
                <c:pt idx="2954">
                  <c:v>8.8769924443760306</c:v>
                </c:pt>
                <c:pt idx="2955">
                  <c:v>7.8133407123588814</c:v>
                </c:pt>
                <c:pt idx="2956">
                  <c:v>8.3361470335260748</c:v>
                </c:pt>
                <c:pt idx="2957">
                  <c:v>7.9834327828667524</c:v>
                </c:pt>
                <c:pt idx="2958">
                  <c:v>7.9283158575591655</c:v>
                </c:pt>
                <c:pt idx="2959">
                  <c:v>8.8819147009853427</c:v>
                </c:pt>
                <c:pt idx="2960">
                  <c:v>8.2808962966484625</c:v>
                </c:pt>
                <c:pt idx="2961">
                  <c:v>7.8812552796345505</c:v>
                </c:pt>
                <c:pt idx="2962">
                  <c:v>6.9032692505038842</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70389</c:v>
                </c:pt>
                <c:pt idx="2976">
                  <c:v>7.0583691205007097</c:v>
                </c:pt>
                <c:pt idx="2977">
                  <c:v>6.7924759988346732</c:v>
                </c:pt>
                <c:pt idx="2978">
                  <c:v>7.9044638211815563</c:v>
                </c:pt>
                <c:pt idx="2979">
                  <c:v>8.3970928850960505</c:v>
                </c:pt>
                <c:pt idx="2980">
                  <c:v>7.6360814457149724</c:v>
                </c:pt>
                <c:pt idx="2981">
                  <c:v>7.7558254467088688</c:v>
                </c:pt>
                <c:pt idx="2982">
                  <c:v>7.915585489617377</c:v>
                </c:pt>
                <c:pt idx="2983">
                  <c:v>8.3936765094373218</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812</c:v>
                </c:pt>
                <c:pt idx="2992">
                  <c:v>7.8642611222285801</c:v>
                </c:pt>
                <c:pt idx="2993">
                  <c:v>5.8463749270651855</c:v>
                </c:pt>
                <c:pt idx="2994">
                  <c:v>7.6610736586066617</c:v>
                </c:pt>
                <c:pt idx="2995">
                  <c:v>8.410759961435696</c:v>
                </c:pt>
                <c:pt idx="2996">
                  <c:v>7.5694718300097765</c:v>
                </c:pt>
                <c:pt idx="2997">
                  <c:v>7.5994780150904591</c:v>
                </c:pt>
                <c:pt idx="2998">
                  <c:v>7.3972636219731891</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764</c:v>
                </c:pt>
                <c:pt idx="3007">
                  <c:v>8.7690682081669795</c:v>
                </c:pt>
                <c:pt idx="3008">
                  <c:v>8.0686026611696757</c:v>
                </c:pt>
                <c:pt idx="3009">
                  <c:v>8.6786007017642586</c:v>
                </c:pt>
                <c:pt idx="3010">
                  <c:v>7.1425562984075164</c:v>
                </c:pt>
                <c:pt idx="3011">
                  <c:v>8.1146275307681162</c:v>
                </c:pt>
                <c:pt idx="3012">
                  <c:v>6.8040418587183797</c:v>
                </c:pt>
                <c:pt idx="3013">
                  <c:v>6.8857267979323513</c:v>
                </c:pt>
                <c:pt idx="3014">
                  <c:v>7.4355564417359785</c:v>
                </c:pt>
                <c:pt idx="3015">
                  <c:v>8.2415787508880189</c:v>
                </c:pt>
                <c:pt idx="3016">
                  <c:v>8.6126199787484268</c:v>
                </c:pt>
                <c:pt idx="3017">
                  <c:v>6.5763177767680778</c:v>
                </c:pt>
                <c:pt idx="3018">
                  <c:v>7.7983429229037089</c:v>
                </c:pt>
                <c:pt idx="3019">
                  <c:v>9.1432439734663706</c:v>
                </c:pt>
                <c:pt idx="3020">
                  <c:v>6.9957253931139594</c:v>
                </c:pt>
                <c:pt idx="3021">
                  <c:v>6.7267754994502704</c:v>
                </c:pt>
                <c:pt idx="3022">
                  <c:v>7.6495066691271845</c:v>
                </c:pt>
                <c:pt idx="3023">
                  <c:v>6.4525519615534206</c:v>
                </c:pt>
                <c:pt idx="3024">
                  <c:v>7.0536541696265775</c:v>
                </c:pt>
                <c:pt idx="3025">
                  <c:v>7.7724678182827462</c:v>
                </c:pt>
                <c:pt idx="3026">
                  <c:v>8.0365311430243906</c:v>
                </c:pt>
                <c:pt idx="3027">
                  <c:v>8.5154454776460913</c:v>
                </c:pt>
                <c:pt idx="3028">
                  <c:v>6.1238405952150945</c:v>
                </c:pt>
                <c:pt idx="3029">
                  <c:v>7.5313341005691434</c:v>
                </c:pt>
                <c:pt idx="3030">
                  <c:v>6.8054648751995055</c:v>
                </c:pt>
                <c:pt idx="3031">
                  <c:v>7.8459123406579252</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40125</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755</c:v>
                </c:pt>
                <c:pt idx="3067">
                  <c:v>7.4842027070752497</c:v>
                </c:pt>
                <c:pt idx="3068">
                  <c:v>7.6749713658250656</c:v>
                </c:pt>
                <c:pt idx="3069">
                  <c:v>8.5634996788644866</c:v>
                </c:pt>
                <c:pt idx="3070">
                  <c:v>5.8120308013975226</c:v>
                </c:pt>
                <c:pt idx="3071">
                  <c:v>6.2830309814515823</c:v>
                </c:pt>
                <c:pt idx="3072">
                  <c:v>5.0803503681181486</c:v>
                </c:pt>
                <c:pt idx="3073">
                  <c:v>7.6061547239757346</c:v>
                </c:pt>
                <c:pt idx="3074">
                  <c:v>6.2075586267815295</c:v>
                </c:pt>
                <c:pt idx="3075">
                  <c:v>6.8128473635051385</c:v>
                </c:pt>
                <c:pt idx="3076">
                  <c:v>7.2070512286931789</c:v>
                </c:pt>
                <c:pt idx="3077">
                  <c:v>8.4658821932733268</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9552</c:v>
                </c:pt>
                <c:pt idx="3086">
                  <c:v>7.720982260436986</c:v>
                </c:pt>
                <c:pt idx="3087">
                  <c:v>7.2529081277992855</c:v>
                </c:pt>
                <c:pt idx="3088">
                  <c:v>7.0313617567319024</c:v>
                </c:pt>
                <c:pt idx="3089">
                  <c:v>7.6828218537287345</c:v>
                </c:pt>
                <c:pt idx="3090">
                  <c:v>8.279932268539854</c:v>
                </c:pt>
                <c:pt idx="3091">
                  <c:v>6.6327611980171524</c:v>
                </c:pt>
                <c:pt idx="3092">
                  <c:v>6.4050889838139824</c:v>
                </c:pt>
                <c:pt idx="3093">
                  <c:v>7.1872206532215452</c:v>
                </c:pt>
                <c:pt idx="3094">
                  <c:v>7.7190868429665445</c:v>
                </c:pt>
                <c:pt idx="3095">
                  <c:v>7.2796822868725934</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509</c:v>
                </c:pt>
                <c:pt idx="3104">
                  <c:v>7.8259002933916006</c:v>
                </c:pt>
                <c:pt idx="3105">
                  <c:v>7.0648505450475385</c:v>
                </c:pt>
                <c:pt idx="3106">
                  <c:v>6.1155503458994289</c:v>
                </c:pt>
                <c:pt idx="3107">
                  <c:v>7.649463557104399</c:v>
                </c:pt>
                <c:pt idx="3108">
                  <c:v>6.3423855029753886</c:v>
                </c:pt>
                <c:pt idx="3109">
                  <c:v>8.2696430036903958</c:v>
                </c:pt>
                <c:pt idx="3110">
                  <c:v>5.7479164690310665</c:v>
                </c:pt>
                <c:pt idx="3111">
                  <c:v>8.527232040194793</c:v>
                </c:pt>
                <c:pt idx="3112">
                  <c:v>6.1696169729274235</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124</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682</c:v>
                </c:pt>
                <c:pt idx="3147">
                  <c:v>8.0872316139050842</c:v>
                </c:pt>
                <c:pt idx="3148">
                  <c:v>6.8089888628271655</c:v>
                </c:pt>
                <c:pt idx="3149">
                  <c:v>6.7897233387243965</c:v>
                </c:pt>
                <c:pt idx="3150">
                  <c:v>7.2651933234298927</c:v>
                </c:pt>
                <c:pt idx="3151">
                  <c:v>7.3189790228841991</c:v>
                </c:pt>
                <c:pt idx="3152">
                  <c:v>5.4924288385059645</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923</c:v>
                </c:pt>
                <c:pt idx="3175">
                  <c:v>7.3522751795980055</c:v>
                </c:pt>
                <c:pt idx="3176">
                  <c:v>6.3319635934541001</c:v>
                </c:pt>
                <c:pt idx="3177">
                  <c:v>6.3195336256663293</c:v>
                </c:pt>
                <c:pt idx="3178">
                  <c:v>7.1533051950912174</c:v>
                </c:pt>
                <c:pt idx="3179">
                  <c:v>6.3036802811888819</c:v>
                </c:pt>
                <c:pt idx="3180">
                  <c:v>6.9811457206202014</c:v>
                </c:pt>
                <c:pt idx="3181">
                  <c:v>5.6389498686963755</c:v>
                </c:pt>
                <c:pt idx="3182">
                  <c:v>6.1969265137794745</c:v>
                </c:pt>
                <c:pt idx="3183">
                  <c:v>6.3658526183189483</c:v>
                </c:pt>
                <c:pt idx="3184">
                  <c:v>6.5739960074516794</c:v>
                </c:pt>
                <c:pt idx="3185">
                  <c:v>5.9718317620024024</c:v>
                </c:pt>
                <c:pt idx="3186">
                  <c:v>6.8256199213130095</c:v>
                </c:pt>
                <c:pt idx="3187">
                  <c:v>6.7984672662432875</c:v>
                </c:pt>
                <c:pt idx="3188">
                  <c:v>5.2205342539678847</c:v>
                </c:pt>
                <c:pt idx="3189">
                  <c:v>5.6378917966870006</c:v>
                </c:pt>
                <c:pt idx="3190">
                  <c:v>6.0527531981130194</c:v>
                </c:pt>
                <c:pt idx="3191">
                  <c:v>6.4633387261014565</c:v>
                </c:pt>
                <c:pt idx="3192">
                  <c:v>6.1533975675372252</c:v>
                </c:pt>
                <c:pt idx="3193">
                  <c:v>6.8624554298708782</c:v>
                </c:pt>
                <c:pt idx="3194">
                  <c:v>6.1344186309271755</c:v>
                </c:pt>
                <c:pt idx="3195">
                  <c:v>6.9533620636634019</c:v>
                </c:pt>
                <c:pt idx="3196">
                  <c:v>7.2077666399769065</c:v>
                </c:pt>
                <c:pt idx="3197">
                  <c:v>6.7219103931653015</c:v>
                </c:pt>
                <c:pt idx="3198">
                  <c:v>6.7265742654403455</c:v>
                </c:pt>
                <c:pt idx="3199">
                  <c:v>6.3788927789399796</c:v>
                </c:pt>
                <c:pt idx="3200">
                  <c:v>6.2151401577514225</c:v>
                </c:pt>
                <c:pt idx="3201">
                  <c:v>5.7440964422041114</c:v>
                </c:pt>
                <c:pt idx="3202">
                  <c:v>7.2062904234302865</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544</c:v>
                </c:pt>
                <c:pt idx="3217">
                  <c:v>7.7655494848899034</c:v>
                </c:pt>
                <c:pt idx="3218">
                  <c:v>6.9663174767920664</c:v>
                </c:pt>
                <c:pt idx="3219">
                  <c:v>7.1870232410478945</c:v>
                </c:pt>
                <c:pt idx="3220">
                  <c:v>8.2243573976212279</c:v>
                </c:pt>
                <c:pt idx="3221">
                  <c:v>8.004398002874348</c:v>
                </c:pt>
                <c:pt idx="3222">
                  <c:v>5.9886432917817194</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288</c:v>
                </c:pt>
                <c:pt idx="3233">
                  <c:v>5.8902632516275482</c:v>
                </c:pt>
                <c:pt idx="3234">
                  <c:v>6.4576330434658944</c:v>
                </c:pt>
                <c:pt idx="3235">
                  <c:v>7.2498304050473914</c:v>
                </c:pt>
                <c:pt idx="3236">
                  <c:v>6.2842936089325834</c:v>
                </c:pt>
                <c:pt idx="3237">
                  <c:v>7.2079400178739768</c:v>
                </c:pt>
                <c:pt idx="3238">
                  <c:v>6.2460204818437282</c:v>
                </c:pt>
                <c:pt idx="3239">
                  <c:v>6.5669748142968265</c:v>
                </c:pt>
                <c:pt idx="3240">
                  <c:v>5.7980756691554296</c:v>
                </c:pt>
                <c:pt idx="3241">
                  <c:v>5.9753054174196993</c:v>
                </c:pt>
                <c:pt idx="3242">
                  <c:v>6.7460589563653341</c:v>
                </c:pt>
                <c:pt idx="3243">
                  <c:v>6.6823865110656655</c:v>
                </c:pt>
                <c:pt idx="3244">
                  <c:v>6.001844902757723</c:v>
                </c:pt>
                <c:pt idx="3245">
                  <c:v>7.6691256337614355</c:v>
                </c:pt>
                <c:pt idx="3246">
                  <c:v>6.6919706169345226</c:v>
                </c:pt>
                <c:pt idx="3247">
                  <c:v>7.3796626132560936</c:v>
                </c:pt>
                <c:pt idx="3248">
                  <c:v>6.3612771891189892</c:v>
                </c:pt>
                <c:pt idx="3249">
                  <c:v>6.236524911138897</c:v>
                </c:pt>
                <c:pt idx="3250">
                  <c:v>6.839649114817953</c:v>
                </c:pt>
                <c:pt idx="3251">
                  <c:v>6.3423250174525849</c:v>
                </c:pt>
                <c:pt idx="3252">
                  <c:v>6.5626742786160088</c:v>
                </c:pt>
                <c:pt idx="3253">
                  <c:v>7.3135642558653648</c:v>
                </c:pt>
                <c:pt idx="3254">
                  <c:v>6.5827601837228906</c:v>
                </c:pt>
                <c:pt idx="3255">
                  <c:v>6.2559391138753284</c:v>
                </c:pt>
                <c:pt idx="3256">
                  <c:v>6.7323469920018821</c:v>
                </c:pt>
                <c:pt idx="3257">
                  <c:v>6.6346586801246534</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938</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819</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653</c:v>
                </c:pt>
                <c:pt idx="3295">
                  <c:v>6.9948804401746552</c:v>
                </c:pt>
                <c:pt idx="3296">
                  <c:v>6.8178748628656276</c:v>
                </c:pt>
                <c:pt idx="3297">
                  <c:v>6.1447061453643874</c:v>
                </c:pt>
                <c:pt idx="3298">
                  <c:v>6.1868219234309274</c:v>
                </c:pt>
                <c:pt idx="3299">
                  <c:v>5.5288456808540101</c:v>
                </c:pt>
                <c:pt idx="3300">
                  <c:v>7.0392967867002021</c:v>
                </c:pt>
                <c:pt idx="3301">
                  <c:v>5.4652024800703707</c:v>
                </c:pt>
                <c:pt idx="3302">
                  <c:v>5.7685961225360449</c:v>
                </c:pt>
                <c:pt idx="3303">
                  <c:v>5.8432646785565625</c:v>
                </c:pt>
                <c:pt idx="3304">
                  <c:v>6.8988108073876608</c:v>
                </c:pt>
                <c:pt idx="3305">
                  <c:v>6.8081355821678642</c:v>
                </c:pt>
                <c:pt idx="3306">
                  <c:v>5.9777361640875739</c:v>
                </c:pt>
                <c:pt idx="3307">
                  <c:v>6.2035168795184639</c:v>
                </c:pt>
                <c:pt idx="3308">
                  <c:v>5.6989407153788942</c:v>
                </c:pt>
                <c:pt idx="3309">
                  <c:v>6.6714571924573924</c:v>
                </c:pt>
                <c:pt idx="3310">
                  <c:v>5.5949608395371726</c:v>
                </c:pt>
                <c:pt idx="3311">
                  <c:v>6.7664968813298003</c:v>
                </c:pt>
                <c:pt idx="3312">
                  <c:v>6.0100247801189788</c:v>
                </c:pt>
                <c:pt idx="3313">
                  <c:v>5.2868626633566134</c:v>
                </c:pt>
                <c:pt idx="3314">
                  <c:v>6.5798992153875524</c:v>
                </c:pt>
                <c:pt idx="3315">
                  <c:v>6.7301116670634276</c:v>
                </c:pt>
                <c:pt idx="3316">
                  <c:v>6.1627874417408846</c:v>
                </c:pt>
                <c:pt idx="3317">
                  <c:v>5.0220332791256688</c:v>
                </c:pt>
                <c:pt idx="3318">
                  <c:v>6.3492525605194654</c:v>
                </c:pt>
                <c:pt idx="3319">
                  <c:v>6.3971421187907715</c:v>
                </c:pt>
                <c:pt idx="3320">
                  <c:v>4.5368602693219238</c:v>
                </c:pt>
                <c:pt idx="3321">
                  <c:v>6.0792917969369134</c:v>
                </c:pt>
                <c:pt idx="3322">
                  <c:v>5.9464245290856965</c:v>
                </c:pt>
                <c:pt idx="3323">
                  <c:v>6.2128006417471955</c:v>
                </c:pt>
                <c:pt idx="3324">
                  <c:v>6.3633565286264737</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55</c:v>
                </c:pt>
                <c:pt idx="3335">
                  <c:v>7.2178178464086544</c:v>
                </c:pt>
                <c:pt idx="3336">
                  <c:v>4.5330006532418521</c:v>
                </c:pt>
                <c:pt idx="3337">
                  <c:v>5.7910923916188741</c:v>
                </c:pt>
                <c:pt idx="3338">
                  <c:v>5.2472159680397255</c:v>
                </c:pt>
                <c:pt idx="3339">
                  <c:v>6.5539710329537515</c:v>
                </c:pt>
                <c:pt idx="3340">
                  <c:v>6.4993547473415996</c:v>
                </c:pt>
                <c:pt idx="3341">
                  <c:v>6.1207137920359855</c:v>
                </c:pt>
                <c:pt idx="3342">
                  <c:v>5.9733931767446489</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755</c:v>
                </c:pt>
                <c:pt idx="3354">
                  <c:v>7.6411704659424311</c:v>
                </c:pt>
                <c:pt idx="3355">
                  <c:v>6.5973378758326406</c:v>
                </c:pt>
                <c:pt idx="3356">
                  <c:v>5.5693776293088293</c:v>
                </c:pt>
                <c:pt idx="3357">
                  <c:v>7.4762449916951814</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7343</c:v>
                </c:pt>
                <c:pt idx="3369">
                  <c:v>6.7753214835729931</c:v>
                </c:pt>
                <c:pt idx="3370">
                  <c:v>7.1907869942110088</c:v>
                </c:pt>
                <c:pt idx="3371">
                  <c:v>7.3381697919873892</c:v>
                </c:pt>
                <c:pt idx="3372">
                  <c:v>5.8783226501778314</c:v>
                </c:pt>
                <c:pt idx="3373">
                  <c:v>5.9980693580975197</c:v>
                </c:pt>
                <c:pt idx="3374">
                  <c:v>7.3892645743922074</c:v>
                </c:pt>
                <c:pt idx="3375">
                  <c:v>5.5670343797391597</c:v>
                </c:pt>
                <c:pt idx="3376">
                  <c:v>7.191007023950152</c:v>
                </c:pt>
                <c:pt idx="3377">
                  <c:v>5.6065772076966649</c:v>
                </c:pt>
                <c:pt idx="3378">
                  <c:v>5.8152665406587296</c:v>
                </c:pt>
                <c:pt idx="3379">
                  <c:v>5.6386781598280704</c:v>
                </c:pt>
                <c:pt idx="3380">
                  <c:v>6.0449056462995436</c:v>
                </c:pt>
                <c:pt idx="3381">
                  <c:v>6.0729166763558355</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34</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3154</c:v>
                </c:pt>
                <c:pt idx="3407">
                  <c:v>4.7645563323552054</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321</c:v>
                </c:pt>
                <c:pt idx="3437">
                  <c:v>6.7477457480373486</c:v>
                </c:pt>
                <c:pt idx="3438">
                  <c:v>4.8404031849322733</c:v>
                </c:pt>
                <c:pt idx="3439">
                  <c:v>5.6612402532033714</c:v>
                </c:pt>
                <c:pt idx="3440">
                  <c:v>5.4516435723168524</c:v>
                </c:pt>
                <c:pt idx="3441">
                  <c:v>5.5494692661119291</c:v>
                </c:pt>
                <c:pt idx="3442">
                  <c:v>5.5066974592930134</c:v>
                </c:pt>
                <c:pt idx="3443">
                  <c:v>6.9346761998893971</c:v>
                </c:pt>
                <c:pt idx="3444">
                  <c:v>5.6148048333628067</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759</c:v>
                </c:pt>
                <c:pt idx="3459">
                  <c:v>6.1242790637223541</c:v>
                </c:pt>
                <c:pt idx="3460">
                  <c:v>4.8904576110928044</c:v>
                </c:pt>
                <c:pt idx="3461">
                  <c:v>5.5701370178325798</c:v>
                </c:pt>
                <c:pt idx="3462">
                  <c:v>5.4062028481175384</c:v>
                </c:pt>
                <c:pt idx="3463">
                  <c:v>5.7625389870490755</c:v>
                </c:pt>
                <c:pt idx="3464">
                  <c:v>5.5628872370129532</c:v>
                </c:pt>
                <c:pt idx="3465">
                  <c:v>5.2387761238185524</c:v>
                </c:pt>
                <c:pt idx="3466">
                  <c:v>5.4383890661183161</c:v>
                </c:pt>
                <c:pt idx="3467">
                  <c:v>4.7173196117324565</c:v>
                </c:pt>
                <c:pt idx="3468">
                  <c:v>5.7500081349002574</c:v>
                </c:pt>
                <c:pt idx="3469">
                  <c:v>5.8676388790761331</c:v>
                </c:pt>
                <c:pt idx="3470">
                  <c:v>5.1298641278800261</c:v>
                </c:pt>
                <c:pt idx="3471">
                  <c:v>5.0509959723285345</c:v>
                </c:pt>
                <c:pt idx="3472">
                  <c:v>5.1779254241029475</c:v>
                </c:pt>
                <c:pt idx="3473">
                  <c:v>6.2289900909595364</c:v>
                </c:pt>
                <c:pt idx="3474">
                  <c:v>6.9213821390268624</c:v>
                </c:pt>
                <c:pt idx="3475">
                  <c:v>6.0820671019309724</c:v>
                </c:pt>
                <c:pt idx="3476">
                  <c:v>4.4867477870844192</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2</c:v>
                </c:pt>
                <c:pt idx="3489">
                  <c:v>5.9536687584413883</c:v>
                </c:pt>
                <c:pt idx="3490">
                  <c:v>6.00036635881842</c:v>
                </c:pt>
                <c:pt idx="3491">
                  <c:v>5.9470972355795197</c:v>
                </c:pt>
                <c:pt idx="3492">
                  <c:v>6.3063336082960681</c:v>
                </c:pt>
                <c:pt idx="3493">
                  <c:v>5.9392979670727124</c:v>
                </c:pt>
                <c:pt idx="3494">
                  <c:v>5.7914195859005524</c:v>
                </c:pt>
                <c:pt idx="3495">
                  <c:v>5.8468715459279395</c:v>
                </c:pt>
                <c:pt idx="3496">
                  <c:v>5.1499313272346985</c:v>
                </c:pt>
                <c:pt idx="3497">
                  <c:v>6.7429928605467655</c:v>
                </c:pt>
                <c:pt idx="3498">
                  <c:v>5.6781055411153947</c:v>
                </c:pt>
                <c:pt idx="3499">
                  <c:v>4.7295398596324345</c:v>
                </c:pt>
                <c:pt idx="3500">
                  <c:v>4.7732352792873805</c:v>
                </c:pt>
                <c:pt idx="3501">
                  <c:v>4.2344043471871045</c:v>
                </c:pt>
                <c:pt idx="3502">
                  <c:v>5.2698439038524025</c:v>
                </c:pt>
                <c:pt idx="3503">
                  <c:v>5.9377956364384845</c:v>
                </c:pt>
                <c:pt idx="3504">
                  <c:v>3.4626442331346499</c:v>
                </c:pt>
                <c:pt idx="3505">
                  <c:v>4.9115249685298785</c:v>
                </c:pt>
                <c:pt idx="3506">
                  <c:v>4.6752484421644533</c:v>
                </c:pt>
                <c:pt idx="3507">
                  <c:v>5.8709632208069706</c:v>
                </c:pt>
                <c:pt idx="3508">
                  <c:v>4.7968191938114124</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5</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338</c:v>
                </c:pt>
                <c:pt idx="3525">
                  <c:v>4.5459395834980274</c:v>
                </c:pt>
                <c:pt idx="3526">
                  <c:v>5.571491529738978</c:v>
                </c:pt>
                <c:pt idx="3527">
                  <c:v>4.6748834042036114</c:v>
                </c:pt>
                <c:pt idx="3528">
                  <c:v>6.1089508603503866</c:v>
                </c:pt>
                <c:pt idx="3529">
                  <c:v>5.7087703767386175</c:v>
                </c:pt>
                <c:pt idx="3530">
                  <c:v>5.1778816271839645</c:v>
                </c:pt>
                <c:pt idx="3531">
                  <c:v>6.0925044664747645</c:v>
                </c:pt>
                <c:pt idx="3532">
                  <c:v>5.1937912342411163</c:v>
                </c:pt>
                <c:pt idx="3533">
                  <c:v>4.8863901370270684</c:v>
                </c:pt>
                <c:pt idx="3534">
                  <c:v>6.3248752974881208</c:v>
                </c:pt>
                <c:pt idx="3535">
                  <c:v>5.9119233632944423</c:v>
                </c:pt>
                <c:pt idx="3536">
                  <c:v>5.9962867419929324</c:v>
                </c:pt>
                <c:pt idx="3537">
                  <c:v>6.5509464808266094</c:v>
                </c:pt>
                <c:pt idx="3538">
                  <c:v>4.8676771995165726</c:v>
                </c:pt>
                <c:pt idx="3539">
                  <c:v>4.5132462285309654</c:v>
                </c:pt>
                <c:pt idx="3540">
                  <c:v>5.5378292380954255</c:v>
                </c:pt>
                <c:pt idx="3541">
                  <c:v>5.4273005428359138</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7083</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019</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492</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198</c:v>
                </c:pt>
                <c:pt idx="3592">
                  <c:v>6.4043913466271638</c:v>
                </c:pt>
                <c:pt idx="3593">
                  <c:v>5.3641178243070646</c:v>
                </c:pt>
                <c:pt idx="3594">
                  <c:v>6.0896758833208837</c:v>
                </c:pt>
                <c:pt idx="3595">
                  <c:v>5.9549412177849685</c:v>
                </c:pt>
                <c:pt idx="3596">
                  <c:v>5.9347194442117024</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7046</c:v>
                </c:pt>
                <c:pt idx="3620">
                  <c:v>5.9446034669179779</c:v>
                </c:pt>
                <c:pt idx="3621">
                  <c:v>4.5813638309532134</c:v>
                </c:pt>
                <c:pt idx="3622">
                  <c:v>5.8502246803313334</c:v>
                </c:pt>
                <c:pt idx="3623">
                  <c:v>5.3986458810122588</c:v>
                </c:pt>
                <c:pt idx="3624">
                  <c:v>4.8786342429259655</c:v>
                </c:pt>
                <c:pt idx="3625">
                  <c:v>4.862476246878324</c:v>
                </c:pt>
                <c:pt idx="3626">
                  <c:v>4.7464875512884666</c:v>
                </c:pt>
                <c:pt idx="3627">
                  <c:v>4.3009152412915226</c:v>
                </c:pt>
                <c:pt idx="3628">
                  <c:v>5.6302316396836813</c:v>
                </c:pt>
                <c:pt idx="3629">
                  <c:v>4.4496140546665544</c:v>
                </c:pt>
                <c:pt idx="3630">
                  <c:v>4.9279254613112355</c:v>
                </c:pt>
                <c:pt idx="3631">
                  <c:v>5.3824514872057145</c:v>
                </c:pt>
                <c:pt idx="3632">
                  <c:v>5.5079503563388199</c:v>
                </c:pt>
                <c:pt idx="3633">
                  <c:v>5.2959068209013855</c:v>
                </c:pt>
                <c:pt idx="3634">
                  <c:v>6.0806595962731524</c:v>
                </c:pt>
                <c:pt idx="3635">
                  <c:v>6.8257918489951255</c:v>
                </c:pt>
                <c:pt idx="3636">
                  <c:v>5.5307786637000111</c:v>
                </c:pt>
                <c:pt idx="3637">
                  <c:v>4.273966394409114</c:v>
                </c:pt>
                <c:pt idx="3638">
                  <c:v>5.0772128351499859</c:v>
                </c:pt>
                <c:pt idx="3639">
                  <c:v>5.7346525787439306</c:v>
                </c:pt>
                <c:pt idx="3640">
                  <c:v>4.7489683212967462</c:v>
                </c:pt>
                <c:pt idx="3641">
                  <c:v>4.9268839540187299</c:v>
                </c:pt>
                <c:pt idx="3642">
                  <c:v>4.7024654461913036</c:v>
                </c:pt>
                <c:pt idx="3643">
                  <c:v>5.8290767580073855</c:v>
                </c:pt>
                <c:pt idx="3644">
                  <c:v>4.7436620919390133</c:v>
                </c:pt>
                <c:pt idx="3645">
                  <c:v>4.8812665227714573</c:v>
                </c:pt>
                <c:pt idx="3646">
                  <c:v>5.2171930867122462</c:v>
                </c:pt>
                <c:pt idx="3647">
                  <c:v>4.9999976905156984</c:v>
                </c:pt>
                <c:pt idx="3648">
                  <c:v>4.7966552730523082</c:v>
                </c:pt>
                <c:pt idx="3649">
                  <c:v>5.6656005849652376</c:v>
                </c:pt>
                <c:pt idx="3650">
                  <c:v>5.2296667892581858</c:v>
                </c:pt>
                <c:pt idx="3651">
                  <c:v>4.7199781176805828</c:v>
                </c:pt>
                <c:pt idx="3652">
                  <c:v>3.5543248612916249</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279</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708</c:v>
                </c:pt>
                <c:pt idx="3696">
                  <c:v>5.2255600629156485</c:v>
                </c:pt>
                <c:pt idx="3697">
                  <c:v>4.7625050190194251</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261</c:v>
                </c:pt>
                <c:pt idx="3709">
                  <c:v>4.2373139750843984</c:v>
                </c:pt>
                <c:pt idx="3710">
                  <c:v>5.2650243337387765</c:v>
                </c:pt>
                <c:pt idx="3711">
                  <c:v>5.2527346764412357</c:v>
                </c:pt>
                <c:pt idx="3712">
                  <c:v>4.5858097151622434</c:v>
                </c:pt>
                <c:pt idx="3713">
                  <c:v>5.7685517484266695</c:v>
                </c:pt>
                <c:pt idx="3714">
                  <c:v>4.8178817986263045</c:v>
                </c:pt>
                <c:pt idx="3715">
                  <c:v>4.3592342379847775</c:v>
                </c:pt>
                <c:pt idx="3716">
                  <c:v>4.5387464422011723</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892</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364</c:v>
                </c:pt>
                <c:pt idx="3751">
                  <c:v>4.8376909587317085</c:v>
                </c:pt>
                <c:pt idx="3752">
                  <c:v>4.7792667569760434</c:v>
                </c:pt>
                <c:pt idx="3753">
                  <c:v>4.8523109617241795</c:v>
                </c:pt>
                <c:pt idx="3754">
                  <c:v>5.9369167606881792</c:v>
                </c:pt>
                <c:pt idx="3755">
                  <c:v>4.126114153426677</c:v>
                </c:pt>
                <c:pt idx="3756">
                  <c:v>4.5145411660843955</c:v>
                </c:pt>
                <c:pt idx="3757">
                  <c:v>3.7557319669770393</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142</c:v>
                </c:pt>
                <c:pt idx="3767">
                  <c:v>5.1293980960477059</c:v>
                </c:pt>
                <c:pt idx="3768">
                  <c:v>5.1506881810611134</c:v>
                </c:pt>
                <c:pt idx="3769">
                  <c:v>4.8878534036454306</c:v>
                </c:pt>
                <c:pt idx="3770">
                  <c:v>4.6215702178627245</c:v>
                </c:pt>
                <c:pt idx="3771">
                  <c:v>3.9940765405937837</c:v>
                </c:pt>
                <c:pt idx="3772">
                  <c:v>4.6533413061652755</c:v>
                </c:pt>
                <c:pt idx="3773">
                  <c:v>4.9716573996942808</c:v>
                </c:pt>
                <c:pt idx="3774">
                  <c:v>4.2931322707446471</c:v>
                </c:pt>
                <c:pt idx="3775">
                  <c:v>4.3767152731940371</c:v>
                </c:pt>
                <c:pt idx="3776">
                  <c:v>4.8193017817583534</c:v>
                </c:pt>
                <c:pt idx="3777">
                  <c:v>3.8192228741179988</c:v>
                </c:pt>
                <c:pt idx="3778">
                  <c:v>4.1730652395230186</c:v>
                </c:pt>
                <c:pt idx="3779">
                  <c:v>4.471973719453791</c:v>
                </c:pt>
                <c:pt idx="3780">
                  <c:v>4.5490768384832476</c:v>
                </c:pt>
                <c:pt idx="3781">
                  <c:v>5.4216831345080934</c:v>
                </c:pt>
                <c:pt idx="3782">
                  <c:v>5.2082839593207026</c:v>
                </c:pt>
                <c:pt idx="3783">
                  <c:v>4.8146535372014645</c:v>
                </c:pt>
                <c:pt idx="3784">
                  <c:v>5.5624795284203055</c:v>
                </c:pt>
                <c:pt idx="3785">
                  <c:v>4.7119064979116594</c:v>
                </c:pt>
                <c:pt idx="3786">
                  <c:v>3.9438503933159788</c:v>
                </c:pt>
                <c:pt idx="3787">
                  <c:v>4.4679919269962181</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52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645</c:v>
                </c:pt>
                <c:pt idx="3812">
                  <c:v>5.0851160473209047</c:v>
                </c:pt>
                <c:pt idx="3813">
                  <c:v>4.4326273489060304</c:v>
                </c:pt>
                <c:pt idx="3814">
                  <c:v>4.6307818284556275</c:v>
                </c:pt>
                <c:pt idx="3815">
                  <c:v>5.1469336016172855</c:v>
                </c:pt>
                <c:pt idx="3816">
                  <c:v>4.5928222393620945</c:v>
                </c:pt>
                <c:pt idx="3817">
                  <c:v>4.2825871237027684</c:v>
                </c:pt>
                <c:pt idx="3818">
                  <c:v>4.7205477334509141</c:v>
                </c:pt>
                <c:pt idx="3819">
                  <c:v>4.8718612830731107</c:v>
                </c:pt>
                <c:pt idx="3820">
                  <c:v>5.6647709873944665</c:v>
                </c:pt>
                <c:pt idx="3821">
                  <c:v>4.3753479385043734</c:v>
                </c:pt>
                <c:pt idx="3822">
                  <c:v>4.7903814728680896</c:v>
                </c:pt>
                <c:pt idx="3823">
                  <c:v>4.8360520359559764</c:v>
                </c:pt>
                <c:pt idx="3824">
                  <c:v>5.1991290626681774</c:v>
                </c:pt>
                <c:pt idx="3825">
                  <c:v>3.978224208472025</c:v>
                </c:pt>
                <c:pt idx="3826">
                  <c:v>5.0064983198067878</c:v>
                </c:pt>
                <c:pt idx="3827">
                  <c:v>4.0389707047378733</c:v>
                </c:pt>
                <c:pt idx="3828">
                  <c:v>5.0011586208974075</c:v>
                </c:pt>
                <c:pt idx="3829">
                  <c:v>4.1596454252577884</c:v>
                </c:pt>
                <c:pt idx="3830">
                  <c:v>5.4728902724837338</c:v>
                </c:pt>
                <c:pt idx="3831">
                  <c:v>4.6201722572905268</c:v>
                </c:pt>
                <c:pt idx="3832">
                  <c:v>3.7442738163775222</c:v>
                </c:pt>
                <c:pt idx="3833">
                  <c:v>4.9028283678752755</c:v>
                </c:pt>
                <c:pt idx="3834">
                  <c:v>3.8619442397782322</c:v>
                </c:pt>
                <c:pt idx="3835">
                  <c:v>4.7626661426393904</c:v>
                </c:pt>
                <c:pt idx="3836">
                  <c:v>5.8004061415831893</c:v>
                </c:pt>
                <c:pt idx="3837">
                  <c:v>4.1429262859971905</c:v>
                </c:pt>
                <c:pt idx="3838">
                  <c:v>5.4402394914878895</c:v>
                </c:pt>
                <c:pt idx="3839">
                  <c:v>4.4308583258363594</c:v>
                </c:pt>
                <c:pt idx="3840">
                  <c:v>4.6956429020353525</c:v>
                </c:pt>
                <c:pt idx="3841">
                  <c:v>4.1296134949571695</c:v>
                </c:pt>
                <c:pt idx="3842">
                  <c:v>4.4380045527068379</c:v>
                </c:pt>
                <c:pt idx="3843">
                  <c:v>4.6115849401209648</c:v>
                </c:pt>
                <c:pt idx="3844">
                  <c:v>5.3868357736747763</c:v>
                </c:pt>
                <c:pt idx="3845">
                  <c:v>4.948726195774463</c:v>
                </c:pt>
                <c:pt idx="3846">
                  <c:v>4.7439213872009116</c:v>
                </c:pt>
                <c:pt idx="3847">
                  <c:v>4.9460900159142218</c:v>
                </c:pt>
                <c:pt idx="3848">
                  <c:v>4.1409607779743896</c:v>
                </c:pt>
                <c:pt idx="3849">
                  <c:v>4.6590730309958008</c:v>
                </c:pt>
                <c:pt idx="3850">
                  <c:v>5.3981503729230242</c:v>
                </c:pt>
                <c:pt idx="3851">
                  <c:v>4.0711557350752789</c:v>
                </c:pt>
                <c:pt idx="3852">
                  <c:v>5.0334337233126982</c:v>
                </c:pt>
                <c:pt idx="3853">
                  <c:v>4.4366653105354734</c:v>
                </c:pt>
                <c:pt idx="3854">
                  <c:v>5.344127240549442</c:v>
                </c:pt>
                <c:pt idx="3855">
                  <c:v>4.4271139137310085</c:v>
                </c:pt>
                <c:pt idx="3856">
                  <c:v>4.7827406499721334</c:v>
                </c:pt>
                <c:pt idx="3857">
                  <c:v>4.4818491648619503</c:v>
                </c:pt>
                <c:pt idx="3858">
                  <c:v>4.4909081010282614</c:v>
                </c:pt>
                <c:pt idx="3859">
                  <c:v>4.5632140224408095</c:v>
                </c:pt>
                <c:pt idx="3860">
                  <c:v>4.391003604935797</c:v>
                </c:pt>
                <c:pt idx="3861">
                  <c:v>4.1684652780254687</c:v>
                </c:pt>
                <c:pt idx="3862">
                  <c:v>5.0958669397793406</c:v>
                </c:pt>
                <c:pt idx="3863">
                  <c:v>3.997707233069606</c:v>
                </c:pt>
                <c:pt idx="3864">
                  <c:v>5.3027171076969255</c:v>
                </c:pt>
                <c:pt idx="3865">
                  <c:v>3.7872428702096381</c:v>
                </c:pt>
                <c:pt idx="3866">
                  <c:v>3.8422699016765569</c:v>
                </c:pt>
                <c:pt idx="3867">
                  <c:v>3.4022553262152146</c:v>
                </c:pt>
                <c:pt idx="3868">
                  <c:v>4.5613087109976984</c:v>
                </c:pt>
                <c:pt idx="3869">
                  <c:v>4.0177740001540956</c:v>
                </c:pt>
                <c:pt idx="3870">
                  <c:v>3.6687578658242201</c:v>
                </c:pt>
                <c:pt idx="3871">
                  <c:v>5.1771629747559365</c:v>
                </c:pt>
                <c:pt idx="3872">
                  <c:v>5.2103527853443188</c:v>
                </c:pt>
                <c:pt idx="3873">
                  <c:v>3.669222541420385</c:v>
                </c:pt>
                <c:pt idx="3874">
                  <c:v>4.5427187100435384</c:v>
                </c:pt>
                <c:pt idx="3875">
                  <c:v>3.8244600703412868</c:v>
                </c:pt>
                <c:pt idx="3876">
                  <c:v>5.2171175673396384</c:v>
                </c:pt>
                <c:pt idx="3877">
                  <c:v>5.4599009549149704</c:v>
                </c:pt>
                <c:pt idx="3878">
                  <c:v>4.3052527476525499</c:v>
                </c:pt>
                <c:pt idx="3879">
                  <c:v>4.3712240514147824</c:v>
                </c:pt>
                <c:pt idx="3880">
                  <c:v>4.7416085013723714</c:v>
                </c:pt>
                <c:pt idx="3881">
                  <c:v>3.1887526550077898</c:v>
                </c:pt>
                <c:pt idx="3882">
                  <c:v>4.9872000148018971</c:v>
                </c:pt>
                <c:pt idx="3883">
                  <c:v>5.4192314948924576</c:v>
                </c:pt>
                <c:pt idx="3884">
                  <c:v>4.1177203566650746</c:v>
                </c:pt>
                <c:pt idx="3885">
                  <c:v>5.0249353235540655</c:v>
                </c:pt>
                <c:pt idx="3886">
                  <c:v>5.5793702567569845</c:v>
                </c:pt>
                <c:pt idx="3887">
                  <c:v>4.6132110628032272</c:v>
                </c:pt>
                <c:pt idx="3888">
                  <c:v>3.8720914084544047</c:v>
                </c:pt>
                <c:pt idx="3889">
                  <c:v>4.1802077454563804</c:v>
                </c:pt>
                <c:pt idx="3890">
                  <c:v>4.0097698473213024</c:v>
                </c:pt>
                <c:pt idx="3891">
                  <c:v>4.9954845044463942</c:v>
                </c:pt>
                <c:pt idx="3892">
                  <c:v>4.4676131745114684</c:v>
                </c:pt>
                <c:pt idx="3893">
                  <c:v>4.6394554030332724</c:v>
                </c:pt>
                <c:pt idx="3894">
                  <c:v>5.0577627293335734</c:v>
                </c:pt>
                <c:pt idx="3895">
                  <c:v>4.0596008684968945</c:v>
                </c:pt>
                <c:pt idx="3896">
                  <c:v>4.5485873501808278</c:v>
                </c:pt>
                <c:pt idx="3897">
                  <c:v>3.7118680108748219</c:v>
                </c:pt>
                <c:pt idx="3898">
                  <c:v>5.0133194161401304</c:v>
                </c:pt>
                <c:pt idx="3899">
                  <c:v>4.4588555405414345</c:v>
                </c:pt>
                <c:pt idx="3900">
                  <c:v>4.104970032146487</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15</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144</c:v>
                </c:pt>
                <c:pt idx="3927">
                  <c:v>3.6306410642947937</c:v>
                </c:pt>
                <c:pt idx="3928">
                  <c:v>4.3775121818516434</c:v>
                </c:pt>
                <c:pt idx="3929">
                  <c:v>4.5638287735673906</c:v>
                </c:pt>
                <c:pt idx="3930">
                  <c:v>3.9483950466903814</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258</c:v>
                </c:pt>
                <c:pt idx="3954">
                  <c:v>4.293328236797338</c:v>
                </c:pt>
                <c:pt idx="3955">
                  <c:v>4.2153150703409645</c:v>
                </c:pt>
                <c:pt idx="3956">
                  <c:v>4.6077312088772109</c:v>
                </c:pt>
                <c:pt idx="3957">
                  <c:v>5.2923741348307596</c:v>
                </c:pt>
                <c:pt idx="3958">
                  <c:v>5.2205475172751745</c:v>
                </c:pt>
                <c:pt idx="3959">
                  <c:v>4.3460507347613024</c:v>
                </c:pt>
                <c:pt idx="3960">
                  <c:v>3.7049550375079612</c:v>
                </c:pt>
                <c:pt idx="3961">
                  <c:v>4.4586829638541534</c:v>
                </c:pt>
                <c:pt idx="3962">
                  <c:v>3.8157603895667167</c:v>
                </c:pt>
                <c:pt idx="3963">
                  <c:v>3.8796789516338057</c:v>
                </c:pt>
                <c:pt idx="3964">
                  <c:v>4.9036756786255351</c:v>
                </c:pt>
                <c:pt idx="3965">
                  <c:v>4.2463524034144422</c:v>
                </c:pt>
                <c:pt idx="3966">
                  <c:v>4.4792213078799135</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717</c:v>
                </c:pt>
                <c:pt idx="3975">
                  <c:v>5.3070135733234345</c:v>
                </c:pt>
                <c:pt idx="3976">
                  <c:v>4.0510950589519705</c:v>
                </c:pt>
                <c:pt idx="3977">
                  <c:v>3.8405827955189693</c:v>
                </c:pt>
                <c:pt idx="3978">
                  <c:v>3.4201394082539402</c:v>
                </c:pt>
                <c:pt idx="3979">
                  <c:v>4.1752135273141304</c:v>
                </c:pt>
                <c:pt idx="3980">
                  <c:v>4.0371165205083956</c:v>
                </c:pt>
                <c:pt idx="3981">
                  <c:v>4.5404845264323708</c:v>
                </c:pt>
                <c:pt idx="3982">
                  <c:v>4.5140782094068745</c:v>
                </c:pt>
                <c:pt idx="3983">
                  <c:v>5.1148520637848796</c:v>
                </c:pt>
                <c:pt idx="3984">
                  <c:v>3.9433122606126338</c:v>
                </c:pt>
                <c:pt idx="3985">
                  <c:v>3.8994650442844767</c:v>
                </c:pt>
                <c:pt idx="3986">
                  <c:v>4.0215091285364455</c:v>
                </c:pt>
                <c:pt idx="3987">
                  <c:v>4.5478768418389066</c:v>
                </c:pt>
                <c:pt idx="3988">
                  <c:v>3.736320649324218</c:v>
                </c:pt>
                <c:pt idx="3989">
                  <c:v>3.0253113393184239</c:v>
                </c:pt>
                <c:pt idx="3990">
                  <c:v>4.5605894599756445</c:v>
                </c:pt>
                <c:pt idx="3991">
                  <c:v>3.2622805718814809</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048</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5</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357</c:v>
                </c:pt>
                <c:pt idx="4046">
                  <c:v>3.9370108478166252</c:v>
                </c:pt>
                <c:pt idx="4047">
                  <c:v>4.2320672255763494</c:v>
                </c:pt>
                <c:pt idx="4048">
                  <c:v>3.9197460381570877</c:v>
                </c:pt>
                <c:pt idx="4049">
                  <c:v>4.2827366751286382</c:v>
                </c:pt>
                <c:pt idx="4050">
                  <c:v>4.1778559866778844</c:v>
                </c:pt>
                <c:pt idx="4051">
                  <c:v>3.7719015624737056</c:v>
                </c:pt>
                <c:pt idx="4052">
                  <c:v>4.3134938604403077</c:v>
                </c:pt>
                <c:pt idx="4053">
                  <c:v>4.0412843405397467</c:v>
                </c:pt>
                <c:pt idx="4054">
                  <c:v>3.7461017505687146</c:v>
                </c:pt>
                <c:pt idx="4055">
                  <c:v>3.9029283967226207</c:v>
                </c:pt>
                <c:pt idx="4056">
                  <c:v>3.7958024948752174</c:v>
                </c:pt>
                <c:pt idx="4057">
                  <c:v>4.6403174603450346</c:v>
                </c:pt>
                <c:pt idx="4058">
                  <c:v>3.8006833342707367</c:v>
                </c:pt>
                <c:pt idx="4059">
                  <c:v>4.1045174584665798</c:v>
                </c:pt>
                <c:pt idx="4060">
                  <c:v>4.373847056103279</c:v>
                </c:pt>
                <c:pt idx="4061">
                  <c:v>3.7198057087525851</c:v>
                </c:pt>
                <c:pt idx="4062">
                  <c:v>4.3989477808480739</c:v>
                </c:pt>
                <c:pt idx="4063">
                  <c:v>4.4481196415318314</c:v>
                </c:pt>
                <c:pt idx="4064">
                  <c:v>4.1227385284580054</c:v>
                </c:pt>
                <c:pt idx="4065">
                  <c:v>4.36813276281912</c:v>
                </c:pt>
                <c:pt idx="4066">
                  <c:v>3.3645131974911666</c:v>
                </c:pt>
                <c:pt idx="4067">
                  <c:v>4.5063111137467224</c:v>
                </c:pt>
                <c:pt idx="4068">
                  <c:v>4.212796773524083</c:v>
                </c:pt>
                <c:pt idx="4069">
                  <c:v>3.9808190738011597</c:v>
                </c:pt>
                <c:pt idx="4070">
                  <c:v>3.3588452641985889</c:v>
                </c:pt>
                <c:pt idx="4071">
                  <c:v>4.061694391015271</c:v>
                </c:pt>
                <c:pt idx="4072">
                  <c:v>3.5570081971033187</c:v>
                </c:pt>
                <c:pt idx="4073">
                  <c:v>5.2727459660943294</c:v>
                </c:pt>
                <c:pt idx="4074">
                  <c:v>4.5790604063568834</c:v>
                </c:pt>
                <c:pt idx="4075">
                  <c:v>4.5428515988953651</c:v>
                </c:pt>
                <c:pt idx="4076">
                  <c:v>5.0712113133884591</c:v>
                </c:pt>
                <c:pt idx="4077">
                  <c:v>4.1229725035658245</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18</c:v>
                </c:pt>
                <c:pt idx="4086">
                  <c:v>3.9227426921439967</c:v>
                </c:pt>
                <c:pt idx="4087">
                  <c:v>4.2865100150856561</c:v>
                </c:pt>
                <c:pt idx="4088">
                  <c:v>3.8467531068558367</c:v>
                </c:pt>
                <c:pt idx="4089">
                  <c:v>4.0922704168119495</c:v>
                </c:pt>
                <c:pt idx="4090">
                  <c:v>3.8269207489969626</c:v>
                </c:pt>
                <c:pt idx="4091">
                  <c:v>4.3367057351149834</c:v>
                </c:pt>
                <c:pt idx="4092">
                  <c:v>4.5573914473798105</c:v>
                </c:pt>
                <c:pt idx="4093">
                  <c:v>3.9044498401987977</c:v>
                </c:pt>
                <c:pt idx="4094">
                  <c:v>4.8062015150890414</c:v>
                </c:pt>
                <c:pt idx="4095">
                  <c:v>4.5919379671894038</c:v>
                </c:pt>
                <c:pt idx="4096">
                  <c:v>3.8793194114422307</c:v>
                </c:pt>
                <c:pt idx="4097">
                  <c:v>3.8661458430784577</c:v>
                </c:pt>
                <c:pt idx="4098">
                  <c:v>4.1969852707936983</c:v>
                </c:pt>
                <c:pt idx="4099">
                  <c:v>3.7206382952421801</c:v>
                </c:pt>
                <c:pt idx="4100">
                  <c:v>4.0142782831321524</c:v>
                </c:pt>
                <c:pt idx="4101">
                  <c:v>3.997481944811565</c:v>
                </c:pt>
                <c:pt idx="4102">
                  <c:v>3.9639331351484142</c:v>
                </c:pt>
                <c:pt idx="4103">
                  <c:v>4.4714425035019394</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037</c:v>
                </c:pt>
                <c:pt idx="4112">
                  <c:v>4.3537988348203571</c:v>
                </c:pt>
                <c:pt idx="4113">
                  <c:v>4.2115989410389387</c:v>
                </c:pt>
                <c:pt idx="4114">
                  <c:v>3.4871951796020002</c:v>
                </c:pt>
                <c:pt idx="4115">
                  <c:v>4.8466819232257805</c:v>
                </c:pt>
                <c:pt idx="4116">
                  <c:v>4.7873170951515434</c:v>
                </c:pt>
                <c:pt idx="4117">
                  <c:v>4.6574265785065236</c:v>
                </c:pt>
                <c:pt idx="4118">
                  <c:v>3.6936456604467867</c:v>
                </c:pt>
                <c:pt idx="4119">
                  <c:v>4.331108587165156</c:v>
                </c:pt>
                <c:pt idx="4120">
                  <c:v>3.8393955875133701</c:v>
                </c:pt>
                <c:pt idx="4121">
                  <c:v>4.6657157969171932</c:v>
                </c:pt>
                <c:pt idx="4122">
                  <c:v>4.4052505784204605</c:v>
                </c:pt>
                <c:pt idx="4123">
                  <c:v>3.2531090206881181</c:v>
                </c:pt>
                <c:pt idx="4124">
                  <c:v>3.7591831114857874</c:v>
                </c:pt>
                <c:pt idx="4125">
                  <c:v>3.8617913017613916</c:v>
                </c:pt>
                <c:pt idx="4126">
                  <c:v>3.4186534015313228</c:v>
                </c:pt>
                <c:pt idx="4127">
                  <c:v>3.9269403799885767</c:v>
                </c:pt>
                <c:pt idx="4128">
                  <c:v>3.8056104490584577</c:v>
                </c:pt>
                <c:pt idx="4129">
                  <c:v>4.5221692754640204</c:v>
                </c:pt>
                <c:pt idx="4130">
                  <c:v>3.6862947200073823</c:v>
                </c:pt>
                <c:pt idx="4131">
                  <c:v>4.6496427284942534</c:v>
                </c:pt>
                <c:pt idx="4132">
                  <c:v>3.5368589369142218</c:v>
                </c:pt>
                <c:pt idx="4133">
                  <c:v>4.0831806790891942</c:v>
                </c:pt>
                <c:pt idx="4134">
                  <c:v>3.9820335856648787</c:v>
                </c:pt>
                <c:pt idx="4135">
                  <c:v>3.9639269679075997</c:v>
                </c:pt>
                <c:pt idx="4136">
                  <c:v>4.473074056631094</c:v>
                </c:pt>
                <c:pt idx="4137">
                  <c:v>4.1934290302159747</c:v>
                </c:pt>
                <c:pt idx="4138">
                  <c:v>4.0549975637411846</c:v>
                </c:pt>
                <c:pt idx="4139">
                  <c:v>4.4219548197168255</c:v>
                </c:pt>
                <c:pt idx="4140">
                  <c:v>4.1071838515581698</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709</c:v>
                </c:pt>
                <c:pt idx="4150">
                  <c:v>4.1927791057298824</c:v>
                </c:pt>
                <c:pt idx="4151">
                  <c:v>4.0195042165357009</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999</c:v>
                </c:pt>
                <c:pt idx="4163">
                  <c:v>3.2272725384546201</c:v>
                </c:pt>
                <c:pt idx="4164">
                  <c:v>3.9834373625218289</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753</c:v>
                </c:pt>
                <c:pt idx="4191">
                  <c:v>3.9824010890907378</c:v>
                </c:pt>
                <c:pt idx="4192">
                  <c:v>4.1285872876363721</c:v>
                </c:pt>
                <c:pt idx="4193">
                  <c:v>3.9910636273815308</c:v>
                </c:pt>
                <c:pt idx="4194">
                  <c:v>3.9946355148280537</c:v>
                </c:pt>
                <c:pt idx="4195">
                  <c:v>3.8281780581941072</c:v>
                </c:pt>
                <c:pt idx="4196">
                  <c:v>4.1748428726843141</c:v>
                </c:pt>
                <c:pt idx="4197">
                  <c:v>3.4803495903469295</c:v>
                </c:pt>
                <c:pt idx="4198">
                  <c:v>3.9298954357545917</c:v>
                </c:pt>
                <c:pt idx="4199">
                  <c:v>3.9521773144761521</c:v>
                </c:pt>
                <c:pt idx="4200">
                  <c:v>3.9264446765444108</c:v>
                </c:pt>
                <c:pt idx="4201">
                  <c:v>3.5863610581890217</c:v>
                </c:pt>
                <c:pt idx="4202">
                  <c:v>4.660134466431832</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412</c:v>
                </c:pt>
                <c:pt idx="4224">
                  <c:v>4.2943860069919255</c:v>
                </c:pt>
                <c:pt idx="4225">
                  <c:v>3.4602074064486708</c:v>
                </c:pt>
                <c:pt idx="4226">
                  <c:v>3.7274881229046932</c:v>
                </c:pt>
                <c:pt idx="4227">
                  <c:v>4.2672988310385955</c:v>
                </c:pt>
                <c:pt idx="4228">
                  <c:v>3.8940668382383348</c:v>
                </c:pt>
                <c:pt idx="4229">
                  <c:v>4.032010579610386</c:v>
                </c:pt>
                <c:pt idx="4230">
                  <c:v>3.5239104774785615</c:v>
                </c:pt>
                <c:pt idx="4231">
                  <c:v>4.6038785640735478</c:v>
                </c:pt>
                <c:pt idx="4232">
                  <c:v>3.0922931004523702</c:v>
                </c:pt>
                <c:pt idx="4233">
                  <c:v>3.6717277103445451</c:v>
                </c:pt>
                <c:pt idx="4234">
                  <c:v>3.7218471831441384</c:v>
                </c:pt>
                <c:pt idx="4235">
                  <c:v>4.5441149865315253</c:v>
                </c:pt>
                <c:pt idx="4236">
                  <c:v>3.9338590552290569</c:v>
                </c:pt>
                <c:pt idx="4237">
                  <c:v>3.1291590450118032</c:v>
                </c:pt>
                <c:pt idx="4238">
                  <c:v>3.5027142694703457</c:v>
                </c:pt>
                <c:pt idx="4239">
                  <c:v>3.9195664385476539</c:v>
                </c:pt>
                <c:pt idx="4240">
                  <c:v>3.9633249462027416</c:v>
                </c:pt>
                <c:pt idx="4241">
                  <c:v>3.9831107581578049</c:v>
                </c:pt>
                <c:pt idx="4242">
                  <c:v>3.8455795032187767</c:v>
                </c:pt>
                <c:pt idx="4243">
                  <c:v>3.1730547513918208</c:v>
                </c:pt>
                <c:pt idx="4244">
                  <c:v>4.0136835847905132</c:v>
                </c:pt>
                <c:pt idx="4245">
                  <c:v>3.5134754455821318</c:v>
                </c:pt>
                <c:pt idx="4246">
                  <c:v>3.9658983389023081</c:v>
                </c:pt>
                <c:pt idx="4247">
                  <c:v>3.4241135488748995</c:v>
                </c:pt>
                <c:pt idx="4248">
                  <c:v>3.9087073976364577</c:v>
                </c:pt>
                <c:pt idx="4249">
                  <c:v>3.2836670338118199</c:v>
                </c:pt>
                <c:pt idx="4250">
                  <c:v>3.9182978345568578</c:v>
                </c:pt>
                <c:pt idx="4251">
                  <c:v>3.5275380998863652</c:v>
                </c:pt>
                <c:pt idx="4252">
                  <c:v>3.2760342394886126</c:v>
                </c:pt>
                <c:pt idx="4253">
                  <c:v>3.398384377632421</c:v>
                </c:pt>
                <c:pt idx="4254">
                  <c:v>3.7131802560646596</c:v>
                </c:pt>
                <c:pt idx="4255">
                  <c:v>4.2002024509218892</c:v>
                </c:pt>
                <c:pt idx="4256">
                  <c:v>3.7820950803683817</c:v>
                </c:pt>
                <c:pt idx="4257">
                  <c:v>3.4662052368093037</c:v>
                </c:pt>
                <c:pt idx="4258">
                  <c:v>3.7657643355432828</c:v>
                </c:pt>
                <c:pt idx="4259">
                  <c:v>3.7138307334333005</c:v>
                </c:pt>
                <c:pt idx="4260">
                  <c:v>3.6247570475806929</c:v>
                </c:pt>
                <c:pt idx="4261">
                  <c:v>3.4092105286608989</c:v>
                </c:pt>
                <c:pt idx="4262">
                  <c:v>3.7242838371851352</c:v>
                </c:pt>
                <c:pt idx="4263">
                  <c:v>3.8570215986624059</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88</c:v>
                </c:pt>
                <c:pt idx="4274">
                  <c:v>3.1180376860273378</c:v>
                </c:pt>
                <c:pt idx="4275">
                  <c:v>3.2566357090901934</c:v>
                </c:pt>
                <c:pt idx="4276">
                  <c:v>3.7176284143326637</c:v>
                </c:pt>
                <c:pt idx="4277">
                  <c:v>3.0309174038145987</c:v>
                </c:pt>
                <c:pt idx="4278">
                  <c:v>3.2295202392379609</c:v>
                </c:pt>
                <c:pt idx="4279">
                  <c:v>3.6208925775249812</c:v>
                </c:pt>
                <c:pt idx="4280">
                  <c:v>3.4412903911214858</c:v>
                </c:pt>
                <c:pt idx="4281">
                  <c:v>2.8370825441527021</c:v>
                </c:pt>
                <c:pt idx="4282">
                  <c:v>3.7214237536485002</c:v>
                </c:pt>
                <c:pt idx="4283">
                  <c:v>4.3165550858676074</c:v>
                </c:pt>
                <c:pt idx="4284">
                  <c:v>3.8401674829114611</c:v>
                </c:pt>
                <c:pt idx="4285">
                  <c:v>3.5475749669451471</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1929</c:v>
                </c:pt>
                <c:pt idx="4294">
                  <c:v>4.3659136574056241</c:v>
                </c:pt>
                <c:pt idx="4295">
                  <c:v>3.8221869855716597</c:v>
                </c:pt>
                <c:pt idx="4296">
                  <c:v>3.3521808506778132</c:v>
                </c:pt>
                <c:pt idx="4297">
                  <c:v>3.042332230721589</c:v>
                </c:pt>
                <c:pt idx="4298">
                  <c:v>3.4818382190712867</c:v>
                </c:pt>
                <c:pt idx="4299">
                  <c:v>3.9994251055859587</c:v>
                </c:pt>
                <c:pt idx="4300">
                  <c:v>3.4885890610413655</c:v>
                </c:pt>
                <c:pt idx="4301">
                  <c:v>4.1379156073060113</c:v>
                </c:pt>
                <c:pt idx="4302">
                  <c:v>3.7549119530635742</c:v>
                </c:pt>
                <c:pt idx="4303">
                  <c:v>3.6456644499168713</c:v>
                </c:pt>
                <c:pt idx="4304">
                  <c:v>4.8456055222423515</c:v>
                </c:pt>
                <c:pt idx="4305">
                  <c:v>3.8845820376004019</c:v>
                </c:pt>
                <c:pt idx="4306">
                  <c:v>4.1290773994080858</c:v>
                </c:pt>
                <c:pt idx="4307">
                  <c:v>3.8310682794936572</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46</c:v>
                </c:pt>
                <c:pt idx="4319">
                  <c:v>3.5114523268254167</c:v>
                </c:pt>
                <c:pt idx="4320">
                  <c:v>4.17049062636546</c:v>
                </c:pt>
                <c:pt idx="4321">
                  <c:v>4.1606426842342934</c:v>
                </c:pt>
                <c:pt idx="4322">
                  <c:v>4.1310899760092745</c:v>
                </c:pt>
                <c:pt idx="4323">
                  <c:v>4.3030940500853907</c:v>
                </c:pt>
                <c:pt idx="4324">
                  <c:v>3.5448682443947677</c:v>
                </c:pt>
                <c:pt idx="4325">
                  <c:v>3.2383772704679465</c:v>
                </c:pt>
                <c:pt idx="4326">
                  <c:v>3.4464409987033777</c:v>
                </c:pt>
                <c:pt idx="4327">
                  <c:v>3.8758505132648651</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738</c:v>
                </c:pt>
                <c:pt idx="4336">
                  <c:v>3.6540493797532343</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857</c:v>
                </c:pt>
                <c:pt idx="4351">
                  <c:v>3.9675618356749491</c:v>
                </c:pt>
                <c:pt idx="4352">
                  <c:v>3.4670224804849084</c:v>
                </c:pt>
                <c:pt idx="4353">
                  <c:v>2.9904471436552615</c:v>
                </c:pt>
                <c:pt idx="4354">
                  <c:v>3.8638259330226377</c:v>
                </c:pt>
                <c:pt idx="4355">
                  <c:v>3.2077403568395448</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13</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551</c:v>
                </c:pt>
                <c:pt idx="4375">
                  <c:v>4.7005739898466894</c:v>
                </c:pt>
                <c:pt idx="4376">
                  <c:v>3.7081262288014867</c:v>
                </c:pt>
                <c:pt idx="4377">
                  <c:v>3.3007203872438677</c:v>
                </c:pt>
                <c:pt idx="4378">
                  <c:v>3.4229243411250052</c:v>
                </c:pt>
                <c:pt idx="4379">
                  <c:v>4.0674309400884754</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0993</c:v>
                </c:pt>
                <c:pt idx="4388">
                  <c:v>3.1881888926748649</c:v>
                </c:pt>
                <c:pt idx="4389">
                  <c:v>3.0310204248247343</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024</c:v>
                </c:pt>
                <c:pt idx="4400">
                  <c:v>3.9148999175752577</c:v>
                </c:pt>
                <c:pt idx="4401">
                  <c:v>3.4410024792773957</c:v>
                </c:pt>
                <c:pt idx="4402">
                  <c:v>4.1275178886491091</c:v>
                </c:pt>
                <c:pt idx="4403">
                  <c:v>3.5628754482084344</c:v>
                </c:pt>
                <c:pt idx="4404">
                  <c:v>3.2606222940078422</c:v>
                </c:pt>
                <c:pt idx="4405">
                  <c:v>2.3771121653399576</c:v>
                </c:pt>
                <c:pt idx="4406">
                  <c:v>3.2892449401558732</c:v>
                </c:pt>
                <c:pt idx="4407">
                  <c:v>2.9962817544146465</c:v>
                </c:pt>
                <c:pt idx="4408">
                  <c:v>3.0207465355082177</c:v>
                </c:pt>
                <c:pt idx="4409">
                  <c:v>4.0081628829343741</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149</c:v>
                </c:pt>
                <c:pt idx="4426">
                  <c:v>3.4525593817523488</c:v>
                </c:pt>
                <c:pt idx="4427">
                  <c:v>3.2363578273669802</c:v>
                </c:pt>
                <c:pt idx="4428">
                  <c:v>3.8112564494886332</c:v>
                </c:pt>
                <c:pt idx="4429">
                  <c:v>3.3041374825350212</c:v>
                </c:pt>
                <c:pt idx="4430">
                  <c:v>4.0086593402405404</c:v>
                </c:pt>
                <c:pt idx="4431">
                  <c:v>2.9806786869789139</c:v>
                </c:pt>
                <c:pt idx="4432">
                  <c:v>3.5459815527851832</c:v>
                </c:pt>
                <c:pt idx="4433">
                  <c:v>3.2906123779849312</c:v>
                </c:pt>
                <c:pt idx="4434">
                  <c:v>3.2227601499060352</c:v>
                </c:pt>
                <c:pt idx="4435">
                  <c:v>3.8578865273732577</c:v>
                </c:pt>
                <c:pt idx="4436">
                  <c:v>3.0445335547389671</c:v>
                </c:pt>
                <c:pt idx="4437">
                  <c:v>3.7351788584686902</c:v>
                </c:pt>
                <c:pt idx="4438">
                  <c:v>3.2330846196864842</c:v>
                </c:pt>
                <c:pt idx="4439">
                  <c:v>3.7540752531990549</c:v>
                </c:pt>
                <c:pt idx="4440">
                  <c:v>3.2931665655196842</c:v>
                </c:pt>
                <c:pt idx="4441">
                  <c:v>3.7354449260302367</c:v>
                </c:pt>
                <c:pt idx="4442">
                  <c:v>2.747867933387508</c:v>
                </c:pt>
                <c:pt idx="4443">
                  <c:v>3.6062651934096324</c:v>
                </c:pt>
                <c:pt idx="4444">
                  <c:v>3.908723462742925</c:v>
                </c:pt>
                <c:pt idx="4445">
                  <c:v>3.2203742661433536</c:v>
                </c:pt>
                <c:pt idx="4446">
                  <c:v>3.3119905863890704</c:v>
                </c:pt>
                <c:pt idx="4447">
                  <c:v>3.9710973066792228</c:v>
                </c:pt>
                <c:pt idx="4448">
                  <c:v>3.2517226434126942</c:v>
                </c:pt>
                <c:pt idx="4449">
                  <c:v>4.7289559673462627</c:v>
                </c:pt>
                <c:pt idx="4450">
                  <c:v>3.042972713332293</c:v>
                </c:pt>
                <c:pt idx="4451">
                  <c:v>3.2693911782665608</c:v>
                </c:pt>
                <c:pt idx="4452">
                  <c:v>4.4305667009724123</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523</c:v>
                </c:pt>
                <c:pt idx="4461">
                  <c:v>3.1523409383201777</c:v>
                </c:pt>
                <c:pt idx="4462">
                  <c:v>3.4345380885181376</c:v>
                </c:pt>
                <c:pt idx="4463">
                  <c:v>4.1318859682728775</c:v>
                </c:pt>
                <c:pt idx="4464">
                  <c:v>3.3537650780493031</c:v>
                </c:pt>
                <c:pt idx="4465">
                  <c:v>3.2937776209015404</c:v>
                </c:pt>
                <c:pt idx="4466">
                  <c:v>2.7450961773403564</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426</c:v>
                </c:pt>
                <c:pt idx="4476">
                  <c:v>3.2440933231120042</c:v>
                </c:pt>
                <c:pt idx="4477">
                  <c:v>3.3663721909057167</c:v>
                </c:pt>
                <c:pt idx="4478">
                  <c:v>2.7456320091543231</c:v>
                </c:pt>
                <c:pt idx="4479">
                  <c:v>2.9041447405176455</c:v>
                </c:pt>
                <c:pt idx="4480">
                  <c:v>3.6193810173756202</c:v>
                </c:pt>
                <c:pt idx="4481">
                  <c:v>3.6856761486195202</c:v>
                </c:pt>
                <c:pt idx="4482">
                  <c:v>3.3573999487988582</c:v>
                </c:pt>
                <c:pt idx="4483">
                  <c:v>3.4219720801610025</c:v>
                </c:pt>
                <c:pt idx="4484">
                  <c:v>2.7745828454909938</c:v>
                </c:pt>
                <c:pt idx="4485">
                  <c:v>3.6089728913610832</c:v>
                </c:pt>
                <c:pt idx="4486">
                  <c:v>3.1994581068686347</c:v>
                </c:pt>
                <c:pt idx="4487">
                  <c:v>3.3644493654732179</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371</c:v>
                </c:pt>
                <c:pt idx="4501">
                  <c:v>3.1889195596342192</c:v>
                </c:pt>
                <c:pt idx="4502">
                  <c:v>3.5545121469705081</c:v>
                </c:pt>
                <c:pt idx="4503">
                  <c:v>2.9873213487148589</c:v>
                </c:pt>
                <c:pt idx="4504">
                  <c:v>3.3706312743078799</c:v>
                </c:pt>
                <c:pt idx="4505">
                  <c:v>3.0601860050476621</c:v>
                </c:pt>
                <c:pt idx="4506">
                  <c:v>2.8976047176484614</c:v>
                </c:pt>
                <c:pt idx="4507">
                  <c:v>3.7891181788834611</c:v>
                </c:pt>
                <c:pt idx="4508">
                  <c:v>4.0525880998806905</c:v>
                </c:pt>
                <c:pt idx="4509">
                  <c:v>2.4844377702914922</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88</c:v>
                </c:pt>
                <c:pt idx="4525">
                  <c:v>3.3978809927433198</c:v>
                </c:pt>
                <c:pt idx="4526">
                  <c:v>2.6980823358527077</c:v>
                </c:pt>
                <c:pt idx="4527">
                  <c:v>3.6854009000792747</c:v>
                </c:pt>
                <c:pt idx="4528">
                  <c:v>3.8145944266796037</c:v>
                </c:pt>
                <c:pt idx="4529">
                  <c:v>3.3445117444355894</c:v>
                </c:pt>
                <c:pt idx="4530">
                  <c:v>3.7629393416498282</c:v>
                </c:pt>
                <c:pt idx="4531">
                  <c:v>3.1317618018275653</c:v>
                </c:pt>
                <c:pt idx="4532">
                  <c:v>2.7763710738411542</c:v>
                </c:pt>
                <c:pt idx="4533">
                  <c:v>3.3621697848645229</c:v>
                </c:pt>
                <c:pt idx="4534">
                  <c:v>3.013749958335231</c:v>
                </c:pt>
                <c:pt idx="4535">
                  <c:v>3.1708833940463972</c:v>
                </c:pt>
                <c:pt idx="4536">
                  <c:v>3.4489713363810401</c:v>
                </c:pt>
                <c:pt idx="4537">
                  <c:v>3.7779395169506276</c:v>
                </c:pt>
                <c:pt idx="4538">
                  <c:v>4.1539987330684776</c:v>
                </c:pt>
                <c:pt idx="4539">
                  <c:v>2.9409838696665491</c:v>
                </c:pt>
                <c:pt idx="4540">
                  <c:v>3.1074458799420976</c:v>
                </c:pt>
                <c:pt idx="4541">
                  <c:v>2.9527423530105139</c:v>
                </c:pt>
                <c:pt idx="4542">
                  <c:v>3.1991509354458927</c:v>
                </c:pt>
                <c:pt idx="4543">
                  <c:v>3.6975410611535682</c:v>
                </c:pt>
                <c:pt idx="4544">
                  <c:v>2.8220997264812948</c:v>
                </c:pt>
                <c:pt idx="4545">
                  <c:v>3.4407739686767802</c:v>
                </c:pt>
                <c:pt idx="4546">
                  <c:v>3.3882758115760971</c:v>
                </c:pt>
                <c:pt idx="4547">
                  <c:v>3.5179817671386848</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84</c:v>
                </c:pt>
                <c:pt idx="4559">
                  <c:v>2.8809117538157651</c:v>
                </c:pt>
                <c:pt idx="4560">
                  <c:v>2.96843832806971</c:v>
                </c:pt>
                <c:pt idx="4561">
                  <c:v>3.4313164114639947</c:v>
                </c:pt>
                <c:pt idx="4562">
                  <c:v>3.1254097639963212</c:v>
                </c:pt>
                <c:pt idx="4563">
                  <c:v>2.9551965252661847</c:v>
                </c:pt>
                <c:pt idx="4564">
                  <c:v>3.0714502296101767</c:v>
                </c:pt>
                <c:pt idx="4565">
                  <c:v>3.2043220279316738</c:v>
                </c:pt>
                <c:pt idx="4566">
                  <c:v>3.1394773462007586</c:v>
                </c:pt>
                <c:pt idx="4567">
                  <c:v>3.6638877091870645</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303</c:v>
                </c:pt>
                <c:pt idx="4582">
                  <c:v>2.8156898329565423</c:v>
                </c:pt>
                <c:pt idx="4583">
                  <c:v>3.5834911585667286</c:v>
                </c:pt>
                <c:pt idx="4584">
                  <c:v>3.2999561810079152</c:v>
                </c:pt>
                <c:pt idx="4585">
                  <c:v>3.2610348907744804</c:v>
                </c:pt>
                <c:pt idx="4586">
                  <c:v>3.3844515090549536</c:v>
                </c:pt>
                <c:pt idx="4587">
                  <c:v>2.7151767841129679</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816</c:v>
                </c:pt>
                <c:pt idx="4598">
                  <c:v>2.8379413786418435</c:v>
                </c:pt>
                <c:pt idx="4599">
                  <c:v>3.9144118768050213</c:v>
                </c:pt>
                <c:pt idx="4600">
                  <c:v>3.8324201111861944</c:v>
                </c:pt>
                <c:pt idx="4601">
                  <c:v>3.2745415859192404</c:v>
                </c:pt>
                <c:pt idx="4602">
                  <c:v>3.3666591792192371</c:v>
                </c:pt>
                <c:pt idx="4603">
                  <c:v>3.020091558176488</c:v>
                </c:pt>
                <c:pt idx="4604">
                  <c:v>3.019248466679489</c:v>
                </c:pt>
                <c:pt idx="4605">
                  <c:v>3.1932629003650668</c:v>
                </c:pt>
                <c:pt idx="4606">
                  <c:v>2.9351769916421397</c:v>
                </c:pt>
                <c:pt idx="4607">
                  <c:v>2.9972741126843085</c:v>
                </c:pt>
                <c:pt idx="4608">
                  <c:v>2.5532985749598978</c:v>
                </c:pt>
                <c:pt idx="4609">
                  <c:v>2.9109494101031812</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296</c:v>
                </c:pt>
                <c:pt idx="4629">
                  <c:v>3.7610910866100906</c:v>
                </c:pt>
                <c:pt idx="4630">
                  <c:v>2.7727920555960552</c:v>
                </c:pt>
                <c:pt idx="4631">
                  <c:v>3.5830901707424978</c:v>
                </c:pt>
                <c:pt idx="4632">
                  <c:v>3.3183545159051797</c:v>
                </c:pt>
                <c:pt idx="4633">
                  <c:v>2.7263147862971127</c:v>
                </c:pt>
                <c:pt idx="4634">
                  <c:v>3.9412835438014211</c:v>
                </c:pt>
                <c:pt idx="4635">
                  <c:v>2.9613059232990167</c:v>
                </c:pt>
                <c:pt idx="4636">
                  <c:v>3.3815443750315142</c:v>
                </c:pt>
                <c:pt idx="4637">
                  <c:v>3.1890907721626709</c:v>
                </c:pt>
                <c:pt idx="4638">
                  <c:v>3.2847765294792359</c:v>
                </c:pt>
                <c:pt idx="4639">
                  <c:v>3.3127738411095788</c:v>
                </c:pt>
                <c:pt idx="4640">
                  <c:v>2.828302944543994</c:v>
                </c:pt>
                <c:pt idx="4641">
                  <c:v>2.7135654779074012</c:v>
                </c:pt>
                <c:pt idx="4642">
                  <c:v>3.9719002089614492</c:v>
                </c:pt>
                <c:pt idx="4643">
                  <c:v>2.8873043291373452</c:v>
                </c:pt>
                <c:pt idx="4644">
                  <c:v>3.1669107480347578</c:v>
                </c:pt>
                <c:pt idx="4645">
                  <c:v>2.4431340414945981</c:v>
                </c:pt>
                <c:pt idx="4646">
                  <c:v>2.7356660261233268</c:v>
                </c:pt>
                <c:pt idx="4647">
                  <c:v>3.3485858630435121</c:v>
                </c:pt>
                <c:pt idx="4648">
                  <c:v>3.2144157491569811</c:v>
                </c:pt>
                <c:pt idx="4649">
                  <c:v>2.9126094880900757</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84</c:v>
                </c:pt>
                <c:pt idx="4674">
                  <c:v>2.9059509067644669</c:v>
                </c:pt>
                <c:pt idx="4675">
                  <c:v>3.0115011688660442</c:v>
                </c:pt>
                <c:pt idx="4676">
                  <c:v>2.6493470286898204</c:v>
                </c:pt>
                <c:pt idx="4677">
                  <c:v>3.1738367684530919</c:v>
                </c:pt>
                <c:pt idx="4678">
                  <c:v>3.3899391783870412</c:v>
                </c:pt>
                <c:pt idx="4679">
                  <c:v>3.4820040766826472</c:v>
                </c:pt>
                <c:pt idx="4680">
                  <c:v>2.7889145248584652</c:v>
                </c:pt>
                <c:pt idx="4681">
                  <c:v>3.2674123270253252</c:v>
                </c:pt>
                <c:pt idx="4682">
                  <c:v>3.6401231720260721</c:v>
                </c:pt>
                <c:pt idx="4683">
                  <c:v>2.8270453768547967</c:v>
                </c:pt>
                <c:pt idx="4684">
                  <c:v>3.781827982396341</c:v>
                </c:pt>
                <c:pt idx="4685">
                  <c:v>3.3108309822976478</c:v>
                </c:pt>
                <c:pt idx="4686">
                  <c:v>2.7557688393947752</c:v>
                </c:pt>
                <c:pt idx="4687">
                  <c:v>2.7040700944223355</c:v>
                </c:pt>
                <c:pt idx="4688">
                  <c:v>3.5364997461722449</c:v>
                </c:pt>
                <c:pt idx="4689">
                  <c:v>2.9775821687386372</c:v>
                </c:pt>
                <c:pt idx="4690">
                  <c:v>3.2392174253760548</c:v>
                </c:pt>
                <c:pt idx="4691">
                  <c:v>3.0731544117552287</c:v>
                </c:pt>
                <c:pt idx="4692">
                  <c:v>2.9327757934718672</c:v>
                </c:pt>
                <c:pt idx="4693">
                  <c:v>2.5345552865359049</c:v>
                </c:pt>
                <c:pt idx="4694">
                  <c:v>2.8543003381622332</c:v>
                </c:pt>
                <c:pt idx="4695">
                  <c:v>3.0161666194981231</c:v>
                </c:pt>
                <c:pt idx="4696">
                  <c:v>3.0047371085008492</c:v>
                </c:pt>
                <c:pt idx="4697">
                  <c:v>3.3336415130245527</c:v>
                </c:pt>
                <c:pt idx="4698">
                  <c:v>2.9620531278646767</c:v>
                </c:pt>
                <c:pt idx="4699">
                  <c:v>3.6628491501287135</c:v>
                </c:pt>
                <c:pt idx="4700">
                  <c:v>3.2371770575450181</c:v>
                </c:pt>
                <c:pt idx="4701">
                  <c:v>3.2549927753421479</c:v>
                </c:pt>
                <c:pt idx="4702">
                  <c:v>3.0396397636643182</c:v>
                </c:pt>
                <c:pt idx="4703">
                  <c:v>3.3931389680227242</c:v>
                </c:pt>
                <c:pt idx="4704">
                  <c:v>2.9327659245035589</c:v>
                </c:pt>
                <c:pt idx="4705">
                  <c:v>2.6588021902862367</c:v>
                </c:pt>
                <c:pt idx="4706">
                  <c:v>3.0231117763701407</c:v>
                </c:pt>
                <c:pt idx="4707">
                  <c:v>3.3493883890977347</c:v>
                </c:pt>
                <c:pt idx="4708">
                  <c:v>3.4236846243079881</c:v>
                </c:pt>
                <c:pt idx="4709">
                  <c:v>2.5907933427331402</c:v>
                </c:pt>
                <c:pt idx="4710">
                  <c:v>2.4240678473943755</c:v>
                </c:pt>
                <c:pt idx="4711">
                  <c:v>3.2187942270319998</c:v>
                </c:pt>
                <c:pt idx="4712">
                  <c:v>3.0243617236524112</c:v>
                </c:pt>
                <c:pt idx="4713">
                  <c:v>3.3706334886209541</c:v>
                </c:pt>
                <c:pt idx="4714">
                  <c:v>3.1130608496114802</c:v>
                </c:pt>
                <c:pt idx="4715">
                  <c:v>3.1786493394868383</c:v>
                </c:pt>
                <c:pt idx="4716">
                  <c:v>3.2897741476640157</c:v>
                </c:pt>
                <c:pt idx="4717">
                  <c:v>3.3615881563836969</c:v>
                </c:pt>
                <c:pt idx="4718">
                  <c:v>2.725313114674814</c:v>
                </c:pt>
                <c:pt idx="4719">
                  <c:v>3.0590034408687377</c:v>
                </c:pt>
                <c:pt idx="4720">
                  <c:v>3.0018354425195666</c:v>
                </c:pt>
                <c:pt idx="4721">
                  <c:v>3.3043570763102172</c:v>
                </c:pt>
                <c:pt idx="4722">
                  <c:v>4.0529788301231475</c:v>
                </c:pt>
                <c:pt idx="4723">
                  <c:v>2.9840077400623843</c:v>
                </c:pt>
                <c:pt idx="4724">
                  <c:v>3.3165483961767275</c:v>
                </c:pt>
                <c:pt idx="4725">
                  <c:v>2.9851214106871442</c:v>
                </c:pt>
                <c:pt idx="4726">
                  <c:v>3.1458589813790367</c:v>
                </c:pt>
                <c:pt idx="4727">
                  <c:v>2.8916789641664367</c:v>
                </c:pt>
                <c:pt idx="4728">
                  <c:v>3.2353021272752924</c:v>
                </c:pt>
                <c:pt idx="4729">
                  <c:v>3.552062853889038</c:v>
                </c:pt>
                <c:pt idx="4730">
                  <c:v>3.0533118928850111</c:v>
                </c:pt>
                <c:pt idx="4731">
                  <c:v>2.9310102735164678</c:v>
                </c:pt>
                <c:pt idx="4732">
                  <c:v>2.8770282313421087</c:v>
                </c:pt>
                <c:pt idx="4733">
                  <c:v>2.9543235611003689</c:v>
                </c:pt>
                <c:pt idx="4734">
                  <c:v>3.21894877936941</c:v>
                </c:pt>
                <c:pt idx="4735">
                  <c:v>3.0469525839561937</c:v>
                </c:pt>
                <c:pt idx="4736">
                  <c:v>3.0324995884153871</c:v>
                </c:pt>
                <c:pt idx="4737">
                  <c:v>2.9922709674819306</c:v>
                </c:pt>
                <c:pt idx="4738">
                  <c:v>3.2639016072093621</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505</c:v>
                </c:pt>
                <c:pt idx="4753">
                  <c:v>3.3698955781742921</c:v>
                </c:pt>
                <c:pt idx="4754">
                  <c:v>3.2547459058560677</c:v>
                </c:pt>
                <c:pt idx="4755">
                  <c:v>2.5517073372355288</c:v>
                </c:pt>
                <c:pt idx="4756">
                  <c:v>2.4910946918340997</c:v>
                </c:pt>
                <c:pt idx="4757">
                  <c:v>2.6765153914645774</c:v>
                </c:pt>
                <c:pt idx="4758">
                  <c:v>3.2766481186024734</c:v>
                </c:pt>
                <c:pt idx="4759">
                  <c:v>3.1121176683363863</c:v>
                </c:pt>
                <c:pt idx="4760">
                  <c:v>3.0296746063161981</c:v>
                </c:pt>
                <c:pt idx="4761">
                  <c:v>2.8684699192561127</c:v>
                </c:pt>
                <c:pt idx="4762">
                  <c:v>3.3971921018634657</c:v>
                </c:pt>
                <c:pt idx="4763">
                  <c:v>3.4329903994431934</c:v>
                </c:pt>
                <c:pt idx="4764">
                  <c:v>3.2255811071551252</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216</c:v>
                </c:pt>
                <c:pt idx="4775">
                  <c:v>2.8153589951085962</c:v>
                </c:pt>
                <c:pt idx="4776">
                  <c:v>3.336923729603936</c:v>
                </c:pt>
                <c:pt idx="4777">
                  <c:v>3.2697687850093011</c:v>
                </c:pt>
                <c:pt idx="4778">
                  <c:v>3.6764994107345967</c:v>
                </c:pt>
                <c:pt idx="4779">
                  <c:v>3.0863290992208747</c:v>
                </c:pt>
                <c:pt idx="4780">
                  <c:v>2.7648475700775612</c:v>
                </c:pt>
                <c:pt idx="4781">
                  <c:v>2.838255804622714</c:v>
                </c:pt>
                <c:pt idx="4782">
                  <c:v>2.7548707616127226</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419</c:v>
                </c:pt>
                <c:pt idx="4796">
                  <c:v>3.3487400485909871</c:v>
                </c:pt>
                <c:pt idx="4797">
                  <c:v>2.5842003489776704</c:v>
                </c:pt>
                <c:pt idx="4798">
                  <c:v>2.9352003617007627</c:v>
                </c:pt>
                <c:pt idx="4799">
                  <c:v>2.7025149319104886</c:v>
                </c:pt>
                <c:pt idx="4800">
                  <c:v>3.65564308233991</c:v>
                </c:pt>
                <c:pt idx="4801">
                  <c:v>2.757192578630955</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0964</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507</c:v>
                </c:pt>
                <c:pt idx="4837">
                  <c:v>2.627167386633281</c:v>
                </c:pt>
                <c:pt idx="4838">
                  <c:v>3.2883096011060595</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574</c:v>
                </c:pt>
                <c:pt idx="4855">
                  <c:v>3.0497755027541045</c:v>
                </c:pt>
                <c:pt idx="4856">
                  <c:v>3.0961710372284017</c:v>
                </c:pt>
                <c:pt idx="4857">
                  <c:v>3.0496242857605012</c:v>
                </c:pt>
                <c:pt idx="4858">
                  <c:v>3.0829803017178872</c:v>
                </c:pt>
                <c:pt idx="4859">
                  <c:v>2.8218207309850247</c:v>
                </c:pt>
                <c:pt idx="4860">
                  <c:v>3.1490060474380392</c:v>
                </c:pt>
                <c:pt idx="4861">
                  <c:v>3.2948703411853812</c:v>
                </c:pt>
                <c:pt idx="4862">
                  <c:v>2.6668962851103792</c:v>
                </c:pt>
                <c:pt idx="4863">
                  <c:v>2.90394455717612</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222</c:v>
                </c:pt>
                <c:pt idx="4875">
                  <c:v>2.9074638312846237</c:v>
                </c:pt>
                <c:pt idx="4876">
                  <c:v>3.0366665896858369</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397</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502</c:v>
                </c:pt>
                <c:pt idx="4901">
                  <c:v>2.8271402712421412</c:v>
                </c:pt>
                <c:pt idx="4902">
                  <c:v>2.6124078619532369</c:v>
                </c:pt>
                <c:pt idx="4903">
                  <c:v>2.329351958151376</c:v>
                </c:pt>
                <c:pt idx="4904">
                  <c:v>2.8807425608329602</c:v>
                </c:pt>
                <c:pt idx="4905">
                  <c:v>2.6114636877577997</c:v>
                </c:pt>
                <c:pt idx="4906">
                  <c:v>2.7078788739089017</c:v>
                </c:pt>
                <c:pt idx="4907">
                  <c:v>2.4843218079936289</c:v>
                </c:pt>
                <c:pt idx="4908">
                  <c:v>3.165122776892014</c:v>
                </c:pt>
                <c:pt idx="4909">
                  <c:v>3.3081884236258507</c:v>
                </c:pt>
                <c:pt idx="4910">
                  <c:v>2.9643552238095303</c:v>
                </c:pt>
                <c:pt idx="4911">
                  <c:v>3.2389990358607581</c:v>
                </c:pt>
                <c:pt idx="4912">
                  <c:v>2.7440779442362619</c:v>
                </c:pt>
                <c:pt idx="4913">
                  <c:v>3.4433978572254107</c:v>
                </c:pt>
                <c:pt idx="4914">
                  <c:v>2.6230530154750857</c:v>
                </c:pt>
                <c:pt idx="4915">
                  <c:v>2.8171589993068609</c:v>
                </c:pt>
                <c:pt idx="4916">
                  <c:v>2.5744712640441283</c:v>
                </c:pt>
                <c:pt idx="4917">
                  <c:v>2.6556553293271503</c:v>
                </c:pt>
                <c:pt idx="4918">
                  <c:v>2.379651163709096</c:v>
                </c:pt>
                <c:pt idx="4919">
                  <c:v>2.7387684301181263</c:v>
                </c:pt>
                <c:pt idx="4920">
                  <c:v>2.9354476709726729</c:v>
                </c:pt>
                <c:pt idx="4921">
                  <c:v>2.4260770298026597</c:v>
                </c:pt>
                <c:pt idx="4922">
                  <c:v>2.6211245580058868</c:v>
                </c:pt>
                <c:pt idx="4923">
                  <c:v>2.9533689756014776</c:v>
                </c:pt>
                <c:pt idx="4924">
                  <c:v>2.576700069801797</c:v>
                </c:pt>
                <c:pt idx="4925">
                  <c:v>2.5679842025374882</c:v>
                </c:pt>
                <c:pt idx="4926">
                  <c:v>3.3440577071484952</c:v>
                </c:pt>
                <c:pt idx="4927">
                  <c:v>2.5319768809762029</c:v>
                </c:pt>
                <c:pt idx="4928">
                  <c:v>2.8806047782500186</c:v>
                </c:pt>
                <c:pt idx="4929">
                  <c:v>3.3370532947588356</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859</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5047</c:v>
                </c:pt>
                <c:pt idx="4957">
                  <c:v>2.9009687174392207</c:v>
                </c:pt>
                <c:pt idx="4958">
                  <c:v>2.4600661794916197</c:v>
                </c:pt>
                <c:pt idx="4959">
                  <c:v>2.9754873403920219</c:v>
                </c:pt>
                <c:pt idx="4960">
                  <c:v>2.5816162013391781</c:v>
                </c:pt>
                <c:pt idx="4961">
                  <c:v>2.8141823848385177</c:v>
                </c:pt>
                <c:pt idx="4962">
                  <c:v>2.3681200346021551</c:v>
                </c:pt>
                <c:pt idx="4963">
                  <c:v>2.604771246212052</c:v>
                </c:pt>
                <c:pt idx="4964">
                  <c:v>2.7411609272659612</c:v>
                </c:pt>
                <c:pt idx="4965">
                  <c:v>2.4852245347319992</c:v>
                </c:pt>
                <c:pt idx="4966">
                  <c:v>2.8366403323357998</c:v>
                </c:pt>
                <c:pt idx="4967">
                  <c:v>2.9726060768107168</c:v>
                </c:pt>
                <c:pt idx="4968">
                  <c:v>2.7021422902875392</c:v>
                </c:pt>
                <c:pt idx="4969">
                  <c:v>2.7034772327604966</c:v>
                </c:pt>
                <c:pt idx="4970">
                  <c:v>3.0143200522625699</c:v>
                </c:pt>
                <c:pt idx="4971">
                  <c:v>2.5194514375014787</c:v>
                </c:pt>
                <c:pt idx="4972">
                  <c:v>2.7139971253893242</c:v>
                </c:pt>
                <c:pt idx="4973">
                  <c:v>2.4450078058295044</c:v>
                </c:pt>
                <c:pt idx="4974">
                  <c:v>2.864126186264595</c:v>
                </c:pt>
                <c:pt idx="4975">
                  <c:v>2.7263949629075968</c:v>
                </c:pt>
                <c:pt idx="4976">
                  <c:v>2.9249873696646342</c:v>
                </c:pt>
                <c:pt idx="4977">
                  <c:v>2.6978383649451549</c:v>
                </c:pt>
                <c:pt idx="4978">
                  <c:v>2.5390748222474842</c:v>
                </c:pt>
                <c:pt idx="4979">
                  <c:v>2.2719324483480006</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212</c:v>
                </c:pt>
                <c:pt idx="4988">
                  <c:v>2.6553610730215182</c:v>
                </c:pt>
                <c:pt idx="4989">
                  <c:v>2.6343722540439782</c:v>
                </c:pt>
                <c:pt idx="4990">
                  <c:v>2.4958173585177592</c:v>
                </c:pt>
                <c:pt idx="4991">
                  <c:v>2.6192059240817946</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915</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80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471</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389</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316</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767</c:v>
                </c:pt>
                <c:pt idx="5064">
                  <c:v>2.8692889612448167</c:v>
                </c:pt>
                <c:pt idx="5065">
                  <c:v>2.6579097227794017</c:v>
                </c:pt>
                <c:pt idx="5066">
                  <c:v>2.9108236202750573</c:v>
                </c:pt>
                <c:pt idx="5067">
                  <c:v>2.9710328538710287</c:v>
                </c:pt>
                <c:pt idx="5068">
                  <c:v>2.6801568808838114</c:v>
                </c:pt>
                <c:pt idx="5069">
                  <c:v>3.0303501588075812</c:v>
                </c:pt>
                <c:pt idx="5070">
                  <c:v>2.6716310142164899</c:v>
                </c:pt>
                <c:pt idx="5071">
                  <c:v>2.4820793881948573</c:v>
                </c:pt>
                <c:pt idx="5072">
                  <c:v>2.3465531001335855</c:v>
                </c:pt>
                <c:pt idx="5073">
                  <c:v>2.9206247189523591</c:v>
                </c:pt>
                <c:pt idx="5074">
                  <c:v>2.7583750237020404</c:v>
                </c:pt>
                <c:pt idx="5075">
                  <c:v>2.5447759704036237</c:v>
                </c:pt>
                <c:pt idx="5076">
                  <c:v>2.613450815998303</c:v>
                </c:pt>
                <c:pt idx="5077">
                  <c:v>2.2829028007787073</c:v>
                </c:pt>
                <c:pt idx="5078">
                  <c:v>2.1405479215594085</c:v>
                </c:pt>
                <c:pt idx="5079">
                  <c:v>2.969680639468073</c:v>
                </c:pt>
                <c:pt idx="5080">
                  <c:v>2.7573483784600676</c:v>
                </c:pt>
                <c:pt idx="5081">
                  <c:v>2.8167032096676188</c:v>
                </c:pt>
                <c:pt idx="5082">
                  <c:v>2.6629819846988227</c:v>
                </c:pt>
                <c:pt idx="5083">
                  <c:v>2.7758928138848527</c:v>
                </c:pt>
                <c:pt idx="5084">
                  <c:v>2.5506387786865852</c:v>
                </c:pt>
                <c:pt idx="5085">
                  <c:v>2.5974483505236567</c:v>
                </c:pt>
                <c:pt idx="5086">
                  <c:v>2.7883582230112571</c:v>
                </c:pt>
                <c:pt idx="5087">
                  <c:v>2.7114840369465742</c:v>
                </c:pt>
                <c:pt idx="5088">
                  <c:v>2.9505321738718027</c:v>
                </c:pt>
                <c:pt idx="5089">
                  <c:v>2.5811336143897998</c:v>
                </c:pt>
                <c:pt idx="5090">
                  <c:v>2.7408374874219978</c:v>
                </c:pt>
                <c:pt idx="5091">
                  <c:v>2.8593754474453434</c:v>
                </c:pt>
                <c:pt idx="5092">
                  <c:v>2.7796638222516235</c:v>
                </c:pt>
                <c:pt idx="5093">
                  <c:v>2.3679919085334347</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835</c:v>
                </c:pt>
                <c:pt idx="5103">
                  <c:v>2.3027443816928788</c:v>
                </c:pt>
                <c:pt idx="5104">
                  <c:v>2.6878526367677957</c:v>
                </c:pt>
                <c:pt idx="5105">
                  <c:v>3.1130596320041377</c:v>
                </c:pt>
                <c:pt idx="5106">
                  <c:v>2.2225388669644044</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421</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202</c:v>
                </c:pt>
                <c:pt idx="5126">
                  <c:v>2.8463044535994966</c:v>
                </c:pt>
                <c:pt idx="5127">
                  <c:v>2.635397628062456</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461</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882</c:v>
                </c:pt>
                <c:pt idx="5166">
                  <c:v>2.1460304060311661</c:v>
                </c:pt>
                <c:pt idx="5167">
                  <c:v>2.2425599343540177</c:v>
                </c:pt>
                <c:pt idx="5168">
                  <c:v>2.6184585791303183</c:v>
                </c:pt>
                <c:pt idx="5169">
                  <c:v>2.5603372205652586</c:v>
                </c:pt>
                <c:pt idx="5170">
                  <c:v>2.8342951212959377</c:v>
                </c:pt>
                <c:pt idx="5171">
                  <c:v>2.7552335660308582</c:v>
                </c:pt>
                <c:pt idx="5172">
                  <c:v>2.76983259305503</c:v>
                </c:pt>
                <c:pt idx="5173">
                  <c:v>2.4769831600530927</c:v>
                </c:pt>
                <c:pt idx="5174">
                  <c:v>2.7790671456059752</c:v>
                </c:pt>
                <c:pt idx="5175">
                  <c:v>2.4518131186696777</c:v>
                </c:pt>
                <c:pt idx="5176">
                  <c:v>2.372544411929034</c:v>
                </c:pt>
                <c:pt idx="5177">
                  <c:v>2.3438988905865417</c:v>
                </c:pt>
                <c:pt idx="5178">
                  <c:v>3.2144590977208027</c:v>
                </c:pt>
                <c:pt idx="5179">
                  <c:v>2.5545367366425862</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71</c:v>
                </c:pt>
                <c:pt idx="5188">
                  <c:v>2.4992893604176687</c:v>
                </c:pt>
                <c:pt idx="5189">
                  <c:v>3.1540257399643381</c:v>
                </c:pt>
                <c:pt idx="5190">
                  <c:v>2.4728517363443747</c:v>
                </c:pt>
                <c:pt idx="5191">
                  <c:v>2.3076978715683012</c:v>
                </c:pt>
                <c:pt idx="5192">
                  <c:v>2.8422782953280121</c:v>
                </c:pt>
                <c:pt idx="5193">
                  <c:v>2.5517311157675682</c:v>
                </c:pt>
                <c:pt idx="5194">
                  <c:v>2.6142031265816827</c:v>
                </c:pt>
                <c:pt idx="5195">
                  <c:v>2.3869257664707018</c:v>
                </c:pt>
                <c:pt idx="5196">
                  <c:v>2.8736194254733967</c:v>
                </c:pt>
                <c:pt idx="5197">
                  <c:v>2.2787177435117187</c:v>
                </c:pt>
                <c:pt idx="5198">
                  <c:v>2.2880397719470627</c:v>
                </c:pt>
                <c:pt idx="5199">
                  <c:v>2.4551114349385177</c:v>
                </c:pt>
                <c:pt idx="5200">
                  <c:v>2.8675422916543902</c:v>
                </c:pt>
                <c:pt idx="5201">
                  <c:v>2.6093432679522301</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731</c:v>
                </c:pt>
                <c:pt idx="5214">
                  <c:v>2.551432570397842</c:v>
                </c:pt>
                <c:pt idx="5215">
                  <c:v>2.5405462929186293</c:v>
                </c:pt>
                <c:pt idx="5216">
                  <c:v>2.3517926832361744</c:v>
                </c:pt>
                <c:pt idx="5217">
                  <c:v>2.8742953846920587</c:v>
                </c:pt>
                <c:pt idx="5218">
                  <c:v>2.827330255505224</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423</c:v>
                </c:pt>
                <c:pt idx="5231">
                  <c:v>2.3581308794363212</c:v>
                </c:pt>
                <c:pt idx="5232">
                  <c:v>2.2777575609920344</c:v>
                </c:pt>
                <c:pt idx="5233">
                  <c:v>2.6373948861582002</c:v>
                </c:pt>
                <c:pt idx="5234">
                  <c:v>2.8202021856955377</c:v>
                </c:pt>
                <c:pt idx="5235">
                  <c:v>2.4001724531371607</c:v>
                </c:pt>
                <c:pt idx="5236">
                  <c:v>2.66247314205369</c:v>
                </c:pt>
                <c:pt idx="5237">
                  <c:v>2.6260147121726285</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935</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5</c:v>
                </c:pt>
                <c:pt idx="5266">
                  <c:v>2.4328821186035503</c:v>
                </c:pt>
                <c:pt idx="5267">
                  <c:v>2.3609890399624209</c:v>
                </c:pt>
                <c:pt idx="5268">
                  <c:v>2.4913677950103792</c:v>
                </c:pt>
                <c:pt idx="5269">
                  <c:v>3.1482574122402318</c:v>
                </c:pt>
                <c:pt idx="5270">
                  <c:v>2.7231346855412006</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02</c:v>
                </c:pt>
                <c:pt idx="5283">
                  <c:v>2.0019771014295675</c:v>
                </c:pt>
                <c:pt idx="5284">
                  <c:v>2.2194651475305633</c:v>
                </c:pt>
                <c:pt idx="5285">
                  <c:v>2.4370384268018923</c:v>
                </c:pt>
                <c:pt idx="5286">
                  <c:v>2.7323973336505536</c:v>
                </c:pt>
                <c:pt idx="5287">
                  <c:v>1.9724074126794147</c:v>
                </c:pt>
                <c:pt idx="5288">
                  <c:v>2.1591678331574382</c:v>
                </c:pt>
                <c:pt idx="5289">
                  <c:v>2.363807227941995</c:v>
                </c:pt>
                <c:pt idx="5290">
                  <c:v>2.3440406523528239</c:v>
                </c:pt>
                <c:pt idx="5291">
                  <c:v>2.4202500643320146</c:v>
                </c:pt>
                <c:pt idx="5292">
                  <c:v>2.3199081428522117</c:v>
                </c:pt>
                <c:pt idx="5293">
                  <c:v>2.3357176512000772</c:v>
                </c:pt>
                <c:pt idx="5294">
                  <c:v>2.4018451644549339</c:v>
                </c:pt>
                <c:pt idx="5295">
                  <c:v>2.1134588019827993</c:v>
                </c:pt>
                <c:pt idx="5296">
                  <c:v>2.6347074954032768</c:v>
                </c:pt>
                <c:pt idx="5297">
                  <c:v>2.5468885218082367</c:v>
                </c:pt>
                <c:pt idx="5298">
                  <c:v>2.816647080175628</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259</c:v>
                </c:pt>
                <c:pt idx="5312">
                  <c:v>2.2643271081803134</c:v>
                </c:pt>
                <c:pt idx="5313">
                  <c:v>1.8935710906978998</c:v>
                </c:pt>
                <c:pt idx="5314">
                  <c:v>2.6285003883875455</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4018</c:v>
                </c:pt>
                <c:pt idx="5324">
                  <c:v>2.1988338699956955</c:v>
                </c:pt>
                <c:pt idx="5325">
                  <c:v>2.001455700163322</c:v>
                </c:pt>
                <c:pt idx="5326">
                  <c:v>2.0546366811787427</c:v>
                </c:pt>
                <c:pt idx="5327">
                  <c:v>2.5087981420122252</c:v>
                </c:pt>
                <c:pt idx="5328">
                  <c:v>2.743637719882726</c:v>
                </c:pt>
                <c:pt idx="5329">
                  <c:v>2.1203929498194412</c:v>
                </c:pt>
                <c:pt idx="5330">
                  <c:v>2.3025607418357246</c:v>
                </c:pt>
                <c:pt idx="5331">
                  <c:v>2.4925236736704335</c:v>
                </c:pt>
                <c:pt idx="5332">
                  <c:v>2.0556499273780697</c:v>
                </c:pt>
                <c:pt idx="5333">
                  <c:v>2.1759780444701833</c:v>
                </c:pt>
                <c:pt idx="5334">
                  <c:v>2.1945889935070935</c:v>
                </c:pt>
                <c:pt idx="5335">
                  <c:v>2.0173857469383778</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553</c:v>
                </c:pt>
                <c:pt idx="5347">
                  <c:v>2.0950427021441924</c:v>
                </c:pt>
                <c:pt idx="5348">
                  <c:v>2.2953672779597012</c:v>
                </c:pt>
                <c:pt idx="5349">
                  <c:v>2.5311059460738377</c:v>
                </c:pt>
                <c:pt idx="5350">
                  <c:v>1.8899894540641538</c:v>
                </c:pt>
                <c:pt idx="5351">
                  <c:v>2.1321925295898367</c:v>
                </c:pt>
                <c:pt idx="5352">
                  <c:v>2.2077991321470676</c:v>
                </c:pt>
                <c:pt idx="5353">
                  <c:v>1.9912390627899499</c:v>
                </c:pt>
                <c:pt idx="5354">
                  <c:v>2.2039640506478819</c:v>
                </c:pt>
                <c:pt idx="5355">
                  <c:v>2.3532491229449977</c:v>
                </c:pt>
                <c:pt idx="5356">
                  <c:v>2.8720952829479032</c:v>
                </c:pt>
                <c:pt idx="5357">
                  <c:v>2.5598668926219119</c:v>
                </c:pt>
                <c:pt idx="5358">
                  <c:v>2.7641019278016685</c:v>
                </c:pt>
                <c:pt idx="5359">
                  <c:v>2.4724686098872612</c:v>
                </c:pt>
                <c:pt idx="5360">
                  <c:v>2.3910775715979402</c:v>
                </c:pt>
                <c:pt idx="5361">
                  <c:v>2.4049615954078352</c:v>
                </c:pt>
                <c:pt idx="5362">
                  <c:v>2.4450158573005352</c:v>
                </c:pt>
                <c:pt idx="5363">
                  <c:v>2.6935297107754885</c:v>
                </c:pt>
                <c:pt idx="5364">
                  <c:v>2.4004175815744455</c:v>
                </c:pt>
                <c:pt idx="5365">
                  <c:v>2.2511754812678637</c:v>
                </c:pt>
                <c:pt idx="5366">
                  <c:v>2.2556970447656992</c:v>
                </c:pt>
                <c:pt idx="5367">
                  <c:v>2.2358669976692767</c:v>
                </c:pt>
                <c:pt idx="5368">
                  <c:v>2.6541184677494192</c:v>
                </c:pt>
                <c:pt idx="5369">
                  <c:v>2.4556061739971167</c:v>
                </c:pt>
                <c:pt idx="5370">
                  <c:v>2.1268304412133272</c:v>
                </c:pt>
                <c:pt idx="5371">
                  <c:v>2.5168174712965325</c:v>
                </c:pt>
                <c:pt idx="5372">
                  <c:v>2.6068617677114294</c:v>
                </c:pt>
                <c:pt idx="5373">
                  <c:v>2.2370138870702316</c:v>
                </c:pt>
                <c:pt idx="5374">
                  <c:v>2.6489203731290392</c:v>
                </c:pt>
                <c:pt idx="5375">
                  <c:v>2.0926069939146461</c:v>
                </c:pt>
                <c:pt idx="5376">
                  <c:v>2.9655164602401372</c:v>
                </c:pt>
                <c:pt idx="5377">
                  <c:v>2.6987128212764802</c:v>
                </c:pt>
                <c:pt idx="5378">
                  <c:v>2.3068388356233327</c:v>
                </c:pt>
                <c:pt idx="5379">
                  <c:v>2.1041138261078411</c:v>
                </c:pt>
                <c:pt idx="5380">
                  <c:v>2.9033358155219604</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289</c:v>
                </c:pt>
                <c:pt idx="5397">
                  <c:v>1.8766071331413983</c:v>
                </c:pt>
                <c:pt idx="5398">
                  <c:v>2.3215137787770783</c:v>
                </c:pt>
                <c:pt idx="5399">
                  <c:v>1.9181162602434561</c:v>
                </c:pt>
                <c:pt idx="5400">
                  <c:v>2.4519546034009978</c:v>
                </c:pt>
                <c:pt idx="5401">
                  <c:v>2.2098234075412941</c:v>
                </c:pt>
                <c:pt idx="5402">
                  <c:v>2.7315110993428204</c:v>
                </c:pt>
                <c:pt idx="5403">
                  <c:v>2.577974550115564</c:v>
                </c:pt>
                <c:pt idx="5404">
                  <c:v>2.8171225635387507</c:v>
                </c:pt>
                <c:pt idx="5405">
                  <c:v>2.1651002204040752</c:v>
                </c:pt>
                <c:pt idx="5406">
                  <c:v>2.4911156171526132</c:v>
                </c:pt>
                <c:pt idx="5407">
                  <c:v>2.0741345555192852</c:v>
                </c:pt>
                <c:pt idx="5408">
                  <c:v>2.4676304075394602</c:v>
                </c:pt>
                <c:pt idx="5409">
                  <c:v>1.9501508164750474</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236</c:v>
                </c:pt>
                <c:pt idx="5419">
                  <c:v>2.6117716517671652</c:v>
                </c:pt>
                <c:pt idx="5420">
                  <c:v>2.268311548602683</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993</c:v>
                </c:pt>
                <c:pt idx="5434">
                  <c:v>2.629234210445452</c:v>
                </c:pt>
                <c:pt idx="5435">
                  <c:v>2.5095408753728106</c:v>
                </c:pt>
                <c:pt idx="5436">
                  <c:v>2.1289969172056442</c:v>
                </c:pt>
                <c:pt idx="5437">
                  <c:v>2.1548970970510082</c:v>
                </c:pt>
                <c:pt idx="5438">
                  <c:v>2.1443779149240418</c:v>
                </c:pt>
                <c:pt idx="5439">
                  <c:v>2.1949807474986378</c:v>
                </c:pt>
                <c:pt idx="5440">
                  <c:v>2.4653160484266499</c:v>
                </c:pt>
                <c:pt idx="5441">
                  <c:v>2.3995784165474747</c:v>
                </c:pt>
                <c:pt idx="5442">
                  <c:v>2.2326367478254356</c:v>
                </c:pt>
                <c:pt idx="5443">
                  <c:v>2.2253691049217781</c:v>
                </c:pt>
                <c:pt idx="5444">
                  <c:v>2.3372313461840295</c:v>
                </c:pt>
                <c:pt idx="5445">
                  <c:v>2.0399149580655012</c:v>
                </c:pt>
                <c:pt idx="5446">
                  <c:v>1.988204417266076</c:v>
                </c:pt>
                <c:pt idx="5447">
                  <c:v>2.2314715483867662</c:v>
                </c:pt>
                <c:pt idx="5448">
                  <c:v>2.2368151546390123</c:v>
                </c:pt>
                <c:pt idx="5449">
                  <c:v>2.2830751598138637</c:v>
                </c:pt>
                <c:pt idx="5450">
                  <c:v>1.9960362487707461</c:v>
                </c:pt>
                <c:pt idx="5451">
                  <c:v>2.2215094373334532</c:v>
                </c:pt>
                <c:pt idx="5452">
                  <c:v>2.4775989588320115</c:v>
                </c:pt>
                <c:pt idx="5453">
                  <c:v>2.0968509424867037</c:v>
                </c:pt>
                <c:pt idx="5454">
                  <c:v>2.0265326538326351</c:v>
                </c:pt>
                <c:pt idx="5455">
                  <c:v>2.5183159453982427</c:v>
                </c:pt>
                <c:pt idx="5456">
                  <c:v>2.16259794919036</c:v>
                </c:pt>
                <c:pt idx="5457">
                  <c:v>2.4958315910034874</c:v>
                </c:pt>
                <c:pt idx="5458">
                  <c:v>2.8343125008192787</c:v>
                </c:pt>
                <c:pt idx="5459">
                  <c:v>2.478766592305647</c:v>
                </c:pt>
                <c:pt idx="5460">
                  <c:v>1.8614525923867851</c:v>
                </c:pt>
                <c:pt idx="5461">
                  <c:v>2.7014335233780771</c:v>
                </c:pt>
                <c:pt idx="5462">
                  <c:v>2.2616236466230006</c:v>
                </c:pt>
                <c:pt idx="5463">
                  <c:v>2.5868949751934731</c:v>
                </c:pt>
                <c:pt idx="5464">
                  <c:v>2.0688901284686079</c:v>
                </c:pt>
                <c:pt idx="5465">
                  <c:v>2.2475576057644102</c:v>
                </c:pt>
                <c:pt idx="5466">
                  <c:v>1.7618188445034237</c:v>
                </c:pt>
                <c:pt idx="5467">
                  <c:v>2.7282775073121677</c:v>
                </c:pt>
                <c:pt idx="5468">
                  <c:v>1.9414247987681326</c:v>
                </c:pt>
                <c:pt idx="5469">
                  <c:v>2.1627178649586782</c:v>
                </c:pt>
                <c:pt idx="5470">
                  <c:v>2.1147086347108526</c:v>
                </c:pt>
                <c:pt idx="5471">
                  <c:v>2.1007586533436777</c:v>
                </c:pt>
                <c:pt idx="5472">
                  <c:v>2.5732428573693231</c:v>
                </c:pt>
                <c:pt idx="5473">
                  <c:v>2.5769598487853242</c:v>
                </c:pt>
                <c:pt idx="5474">
                  <c:v>2.4669141641925312</c:v>
                </c:pt>
                <c:pt idx="5475">
                  <c:v>1.9251765890493027</c:v>
                </c:pt>
                <c:pt idx="5476">
                  <c:v>2.1551318451385209</c:v>
                </c:pt>
                <c:pt idx="5477">
                  <c:v>2.559643164436717</c:v>
                </c:pt>
                <c:pt idx="5478">
                  <c:v>2.0075916568283856</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75</c:v>
                </c:pt>
                <c:pt idx="5488">
                  <c:v>1.9521400246357397</c:v>
                </c:pt>
                <c:pt idx="5489">
                  <c:v>2.2961503629202293</c:v>
                </c:pt>
                <c:pt idx="5490">
                  <c:v>2.82049656209306</c:v>
                </c:pt>
                <c:pt idx="5491">
                  <c:v>2.3582649823740578</c:v>
                </c:pt>
                <c:pt idx="5492">
                  <c:v>2.5041051011971218</c:v>
                </c:pt>
                <c:pt idx="5493">
                  <c:v>2.2653780610063481</c:v>
                </c:pt>
                <c:pt idx="5494">
                  <c:v>2.1101999452319586</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384</c:v>
                </c:pt>
                <c:pt idx="5505">
                  <c:v>2.2801221998203802</c:v>
                </c:pt>
                <c:pt idx="5506">
                  <c:v>2.3596701747881763</c:v>
                </c:pt>
                <c:pt idx="5507">
                  <c:v>2.3552389412070345</c:v>
                </c:pt>
                <c:pt idx="5508">
                  <c:v>2.2599835579684893</c:v>
                </c:pt>
                <c:pt idx="5509">
                  <c:v>2.2347249520141852</c:v>
                </c:pt>
                <c:pt idx="5510">
                  <c:v>2.0058357108690457</c:v>
                </c:pt>
                <c:pt idx="5511">
                  <c:v>2.4574299878548533</c:v>
                </c:pt>
                <c:pt idx="5512">
                  <c:v>2.4180694505636167</c:v>
                </c:pt>
                <c:pt idx="5513">
                  <c:v>2.5669213878479926</c:v>
                </c:pt>
                <c:pt idx="5514">
                  <c:v>2.3257487271386768</c:v>
                </c:pt>
                <c:pt idx="5515">
                  <c:v>2.0675529348538553</c:v>
                </c:pt>
                <c:pt idx="5516">
                  <c:v>2.4180551631214553</c:v>
                </c:pt>
                <c:pt idx="5517">
                  <c:v>1.9137974034978515</c:v>
                </c:pt>
                <c:pt idx="5518">
                  <c:v>2.153645195829077</c:v>
                </c:pt>
                <c:pt idx="5519">
                  <c:v>2.2423179273361202</c:v>
                </c:pt>
                <c:pt idx="5520">
                  <c:v>1.8077175491341331</c:v>
                </c:pt>
                <c:pt idx="5521">
                  <c:v>1.9364301554487984</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538</c:v>
                </c:pt>
                <c:pt idx="5533">
                  <c:v>2.3450871038968777</c:v>
                </c:pt>
                <c:pt idx="5534">
                  <c:v>2.4154750594215977</c:v>
                </c:pt>
                <c:pt idx="5535">
                  <c:v>1.973770297823519</c:v>
                </c:pt>
                <c:pt idx="5536">
                  <c:v>1.9948232086588671</c:v>
                </c:pt>
                <c:pt idx="5537">
                  <c:v>2.272789211143583</c:v>
                </c:pt>
                <c:pt idx="5538">
                  <c:v>2.0672066432543681</c:v>
                </c:pt>
                <c:pt idx="5539">
                  <c:v>2.2835345637075819</c:v>
                </c:pt>
                <c:pt idx="5540">
                  <c:v>2.2526119818893475</c:v>
                </c:pt>
                <c:pt idx="5541">
                  <c:v>2.0503677773284492</c:v>
                </c:pt>
                <c:pt idx="5542">
                  <c:v>1.8608192935803458</c:v>
                </c:pt>
                <c:pt idx="5543">
                  <c:v>2.5077867732420578</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233</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72</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805</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61</c:v>
                </c:pt>
                <c:pt idx="5582">
                  <c:v>2.1964562941434367</c:v>
                </c:pt>
                <c:pt idx="5583">
                  <c:v>2.5130383383059032</c:v>
                </c:pt>
                <c:pt idx="5584">
                  <c:v>2.3320235098629269</c:v>
                </c:pt>
                <c:pt idx="5585">
                  <c:v>2.2379185070826506</c:v>
                </c:pt>
                <c:pt idx="5586">
                  <c:v>2.1516537229261039</c:v>
                </c:pt>
                <c:pt idx="5587">
                  <c:v>2.2151127625639817</c:v>
                </c:pt>
                <c:pt idx="5588">
                  <c:v>2.4470872740749212</c:v>
                </c:pt>
                <c:pt idx="5589">
                  <c:v>2.1057509013254352</c:v>
                </c:pt>
                <c:pt idx="5590">
                  <c:v>2.3533890125587797</c:v>
                </c:pt>
                <c:pt idx="5591">
                  <c:v>2.0602710722894</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84</c:v>
                </c:pt>
                <c:pt idx="5603">
                  <c:v>1.8923084051786061</c:v>
                </c:pt>
                <c:pt idx="5604">
                  <c:v>1.973886378414204</c:v>
                </c:pt>
                <c:pt idx="5605">
                  <c:v>2.6753225123438189</c:v>
                </c:pt>
                <c:pt idx="5606">
                  <c:v>2.0600347948600342</c:v>
                </c:pt>
                <c:pt idx="5607">
                  <c:v>2.2957725627726115</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4</c:v>
                </c:pt>
                <c:pt idx="5617">
                  <c:v>1.9964674872765702</c:v>
                </c:pt>
                <c:pt idx="5618">
                  <c:v>1.6703636159801178</c:v>
                </c:pt>
                <c:pt idx="5619">
                  <c:v>1.9024465344945551</c:v>
                </c:pt>
                <c:pt idx="5620">
                  <c:v>2.2262356033166948</c:v>
                </c:pt>
                <c:pt idx="5621">
                  <c:v>1.8279511110002249</c:v>
                </c:pt>
                <c:pt idx="5622">
                  <c:v>2.3147780230262702</c:v>
                </c:pt>
                <c:pt idx="5623">
                  <c:v>2.3976529013816377</c:v>
                </c:pt>
                <c:pt idx="5624">
                  <c:v>2.017327661712184</c:v>
                </c:pt>
                <c:pt idx="5625">
                  <c:v>1.9712772664786031</c:v>
                </c:pt>
                <c:pt idx="5626">
                  <c:v>2.2475540245927812</c:v>
                </c:pt>
                <c:pt idx="5627">
                  <c:v>1.7203768753700508</c:v>
                </c:pt>
                <c:pt idx="5628">
                  <c:v>2.2443711142961082</c:v>
                </c:pt>
                <c:pt idx="5629">
                  <c:v>2.2508706190465673</c:v>
                </c:pt>
                <c:pt idx="5630">
                  <c:v>2.2094615507627422</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117</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418</c:v>
                </c:pt>
                <c:pt idx="5675">
                  <c:v>2.1976790451206272</c:v>
                </c:pt>
                <c:pt idx="5676">
                  <c:v>2.133723212201712</c:v>
                </c:pt>
                <c:pt idx="5677">
                  <c:v>2.1539365936046111</c:v>
                </c:pt>
                <c:pt idx="5678">
                  <c:v>1.9997964559307992</c:v>
                </c:pt>
                <c:pt idx="5679">
                  <c:v>2.6436943609615309</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139</c:v>
                </c:pt>
                <c:pt idx="5690">
                  <c:v>2.0832874996536237</c:v>
                </c:pt>
                <c:pt idx="5691">
                  <c:v>2.1862196685559656</c:v>
                </c:pt>
                <c:pt idx="5692">
                  <c:v>2.2037048460829927</c:v>
                </c:pt>
                <c:pt idx="5693">
                  <c:v>2.2863327048774837</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998</c:v>
                </c:pt>
                <c:pt idx="5707">
                  <c:v>2.3365148173821595</c:v>
                </c:pt>
                <c:pt idx="5708">
                  <c:v>1.8152398471661018</c:v>
                </c:pt>
                <c:pt idx="5709">
                  <c:v>1.799652625871565</c:v>
                </c:pt>
                <c:pt idx="5710">
                  <c:v>2.0489361707198617</c:v>
                </c:pt>
                <c:pt idx="5711">
                  <c:v>1.9764750688190551</c:v>
                </c:pt>
                <c:pt idx="5712">
                  <c:v>2.0454415659407341</c:v>
                </c:pt>
                <c:pt idx="5713">
                  <c:v>2.0700959044009921</c:v>
                </c:pt>
                <c:pt idx="5714">
                  <c:v>2.3717511364596167</c:v>
                </c:pt>
                <c:pt idx="5715">
                  <c:v>1.8911846769649958</c:v>
                </c:pt>
                <c:pt idx="5716">
                  <c:v>2.1303617018634022</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579</c:v>
                </c:pt>
                <c:pt idx="5733">
                  <c:v>1.9108614136529756</c:v>
                </c:pt>
                <c:pt idx="5734">
                  <c:v>1.8965023420115341</c:v>
                </c:pt>
                <c:pt idx="5735">
                  <c:v>2.1082922657525276</c:v>
                </c:pt>
                <c:pt idx="5736">
                  <c:v>1.7784708348984224</c:v>
                </c:pt>
                <c:pt idx="5737">
                  <c:v>2.4988622234822127</c:v>
                </c:pt>
                <c:pt idx="5738">
                  <c:v>2.0071623134267558</c:v>
                </c:pt>
                <c:pt idx="5739">
                  <c:v>2.0036634235015627</c:v>
                </c:pt>
                <c:pt idx="5740">
                  <c:v>1.957974169680746</c:v>
                </c:pt>
                <c:pt idx="5741">
                  <c:v>1.7835120313398949</c:v>
                </c:pt>
                <c:pt idx="5742">
                  <c:v>1.9641541623477361</c:v>
                </c:pt>
                <c:pt idx="5743">
                  <c:v>1.875509275957213</c:v>
                </c:pt>
                <c:pt idx="5744">
                  <c:v>2.013014262911506</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835</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538</c:v>
                </c:pt>
                <c:pt idx="5765">
                  <c:v>2.2167211280766392</c:v>
                </c:pt>
                <c:pt idx="5766">
                  <c:v>2.0045564946378267</c:v>
                </c:pt>
                <c:pt idx="5767">
                  <c:v>2.3470945619716614</c:v>
                </c:pt>
                <c:pt idx="5768">
                  <c:v>2.0264695175250185</c:v>
                </c:pt>
                <c:pt idx="5769">
                  <c:v>1.7228676835937442</c:v>
                </c:pt>
                <c:pt idx="5770">
                  <c:v>1.7144790440325444</c:v>
                </c:pt>
                <c:pt idx="5771">
                  <c:v>1.7505776691924548</c:v>
                </c:pt>
                <c:pt idx="5772">
                  <c:v>2.4095694914140178</c:v>
                </c:pt>
                <c:pt idx="5773">
                  <c:v>1.9504700996886226</c:v>
                </c:pt>
                <c:pt idx="5774">
                  <c:v>1.9916443586495578</c:v>
                </c:pt>
                <c:pt idx="5775">
                  <c:v>2.1538126147564829</c:v>
                </c:pt>
                <c:pt idx="5776">
                  <c:v>2.1405956175187515</c:v>
                </c:pt>
                <c:pt idx="5777">
                  <c:v>1.921196100135939</c:v>
                </c:pt>
                <c:pt idx="5778">
                  <c:v>1.9455521242804124</c:v>
                </c:pt>
                <c:pt idx="5779">
                  <c:v>1.6500634271126646</c:v>
                </c:pt>
                <c:pt idx="5780">
                  <c:v>2.1637311936170862</c:v>
                </c:pt>
                <c:pt idx="5781">
                  <c:v>1.7080458092960711</c:v>
                </c:pt>
                <c:pt idx="5782">
                  <c:v>2.0887750112517582</c:v>
                </c:pt>
                <c:pt idx="5783">
                  <c:v>1.6673104019438745</c:v>
                </c:pt>
                <c:pt idx="5784">
                  <c:v>2.273593765739399</c:v>
                </c:pt>
                <c:pt idx="5785">
                  <c:v>1.7142106107430599</c:v>
                </c:pt>
                <c:pt idx="5786">
                  <c:v>1.9445614486423066</c:v>
                </c:pt>
                <c:pt idx="5787">
                  <c:v>2.271779938461699</c:v>
                </c:pt>
                <c:pt idx="5788">
                  <c:v>2.1589355009089819</c:v>
                </c:pt>
                <c:pt idx="5789">
                  <c:v>2.3282953736727197</c:v>
                </c:pt>
                <c:pt idx="5790">
                  <c:v>1.9687177661175108</c:v>
                </c:pt>
                <c:pt idx="5791">
                  <c:v>2.2233836018008493</c:v>
                </c:pt>
                <c:pt idx="5792">
                  <c:v>2.4811575759150752</c:v>
                </c:pt>
                <c:pt idx="5793">
                  <c:v>2.2830646145608484</c:v>
                </c:pt>
                <c:pt idx="5794">
                  <c:v>2.0224233243616077</c:v>
                </c:pt>
                <c:pt idx="5795">
                  <c:v>1.983441233763336</c:v>
                </c:pt>
                <c:pt idx="5796">
                  <c:v>1.6752132693360253</c:v>
                </c:pt>
                <c:pt idx="5797">
                  <c:v>1.8957882933174151</c:v>
                </c:pt>
                <c:pt idx="5798">
                  <c:v>1.6857097925300908</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148</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229</c:v>
                </c:pt>
                <c:pt idx="5820">
                  <c:v>2.1217139734115285</c:v>
                </c:pt>
                <c:pt idx="5821">
                  <c:v>2.0861027209091954</c:v>
                </c:pt>
                <c:pt idx="5822">
                  <c:v>2.038014466727879</c:v>
                </c:pt>
                <c:pt idx="5823">
                  <c:v>2.4175058805754257</c:v>
                </c:pt>
                <c:pt idx="5824">
                  <c:v>1.8943148275185215</c:v>
                </c:pt>
                <c:pt idx="5825">
                  <c:v>2.1882127623978063</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257</c:v>
                </c:pt>
                <c:pt idx="5834">
                  <c:v>2.3487375602186256</c:v>
                </c:pt>
                <c:pt idx="5835">
                  <c:v>1.738269039509875</c:v>
                </c:pt>
                <c:pt idx="5836">
                  <c:v>1.8512159172107681</c:v>
                </c:pt>
                <c:pt idx="5837">
                  <c:v>2.2286449802181507</c:v>
                </c:pt>
                <c:pt idx="5838">
                  <c:v>2.2450102609795812</c:v>
                </c:pt>
                <c:pt idx="5839">
                  <c:v>2.3955493955931355</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659</c:v>
                </c:pt>
                <c:pt idx="5849">
                  <c:v>2.4546441821462177</c:v>
                </c:pt>
                <c:pt idx="5850">
                  <c:v>2.2677676058641256</c:v>
                </c:pt>
                <c:pt idx="5851">
                  <c:v>2.1013679773260852</c:v>
                </c:pt>
                <c:pt idx="5852">
                  <c:v>2.0649618310485254</c:v>
                </c:pt>
                <c:pt idx="5853">
                  <c:v>1.5199127879024716</c:v>
                </c:pt>
                <c:pt idx="5854">
                  <c:v>2.0687087716452242</c:v>
                </c:pt>
                <c:pt idx="5855">
                  <c:v>1.9653152740908499</c:v>
                </c:pt>
                <c:pt idx="5856">
                  <c:v>2.0522893271113487</c:v>
                </c:pt>
                <c:pt idx="5857">
                  <c:v>2.255277356548401</c:v>
                </c:pt>
                <c:pt idx="5858">
                  <c:v>1.8254106080655559</c:v>
                </c:pt>
                <c:pt idx="5859">
                  <c:v>1.9362001205183021</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77</c:v>
                </c:pt>
                <c:pt idx="5871">
                  <c:v>1.8301815553526588</c:v>
                </c:pt>
                <c:pt idx="5872">
                  <c:v>2.0016690363505187</c:v>
                </c:pt>
                <c:pt idx="5873">
                  <c:v>1.9863774531853307</c:v>
                </c:pt>
                <c:pt idx="5874">
                  <c:v>1.8207819656359001</c:v>
                </c:pt>
                <c:pt idx="5875">
                  <c:v>2.0629847969171888</c:v>
                </c:pt>
                <c:pt idx="5876">
                  <c:v>1.9824105410348376</c:v>
                </c:pt>
                <c:pt idx="5877">
                  <c:v>1.8106783944576772</c:v>
                </c:pt>
                <c:pt idx="5878">
                  <c:v>2.021263996109516</c:v>
                </c:pt>
                <c:pt idx="5879">
                  <c:v>2.4241606985676412</c:v>
                </c:pt>
                <c:pt idx="5880">
                  <c:v>2.0467609209637367</c:v>
                </c:pt>
                <c:pt idx="5881">
                  <c:v>1.9902988109178901</c:v>
                </c:pt>
                <c:pt idx="5882">
                  <c:v>1.6660870762993747</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31</c:v>
                </c:pt>
                <c:pt idx="5891">
                  <c:v>1.7535045223390873</c:v>
                </c:pt>
                <c:pt idx="5892">
                  <c:v>1.6704569398674733</c:v>
                </c:pt>
                <c:pt idx="5893">
                  <c:v>2.2356165834563142</c:v>
                </c:pt>
                <c:pt idx="5894">
                  <c:v>1.7971424493772421</c:v>
                </c:pt>
                <c:pt idx="5895">
                  <c:v>1.9958287940542379</c:v>
                </c:pt>
                <c:pt idx="5896">
                  <c:v>2.32925734142774</c:v>
                </c:pt>
                <c:pt idx="5897">
                  <c:v>2.1363767619613916</c:v>
                </c:pt>
                <c:pt idx="5898">
                  <c:v>2.0469983180353606</c:v>
                </c:pt>
                <c:pt idx="5899">
                  <c:v>1.8559454752824298</c:v>
                </c:pt>
                <c:pt idx="5900">
                  <c:v>2.2300223343330767</c:v>
                </c:pt>
                <c:pt idx="5901">
                  <c:v>2.5365209934931343</c:v>
                </c:pt>
                <c:pt idx="5902">
                  <c:v>2.4318572213562377</c:v>
                </c:pt>
                <c:pt idx="5903">
                  <c:v>1.8688495701845582</c:v>
                </c:pt>
                <c:pt idx="5904">
                  <c:v>1.8778080761482701</c:v>
                </c:pt>
                <c:pt idx="5905">
                  <c:v>2.2068450401498567</c:v>
                </c:pt>
                <c:pt idx="5906">
                  <c:v>2.2848974524908092</c:v>
                </c:pt>
                <c:pt idx="5907">
                  <c:v>2.2439962226092462</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43</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33</c:v>
                </c:pt>
                <c:pt idx="5927">
                  <c:v>1.6800863126435721</c:v>
                </c:pt>
                <c:pt idx="5928">
                  <c:v>1.8604805899033663</c:v>
                </c:pt>
                <c:pt idx="5929">
                  <c:v>1.7151856575812299</c:v>
                </c:pt>
                <c:pt idx="5930">
                  <c:v>1.7696637350761559</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91</c:v>
                </c:pt>
                <c:pt idx="5944">
                  <c:v>1.8620877908687814</c:v>
                </c:pt>
                <c:pt idx="5945">
                  <c:v>2.3766630695592559</c:v>
                </c:pt>
                <c:pt idx="5946">
                  <c:v>1.9869542086085921</c:v>
                </c:pt>
                <c:pt idx="5947">
                  <c:v>1.7648147160896739</c:v>
                </c:pt>
                <c:pt idx="5948">
                  <c:v>2.0987633661583542</c:v>
                </c:pt>
                <c:pt idx="5949">
                  <c:v>2.1076806087920872</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302</c:v>
                </c:pt>
                <c:pt idx="5958">
                  <c:v>2.0903000992362966</c:v>
                </c:pt>
                <c:pt idx="5959">
                  <c:v>2.3900513944583133</c:v>
                </c:pt>
                <c:pt idx="5960">
                  <c:v>1.8361770261744021</c:v>
                </c:pt>
                <c:pt idx="5961">
                  <c:v>2.0596681255200093</c:v>
                </c:pt>
                <c:pt idx="5962">
                  <c:v>1.71253586573752</c:v>
                </c:pt>
                <c:pt idx="5963">
                  <c:v>1.6226792282612901</c:v>
                </c:pt>
                <c:pt idx="5964">
                  <c:v>1.6092483733799718</c:v>
                </c:pt>
                <c:pt idx="5965">
                  <c:v>1.93578706344114</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53</c:v>
                </c:pt>
                <c:pt idx="5974">
                  <c:v>1.9382803839381417</c:v>
                </c:pt>
                <c:pt idx="5975">
                  <c:v>2.1121035315310071</c:v>
                </c:pt>
                <c:pt idx="5976">
                  <c:v>1.7389775771657221</c:v>
                </c:pt>
                <c:pt idx="5977">
                  <c:v>1.9121415538525661</c:v>
                </c:pt>
                <c:pt idx="5978">
                  <c:v>2.0103248015987192</c:v>
                </c:pt>
                <c:pt idx="5979">
                  <c:v>2.2031850535703845</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214</c:v>
                </c:pt>
                <c:pt idx="5992">
                  <c:v>1.7963836673407281</c:v>
                </c:pt>
                <c:pt idx="5993">
                  <c:v>1.9775115353453101</c:v>
                </c:pt>
                <c:pt idx="5994">
                  <c:v>2.4448044719939355</c:v>
                </c:pt>
                <c:pt idx="5995">
                  <c:v>1.9668473902417332</c:v>
                </c:pt>
                <c:pt idx="5996">
                  <c:v>1.7290890841285982</c:v>
                </c:pt>
                <c:pt idx="5997">
                  <c:v>2.1955957143302185</c:v>
                </c:pt>
                <c:pt idx="5998">
                  <c:v>1.942881394185374</c:v>
                </c:pt>
                <c:pt idx="5999">
                  <c:v>1.6779465577346426</c:v>
                </c:pt>
                <c:pt idx="6000">
                  <c:v>1.701070352142374</c:v>
                </c:pt>
                <c:pt idx="6001">
                  <c:v>1.8503351814862765</c:v>
                </c:pt>
                <c:pt idx="6002">
                  <c:v>2.6615022445523353</c:v>
                </c:pt>
                <c:pt idx="6003">
                  <c:v>1.6950914897498159</c:v>
                </c:pt>
                <c:pt idx="6004">
                  <c:v>1.9203696410528017</c:v>
                </c:pt>
                <c:pt idx="6005">
                  <c:v>1.8926823663744821</c:v>
                </c:pt>
                <c:pt idx="6006">
                  <c:v>2.2411652009368432</c:v>
                </c:pt>
                <c:pt idx="6007">
                  <c:v>1.6647766572871532</c:v>
                </c:pt>
                <c:pt idx="6008">
                  <c:v>2.0922368852764195</c:v>
                </c:pt>
                <c:pt idx="6009">
                  <c:v>1.9799571352259826</c:v>
                </c:pt>
                <c:pt idx="6010">
                  <c:v>1.9606543733061261</c:v>
                </c:pt>
                <c:pt idx="6011">
                  <c:v>2.2493531040296677</c:v>
                </c:pt>
                <c:pt idx="6012">
                  <c:v>2.244657808031004</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37</c:v>
                </c:pt>
                <c:pt idx="6026">
                  <c:v>1.9580132010812608</c:v>
                </c:pt>
                <c:pt idx="6027">
                  <c:v>2.4484612880406291</c:v>
                </c:pt>
                <c:pt idx="6028">
                  <c:v>1.74388811390918</c:v>
                </c:pt>
                <c:pt idx="6029">
                  <c:v>1.9014137675632401</c:v>
                </c:pt>
                <c:pt idx="6030">
                  <c:v>1.5398528235672548</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82</c:v>
                </c:pt>
                <c:pt idx="6047">
                  <c:v>2.3381955725967245</c:v>
                </c:pt>
                <c:pt idx="6048">
                  <c:v>2.0377122336570803</c:v>
                </c:pt>
                <c:pt idx="6049">
                  <c:v>1.8687564309118845</c:v>
                </c:pt>
                <c:pt idx="6050">
                  <c:v>1.8861866630042161</c:v>
                </c:pt>
                <c:pt idx="6051">
                  <c:v>1.5950495945311407</c:v>
                </c:pt>
                <c:pt idx="6052">
                  <c:v>1.9666581904425569</c:v>
                </c:pt>
                <c:pt idx="6053">
                  <c:v>2.1352181842835813</c:v>
                </c:pt>
                <c:pt idx="6054">
                  <c:v>1.7867049229177261</c:v>
                </c:pt>
                <c:pt idx="6055">
                  <c:v>1.8029916029720217</c:v>
                </c:pt>
                <c:pt idx="6056">
                  <c:v>1.8109969981963838</c:v>
                </c:pt>
                <c:pt idx="6057">
                  <c:v>1.9172557797929521</c:v>
                </c:pt>
                <c:pt idx="6058">
                  <c:v>1.9319796634037381</c:v>
                </c:pt>
                <c:pt idx="6059">
                  <c:v>1.5780164654865481</c:v>
                </c:pt>
                <c:pt idx="6060">
                  <c:v>1.9357800848972206</c:v>
                </c:pt>
                <c:pt idx="6061">
                  <c:v>1.8814646368317021</c:v>
                </c:pt>
                <c:pt idx="6062">
                  <c:v>1.7961240829044094</c:v>
                </c:pt>
                <c:pt idx="6063">
                  <c:v>2.2327642551703852</c:v>
                </c:pt>
                <c:pt idx="6064">
                  <c:v>2.1541056453250262</c:v>
                </c:pt>
                <c:pt idx="6065">
                  <c:v>1.7170211698825402</c:v>
                </c:pt>
                <c:pt idx="6066">
                  <c:v>2.2245798286309255</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252</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81</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342</c:v>
                </c:pt>
                <c:pt idx="6098">
                  <c:v>1.8533120687616766</c:v>
                </c:pt>
                <c:pt idx="6099">
                  <c:v>1.9966475357444819</c:v>
                </c:pt>
                <c:pt idx="6100">
                  <c:v>1.8449006683262121</c:v>
                </c:pt>
                <c:pt idx="6101">
                  <c:v>1.9977166445097803</c:v>
                </c:pt>
                <c:pt idx="6102">
                  <c:v>1.7351037133031795</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57</c:v>
                </c:pt>
                <c:pt idx="6115">
                  <c:v>1.8747412499021494</c:v>
                </c:pt>
                <c:pt idx="6116">
                  <c:v>1.6476191688801503</c:v>
                </c:pt>
                <c:pt idx="6117">
                  <c:v>1.571379907122926</c:v>
                </c:pt>
                <c:pt idx="6118">
                  <c:v>1.9604038097643077</c:v>
                </c:pt>
                <c:pt idx="6119">
                  <c:v>1.7886278411637273</c:v>
                </c:pt>
                <c:pt idx="6120">
                  <c:v>1.6215269065792413</c:v>
                </c:pt>
                <c:pt idx="6121">
                  <c:v>1.9437466025857453</c:v>
                </c:pt>
                <c:pt idx="6122">
                  <c:v>1.5366233773996212</c:v>
                </c:pt>
                <c:pt idx="6123">
                  <c:v>2.1129188678813882</c:v>
                </c:pt>
                <c:pt idx="6124">
                  <c:v>1.3747854802756847</c:v>
                </c:pt>
                <c:pt idx="6125">
                  <c:v>1.5735389499035521</c:v>
                </c:pt>
                <c:pt idx="6126">
                  <c:v>1.5630016874715178</c:v>
                </c:pt>
                <c:pt idx="6127">
                  <c:v>1.9574592443921113</c:v>
                </c:pt>
                <c:pt idx="6128">
                  <c:v>1.752530317589023</c:v>
                </c:pt>
                <c:pt idx="6129">
                  <c:v>1.6500854852340969</c:v>
                </c:pt>
                <c:pt idx="6130">
                  <c:v>1.6746539912480936</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609</c:v>
                </c:pt>
                <c:pt idx="6139">
                  <c:v>1.8694852291243529</c:v>
                </c:pt>
                <c:pt idx="6140">
                  <c:v>1.7610341580001252</c:v>
                </c:pt>
                <c:pt idx="6141">
                  <c:v>1.8301714634654853</c:v>
                </c:pt>
                <c:pt idx="6142">
                  <c:v>1.455947661756642</c:v>
                </c:pt>
                <c:pt idx="6143">
                  <c:v>1.7575600084631753</c:v>
                </c:pt>
                <c:pt idx="6144">
                  <c:v>2.3150109538991335</c:v>
                </c:pt>
                <c:pt idx="6145">
                  <c:v>1.9330023121738944</c:v>
                </c:pt>
                <c:pt idx="6146">
                  <c:v>2.136648821215863</c:v>
                </c:pt>
                <c:pt idx="6147">
                  <c:v>1.7372142774854578</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24</c:v>
                </c:pt>
                <c:pt idx="6160">
                  <c:v>1.7181632509564098</c:v>
                </c:pt>
                <c:pt idx="6161">
                  <c:v>1.9375066131762964</c:v>
                </c:pt>
                <c:pt idx="6162">
                  <c:v>1.814415152924636</c:v>
                </c:pt>
                <c:pt idx="6163">
                  <c:v>2.1653004991494407</c:v>
                </c:pt>
                <c:pt idx="6164">
                  <c:v>1.749473713814141</c:v>
                </c:pt>
                <c:pt idx="6165">
                  <c:v>1.7032977965413556</c:v>
                </c:pt>
                <c:pt idx="6166">
                  <c:v>1.833994805070011</c:v>
                </c:pt>
                <c:pt idx="6167">
                  <c:v>1.5904726039219961</c:v>
                </c:pt>
                <c:pt idx="6168">
                  <c:v>1.7962272532104691</c:v>
                </c:pt>
                <c:pt idx="6169">
                  <c:v>1.8287658563507541</c:v>
                </c:pt>
                <c:pt idx="6170">
                  <c:v>1.9266758113359161</c:v>
                </c:pt>
                <c:pt idx="6171">
                  <c:v>1.6021218508679878</c:v>
                </c:pt>
                <c:pt idx="6172">
                  <c:v>1.8703687219865774</c:v>
                </c:pt>
                <c:pt idx="6173">
                  <c:v>1.7437265117075158</c:v>
                </c:pt>
                <c:pt idx="6174">
                  <c:v>1.7728070866986483</c:v>
                </c:pt>
                <c:pt idx="6175">
                  <c:v>1.8507149504975939</c:v>
                </c:pt>
                <c:pt idx="6176">
                  <c:v>1.6072429420744652</c:v>
                </c:pt>
                <c:pt idx="6177">
                  <c:v>1.733079178253752</c:v>
                </c:pt>
                <c:pt idx="6178">
                  <c:v>1.700509295622312</c:v>
                </c:pt>
                <c:pt idx="6179">
                  <c:v>1.8701330363332489</c:v>
                </c:pt>
                <c:pt idx="6180">
                  <c:v>1.9354109003285398</c:v>
                </c:pt>
                <c:pt idx="6181">
                  <c:v>2.0611616848213812</c:v>
                </c:pt>
                <c:pt idx="6182">
                  <c:v>2.1805130480950607</c:v>
                </c:pt>
                <c:pt idx="6183">
                  <c:v>1.5917447189566738</c:v>
                </c:pt>
                <c:pt idx="6184">
                  <c:v>1.8108247912779203</c:v>
                </c:pt>
                <c:pt idx="6185">
                  <c:v>1.5361041417726287</c:v>
                </c:pt>
                <c:pt idx="6186">
                  <c:v>1.5995183710904353</c:v>
                </c:pt>
                <c:pt idx="6187">
                  <c:v>2.0035121096540407</c:v>
                </c:pt>
                <c:pt idx="6188">
                  <c:v>1.659883381802133</c:v>
                </c:pt>
                <c:pt idx="6189">
                  <c:v>1.8285083935143238</c:v>
                </c:pt>
                <c:pt idx="6190">
                  <c:v>1.5774885434074746</c:v>
                </c:pt>
                <c:pt idx="6191">
                  <c:v>1.744270293362056</c:v>
                </c:pt>
                <c:pt idx="6192">
                  <c:v>1.4149684759451138</c:v>
                </c:pt>
                <c:pt idx="6193">
                  <c:v>2.0162775681622311</c:v>
                </c:pt>
                <c:pt idx="6194">
                  <c:v>1.5409338901420651</c:v>
                </c:pt>
                <c:pt idx="6195">
                  <c:v>1.6520504482158991</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06</c:v>
                </c:pt>
                <c:pt idx="6204">
                  <c:v>1.5369158743172897</c:v>
                </c:pt>
                <c:pt idx="6205">
                  <c:v>1.9927858636905487</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26</c:v>
                </c:pt>
                <c:pt idx="6214">
                  <c:v>1.8265882144328913</c:v>
                </c:pt>
                <c:pt idx="6215">
                  <c:v>1.8870083495467918</c:v>
                </c:pt>
                <c:pt idx="6216">
                  <c:v>1.7986219632614264</c:v>
                </c:pt>
                <c:pt idx="6217">
                  <c:v>1.6655838209908294</c:v>
                </c:pt>
                <c:pt idx="6218">
                  <c:v>2.4017945380578452</c:v>
                </c:pt>
                <c:pt idx="6219">
                  <c:v>1.5686090139021078</c:v>
                </c:pt>
                <c:pt idx="6220">
                  <c:v>1.8595655641704301</c:v>
                </c:pt>
                <c:pt idx="6221">
                  <c:v>1.8075005526696386</c:v>
                </c:pt>
                <c:pt idx="6222">
                  <c:v>1.6425328028289541</c:v>
                </c:pt>
                <c:pt idx="6223">
                  <c:v>1.9401232193625226</c:v>
                </c:pt>
                <c:pt idx="6224">
                  <c:v>1.870374726489576</c:v>
                </c:pt>
                <c:pt idx="6225">
                  <c:v>2.2933702818185231</c:v>
                </c:pt>
                <c:pt idx="6226">
                  <c:v>1.8401485189561066</c:v>
                </c:pt>
                <c:pt idx="6227">
                  <c:v>1.7188735896938321</c:v>
                </c:pt>
                <c:pt idx="6228">
                  <c:v>1.4590131297101161</c:v>
                </c:pt>
                <c:pt idx="6229">
                  <c:v>1.8695072193716382</c:v>
                </c:pt>
                <c:pt idx="6230">
                  <c:v>1.8213155036334601</c:v>
                </c:pt>
                <c:pt idx="6231">
                  <c:v>1.9853801764490417</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89</c:v>
                </c:pt>
                <c:pt idx="6242">
                  <c:v>1.7301584801898804</c:v>
                </c:pt>
                <c:pt idx="6243">
                  <c:v>1.9198928424699775</c:v>
                </c:pt>
                <c:pt idx="6244">
                  <c:v>1.7564377041029002</c:v>
                </c:pt>
                <c:pt idx="6245">
                  <c:v>1.7416539348862301</c:v>
                </c:pt>
                <c:pt idx="6246">
                  <c:v>1.5884168158439607</c:v>
                </c:pt>
                <c:pt idx="6247">
                  <c:v>2.0141257522738041</c:v>
                </c:pt>
                <c:pt idx="6248">
                  <c:v>1.9550047008608329</c:v>
                </c:pt>
                <c:pt idx="6249">
                  <c:v>1.9399960842705462</c:v>
                </c:pt>
                <c:pt idx="6250">
                  <c:v>1.8461586676215183</c:v>
                </c:pt>
                <c:pt idx="6251">
                  <c:v>1.5130887700849478</c:v>
                </c:pt>
                <c:pt idx="6252">
                  <c:v>1.3624689974078958</c:v>
                </c:pt>
                <c:pt idx="6253">
                  <c:v>1.5169909868303264</c:v>
                </c:pt>
                <c:pt idx="6254">
                  <c:v>2.0645546329118005</c:v>
                </c:pt>
                <c:pt idx="6255">
                  <c:v>1.6550478702306681</c:v>
                </c:pt>
                <c:pt idx="6256">
                  <c:v>1.5347397457270764</c:v>
                </c:pt>
                <c:pt idx="6257">
                  <c:v>1.5611814313560601</c:v>
                </c:pt>
                <c:pt idx="6258">
                  <c:v>1.8523329314790689</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23</c:v>
                </c:pt>
                <c:pt idx="6267">
                  <c:v>1.8021085780605381</c:v>
                </c:pt>
                <c:pt idx="6268">
                  <c:v>1.7156965547336358</c:v>
                </c:pt>
                <c:pt idx="6269">
                  <c:v>1.429126100838795</c:v>
                </c:pt>
                <c:pt idx="6270">
                  <c:v>1.6188921779369481</c:v>
                </c:pt>
                <c:pt idx="6271">
                  <c:v>1.3853724612786025</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4005</c:v>
                </c:pt>
                <c:pt idx="6282">
                  <c:v>2.0005825329934819</c:v>
                </c:pt>
                <c:pt idx="6283">
                  <c:v>1.5933187131405175</c:v>
                </c:pt>
                <c:pt idx="6284">
                  <c:v>1.4850725389389587</c:v>
                </c:pt>
                <c:pt idx="6285">
                  <c:v>1.9068028290140413</c:v>
                </c:pt>
                <c:pt idx="6286">
                  <c:v>1.7753917993870298</c:v>
                </c:pt>
                <c:pt idx="6287">
                  <c:v>1.7320278493235903</c:v>
                </c:pt>
                <c:pt idx="6288">
                  <c:v>1.7001016154983435</c:v>
                </c:pt>
                <c:pt idx="6289">
                  <c:v>1.8026608420400578</c:v>
                </c:pt>
                <c:pt idx="6290">
                  <c:v>2.2267582281483014</c:v>
                </c:pt>
                <c:pt idx="6291">
                  <c:v>1.4690970208208745</c:v>
                </c:pt>
                <c:pt idx="6292">
                  <c:v>1.7024161842645242</c:v>
                </c:pt>
                <c:pt idx="6293">
                  <c:v>1.8310043980994311</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84</c:v>
                </c:pt>
                <c:pt idx="6302">
                  <c:v>1.801694356186635</c:v>
                </c:pt>
                <c:pt idx="6303">
                  <c:v>1.5114828209165991</c:v>
                </c:pt>
                <c:pt idx="6304">
                  <c:v>1.7252023205278268</c:v>
                </c:pt>
                <c:pt idx="6305">
                  <c:v>1.4295654988762048</c:v>
                </c:pt>
                <c:pt idx="6306">
                  <c:v>1.5995484139816607</c:v>
                </c:pt>
                <c:pt idx="6307">
                  <c:v>1.7304114546269809</c:v>
                </c:pt>
                <c:pt idx="6308">
                  <c:v>1.5944364444507193</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352</c:v>
                </c:pt>
                <c:pt idx="6320">
                  <c:v>1.5867379901949739</c:v>
                </c:pt>
                <c:pt idx="6321">
                  <c:v>1.71308182877528</c:v>
                </c:pt>
                <c:pt idx="6322">
                  <c:v>1.7670219894188339</c:v>
                </c:pt>
                <c:pt idx="6323">
                  <c:v>1.6670405980850889</c:v>
                </c:pt>
                <c:pt idx="6324">
                  <c:v>1.701873213756474</c:v>
                </c:pt>
                <c:pt idx="6325">
                  <c:v>1.7777350576367392</c:v>
                </c:pt>
                <c:pt idx="6326">
                  <c:v>1.5105039261139082</c:v>
                </c:pt>
                <c:pt idx="6327">
                  <c:v>1.4012812754901394</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49</c:v>
                </c:pt>
                <c:pt idx="6336">
                  <c:v>1.6705184195144986</c:v>
                </c:pt>
                <c:pt idx="6337">
                  <c:v>1.7574312960057417</c:v>
                </c:pt>
                <c:pt idx="6338">
                  <c:v>1.5579447006605518</c:v>
                </c:pt>
                <c:pt idx="6339">
                  <c:v>1.5671914859916476</c:v>
                </c:pt>
                <c:pt idx="6340">
                  <c:v>1.6264973503056217</c:v>
                </c:pt>
                <c:pt idx="6341">
                  <c:v>1.9339398814243498</c:v>
                </c:pt>
                <c:pt idx="6342">
                  <c:v>1.9386369379093391</c:v>
                </c:pt>
                <c:pt idx="6343">
                  <c:v>1.6864837019732084</c:v>
                </c:pt>
                <c:pt idx="6344">
                  <c:v>1.8197658836711559</c:v>
                </c:pt>
                <c:pt idx="6345">
                  <c:v>1.5845519383770941</c:v>
                </c:pt>
                <c:pt idx="6346">
                  <c:v>1.8734171359057428</c:v>
                </c:pt>
                <c:pt idx="6347">
                  <c:v>1.6116397413068329</c:v>
                </c:pt>
                <c:pt idx="6348">
                  <c:v>1.7980719858368066</c:v>
                </c:pt>
                <c:pt idx="6349">
                  <c:v>1.5481797098233685</c:v>
                </c:pt>
                <c:pt idx="6350">
                  <c:v>1.3442205356555361</c:v>
                </c:pt>
                <c:pt idx="6351">
                  <c:v>1.8315190162792028</c:v>
                </c:pt>
                <c:pt idx="6352">
                  <c:v>1.7073237166039235</c:v>
                </c:pt>
                <c:pt idx="6353">
                  <c:v>1.5670331275213643</c:v>
                </c:pt>
                <c:pt idx="6354">
                  <c:v>1.5323045136633062</c:v>
                </c:pt>
                <c:pt idx="6355">
                  <c:v>1.8998944564039282</c:v>
                </c:pt>
                <c:pt idx="6356">
                  <c:v>1.8909812509222175</c:v>
                </c:pt>
                <c:pt idx="6357">
                  <c:v>1.3601854603534342</c:v>
                </c:pt>
                <c:pt idx="6358">
                  <c:v>1.5984055361671301</c:v>
                </c:pt>
                <c:pt idx="6359">
                  <c:v>1.612945551049624</c:v>
                </c:pt>
                <c:pt idx="6360">
                  <c:v>1.880798397732331</c:v>
                </c:pt>
                <c:pt idx="6361">
                  <c:v>1.7087755410495826</c:v>
                </c:pt>
                <c:pt idx="6362">
                  <c:v>2.0461502583678457</c:v>
                </c:pt>
                <c:pt idx="6363">
                  <c:v>1.5824807091217445</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107</c:v>
                </c:pt>
                <c:pt idx="6376">
                  <c:v>1.478230930178366</c:v>
                </c:pt>
                <c:pt idx="6377">
                  <c:v>1.9263892633697821</c:v>
                </c:pt>
                <c:pt idx="6378">
                  <c:v>1.8019649265910984</c:v>
                </c:pt>
                <c:pt idx="6379">
                  <c:v>1.7667640479601572</c:v>
                </c:pt>
                <c:pt idx="6380">
                  <c:v>1.3939459989990599</c:v>
                </c:pt>
                <c:pt idx="6381">
                  <c:v>1.6810066773503352</c:v>
                </c:pt>
                <c:pt idx="6382">
                  <c:v>1.7217239264732542</c:v>
                </c:pt>
                <c:pt idx="6383">
                  <c:v>1.8447554166843301</c:v>
                </c:pt>
                <c:pt idx="6384">
                  <c:v>2.2051227524809747</c:v>
                </c:pt>
                <c:pt idx="6385">
                  <c:v>1.7688898495888323</c:v>
                </c:pt>
                <c:pt idx="6386">
                  <c:v>1.6630798381610881</c:v>
                </c:pt>
                <c:pt idx="6387">
                  <c:v>1.9270305050693508</c:v>
                </c:pt>
                <c:pt idx="6388">
                  <c:v>1.7685010865020938</c:v>
                </c:pt>
                <c:pt idx="6389">
                  <c:v>2.0937180241997777</c:v>
                </c:pt>
                <c:pt idx="6390">
                  <c:v>1.505071531265298</c:v>
                </c:pt>
                <c:pt idx="6391">
                  <c:v>1.9731399736877497</c:v>
                </c:pt>
                <c:pt idx="6392">
                  <c:v>1.9641058845074761</c:v>
                </c:pt>
                <c:pt idx="6393">
                  <c:v>1.6848974111930721</c:v>
                </c:pt>
                <c:pt idx="6394">
                  <c:v>2.0385002490226882</c:v>
                </c:pt>
                <c:pt idx="6395">
                  <c:v>1.794431987289433</c:v>
                </c:pt>
                <c:pt idx="6396">
                  <c:v>1.6192146682370838</c:v>
                </c:pt>
                <c:pt idx="6397">
                  <c:v>1.9388838476237713</c:v>
                </c:pt>
                <c:pt idx="6398">
                  <c:v>1.814236328118618</c:v>
                </c:pt>
                <c:pt idx="6399">
                  <c:v>1.3425021770021224</c:v>
                </c:pt>
                <c:pt idx="6400">
                  <c:v>1.9275081824041198</c:v>
                </c:pt>
                <c:pt idx="6401">
                  <c:v>1.467534749340671</c:v>
                </c:pt>
                <c:pt idx="6402">
                  <c:v>1.8328327145901646</c:v>
                </c:pt>
                <c:pt idx="6403">
                  <c:v>1.3099987935910922</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8</c:v>
                </c:pt>
                <c:pt idx="6412">
                  <c:v>1.9017527583037981</c:v>
                </c:pt>
                <c:pt idx="6413">
                  <c:v>1.9227118255981785</c:v>
                </c:pt>
                <c:pt idx="6414">
                  <c:v>1.9886114040632399</c:v>
                </c:pt>
                <c:pt idx="6415">
                  <c:v>1.5655388775468306</c:v>
                </c:pt>
                <c:pt idx="6416">
                  <c:v>1.742649072071363</c:v>
                </c:pt>
                <c:pt idx="6417">
                  <c:v>1.88457977905754</c:v>
                </c:pt>
                <c:pt idx="6418">
                  <c:v>1.9517749908284778</c:v>
                </c:pt>
                <c:pt idx="6419">
                  <c:v>1.6530309713987925</c:v>
                </c:pt>
                <c:pt idx="6420">
                  <c:v>1.4064221805090398</c:v>
                </c:pt>
                <c:pt idx="6421">
                  <c:v>1.9111930603454854</c:v>
                </c:pt>
                <c:pt idx="6422">
                  <c:v>1.7440094335258141</c:v>
                </c:pt>
                <c:pt idx="6423">
                  <c:v>1.7486092656507315</c:v>
                </c:pt>
                <c:pt idx="6424">
                  <c:v>1.6495046422478457</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372</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829</c:v>
                </c:pt>
                <c:pt idx="6450">
                  <c:v>1.670064900884946</c:v>
                </c:pt>
                <c:pt idx="6451">
                  <c:v>1.4133304188080738</c:v>
                </c:pt>
                <c:pt idx="6452">
                  <c:v>1.3087063873577958</c:v>
                </c:pt>
                <c:pt idx="6453">
                  <c:v>1.845606496833835</c:v>
                </c:pt>
                <c:pt idx="6454">
                  <c:v>1.474763638051291</c:v>
                </c:pt>
                <c:pt idx="6455">
                  <c:v>1.7295052672910898</c:v>
                </c:pt>
                <c:pt idx="6456">
                  <c:v>1.5249421760908188</c:v>
                </c:pt>
                <c:pt idx="6457">
                  <c:v>1.6703483882409322</c:v>
                </c:pt>
                <c:pt idx="6458">
                  <c:v>1.6669804386252844</c:v>
                </c:pt>
                <c:pt idx="6459">
                  <c:v>1.6132584225238249</c:v>
                </c:pt>
                <c:pt idx="6460">
                  <c:v>1.8736903716702289</c:v>
                </c:pt>
                <c:pt idx="6461">
                  <c:v>1.6661622044621145</c:v>
                </c:pt>
                <c:pt idx="6462">
                  <c:v>1.578198315025235</c:v>
                </c:pt>
                <c:pt idx="6463">
                  <c:v>1.8878772866755669</c:v>
                </c:pt>
                <c:pt idx="6464">
                  <c:v>1.6174890471075412</c:v>
                </c:pt>
                <c:pt idx="6465">
                  <c:v>1.6860583679195944</c:v>
                </c:pt>
                <c:pt idx="6466">
                  <c:v>1.4507282529589272</c:v>
                </c:pt>
                <c:pt idx="6467">
                  <c:v>1.4588863525747298</c:v>
                </c:pt>
                <c:pt idx="6468">
                  <c:v>1.3968553362792291</c:v>
                </c:pt>
                <c:pt idx="6469">
                  <c:v>1.7142560569207581</c:v>
                </c:pt>
                <c:pt idx="6470">
                  <c:v>1.5852411115446139</c:v>
                </c:pt>
                <c:pt idx="6471">
                  <c:v>1.6057626225281099</c:v>
                </c:pt>
                <c:pt idx="6472">
                  <c:v>1.5064362089170678</c:v>
                </c:pt>
                <c:pt idx="6473">
                  <c:v>1.4941115036523993</c:v>
                </c:pt>
                <c:pt idx="6474">
                  <c:v>1.906833769013432</c:v>
                </c:pt>
                <c:pt idx="6475">
                  <c:v>1.7313113772025461</c:v>
                </c:pt>
                <c:pt idx="6476">
                  <c:v>1.5965806524219073</c:v>
                </c:pt>
                <c:pt idx="6477">
                  <c:v>1.8807228173789956</c:v>
                </c:pt>
                <c:pt idx="6478">
                  <c:v>1.7948632920226297</c:v>
                </c:pt>
                <c:pt idx="6479">
                  <c:v>1.5846713154913716</c:v>
                </c:pt>
                <c:pt idx="6480">
                  <c:v>1.6231810179255159</c:v>
                </c:pt>
                <c:pt idx="6481">
                  <c:v>1.46695097336188</c:v>
                </c:pt>
                <c:pt idx="6482">
                  <c:v>1.1584643048365566</c:v>
                </c:pt>
                <c:pt idx="6483">
                  <c:v>1.7000229180024518</c:v>
                </c:pt>
                <c:pt idx="6484">
                  <c:v>1.7235232761007313</c:v>
                </c:pt>
                <c:pt idx="6485">
                  <c:v>1.543664665968471</c:v>
                </c:pt>
                <c:pt idx="6486">
                  <c:v>1.7170035454953259</c:v>
                </c:pt>
                <c:pt idx="6487">
                  <c:v>1.6290078045388035</c:v>
                </c:pt>
                <c:pt idx="6488">
                  <c:v>1.6166694559094541</c:v>
                </c:pt>
                <c:pt idx="6489">
                  <c:v>1.5028992946797053</c:v>
                </c:pt>
                <c:pt idx="6490">
                  <c:v>1.4114572135490564</c:v>
                </c:pt>
                <c:pt idx="6491">
                  <c:v>1.3275985568314062</c:v>
                </c:pt>
                <c:pt idx="6492">
                  <c:v>1.3954438937043958</c:v>
                </c:pt>
                <c:pt idx="6493">
                  <c:v>1.9458312838357779</c:v>
                </c:pt>
                <c:pt idx="6494">
                  <c:v>1.6544092394509897</c:v>
                </c:pt>
                <c:pt idx="6495">
                  <c:v>2.2441225920608412</c:v>
                </c:pt>
                <c:pt idx="6496">
                  <c:v>1.6023869715440495</c:v>
                </c:pt>
                <c:pt idx="6497">
                  <c:v>1.6447001245652828</c:v>
                </c:pt>
                <c:pt idx="6498">
                  <c:v>1.6489170898943861</c:v>
                </c:pt>
                <c:pt idx="6499">
                  <c:v>1.9897805724730193</c:v>
                </c:pt>
                <c:pt idx="6500">
                  <c:v>1.5438909550496387</c:v>
                </c:pt>
                <c:pt idx="6501">
                  <c:v>1.4966132882718644</c:v>
                </c:pt>
                <c:pt idx="6502">
                  <c:v>1.5925799906193714</c:v>
                </c:pt>
                <c:pt idx="6503">
                  <c:v>1.4026900180678172</c:v>
                </c:pt>
                <c:pt idx="6504">
                  <c:v>1.4309665613563443</c:v>
                </c:pt>
                <c:pt idx="6505">
                  <c:v>1.7984865876787861</c:v>
                </c:pt>
                <c:pt idx="6506">
                  <c:v>1.6265746871678493</c:v>
                </c:pt>
                <c:pt idx="6507">
                  <c:v>1.3620466426350115</c:v>
                </c:pt>
                <c:pt idx="6508">
                  <c:v>1.4678131778656718</c:v>
                </c:pt>
                <c:pt idx="6509">
                  <c:v>1.5827239771388042</c:v>
                </c:pt>
                <c:pt idx="6510">
                  <c:v>1.6551402631000023</c:v>
                </c:pt>
                <c:pt idx="6511">
                  <c:v>1.7323175951347101</c:v>
                </c:pt>
                <c:pt idx="6512">
                  <c:v>1.7367453697977908</c:v>
                </c:pt>
                <c:pt idx="6513">
                  <c:v>1.7063372672627899</c:v>
                </c:pt>
                <c:pt idx="6514">
                  <c:v>1.7180701869177541</c:v>
                </c:pt>
                <c:pt idx="6515">
                  <c:v>1.8207318101800918</c:v>
                </c:pt>
                <c:pt idx="6516">
                  <c:v>1.6828659800265771</c:v>
                </c:pt>
                <c:pt idx="6517">
                  <c:v>1.8763055551232481</c:v>
                </c:pt>
                <c:pt idx="6518">
                  <c:v>1.4048846659455019</c:v>
                </c:pt>
                <c:pt idx="6519">
                  <c:v>1.3973737221827081</c:v>
                </c:pt>
                <c:pt idx="6520">
                  <c:v>1.6683619926847391</c:v>
                </c:pt>
                <c:pt idx="6521">
                  <c:v>1.4456362500416642</c:v>
                </c:pt>
                <c:pt idx="6522">
                  <c:v>1.456079821680744</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543</c:v>
                </c:pt>
                <c:pt idx="6533">
                  <c:v>1.601041328905058</c:v>
                </c:pt>
                <c:pt idx="6534">
                  <c:v>1.7179651167977015</c:v>
                </c:pt>
                <c:pt idx="6535">
                  <c:v>1.8545860403707541</c:v>
                </c:pt>
                <c:pt idx="6536">
                  <c:v>1.7269379304255721</c:v>
                </c:pt>
                <c:pt idx="6537">
                  <c:v>1.4114746072044204</c:v>
                </c:pt>
                <c:pt idx="6538">
                  <c:v>1.4961895572340758</c:v>
                </c:pt>
                <c:pt idx="6539">
                  <c:v>1.4075734960358808</c:v>
                </c:pt>
                <c:pt idx="6540">
                  <c:v>1.3705308090896973</c:v>
                </c:pt>
                <c:pt idx="6541">
                  <c:v>1.4382092480612858</c:v>
                </c:pt>
                <c:pt idx="6542">
                  <c:v>1.7872122610144174</c:v>
                </c:pt>
                <c:pt idx="6543">
                  <c:v>1.8854770350877541</c:v>
                </c:pt>
                <c:pt idx="6544">
                  <c:v>1.6180405563430582</c:v>
                </c:pt>
                <c:pt idx="6545">
                  <c:v>1.824410863489996</c:v>
                </c:pt>
                <c:pt idx="6546">
                  <c:v>1.5448250074381698</c:v>
                </c:pt>
                <c:pt idx="6547">
                  <c:v>2.0659156186080847</c:v>
                </c:pt>
                <c:pt idx="6548">
                  <c:v>1.4937952445772973</c:v>
                </c:pt>
                <c:pt idx="6549">
                  <c:v>1.3753232697718101</c:v>
                </c:pt>
                <c:pt idx="6550">
                  <c:v>1.6400802609981961</c:v>
                </c:pt>
                <c:pt idx="6551">
                  <c:v>1.8965940739461313</c:v>
                </c:pt>
                <c:pt idx="6552">
                  <c:v>1.6387237103808636</c:v>
                </c:pt>
                <c:pt idx="6553">
                  <c:v>1.5639003737658006</c:v>
                </c:pt>
                <c:pt idx="6554">
                  <c:v>1.6595063936832706</c:v>
                </c:pt>
                <c:pt idx="6555">
                  <c:v>1.3325688610728361</c:v>
                </c:pt>
                <c:pt idx="6556">
                  <c:v>1.6476269274041568</c:v>
                </c:pt>
                <c:pt idx="6557">
                  <c:v>1.5448729280288975</c:v>
                </c:pt>
                <c:pt idx="6558">
                  <c:v>1.4924564035657157</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31</c:v>
                </c:pt>
                <c:pt idx="6573">
                  <c:v>1.4521204623566439</c:v>
                </c:pt>
                <c:pt idx="6574">
                  <c:v>1.5784049575058914</c:v>
                </c:pt>
                <c:pt idx="6575">
                  <c:v>1.6010305663577356</c:v>
                </c:pt>
                <c:pt idx="6576">
                  <c:v>1.523267889897794</c:v>
                </c:pt>
                <c:pt idx="6577">
                  <c:v>1.1902130859104085</c:v>
                </c:pt>
                <c:pt idx="6578">
                  <c:v>1.3674066516653878</c:v>
                </c:pt>
                <c:pt idx="6579">
                  <c:v>1.5475040612399558</c:v>
                </c:pt>
                <c:pt idx="6580">
                  <c:v>1.5725158236664143</c:v>
                </c:pt>
                <c:pt idx="6581">
                  <c:v>1.3583595337400305</c:v>
                </c:pt>
                <c:pt idx="6582">
                  <c:v>1.5106584392801665</c:v>
                </c:pt>
                <c:pt idx="6583">
                  <c:v>1.7574448626580719</c:v>
                </c:pt>
                <c:pt idx="6584">
                  <c:v>1.5635577430618341</c:v>
                </c:pt>
                <c:pt idx="6585">
                  <c:v>1.7155056093251577</c:v>
                </c:pt>
                <c:pt idx="6586">
                  <c:v>1.6402604689384161</c:v>
                </c:pt>
                <c:pt idx="6587">
                  <c:v>1.3772546481382253</c:v>
                </c:pt>
                <c:pt idx="6588">
                  <c:v>1.3139206892763138</c:v>
                </c:pt>
                <c:pt idx="6589">
                  <c:v>1.5053210935729155</c:v>
                </c:pt>
                <c:pt idx="6590">
                  <c:v>1.6253075013191665</c:v>
                </c:pt>
                <c:pt idx="6591">
                  <c:v>1.467713517162972</c:v>
                </c:pt>
                <c:pt idx="6592">
                  <c:v>1.5993710104820598</c:v>
                </c:pt>
                <c:pt idx="6593">
                  <c:v>1.3101394105472322</c:v>
                </c:pt>
                <c:pt idx="6594">
                  <c:v>1.3621685166518025</c:v>
                </c:pt>
                <c:pt idx="6595">
                  <c:v>1.917954520245146</c:v>
                </c:pt>
                <c:pt idx="6596">
                  <c:v>1.3571773844972301</c:v>
                </c:pt>
                <c:pt idx="6597">
                  <c:v>1.5156550928213444</c:v>
                </c:pt>
                <c:pt idx="6598">
                  <c:v>1.4570935498954178</c:v>
                </c:pt>
                <c:pt idx="6599">
                  <c:v>1.8060854119472343</c:v>
                </c:pt>
                <c:pt idx="6600">
                  <c:v>1.700769484193279</c:v>
                </c:pt>
                <c:pt idx="6601">
                  <c:v>1.4017067974754214</c:v>
                </c:pt>
                <c:pt idx="6602">
                  <c:v>1.6646672622581429</c:v>
                </c:pt>
                <c:pt idx="6603">
                  <c:v>1.5176938393791712</c:v>
                </c:pt>
                <c:pt idx="6604">
                  <c:v>1.4639194069561128</c:v>
                </c:pt>
                <c:pt idx="6605">
                  <c:v>1.4705893760284068</c:v>
                </c:pt>
                <c:pt idx="6606">
                  <c:v>1.4034387817967227</c:v>
                </c:pt>
                <c:pt idx="6607">
                  <c:v>1.4860518592770977</c:v>
                </c:pt>
                <c:pt idx="6608">
                  <c:v>1.5459453840965915</c:v>
                </c:pt>
                <c:pt idx="6609">
                  <c:v>1.7276657483584386</c:v>
                </c:pt>
                <c:pt idx="6610">
                  <c:v>1.3718161816671071</c:v>
                </c:pt>
                <c:pt idx="6611">
                  <c:v>1.8781297606108069</c:v>
                </c:pt>
                <c:pt idx="6612">
                  <c:v>1.5419105630288401</c:v>
                </c:pt>
                <c:pt idx="6613">
                  <c:v>1.6563062440920699</c:v>
                </c:pt>
                <c:pt idx="6614">
                  <c:v>1.5783375184681601</c:v>
                </c:pt>
                <c:pt idx="6615">
                  <c:v>1.5032375061111385</c:v>
                </c:pt>
                <c:pt idx="6616">
                  <c:v>1.5720504042682355</c:v>
                </c:pt>
                <c:pt idx="6617">
                  <c:v>1.7708801271936863</c:v>
                </c:pt>
                <c:pt idx="6618">
                  <c:v>1.6372749745462871</c:v>
                </c:pt>
                <c:pt idx="6619">
                  <c:v>1.4827311848699078</c:v>
                </c:pt>
                <c:pt idx="6620">
                  <c:v>1.6814721632365983</c:v>
                </c:pt>
                <c:pt idx="6621">
                  <c:v>1.7625621342951787</c:v>
                </c:pt>
                <c:pt idx="6622">
                  <c:v>1.3646061320597349</c:v>
                </c:pt>
                <c:pt idx="6623">
                  <c:v>1.6502053378320545</c:v>
                </c:pt>
                <c:pt idx="6624">
                  <c:v>1.5107690246014713</c:v>
                </c:pt>
                <c:pt idx="6625">
                  <c:v>1.8720249353432341</c:v>
                </c:pt>
                <c:pt idx="6626">
                  <c:v>1.4719240893134968</c:v>
                </c:pt>
                <c:pt idx="6627">
                  <c:v>1.5801726134714793</c:v>
                </c:pt>
                <c:pt idx="6628">
                  <c:v>1.4255102021769572</c:v>
                </c:pt>
                <c:pt idx="6629">
                  <c:v>1.527793759406368</c:v>
                </c:pt>
                <c:pt idx="6630">
                  <c:v>1.7532715271031816</c:v>
                </c:pt>
                <c:pt idx="6631">
                  <c:v>1.4350807110198478</c:v>
                </c:pt>
                <c:pt idx="6632">
                  <c:v>1.6398362566134392</c:v>
                </c:pt>
                <c:pt idx="6633">
                  <c:v>1.5384001151222404</c:v>
                </c:pt>
                <c:pt idx="6634">
                  <c:v>1.6044516569983442</c:v>
                </c:pt>
                <c:pt idx="6635">
                  <c:v>1.5444451431067701</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32</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44</c:v>
                </c:pt>
                <c:pt idx="6657">
                  <c:v>1.5943161282209961</c:v>
                </c:pt>
                <c:pt idx="6658">
                  <c:v>1.3995787036142899</c:v>
                </c:pt>
                <c:pt idx="6659">
                  <c:v>1.4482177608163604</c:v>
                </c:pt>
                <c:pt idx="6660">
                  <c:v>1.7842354607520321</c:v>
                </c:pt>
                <c:pt idx="6661">
                  <c:v>1.5347715947299676</c:v>
                </c:pt>
                <c:pt idx="6662">
                  <c:v>1.4181675880220677</c:v>
                </c:pt>
                <c:pt idx="6663">
                  <c:v>1.6025356927970018</c:v>
                </c:pt>
                <c:pt idx="6664">
                  <c:v>1.4789488726898832</c:v>
                </c:pt>
                <c:pt idx="6665">
                  <c:v>1.5338206451345016</c:v>
                </c:pt>
                <c:pt idx="6666">
                  <c:v>1.6777513371040993</c:v>
                </c:pt>
                <c:pt idx="6667">
                  <c:v>1.529927283443429</c:v>
                </c:pt>
                <c:pt idx="6668">
                  <c:v>1.8826269718369262</c:v>
                </c:pt>
                <c:pt idx="6669">
                  <c:v>1.5763970299625336</c:v>
                </c:pt>
                <c:pt idx="6670">
                  <c:v>1.6878093653539139</c:v>
                </c:pt>
                <c:pt idx="6671">
                  <c:v>1.511235863166934</c:v>
                </c:pt>
                <c:pt idx="6672">
                  <c:v>1.5892973054494446</c:v>
                </c:pt>
                <c:pt idx="6673">
                  <c:v>1.3225477666083987</c:v>
                </c:pt>
                <c:pt idx="6674">
                  <c:v>1.3892825724435847</c:v>
                </c:pt>
                <c:pt idx="6675">
                  <c:v>1.6362444181528508</c:v>
                </c:pt>
                <c:pt idx="6676">
                  <c:v>1.4724084836964271</c:v>
                </c:pt>
                <c:pt idx="6677">
                  <c:v>1.4261920735174698</c:v>
                </c:pt>
                <c:pt idx="6678">
                  <c:v>1.5043800866237973</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26</c:v>
                </c:pt>
                <c:pt idx="6689">
                  <c:v>1.4145978184344306</c:v>
                </c:pt>
                <c:pt idx="6690">
                  <c:v>1.3815752340491618</c:v>
                </c:pt>
                <c:pt idx="6691">
                  <c:v>1.5447387122058838</c:v>
                </c:pt>
                <c:pt idx="6692">
                  <c:v>1.803285826101799</c:v>
                </c:pt>
                <c:pt idx="6693">
                  <c:v>1.1834116934130938</c:v>
                </c:pt>
                <c:pt idx="6694">
                  <c:v>1.6813647692067721</c:v>
                </c:pt>
                <c:pt idx="6695">
                  <c:v>1.4271648205070198</c:v>
                </c:pt>
                <c:pt idx="6696">
                  <c:v>1.4393790170124989</c:v>
                </c:pt>
                <c:pt idx="6697">
                  <c:v>1.6328887156559151</c:v>
                </c:pt>
                <c:pt idx="6698">
                  <c:v>1.6334012585200486</c:v>
                </c:pt>
                <c:pt idx="6699">
                  <c:v>1.2772929005192084</c:v>
                </c:pt>
                <c:pt idx="6700">
                  <c:v>1.2516020814002722</c:v>
                </c:pt>
                <c:pt idx="6701">
                  <c:v>1.3598275151689518</c:v>
                </c:pt>
                <c:pt idx="6702">
                  <c:v>1.6076030650646238</c:v>
                </c:pt>
                <c:pt idx="6703">
                  <c:v>1.3688876656607787</c:v>
                </c:pt>
                <c:pt idx="6704">
                  <c:v>1.4864261908055059</c:v>
                </c:pt>
                <c:pt idx="6705">
                  <c:v>1.4998002291250598</c:v>
                </c:pt>
                <c:pt idx="6706">
                  <c:v>1.5436102753448098</c:v>
                </c:pt>
                <c:pt idx="6707">
                  <c:v>1.5243409317881123</c:v>
                </c:pt>
                <c:pt idx="6708">
                  <c:v>1.6141665522174691</c:v>
                </c:pt>
                <c:pt idx="6709">
                  <c:v>1.9107325990015864</c:v>
                </c:pt>
                <c:pt idx="6710">
                  <c:v>1.3259714099492952</c:v>
                </c:pt>
                <c:pt idx="6711">
                  <c:v>1.4093201415878018</c:v>
                </c:pt>
                <c:pt idx="6712">
                  <c:v>1.60662346852223</c:v>
                </c:pt>
                <c:pt idx="6713">
                  <c:v>1.7139093441567879</c:v>
                </c:pt>
                <c:pt idx="6714">
                  <c:v>1.5294847049025557</c:v>
                </c:pt>
                <c:pt idx="6715">
                  <c:v>1.5549085110109206</c:v>
                </c:pt>
                <c:pt idx="6716">
                  <c:v>1.1871124198687584</c:v>
                </c:pt>
                <c:pt idx="6717">
                  <c:v>1.37781990177991</c:v>
                </c:pt>
                <c:pt idx="6718">
                  <c:v>1.7961784993796852</c:v>
                </c:pt>
                <c:pt idx="6719">
                  <c:v>1.5716107154286634</c:v>
                </c:pt>
                <c:pt idx="6720">
                  <c:v>1.6060998379367601</c:v>
                </c:pt>
                <c:pt idx="6721">
                  <c:v>1.3925906571409323</c:v>
                </c:pt>
                <c:pt idx="6722">
                  <c:v>1.4050641510995214</c:v>
                </c:pt>
                <c:pt idx="6723">
                  <c:v>1.5396715385395419</c:v>
                </c:pt>
                <c:pt idx="6724">
                  <c:v>1.4738641687314618</c:v>
                </c:pt>
                <c:pt idx="6725">
                  <c:v>1.3616524089219681</c:v>
                </c:pt>
                <c:pt idx="6726">
                  <c:v>1.4637990923566788</c:v>
                </c:pt>
                <c:pt idx="6727">
                  <c:v>1.3564819403964521</c:v>
                </c:pt>
                <c:pt idx="6728">
                  <c:v>1.7667781604537705</c:v>
                </c:pt>
                <c:pt idx="6729">
                  <c:v>1.6739905118529375</c:v>
                </c:pt>
                <c:pt idx="6730">
                  <c:v>1.357930991110766</c:v>
                </c:pt>
                <c:pt idx="6731">
                  <c:v>1.7861740527038259</c:v>
                </c:pt>
                <c:pt idx="6732">
                  <c:v>1.3780324649057309</c:v>
                </c:pt>
                <c:pt idx="6733">
                  <c:v>1.5111715763421516</c:v>
                </c:pt>
                <c:pt idx="6734">
                  <c:v>1.5995449407448739</c:v>
                </c:pt>
                <c:pt idx="6735">
                  <c:v>1.3007814428670659</c:v>
                </c:pt>
                <c:pt idx="6736">
                  <c:v>1.4265965195800394</c:v>
                </c:pt>
                <c:pt idx="6737">
                  <c:v>1.9739223300314737</c:v>
                </c:pt>
                <c:pt idx="6738">
                  <c:v>1.1727353448123701</c:v>
                </c:pt>
                <c:pt idx="6739">
                  <c:v>1.5774876806967297</c:v>
                </c:pt>
                <c:pt idx="6740">
                  <c:v>1.4422858843397905</c:v>
                </c:pt>
                <c:pt idx="6741">
                  <c:v>1.3122329910052741</c:v>
                </c:pt>
                <c:pt idx="6742">
                  <c:v>1.473896185569586</c:v>
                </c:pt>
                <c:pt idx="6743">
                  <c:v>1.5683612028177738</c:v>
                </c:pt>
                <c:pt idx="6744">
                  <c:v>1.6919694103305198</c:v>
                </c:pt>
                <c:pt idx="6745">
                  <c:v>1.396073507732976</c:v>
                </c:pt>
                <c:pt idx="6746">
                  <c:v>1.6282001628409501</c:v>
                </c:pt>
                <c:pt idx="6747">
                  <c:v>1.5754873828517881</c:v>
                </c:pt>
                <c:pt idx="6748">
                  <c:v>1.5625906576862734</c:v>
                </c:pt>
                <c:pt idx="6749">
                  <c:v>1.3806717015968495</c:v>
                </c:pt>
                <c:pt idx="6750">
                  <c:v>1.5137188316464325</c:v>
                </c:pt>
                <c:pt idx="6751">
                  <c:v>1.7494605327038357</c:v>
                </c:pt>
                <c:pt idx="6752">
                  <c:v>1.4889727406921858</c:v>
                </c:pt>
                <c:pt idx="6753">
                  <c:v>1.2302253623068871</c:v>
                </c:pt>
                <c:pt idx="6754">
                  <c:v>1.3453508432293899</c:v>
                </c:pt>
                <c:pt idx="6755">
                  <c:v>1.7966804943695946</c:v>
                </c:pt>
                <c:pt idx="6756">
                  <c:v>1.5438090401790403</c:v>
                </c:pt>
                <c:pt idx="6757">
                  <c:v>1.4885736097558888</c:v>
                </c:pt>
                <c:pt idx="6758">
                  <c:v>1.8260690701734037</c:v>
                </c:pt>
                <c:pt idx="6759">
                  <c:v>1.4816148197276398</c:v>
                </c:pt>
                <c:pt idx="6760">
                  <c:v>1.4244727561604158</c:v>
                </c:pt>
                <c:pt idx="6761">
                  <c:v>1.3769696025879774</c:v>
                </c:pt>
                <c:pt idx="6762">
                  <c:v>1.3500754213717765</c:v>
                </c:pt>
                <c:pt idx="6763">
                  <c:v>1.7126534335438541</c:v>
                </c:pt>
                <c:pt idx="6764">
                  <c:v>1.4019889448522906</c:v>
                </c:pt>
                <c:pt idx="6765">
                  <c:v>1.3444358061055288</c:v>
                </c:pt>
                <c:pt idx="6766">
                  <c:v>1.4351484287503293</c:v>
                </c:pt>
                <c:pt idx="6767">
                  <c:v>1.4701015879048496</c:v>
                </c:pt>
                <c:pt idx="6768">
                  <c:v>1.4908321953853718</c:v>
                </c:pt>
                <c:pt idx="6769">
                  <c:v>1.6790194288423042</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16</c:v>
                </c:pt>
                <c:pt idx="6779">
                  <c:v>1.1162636176698715</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7972</c:v>
                </c:pt>
                <c:pt idx="6790">
                  <c:v>1.254719880858113</c:v>
                </c:pt>
                <c:pt idx="6791">
                  <c:v>1.3894522685704069</c:v>
                </c:pt>
                <c:pt idx="6792">
                  <c:v>1.2443103316963606</c:v>
                </c:pt>
                <c:pt idx="6793">
                  <c:v>1.551178531672468</c:v>
                </c:pt>
                <c:pt idx="6794">
                  <c:v>1.3522136163340406</c:v>
                </c:pt>
                <c:pt idx="6795">
                  <c:v>1.4129040086604394</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08</c:v>
                </c:pt>
                <c:pt idx="6807">
                  <c:v>1.6707393228276497</c:v>
                </c:pt>
                <c:pt idx="6808">
                  <c:v>1.3100391570378498</c:v>
                </c:pt>
                <c:pt idx="6809">
                  <c:v>1.3862346307591871</c:v>
                </c:pt>
                <c:pt idx="6810">
                  <c:v>1.4698156490876166</c:v>
                </c:pt>
                <c:pt idx="6811">
                  <c:v>1.1878124399487373</c:v>
                </c:pt>
                <c:pt idx="6812">
                  <c:v>1.4381673994133224</c:v>
                </c:pt>
                <c:pt idx="6813">
                  <c:v>1.5120905989390458</c:v>
                </c:pt>
                <c:pt idx="6814">
                  <c:v>1.706659915754049</c:v>
                </c:pt>
                <c:pt idx="6815">
                  <c:v>1.6388763110614502</c:v>
                </c:pt>
                <c:pt idx="6816">
                  <c:v>1.2537269904565054</c:v>
                </c:pt>
                <c:pt idx="6817">
                  <c:v>1.358426137220593</c:v>
                </c:pt>
                <c:pt idx="6818">
                  <c:v>1.4552211824146339</c:v>
                </c:pt>
                <c:pt idx="6819">
                  <c:v>1.2834495428578458</c:v>
                </c:pt>
                <c:pt idx="6820">
                  <c:v>1.5493439847205219</c:v>
                </c:pt>
                <c:pt idx="6821">
                  <c:v>1.2566629541372263</c:v>
                </c:pt>
                <c:pt idx="6822">
                  <c:v>1.4416419076338858</c:v>
                </c:pt>
                <c:pt idx="6823">
                  <c:v>1.7107268975014756</c:v>
                </c:pt>
                <c:pt idx="6824">
                  <c:v>1.2463047120624513</c:v>
                </c:pt>
                <c:pt idx="6825">
                  <c:v>1.3912203993815977</c:v>
                </c:pt>
                <c:pt idx="6826">
                  <c:v>1.3159307697384173</c:v>
                </c:pt>
                <c:pt idx="6827">
                  <c:v>1.5324025538565529</c:v>
                </c:pt>
                <c:pt idx="6828">
                  <c:v>1.389730038740554</c:v>
                </c:pt>
                <c:pt idx="6829">
                  <c:v>1.6459359833201859</c:v>
                </c:pt>
                <c:pt idx="6830">
                  <c:v>1.5873387822950198</c:v>
                </c:pt>
                <c:pt idx="6831">
                  <c:v>1.6331730686964405</c:v>
                </c:pt>
                <c:pt idx="6832">
                  <c:v>1.1626656224539569</c:v>
                </c:pt>
                <c:pt idx="6833">
                  <c:v>1.3023887247639183</c:v>
                </c:pt>
                <c:pt idx="6834">
                  <c:v>1.3664961764557197</c:v>
                </c:pt>
                <c:pt idx="6835">
                  <c:v>1.36710784015428</c:v>
                </c:pt>
                <c:pt idx="6836">
                  <c:v>1.5677259616704005</c:v>
                </c:pt>
                <c:pt idx="6837">
                  <c:v>1.1742673597380693</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47</c:v>
                </c:pt>
                <c:pt idx="6856">
                  <c:v>1.8396003884762093</c:v>
                </c:pt>
                <c:pt idx="6857">
                  <c:v>1.6615265406960293</c:v>
                </c:pt>
                <c:pt idx="6858">
                  <c:v>1.5992742963258018</c:v>
                </c:pt>
                <c:pt idx="6859">
                  <c:v>1.4181794448794418</c:v>
                </c:pt>
                <c:pt idx="6860">
                  <c:v>1.1002123794802343</c:v>
                </c:pt>
                <c:pt idx="6861">
                  <c:v>1.6485569153960307</c:v>
                </c:pt>
                <c:pt idx="6862">
                  <c:v>1.4342692568511712</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04</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692</c:v>
                </c:pt>
                <c:pt idx="6879">
                  <c:v>1.5425430396196946</c:v>
                </c:pt>
                <c:pt idx="6880">
                  <c:v>1.8806313207891516</c:v>
                </c:pt>
                <c:pt idx="6881">
                  <c:v>1.6693480617466085</c:v>
                </c:pt>
                <c:pt idx="6882">
                  <c:v>1.1065550156021522</c:v>
                </c:pt>
                <c:pt idx="6883">
                  <c:v>1.1613183368237885</c:v>
                </c:pt>
                <c:pt idx="6884">
                  <c:v>1.6935109739488163</c:v>
                </c:pt>
                <c:pt idx="6885">
                  <c:v>1.4227653167343566</c:v>
                </c:pt>
                <c:pt idx="6886">
                  <c:v>1.5235910207823258</c:v>
                </c:pt>
                <c:pt idx="6887">
                  <c:v>1.3642322807451979</c:v>
                </c:pt>
                <c:pt idx="6888">
                  <c:v>1.7375794067104058</c:v>
                </c:pt>
                <c:pt idx="6889">
                  <c:v>1.35860015851694</c:v>
                </c:pt>
                <c:pt idx="6890">
                  <c:v>1.4140970743157943</c:v>
                </c:pt>
                <c:pt idx="6891">
                  <c:v>1.5299323842595356</c:v>
                </c:pt>
                <c:pt idx="6892">
                  <c:v>1.5898347761956428</c:v>
                </c:pt>
                <c:pt idx="6893">
                  <c:v>1.5102129256131847</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26</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763</c:v>
                </c:pt>
                <c:pt idx="6921">
                  <c:v>0.93543952467495406</c:v>
                </c:pt>
                <c:pt idx="6922">
                  <c:v>1.3759844199307441</c:v>
                </c:pt>
                <c:pt idx="6923">
                  <c:v>1.3145336054054693</c:v>
                </c:pt>
                <c:pt idx="6924">
                  <c:v>1.7210184671753814</c:v>
                </c:pt>
                <c:pt idx="6925">
                  <c:v>1.212971890421541</c:v>
                </c:pt>
                <c:pt idx="6926">
                  <c:v>1.7946565909415881</c:v>
                </c:pt>
                <c:pt idx="6927">
                  <c:v>1.5857691312494666</c:v>
                </c:pt>
                <c:pt idx="6928">
                  <c:v>1.7474749102767977</c:v>
                </c:pt>
                <c:pt idx="6929">
                  <c:v>1.4256197868860818</c:v>
                </c:pt>
                <c:pt idx="6930">
                  <c:v>1.6788871894344153</c:v>
                </c:pt>
                <c:pt idx="6931">
                  <c:v>1.6948287138124178</c:v>
                </c:pt>
                <c:pt idx="6932">
                  <c:v>1.5585923760833125</c:v>
                </c:pt>
                <c:pt idx="6933">
                  <c:v>1.4217512166615036</c:v>
                </c:pt>
                <c:pt idx="6934">
                  <c:v>1.5450476513371174</c:v>
                </c:pt>
                <c:pt idx="6935">
                  <c:v>1.5771832572883158</c:v>
                </c:pt>
                <c:pt idx="6936">
                  <c:v>1.487459369428882</c:v>
                </c:pt>
                <c:pt idx="6937">
                  <c:v>1.3421781742128343</c:v>
                </c:pt>
                <c:pt idx="6938">
                  <c:v>1.5587971230457722</c:v>
                </c:pt>
                <c:pt idx="6939">
                  <c:v>1.542768604253171</c:v>
                </c:pt>
                <c:pt idx="6940">
                  <c:v>1.2884075049953951</c:v>
                </c:pt>
                <c:pt idx="6941">
                  <c:v>1.3872530738706401</c:v>
                </c:pt>
                <c:pt idx="6942">
                  <c:v>1.208827050462377</c:v>
                </c:pt>
                <c:pt idx="6943">
                  <c:v>1.4223871261733985</c:v>
                </c:pt>
                <c:pt idx="6944">
                  <c:v>1.3629509000479301</c:v>
                </c:pt>
                <c:pt idx="6945">
                  <c:v>1.4623467468888753</c:v>
                </c:pt>
                <c:pt idx="6946">
                  <c:v>1.5176100219284687</c:v>
                </c:pt>
                <c:pt idx="6947">
                  <c:v>1.461617418685597</c:v>
                </c:pt>
                <c:pt idx="6948">
                  <c:v>1.2372804222128388</c:v>
                </c:pt>
                <c:pt idx="6949">
                  <c:v>1.6006857972474557</c:v>
                </c:pt>
                <c:pt idx="6950">
                  <c:v>1.470846113818006</c:v>
                </c:pt>
                <c:pt idx="6951">
                  <c:v>1.2554248232140257</c:v>
                </c:pt>
                <c:pt idx="6952">
                  <c:v>1.4394477836901878</c:v>
                </c:pt>
                <c:pt idx="6953">
                  <c:v>1.05844275420352</c:v>
                </c:pt>
                <c:pt idx="6954">
                  <c:v>1.234711136084327</c:v>
                </c:pt>
                <c:pt idx="6955">
                  <c:v>1.5650583257825521</c:v>
                </c:pt>
                <c:pt idx="6956">
                  <c:v>1.6210686223199258</c:v>
                </c:pt>
                <c:pt idx="6957">
                  <c:v>1.4517325671756076</c:v>
                </c:pt>
                <c:pt idx="6958">
                  <c:v>1.3674394188793186</c:v>
                </c:pt>
                <c:pt idx="6959">
                  <c:v>1.544620525338068</c:v>
                </c:pt>
                <c:pt idx="6960">
                  <c:v>1.323867821771745</c:v>
                </c:pt>
                <c:pt idx="6961">
                  <c:v>1.6899763501149299</c:v>
                </c:pt>
                <c:pt idx="6962">
                  <c:v>1.4022940784138276</c:v>
                </c:pt>
                <c:pt idx="6963">
                  <c:v>1.5474163416747144</c:v>
                </c:pt>
                <c:pt idx="6964">
                  <c:v>1.5445509482059849</c:v>
                </c:pt>
                <c:pt idx="6965">
                  <c:v>1.4935506238529468</c:v>
                </c:pt>
                <c:pt idx="6966">
                  <c:v>1.2998409267062621</c:v>
                </c:pt>
                <c:pt idx="6967">
                  <c:v>1.0709057438523386</c:v>
                </c:pt>
                <c:pt idx="6968">
                  <c:v>1.8350815993240539</c:v>
                </c:pt>
                <c:pt idx="6969">
                  <c:v>1.5206604068293106</c:v>
                </c:pt>
                <c:pt idx="6970">
                  <c:v>1.5157021917148976</c:v>
                </c:pt>
                <c:pt idx="6971">
                  <c:v>1.2900550030467715</c:v>
                </c:pt>
                <c:pt idx="6972">
                  <c:v>1.3899097968996192</c:v>
                </c:pt>
                <c:pt idx="6973">
                  <c:v>1.2544113039645073</c:v>
                </c:pt>
                <c:pt idx="6974">
                  <c:v>1.5694610793033292</c:v>
                </c:pt>
                <c:pt idx="6975">
                  <c:v>1.4833561533258472</c:v>
                </c:pt>
                <c:pt idx="6976">
                  <c:v>1.4056413566771178</c:v>
                </c:pt>
                <c:pt idx="6977">
                  <c:v>1.4874432192258698</c:v>
                </c:pt>
                <c:pt idx="6978">
                  <c:v>1.1783288975533539</c:v>
                </c:pt>
                <c:pt idx="6979">
                  <c:v>1.4017723426687438</c:v>
                </c:pt>
                <c:pt idx="6980">
                  <c:v>1.7750119340931083</c:v>
                </c:pt>
                <c:pt idx="6981">
                  <c:v>1.3401569126402564</c:v>
                </c:pt>
                <c:pt idx="6982">
                  <c:v>1.3096790758957111</c:v>
                </c:pt>
                <c:pt idx="6983">
                  <c:v>1.6918210069751554</c:v>
                </c:pt>
                <c:pt idx="6984">
                  <c:v>1.1373436862171338</c:v>
                </c:pt>
                <c:pt idx="6985">
                  <c:v>1.5235021812217715</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2</c:v>
                </c:pt>
                <c:pt idx="6996">
                  <c:v>1.6458017853278839</c:v>
                </c:pt>
                <c:pt idx="6997">
                  <c:v>1.2342701631590289</c:v>
                </c:pt>
                <c:pt idx="6998">
                  <c:v>1.3766589048323883</c:v>
                </c:pt>
                <c:pt idx="6999">
                  <c:v>1.7049602668265267</c:v>
                </c:pt>
                <c:pt idx="7000">
                  <c:v>1.3187557783667374</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762</c:v>
                </c:pt>
                <c:pt idx="7011">
                  <c:v>1.3775607647049972</c:v>
                </c:pt>
                <c:pt idx="7012">
                  <c:v>1.5358353243265361</c:v>
                </c:pt>
                <c:pt idx="7013">
                  <c:v>1.4364168033703526</c:v>
                </c:pt>
                <c:pt idx="7014">
                  <c:v>1.5524998220289332</c:v>
                </c:pt>
                <c:pt idx="7015">
                  <c:v>1.4142042704330757</c:v>
                </c:pt>
                <c:pt idx="7016">
                  <c:v>1.2444180565453502</c:v>
                </c:pt>
                <c:pt idx="7017">
                  <c:v>1.4813210333507052</c:v>
                </c:pt>
                <c:pt idx="7018">
                  <c:v>1.1877463195015501</c:v>
                </c:pt>
                <c:pt idx="7019">
                  <c:v>1.3813538816500159</c:v>
                </c:pt>
                <c:pt idx="7020">
                  <c:v>1.3294569716466957</c:v>
                </c:pt>
                <c:pt idx="7021">
                  <c:v>1.5784405167190261</c:v>
                </c:pt>
                <c:pt idx="7022">
                  <c:v>1.2588124582815285</c:v>
                </c:pt>
                <c:pt idx="7023">
                  <c:v>1.3483630818909031</c:v>
                </c:pt>
                <c:pt idx="7024">
                  <c:v>1.4925133183779868</c:v>
                </c:pt>
                <c:pt idx="7025">
                  <c:v>1.4339274752802038</c:v>
                </c:pt>
                <c:pt idx="7026">
                  <c:v>1.3014384589293408</c:v>
                </c:pt>
                <c:pt idx="7027">
                  <c:v>1.6172723995817151</c:v>
                </c:pt>
                <c:pt idx="7028">
                  <c:v>1.3165266896899073</c:v>
                </c:pt>
                <c:pt idx="7029">
                  <c:v>1.4837247185679125</c:v>
                </c:pt>
                <c:pt idx="7030">
                  <c:v>1.1448587048051981</c:v>
                </c:pt>
                <c:pt idx="7031">
                  <c:v>1.7117641997097202</c:v>
                </c:pt>
                <c:pt idx="7032">
                  <c:v>1.2832394386970798</c:v>
                </c:pt>
                <c:pt idx="7033">
                  <c:v>1.2319158342114833</c:v>
                </c:pt>
                <c:pt idx="7034">
                  <c:v>1.1713733365287449</c:v>
                </c:pt>
                <c:pt idx="7035">
                  <c:v>1.6215273466054339</c:v>
                </c:pt>
                <c:pt idx="7036">
                  <c:v>1.3026922402156862</c:v>
                </c:pt>
                <c:pt idx="7037">
                  <c:v>1.3769420710753741</c:v>
                </c:pt>
                <c:pt idx="7038">
                  <c:v>1.5612948672808658</c:v>
                </c:pt>
                <c:pt idx="7039">
                  <c:v>1.5373786162767829</c:v>
                </c:pt>
                <c:pt idx="7040">
                  <c:v>1.1031020549368467</c:v>
                </c:pt>
                <c:pt idx="7041">
                  <c:v>1.4115864537755598</c:v>
                </c:pt>
                <c:pt idx="7042">
                  <c:v>1.7259275163397134</c:v>
                </c:pt>
                <c:pt idx="7043">
                  <c:v>1.5064237998073835</c:v>
                </c:pt>
                <c:pt idx="7044">
                  <c:v>1.6331006056280866</c:v>
                </c:pt>
                <c:pt idx="7045">
                  <c:v>1.7521467019791017</c:v>
                </c:pt>
                <c:pt idx="7046">
                  <c:v>1.2190555378666761</c:v>
                </c:pt>
                <c:pt idx="7047">
                  <c:v>1.2350896800194355</c:v>
                </c:pt>
                <c:pt idx="7048">
                  <c:v>1.480726082777658</c:v>
                </c:pt>
                <c:pt idx="7049">
                  <c:v>1.3956175759125287</c:v>
                </c:pt>
                <c:pt idx="7050">
                  <c:v>1.1823713566640848</c:v>
                </c:pt>
                <c:pt idx="7051">
                  <c:v>1.4494112475897727</c:v>
                </c:pt>
                <c:pt idx="7052">
                  <c:v>1.4739395042052839</c:v>
                </c:pt>
                <c:pt idx="7053">
                  <c:v>1.7740374658192373</c:v>
                </c:pt>
                <c:pt idx="7054">
                  <c:v>1.33585274698514</c:v>
                </c:pt>
                <c:pt idx="7055">
                  <c:v>1.3671541565223677</c:v>
                </c:pt>
                <c:pt idx="7056">
                  <c:v>1.2528267607056636</c:v>
                </c:pt>
                <c:pt idx="7057">
                  <c:v>1.2490520917762633</c:v>
                </c:pt>
                <c:pt idx="7058">
                  <c:v>1.1689645919527549</c:v>
                </c:pt>
                <c:pt idx="7059">
                  <c:v>1.3293387350384418</c:v>
                </c:pt>
                <c:pt idx="7060">
                  <c:v>1.2421586792650241</c:v>
                </c:pt>
                <c:pt idx="7061">
                  <c:v>1.3793104550762163</c:v>
                </c:pt>
                <c:pt idx="7062">
                  <c:v>1.3016911236548498</c:v>
                </c:pt>
                <c:pt idx="7063">
                  <c:v>1.2697746814038486</c:v>
                </c:pt>
                <c:pt idx="7064">
                  <c:v>1.3597095854445964</c:v>
                </c:pt>
                <c:pt idx="7065">
                  <c:v>1.4895861573802878</c:v>
                </c:pt>
                <c:pt idx="7066">
                  <c:v>1.2750149254603351</c:v>
                </c:pt>
                <c:pt idx="7067">
                  <c:v>1.3067681397705422</c:v>
                </c:pt>
                <c:pt idx="7068">
                  <c:v>1.1340579908527881</c:v>
                </c:pt>
                <c:pt idx="7069">
                  <c:v>1.3424975028095483</c:v>
                </c:pt>
                <c:pt idx="7070">
                  <c:v>0.90636719833528556</c:v>
                </c:pt>
                <c:pt idx="7071">
                  <c:v>1.6129204194177342</c:v>
                </c:pt>
                <c:pt idx="7072">
                  <c:v>1.5757319955303584</c:v>
                </c:pt>
                <c:pt idx="7073">
                  <c:v>1.3585861250094222</c:v>
                </c:pt>
                <c:pt idx="7074">
                  <c:v>1.0526326208709167</c:v>
                </c:pt>
                <c:pt idx="7075">
                  <c:v>1.4979788316728231</c:v>
                </c:pt>
                <c:pt idx="7076">
                  <c:v>1.3301185281644381</c:v>
                </c:pt>
                <c:pt idx="7077">
                  <c:v>1.1153919650321718</c:v>
                </c:pt>
                <c:pt idx="7078">
                  <c:v>1.3182117256296515</c:v>
                </c:pt>
                <c:pt idx="7079">
                  <c:v>1.3601981659551801</c:v>
                </c:pt>
                <c:pt idx="7080">
                  <c:v>1.3385009082172321</c:v>
                </c:pt>
                <c:pt idx="7081">
                  <c:v>1.1251747340090559</c:v>
                </c:pt>
                <c:pt idx="7082">
                  <c:v>1.4030980052364272</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588</c:v>
                </c:pt>
                <c:pt idx="7094">
                  <c:v>1.2581251007663463</c:v>
                </c:pt>
                <c:pt idx="7095">
                  <c:v>1.1444519050711148</c:v>
                </c:pt>
                <c:pt idx="7096">
                  <c:v>1.3346374397373661</c:v>
                </c:pt>
                <c:pt idx="7097">
                  <c:v>1.4329616026323591</c:v>
                </c:pt>
                <c:pt idx="7098">
                  <c:v>1.4614335587013538</c:v>
                </c:pt>
                <c:pt idx="7099">
                  <c:v>1.3327585594068172</c:v>
                </c:pt>
                <c:pt idx="7100">
                  <c:v>1.3474406914948798</c:v>
                </c:pt>
                <c:pt idx="7101">
                  <c:v>1.2658533513524199</c:v>
                </c:pt>
                <c:pt idx="7102">
                  <c:v>1.2427380071118219</c:v>
                </c:pt>
                <c:pt idx="7103">
                  <c:v>1.5318076540417442</c:v>
                </c:pt>
                <c:pt idx="7104">
                  <c:v>1.3644720742919931</c:v>
                </c:pt>
                <c:pt idx="7105">
                  <c:v>1.1822373349939443</c:v>
                </c:pt>
                <c:pt idx="7106">
                  <c:v>1.1453232621058638</c:v>
                </c:pt>
                <c:pt idx="7107">
                  <c:v>1.1363395541665187</c:v>
                </c:pt>
                <c:pt idx="7108">
                  <c:v>1.5211069223759275</c:v>
                </c:pt>
                <c:pt idx="7109">
                  <c:v>1.3286035242047229</c:v>
                </c:pt>
                <c:pt idx="7110">
                  <c:v>1.4154600808227826</c:v>
                </c:pt>
                <c:pt idx="7111">
                  <c:v>1.392712030174474</c:v>
                </c:pt>
                <c:pt idx="7112">
                  <c:v>1.1620223100631109</c:v>
                </c:pt>
                <c:pt idx="7113">
                  <c:v>1.2132794350672838</c:v>
                </c:pt>
                <c:pt idx="7114">
                  <c:v>1.2199155595689559</c:v>
                </c:pt>
                <c:pt idx="7115">
                  <c:v>1.2482908212917192</c:v>
                </c:pt>
                <c:pt idx="7116">
                  <c:v>1.223940579659327</c:v>
                </c:pt>
                <c:pt idx="7117">
                  <c:v>1.354020599112254</c:v>
                </c:pt>
                <c:pt idx="7118">
                  <c:v>1.424768505548077</c:v>
                </c:pt>
                <c:pt idx="7119">
                  <c:v>1.2568970181096504</c:v>
                </c:pt>
                <c:pt idx="7120">
                  <c:v>1.4844184177607851</c:v>
                </c:pt>
                <c:pt idx="7121">
                  <c:v>1.3043353499815191</c:v>
                </c:pt>
                <c:pt idx="7122">
                  <c:v>1.1888221331914761</c:v>
                </c:pt>
                <c:pt idx="7123">
                  <c:v>1.3893188102369767</c:v>
                </c:pt>
                <c:pt idx="7124">
                  <c:v>1.487606191304828</c:v>
                </c:pt>
                <c:pt idx="7125">
                  <c:v>1.1869419524292149</c:v>
                </c:pt>
                <c:pt idx="7126">
                  <c:v>1.4535414810761458</c:v>
                </c:pt>
                <c:pt idx="7127">
                  <c:v>1.3341935032539363</c:v>
                </c:pt>
                <c:pt idx="7128">
                  <c:v>1.5256999926138712</c:v>
                </c:pt>
                <c:pt idx="7129">
                  <c:v>1.0391619833114298</c:v>
                </c:pt>
                <c:pt idx="7130">
                  <c:v>1.3402371827386841</c:v>
                </c:pt>
                <c:pt idx="7131">
                  <c:v>0.99105553416618763</c:v>
                </c:pt>
                <c:pt idx="7132">
                  <c:v>1.4705701498662374</c:v>
                </c:pt>
                <c:pt idx="7133">
                  <c:v>1.2394233039469078</c:v>
                </c:pt>
                <c:pt idx="7134">
                  <c:v>1.5171251756195419</c:v>
                </c:pt>
                <c:pt idx="7135">
                  <c:v>1.4842246250020983</c:v>
                </c:pt>
                <c:pt idx="7136">
                  <c:v>1.4881482012575795</c:v>
                </c:pt>
                <c:pt idx="7137">
                  <c:v>1.2033628865341313</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79</c:v>
                </c:pt>
                <c:pt idx="7146">
                  <c:v>1.3159765563092638</c:v>
                </c:pt>
                <c:pt idx="7147">
                  <c:v>1.5144056605043779</c:v>
                </c:pt>
                <c:pt idx="7148">
                  <c:v>1.6427435503856955</c:v>
                </c:pt>
                <c:pt idx="7149">
                  <c:v>1.2257702513225013</c:v>
                </c:pt>
                <c:pt idx="7150">
                  <c:v>1.2083531011032693</c:v>
                </c:pt>
                <c:pt idx="7151">
                  <c:v>1.3286830332676061</c:v>
                </c:pt>
                <c:pt idx="7152">
                  <c:v>1.2384831217476067</c:v>
                </c:pt>
                <c:pt idx="7153">
                  <c:v>1.3976359332300461</c:v>
                </c:pt>
                <c:pt idx="7154">
                  <c:v>1.1364880588656261</c:v>
                </c:pt>
                <c:pt idx="7155">
                  <c:v>1.1211964254994014</c:v>
                </c:pt>
                <c:pt idx="7156">
                  <c:v>1.1502834920556544</c:v>
                </c:pt>
                <c:pt idx="7157">
                  <c:v>1.149436596363582</c:v>
                </c:pt>
                <c:pt idx="7158">
                  <c:v>1.1093135516880201</c:v>
                </c:pt>
                <c:pt idx="7159">
                  <c:v>1.318431095472441</c:v>
                </c:pt>
                <c:pt idx="7160">
                  <c:v>1.2954597539391832</c:v>
                </c:pt>
                <c:pt idx="7161">
                  <c:v>1.1509477007510982</c:v>
                </c:pt>
                <c:pt idx="7162">
                  <c:v>1.5390365275174138</c:v>
                </c:pt>
                <c:pt idx="7163">
                  <c:v>1.1380469913106241</c:v>
                </c:pt>
                <c:pt idx="7164">
                  <c:v>1.6286262905927809</c:v>
                </c:pt>
                <c:pt idx="7165">
                  <c:v>1.2131864380420039</c:v>
                </c:pt>
                <c:pt idx="7166">
                  <c:v>1.3856493468571398</c:v>
                </c:pt>
                <c:pt idx="7167">
                  <c:v>1.3063599102977441</c:v>
                </c:pt>
                <c:pt idx="7168">
                  <c:v>1.1439880257032164</c:v>
                </c:pt>
                <c:pt idx="7169">
                  <c:v>1.2951686138598417</c:v>
                </c:pt>
                <c:pt idx="7170">
                  <c:v>1.4277081710531672</c:v>
                </c:pt>
                <c:pt idx="7171">
                  <c:v>1.3464679697107531</c:v>
                </c:pt>
                <c:pt idx="7172">
                  <c:v>1.321176443819631</c:v>
                </c:pt>
                <c:pt idx="7173">
                  <c:v>1.3079739145612521</c:v>
                </c:pt>
                <c:pt idx="7174">
                  <c:v>1.4612719737706419</c:v>
                </c:pt>
                <c:pt idx="7175">
                  <c:v>1.3734357003623738</c:v>
                </c:pt>
                <c:pt idx="7176">
                  <c:v>1.0896814234659222</c:v>
                </c:pt>
                <c:pt idx="7177">
                  <c:v>1.7339720089487971</c:v>
                </c:pt>
                <c:pt idx="7178">
                  <c:v>1.3366725004552664</c:v>
                </c:pt>
                <c:pt idx="7179">
                  <c:v>1.5525254242687445</c:v>
                </c:pt>
                <c:pt idx="7180">
                  <c:v>1.2041093397502904</c:v>
                </c:pt>
                <c:pt idx="7181">
                  <c:v>1.0998851232859201</c:v>
                </c:pt>
                <c:pt idx="7182">
                  <c:v>1.358319175863268</c:v>
                </c:pt>
                <c:pt idx="7183">
                  <c:v>1.3888501514249301</c:v>
                </c:pt>
                <c:pt idx="7184">
                  <c:v>1.1907182086561483</c:v>
                </c:pt>
                <c:pt idx="7185">
                  <c:v>1.1141135863126561</c:v>
                </c:pt>
                <c:pt idx="7186">
                  <c:v>1.1072973941617801</c:v>
                </c:pt>
                <c:pt idx="7187">
                  <c:v>1.1665754267153821</c:v>
                </c:pt>
                <c:pt idx="7188">
                  <c:v>1.3489938575810179</c:v>
                </c:pt>
                <c:pt idx="7189">
                  <c:v>1.370647554288414</c:v>
                </c:pt>
                <c:pt idx="7190">
                  <c:v>1.5506714888439379</c:v>
                </c:pt>
                <c:pt idx="7191">
                  <c:v>1.2161994513471861</c:v>
                </c:pt>
                <c:pt idx="7192">
                  <c:v>1.2527480211994393</c:v>
                </c:pt>
                <c:pt idx="7193">
                  <c:v>1.1307869940915207</c:v>
                </c:pt>
                <c:pt idx="7194">
                  <c:v>1.4445605451958019</c:v>
                </c:pt>
                <c:pt idx="7195">
                  <c:v>1.7504905716224302</c:v>
                </c:pt>
                <c:pt idx="7196">
                  <c:v>1.6169551865626333</c:v>
                </c:pt>
                <c:pt idx="7197">
                  <c:v>1.3521390792185324</c:v>
                </c:pt>
                <c:pt idx="7198">
                  <c:v>1.2969999971788981</c:v>
                </c:pt>
                <c:pt idx="7199">
                  <c:v>1.5383239529369215</c:v>
                </c:pt>
                <c:pt idx="7200">
                  <c:v>1.394701706730386</c:v>
                </c:pt>
                <c:pt idx="7201">
                  <c:v>1.4070327452780476</c:v>
                </c:pt>
                <c:pt idx="7202">
                  <c:v>1.1856558653305442</c:v>
                </c:pt>
                <c:pt idx="7203">
                  <c:v>1.1834564566569203</c:v>
                </c:pt>
                <c:pt idx="7204">
                  <c:v>1.2252785288586701</c:v>
                </c:pt>
                <c:pt idx="7205">
                  <c:v>1.4009830684003379</c:v>
                </c:pt>
                <c:pt idx="7206">
                  <c:v>1.5294661447754958</c:v>
                </c:pt>
                <c:pt idx="7207">
                  <c:v>1.2884888403390553</c:v>
                </c:pt>
                <c:pt idx="7208">
                  <c:v>1.524454955912808</c:v>
                </c:pt>
                <c:pt idx="7209">
                  <c:v>1.4336239256141416</c:v>
                </c:pt>
                <c:pt idx="7210">
                  <c:v>1.4932331683002611</c:v>
                </c:pt>
                <c:pt idx="7211">
                  <c:v>1.1654770852798548</c:v>
                </c:pt>
                <c:pt idx="7212">
                  <c:v>1.2190913499242293</c:v>
                </c:pt>
                <c:pt idx="7213">
                  <c:v>1.2823092453392646</c:v>
                </c:pt>
                <c:pt idx="7214">
                  <c:v>1.3755978546113607</c:v>
                </c:pt>
                <c:pt idx="7215">
                  <c:v>1.282654621152858</c:v>
                </c:pt>
                <c:pt idx="7216">
                  <c:v>1.4235156221297178</c:v>
                </c:pt>
                <c:pt idx="7217">
                  <c:v>1.1165091821160562</c:v>
                </c:pt>
                <c:pt idx="7218">
                  <c:v>1.5842425368192763</c:v>
                </c:pt>
                <c:pt idx="7219">
                  <c:v>1.288287706436265</c:v>
                </c:pt>
                <c:pt idx="7220">
                  <c:v>1.3992905424674058</c:v>
                </c:pt>
                <c:pt idx="7221">
                  <c:v>1.2620638032340628</c:v>
                </c:pt>
                <c:pt idx="7222">
                  <c:v>1.1966401352064415</c:v>
                </c:pt>
                <c:pt idx="7223">
                  <c:v>1.1147432020915746</c:v>
                </c:pt>
                <c:pt idx="7224">
                  <c:v>1.3914995351695019</c:v>
                </c:pt>
                <c:pt idx="7225">
                  <c:v>1.3966340305954539</c:v>
                </c:pt>
                <c:pt idx="7226">
                  <c:v>1.5025430122385579</c:v>
                </c:pt>
                <c:pt idx="7227">
                  <c:v>1.1790760554238635</c:v>
                </c:pt>
                <c:pt idx="7228">
                  <c:v>1.3661214832679378</c:v>
                </c:pt>
                <c:pt idx="7229">
                  <c:v>1.2176325960971313</c:v>
                </c:pt>
                <c:pt idx="7230">
                  <c:v>1.3517462700192298</c:v>
                </c:pt>
                <c:pt idx="7231">
                  <c:v>1.4750876096430821</c:v>
                </c:pt>
                <c:pt idx="7232">
                  <c:v>1.4389699470404123</c:v>
                </c:pt>
                <c:pt idx="7233">
                  <c:v>1.3374829803801809</c:v>
                </c:pt>
                <c:pt idx="7234">
                  <c:v>1.316034013844767</c:v>
                </c:pt>
                <c:pt idx="7235">
                  <c:v>1.3935862723729551</c:v>
                </c:pt>
                <c:pt idx="7236">
                  <c:v>1.3137879944863486</c:v>
                </c:pt>
                <c:pt idx="7237">
                  <c:v>1.1879294223230656</c:v>
                </c:pt>
                <c:pt idx="7238">
                  <c:v>1.1965264174913413</c:v>
                </c:pt>
                <c:pt idx="7239">
                  <c:v>1.1214703857144033</c:v>
                </c:pt>
                <c:pt idx="7240">
                  <c:v>1.132141519108194</c:v>
                </c:pt>
                <c:pt idx="7241">
                  <c:v>1.3459462939910154</c:v>
                </c:pt>
                <c:pt idx="7242">
                  <c:v>1.1951147380192437</c:v>
                </c:pt>
                <c:pt idx="7243">
                  <c:v>1.1829770707659351</c:v>
                </c:pt>
                <c:pt idx="7244">
                  <c:v>1.4593539862031193</c:v>
                </c:pt>
                <c:pt idx="7245">
                  <c:v>1.1282827586977651</c:v>
                </c:pt>
                <c:pt idx="7246">
                  <c:v>1.252712971051386</c:v>
                </c:pt>
                <c:pt idx="7247">
                  <c:v>1.0811858016658928</c:v>
                </c:pt>
                <c:pt idx="7248">
                  <c:v>1.3003645135514375</c:v>
                </c:pt>
                <c:pt idx="7249">
                  <c:v>1.3665675710522807</c:v>
                </c:pt>
                <c:pt idx="7250">
                  <c:v>1.3323284644518285</c:v>
                </c:pt>
                <c:pt idx="7251">
                  <c:v>1.0752084052855546</c:v>
                </c:pt>
                <c:pt idx="7252">
                  <c:v>1.3903239876787801</c:v>
                </c:pt>
                <c:pt idx="7253">
                  <c:v>1.0171817403646042</c:v>
                </c:pt>
                <c:pt idx="7254">
                  <c:v>1.5291702707962762</c:v>
                </c:pt>
                <c:pt idx="7255">
                  <c:v>1.1128025576806326</c:v>
                </c:pt>
                <c:pt idx="7256">
                  <c:v>1.3626279785875941</c:v>
                </c:pt>
                <c:pt idx="7257">
                  <c:v>1.3346372091014682</c:v>
                </c:pt>
                <c:pt idx="7258">
                  <c:v>0.97347016701909261</c:v>
                </c:pt>
                <c:pt idx="7259">
                  <c:v>1.3296840538256776</c:v>
                </c:pt>
                <c:pt idx="7260">
                  <c:v>1.1891741616317431</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03</c:v>
                </c:pt>
                <c:pt idx="7269">
                  <c:v>1.3339915235743698</c:v>
                </c:pt>
                <c:pt idx="7270">
                  <c:v>1.3833900152856538</c:v>
                </c:pt>
                <c:pt idx="7271">
                  <c:v>1.2960463731169947</c:v>
                </c:pt>
                <c:pt idx="7272">
                  <c:v>1.4076691447684739</c:v>
                </c:pt>
                <c:pt idx="7273">
                  <c:v>1.5303002186625394</c:v>
                </c:pt>
                <c:pt idx="7274">
                  <c:v>1.3055805972106578</c:v>
                </c:pt>
                <c:pt idx="7275">
                  <c:v>1.4408645907088058</c:v>
                </c:pt>
                <c:pt idx="7276">
                  <c:v>1.0517680171390416</c:v>
                </c:pt>
                <c:pt idx="7277">
                  <c:v>1.1423611351917324</c:v>
                </c:pt>
                <c:pt idx="7278">
                  <c:v>1.1352968073291156</c:v>
                </c:pt>
                <c:pt idx="7279">
                  <c:v>1.1940951235146913</c:v>
                </c:pt>
                <c:pt idx="7280">
                  <c:v>1.1959068760105747</c:v>
                </c:pt>
                <c:pt idx="7281">
                  <c:v>1.3875359455880181</c:v>
                </c:pt>
                <c:pt idx="7282">
                  <c:v>1.3753438070942978</c:v>
                </c:pt>
                <c:pt idx="7283">
                  <c:v>1.229472295602867</c:v>
                </c:pt>
                <c:pt idx="7284">
                  <c:v>1.2254414413284118</c:v>
                </c:pt>
                <c:pt idx="7285">
                  <c:v>1.2351974635113541</c:v>
                </c:pt>
                <c:pt idx="7286">
                  <c:v>1.0220632578565239</c:v>
                </c:pt>
                <c:pt idx="7287">
                  <c:v>1.4101447437731938</c:v>
                </c:pt>
                <c:pt idx="7288">
                  <c:v>1.2033852711858537</c:v>
                </c:pt>
                <c:pt idx="7289">
                  <c:v>1.3325175877552731</c:v>
                </c:pt>
                <c:pt idx="7290">
                  <c:v>1.3026515511574619</c:v>
                </c:pt>
                <c:pt idx="7291">
                  <c:v>1.2451450423836488</c:v>
                </c:pt>
                <c:pt idx="7292">
                  <c:v>1.1947609893813287</c:v>
                </c:pt>
                <c:pt idx="7293">
                  <c:v>1.1592332717807461</c:v>
                </c:pt>
                <c:pt idx="7294">
                  <c:v>1.2202092318667561</c:v>
                </c:pt>
                <c:pt idx="7295">
                  <c:v>1.4046322359291716</c:v>
                </c:pt>
                <c:pt idx="7296">
                  <c:v>1.3772167186442612</c:v>
                </c:pt>
                <c:pt idx="7297">
                  <c:v>1.2864571376895861</c:v>
                </c:pt>
                <c:pt idx="7298">
                  <c:v>1.2961512307526659</c:v>
                </c:pt>
                <c:pt idx="7299">
                  <c:v>1.240139163957318</c:v>
                </c:pt>
                <c:pt idx="7300">
                  <c:v>1.4617132471896241</c:v>
                </c:pt>
                <c:pt idx="7301">
                  <c:v>1.2332903880261257</c:v>
                </c:pt>
                <c:pt idx="7302">
                  <c:v>1.19766785039722</c:v>
                </c:pt>
                <c:pt idx="7303">
                  <c:v>1.2027451095201989</c:v>
                </c:pt>
                <c:pt idx="7304">
                  <c:v>1.3091785222138641</c:v>
                </c:pt>
                <c:pt idx="7305">
                  <c:v>1.1485683172698198</c:v>
                </c:pt>
                <c:pt idx="7306">
                  <c:v>1.3147166879530898</c:v>
                </c:pt>
                <c:pt idx="7307">
                  <c:v>1.201712274438274</c:v>
                </c:pt>
                <c:pt idx="7308">
                  <c:v>1.442601392079099</c:v>
                </c:pt>
                <c:pt idx="7309">
                  <c:v>1.5359627115320778</c:v>
                </c:pt>
                <c:pt idx="7310">
                  <c:v>1.4527468074167504</c:v>
                </c:pt>
                <c:pt idx="7311">
                  <c:v>1.1904907962558007</c:v>
                </c:pt>
                <c:pt idx="7312">
                  <c:v>0.90415931798793059</c:v>
                </c:pt>
                <c:pt idx="7313">
                  <c:v>1.1486006988455446</c:v>
                </c:pt>
                <c:pt idx="7314">
                  <c:v>1.2720251619146603</c:v>
                </c:pt>
                <c:pt idx="7315">
                  <c:v>0.97491504858952271</c:v>
                </c:pt>
                <c:pt idx="7316">
                  <c:v>1.3945707835592949</c:v>
                </c:pt>
                <c:pt idx="7317">
                  <c:v>1.3752346904003672</c:v>
                </c:pt>
                <c:pt idx="7318">
                  <c:v>1.2725038476818313</c:v>
                </c:pt>
                <c:pt idx="7319">
                  <c:v>1.2203180165437801</c:v>
                </c:pt>
                <c:pt idx="7320">
                  <c:v>1.0286928566688789</c:v>
                </c:pt>
                <c:pt idx="7321">
                  <c:v>1.3155605594757926</c:v>
                </c:pt>
                <c:pt idx="7322">
                  <c:v>1.689155529532036</c:v>
                </c:pt>
                <c:pt idx="7323">
                  <c:v>1.4004753753257309</c:v>
                </c:pt>
                <c:pt idx="7324">
                  <c:v>1.1565732026708764</c:v>
                </c:pt>
                <c:pt idx="7325">
                  <c:v>1.1958962942544265</c:v>
                </c:pt>
                <c:pt idx="7326">
                  <c:v>1.3762506050551651</c:v>
                </c:pt>
                <c:pt idx="7327">
                  <c:v>1.3708356190245579</c:v>
                </c:pt>
                <c:pt idx="7328">
                  <c:v>1.5193704008459652</c:v>
                </c:pt>
                <c:pt idx="7329">
                  <c:v>1.6131894903804378</c:v>
                </c:pt>
                <c:pt idx="7330">
                  <c:v>1.143338817483764</c:v>
                </c:pt>
                <c:pt idx="7331">
                  <c:v>1.1841515392890771</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317</c:v>
                </c:pt>
                <c:pt idx="7341">
                  <c:v>1.3104388222163941</c:v>
                </c:pt>
                <c:pt idx="7342">
                  <c:v>1.0579180651256086</c:v>
                </c:pt>
                <c:pt idx="7343">
                  <c:v>1.1760068718385117</c:v>
                </c:pt>
                <c:pt idx="7344">
                  <c:v>1.2111165774651194</c:v>
                </c:pt>
                <c:pt idx="7345">
                  <c:v>1.2168529879630021</c:v>
                </c:pt>
                <c:pt idx="7346">
                  <c:v>1.2642194798966504</c:v>
                </c:pt>
                <c:pt idx="7347">
                  <c:v>1.4155438203576638</c:v>
                </c:pt>
                <c:pt idx="7348">
                  <c:v>1.13428375377596</c:v>
                </c:pt>
                <c:pt idx="7349">
                  <c:v>1.0939770909850233</c:v>
                </c:pt>
                <c:pt idx="7350">
                  <c:v>1.1841948466592931</c:v>
                </c:pt>
                <c:pt idx="7351">
                  <c:v>1.1421999815546195</c:v>
                </c:pt>
                <c:pt idx="7352">
                  <c:v>1.3455340509595104</c:v>
                </c:pt>
                <c:pt idx="7353">
                  <c:v>1.1653234823311798</c:v>
                </c:pt>
                <c:pt idx="7354">
                  <c:v>1.415523753217143</c:v>
                </c:pt>
                <c:pt idx="7355">
                  <c:v>1.6717979905841158</c:v>
                </c:pt>
                <c:pt idx="7356">
                  <c:v>1.3663864421777911</c:v>
                </c:pt>
                <c:pt idx="7357">
                  <c:v>1.1578642221951556</c:v>
                </c:pt>
                <c:pt idx="7358">
                  <c:v>1.0826782554861578</c:v>
                </c:pt>
                <c:pt idx="7359">
                  <c:v>1.3474089129975633</c:v>
                </c:pt>
                <c:pt idx="7360">
                  <c:v>1.18510646326234</c:v>
                </c:pt>
                <c:pt idx="7361">
                  <c:v>1.4915382334430418</c:v>
                </c:pt>
                <c:pt idx="7362">
                  <c:v>1.3078396379328077</c:v>
                </c:pt>
                <c:pt idx="7363">
                  <c:v>1.2506649302285502</c:v>
                </c:pt>
                <c:pt idx="7364">
                  <c:v>1.4588911526591413</c:v>
                </c:pt>
                <c:pt idx="7365">
                  <c:v>1.1260521410635254</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231</c:v>
                </c:pt>
                <c:pt idx="7376">
                  <c:v>1.3028757579373818</c:v>
                </c:pt>
                <c:pt idx="7377">
                  <c:v>1.4787936125968406</c:v>
                </c:pt>
                <c:pt idx="7378">
                  <c:v>1.3553333842089526</c:v>
                </c:pt>
                <c:pt idx="7379">
                  <c:v>1.2625343638621098</c:v>
                </c:pt>
                <c:pt idx="7380">
                  <c:v>1.1031089324529288</c:v>
                </c:pt>
                <c:pt idx="7381">
                  <c:v>1.1518702764706779</c:v>
                </c:pt>
                <c:pt idx="7382">
                  <c:v>1.2925672426567321</c:v>
                </c:pt>
                <c:pt idx="7383">
                  <c:v>1.1670387493407286</c:v>
                </c:pt>
                <c:pt idx="7384">
                  <c:v>1.3009606114035586</c:v>
                </c:pt>
                <c:pt idx="7385">
                  <c:v>1.2468690064662222</c:v>
                </c:pt>
                <c:pt idx="7386">
                  <c:v>1.0379079217400777</c:v>
                </c:pt>
                <c:pt idx="7387">
                  <c:v>1.2553882017404119</c:v>
                </c:pt>
                <c:pt idx="7388">
                  <c:v>1.0421786613444994</c:v>
                </c:pt>
                <c:pt idx="7389">
                  <c:v>1.3664167873059239</c:v>
                </c:pt>
                <c:pt idx="7390">
                  <c:v>1.3948492425121632</c:v>
                </c:pt>
                <c:pt idx="7391">
                  <c:v>1.4881227683201532</c:v>
                </c:pt>
                <c:pt idx="7392">
                  <c:v>1.1668453267194501</c:v>
                </c:pt>
                <c:pt idx="7393">
                  <c:v>1.1091468323179419</c:v>
                </c:pt>
                <c:pt idx="7394">
                  <c:v>1.4466764951908346</c:v>
                </c:pt>
                <c:pt idx="7395">
                  <c:v>1.4768868803959339</c:v>
                </c:pt>
                <c:pt idx="7396">
                  <c:v>1.4663950385326312</c:v>
                </c:pt>
                <c:pt idx="7397">
                  <c:v>1.4296221887183278</c:v>
                </c:pt>
                <c:pt idx="7398">
                  <c:v>1.3388087695598061</c:v>
                </c:pt>
                <c:pt idx="7399">
                  <c:v>1.0326772054959459</c:v>
                </c:pt>
                <c:pt idx="7400">
                  <c:v>1.2213977876444315</c:v>
                </c:pt>
                <c:pt idx="7401">
                  <c:v>1.2546793202943918</c:v>
                </c:pt>
                <c:pt idx="7402">
                  <c:v>1.0989978165297849</c:v>
                </c:pt>
                <c:pt idx="7403">
                  <c:v>1.1729697961890673</c:v>
                </c:pt>
                <c:pt idx="7404">
                  <c:v>1.370463932573956</c:v>
                </c:pt>
                <c:pt idx="7405">
                  <c:v>1.2499090964825585</c:v>
                </c:pt>
                <c:pt idx="7406">
                  <c:v>1.2687511300079513</c:v>
                </c:pt>
                <c:pt idx="7407">
                  <c:v>1.2252692282988618</c:v>
                </c:pt>
                <c:pt idx="7408">
                  <c:v>1.4565975951425498</c:v>
                </c:pt>
                <c:pt idx="7409">
                  <c:v>1.3061613908624119</c:v>
                </c:pt>
                <c:pt idx="7410">
                  <c:v>1.221013559630246</c:v>
                </c:pt>
                <c:pt idx="7411">
                  <c:v>1.45373384560472</c:v>
                </c:pt>
                <c:pt idx="7412">
                  <c:v>1.0955701470091814</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42</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24</c:v>
                </c:pt>
                <c:pt idx="7440">
                  <c:v>1.1461407378512916</c:v>
                </c:pt>
                <c:pt idx="7441">
                  <c:v>1.3364824552279615</c:v>
                </c:pt>
                <c:pt idx="7442">
                  <c:v>1.0899724666475503</c:v>
                </c:pt>
                <c:pt idx="7443">
                  <c:v>1.5914273575855038</c:v>
                </c:pt>
                <c:pt idx="7444">
                  <c:v>1.1543433754884402</c:v>
                </c:pt>
                <c:pt idx="7445">
                  <c:v>1.2025152902981358</c:v>
                </c:pt>
                <c:pt idx="7446">
                  <c:v>1.3039374624597622</c:v>
                </c:pt>
                <c:pt idx="7447">
                  <c:v>1.4176933886330363</c:v>
                </c:pt>
                <c:pt idx="7448">
                  <c:v>1.1102091036542323</c:v>
                </c:pt>
                <c:pt idx="7449">
                  <c:v>1.3463457787461321</c:v>
                </c:pt>
                <c:pt idx="7450">
                  <c:v>1.4231646572883139</c:v>
                </c:pt>
                <c:pt idx="7451">
                  <c:v>1.2986593998650333</c:v>
                </c:pt>
                <c:pt idx="7452">
                  <c:v>1.2986503735624313</c:v>
                </c:pt>
                <c:pt idx="7453">
                  <c:v>0.98059471510568652</c:v>
                </c:pt>
                <c:pt idx="7454">
                  <c:v>1.0823099437751715</c:v>
                </c:pt>
                <c:pt idx="7455">
                  <c:v>1.1614982117485539</c:v>
                </c:pt>
                <c:pt idx="7456">
                  <c:v>1.1540751040359845</c:v>
                </c:pt>
                <c:pt idx="7457">
                  <c:v>1.1749881552679966</c:v>
                </c:pt>
                <c:pt idx="7458">
                  <c:v>1.3714318982001437</c:v>
                </c:pt>
                <c:pt idx="7459">
                  <c:v>1.437481939853072</c:v>
                </c:pt>
                <c:pt idx="7460">
                  <c:v>1.306576823052322</c:v>
                </c:pt>
                <c:pt idx="7461">
                  <c:v>1.3462680000850986</c:v>
                </c:pt>
                <c:pt idx="7462">
                  <c:v>1.040407502558828</c:v>
                </c:pt>
                <c:pt idx="7463">
                  <c:v>1.0301597346884561</c:v>
                </c:pt>
                <c:pt idx="7464">
                  <c:v>1.134660549174852</c:v>
                </c:pt>
                <c:pt idx="7465">
                  <c:v>1.5268722365671075</c:v>
                </c:pt>
                <c:pt idx="7466">
                  <c:v>1.3924799374615535</c:v>
                </c:pt>
                <c:pt idx="7467">
                  <c:v>0.98839936079033619</c:v>
                </c:pt>
                <c:pt idx="7468">
                  <c:v>1.3761292792221738</c:v>
                </c:pt>
                <c:pt idx="7469">
                  <c:v>1.304728573425604</c:v>
                </c:pt>
                <c:pt idx="7470">
                  <c:v>1.1770331862429084</c:v>
                </c:pt>
                <c:pt idx="7471">
                  <c:v>1.2865705709647421</c:v>
                </c:pt>
                <c:pt idx="7472">
                  <c:v>1.2531859773260943</c:v>
                </c:pt>
                <c:pt idx="7473">
                  <c:v>1.2049294378136346</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355</c:v>
                </c:pt>
                <c:pt idx="7483">
                  <c:v>1.3460647277869995</c:v>
                </c:pt>
                <c:pt idx="7484">
                  <c:v>1.1487942776240954</c:v>
                </c:pt>
                <c:pt idx="7485">
                  <c:v>0.9562474254479727</c:v>
                </c:pt>
                <c:pt idx="7486">
                  <c:v>1.1660391975007747</c:v>
                </c:pt>
                <c:pt idx="7487">
                  <c:v>1.1956970234136541</c:v>
                </c:pt>
                <c:pt idx="7488">
                  <c:v>1.3549162043924148</c:v>
                </c:pt>
                <c:pt idx="7489">
                  <c:v>0.95835862816869288</c:v>
                </c:pt>
                <c:pt idx="7490">
                  <c:v>1.1825827434328937</c:v>
                </c:pt>
                <c:pt idx="7491">
                  <c:v>1.3292100639296147</c:v>
                </c:pt>
                <c:pt idx="7492">
                  <c:v>1.1462617950433478</c:v>
                </c:pt>
                <c:pt idx="7493">
                  <c:v>1.3502179706784405</c:v>
                </c:pt>
                <c:pt idx="7494">
                  <c:v>1.2478132352590297</c:v>
                </c:pt>
                <c:pt idx="7495">
                  <c:v>1.177281409527698</c:v>
                </c:pt>
                <c:pt idx="7496">
                  <c:v>1.2208266445317368</c:v>
                </c:pt>
                <c:pt idx="7497">
                  <c:v>1.2393656676113898</c:v>
                </c:pt>
                <c:pt idx="7498">
                  <c:v>1.1306587067439713</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62</c:v>
                </c:pt>
                <c:pt idx="7510">
                  <c:v>1.1443484544550466</c:v>
                </c:pt>
                <c:pt idx="7511">
                  <c:v>1.2058492285037399</c:v>
                </c:pt>
                <c:pt idx="7512">
                  <c:v>1.2987125497238166</c:v>
                </c:pt>
                <c:pt idx="7513">
                  <c:v>1.2595911569020324</c:v>
                </c:pt>
                <c:pt idx="7514">
                  <c:v>1.1823159676396833</c:v>
                </c:pt>
                <c:pt idx="7515">
                  <c:v>1.18421389002734</c:v>
                </c:pt>
                <c:pt idx="7516">
                  <c:v>1.2591814905389898</c:v>
                </c:pt>
                <c:pt idx="7517">
                  <c:v>1.2051830150488978</c:v>
                </c:pt>
                <c:pt idx="7518">
                  <c:v>1.3420141471201656</c:v>
                </c:pt>
                <c:pt idx="7519">
                  <c:v>1.310192975661302</c:v>
                </c:pt>
                <c:pt idx="7520">
                  <c:v>1.2815139645084141</c:v>
                </c:pt>
                <c:pt idx="7521">
                  <c:v>1.2297641301628972</c:v>
                </c:pt>
                <c:pt idx="7522">
                  <c:v>0.99256740563363721</c:v>
                </c:pt>
                <c:pt idx="7523">
                  <c:v>1.3398844982598961</c:v>
                </c:pt>
                <c:pt idx="7524">
                  <c:v>1.4059784810006715</c:v>
                </c:pt>
                <c:pt idx="7525">
                  <c:v>1.0506888468384641</c:v>
                </c:pt>
                <c:pt idx="7526">
                  <c:v>1.2521470153433825</c:v>
                </c:pt>
                <c:pt idx="7527">
                  <c:v>1.1209600463078162</c:v>
                </c:pt>
                <c:pt idx="7528">
                  <c:v>1.2385180417062505</c:v>
                </c:pt>
                <c:pt idx="7529">
                  <c:v>1.2367862047186267</c:v>
                </c:pt>
                <c:pt idx="7530">
                  <c:v>1.1195699295823891</c:v>
                </c:pt>
                <c:pt idx="7531">
                  <c:v>1.1002629081088355</c:v>
                </c:pt>
                <c:pt idx="7532">
                  <c:v>1.0560917515018702</c:v>
                </c:pt>
                <c:pt idx="7533">
                  <c:v>1.0677759224995023</c:v>
                </c:pt>
                <c:pt idx="7534">
                  <c:v>1.1059728698232443</c:v>
                </c:pt>
                <c:pt idx="7535">
                  <c:v>1.045133501051642</c:v>
                </c:pt>
                <c:pt idx="7536">
                  <c:v>0.84163961862712566</c:v>
                </c:pt>
                <c:pt idx="7537">
                  <c:v>1.2751465923438698</c:v>
                </c:pt>
                <c:pt idx="7538">
                  <c:v>1.0427101464729429</c:v>
                </c:pt>
                <c:pt idx="7539">
                  <c:v>0.89742678454431957</c:v>
                </c:pt>
                <c:pt idx="7540">
                  <c:v>1.2895594902978906</c:v>
                </c:pt>
                <c:pt idx="7541">
                  <c:v>1.0516970954421616</c:v>
                </c:pt>
                <c:pt idx="7542">
                  <c:v>1.2346034511542794</c:v>
                </c:pt>
                <c:pt idx="7543">
                  <c:v>0.97379242588043524</c:v>
                </c:pt>
                <c:pt idx="7544">
                  <c:v>1.1276794933911778</c:v>
                </c:pt>
                <c:pt idx="7545">
                  <c:v>1.2327217141205848</c:v>
                </c:pt>
                <c:pt idx="7546">
                  <c:v>1.1400714418670059</c:v>
                </c:pt>
                <c:pt idx="7547">
                  <c:v>1.1196676883277619</c:v>
                </c:pt>
                <c:pt idx="7548">
                  <c:v>1.3673471765138208</c:v>
                </c:pt>
                <c:pt idx="7549">
                  <c:v>1.0743994450277539</c:v>
                </c:pt>
                <c:pt idx="7550">
                  <c:v>1.6396985764974354</c:v>
                </c:pt>
                <c:pt idx="7551">
                  <c:v>1.2190350619261583</c:v>
                </c:pt>
                <c:pt idx="7552">
                  <c:v>1.27015729247521</c:v>
                </c:pt>
                <c:pt idx="7553">
                  <c:v>1.2281389981463779</c:v>
                </c:pt>
                <c:pt idx="7554">
                  <c:v>1.2121889013136129</c:v>
                </c:pt>
                <c:pt idx="7555">
                  <c:v>1.2850073061282541</c:v>
                </c:pt>
                <c:pt idx="7556">
                  <c:v>1.4070522405507799</c:v>
                </c:pt>
                <c:pt idx="7557">
                  <c:v>1.2609268503463955</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587</c:v>
                </c:pt>
                <c:pt idx="7567">
                  <c:v>1.1762841590244049</c:v>
                </c:pt>
                <c:pt idx="7568">
                  <c:v>1.252574350750739</c:v>
                </c:pt>
                <c:pt idx="7569">
                  <c:v>0.98248674620539556</c:v>
                </c:pt>
                <c:pt idx="7570">
                  <c:v>1.0550050496593193</c:v>
                </c:pt>
                <c:pt idx="7571">
                  <c:v>1.3711009145775523</c:v>
                </c:pt>
                <c:pt idx="7572">
                  <c:v>1.2129646194359212</c:v>
                </c:pt>
                <c:pt idx="7573">
                  <c:v>1.3969806659749433</c:v>
                </c:pt>
                <c:pt idx="7574">
                  <c:v>1.2212832568724794</c:v>
                </c:pt>
                <c:pt idx="7575">
                  <c:v>1.191656185734826</c:v>
                </c:pt>
                <c:pt idx="7576">
                  <c:v>1.2969733760904978</c:v>
                </c:pt>
                <c:pt idx="7577">
                  <c:v>0.89543699222690998</c:v>
                </c:pt>
                <c:pt idx="7578">
                  <c:v>1.2635474857161328</c:v>
                </c:pt>
                <c:pt idx="7579">
                  <c:v>1.1031818809947127</c:v>
                </c:pt>
                <c:pt idx="7580">
                  <c:v>1.1884080624982305</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213</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08</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88</c:v>
                </c:pt>
                <c:pt idx="7612">
                  <c:v>1.2534954592169898</c:v>
                </c:pt>
                <c:pt idx="7613">
                  <c:v>0.99290154245258433</c:v>
                </c:pt>
                <c:pt idx="7614">
                  <c:v>1.3410928286216173</c:v>
                </c:pt>
                <c:pt idx="7615">
                  <c:v>1.1521878584765592</c:v>
                </c:pt>
                <c:pt idx="7616">
                  <c:v>1.2081826257895467</c:v>
                </c:pt>
                <c:pt idx="7617">
                  <c:v>1.2051509533144278</c:v>
                </c:pt>
                <c:pt idx="7618">
                  <c:v>1.0586674327263061</c:v>
                </c:pt>
                <c:pt idx="7619">
                  <c:v>1.3405998617933841</c:v>
                </c:pt>
                <c:pt idx="7620">
                  <c:v>0.97481663225182225</c:v>
                </c:pt>
                <c:pt idx="7621">
                  <c:v>1.1886796917802307</c:v>
                </c:pt>
                <c:pt idx="7622">
                  <c:v>1.2622838328187891</c:v>
                </c:pt>
                <c:pt idx="7623">
                  <c:v>1.1347767718588606</c:v>
                </c:pt>
                <c:pt idx="7624">
                  <c:v>1.0512296543907198</c:v>
                </c:pt>
                <c:pt idx="7625">
                  <c:v>1.4223283986845516</c:v>
                </c:pt>
                <c:pt idx="7626">
                  <c:v>1.2025322810213159</c:v>
                </c:pt>
                <c:pt idx="7627">
                  <c:v>1.2679681732797972</c:v>
                </c:pt>
                <c:pt idx="7628">
                  <c:v>1.2582674684979784</c:v>
                </c:pt>
                <c:pt idx="7629">
                  <c:v>1.1664894896976421</c:v>
                </c:pt>
                <c:pt idx="7630">
                  <c:v>1.1918326203613931</c:v>
                </c:pt>
                <c:pt idx="7631">
                  <c:v>1.0995601216366764</c:v>
                </c:pt>
                <c:pt idx="7632">
                  <c:v>1.1835760354200442</c:v>
                </c:pt>
                <c:pt idx="7633">
                  <c:v>1.1923003403588301</c:v>
                </c:pt>
                <c:pt idx="7634">
                  <c:v>1.160476951814416</c:v>
                </c:pt>
                <c:pt idx="7635">
                  <c:v>0.82986582337028703</c:v>
                </c:pt>
                <c:pt idx="7636">
                  <c:v>1.1447090567128837</c:v>
                </c:pt>
                <c:pt idx="7637">
                  <c:v>1.1096685723059156</c:v>
                </c:pt>
                <c:pt idx="7638">
                  <c:v>1.6092375846069917</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18</c:v>
                </c:pt>
                <c:pt idx="7648">
                  <c:v>0.94035818355368062</c:v>
                </c:pt>
                <c:pt idx="7649">
                  <c:v>1.3195162605655057</c:v>
                </c:pt>
                <c:pt idx="7650">
                  <c:v>1.026079137507435</c:v>
                </c:pt>
                <c:pt idx="7651">
                  <c:v>0.99827624028264628</c:v>
                </c:pt>
                <c:pt idx="7652">
                  <c:v>1.2928330649761721</c:v>
                </c:pt>
                <c:pt idx="7653">
                  <c:v>1.0492322363721898</c:v>
                </c:pt>
                <c:pt idx="7654">
                  <c:v>1.1640806249247369</c:v>
                </c:pt>
                <c:pt idx="7655">
                  <c:v>1.0461185955960983</c:v>
                </c:pt>
                <c:pt idx="7656">
                  <c:v>1.0936583036440057</c:v>
                </c:pt>
                <c:pt idx="7657">
                  <c:v>1.076709354718099</c:v>
                </c:pt>
                <c:pt idx="7658">
                  <c:v>1.2068483819774558</c:v>
                </c:pt>
                <c:pt idx="7659">
                  <c:v>1.1295860589543758</c:v>
                </c:pt>
                <c:pt idx="7660">
                  <c:v>0.8945257756631807</c:v>
                </c:pt>
                <c:pt idx="7661">
                  <c:v>1.0591070364775721</c:v>
                </c:pt>
                <c:pt idx="7662">
                  <c:v>1.0780802307388209</c:v>
                </c:pt>
                <c:pt idx="7663">
                  <c:v>1.2394177896039849</c:v>
                </c:pt>
                <c:pt idx="7664">
                  <c:v>0.89048554431474058</c:v>
                </c:pt>
                <c:pt idx="7665">
                  <c:v>1.0568413550073481</c:v>
                </c:pt>
                <c:pt idx="7666">
                  <c:v>1.2335256637117671</c:v>
                </c:pt>
                <c:pt idx="7667">
                  <c:v>1.2590873989097671</c:v>
                </c:pt>
                <c:pt idx="7668">
                  <c:v>1.1131482580194445</c:v>
                </c:pt>
                <c:pt idx="7669">
                  <c:v>1.0889603810612241</c:v>
                </c:pt>
                <c:pt idx="7670">
                  <c:v>1.230041036056404</c:v>
                </c:pt>
                <c:pt idx="7671">
                  <c:v>1.0270097848948578</c:v>
                </c:pt>
                <c:pt idx="7672">
                  <c:v>1.5861542906514272</c:v>
                </c:pt>
                <c:pt idx="7673">
                  <c:v>1.1490126609080906</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932</c:v>
                </c:pt>
                <c:pt idx="7682">
                  <c:v>1.0261024687088982</c:v>
                </c:pt>
                <c:pt idx="7683">
                  <c:v>1.2047724029718521</c:v>
                </c:pt>
                <c:pt idx="7684">
                  <c:v>1.1819971699715297</c:v>
                </c:pt>
                <c:pt idx="7685">
                  <c:v>0.9598960859779363</c:v>
                </c:pt>
                <c:pt idx="7686">
                  <c:v>1.1308578303193741</c:v>
                </c:pt>
                <c:pt idx="7687">
                  <c:v>1.1509665521529178</c:v>
                </c:pt>
                <c:pt idx="7688">
                  <c:v>1.1092782404209698</c:v>
                </c:pt>
                <c:pt idx="7689">
                  <c:v>1.1546784116047555</c:v>
                </c:pt>
                <c:pt idx="7690">
                  <c:v>1.3144082780695019</c:v>
                </c:pt>
                <c:pt idx="7691">
                  <c:v>1.2728765830409559</c:v>
                </c:pt>
                <c:pt idx="7692">
                  <c:v>1.0889028042930227</c:v>
                </c:pt>
                <c:pt idx="7693">
                  <c:v>1.185734162508383</c:v>
                </c:pt>
                <c:pt idx="7694">
                  <c:v>1.2207022001890386</c:v>
                </c:pt>
                <c:pt idx="7695">
                  <c:v>1.4154721562333232</c:v>
                </c:pt>
                <c:pt idx="7696">
                  <c:v>1.0026259461271578</c:v>
                </c:pt>
                <c:pt idx="7697">
                  <c:v>1.1266860895564621</c:v>
                </c:pt>
                <c:pt idx="7698">
                  <c:v>1.1496123351657621</c:v>
                </c:pt>
                <c:pt idx="7699">
                  <c:v>1.3755879062603296</c:v>
                </c:pt>
                <c:pt idx="7700">
                  <c:v>1.2617209836988832</c:v>
                </c:pt>
                <c:pt idx="7701">
                  <c:v>1.0836840091922502</c:v>
                </c:pt>
                <c:pt idx="7702">
                  <c:v>1.2606614381775858</c:v>
                </c:pt>
                <c:pt idx="7703">
                  <c:v>1.14642492258513</c:v>
                </c:pt>
                <c:pt idx="7704">
                  <c:v>1.1809202998712924</c:v>
                </c:pt>
                <c:pt idx="7705">
                  <c:v>1.2080773945907275</c:v>
                </c:pt>
                <c:pt idx="7706">
                  <c:v>1.1739326036694604</c:v>
                </c:pt>
                <c:pt idx="7707">
                  <c:v>0.98946274852402805</c:v>
                </c:pt>
                <c:pt idx="7708">
                  <c:v>1.0780913555778813</c:v>
                </c:pt>
                <c:pt idx="7709">
                  <c:v>1.194723862503948</c:v>
                </c:pt>
                <c:pt idx="7710">
                  <c:v>1.082715288297635</c:v>
                </c:pt>
                <c:pt idx="7711">
                  <c:v>1.2901193766012868</c:v>
                </c:pt>
                <c:pt idx="7712">
                  <c:v>1.1795014067220886</c:v>
                </c:pt>
                <c:pt idx="7713">
                  <c:v>1.3648883829488041</c:v>
                </c:pt>
                <c:pt idx="7714">
                  <c:v>1.1507713186044497</c:v>
                </c:pt>
                <c:pt idx="7715">
                  <c:v>1.2906658934754438</c:v>
                </c:pt>
                <c:pt idx="7716">
                  <c:v>0.94494393885526151</c:v>
                </c:pt>
                <c:pt idx="7717">
                  <c:v>0.86483320662531771</c:v>
                </c:pt>
                <c:pt idx="7718">
                  <c:v>1.4250209401401572</c:v>
                </c:pt>
                <c:pt idx="7719">
                  <c:v>1.0978944949822858</c:v>
                </c:pt>
                <c:pt idx="7720">
                  <c:v>0.86572528237833957</c:v>
                </c:pt>
                <c:pt idx="7721">
                  <c:v>1.2335113213929318</c:v>
                </c:pt>
                <c:pt idx="7722">
                  <c:v>1.1190069096559863</c:v>
                </c:pt>
                <c:pt idx="7723">
                  <c:v>1.3017035528682857</c:v>
                </c:pt>
                <c:pt idx="7724">
                  <c:v>1.4965618498036852</c:v>
                </c:pt>
                <c:pt idx="7725">
                  <c:v>1.0497724927044367</c:v>
                </c:pt>
                <c:pt idx="7726">
                  <c:v>1.2171458103121642</c:v>
                </c:pt>
                <c:pt idx="7727">
                  <c:v>0.93437489792463502</c:v>
                </c:pt>
                <c:pt idx="7728">
                  <c:v>0.98826547126224418</c:v>
                </c:pt>
                <c:pt idx="7729">
                  <c:v>1.2281954027067781</c:v>
                </c:pt>
                <c:pt idx="7730">
                  <c:v>1.3596512510517329</c:v>
                </c:pt>
                <c:pt idx="7731">
                  <c:v>1.1913114113020047</c:v>
                </c:pt>
                <c:pt idx="7732">
                  <c:v>1.3276108618272828</c:v>
                </c:pt>
                <c:pt idx="7733">
                  <c:v>1.0031163815996338</c:v>
                </c:pt>
                <c:pt idx="7734">
                  <c:v>1.0783136513569904</c:v>
                </c:pt>
                <c:pt idx="7735">
                  <c:v>1.1782973213872954</c:v>
                </c:pt>
                <c:pt idx="7736">
                  <c:v>1.076009025343482</c:v>
                </c:pt>
                <c:pt idx="7737">
                  <c:v>1.0248009678843391</c:v>
                </c:pt>
                <c:pt idx="7738">
                  <c:v>1.1360656333795347</c:v>
                </c:pt>
                <c:pt idx="7739">
                  <c:v>1.2694493252509118</c:v>
                </c:pt>
                <c:pt idx="7740">
                  <c:v>1.0446218450976641</c:v>
                </c:pt>
                <c:pt idx="7741">
                  <c:v>1.3854094295274204</c:v>
                </c:pt>
                <c:pt idx="7742">
                  <c:v>1.2582844081380782</c:v>
                </c:pt>
                <c:pt idx="7743">
                  <c:v>1.1789375940578233</c:v>
                </c:pt>
                <c:pt idx="7744">
                  <c:v>0.91833930178152956</c:v>
                </c:pt>
                <c:pt idx="7745">
                  <c:v>1.391537837196722</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55</c:v>
                </c:pt>
                <c:pt idx="7754">
                  <c:v>1.1157077798635233</c:v>
                </c:pt>
                <c:pt idx="7755">
                  <c:v>1.2525049878313488</c:v>
                </c:pt>
                <c:pt idx="7756">
                  <c:v>1.030378496574837</c:v>
                </c:pt>
                <c:pt idx="7757">
                  <c:v>1.2529707487549178</c:v>
                </c:pt>
                <c:pt idx="7758">
                  <c:v>1.0390157520447558</c:v>
                </c:pt>
                <c:pt idx="7759">
                  <c:v>1.1311042995184315</c:v>
                </c:pt>
                <c:pt idx="7760">
                  <c:v>1.24684091795632</c:v>
                </c:pt>
                <c:pt idx="7761">
                  <c:v>1.1260274779180321</c:v>
                </c:pt>
                <c:pt idx="7762">
                  <c:v>0.8169715144550298</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7956</c:v>
                </c:pt>
                <c:pt idx="7773">
                  <c:v>1.1883985420663541</c:v>
                </c:pt>
                <c:pt idx="7774">
                  <c:v>0.88137711108941452</c:v>
                </c:pt>
                <c:pt idx="7775">
                  <c:v>1.1121809686383319</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251</c:v>
                </c:pt>
                <c:pt idx="7787">
                  <c:v>1.1811285724661507</c:v>
                </c:pt>
                <c:pt idx="7788">
                  <c:v>1.3605501400899926</c:v>
                </c:pt>
                <c:pt idx="7789">
                  <c:v>1.3217239552406761</c:v>
                </c:pt>
                <c:pt idx="7790">
                  <c:v>1.0596169943243057</c:v>
                </c:pt>
                <c:pt idx="7791">
                  <c:v>1.1737825442102185</c:v>
                </c:pt>
                <c:pt idx="7792">
                  <c:v>1.2801894022861442</c:v>
                </c:pt>
                <c:pt idx="7793">
                  <c:v>0.92764039140815591</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59</c:v>
                </c:pt>
                <c:pt idx="7802">
                  <c:v>1.0604161517888901</c:v>
                </c:pt>
                <c:pt idx="7803">
                  <c:v>1.045945284814233</c:v>
                </c:pt>
                <c:pt idx="7804">
                  <c:v>1.1508314378504918</c:v>
                </c:pt>
                <c:pt idx="7805">
                  <c:v>1.0081187298519569</c:v>
                </c:pt>
                <c:pt idx="7806">
                  <c:v>1.0543677203083024</c:v>
                </c:pt>
                <c:pt idx="7807">
                  <c:v>1.1829614157861592</c:v>
                </c:pt>
                <c:pt idx="7808">
                  <c:v>1.073166946913934</c:v>
                </c:pt>
                <c:pt idx="7809">
                  <c:v>1.173282188934482</c:v>
                </c:pt>
                <c:pt idx="7810">
                  <c:v>1.1869720141947639</c:v>
                </c:pt>
                <c:pt idx="7811">
                  <c:v>1.049125236635712</c:v>
                </c:pt>
                <c:pt idx="7812">
                  <c:v>1.0145178530409986</c:v>
                </c:pt>
                <c:pt idx="7813">
                  <c:v>1.2426340340110191</c:v>
                </c:pt>
                <c:pt idx="7814">
                  <c:v>1.0996028136974438</c:v>
                </c:pt>
                <c:pt idx="7815">
                  <c:v>0.97931691198692139</c:v>
                </c:pt>
                <c:pt idx="7816">
                  <c:v>1.1344212090161794</c:v>
                </c:pt>
                <c:pt idx="7817">
                  <c:v>1.2326325003295699</c:v>
                </c:pt>
                <c:pt idx="7818">
                  <c:v>1.2312730347828309</c:v>
                </c:pt>
                <c:pt idx="7819">
                  <c:v>1.4529997945879416</c:v>
                </c:pt>
                <c:pt idx="7820">
                  <c:v>1.1711918547144298</c:v>
                </c:pt>
                <c:pt idx="7821">
                  <c:v>1.3076680629659878</c:v>
                </c:pt>
                <c:pt idx="7822">
                  <c:v>1.0819145023731778</c:v>
                </c:pt>
                <c:pt idx="7823">
                  <c:v>1.3526131578195306</c:v>
                </c:pt>
                <c:pt idx="7824">
                  <c:v>1.0630725144613999</c:v>
                </c:pt>
                <c:pt idx="7825">
                  <c:v>1.2274997203175744</c:v>
                </c:pt>
                <c:pt idx="7826">
                  <c:v>1.0806284407693199</c:v>
                </c:pt>
                <c:pt idx="7827">
                  <c:v>1.1215774653651165</c:v>
                </c:pt>
                <c:pt idx="7828">
                  <c:v>1.0095577386212458</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93</c:v>
                </c:pt>
                <c:pt idx="7838">
                  <c:v>1.0952745334058163</c:v>
                </c:pt>
                <c:pt idx="7839">
                  <c:v>1.4422904619072081</c:v>
                </c:pt>
                <c:pt idx="7840">
                  <c:v>1.1855277122754253</c:v>
                </c:pt>
                <c:pt idx="7841">
                  <c:v>1.0011917730541</c:v>
                </c:pt>
                <c:pt idx="7842">
                  <c:v>1.2337877788182401</c:v>
                </c:pt>
                <c:pt idx="7843">
                  <c:v>0.89125988507952425</c:v>
                </c:pt>
                <c:pt idx="7844">
                  <c:v>1.3007167383596319</c:v>
                </c:pt>
                <c:pt idx="7845">
                  <c:v>1.0272363901281611</c:v>
                </c:pt>
                <c:pt idx="7846">
                  <c:v>1.261733779336758</c:v>
                </c:pt>
                <c:pt idx="7847">
                  <c:v>1.2602472395105646</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15</c:v>
                </c:pt>
                <c:pt idx="7859">
                  <c:v>1.1842852795087913</c:v>
                </c:pt>
                <c:pt idx="7860">
                  <c:v>1.1798057225910745</c:v>
                </c:pt>
                <c:pt idx="7861">
                  <c:v>1.1348227908857262</c:v>
                </c:pt>
                <c:pt idx="7862">
                  <c:v>1.174387872847142</c:v>
                </c:pt>
                <c:pt idx="7863">
                  <c:v>1.1263679910761961</c:v>
                </c:pt>
                <c:pt idx="7864">
                  <c:v>1.065051432191594</c:v>
                </c:pt>
                <c:pt idx="7865">
                  <c:v>1.3538319963173506</c:v>
                </c:pt>
                <c:pt idx="7866">
                  <c:v>1.2625620379606939</c:v>
                </c:pt>
                <c:pt idx="7867">
                  <c:v>0.92241606965633616</c:v>
                </c:pt>
                <c:pt idx="7868">
                  <c:v>1.095589635192203</c:v>
                </c:pt>
                <c:pt idx="7869">
                  <c:v>1.1823018404511627</c:v>
                </c:pt>
                <c:pt idx="7870">
                  <c:v>1.2288185119449146</c:v>
                </c:pt>
                <c:pt idx="7871">
                  <c:v>1.3534312131718718</c:v>
                </c:pt>
                <c:pt idx="7872">
                  <c:v>1.0193922056763358</c:v>
                </c:pt>
                <c:pt idx="7873">
                  <c:v>1.1692560628773043</c:v>
                </c:pt>
                <c:pt idx="7874">
                  <c:v>1.2079730124880559</c:v>
                </c:pt>
                <c:pt idx="7875">
                  <c:v>0.85248973591334598</c:v>
                </c:pt>
                <c:pt idx="7876">
                  <c:v>1.2779434538165297</c:v>
                </c:pt>
                <c:pt idx="7877">
                  <c:v>1.2152313328930733</c:v>
                </c:pt>
                <c:pt idx="7878">
                  <c:v>1.3363574935199223</c:v>
                </c:pt>
                <c:pt idx="7879">
                  <c:v>1.2242320543764786</c:v>
                </c:pt>
                <c:pt idx="7880">
                  <c:v>1.1731164928401168</c:v>
                </c:pt>
                <c:pt idx="7881">
                  <c:v>1.200962202271727</c:v>
                </c:pt>
                <c:pt idx="7882">
                  <c:v>0.88626326521691623</c:v>
                </c:pt>
                <c:pt idx="7883">
                  <c:v>1.0757570865148081</c:v>
                </c:pt>
                <c:pt idx="7884">
                  <c:v>1.0376161352174884</c:v>
                </c:pt>
                <c:pt idx="7885">
                  <c:v>1.1727133649057093</c:v>
                </c:pt>
                <c:pt idx="7886">
                  <c:v>1.107021134133352</c:v>
                </c:pt>
                <c:pt idx="7887">
                  <c:v>1.1050596773586918</c:v>
                </c:pt>
                <c:pt idx="7888">
                  <c:v>1.1391199177906959</c:v>
                </c:pt>
                <c:pt idx="7889">
                  <c:v>1.1821971666748277</c:v>
                </c:pt>
                <c:pt idx="7890">
                  <c:v>1.2279355832576411</c:v>
                </c:pt>
                <c:pt idx="7891">
                  <c:v>0.98046617266875058</c:v>
                </c:pt>
                <c:pt idx="7892">
                  <c:v>1.2249129522868971</c:v>
                </c:pt>
                <c:pt idx="7893">
                  <c:v>0.86580406588993919</c:v>
                </c:pt>
                <c:pt idx="7894">
                  <c:v>1.0236412457270947</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426</c:v>
                </c:pt>
                <c:pt idx="7908">
                  <c:v>1.1973089860667427</c:v>
                </c:pt>
                <c:pt idx="7909">
                  <c:v>1.033765506988118</c:v>
                </c:pt>
                <c:pt idx="7910">
                  <c:v>1.2521147761574019</c:v>
                </c:pt>
                <c:pt idx="7911">
                  <c:v>0.69439344010452464</c:v>
                </c:pt>
                <c:pt idx="7912">
                  <c:v>1.2880597426604554</c:v>
                </c:pt>
                <c:pt idx="7913">
                  <c:v>0.93232767320041265</c:v>
                </c:pt>
                <c:pt idx="7914">
                  <c:v>1.1635759861320261</c:v>
                </c:pt>
                <c:pt idx="7915">
                  <c:v>1.2022218555635638</c:v>
                </c:pt>
                <c:pt idx="7916">
                  <c:v>1.0553035048399</c:v>
                </c:pt>
                <c:pt idx="7917">
                  <c:v>0.86275323269224191</c:v>
                </c:pt>
                <c:pt idx="7918">
                  <c:v>1.0785864071536129</c:v>
                </c:pt>
                <c:pt idx="7919">
                  <c:v>1.4322955539528908</c:v>
                </c:pt>
                <c:pt idx="7920">
                  <c:v>0.9698005716573036</c:v>
                </c:pt>
                <c:pt idx="7921">
                  <c:v>1.1442354057351201</c:v>
                </c:pt>
                <c:pt idx="7922">
                  <c:v>0.88442013684039578</c:v>
                </c:pt>
                <c:pt idx="7923">
                  <c:v>1.2814987946695917</c:v>
                </c:pt>
                <c:pt idx="7924">
                  <c:v>0.97006302996473759</c:v>
                </c:pt>
                <c:pt idx="7925">
                  <c:v>1.0439685917746298</c:v>
                </c:pt>
                <c:pt idx="7926">
                  <c:v>0.96066643875384594</c:v>
                </c:pt>
                <c:pt idx="7927">
                  <c:v>1.2226738404446238</c:v>
                </c:pt>
                <c:pt idx="7928">
                  <c:v>1.0508924149217422</c:v>
                </c:pt>
                <c:pt idx="7929">
                  <c:v>1.109887669879698</c:v>
                </c:pt>
                <c:pt idx="7930">
                  <c:v>1.2627475647571229</c:v>
                </c:pt>
                <c:pt idx="7931">
                  <c:v>1.1768509386091681</c:v>
                </c:pt>
                <c:pt idx="7932">
                  <c:v>1.1803697210092741</c:v>
                </c:pt>
                <c:pt idx="7933">
                  <c:v>1.0229520017489218</c:v>
                </c:pt>
                <c:pt idx="7934">
                  <c:v>1.2466536045705161</c:v>
                </c:pt>
                <c:pt idx="7935">
                  <c:v>1.0508259349545181</c:v>
                </c:pt>
                <c:pt idx="7936">
                  <c:v>1.0634050757504838</c:v>
                </c:pt>
                <c:pt idx="7937">
                  <c:v>1.1861050801588591</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34</c:v>
                </c:pt>
                <c:pt idx="7946">
                  <c:v>0.89114128211724142</c:v>
                </c:pt>
                <c:pt idx="7947">
                  <c:v>0.93025589639280593</c:v>
                </c:pt>
                <c:pt idx="7948">
                  <c:v>0.99639808677192965</c:v>
                </c:pt>
                <c:pt idx="7949">
                  <c:v>1.1456557296693222</c:v>
                </c:pt>
                <c:pt idx="7950">
                  <c:v>1.3702124996725362</c:v>
                </c:pt>
                <c:pt idx="7951">
                  <c:v>0.91678078888188608</c:v>
                </c:pt>
                <c:pt idx="7952">
                  <c:v>0.90211976972979457</c:v>
                </c:pt>
                <c:pt idx="7953">
                  <c:v>1.0576220449547089</c:v>
                </c:pt>
                <c:pt idx="7954">
                  <c:v>1.0912333329314938</c:v>
                </c:pt>
                <c:pt idx="7955">
                  <c:v>1.2163715633543959</c:v>
                </c:pt>
                <c:pt idx="7956">
                  <c:v>0.9937146504030927</c:v>
                </c:pt>
                <c:pt idx="7957">
                  <c:v>0.98451291330551649</c:v>
                </c:pt>
                <c:pt idx="7958">
                  <c:v>1.0630939871369856</c:v>
                </c:pt>
                <c:pt idx="7959">
                  <c:v>0.99784489071329563</c:v>
                </c:pt>
                <c:pt idx="7960">
                  <c:v>1.3395938233498266</c:v>
                </c:pt>
                <c:pt idx="7961">
                  <c:v>0.95767674394114954</c:v>
                </c:pt>
                <c:pt idx="7962">
                  <c:v>1.1825755419014303</c:v>
                </c:pt>
                <c:pt idx="7963">
                  <c:v>0.99639456509475455</c:v>
                </c:pt>
                <c:pt idx="7964">
                  <c:v>1.1715276181176122</c:v>
                </c:pt>
                <c:pt idx="7965">
                  <c:v>0.98598599705723156</c:v>
                </c:pt>
                <c:pt idx="7966">
                  <c:v>1.3118681374918226</c:v>
                </c:pt>
                <c:pt idx="7967">
                  <c:v>1.0860719925653706</c:v>
                </c:pt>
                <c:pt idx="7968">
                  <c:v>0.96206319818249786</c:v>
                </c:pt>
                <c:pt idx="7969">
                  <c:v>1.1115474690188107</c:v>
                </c:pt>
                <c:pt idx="7970">
                  <c:v>0.89237610874208995</c:v>
                </c:pt>
                <c:pt idx="7971">
                  <c:v>0.87307847306259656</c:v>
                </c:pt>
                <c:pt idx="7972">
                  <c:v>1.1219191612320325</c:v>
                </c:pt>
                <c:pt idx="7973">
                  <c:v>0.95282101828522892</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272</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601</c:v>
                </c:pt>
                <c:pt idx="7992">
                  <c:v>1.0941841703820827</c:v>
                </c:pt>
                <c:pt idx="7993">
                  <c:v>0.93355913061261953</c:v>
                </c:pt>
                <c:pt idx="7994">
                  <c:v>1.0834384852051491</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45</c:v>
                </c:pt>
                <c:pt idx="8003">
                  <c:v>1.0597479164090842</c:v>
                </c:pt>
                <c:pt idx="8004">
                  <c:v>0.91242045123879034</c:v>
                </c:pt>
                <c:pt idx="8005">
                  <c:v>1.183407152000826</c:v>
                </c:pt>
                <c:pt idx="8006">
                  <c:v>1.0039060869945338</c:v>
                </c:pt>
                <c:pt idx="8007">
                  <c:v>1.233857190898582</c:v>
                </c:pt>
                <c:pt idx="8008">
                  <c:v>1.0401926658496516</c:v>
                </c:pt>
                <c:pt idx="8009">
                  <c:v>1.0464769912105507</c:v>
                </c:pt>
                <c:pt idx="8010">
                  <c:v>1.0245425250572171</c:v>
                </c:pt>
                <c:pt idx="8011">
                  <c:v>0.82301598616381855</c:v>
                </c:pt>
                <c:pt idx="8012">
                  <c:v>0.94405592143571393</c:v>
                </c:pt>
                <c:pt idx="8013">
                  <c:v>0.91454035647111864</c:v>
                </c:pt>
                <c:pt idx="8014">
                  <c:v>0.93872115378048071</c:v>
                </c:pt>
                <c:pt idx="8015">
                  <c:v>1.0233383882203198</c:v>
                </c:pt>
                <c:pt idx="8016">
                  <c:v>0.87908531078176333</c:v>
                </c:pt>
                <c:pt idx="8017">
                  <c:v>1.0692096150907562</c:v>
                </c:pt>
                <c:pt idx="8018">
                  <c:v>1.362840863267182</c:v>
                </c:pt>
                <c:pt idx="8019">
                  <c:v>0.86337603117881734</c:v>
                </c:pt>
                <c:pt idx="8020">
                  <c:v>1.1706241871219578</c:v>
                </c:pt>
                <c:pt idx="8021">
                  <c:v>1.0842791435329557</c:v>
                </c:pt>
                <c:pt idx="8022">
                  <c:v>0.98179299375853835</c:v>
                </c:pt>
                <c:pt idx="8023">
                  <c:v>1.2569003395610621</c:v>
                </c:pt>
                <c:pt idx="8024">
                  <c:v>1.1626157192054967</c:v>
                </c:pt>
                <c:pt idx="8025">
                  <c:v>1.0235828780187137</c:v>
                </c:pt>
                <c:pt idx="8026">
                  <c:v>1.0277290937115897</c:v>
                </c:pt>
                <c:pt idx="8027">
                  <c:v>1.2538226066068112</c:v>
                </c:pt>
                <c:pt idx="8028">
                  <c:v>1.0475762100292114</c:v>
                </c:pt>
                <c:pt idx="8029">
                  <c:v>0.93189927697846731</c:v>
                </c:pt>
                <c:pt idx="8030">
                  <c:v>0.82586563373851984</c:v>
                </c:pt>
                <c:pt idx="8031">
                  <c:v>0.94073783420345913</c:v>
                </c:pt>
                <c:pt idx="8032">
                  <c:v>1.2532153217786242</c:v>
                </c:pt>
                <c:pt idx="8033">
                  <c:v>0.9562837457551171</c:v>
                </c:pt>
                <c:pt idx="8034">
                  <c:v>0.99201719496947149</c:v>
                </c:pt>
                <c:pt idx="8035">
                  <c:v>1.174978965149976</c:v>
                </c:pt>
                <c:pt idx="8036">
                  <c:v>1.2762381476500346</c:v>
                </c:pt>
                <c:pt idx="8037">
                  <c:v>0.90596068447585454</c:v>
                </c:pt>
                <c:pt idx="8038">
                  <c:v>1.2776537123697298</c:v>
                </c:pt>
                <c:pt idx="8039">
                  <c:v>0.93280780628073201</c:v>
                </c:pt>
                <c:pt idx="8040">
                  <c:v>1.0505790506595098</c:v>
                </c:pt>
                <c:pt idx="8041">
                  <c:v>1.1145761114261841</c:v>
                </c:pt>
                <c:pt idx="8042">
                  <c:v>1.0502856593140519</c:v>
                </c:pt>
                <c:pt idx="8043">
                  <c:v>1.0354620689612941</c:v>
                </c:pt>
                <c:pt idx="8044">
                  <c:v>0.90744757310832291</c:v>
                </c:pt>
                <c:pt idx="8045">
                  <c:v>1.155552758424645</c:v>
                </c:pt>
                <c:pt idx="8046">
                  <c:v>1.0882951967112311</c:v>
                </c:pt>
                <c:pt idx="8047">
                  <c:v>1.1880850022914056</c:v>
                </c:pt>
                <c:pt idx="8048">
                  <c:v>1.040869990139601</c:v>
                </c:pt>
                <c:pt idx="8049">
                  <c:v>0.97790986107297684</c:v>
                </c:pt>
                <c:pt idx="8050">
                  <c:v>0.9980085693795997</c:v>
                </c:pt>
                <c:pt idx="8051">
                  <c:v>0.97567891143699248</c:v>
                </c:pt>
                <c:pt idx="8052">
                  <c:v>1.0988980951711478</c:v>
                </c:pt>
                <c:pt idx="8053">
                  <c:v>1.0148837644287483</c:v>
                </c:pt>
                <c:pt idx="8054">
                  <c:v>1.1137914982354471</c:v>
                </c:pt>
                <c:pt idx="8055">
                  <c:v>0.81284902639052736</c:v>
                </c:pt>
                <c:pt idx="8056">
                  <c:v>1.0196302712048535</c:v>
                </c:pt>
                <c:pt idx="8057">
                  <c:v>1.0189118805769075</c:v>
                </c:pt>
                <c:pt idx="8058">
                  <c:v>1.1538233649167273</c:v>
                </c:pt>
                <c:pt idx="8059">
                  <c:v>1.0134423017817431</c:v>
                </c:pt>
                <c:pt idx="8060">
                  <c:v>1.042701895153705</c:v>
                </c:pt>
                <c:pt idx="8061">
                  <c:v>0.95808018382525795</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015</c:v>
                </c:pt>
                <c:pt idx="8070">
                  <c:v>0.83596785355374081</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321</c:v>
                </c:pt>
                <c:pt idx="8080">
                  <c:v>1.0634588344670861</c:v>
                </c:pt>
                <c:pt idx="8081">
                  <c:v>0.90982006918919445</c:v>
                </c:pt>
                <c:pt idx="8082">
                  <c:v>0.95430257118130857</c:v>
                </c:pt>
                <c:pt idx="8083">
                  <c:v>1.017824710733523</c:v>
                </c:pt>
                <c:pt idx="8084">
                  <c:v>1.0719302128483392</c:v>
                </c:pt>
                <c:pt idx="8085">
                  <c:v>1.012399523613168</c:v>
                </c:pt>
                <c:pt idx="8086">
                  <c:v>1.1463719295960892</c:v>
                </c:pt>
                <c:pt idx="8087">
                  <c:v>0.87211106391801663</c:v>
                </c:pt>
                <c:pt idx="8088">
                  <c:v>1.2063585154380583</c:v>
                </c:pt>
                <c:pt idx="8089">
                  <c:v>1.1616412977406452</c:v>
                </c:pt>
                <c:pt idx="8090">
                  <c:v>0.96240607501174658</c:v>
                </c:pt>
                <c:pt idx="8091">
                  <c:v>1.0077124164365661</c:v>
                </c:pt>
                <c:pt idx="8092">
                  <c:v>0.85820159500060844</c:v>
                </c:pt>
                <c:pt idx="8093">
                  <c:v>1.077017330766032</c:v>
                </c:pt>
                <c:pt idx="8094">
                  <c:v>1.2027008851795278</c:v>
                </c:pt>
                <c:pt idx="8095">
                  <c:v>1.3059224911780398</c:v>
                </c:pt>
                <c:pt idx="8096">
                  <c:v>0.88874345051802184</c:v>
                </c:pt>
                <c:pt idx="8097">
                  <c:v>0.9290622933141498</c:v>
                </c:pt>
                <c:pt idx="8098">
                  <c:v>1.051890247559814</c:v>
                </c:pt>
                <c:pt idx="8099">
                  <c:v>1.1218527842643335</c:v>
                </c:pt>
                <c:pt idx="8100">
                  <c:v>1.0921757595556021</c:v>
                </c:pt>
                <c:pt idx="8101">
                  <c:v>0.96932039771100609</c:v>
                </c:pt>
                <c:pt idx="8102">
                  <c:v>0.89924122586801269</c:v>
                </c:pt>
                <c:pt idx="8103">
                  <c:v>1.13527528127005</c:v>
                </c:pt>
                <c:pt idx="8104">
                  <c:v>0.80367209972444686</c:v>
                </c:pt>
                <c:pt idx="8105">
                  <c:v>0.99079183325109543</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29</c:v>
                </c:pt>
                <c:pt idx="8115">
                  <c:v>0.91489776149329394</c:v>
                </c:pt>
                <c:pt idx="8116">
                  <c:v>1.0443473886468781</c:v>
                </c:pt>
                <c:pt idx="8117">
                  <c:v>1.1080789113936864</c:v>
                </c:pt>
                <c:pt idx="8118">
                  <c:v>1.0577453413294751</c:v>
                </c:pt>
                <c:pt idx="8119">
                  <c:v>0.95830675155151868</c:v>
                </c:pt>
                <c:pt idx="8120">
                  <c:v>0.84765629577946411</c:v>
                </c:pt>
                <c:pt idx="8121">
                  <c:v>1.2198352114090212</c:v>
                </c:pt>
                <c:pt idx="8122">
                  <c:v>1.079662945790147</c:v>
                </c:pt>
                <c:pt idx="8123">
                  <c:v>0.94822968243601036</c:v>
                </c:pt>
                <c:pt idx="8124">
                  <c:v>1.0529853939098659</c:v>
                </c:pt>
                <c:pt idx="8125">
                  <c:v>1.0323884606032228</c:v>
                </c:pt>
                <c:pt idx="8126">
                  <c:v>1.0080523535972341</c:v>
                </c:pt>
                <c:pt idx="8127">
                  <c:v>0.90080851871111178</c:v>
                </c:pt>
                <c:pt idx="8128">
                  <c:v>1.048071089582526</c:v>
                </c:pt>
                <c:pt idx="8129">
                  <c:v>0.82216538819841167</c:v>
                </c:pt>
                <c:pt idx="8130">
                  <c:v>1.2308095531471719</c:v>
                </c:pt>
                <c:pt idx="8131">
                  <c:v>1.0016976658788275</c:v>
                </c:pt>
                <c:pt idx="8132">
                  <c:v>1.1928262622647077</c:v>
                </c:pt>
                <c:pt idx="8133">
                  <c:v>1.0118834999559978</c:v>
                </c:pt>
                <c:pt idx="8134">
                  <c:v>0.96396983066239372</c:v>
                </c:pt>
                <c:pt idx="8135">
                  <c:v>1.045442225509847</c:v>
                </c:pt>
                <c:pt idx="8136">
                  <c:v>1.0846509768468835</c:v>
                </c:pt>
                <c:pt idx="8137">
                  <c:v>1.0925017855374022</c:v>
                </c:pt>
                <c:pt idx="8138">
                  <c:v>1.0802607184728259</c:v>
                </c:pt>
                <c:pt idx="8139">
                  <c:v>0.82161268657835262</c:v>
                </c:pt>
                <c:pt idx="8140">
                  <c:v>1.1661211153449238</c:v>
                </c:pt>
                <c:pt idx="8141">
                  <c:v>1.1726281729284433</c:v>
                </c:pt>
                <c:pt idx="8142">
                  <c:v>0.79202409762769299</c:v>
                </c:pt>
                <c:pt idx="8143">
                  <c:v>1.1884452119787565</c:v>
                </c:pt>
                <c:pt idx="8144">
                  <c:v>0.96877942597998068</c:v>
                </c:pt>
                <c:pt idx="8145">
                  <c:v>0.83989608560859785</c:v>
                </c:pt>
                <c:pt idx="8146">
                  <c:v>0.92019214790522441</c:v>
                </c:pt>
                <c:pt idx="8147">
                  <c:v>1.1209801611463239</c:v>
                </c:pt>
                <c:pt idx="8148">
                  <c:v>1.0102189943666635</c:v>
                </c:pt>
                <c:pt idx="8149">
                  <c:v>1.206836466149583</c:v>
                </c:pt>
                <c:pt idx="8150">
                  <c:v>1.2260627220517437</c:v>
                </c:pt>
                <c:pt idx="8151">
                  <c:v>1.0002508619639563</c:v>
                </c:pt>
                <c:pt idx="8152">
                  <c:v>0.89189754337937865</c:v>
                </c:pt>
                <c:pt idx="8153">
                  <c:v>1.0643292941914269</c:v>
                </c:pt>
                <c:pt idx="8154">
                  <c:v>0.84789749521990165</c:v>
                </c:pt>
                <c:pt idx="8155">
                  <c:v>0.96788987691120065</c:v>
                </c:pt>
                <c:pt idx="8156">
                  <c:v>1.0667232917169092</c:v>
                </c:pt>
                <c:pt idx="8157">
                  <c:v>1.0151446756541396</c:v>
                </c:pt>
                <c:pt idx="8158">
                  <c:v>1.1602779382387389</c:v>
                </c:pt>
                <c:pt idx="8159">
                  <c:v>0.97192989475190061</c:v>
                </c:pt>
                <c:pt idx="8160">
                  <c:v>1.1833959815767805</c:v>
                </c:pt>
                <c:pt idx="8161">
                  <c:v>0.97552903127552026</c:v>
                </c:pt>
                <c:pt idx="8162">
                  <c:v>1.2718257596650098</c:v>
                </c:pt>
                <c:pt idx="8163">
                  <c:v>1.0195190459595698</c:v>
                </c:pt>
                <c:pt idx="8164">
                  <c:v>1.042153163416544</c:v>
                </c:pt>
                <c:pt idx="8165">
                  <c:v>0.82332699905243756</c:v>
                </c:pt>
                <c:pt idx="8166">
                  <c:v>1.215721058904663</c:v>
                </c:pt>
                <c:pt idx="8167">
                  <c:v>1.0276526715356742</c:v>
                </c:pt>
                <c:pt idx="8168">
                  <c:v>1.1454475715215899</c:v>
                </c:pt>
                <c:pt idx="8169">
                  <c:v>1.1964674306963383</c:v>
                </c:pt>
                <c:pt idx="8170">
                  <c:v>1.0586969550303018</c:v>
                </c:pt>
                <c:pt idx="8171">
                  <c:v>1.1518862637566722</c:v>
                </c:pt>
                <c:pt idx="8172">
                  <c:v>1.0743576826841679</c:v>
                </c:pt>
                <c:pt idx="8173">
                  <c:v>0.95919019770629987</c:v>
                </c:pt>
                <c:pt idx="8174">
                  <c:v>1.0663680815110301</c:v>
                </c:pt>
                <c:pt idx="8175">
                  <c:v>1.1603516839512464</c:v>
                </c:pt>
                <c:pt idx="8176">
                  <c:v>1.0202143212355701</c:v>
                </c:pt>
                <c:pt idx="8177">
                  <c:v>0.89766224897299141</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333</c:v>
                </c:pt>
                <c:pt idx="8190">
                  <c:v>0.88627053290575097</c:v>
                </c:pt>
                <c:pt idx="8191">
                  <c:v>0.84068531711870476</c:v>
                </c:pt>
                <c:pt idx="8192">
                  <c:v>0.911240063522887</c:v>
                </c:pt>
                <c:pt idx="8193">
                  <c:v>0.84235655244580065</c:v>
                </c:pt>
                <c:pt idx="8194">
                  <c:v>1.2340024814198811</c:v>
                </c:pt>
                <c:pt idx="8195">
                  <c:v>0.86828401660544474</c:v>
                </c:pt>
                <c:pt idx="8196">
                  <c:v>0.82819878225282595</c:v>
                </c:pt>
                <c:pt idx="8197">
                  <c:v>1.0679241161854709</c:v>
                </c:pt>
                <c:pt idx="8198">
                  <c:v>1.150125630939786</c:v>
                </c:pt>
                <c:pt idx="8199">
                  <c:v>0.97130003905706397</c:v>
                </c:pt>
                <c:pt idx="8200">
                  <c:v>1.1096368152352398</c:v>
                </c:pt>
                <c:pt idx="8201">
                  <c:v>1.0113954080301037</c:v>
                </c:pt>
                <c:pt idx="8202">
                  <c:v>1.1539075404109449</c:v>
                </c:pt>
                <c:pt idx="8203">
                  <c:v>1.0051427505819259</c:v>
                </c:pt>
                <c:pt idx="8204">
                  <c:v>0.97736070838189681</c:v>
                </c:pt>
                <c:pt idx="8205">
                  <c:v>0.96352066011279081</c:v>
                </c:pt>
                <c:pt idx="8206">
                  <c:v>1.0368674316310582</c:v>
                </c:pt>
                <c:pt idx="8207">
                  <c:v>0.89279039393842063</c:v>
                </c:pt>
                <c:pt idx="8208">
                  <c:v>1.0194584219619947</c:v>
                </c:pt>
                <c:pt idx="8209">
                  <c:v>0.99274482088098814</c:v>
                </c:pt>
                <c:pt idx="8210">
                  <c:v>1.2133402502479536</c:v>
                </c:pt>
                <c:pt idx="8211">
                  <c:v>0.98345285460262832</c:v>
                </c:pt>
                <c:pt idx="8212">
                  <c:v>0.91068845438844415</c:v>
                </c:pt>
                <c:pt idx="8213">
                  <c:v>0.98295749815442102</c:v>
                </c:pt>
                <c:pt idx="8214">
                  <c:v>0.94495072057048113</c:v>
                </c:pt>
                <c:pt idx="8215">
                  <c:v>0.9039934308411256</c:v>
                </c:pt>
                <c:pt idx="8216">
                  <c:v>1.1964456145448141</c:v>
                </c:pt>
                <c:pt idx="8217">
                  <c:v>0.83656814610398789</c:v>
                </c:pt>
                <c:pt idx="8218">
                  <c:v>0.96229531139492464</c:v>
                </c:pt>
                <c:pt idx="8219">
                  <c:v>0.87434986928224168</c:v>
                </c:pt>
                <c:pt idx="8220">
                  <c:v>0.9129538547035696</c:v>
                </c:pt>
                <c:pt idx="8221">
                  <c:v>1.2300599148747622</c:v>
                </c:pt>
                <c:pt idx="8222">
                  <c:v>1.0337012465966358</c:v>
                </c:pt>
                <c:pt idx="8223">
                  <c:v>0.93739646562736856</c:v>
                </c:pt>
                <c:pt idx="8224">
                  <c:v>0.98348136399225472</c:v>
                </c:pt>
                <c:pt idx="8225">
                  <c:v>0.86908662984915952</c:v>
                </c:pt>
                <c:pt idx="8226">
                  <c:v>1.0124920282534382</c:v>
                </c:pt>
                <c:pt idx="8227">
                  <c:v>0.98088468908064053</c:v>
                </c:pt>
                <c:pt idx="8228">
                  <c:v>0.80992207262119653</c:v>
                </c:pt>
                <c:pt idx="8229">
                  <c:v>0.87941370168412003</c:v>
                </c:pt>
                <c:pt idx="8230">
                  <c:v>0.8388443429656236</c:v>
                </c:pt>
                <c:pt idx="8231">
                  <c:v>1.0645079388801661</c:v>
                </c:pt>
                <c:pt idx="8232">
                  <c:v>1.1033636696690559</c:v>
                </c:pt>
                <c:pt idx="8233">
                  <c:v>0.96021009382028688</c:v>
                </c:pt>
                <c:pt idx="8234">
                  <c:v>1.1338799669188118</c:v>
                </c:pt>
                <c:pt idx="8235">
                  <c:v>0.85783078499400067</c:v>
                </c:pt>
                <c:pt idx="8236">
                  <c:v>1.1645910159170596</c:v>
                </c:pt>
                <c:pt idx="8237">
                  <c:v>0.86155247706294757</c:v>
                </c:pt>
                <c:pt idx="8238">
                  <c:v>1.0984052460094718</c:v>
                </c:pt>
                <c:pt idx="8239">
                  <c:v>1.1355763149342155</c:v>
                </c:pt>
                <c:pt idx="8240">
                  <c:v>0.91044979159562134</c:v>
                </c:pt>
                <c:pt idx="8241">
                  <c:v>1.2141828704965456</c:v>
                </c:pt>
                <c:pt idx="8242">
                  <c:v>1.1744574285162304</c:v>
                </c:pt>
                <c:pt idx="8243">
                  <c:v>1.0605334729567308</c:v>
                </c:pt>
                <c:pt idx="8244">
                  <c:v>1.0210859943081907</c:v>
                </c:pt>
                <c:pt idx="8245">
                  <c:v>1.0540031378759664</c:v>
                </c:pt>
                <c:pt idx="8246">
                  <c:v>0.93923519448386761</c:v>
                </c:pt>
                <c:pt idx="8247">
                  <c:v>0.87036195590308363</c:v>
                </c:pt>
                <c:pt idx="8248">
                  <c:v>0.9472275676825106</c:v>
                </c:pt>
                <c:pt idx="8249">
                  <c:v>0.98795378002905421</c:v>
                </c:pt>
                <c:pt idx="8250">
                  <c:v>0.92782583414298425</c:v>
                </c:pt>
                <c:pt idx="8251">
                  <c:v>0.76877699360558183</c:v>
                </c:pt>
                <c:pt idx="8252">
                  <c:v>1.1717175389128063</c:v>
                </c:pt>
                <c:pt idx="8253">
                  <c:v>0.84333277846403254</c:v>
                </c:pt>
                <c:pt idx="8254">
                  <c:v>0.9250566807316043</c:v>
                </c:pt>
                <c:pt idx="8255">
                  <c:v>1.0512900827138458</c:v>
                </c:pt>
                <c:pt idx="8256">
                  <c:v>0.90399674907600236</c:v>
                </c:pt>
                <c:pt idx="8257">
                  <c:v>0.97245630703749486</c:v>
                </c:pt>
                <c:pt idx="8258">
                  <c:v>0.94798219088344837</c:v>
                </c:pt>
                <c:pt idx="8259">
                  <c:v>1.20787271178072</c:v>
                </c:pt>
                <c:pt idx="8260">
                  <c:v>1.1381836377364107</c:v>
                </c:pt>
                <c:pt idx="8261">
                  <c:v>0.95873746739427745</c:v>
                </c:pt>
                <c:pt idx="8262">
                  <c:v>1.0187993887984801</c:v>
                </c:pt>
                <c:pt idx="8263">
                  <c:v>1.0137729221976719</c:v>
                </c:pt>
                <c:pt idx="8264">
                  <c:v>1.1292494017149592</c:v>
                </c:pt>
                <c:pt idx="8265">
                  <c:v>0.87060336280368333</c:v>
                </c:pt>
                <c:pt idx="8266">
                  <c:v>1.3132125608971781</c:v>
                </c:pt>
                <c:pt idx="8267">
                  <c:v>1.1396043012820198</c:v>
                </c:pt>
                <c:pt idx="8268">
                  <c:v>0.95960822401338175</c:v>
                </c:pt>
                <c:pt idx="8269">
                  <c:v>0.98388129551394754</c:v>
                </c:pt>
                <c:pt idx="8270">
                  <c:v>0.97807202609381672</c:v>
                </c:pt>
                <c:pt idx="8271">
                  <c:v>0.95147603944780512</c:v>
                </c:pt>
                <c:pt idx="8272">
                  <c:v>1.3277947929021674</c:v>
                </c:pt>
                <c:pt idx="8273">
                  <c:v>1.0019837094352029</c:v>
                </c:pt>
                <c:pt idx="8274">
                  <c:v>1.1063709945642561</c:v>
                </c:pt>
                <c:pt idx="8275">
                  <c:v>0.94122542764995065</c:v>
                </c:pt>
                <c:pt idx="8276">
                  <c:v>0.8539730138502678</c:v>
                </c:pt>
                <c:pt idx="8277">
                  <c:v>0.73655899201259722</c:v>
                </c:pt>
                <c:pt idx="8278">
                  <c:v>1.1206489653752392</c:v>
                </c:pt>
                <c:pt idx="8279">
                  <c:v>1.2215982982314941</c:v>
                </c:pt>
                <c:pt idx="8280">
                  <c:v>0.84039693938716309</c:v>
                </c:pt>
                <c:pt idx="8281">
                  <c:v>1.00892892367512</c:v>
                </c:pt>
                <c:pt idx="8282">
                  <c:v>0.86342085246591804</c:v>
                </c:pt>
                <c:pt idx="8283">
                  <c:v>1.0290234021465772</c:v>
                </c:pt>
                <c:pt idx="8284">
                  <c:v>0.9936141205022242</c:v>
                </c:pt>
                <c:pt idx="8285">
                  <c:v>0.99832811874513849</c:v>
                </c:pt>
                <c:pt idx="8286">
                  <c:v>0.96965277770949365</c:v>
                </c:pt>
                <c:pt idx="8287">
                  <c:v>1.0867816020374466</c:v>
                </c:pt>
                <c:pt idx="8288">
                  <c:v>1.0132810633959959</c:v>
                </c:pt>
                <c:pt idx="8289">
                  <c:v>1.1055870739720361</c:v>
                </c:pt>
                <c:pt idx="8290">
                  <c:v>0.9138377436495928</c:v>
                </c:pt>
                <c:pt idx="8291">
                  <c:v>0.95871044945287465</c:v>
                </c:pt>
                <c:pt idx="8292">
                  <c:v>0.93344172063468178</c:v>
                </c:pt>
                <c:pt idx="8293">
                  <c:v>1.0278330102014335</c:v>
                </c:pt>
                <c:pt idx="8294">
                  <c:v>0.84769417138366165</c:v>
                </c:pt>
                <c:pt idx="8295">
                  <c:v>0.91709925324301056</c:v>
                </c:pt>
                <c:pt idx="8296">
                  <c:v>1.1422717170128338</c:v>
                </c:pt>
                <c:pt idx="8297">
                  <c:v>1.0737611394410715</c:v>
                </c:pt>
                <c:pt idx="8298">
                  <c:v>0.97777042124258118</c:v>
                </c:pt>
                <c:pt idx="8299">
                  <c:v>0.97324122819449921</c:v>
                </c:pt>
                <c:pt idx="8300">
                  <c:v>0.85821790027546396</c:v>
                </c:pt>
                <c:pt idx="8301">
                  <c:v>0.94573187673817061</c:v>
                </c:pt>
                <c:pt idx="8302">
                  <c:v>1.1625537954938421</c:v>
                </c:pt>
                <c:pt idx="8303">
                  <c:v>0.94708320522040201</c:v>
                </c:pt>
                <c:pt idx="8304">
                  <c:v>0.82890893170324831</c:v>
                </c:pt>
                <c:pt idx="8305">
                  <c:v>1.1128964692732921</c:v>
                </c:pt>
                <c:pt idx="8306">
                  <c:v>0.90853034451730086</c:v>
                </c:pt>
                <c:pt idx="8307">
                  <c:v>0.97638951282268671</c:v>
                </c:pt>
                <c:pt idx="8308">
                  <c:v>1.0820216224572479</c:v>
                </c:pt>
                <c:pt idx="8309">
                  <c:v>1.217417635915208</c:v>
                </c:pt>
                <c:pt idx="8310">
                  <c:v>1.1349200980628418</c:v>
                </c:pt>
                <c:pt idx="8311">
                  <c:v>0.94584241397679281</c:v>
                </c:pt>
                <c:pt idx="8312">
                  <c:v>0.83316494002303199</c:v>
                </c:pt>
                <c:pt idx="8313">
                  <c:v>0.75869167036566498</c:v>
                </c:pt>
                <c:pt idx="8314">
                  <c:v>0.98255747864790222</c:v>
                </c:pt>
                <c:pt idx="8315">
                  <c:v>1.1053167714997945</c:v>
                </c:pt>
                <c:pt idx="8316">
                  <c:v>1.0570901777948458</c:v>
                </c:pt>
                <c:pt idx="8317">
                  <c:v>1.0046853048339901</c:v>
                </c:pt>
                <c:pt idx="8318">
                  <c:v>1.056522333690322</c:v>
                </c:pt>
                <c:pt idx="8319">
                  <c:v>0.90014320002190007</c:v>
                </c:pt>
                <c:pt idx="8320">
                  <c:v>0.79953358178563516</c:v>
                </c:pt>
                <c:pt idx="8321">
                  <c:v>0.92862148079205509</c:v>
                </c:pt>
                <c:pt idx="8322">
                  <c:v>0.90457766974615372</c:v>
                </c:pt>
                <c:pt idx="8323">
                  <c:v>0.8056151385017456</c:v>
                </c:pt>
                <c:pt idx="8324">
                  <c:v>1.0230406504992198</c:v>
                </c:pt>
                <c:pt idx="8325">
                  <c:v>0.9134765835070795</c:v>
                </c:pt>
                <c:pt idx="8326">
                  <c:v>1.1323778277468497</c:v>
                </c:pt>
                <c:pt idx="8327">
                  <c:v>1.1667160233914398</c:v>
                </c:pt>
                <c:pt idx="8328">
                  <c:v>0.92323765882279618</c:v>
                </c:pt>
                <c:pt idx="8329">
                  <c:v>1.0142651837644956</c:v>
                </c:pt>
                <c:pt idx="8330">
                  <c:v>0.92414847655194032</c:v>
                </c:pt>
                <c:pt idx="8331">
                  <c:v>1.2130523119655261</c:v>
                </c:pt>
                <c:pt idx="8332">
                  <c:v>0.97110234269925377</c:v>
                </c:pt>
                <c:pt idx="8333">
                  <c:v>0.95873788387189463</c:v>
                </c:pt>
                <c:pt idx="8334">
                  <c:v>1.2488789073500117</c:v>
                </c:pt>
                <c:pt idx="8335">
                  <c:v>1.1434517161459592</c:v>
                </c:pt>
                <c:pt idx="8336">
                  <c:v>0.88284606653580366</c:v>
                </c:pt>
                <c:pt idx="8337">
                  <c:v>0.96297993353083566</c:v>
                </c:pt>
                <c:pt idx="8338">
                  <c:v>1.0193678278954639</c:v>
                </c:pt>
                <c:pt idx="8339">
                  <c:v>0.93634574015037664</c:v>
                </c:pt>
                <c:pt idx="8340">
                  <c:v>1.0395566856447378</c:v>
                </c:pt>
                <c:pt idx="8341">
                  <c:v>1.0308567792262375</c:v>
                </c:pt>
                <c:pt idx="8342">
                  <c:v>1.3817570572485889</c:v>
                </c:pt>
                <c:pt idx="8343">
                  <c:v>0.98348365716122288</c:v>
                </c:pt>
                <c:pt idx="8344">
                  <c:v>0.90421760297687104</c:v>
                </c:pt>
                <c:pt idx="8345">
                  <c:v>1.0463950288086581</c:v>
                </c:pt>
                <c:pt idx="8346">
                  <c:v>0.99258374818934858</c:v>
                </c:pt>
                <c:pt idx="8347">
                  <c:v>1.1229288077803006</c:v>
                </c:pt>
                <c:pt idx="8348">
                  <c:v>1.1919997074753776</c:v>
                </c:pt>
                <c:pt idx="8349">
                  <c:v>1.0836209268010322</c:v>
                </c:pt>
                <c:pt idx="8350">
                  <c:v>1.1009665976366878</c:v>
                </c:pt>
                <c:pt idx="8351">
                  <c:v>0.94680063045630591</c:v>
                </c:pt>
                <c:pt idx="8352">
                  <c:v>1.0266525546886403</c:v>
                </c:pt>
                <c:pt idx="8353">
                  <c:v>0.99152448006383653</c:v>
                </c:pt>
                <c:pt idx="8354">
                  <c:v>1.019014469220614</c:v>
                </c:pt>
                <c:pt idx="8355">
                  <c:v>1.2370825336764601</c:v>
                </c:pt>
                <c:pt idx="8356">
                  <c:v>1.0567223264494676</c:v>
                </c:pt>
                <c:pt idx="8357">
                  <c:v>1.0247755802730687</c:v>
                </c:pt>
                <c:pt idx="8358">
                  <c:v>0.97685161548062216</c:v>
                </c:pt>
                <c:pt idx="8359">
                  <c:v>0.93014524805444465</c:v>
                </c:pt>
                <c:pt idx="8360">
                  <c:v>0.99570930643059352</c:v>
                </c:pt>
                <c:pt idx="8361">
                  <c:v>0.82549524552734155</c:v>
                </c:pt>
                <c:pt idx="8362">
                  <c:v>1.138574802282738</c:v>
                </c:pt>
                <c:pt idx="8363">
                  <c:v>1.1678566216682551</c:v>
                </c:pt>
                <c:pt idx="8364">
                  <c:v>0.89104129351645822</c:v>
                </c:pt>
                <c:pt idx="8365">
                  <c:v>1.0464715984680966</c:v>
                </c:pt>
                <c:pt idx="8366">
                  <c:v>0.9612676281086</c:v>
                </c:pt>
                <c:pt idx="8367">
                  <c:v>1.0415112777562219</c:v>
                </c:pt>
                <c:pt idx="8368">
                  <c:v>0.94227663924266059</c:v>
                </c:pt>
                <c:pt idx="8369">
                  <c:v>0.99560503878648965</c:v>
                </c:pt>
                <c:pt idx="8370">
                  <c:v>1.2337869455791466</c:v>
                </c:pt>
                <c:pt idx="8371">
                  <c:v>1.1414930007083528</c:v>
                </c:pt>
                <c:pt idx="8372">
                  <c:v>0.97977038252258331</c:v>
                </c:pt>
                <c:pt idx="8373">
                  <c:v>1.2801574336786199</c:v>
                </c:pt>
                <c:pt idx="8374">
                  <c:v>1.0255278241686341</c:v>
                </c:pt>
                <c:pt idx="8375">
                  <c:v>0.85359353174325858</c:v>
                </c:pt>
                <c:pt idx="8376">
                  <c:v>0.91533399455099529</c:v>
                </c:pt>
                <c:pt idx="8377">
                  <c:v>1.0437401994359337</c:v>
                </c:pt>
                <c:pt idx="8378">
                  <c:v>0.88143085159156809</c:v>
                </c:pt>
                <c:pt idx="8379">
                  <c:v>0.90803195840739392</c:v>
                </c:pt>
                <c:pt idx="8380">
                  <c:v>0.85443040656753177</c:v>
                </c:pt>
                <c:pt idx="8381">
                  <c:v>1.0114911474727932</c:v>
                </c:pt>
                <c:pt idx="8382">
                  <c:v>0.99908126159064059</c:v>
                </c:pt>
                <c:pt idx="8383">
                  <c:v>0.89265981444370313</c:v>
                </c:pt>
                <c:pt idx="8384">
                  <c:v>1.0304512079726018</c:v>
                </c:pt>
                <c:pt idx="8385">
                  <c:v>1.1898919320696744</c:v>
                </c:pt>
                <c:pt idx="8386">
                  <c:v>1.0206350836407367</c:v>
                </c:pt>
                <c:pt idx="8387">
                  <c:v>0.89571912483898541</c:v>
                </c:pt>
                <c:pt idx="8388">
                  <c:v>0.99849903957811681</c:v>
                </c:pt>
                <c:pt idx="8389">
                  <c:v>0.88440019397119596</c:v>
                </c:pt>
                <c:pt idx="8390">
                  <c:v>0.9162405160090259</c:v>
                </c:pt>
                <c:pt idx="8391">
                  <c:v>1.147182750788136</c:v>
                </c:pt>
                <c:pt idx="8392">
                  <c:v>0.93019477766021663</c:v>
                </c:pt>
                <c:pt idx="8393">
                  <c:v>0.9137912304460537</c:v>
                </c:pt>
                <c:pt idx="8394">
                  <c:v>1.0212455533837665</c:v>
                </c:pt>
                <c:pt idx="8395">
                  <c:v>0.8156345416855546</c:v>
                </c:pt>
                <c:pt idx="8396">
                  <c:v>0.9960389119151245</c:v>
                </c:pt>
                <c:pt idx="8397">
                  <c:v>1.1922813218805863</c:v>
                </c:pt>
                <c:pt idx="8398">
                  <c:v>1.1312801014554121</c:v>
                </c:pt>
                <c:pt idx="8399">
                  <c:v>0.74649706146080863</c:v>
                </c:pt>
                <c:pt idx="8400">
                  <c:v>0.99582684555740053</c:v>
                </c:pt>
                <c:pt idx="8401">
                  <c:v>0.83757120779280925</c:v>
                </c:pt>
                <c:pt idx="8402">
                  <c:v>0.91577763729516071</c:v>
                </c:pt>
                <c:pt idx="8403">
                  <c:v>0.92066699751595849</c:v>
                </c:pt>
                <c:pt idx="8404">
                  <c:v>0.94884822360248544</c:v>
                </c:pt>
                <c:pt idx="8405">
                  <c:v>1.0300950797917725</c:v>
                </c:pt>
                <c:pt idx="8406">
                  <c:v>0.99574879157342233</c:v>
                </c:pt>
                <c:pt idx="8407">
                  <c:v>0.84601751856142993</c:v>
                </c:pt>
                <c:pt idx="8408">
                  <c:v>0.95229364741349598</c:v>
                </c:pt>
                <c:pt idx="8409">
                  <c:v>1.0801057368931051</c:v>
                </c:pt>
                <c:pt idx="8410">
                  <c:v>0.91507450459543571</c:v>
                </c:pt>
                <c:pt idx="8411">
                  <c:v>0.95564487882081472</c:v>
                </c:pt>
                <c:pt idx="8412">
                  <c:v>0.91755308154071757</c:v>
                </c:pt>
                <c:pt idx="8413">
                  <c:v>0.90901311362160542</c:v>
                </c:pt>
                <c:pt idx="8414">
                  <c:v>0.86096009646670224</c:v>
                </c:pt>
                <c:pt idx="8415">
                  <c:v>1.20097107657677</c:v>
                </c:pt>
                <c:pt idx="8416">
                  <c:v>1.0161991984217482</c:v>
                </c:pt>
                <c:pt idx="8417">
                  <c:v>1.0528487071197152</c:v>
                </c:pt>
                <c:pt idx="8418">
                  <c:v>1.1971491628086661</c:v>
                </c:pt>
                <c:pt idx="8419">
                  <c:v>0.93334413371879466</c:v>
                </c:pt>
                <c:pt idx="8420">
                  <c:v>1.0566323995195999</c:v>
                </c:pt>
                <c:pt idx="8421">
                  <c:v>0.88813424140922326</c:v>
                </c:pt>
                <c:pt idx="8422">
                  <c:v>0.97751174903447524</c:v>
                </c:pt>
                <c:pt idx="8423">
                  <c:v>0.88106544158902789</c:v>
                </c:pt>
                <c:pt idx="8424">
                  <c:v>1.0034945129983739</c:v>
                </c:pt>
                <c:pt idx="8425">
                  <c:v>1.1168798811218441</c:v>
                </c:pt>
                <c:pt idx="8426">
                  <c:v>0.84524164405481661</c:v>
                </c:pt>
                <c:pt idx="8427">
                  <c:v>1.312026261648362</c:v>
                </c:pt>
                <c:pt idx="8428">
                  <c:v>1.0641881558513788</c:v>
                </c:pt>
                <c:pt idx="8429">
                  <c:v>1.0149286732796441</c:v>
                </c:pt>
                <c:pt idx="8430">
                  <c:v>0.87307585488850437</c:v>
                </c:pt>
                <c:pt idx="8431">
                  <c:v>1.0115330702550438</c:v>
                </c:pt>
                <c:pt idx="8432">
                  <c:v>0.96711681053103371</c:v>
                </c:pt>
                <c:pt idx="8433">
                  <c:v>0.94026724819875751</c:v>
                </c:pt>
                <c:pt idx="8434">
                  <c:v>1.0010976090276718</c:v>
                </c:pt>
                <c:pt idx="8435">
                  <c:v>0.88051537794501356</c:v>
                </c:pt>
                <c:pt idx="8436">
                  <c:v>0.97754417740930255</c:v>
                </c:pt>
                <c:pt idx="8437">
                  <c:v>0.97673157357415474</c:v>
                </c:pt>
                <c:pt idx="8438">
                  <c:v>0.99427397425274155</c:v>
                </c:pt>
                <c:pt idx="8439">
                  <c:v>0.93319228516594943</c:v>
                </c:pt>
                <c:pt idx="8440">
                  <c:v>0.96826494025006959</c:v>
                </c:pt>
                <c:pt idx="8441">
                  <c:v>0.90338768645314493</c:v>
                </c:pt>
                <c:pt idx="8442">
                  <c:v>0.76535531841920268</c:v>
                </c:pt>
                <c:pt idx="8443">
                  <c:v>0.95792741341242571</c:v>
                </c:pt>
                <c:pt idx="8444">
                  <c:v>0.91002984939539122</c:v>
                </c:pt>
                <c:pt idx="8445">
                  <c:v>0.91465961222949033</c:v>
                </c:pt>
                <c:pt idx="8446">
                  <c:v>0.67967976002057617</c:v>
                </c:pt>
                <c:pt idx="8447">
                  <c:v>0.95597219115030041</c:v>
                </c:pt>
                <c:pt idx="8448">
                  <c:v>1.0102463761349598</c:v>
                </c:pt>
                <c:pt idx="8449">
                  <c:v>1.0288354801055508</c:v>
                </c:pt>
                <c:pt idx="8450">
                  <c:v>0.85649897077075132</c:v>
                </c:pt>
                <c:pt idx="8451">
                  <c:v>0.76786938240133062</c:v>
                </c:pt>
                <c:pt idx="8452">
                  <c:v>0.77010902396344061</c:v>
                </c:pt>
                <c:pt idx="8453">
                  <c:v>0.77810645686266278</c:v>
                </c:pt>
                <c:pt idx="8454">
                  <c:v>0.96979032752804595</c:v>
                </c:pt>
                <c:pt idx="8455">
                  <c:v>0.97403121339971899</c:v>
                </c:pt>
                <c:pt idx="8456">
                  <c:v>0.78853259704031597</c:v>
                </c:pt>
                <c:pt idx="8457">
                  <c:v>0.8517754186117823</c:v>
                </c:pt>
                <c:pt idx="8458">
                  <c:v>0.99687962409716824</c:v>
                </c:pt>
                <c:pt idx="8459">
                  <c:v>0.94738556133651997</c:v>
                </c:pt>
                <c:pt idx="8460">
                  <c:v>0.94191359760122517</c:v>
                </c:pt>
                <c:pt idx="8461">
                  <c:v>1.0705972194904678</c:v>
                </c:pt>
                <c:pt idx="8462">
                  <c:v>1.0771338109386719</c:v>
                </c:pt>
                <c:pt idx="8463">
                  <c:v>0.87502547555538635</c:v>
                </c:pt>
                <c:pt idx="8464">
                  <c:v>0.96663433220851391</c:v>
                </c:pt>
                <c:pt idx="8465">
                  <c:v>1.0116622149003878</c:v>
                </c:pt>
                <c:pt idx="8466">
                  <c:v>1.1002332239646826</c:v>
                </c:pt>
                <c:pt idx="8467">
                  <c:v>0.7402192785245546</c:v>
                </c:pt>
                <c:pt idx="8468">
                  <c:v>0.77853128950504369</c:v>
                </c:pt>
                <c:pt idx="8469">
                  <c:v>0.91529563565152838</c:v>
                </c:pt>
                <c:pt idx="8470">
                  <c:v>1.0002950344878181</c:v>
                </c:pt>
                <c:pt idx="8471">
                  <c:v>1.0806575747998988</c:v>
                </c:pt>
                <c:pt idx="8472">
                  <c:v>1.0062919582261172</c:v>
                </c:pt>
                <c:pt idx="8473">
                  <c:v>1.0376527214514149</c:v>
                </c:pt>
                <c:pt idx="8474">
                  <c:v>1.0826473228526341</c:v>
                </c:pt>
                <c:pt idx="8475">
                  <c:v>1.0885991537724593</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62</c:v>
                </c:pt>
                <c:pt idx="8485">
                  <c:v>1.2674257430345386</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113</c:v>
                </c:pt>
                <c:pt idx="8494">
                  <c:v>0.885541586711595</c:v>
                </c:pt>
                <c:pt idx="8495">
                  <c:v>1.0028348439106836</c:v>
                </c:pt>
                <c:pt idx="8496">
                  <c:v>1.0101258066718823</c:v>
                </c:pt>
                <c:pt idx="8497">
                  <c:v>0.8733292226803675</c:v>
                </c:pt>
                <c:pt idx="8498">
                  <c:v>1.0120967971682531</c:v>
                </c:pt>
                <c:pt idx="8499">
                  <c:v>0.86484553571325862</c:v>
                </c:pt>
                <c:pt idx="8500">
                  <c:v>0.96027852168309669</c:v>
                </c:pt>
                <c:pt idx="8501">
                  <c:v>1.0003843252248799</c:v>
                </c:pt>
                <c:pt idx="8502">
                  <c:v>1.0988562260111545</c:v>
                </c:pt>
                <c:pt idx="8503">
                  <c:v>1.0023688652456073</c:v>
                </c:pt>
                <c:pt idx="8504">
                  <c:v>0.92494107620802424</c:v>
                </c:pt>
                <c:pt idx="8505">
                  <c:v>0.90781280026670641</c:v>
                </c:pt>
                <c:pt idx="8506">
                  <c:v>0.926637026066228</c:v>
                </c:pt>
                <c:pt idx="8507">
                  <c:v>0.85373926662878219</c:v>
                </c:pt>
                <c:pt idx="8508">
                  <c:v>0.94505168429163433</c:v>
                </c:pt>
                <c:pt idx="8509">
                  <c:v>0.88531117077434085</c:v>
                </c:pt>
                <c:pt idx="8510">
                  <c:v>0.9012822310102705</c:v>
                </c:pt>
                <c:pt idx="8511">
                  <c:v>1.0063137581026258</c:v>
                </c:pt>
                <c:pt idx="8512">
                  <c:v>0.87396953949089751</c:v>
                </c:pt>
                <c:pt idx="8513">
                  <c:v>1.0686855505178503</c:v>
                </c:pt>
                <c:pt idx="8514">
                  <c:v>0.96370646636428925</c:v>
                </c:pt>
                <c:pt idx="8515">
                  <c:v>0.85148513878393206</c:v>
                </c:pt>
                <c:pt idx="8516">
                  <c:v>1.0602004362161501</c:v>
                </c:pt>
                <c:pt idx="8517">
                  <c:v>0.82196829523850801</c:v>
                </c:pt>
                <c:pt idx="8518">
                  <c:v>0.96208344104293531</c:v>
                </c:pt>
                <c:pt idx="8519">
                  <c:v>0.77060324472614961</c:v>
                </c:pt>
                <c:pt idx="8520">
                  <c:v>0.98598947139912163</c:v>
                </c:pt>
                <c:pt idx="8521">
                  <c:v>0.86278321337855179</c:v>
                </c:pt>
                <c:pt idx="8522">
                  <c:v>1.1082749745010523</c:v>
                </c:pt>
                <c:pt idx="8523">
                  <c:v>0.77520186714666361</c:v>
                </c:pt>
                <c:pt idx="8524">
                  <c:v>1.2033886491673298</c:v>
                </c:pt>
                <c:pt idx="8525">
                  <c:v>0.72630560285768864</c:v>
                </c:pt>
                <c:pt idx="8526">
                  <c:v>1.1164254301099255</c:v>
                </c:pt>
                <c:pt idx="8527">
                  <c:v>0.9692180543297787</c:v>
                </c:pt>
                <c:pt idx="8528">
                  <c:v>1.0449296264751524</c:v>
                </c:pt>
                <c:pt idx="8529">
                  <c:v>0.86729998406385311</c:v>
                </c:pt>
                <c:pt idx="8530">
                  <c:v>1.1226377341736364</c:v>
                </c:pt>
                <c:pt idx="8531">
                  <c:v>0.90111364242323044</c:v>
                </c:pt>
                <c:pt idx="8532">
                  <c:v>0.77928453629535765</c:v>
                </c:pt>
                <c:pt idx="8533">
                  <c:v>0.96499091470556764</c:v>
                </c:pt>
                <c:pt idx="8534">
                  <c:v>0.89690674791672975</c:v>
                </c:pt>
                <c:pt idx="8535">
                  <c:v>0.99069430832386363</c:v>
                </c:pt>
                <c:pt idx="8536">
                  <c:v>0.84692759367233961</c:v>
                </c:pt>
                <c:pt idx="8537">
                  <c:v>0.87573576827502975</c:v>
                </c:pt>
                <c:pt idx="8538">
                  <c:v>0.9617731978000168</c:v>
                </c:pt>
                <c:pt idx="8539">
                  <c:v>0.89669161485777815</c:v>
                </c:pt>
                <c:pt idx="8540">
                  <c:v>1.1800787245595843</c:v>
                </c:pt>
                <c:pt idx="8541">
                  <c:v>1.1742213562234098</c:v>
                </c:pt>
                <c:pt idx="8542">
                  <c:v>1.0662192404824598</c:v>
                </c:pt>
                <c:pt idx="8543">
                  <c:v>1.1147438299245969</c:v>
                </c:pt>
                <c:pt idx="8544">
                  <c:v>0.88754300089613658</c:v>
                </c:pt>
                <c:pt idx="8545">
                  <c:v>0.9584634787066012</c:v>
                </c:pt>
                <c:pt idx="8546">
                  <c:v>1.1386408470878826</c:v>
                </c:pt>
                <c:pt idx="8547">
                  <c:v>0.92082507577411365</c:v>
                </c:pt>
                <c:pt idx="8548">
                  <c:v>0.80313902512952895</c:v>
                </c:pt>
                <c:pt idx="8549">
                  <c:v>1.2192660740272938</c:v>
                </c:pt>
                <c:pt idx="8550">
                  <c:v>0.84668250957527991</c:v>
                </c:pt>
                <c:pt idx="8551">
                  <c:v>0.76415913827959392</c:v>
                </c:pt>
                <c:pt idx="8552">
                  <c:v>0.98466232951834043</c:v>
                </c:pt>
                <c:pt idx="8553">
                  <c:v>0.91219777363291843</c:v>
                </c:pt>
                <c:pt idx="8554">
                  <c:v>0.75750779626923892</c:v>
                </c:pt>
                <c:pt idx="8555">
                  <c:v>0.98501309295049044</c:v>
                </c:pt>
                <c:pt idx="8556">
                  <c:v>1.137283718671604</c:v>
                </c:pt>
                <c:pt idx="8557">
                  <c:v>0.96589939496874266</c:v>
                </c:pt>
                <c:pt idx="8558">
                  <c:v>0.90064946474514562</c:v>
                </c:pt>
                <c:pt idx="8559">
                  <c:v>1.0901549914733393</c:v>
                </c:pt>
                <c:pt idx="8560">
                  <c:v>0.92107544962999122</c:v>
                </c:pt>
                <c:pt idx="8561">
                  <c:v>1.04395358193568</c:v>
                </c:pt>
                <c:pt idx="8562">
                  <c:v>0.83971249258043235</c:v>
                </c:pt>
                <c:pt idx="8563">
                  <c:v>0.95353591166870066</c:v>
                </c:pt>
                <c:pt idx="8564">
                  <c:v>0.87812691239143492</c:v>
                </c:pt>
                <c:pt idx="8565">
                  <c:v>0.83955622403938712</c:v>
                </c:pt>
                <c:pt idx="8566">
                  <c:v>0.95175674344855365</c:v>
                </c:pt>
                <c:pt idx="8567">
                  <c:v>0.97050364765328301</c:v>
                </c:pt>
                <c:pt idx="8568">
                  <c:v>1.002908282023083</c:v>
                </c:pt>
                <c:pt idx="8569">
                  <c:v>0.85625576246125801</c:v>
                </c:pt>
                <c:pt idx="8570">
                  <c:v>0.87638696765354962</c:v>
                </c:pt>
                <c:pt idx="8571">
                  <c:v>0.86593062484309546</c:v>
                </c:pt>
                <c:pt idx="8572">
                  <c:v>0.88943670459695845</c:v>
                </c:pt>
                <c:pt idx="8573">
                  <c:v>0.8634574592776445</c:v>
                </c:pt>
                <c:pt idx="8574">
                  <c:v>0.94668949871966568</c:v>
                </c:pt>
                <c:pt idx="8575">
                  <c:v>0.94607667539655305</c:v>
                </c:pt>
                <c:pt idx="8576">
                  <c:v>0.98859992356195558</c:v>
                </c:pt>
                <c:pt idx="8577">
                  <c:v>0.88658623676945758</c:v>
                </c:pt>
                <c:pt idx="8578">
                  <c:v>1.0480524625507321</c:v>
                </c:pt>
                <c:pt idx="8579">
                  <c:v>0.81726705579984649</c:v>
                </c:pt>
                <c:pt idx="8580">
                  <c:v>0.87229661181468165</c:v>
                </c:pt>
                <c:pt idx="8581">
                  <c:v>0.87932137302619673</c:v>
                </c:pt>
                <c:pt idx="8582">
                  <c:v>0.93010536067565153</c:v>
                </c:pt>
                <c:pt idx="8583">
                  <c:v>0.98697007774801104</c:v>
                </c:pt>
                <c:pt idx="8584">
                  <c:v>1.0344766724705718</c:v>
                </c:pt>
                <c:pt idx="8585">
                  <c:v>0.92632423716682255</c:v>
                </c:pt>
                <c:pt idx="8586">
                  <c:v>0.81762840715259788</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1186</c:v>
                </c:pt>
                <c:pt idx="8605">
                  <c:v>0.74722748417658924</c:v>
                </c:pt>
                <c:pt idx="8606">
                  <c:v>0.99558820683337823</c:v>
                </c:pt>
                <c:pt idx="8607">
                  <c:v>0.84715194763354074</c:v>
                </c:pt>
                <c:pt idx="8608">
                  <c:v>0.76691728777241852</c:v>
                </c:pt>
                <c:pt idx="8609">
                  <c:v>1.0765520205228014</c:v>
                </c:pt>
                <c:pt idx="8610">
                  <c:v>1.02231949940221</c:v>
                </c:pt>
                <c:pt idx="8611">
                  <c:v>0.8673919854899157</c:v>
                </c:pt>
                <c:pt idx="8612">
                  <c:v>1.065087181654444</c:v>
                </c:pt>
                <c:pt idx="8613">
                  <c:v>0.94500021019938174</c:v>
                </c:pt>
                <c:pt idx="8614">
                  <c:v>0.87226718385428159</c:v>
                </c:pt>
                <c:pt idx="8615">
                  <c:v>0.98236894890072635</c:v>
                </c:pt>
                <c:pt idx="8616">
                  <c:v>0.94613368055520586</c:v>
                </c:pt>
                <c:pt idx="8617">
                  <c:v>1.1136515065021528</c:v>
                </c:pt>
                <c:pt idx="8618">
                  <c:v>1.0830784668211035</c:v>
                </c:pt>
                <c:pt idx="8619">
                  <c:v>0.97641454689377771</c:v>
                </c:pt>
                <c:pt idx="8620">
                  <c:v>0.71678058970781156</c:v>
                </c:pt>
                <c:pt idx="8621">
                  <c:v>0.95362909531258344</c:v>
                </c:pt>
                <c:pt idx="8622">
                  <c:v>0.89668507411941345</c:v>
                </c:pt>
                <c:pt idx="8623">
                  <c:v>0.83272099962462665</c:v>
                </c:pt>
                <c:pt idx="8624">
                  <c:v>0.8649094782027823</c:v>
                </c:pt>
                <c:pt idx="8625">
                  <c:v>0.80144213857346425</c:v>
                </c:pt>
                <c:pt idx="8626">
                  <c:v>1.0291599933240732</c:v>
                </c:pt>
                <c:pt idx="8627">
                  <c:v>0.92694071302315684</c:v>
                </c:pt>
                <c:pt idx="8628">
                  <c:v>0.88132093515889365</c:v>
                </c:pt>
                <c:pt idx="8629">
                  <c:v>0.94325800896578971</c:v>
                </c:pt>
                <c:pt idx="8630">
                  <c:v>0.87513524186139879</c:v>
                </c:pt>
                <c:pt idx="8631">
                  <c:v>1.0148048879666558</c:v>
                </c:pt>
                <c:pt idx="8632">
                  <c:v>0.96025147347904771</c:v>
                </c:pt>
                <c:pt idx="8633">
                  <c:v>0.77425077437493262</c:v>
                </c:pt>
                <c:pt idx="8634">
                  <c:v>0.89422638011107647</c:v>
                </c:pt>
                <c:pt idx="8635">
                  <c:v>0.96442395611925391</c:v>
                </c:pt>
                <c:pt idx="8636">
                  <c:v>1.1053399075693038</c:v>
                </c:pt>
                <c:pt idx="8637">
                  <c:v>0.98320116153761705</c:v>
                </c:pt>
                <c:pt idx="8638">
                  <c:v>1.0347572319922471</c:v>
                </c:pt>
                <c:pt idx="8639">
                  <c:v>0.90224363247261463</c:v>
                </c:pt>
                <c:pt idx="8640">
                  <c:v>1.0977609278498746</c:v>
                </c:pt>
                <c:pt idx="8641">
                  <c:v>0.7487861074425588</c:v>
                </c:pt>
                <c:pt idx="8642">
                  <c:v>0.92641499174261965</c:v>
                </c:pt>
                <c:pt idx="8643">
                  <c:v>0.98607569463706513</c:v>
                </c:pt>
                <c:pt idx="8644">
                  <c:v>1.1352975878194778</c:v>
                </c:pt>
                <c:pt idx="8645">
                  <c:v>0.9199571278842541</c:v>
                </c:pt>
                <c:pt idx="8646">
                  <c:v>0.95429041024373473</c:v>
                </c:pt>
                <c:pt idx="8647">
                  <c:v>0.86574198950285364</c:v>
                </c:pt>
                <c:pt idx="8648">
                  <c:v>0.81165804680355158</c:v>
                </c:pt>
                <c:pt idx="8649">
                  <c:v>1.0611531994227941</c:v>
                </c:pt>
                <c:pt idx="8650">
                  <c:v>0.97295335516819914</c:v>
                </c:pt>
                <c:pt idx="8651">
                  <c:v>0.87985502157442586</c:v>
                </c:pt>
                <c:pt idx="8652">
                  <c:v>0.89914466614965161</c:v>
                </c:pt>
                <c:pt idx="8653">
                  <c:v>0.92361570213451105</c:v>
                </c:pt>
                <c:pt idx="8654">
                  <c:v>1.17900552756444</c:v>
                </c:pt>
                <c:pt idx="8655">
                  <c:v>0.8901421683897105</c:v>
                </c:pt>
                <c:pt idx="8656">
                  <c:v>0.75739815522243092</c:v>
                </c:pt>
                <c:pt idx="8657">
                  <c:v>0.83539007721395975</c:v>
                </c:pt>
                <c:pt idx="8658">
                  <c:v>0.9572910440117226</c:v>
                </c:pt>
                <c:pt idx="8659">
                  <c:v>1.1480888116983923</c:v>
                </c:pt>
                <c:pt idx="8660">
                  <c:v>0.91617734175214949</c:v>
                </c:pt>
                <c:pt idx="8661">
                  <c:v>0.82547790271915078</c:v>
                </c:pt>
                <c:pt idx="8662">
                  <c:v>0.79131406239421853</c:v>
                </c:pt>
                <c:pt idx="8663">
                  <c:v>0.9404822448832062</c:v>
                </c:pt>
                <c:pt idx="8664">
                  <c:v>0.86544684824033824</c:v>
                </c:pt>
                <c:pt idx="8665">
                  <c:v>0.7286762201091741</c:v>
                </c:pt>
                <c:pt idx="8666">
                  <c:v>0.83768195069835094</c:v>
                </c:pt>
                <c:pt idx="8667">
                  <c:v>0.63780466320369866</c:v>
                </c:pt>
                <c:pt idx="8668">
                  <c:v>0.83096810889405459</c:v>
                </c:pt>
                <c:pt idx="8669">
                  <c:v>0.9038447104934062</c:v>
                </c:pt>
                <c:pt idx="8670">
                  <c:v>0.99915307954314769</c:v>
                </c:pt>
                <c:pt idx="8671">
                  <c:v>0.89011972323875177</c:v>
                </c:pt>
                <c:pt idx="8672">
                  <c:v>1.0450931846092197</c:v>
                </c:pt>
                <c:pt idx="8673">
                  <c:v>0.79597512064770082</c:v>
                </c:pt>
                <c:pt idx="8674">
                  <c:v>0.92797461742596221</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581</c:v>
                </c:pt>
                <c:pt idx="8686">
                  <c:v>1.0369925414673911</c:v>
                </c:pt>
                <c:pt idx="8687">
                  <c:v>0.96618856212752002</c:v>
                </c:pt>
                <c:pt idx="8688">
                  <c:v>1.0159514288263061</c:v>
                </c:pt>
                <c:pt idx="8689">
                  <c:v>0.9076070115974586</c:v>
                </c:pt>
                <c:pt idx="8690">
                  <c:v>0.83132798004524544</c:v>
                </c:pt>
                <c:pt idx="8691">
                  <c:v>0.92543577164424551</c:v>
                </c:pt>
                <c:pt idx="8692">
                  <c:v>0.82738001609406164</c:v>
                </c:pt>
                <c:pt idx="8693">
                  <c:v>0.93506491142300163</c:v>
                </c:pt>
                <c:pt idx="8694">
                  <c:v>0.68101153725036834</c:v>
                </c:pt>
                <c:pt idx="8695">
                  <c:v>1.0156252511308432</c:v>
                </c:pt>
                <c:pt idx="8696">
                  <c:v>0.88964246430369565</c:v>
                </c:pt>
                <c:pt idx="8697">
                  <c:v>0.87413787833105061</c:v>
                </c:pt>
                <c:pt idx="8698">
                  <c:v>0.89830328105825274</c:v>
                </c:pt>
                <c:pt idx="8699">
                  <c:v>0.93725771570392158</c:v>
                </c:pt>
                <c:pt idx="8700">
                  <c:v>0.85269603462561416</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776</c:v>
                </c:pt>
                <c:pt idx="8711">
                  <c:v>1.0645357412494598</c:v>
                </c:pt>
                <c:pt idx="8712">
                  <c:v>0.91710563609854512</c:v>
                </c:pt>
                <c:pt idx="8713">
                  <c:v>0.7776670919701526</c:v>
                </c:pt>
                <c:pt idx="8714">
                  <c:v>0.86585472142400965</c:v>
                </c:pt>
                <c:pt idx="8715">
                  <c:v>0.99291197408931553</c:v>
                </c:pt>
                <c:pt idx="8716">
                  <c:v>1.0416252668018526</c:v>
                </c:pt>
                <c:pt idx="8717">
                  <c:v>0.90375820299459009</c:v>
                </c:pt>
                <c:pt idx="8718">
                  <c:v>0.88455779131592416</c:v>
                </c:pt>
                <c:pt idx="8719">
                  <c:v>0.90558658963574046</c:v>
                </c:pt>
                <c:pt idx="8720">
                  <c:v>0.86889544068038804</c:v>
                </c:pt>
                <c:pt idx="8721">
                  <c:v>0.87885681411306271</c:v>
                </c:pt>
                <c:pt idx="8722">
                  <c:v>0.92921814039188166</c:v>
                </c:pt>
                <c:pt idx="8723">
                  <c:v>0.76295606826386964</c:v>
                </c:pt>
                <c:pt idx="8724">
                  <c:v>1.0531801027609571</c:v>
                </c:pt>
                <c:pt idx="8725">
                  <c:v>0.96108374310873712</c:v>
                </c:pt>
                <c:pt idx="8726">
                  <c:v>0.78340337950670658</c:v>
                </c:pt>
                <c:pt idx="8727">
                  <c:v>0.66843482047250125</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496</c:v>
                </c:pt>
                <c:pt idx="8736">
                  <c:v>0.93356546485406156</c:v>
                </c:pt>
                <c:pt idx="8737">
                  <c:v>1.0288668445749978</c:v>
                </c:pt>
                <c:pt idx="8738">
                  <c:v>1.0328388773297037</c:v>
                </c:pt>
                <c:pt idx="8739">
                  <c:v>0.86185222472103951</c:v>
                </c:pt>
                <c:pt idx="8740">
                  <c:v>0.962396466414289</c:v>
                </c:pt>
                <c:pt idx="8741">
                  <c:v>0.73504553794994965</c:v>
                </c:pt>
                <c:pt idx="8742">
                  <c:v>0.98828973184542457</c:v>
                </c:pt>
                <c:pt idx="8743">
                  <c:v>0.72871000039827971</c:v>
                </c:pt>
                <c:pt idx="8744">
                  <c:v>0.74745094077503249</c:v>
                </c:pt>
                <c:pt idx="8745">
                  <c:v>0.93368869802888299</c:v>
                </c:pt>
                <c:pt idx="8746">
                  <c:v>0.94626719611691956</c:v>
                </c:pt>
                <c:pt idx="8747">
                  <c:v>0.82908884596485943</c:v>
                </c:pt>
                <c:pt idx="8748">
                  <c:v>0.85525536730354523</c:v>
                </c:pt>
                <c:pt idx="8749">
                  <c:v>0.74309623392644764</c:v>
                </c:pt>
                <c:pt idx="8750">
                  <c:v>0.88861987644051554</c:v>
                </c:pt>
                <c:pt idx="8751">
                  <c:v>0.68388066098669187</c:v>
                </c:pt>
                <c:pt idx="8752">
                  <c:v>0.90941763576174028</c:v>
                </c:pt>
                <c:pt idx="8753">
                  <c:v>0.87312578632865845</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447</c:v>
                </c:pt>
                <c:pt idx="8764">
                  <c:v>0.89489831416910881</c:v>
                </c:pt>
                <c:pt idx="8765">
                  <c:v>0.86912695099366388</c:v>
                </c:pt>
                <c:pt idx="8766">
                  <c:v>0.79002565838041072</c:v>
                </c:pt>
                <c:pt idx="8767">
                  <c:v>0.85217075696996314</c:v>
                </c:pt>
                <c:pt idx="8768">
                  <c:v>0.66867298418523402</c:v>
                </c:pt>
                <c:pt idx="8769">
                  <c:v>0.84231057967958745</c:v>
                </c:pt>
                <c:pt idx="8770">
                  <c:v>0.95320832532722877</c:v>
                </c:pt>
                <c:pt idx="8771">
                  <c:v>0.82235842734650466</c:v>
                </c:pt>
                <c:pt idx="8772">
                  <c:v>0.70999929482269364</c:v>
                </c:pt>
                <c:pt idx="8773">
                  <c:v>0.91836050508373956</c:v>
                </c:pt>
                <c:pt idx="8774">
                  <c:v>0.88098217724852912</c:v>
                </c:pt>
                <c:pt idx="8775">
                  <c:v>0.99212569276899565</c:v>
                </c:pt>
                <c:pt idx="8776">
                  <c:v>0.85664535866473501</c:v>
                </c:pt>
                <c:pt idx="8777">
                  <c:v>0.85138969969226652</c:v>
                </c:pt>
                <c:pt idx="8778">
                  <c:v>0.77552702922699879</c:v>
                </c:pt>
                <c:pt idx="8779">
                  <c:v>0.88538663890588221</c:v>
                </c:pt>
                <c:pt idx="8780">
                  <c:v>0.78822171682025988</c:v>
                </c:pt>
                <c:pt idx="8781">
                  <c:v>0.83151420180189517</c:v>
                </c:pt>
                <c:pt idx="8782">
                  <c:v>0.87573275988235244</c:v>
                </c:pt>
                <c:pt idx="8783">
                  <c:v>0.9032138506442946</c:v>
                </c:pt>
                <c:pt idx="8784">
                  <c:v>0.66715168220256726</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707</c:v>
                </c:pt>
                <c:pt idx="8793">
                  <c:v>0.92496018614388764</c:v>
                </c:pt>
                <c:pt idx="8794">
                  <c:v>0.87059243070239245</c:v>
                </c:pt>
                <c:pt idx="8795">
                  <c:v>1.0492113342273355</c:v>
                </c:pt>
                <c:pt idx="8796">
                  <c:v>0.88131974225215037</c:v>
                </c:pt>
                <c:pt idx="8797">
                  <c:v>0.86308180388489608</c:v>
                </c:pt>
                <c:pt idx="8798">
                  <c:v>0.77194761236560827</c:v>
                </c:pt>
                <c:pt idx="8799">
                  <c:v>0.95265328651074765</c:v>
                </c:pt>
                <c:pt idx="8800">
                  <c:v>0.84799644508222949</c:v>
                </c:pt>
                <c:pt idx="8801">
                  <c:v>0.97762116825238465</c:v>
                </c:pt>
                <c:pt idx="8802">
                  <c:v>0.82354399366390463</c:v>
                </c:pt>
                <c:pt idx="8803">
                  <c:v>0.99312723608697384</c:v>
                </c:pt>
                <c:pt idx="8804">
                  <c:v>0.97163626608410492</c:v>
                </c:pt>
                <c:pt idx="8805">
                  <c:v>0.77649589591530865</c:v>
                </c:pt>
                <c:pt idx="8806">
                  <c:v>0.84355531169409181</c:v>
                </c:pt>
                <c:pt idx="8807">
                  <c:v>0.9587979792594028</c:v>
                </c:pt>
                <c:pt idx="8808">
                  <c:v>0.98458259524369263</c:v>
                </c:pt>
                <c:pt idx="8809">
                  <c:v>0.86162241211640456</c:v>
                </c:pt>
                <c:pt idx="8810">
                  <c:v>1.14162244634105</c:v>
                </c:pt>
                <c:pt idx="8811">
                  <c:v>1.037592271036742</c:v>
                </c:pt>
                <c:pt idx="8812">
                  <c:v>0.81463464089620652</c:v>
                </c:pt>
                <c:pt idx="8813">
                  <c:v>0.93310081726928651</c:v>
                </c:pt>
                <c:pt idx="8814">
                  <c:v>0.90763568456343036</c:v>
                </c:pt>
                <c:pt idx="8815">
                  <c:v>0.87123998409285419</c:v>
                </c:pt>
                <c:pt idx="8816">
                  <c:v>0.6460855070003787</c:v>
                </c:pt>
                <c:pt idx="8817">
                  <c:v>1.0613236340366579</c:v>
                </c:pt>
                <c:pt idx="8818">
                  <c:v>0.8235181221482335</c:v>
                </c:pt>
                <c:pt idx="8819">
                  <c:v>1.0466231242569048</c:v>
                </c:pt>
                <c:pt idx="8820">
                  <c:v>0.93232504606690525</c:v>
                </c:pt>
                <c:pt idx="8821">
                  <c:v>0.92978201532589144</c:v>
                </c:pt>
                <c:pt idx="8822">
                  <c:v>0.94289177173699745</c:v>
                </c:pt>
                <c:pt idx="8823">
                  <c:v>0.84175683403404544</c:v>
                </c:pt>
                <c:pt idx="8824">
                  <c:v>1.0831562761015341</c:v>
                </c:pt>
                <c:pt idx="8825">
                  <c:v>0.9534886290429071</c:v>
                </c:pt>
                <c:pt idx="8826">
                  <c:v>0.85694694000619764</c:v>
                </c:pt>
                <c:pt idx="8827">
                  <c:v>1.0066965228718141</c:v>
                </c:pt>
                <c:pt idx="8828">
                  <c:v>0.81518470090370898</c:v>
                </c:pt>
                <c:pt idx="8829">
                  <c:v>0.98903355173385166</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733</c:v>
                </c:pt>
                <c:pt idx="8838">
                  <c:v>0.92444917075120936</c:v>
                </c:pt>
                <c:pt idx="8839">
                  <c:v>0.69578955790733754</c:v>
                </c:pt>
                <c:pt idx="8840">
                  <c:v>0.77715516440636934</c:v>
                </c:pt>
                <c:pt idx="8841">
                  <c:v>0.94348266754584786</c:v>
                </c:pt>
                <c:pt idx="8842">
                  <c:v>0.92971087570006206</c:v>
                </c:pt>
                <c:pt idx="8843">
                  <c:v>0.90094230270993358</c:v>
                </c:pt>
                <c:pt idx="8844">
                  <c:v>0.90932838882931277</c:v>
                </c:pt>
                <c:pt idx="8845">
                  <c:v>0.88562789056655677</c:v>
                </c:pt>
                <c:pt idx="8846">
                  <c:v>0.82851283748032789</c:v>
                </c:pt>
                <c:pt idx="8847">
                  <c:v>0.88024786307143654</c:v>
                </c:pt>
                <c:pt idx="8848">
                  <c:v>1.3988899880497681</c:v>
                </c:pt>
                <c:pt idx="8849">
                  <c:v>0.9364113432018415</c:v>
                </c:pt>
                <c:pt idx="8850">
                  <c:v>0.87282957377838899</c:v>
                </c:pt>
                <c:pt idx="8851">
                  <c:v>0.7748066178386197</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65</c:v>
                </c:pt>
                <c:pt idx="8861">
                  <c:v>0.7432628631091357</c:v>
                </c:pt>
                <c:pt idx="8862">
                  <c:v>0.791572774344109</c:v>
                </c:pt>
                <c:pt idx="8863">
                  <c:v>0.84985185605938107</c:v>
                </c:pt>
                <c:pt idx="8864">
                  <c:v>0.97637987800752268</c:v>
                </c:pt>
                <c:pt idx="8865">
                  <c:v>0.81051900693100543</c:v>
                </c:pt>
                <c:pt idx="8866">
                  <c:v>0.7855354799059342</c:v>
                </c:pt>
                <c:pt idx="8867">
                  <c:v>1.1020381328485203</c:v>
                </c:pt>
                <c:pt idx="8868">
                  <c:v>0.86134638150822151</c:v>
                </c:pt>
                <c:pt idx="8869">
                  <c:v>0.86718971443892257</c:v>
                </c:pt>
                <c:pt idx="8870">
                  <c:v>0.95159369487561429</c:v>
                </c:pt>
                <c:pt idx="8871">
                  <c:v>0.90055250273192611</c:v>
                </c:pt>
                <c:pt idx="8872">
                  <c:v>0.84837843295761894</c:v>
                </c:pt>
                <c:pt idx="8873">
                  <c:v>0.7844793942490027</c:v>
                </c:pt>
                <c:pt idx="8874">
                  <c:v>0.86911530741343179</c:v>
                </c:pt>
                <c:pt idx="8875">
                  <c:v>1.0209193542441775</c:v>
                </c:pt>
                <c:pt idx="8876">
                  <c:v>0.88170071338107925</c:v>
                </c:pt>
                <c:pt idx="8877">
                  <c:v>0.78995871141821961</c:v>
                </c:pt>
                <c:pt idx="8878">
                  <c:v>0.77203049771553967</c:v>
                </c:pt>
                <c:pt idx="8879">
                  <c:v>0.8790198133047934</c:v>
                </c:pt>
                <c:pt idx="8880">
                  <c:v>0.76411031553461661</c:v>
                </c:pt>
                <c:pt idx="8881">
                  <c:v>0.78467505517282365</c:v>
                </c:pt>
                <c:pt idx="8882">
                  <c:v>0.93274394905862634</c:v>
                </c:pt>
                <c:pt idx="8883">
                  <c:v>0.89209782189731546</c:v>
                </c:pt>
                <c:pt idx="8884">
                  <c:v>0.9154078558387575</c:v>
                </c:pt>
                <c:pt idx="8885">
                  <c:v>0.7650919482376316</c:v>
                </c:pt>
                <c:pt idx="8886">
                  <c:v>0.86882603753794163</c:v>
                </c:pt>
                <c:pt idx="8887">
                  <c:v>0.91720586316007902</c:v>
                </c:pt>
                <c:pt idx="8888">
                  <c:v>0.81316828756316462</c:v>
                </c:pt>
                <c:pt idx="8889">
                  <c:v>0.80273729109896386</c:v>
                </c:pt>
                <c:pt idx="8890">
                  <c:v>0.86615964026116765</c:v>
                </c:pt>
                <c:pt idx="8891">
                  <c:v>0.74947223939761387</c:v>
                </c:pt>
                <c:pt idx="8892">
                  <c:v>0.76969459524601691</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684</c:v>
                </c:pt>
                <c:pt idx="8901">
                  <c:v>0.66746929911153074</c:v>
                </c:pt>
                <c:pt idx="8902">
                  <c:v>0.81659577133552363</c:v>
                </c:pt>
                <c:pt idx="8903">
                  <c:v>0.78810805322289068</c:v>
                </c:pt>
                <c:pt idx="8904">
                  <c:v>0.90214555890800463</c:v>
                </c:pt>
                <c:pt idx="8905">
                  <c:v>0.73640344252282874</c:v>
                </c:pt>
                <c:pt idx="8906">
                  <c:v>0.84482596262580956</c:v>
                </c:pt>
                <c:pt idx="8907">
                  <c:v>0.88102575024390073</c:v>
                </c:pt>
                <c:pt idx="8908">
                  <c:v>0.97443908049607764</c:v>
                </c:pt>
                <c:pt idx="8909">
                  <c:v>0.84526722818489963</c:v>
                </c:pt>
                <c:pt idx="8910">
                  <c:v>0.99745618838833183</c:v>
                </c:pt>
                <c:pt idx="8911">
                  <c:v>0.75379861889605448</c:v>
                </c:pt>
                <c:pt idx="8912">
                  <c:v>0.8602338007934156</c:v>
                </c:pt>
                <c:pt idx="8913">
                  <c:v>0.91496732268922343</c:v>
                </c:pt>
                <c:pt idx="8914">
                  <c:v>0.70457210635287404</c:v>
                </c:pt>
                <c:pt idx="8915">
                  <c:v>1.0142301585278928</c:v>
                </c:pt>
                <c:pt idx="8916">
                  <c:v>0.77950568028551126</c:v>
                </c:pt>
                <c:pt idx="8917">
                  <c:v>1.0353789122697497</c:v>
                </c:pt>
                <c:pt idx="8918">
                  <c:v>0.77491527168246765</c:v>
                </c:pt>
                <c:pt idx="8919">
                  <c:v>1.0206823374945202</c:v>
                </c:pt>
                <c:pt idx="8920">
                  <c:v>0.77093603684374434</c:v>
                </c:pt>
                <c:pt idx="8921">
                  <c:v>0.84250478490628922</c:v>
                </c:pt>
                <c:pt idx="8922">
                  <c:v>0.91191894943819962</c:v>
                </c:pt>
                <c:pt idx="8923">
                  <c:v>0.85059848893922496</c:v>
                </c:pt>
                <c:pt idx="8924">
                  <c:v>0.77353040368948389</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744</c:v>
                </c:pt>
                <c:pt idx="8933">
                  <c:v>0.71209738228697661</c:v>
                </c:pt>
                <c:pt idx="8934">
                  <c:v>0.7804289195293056</c:v>
                </c:pt>
                <c:pt idx="8935">
                  <c:v>0.9311313308446435</c:v>
                </c:pt>
                <c:pt idx="8936">
                  <c:v>0.9594576079697511</c:v>
                </c:pt>
                <c:pt idx="8937">
                  <c:v>0.71051323440875791</c:v>
                </c:pt>
                <c:pt idx="8938">
                  <c:v>0.73892944682369754</c:v>
                </c:pt>
                <c:pt idx="8939">
                  <c:v>0.89367542905607644</c:v>
                </c:pt>
                <c:pt idx="8940">
                  <c:v>0.87071322870727907</c:v>
                </c:pt>
                <c:pt idx="8941">
                  <c:v>0.72960082227905942</c:v>
                </c:pt>
                <c:pt idx="8942">
                  <c:v>0.93323066210648065</c:v>
                </c:pt>
                <c:pt idx="8943">
                  <c:v>0.82496095357334664</c:v>
                </c:pt>
                <c:pt idx="8944">
                  <c:v>0.84057188963269502</c:v>
                </c:pt>
                <c:pt idx="8945">
                  <c:v>1.1848778148565404</c:v>
                </c:pt>
                <c:pt idx="8946">
                  <c:v>0.89309365364645465</c:v>
                </c:pt>
                <c:pt idx="8947">
                  <c:v>0.8073169645263335</c:v>
                </c:pt>
                <c:pt idx="8948">
                  <c:v>0.75897566071080613</c:v>
                </c:pt>
                <c:pt idx="8949">
                  <c:v>1.0193376411311634</c:v>
                </c:pt>
                <c:pt idx="8950">
                  <c:v>0.90454369768045961</c:v>
                </c:pt>
                <c:pt idx="8951">
                  <c:v>0.85575074211750501</c:v>
                </c:pt>
                <c:pt idx="8952">
                  <c:v>0.8101949994200589</c:v>
                </c:pt>
                <c:pt idx="8953">
                  <c:v>1.0370830920075138</c:v>
                </c:pt>
                <c:pt idx="8954">
                  <c:v>0.9548661737647105</c:v>
                </c:pt>
                <c:pt idx="8955">
                  <c:v>0.88182361800584264</c:v>
                </c:pt>
                <c:pt idx="8956">
                  <c:v>0.73282242151434385</c:v>
                </c:pt>
                <c:pt idx="8957">
                  <c:v>0.86830818444571523</c:v>
                </c:pt>
                <c:pt idx="8958">
                  <c:v>0.75194369817984008</c:v>
                </c:pt>
                <c:pt idx="8959">
                  <c:v>0.96521210536288349</c:v>
                </c:pt>
                <c:pt idx="8960">
                  <c:v>0.70320565262444457</c:v>
                </c:pt>
                <c:pt idx="8961">
                  <c:v>0.84286808090399834</c:v>
                </c:pt>
                <c:pt idx="8962">
                  <c:v>0.86956778946879443</c:v>
                </c:pt>
                <c:pt idx="8963">
                  <c:v>0.91906545660496664</c:v>
                </c:pt>
                <c:pt idx="8964">
                  <c:v>0.81640514079871551</c:v>
                </c:pt>
                <c:pt idx="8965">
                  <c:v>0.91466541260353407</c:v>
                </c:pt>
                <c:pt idx="8966">
                  <c:v>0.83002819469506561</c:v>
                </c:pt>
                <c:pt idx="8967">
                  <c:v>0.96124818711802595</c:v>
                </c:pt>
                <c:pt idx="8968">
                  <c:v>0.88925616890508363</c:v>
                </c:pt>
                <c:pt idx="8969">
                  <c:v>0.95920560786202724</c:v>
                </c:pt>
                <c:pt idx="8970">
                  <c:v>0.86874068234212565</c:v>
                </c:pt>
                <c:pt idx="8971">
                  <c:v>0.8783461833710946</c:v>
                </c:pt>
                <c:pt idx="8972">
                  <c:v>0.88794912965879225</c:v>
                </c:pt>
                <c:pt idx="8973">
                  <c:v>0.74459327418978283</c:v>
                </c:pt>
                <c:pt idx="8974">
                  <c:v>0.82032998527707002</c:v>
                </c:pt>
                <c:pt idx="8975">
                  <c:v>0.78263038373599658</c:v>
                </c:pt>
                <c:pt idx="8976">
                  <c:v>0.77371315554331765</c:v>
                </c:pt>
                <c:pt idx="8977">
                  <c:v>0.98640487713590896</c:v>
                </c:pt>
                <c:pt idx="8978">
                  <c:v>0.72515690662416465</c:v>
                </c:pt>
                <c:pt idx="8979">
                  <c:v>0.72468232662297261</c:v>
                </c:pt>
                <c:pt idx="8980">
                  <c:v>0.97516293181635061</c:v>
                </c:pt>
                <c:pt idx="8981">
                  <c:v>0.77628196586276266</c:v>
                </c:pt>
                <c:pt idx="8982">
                  <c:v>0.97310436667670963</c:v>
                </c:pt>
                <c:pt idx="8983">
                  <c:v>0.98352136137137358</c:v>
                </c:pt>
                <c:pt idx="8984">
                  <c:v>0.72495031575356561</c:v>
                </c:pt>
                <c:pt idx="8985">
                  <c:v>0.8126330987278757</c:v>
                </c:pt>
                <c:pt idx="8986">
                  <c:v>0.9145801937397372</c:v>
                </c:pt>
                <c:pt idx="8987">
                  <c:v>0.84722519993914425</c:v>
                </c:pt>
                <c:pt idx="8988">
                  <c:v>0.87408096119048062</c:v>
                </c:pt>
                <c:pt idx="8989">
                  <c:v>0.89844878919461546</c:v>
                </c:pt>
                <c:pt idx="8990">
                  <c:v>0.86437649605673672</c:v>
                </c:pt>
                <c:pt idx="8991">
                  <c:v>0.77860129985613014</c:v>
                </c:pt>
                <c:pt idx="8992">
                  <c:v>1.0085632978582098</c:v>
                </c:pt>
                <c:pt idx="8993">
                  <c:v>0.69193937631455715</c:v>
                </c:pt>
                <c:pt idx="8994">
                  <c:v>0.86027873688920864</c:v>
                </c:pt>
                <c:pt idx="8995">
                  <c:v>0.89553756151726416</c:v>
                </c:pt>
                <c:pt idx="8996">
                  <c:v>0.72020131718561364</c:v>
                </c:pt>
                <c:pt idx="8997">
                  <c:v>0.84896495037775177</c:v>
                </c:pt>
                <c:pt idx="8998">
                  <c:v>1.0833111073969133</c:v>
                </c:pt>
                <c:pt idx="8999">
                  <c:v>0.71828251425024248</c:v>
                </c:pt>
                <c:pt idx="9000">
                  <c:v>0.78995801992013004</c:v>
                </c:pt>
                <c:pt idx="9001">
                  <c:v>1.0179206436157864</c:v>
                </c:pt>
                <c:pt idx="9002">
                  <c:v>0.81215868271266456</c:v>
                </c:pt>
                <c:pt idx="9003">
                  <c:v>0.99915580932446024</c:v>
                </c:pt>
                <c:pt idx="9004">
                  <c:v>0.90498639593577856</c:v>
                </c:pt>
                <c:pt idx="9005">
                  <c:v>0.95473042491781712</c:v>
                </c:pt>
                <c:pt idx="9006">
                  <c:v>0.76148345631539183</c:v>
                </c:pt>
                <c:pt idx="9007">
                  <c:v>0.77439830465039228</c:v>
                </c:pt>
                <c:pt idx="9008">
                  <c:v>0.75960812565658753</c:v>
                </c:pt>
                <c:pt idx="9009">
                  <c:v>0.72972787587320265</c:v>
                </c:pt>
                <c:pt idx="9010">
                  <c:v>0.92815212254637169</c:v>
                </c:pt>
                <c:pt idx="9011">
                  <c:v>0.84324088910245698</c:v>
                </c:pt>
                <c:pt idx="9012">
                  <c:v>0.91599867554538561</c:v>
                </c:pt>
                <c:pt idx="9013">
                  <c:v>0.70654074112053067</c:v>
                </c:pt>
                <c:pt idx="9014">
                  <c:v>1.0721284559725539</c:v>
                </c:pt>
                <c:pt idx="9015">
                  <c:v>0.83734896961427085</c:v>
                </c:pt>
                <c:pt idx="9016">
                  <c:v>0.76002366978992586</c:v>
                </c:pt>
                <c:pt idx="9017">
                  <c:v>0.79490183513989365</c:v>
                </c:pt>
                <c:pt idx="9018">
                  <c:v>0.87539626709621743</c:v>
                </c:pt>
                <c:pt idx="9019">
                  <c:v>0.72829101339005042</c:v>
                </c:pt>
                <c:pt idx="9020">
                  <c:v>0.83655519105286258</c:v>
                </c:pt>
                <c:pt idx="9021">
                  <c:v>0.77732390877233659</c:v>
                </c:pt>
                <c:pt idx="9022">
                  <c:v>0.71299724781340401</c:v>
                </c:pt>
                <c:pt idx="9023">
                  <c:v>0.71205482859981228</c:v>
                </c:pt>
                <c:pt idx="9024">
                  <c:v>0.87224040421242865</c:v>
                </c:pt>
                <c:pt idx="9025">
                  <c:v>0.88792986226248682</c:v>
                </c:pt>
                <c:pt idx="9026">
                  <c:v>0.97264725795614282</c:v>
                </c:pt>
                <c:pt idx="9027">
                  <c:v>0.80629376996563673</c:v>
                </c:pt>
                <c:pt idx="9028">
                  <c:v>0.82743020218838004</c:v>
                </c:pt>
                <c:pt idx="9029">
                  <c:v>0.75301318943125517</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2976</c:v>
                </c:pt>
                <c:pt idx="9039">
                  <c:v>0.94393481055519357</c:v>
                </c:pt>
                <c:pt idx="9040">
                  <c:v>0.87315746646821402</c:v>
                </c:pt>
                <c:pt idx="9041">
                  <c:v>0.91557109815779902</c:v>
                </c:pt>
                <c:pt idx="9042">
                  <c:v>0.79130889869178378</c:v>
                </c:pt>
                <c:pt idx="9043">
                  <c:v>0.7754030200066212</c:v>
                </c:pt>
                <c:pt idx="9044">
                  <c:v>0.85059971435171555</c:v>
                </c:pt>
                <c:pt idx="9045">
                  <c:v>0.92154632282597559</c:v>
                </c:pt>
                <c:pt idx="9046">
                  <c:v>0.9112546000159345</c:v>
                </c:pt>
                <c:pt idx="9047">
                  <c:v>0.79821092853216957</c:v>
                </c:pt>
                <c:pt idx="9048">
                  <c:v>0.944721590111264</c:v>
                </c:pt>
                <c:pt idx="9049">
                  <c:v>0.67327574238804233</c:v>
                </c:pt>
                <c:pt idx="9050">
                  <c:v>0.8523656280985259</c:v>
                </c:pt>
                <c:pt idx="9051">
                  <c:v>0.73570849358135215</c:v>
                </c:pt>
                <c:pt idx="9052">
                  <c:v>1.0039125633441002</c:v>
                </c:pt>
                <c:pt idx="9053">
                  <c:v>0.67286432129810758</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8</c:v>
                </c:pt>
                <c:pt idx="9062">
                  <c:v>0.8476576194063371</c:v>
                </c:pt>
                <c:pt idx="9063">
                  <c:v>0.95857548538911364</c:v>
                </c:pt>
                <c:pt idx="9064">
                  <c:v>0.7692835809345997</c:v>
                </c:pt>
                <c:pt idx="9065">
                  <c:v>0.89168098636090753</c:v>
                </c:pt>
                <c:pt idx="9066">
                  <c:v>0.97231244216430068</c:v>
                </c:pt>
                <c:pt idx="9067">
                  <c:v>0.79070799684635951</c:v>
                </c:pt>
                <c:pt idx="9068">
                  <c:v>0.7347911761531627</c:v>
                </c:pt>
                <c:pt idx="9069">
                  <c:v>0.81880245404013885</c:v>
                </c:pt>
                <c:pt idx="9070">
                  <c:v>1.0723923046220503</c:v>
                </c:pt>
                <c:pt idx="9071">
                  <c:v>0.82435055897109255</c:v>
                </c:pt>
                <c:pt idx="9072">
                  <c:v>0.92728308433611506</c:v>
                </c:pt>
                <c:pt idx="9073">
                  <c:v>0.90939723171833753</c:v>
                </c:pt>
                <c:pt idx="9074">
                  <c:v>0.72130297909047669</c:v>
                </c:pt>
                <c:pt idx="9075">
                  <c:v>0.81777931455059505</c:v>
                </c:pt>
                <c:pt idx="9076">
                  <c:v>0.92794001922211677</c:v>
                </c:pt>
                <c:pt idx="9077">
                  <c:v>0.77777935241609619</c:v>
                </c:pt>
                <c:pt idx="9078">
                  <c:v>0.87551398985689621</c:v>
                </c:pt>
                <c:pt idx="9079">
                  <c:v>0.70518469488692048</c:v>
                </c:pt>
                <c:pt idx="9080">
                  <c:v>0.90711119120155059</c:v>
                </c:pt>
                <c:pt idx="9081">
                  <c:v>0.91261939321895402</c:v>
                </c:pt>
                <c:pt idx="9082">
                  <c:v>0.85448716752555631</c:v>
                </c:pt>
                <c:pt idx="9083">
                  <c:v>0.88839903101999662</c:v>
                </c:pt>
                <c:pt idx="9084">
                  <c:v>0.86247531824341184</c:v>
                </c:pt>
                <c:pt idx="9085">
                  <c:v>0.99507464679615976</c:v>
                </c:pt>
                <c:pt idx="9086">
                  <c:v>0.78954480542967864</c:v>
                </c:pt>
                <c:pt idx="9087">
                  <c:v>0.65624528313742414</c:v>
                </c:pt>
                <c:pt idx="9088">
                  <c:v>0.76761975492334966</c:v>
                </c:pt>
                <c:pt idx="9089">
                  <c:v>0.7809971844789737</c:v>
                </c:pt>
                <c:pt idx="9090">
                  <c:v>0.63996804353700165</c:v>
                </c:pt>
                <c:pt idx="9091">
                  <c:v>0.72426455152757663</c:v>
                </c:pt>
                <c:pt idx="9092">
                  <c:v>0.99631671574243241</c:v>
                </c:pt>
                <c:pt idx="9093">
                  <c:v>0.79371355809699096</c:v>
                </c:pt>
                <c:pt idx="9094">
                  <c:v>0.70271197768898797</c:v>
                </c:pt>
                <c:pt idx="9095">
                  <c:v>0.69261906644751681</c:v>
                </c:pt>
                <c:pt idx="9096">
                  <c:v>0.82216963924288511</c:v>
                </c:pt>
                <c:pt idx="9097">
                  <c:v>0.67428360804051835</c:v>
                </c:pt>
                <c:pt idx="9098">
                  <c:v>0.81692690492683917</c:v>
                </c:pt>
                <c:pt idx="9099">
                  <c:v>0.74969427030020386</c:v>
                </c:pt>
                <c:pt idx="9100">
                  <c:v>0.8481875631419511</c:v>
                </c:pt>
                <c:pt idx="9101">
                  <c:v>0.90125978163202658</c:v>
                </c:pt>
                <c:pt idx="9102">
                  <c:v>0.62663973589667765</c:v>
                </c:pt>
                <c:pt idx="9103">
                  <c:v>0.87712908311609716</c:v>
                </c:pt>
                <c:pt idx="9104">
                  <c:v>0.91301583301010192</c:v>
                </c:pt>
                <c:pt idx="9105">
                  <c:v>0.77187851353354753</c:v>
                </c:pt>
                <c:pt idx="9106">
                  <c:v>0.9303124841854935</c:v>
                </c:pt>
                <c:pt idx="9107">
                  <c:v>0.74988880564365423</c:v>
                </c:pt>
                <c:pt idx="9108">
                  <c:v>0.9025236167914481</c:v>
                </c:pt>
                <c:pt idx="9109">
                  <c:v>0.77856437743435214</c:v>
                </c:pt>
                <c:pt idx="9110">
                  <c:v>0.87823449392363684</c:v>
                </c:pt>
                <c:pt idx="9111">
                  <c:v>0.85479385419632636</c:v>
                </c:pt>
                <c:pt idx="9112">
                  <c:v>1.004515047937762</c:v>
                </c:pt>
                <c:pt idx="9113">
                  <c:v>0.93347366610768101</c:v>
                </c:pt>
                <c:pt idx="9114">
                  <c:v>0.74649340689505161</c:v>
                </c:pt>
                <c:pt idx="9115">
                  <c:v>0.84850891466034362</c:v>
                </c:pt>
                <c:pt idx="9116">
                  <c:v>0.76376139221048434</c:v>
                </c:pt>
                <c:pt idx="9117">
                  <c:v>0.72916313685600231</c:v>
                </c:pt>
                <c:pt idx="9118">
                  <c:v>0.84079117249709434</c:v>
                </c:pt>
                <c:pt idx="9119">
                  <c:v>0.96489940486587067</c:v>
                </c:pt>
                <c:pt idx="9120">
                  <c:v>0.94228740701955094</c:v>
                </c:pt>
                <c:pt idx="9121">
                  <c:v>0.7970045577900543</c:v>
                </c:pt>
                <c:pt idx="9122">
                  <c:v>0.88486770134495563</c:v>
                </c:pt>
                <c:pt idx="9123">
                  <c:v>0.81703476573204381</c:v>
                </c:pt>
                <c:pt idx="9124">
                  <c:v>0.84033770395383067</c:v>
                </c:pt>
                <c:pt idx="9125">
                  <c:v>0.90742589436694898</c:v>
                </c:pt>
                <c:pt idx="9126">
                  <c:v>0.72719309866579485</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984</c:v>
                </c:pt>
                <c:pt idx="9136">
                  <c:v>0.82234412426687664</c:v>
                </c:pt>
                <c:pt idx="9137">
                  <c:v>0.81036059205343269</c:v>
                </c:pt>
                <c:pt idx="9138">
                  <c:v>0.80660874207724476</c:v>
                </c:pt>
                <c:pt idx="9139">
                  <c:v>0.92586472212466531</c:v>
                </c:pt>
                <c:pt idx="9140">
                  <c:v>0.9943016984816635</c:v>
                </c:pt>
                <c:pt idx="9141">
                  <c:v>0.72903487666291822</c:v>
                </c:pt>
                <c:pt idx="9142">
                  <c:v>0.62706368327934703</c:v>
                </c:pt>
                <c:pt idx="9143">
                  <c:v>0.7601433414976827</c:v>
                </c:pt>
                <c:pt idx="9144">
                  <c:v>0.75178579624093955</c:v>
                </c:pt>
                <c:pt idx="9145">
                  <c:v>0.9516471225174794</c:v>
                </c:pt>
                <c:pt idx="9146">
                  <c:v>0.84744913767318686</c:v>
                </c:pt>
                <c:pt idx="9147">
                  <c:v>0.89344049400007464</c:v>
                </c:pt>
                <c:pt idx="9148">
                  <c:v>1.049008167954502</c:v>
                </c:pt>
                <c:pt idx="9149">
                  <c:v>0.87838131818023579</c:v>
                </c:pt>
                <c:pt idx="9150">
                  <c:v>0.77245364889561241</c:v>
                </c:pt>
                <c:pt idx="9151">
                  <c:v>0.91715580801628105</c:v>
                </c:pt>
                <c:pt idx="9152">
                  <c:v>0.84678115379058139</c:v>
                </c:pt>
                <c:pt idx="9153">
                  <c:v>0.83342927320108851</c:v>
                </c:pt>
                <c:pt idx="9154">
                  <c:v>0.76156774220415269</c:v>
                </c:pt>
                <c:pt idx="9155">
                  <c:v>0.81103608789478654</c:v>
                </c:pt>
                <c:pt idx="9156">
                  <c:v>0.80691629295094058</c:v>
                </c:pt>
                <c:pt idx="9157">
                  <c:v>0.88085023898037584</c:v>
                </c:pt>
                <c:pt idx="9158">
                  <c:v>0.77064552837200551</c:v>
                </c:pt>
                <c:pt idx="9159">
                  <c:v>0.83526955169221251</c:v>
                </c:pt>
                <c:pt idx="9160">
                  <c:v>0.89160319105779651</c:v>
                </c:pt>
                <c:pt idx="9161">
                  <c:v>0.83925065247072228</c:v>
                </c:pt>
                <c:pt idx="9162">
                  <c:v>0.71242517730373034</c:v>
                </c:pt>
                <c:pt idx="9163">
                  <c:v>0.97143486509168797</c:v>
                </c:pt>
                <c:pt idx="9164">
                  <c:v>0.79755011866563108</c:v>
                </c:pt>
                <c:pt idx="9165">
                  <c:v>0.81186907459541624</c:v>
                </c:pt>
                <c:pt idx="9166">
                  <c:v>0.82534485421878556</c:v>
                </c:pt>
                <c:pt idx="9167">
                  <c:v>0.69233585184436952</c:v>
                </c:pt>
                <c:pt idx="9168">
                  <c:v>0.94616625780563357</c:v>
                </c:pt>
                <c:pt idx="9169">
                  <c:v>0.90477213746913865</c:v>
                </c:pt>
                <c:pt idx="9170">
                  <c:v>0.81065943628754589</c:v>
                </c:pt>
                <c:pt idx="9171">
                  <c:v>0.91784910493057925</c:v>
                </c:pt>
                <c:pt idx="9172">
                  <c:v>0.63750777412349946</c:v>
                </c:pt>
                <c:pt idx="9173">
                  <c:v>0.77558678400025638</c:v>
                </c:pt>
                <c:pt idx="9174">
                  <c:v>0.8012483144149769</c:v>
                </c:pt>
                <c:pt idx="9175">
                  <c:v>0.78362510043313283</c:v>
                </c:pt>
                <c:pt idx="9176">
                  <c:v>0.97904116956505804</c:v>
                </c:pt>
                <c:pt idx="9177">
                  <c:v>0.99908129393358525</c:v>
                </c:pt>
                <c:pt idx="9178">
                  <c:v>0.7661490050009041</c:v>
                </c:pt>
                <c:pt idx="9179">
                  <c:v>0.92915775548831125</c:v>
                </c:pt>
                <c:pt idx="9180">
                  <c:v>0.8279843690340345</c:v>
                </c:pt>
                <c:pt idx="9181">
                  <c:v>0.72715234491610758</c:v>
                </c:pt>
                <c:pt idx="9182">
                  <c:v>0.66804166902918105</c:v>
                </c:pt>
                <c:pt idx="9183">
                  <c:v>0.75527233460255572</c:v>
                </c:pt>
                <c:pt idx="9184">
                  <c:v>1.0677338096776496</c:v>
                </c:pt>
                <c:pt idx="9185">
                  <c:v>0.89988761250752214</c:v>
                </c:pt>
                <c:pt idx="9186">
                  <c:v>0.88908320730329982</c:v>
                </c:pt>
                <c:pt idx="9187">
                  <c:v>0.64111785799669563</c:v>
                </c:pt>
                <c:pt idx="9188">
                  <c:v>0.67030915199983465</c:v>
                </c:pt>
                <c:pt idx="9189">
                  <c:v>0.81879028699861611</c:v>
                </c:pt>
                <c:pt idx="9190">
                  <c:v>0.9845932759004723</c:v>
                </c:pt>
                <c:pt idx="9191">
                  <c:v>0.8041153856357075</c:v>
                </c:pt>
                <c:pt idx="9192">
                  <c:v>0.8320310057868946</c:v>
                </c:pt>
                <c:pt idx="9193">
                  <c:v>0.88764100790511402</c:v>
                </c:pt>
                <c:pt idx="9194">
                  <c:v>0.67490652857384859</c:v>
                </c:pt>
                <c:pt idx="9195">
                  <c:v>0.63256352363711021</c:v>
                </c:pt>
                <c:pt idx="9196">
                  <c:v>0.84775651361946636</c:v>
                </c:pt>
                <c:pt idx="9197">
                  <c:v>0.78443510412435657</c:v>
                </c:pt>
                <c:pt idx="9198">
                  <c:v>0.90865472854153273</c:v>
                </c:pt>
                <c:pt idx="9199">
                  <c:v>0.78600202951565756</c:v>
                </c:pt>
                <c:pt idx="9200">
                  <c:v>0.85284698659108971</c:v>
                </c:pt>
                <c:pt idx="9201">
                  <c:v>0.65876175994711261</c:v>
                </c:pt>
                <c:pt idx="9202">
                  <c:v>0.86166234570271039</c:v>
                </c:pt>
                <c:pt idx="9203">
                  <c:v>0.94601108466700745</c:v>
                </c:pt>
                <c:pt idx="9204">
                  <c:v>1.024387645936033</c:v>
                </c:pt>
                <c:pt idx="9205">
                  <c:v>0.74073736610937901</c:v>
                </c:pt>
                <c:pt idx="9206">
                  <c:v>0.91539013265343894</c:v>
                </c:pt>
                <c:pt idx="9207">
                  <c:v>0.8491772782277649</c:v>
                </c:pt>
                <c:pt idx="9208">
                  <c:v>0.77842106933539224</c:v>
                </c:pt>
                <c:pt idx="9209">
                  <c:v>0.77306293501525836</c:v>
                </c:pt>
                <c:pt idx="9210">
                  <c:v>0.72067961853866191</c:v>
                </c:pt>
                <c:pt idx="9211">
                  <c:v>0.74010878722216822</c:v>
                </c:pt>
                <c:pt idx="9212">
                  <c:v>0.83478645104332561</c:v>
                </c:pt>
                <c:pt idx="9213">
                  <c:v>0.74648072396779108</c:v>
                </c:pt>
                <c:pt idx="9214">
                  <c:v>0.74965126004799865</c:v>
                </c:pt>
                <c:pt idx="9215">
                  <c:v>0.81006525877136248</c:v>
                </c:pt>
                <c:pt idx="9216">
                  <c:v>0.7581464511713556</c:v>
                </c:pt>
                <c:pt idx="9217">
                  <c:v>0.7180296254780415</c:v>
                </c:pt>
                <c:pt idx="9218">
                  <c:v>0.73024993791962378</c:v>
                </c:pt>
                <c:pt idx="9219">
                  <c:v>0.92714478207771067</c:v>
                </c:pt>
                <c:pt idx="9220">
                  <c:v>0.81787339424773742</c:v>
                </c:pt>
                <c:pt idx="9221">
                  <c:v>0.79504758888624527</c:v>
                </c:pt>
                <c:pt idx="9222">
                  <c:v>0.86037808499949664</c:v>
                </c:pt>
                <c:pt idx="9223">
                  <c:v>0.91155952293677933</c:v>
                </c:pt>
                <c:pt idx="9224">
                  <c:v>0.78724643787420379</c:v>
                </c:pt>
                <c:pt idx="9225">
                  <c:v>0.81625345362890256</c:v>
                </c:pt>
                <c:pt idx="9226">
                  <c:v>0.74714039694823864</c:v>
                </c:pt>
                <c:pt idx="9227">
                  <c:v>0.91662543939501584</c:v>
                </c:pt>
                <c:pt idx="9228">
                  <c:v>0.7857088314223506</c:v>
                </c:pt>
                <c:pt idx="9229">
                  <c:v>0.83593061024681681</c:v>
                </c:pt>
                <c:pt idx="9230">
                  <c:v>0.70521675511195436</c:v>
                </c:pt>
                <c:pt idx="9231">
                  <c:v>0.67267392462158326</c:v>
                </c:pt>
                <c:pt idx="9232">
                  <c:v>0.71073718758770243</c:v>
                </c:pt>
                <c:pt idx="9233">
                  <c:v>0.90393560527137695</c:v>
                </c:pt>
                <c:pt idx="9234">
                  <c:v>0.82570116618291522</c:v>
                </c:pt>
                <c:pt idx="9235">
                  <c:v>1.0403654284089661</c:v>
                </c:pt>
                <c:pt idx="9236">
                  <c:v>0.74561516550854956</c:v>
                </c:pt>
                <c:pt idx="9237">
                  <c:v>0.68754409916606352</c:v>
                </c:pt>
                <c:pt idx="9238">
                  <c:v>0.92211851208485063</c:v>
                </c:pt>
                <c:pt idx="9239">
                  <c:v>0.86908650957444822</c:v>
                </c:pt>
                <c:pt idx="9240">
                  <c:v>0.91650792307902751</c:v>
                </c:pt>
                <c:pt idx="9241">
                  <c:v>0.67766803034814782</c:v>
                </c:pt>
                <c:pt idx="9242">
                  <c:v>0.97042970951581664</c:v>
                </c:pt>
                <c:pt idx="9243">
                  <c:v>0.85298363001123589</c:v>
                </c:pt>
                <c:pt idx="9244">
                  <c:v>0.77604824989545762</c:v>
                </c:pt>
                <c:pt idx="9245">
                  <c:v>0.94032836301619271</c:v>
                </c:pt>
                <c:pt idx="9246">
                  <c:v>0.80411747310808834</c:v>
                </c:pt>
                <c:pt idx="9247">
                  <c:v>0.70389530839653558</c:v>
                </c:pt>
                <c:pt idx="9248">
                  <c:v>0.84562934058921302</c:v>
                </c:pt>
                <c:pt idx="9249">
                  <c:v>0.68082255719389273</c:v>
                </c:pt>
                <c:pt idx="9250">
                  <c:v>0.78699710387449584</c:v>
                </c:pt>
                <c:pt idx="9251">
                  <c:v>0.84216003392629435</c:v>
                </c:pt>
                <c:pt idx="9252">
                  <c:v>0.7308615839541418</c:v>
                </c:pt>
                <c:pt idx="9253">
                  <c:v>0.8448604460120267</c:v>
                </c:pt>
                <c:pt idx="9254">
                  <c:v>0.83617384008836715</c:v>
                </c:pt>
                <c:pt idx="9255">
                  <c:v>0.80844652931572059</c:v>
                </c:pt>
                <c:pt idx="9256">
                  <c:v>0.73419407527249592</c:v>
                </c:pt>
                <c:pt idx="9257">
                  <c:v>0.87122291704988775</c:v>
                </c:pt>
                <c:pt idx="9258">
                  <c:v>0.96768802428288181</c:v>
                </c:pt>
                <c:pt idx="9259">
                  <c:v>0.77381541068116488</c:v>
                </c:pt>
                <c:pt idx="9260">
                  <c:v>0.7037182653802645</c:v>
                </c:pt>
                <c:pt idx="9261">
                  <c:v>0.67951361824150214</c:v>
                </c:pt>
                <c:pt idx="9262">
                  <c:v>0.89037878585588159</c:v>
                </c:pt>
                <c:pt idx="9263">
                  <c:v>0.73962203039055563</c:v>
                </c:pt>
                <c:pt idx="9264">
                  <c:v>0.79438922190037442</c:v>
                </c:pt>
                <c:pt idx="9265">
                  <c:v>0.88762556532083281</c:v>
                </c:pt>
                <c:pt idx="9266">
                  <c:v>0.80583004445812911</c:v>
                </c:pt>
                <c:pt idx="9267">
                  <c:v>0.74554876553244831</c:v>
                </c:pt>
                <c:pt idx="9268">
                  <c:v>0.93722960521175369</c:v>
                </c:pt>
                <c:pt idx="9269">
                  <c:v>0.91037107639514003</c:v>
                </c:pt>
                <c:pt idx="9270">
                  <c:v>0.76456939288509673</c:v>
                </c:pt>
                <c:pt idx="9271">
                  <c:v>0.76147786497433123</c:v>
                </c:pt>
                <c:pt idx="9272">
                  <c:v>0.88449347899075259</c:v>
                </c:pt>
                <c:pt idx="9273">
                  <c:v>0.63179401984273464</c:v>
                </c:pt>
                <c:pt idx="9274">
                  <c:v>0.69425731355960962</c:v>
                </c:pt>
                <c:pt idx="9275">
                  <c:v>0.85318440725055933</c:v>
                </c:pt>
                <c:pt idx="9276">
                  <c:v>0.81316780651162668</c:v>
                </c:pt>
                <c:pt idx="9277">
                  <c:v>0.83973237019268543</c:v>
                </c:pt>
                <c:pt idx="9278">
                  <c:v>0.65703405149667771</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628</c:v>
                </c:pt>
                <c:pt idx="9291">
                  <c:v>0.81048450639154601</c:v>
                </c:pt>
                <c:pt idx="9292">
                  <c:v>0.7140461298333185</c:v>
                </c:pt>
                <c:pt idx="9293">
                  <c:v>0.97605554808490902</c:v>
                </c:pt>
                <c:pt idx="9294">
                  <c:v>0.74050910947453663</c:v>
                </c:pt>
                <c:pt idx="9295">
                  <c:v>0.75931739485359162</c:v>
                </c:pt>
                <c:pt idx="9296">
                  <c:v>0.74385102851742746</c:v>
                </c:pt>
                <c:pt idx="9297">
                  <c:v>0.73904593560028675</c:v>
                </c:pt>
                <c:pt idx="9298">
                  <c:v>0.76097873768160806</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081</c:v>
                </c:pt>
                <c:pt idx="9312">
                  <c:v>0.68930444289184001</c:v>
                </c:pt>
                <c:pt idx="9313">
                  <c:v>0.7110758479555912</c:v>
                </c:pt>
                <c:pt idx="9314">
                  <c:v>0.7931867253139735</c:v>
                </c:pt>
                <c:pt idx="9315">
                  <c:v>0.86911884792004745</c:v>
                </c:pt>
                <c:pt idx="9316">
                  <c:v>0.85004123497080109</c:v>
                </c:pt>
                <c:pt idx="9317">
                  <c:v>0.85713408891415577</c:v>
                </c:pt>
                <c:pt idx="9318">
                  <c:v>0.76149831530815071</c:v>
                </c:pt>
                <c:pt idx="9319">
                  <c:v>0.86799447234443405</c:v>
                </c:pt>
                <c:pt idx="9320">
                  <c:v>0.67309821757672728</c:v>
                </c:pt>
                <c:pt idx="9321">
                  <c:v>0.72351505084018064</c:v>
                </c:pt>
                <c:pt idx="9322">
                  <c:v>0.71179893177448372</c:v>
                </c:pt>
                <c:pt idx="9323">
                  <c:v>0.90497439881143649</c:v>
                </c:pt>
                <c:pt idx="9324">
                  <c:v>0.63018924319788794</c:v>
                </c:pt>
                <c:pt idx="9325">
                  <c:v>0.77660860324582492</c:v>
                </c:pt>
                <c:pt idx="9326">
                  <c:v>0.84511349291242688</c:v>
                </c:pt>
                <c:pt idx="9327">
                  <c:v>0.60340947813960322</c:v>
                </c:pt>
                <c:pt idx="9328">
                  <c:v>0.73095962185695251</c:v>
                </c:pt>
                <c:pt idx="9329">
                  <c:v>0.79280984141323962</c:v>
                </c:pt>
                <c:pt idx="9330">
                  <c:v>0.72080424897509165</c:v>
                </c:pt>
                <c:pt idx="9331">
                  <c:v>0.8768250540775544</c:v>
                </c:pt>
                <c:pt idx="9332">
                  <c:v>0.69621650656761658</c:v>
                </c:pt>
                <c:pt idx="9333">
                  <c:v>0.81499834412114869</c:v>
                </c:pt>
                <c:pt idx="9334">
                  <c:v>0.78219219441815624</c:v>
                </c:pt>
                <c:pt idx="9335">
                  <c:v>0.8252732019525415</c:v>
                </c:pt>
                <c:pt idx="9336">
                  <c:v>0.66238178508258361</c:v>
                </c:pt>
                <c:pt idx="9337">
                  <c:v>0.82957475626778132</c:v>
                </c:pt>
                <c:pt idx="9338">
                  <c:v>0.84390327441255764</c:v>
                </c:pt>
                <c:pt idx="9339">
                  <c:v>0.83297802090641104</c:v>
                </c:pt>
                <c:pt idx="9340">
                  <c:v>0.67599469791348477</c:v>
                </c:pt>
                <c:pt idx="9341">
                  <c:v>0.7575745711209535</c:v>
                </c:pt>
                <c:pt idx="9342">
                  <c:v>0.87129689886467265</c:v>
                </c:pt>
                <c:pt idx="9343">
                  <c:v>0.77619978920728661</c:v>
                </c:pt>
                <c:pt idx="9344">
                  <c:v>0.76482682326749396</c:v>
                </c:pt>
                <c:pt idx="9345">
                  <c:v>0.88834284149201759</c:v>
                </c:pt>
                <c:pt idx="9346">
                  <c:v>0.63810901145479992</c:v>
                </c:pt>
                <c:pt idx="9347">
                  <c:v>0.8613401178793646</c:v>
                </c:pt>
                <c:pt idx="9348">
                  <c:v>0.8783425796404597</c:v>
                </c:pt>
                <c:pt idx="9349">
                  <c:v>0.82157594823711144</c:v>
                </c:pt>
                <c:pt idx="9350">
                  <c:v>0.74667367873290214</c:v>
                </c:pt>
                <c:pt idx="9351">
                  <c:v>0.77412150938659674</c:v>
                </c:pt>
                <c:pt idx="9352">
                  <c:v>0.68117243155113605</c:v>
                </c:pt>
                <c:pt idx="9353">
                  <c:v>0.86144670496091558</c:v>
                </c:pt>
                <c:pt idx="9354">
                  <c:v>0.7396122261324336</c:v>
                </c:pt>
                <c:pt idx="9355">
                  <c:v>0.70221704849947963</c:v>
                </c:pt>
                <c:pt idx="9356">
                  <c:v>0.61077960066258985</c:v>
                </c:pt>
                <c:pt idx="9357">
                  <c:v>0.77891270382616107</c:v>
                </c:pt>
                <c:pt idx="9358">
                  <c:v>1.0161512550202718</c:v>
                </c:pt>
                <c:pt idx="9359">
                  <c:v>0.64061895525689094</c:v>
                </c:pt>
                <c:pt idx="9360">
                  <c:v>0.68822606165659195</c:v>
                </c:pt>
                <c:pt idx="9361">
                  <c:v>0.72759945882582211</c:v>
                </c:pt>
                <c:pt idx="9362">
                  <c:v>0.52153271437062376</c:v>
                </c:pt>
                <c:pt idx="9363">
                  <c:v>0.81229839169207363</c:v>
                </c:pt>
                <c:pt idx="9364">
                  <c:v>0.65898484557772363</c:v>
                </c:pt>
                <c:pt idx="9365">
                  <c:v>0.88667011859102463</c:v>
                </c:pt>
                <c:pt idx="9366">
                  <c:v>0.83754890064585164</c:v>
                </c:pt>
                <c:pt idx="9367">
                  <c:v>1.0200823410356281</c:v>
                </c:pt>
                <c:pt idx="9368">
                  <c:v>0.84464048037535722</c:v>
                </c:pt>
                <c:pt idx="9369">
                  <c:v>0.75003285599818315</c:v>
                </c:pt>
                <c:pt idx="9370">
                  <c:v>0.82517692946830312</c:v>
                </c:pt>
                <c:pt idx="9371">
                  <c:v>0.94280412505921796</c:v>
                </c:pt>
                <c:pt idx="9372">
                  <c:v>0.7099899584295003</c:v>
                </c:pt>
                <c:pt idx="9373">
                  <c:v>0.88398291430758369</c:v>
                </c:pt>
                <c:pt idx="9374">
                  <c:v>0.8789209055158228</c:v>
                </c:pt>
                <c:pt idx="9375">
                  <c:v>0.80911924221873865</c:v>
                </c:pt>
                <c:pt idx="9376">
                  <c:v>0.81352922188409482</c:v>
                </c:pt>
                <c:pt idx="9377">
                  <c:v>0.7062135057993264</c:v>
                </c:pt>
                <c:pt idx="9378">
                  <c:v>0.73832522032777792</c:v>
                </c:pt>
                <c:pt idx="9379">
                  <c:v>0.84524296201603744</c:v>
                </c:pt>
                <c:pt idx="9380">
                  <c:v>0.71441738618867734</c:v>
                </c:pt>
                <c:pt idx="9381">
                  <c:v>0.83313256678781356</c:v>
                </c:pt>
                <c:pt idx="9382">
                  <c:v>0.71253188993274907</c:v>
                </c:pt>
                <c:pt idx="9383">
                  <c:v>0.79180982296212465</c:v>
                </c:pt>
                <c:pt idx="9384">
                  <c:v>0.82215586847752165</c:v>
                </c:pt>
                <c:pt idx="9385">
                  <c:v>0.78425591832423169</c:v>
                </c:pt>
                <c:pt idx="9386">
                  <c:v>0.80322822697908292</c:v>
                </c:pt>
                <c:pt idx="9387">
                  <c:v>0.87752548613145864</c:v>
                </c:pt>
                <c:pt idx="9388">
                  <c:v>0.78089843648977486</c:v>
                </c:pt>
                <c:pt idx="9389">
                  <c:v>0.70019990343443694</c:v>
                </c:pt>
                <c:pt idx="9390">
                  <c:v>0.63846640978513058</c:v>
                </c:pt>
                <c:pt idx="9391">
                  <c:v>0.75466923483481618</c:v>
                </c:pt>
                <c:pt idx="9392">
                  <c:v>0.8836771488780395</c:v>
                </c:pt>
                <c:pt idx="9393">
                  <c:v>0.73215214841612841</c:v>
                </c:pt>
                <c:pt idx="9394">
                  <c:v>0.67442419575618662</c:v>
                </c:pt>
                <c:pt idx="9395">
                  <c:v>0.77092461697512626</c:v>
                </c:pt>
                <c:pt idx="9396">
                  <c:v>0.78552137474890249</c:v>
                </c:pt>
                <c:pt idx="9397">
                  <c:v>0.65269065691079187</c:v>
                </c:pt>
                <c:pt idx="9398">
                  <c:v>0.7478444787864259</c:v>
                </c:pt>
                <c:pt idx="9399">
                  <c:v>0.78869700450020064</c:v>
                </c:pt>
                <c:pt idx="9400">
                  <c:v>0.65000420993075769</c:v>
                </c:pt>
                <c:pt idx="9401">
                  <c:v>0.79313234584373837</c:v>
                </c:pt>
                <c:pt idx="9402">
                  <c:v>0.78610793176562488</c:v>
                </c:pt>
                <c:pt idx="9403">
                  <c:v>0.70888690152443767</c:v>
                </c:pt>
                <c:pt idx="9404">
                  <c:v>0.70339308469646478</c:v>
                </c:pt>
                <c:pt idx="9405">
                  <c:v>0.83830786876181151</c:v>
                </c:pt>
                <c:pt idx="9406">
                  <c:v>0.79329026202835884</c:v>
                </c:pt>
                <c:pt idx="9407">
                  <c:v>0.8091550891986673</c:v>
                </c:pt>
                <c:pt idx="9408">
                  <c:v>0.73161615275263658</c:v>
                </c:pt>
                <c:pt idx="9409">
                  <c:v>0.76204010622268814</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306</c:v>
                </c:pt>
                <c:pt idx="9418">
                  <c:v>0.86543089387711469</c:v>
                </c:pt>
                <c:pt idx="9419">
                  <c:v>0.73183555603053996</c:v>
                </c:pt>
                <c:pt idx="9420">
                  <c:v>0.69704331456490065</c:v>
                </c:pt>
                <c:pt idx="9421">
                  <c:v>0.56716123135188201</c:v>
                </c:pt>
                <c:pt idx="9422">
                  <c:v>0.79562226202107833</c:v>
                </c:pt>
                <c:pt idx="9423">
                  <c:v>0.71820830394058321</c:v>
                </c:pt>
                <c:pt idx="9424">
                  <c:v>0.84949266688418557</c:v>
                </c:pt>
                <c:pt idx="9425">
                  <c:v>0.6423417291653517</c:v>
                </c:pt>
                <c:pt idx="9426">
                  <c:v>0.73778529642195745</c:v>
                </c:pt>
                <c:pt idx="9427">
                  <c:v>0.85619671238547002</c:v>
                </c:pt>
                <c:pt idx="9428">
                  <c:v>0.82838745739553044</c:v>
                </c:pt>
                <c:pt idx="9429">
                  <c:v>0.68659201569328165</c:v>
                </c:pt>
                <c:pt idx="9430">
                  <c:v>0.72915313908237189</c:v>
                </c:pt>
                <c:pt idx="9431">
                  <c:v>0.84327166234803841</c:v>
                </c:pt>
                <c:pt idx="9432">
                  <c:v>0.65345362685140562</c:v>
                </c:pt>
                <c:pt idx="9433">
                  <c:v>0.77276051486442565</c:v>
                </c:pt>
                <c:pt idx="9434">
                  <c:v>0.78400414540982311</c:v>
                </c:pt>
                <c:pt idx="9435">
                  <c:v>0.70505640911814471</c:v>
                </c:pt>
                <c:pt idx="9436">
                  <c:v>0.80837568739982846</c:v>
                </c:pt>
                <c:pt idx="9437">
                  <c:v>0.87321713782047461</c:v>
                </c:pt>
                <c:pt idx="9438">
                  <c:v>0.84379042003465365</c:v>
                </c:pt>
                <c:pt idx="9439">
                  <c:v>0.76525498652583435</c:v>
                </c:pt>
                <c:pt idx="9440">
                  <c:v>0.99149702034931031</c:v>
                </c:pt>
                <c:pt idx="9441">
                  <c:v>0.89276471731829365</c:v>
                </c:pt>
                <c:pt idx="9442">
                  <c:v>0.68197682972097751</c:v>
                </c:pt>
                <c:pt idx="9443">
                  <c:v>0.79493712421483831</c:v>
                </c:pt>
                <c:pt idx="9444">
                  <c:v>0.85140969705809122</c:v>
                </c:pt>
                <c:pt idx="9445">
                  <c:v>0.86129335455129863</c:v>
                </c:pt>
                <c:pt idx="9446">
                  <c:v>0.9288338027714117</c:v>
                </c:pt>
                <c:pt idx="9447">
                  <c:v>0.77673641383442604</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765</c:v>
                </c:pt>
                <c:pt idx="9457">
                  <c:v>0.70589783898994463</c:v>
                </c:pt>
                <c:pt idx="9458">
                  <c:v>0.67271174160077918</c:v>
                </c:pt>
                <c:pt idx="9459">
                  <c:v>0.87464902049604898</c:v>
                </c:pt>
                <c:pt idx="9460">
                  <c:v>0.69117751614438805</c:v>
                </c:pt>
                <c:pt idx="9461">
                  <c:v>0.7293235151866716</c:v>
                </c:pt>
                <c:pt idx="9462">
                  <c:v>0.73172645058125163</c:v>
                </c:pt>
                <c:pt idx="9463">
                  <c:v>0.76968014354160064</c:v>
                </c:pt>
                <c:pt idx="9464">
                  <c:v>0.87574063905650013</c:v>
                </c:pt>
                <c:pt idx="9465">
                  <c:v>0.72335751979657303</c:v>
                </c:pt>
                <c:pt idx="9466">
                  <c:v>0.78504179043290001</c:v>
                </c:pt>
                <c:pt idx="9467">
                  <c:v>0.7843940453071665</c:v>
                </c:pt>
                <c:pt idx="9468">
                  <c:v>0.67245051243877862</c:v>
                </c:pt>
                <c:pt idx="9469">
                  <c:v>0.70869942833911337</c:v>
                </c:pt>
                <c:pt idx="9470">
                  <c:v>0.78044333887707606</c:v>
                </c:pt>
                <c:pt idx="9471">
                  <c:v>0.69794170385266741</c:v>
                </c:pt>
                <c:pt idx="9472">
                  <c:v>0.69289747665412982</c:v>
                </c:pt>
                <c:pt idx="9473">
                  <c:v>0.74936982751832981</c:v>
                </c:pt>
                <c:pt idx="9474">
                  <c:v>0.87277523218295006</c:v>
                </c:pt>
                <c:pt idx="9475">
                  <c:v>0.77729582528238739</c:v>
                </c:pt>
                <c:pt idx="9476">
                  <c:v>0.83375522464984952</c:v>
                </c:pt>
                <c:pt idx="9477">
                  <c:v>0.76725478991394236</c:v>
                </c:pt>
                <c:pt idx="9478">
                  <c:v>0.86449620790518011</c:v>
                </c:pt>
                <c:pt idx="9479">
                  <c:v>0.75499443415481204</c:v>
                </c:pt>
                <c:pt idx="9480">
                  <c:v>0.7681440328023329</c:v>
                </c:pt>
                <c:pt idx="9481">
                  <c:v>0.71653585324555213</c:v>
                </c:pt>
                <c:pt idx="9482">
                  <c:v>0.77139590366418087</c:v>
                </c:pt>
                <c:pt idx="9483">
                  <c:v>0.59317376239220398</c:v>
                </c:pt>
                <c:pt idx="9484">
                  <c:v>0.65251317398241249</c:v>
                </c:pt>
                <c:pt idx="9485">
                  <c:v>0.8079140688804255</c:v>
                </c:pt>
                <c:pt idx="9486">
                  <c:v>0.67818965791056951</c:v>
                </c:pt>
                <c:pt idx="9487">
                  <c:v>0.70054421926475463</c:v>
                </c:pt>
                <c:pt idx="9488">
                  <c:v>0.61872117714004571</c:v>
                </c:pt>
                <c:pt idx="9489">
                  <c:v>0.65889610933850695</c:v>
                </c:pt>
                <c:pt idx="9490">
                  <c:v>0.77508673962774655</c:v>
                </c:pt>
                <c:pt idx="9491">
                  <c:v>0.81851823746361174</c:v>
                </c:pt>
                <c:pt idx="9492">
                  <c:v>0.86625182307923965</c:v>
                </c:pt>
                <c:pt idx="9493">
                  <c:v>0.81023464977379578</c:v>
                </c:pt>
                <c:pt idx="9494">
                  <c:v>0.72910405451278826</c:v>
                </c:pt>
                <c:pt idx="9495">
                  <c:v>0.81033427456572993</c:v>
                </c:pt>
                <c:pt idx="9496">
                  <c:v>0.77936036123434249</c:v>
                </c:pt>
                <c:pt idx="9497">
                  <c:v>0.75479528848710675</c:v>
                </c:pt>
                <c:pt idx="9498">
                  <c:v>0.7777480224949147</c:v>
                </c:pt>
                <c:pt idx="9499">
                  <c:v>0.71917768313745378</c:v>
                </c:pt>
                <c:pt idx="9500">
                  <c:v>0.71991187999992545</c:v>
                </c:pt>
                <c:pt idx="9501">
                  <c:v>0.66333203557998832</c:v>
                </c:pt>
                <c:pt idx="9502">
                  <c:v>0.55759525844371838</c:v>
                </c:pt>
                <c:pt idx="9503">
                  <c:v>0.71556371536783547</c:v>
                </c:pt>
                <c:pt idx="9504">
                  <c:v>0.74313943133652316</c:v>
                </c:pt>
                <c:pt idx="9505">
                  <c:v>0.79387839407025507</c:v>
                </c:pt>
                <c:pt idx="9506">
                  <c:v>0.82305498810886291</c:v>
                </c:pt>
                <c:pt idx="9507">
                  <c:v>0.67425136451038381</c:v>
                </c:pt>
                <c:pt idx="9508">
                  <c:v>0.78492784023328865</c:v>
                </c:pt>
                <c:pt idx="9509">
                  <c:v>0.65292174863494501</c:v>
                </c:pt>
                <c:pt idx="9510">
                  <c:v>0.76221985827799565</c:v>
                </c:pt>
                <c:pt idx="9511">
                  <c:v>0.71306831524568004</c:v>
                </c:pt>
                <c:pt idx="9512">
                  <c:v>0.68062000125083577</c:v>
                </c:pt>
                <c:pt idx="9513">
                  <c:v>0.74605927700342534</c:v>
                </c:pt>
                <c:pt idx="9514">
                  <c:v>0.74596630373381634</c:v>
                </c:pt>
                <c:pt idx="9515">
                  <c:v>0.76433753248774061</c:v>
                </c:pt>
                <c:pt idx="9516">
                  <c:v>0.78001145326264443</c:v>
                </c:pt>
                <c:pt idx="9517">
                  <c:v>0.7006669847775735</c:v>
                </c:pt>
                <c:pt idx="9518">
                  <c:v>0.74299359225778139</c:v>
                </c:pt>
                <c:pt idx="9519">
                  <c:v>0.66216153144381529</c:v>
                </c:pt>
                <c:pt idx="9520">
                  <c:v>0.75158979255716873</c:v>
                </c:pt>
                <c:pt idx="9521">
                  <c:v>0.73229519208739735</c:v>
                </c:pt>
                <c:pt idx="9522">
                  <c:v>0.86347065137889534</c:v>
                </c:pt>
                <c:pt idx="9523">
                  <c:v>0.75072820941578811</c:v>
                </c:pt>
                <c:pt idx="9524">
                  <c:v>0.78705458466683598</c:v>
                </c:pt>
                <c:pt idx="9525">
                  <c:v>0.72505466946436103</c:v>
                </c:pt>
                <c:pt idx="9526">
                  <c:v>0.83900336246354701</c:v>
                </c:pt>
                <c:pt idx="9527">
                  <c:v>0.76289305524345052</c:v>
                </c:pt>
                <c:pt idx="9528">
                  <c:v>0.68667805253422243</c:v>
                </c:pt>
                <c:pt idx="9529">
                  <c:v>0.81705113747124669</c:v>
                </c:pt>
                <c:pt idx="9530">
                  <c:v>0.75606375422244299</c:v>
                </c:pt>
                <c:pt idx="9531">
                  <c:v>0.75587704935925792</c:v>
                </c:pt>
                <c:pt idx="9532">
                  <c:v>0.79899713222536461</c:v>
                </c:pt>
                <c:pt idx="9533">
                  <c:v>0.62094728250862374</c:v>
                </c:pt>
                <c:pt idx="9534">
                  <c:v>0.84206055073955377</c:v>
                </c:pt>
                <c:pt idx="9535">
                  <c:v>0.64091336709750979</c:v>
                </c:pt>
                <c:pt idx="9536">
                  <c:v>0.77487527437925918</c:v>
                </c:pt>
                <c:pt idx="9537">
                  <c:v>0.76569160123552626</c:v>
                </c:pt>
                <c:pt idx="9538">
                  <c:v>0.74443712649626237</c:v>
                </c:pt>
                <c:pt idx="9539">
                  <c:v>0.832688058575208</c:v>
                </c:pt>
                <c:pt idx="9540">
                  <c:v>0.73546509586225595</c:v>
                </c:pt>
                <c:pt idx="9541">
                  <c:v>0.80610821194460669</c:v>
                </c:pt>
                <c:pt idx="9542">
                  <c:v>0.69501258044503578</c:v>
                </c:pt>
                <c:pt idx="9543">
                  <c:v>0.7720331327203197</c:v>
                </c:pt>
                <c:pt idx="9544">
                  <c:v>0.82776172432682082</c:v>
                </c:pt>
                <c:pt idx="9545">
                  <c:v>0.92006680523095252</c:v>
                </c:pt>
                <c:pt idx="9546">
                  <c:v>0.70624929205166764</c:v>
                </c:pt>
                <c:pt idx="9547">
                  <c:v>0.68455417356256243</c:v>
                </c:pt>
                <c:pt idx="9548">
                  <c:v>0.76044474047168764</c:v>
                </c:pt>
                <c:pt idx="9549">
                  <c:v>0.74231158677152387</c:v>
                </c:pt>
                <c:pt idx="9550">
                  <c:v>0.6672278344265109</c:v>
                </c:pt>
                <c:pt idx="9551">
                  <c:v>0.71867893642853986</c:v>
                </c:pt>
                <c:pt idx="9552">
                  <c:v>0.78161109033783061</c:v>
                </c:pt>
                <c:pt idx="9553">
                  <c:v>0.82440378284227556</c:v>
                </c:pt>
                <c:pt idx="9554">
                  <c:v>0.72525896620938479</c:v>
                </c:pt>
                <c:pt idx="9555">
                  <c:v>0.84433623517477163</c:v>
                </c:pt>
                <c:pt idx="9556">
                  <c:v>0.64872806302200015</c:v>
                </c:pt>
                <c:pt idx="9557">
                  <c:v>0.73152019081600428</c:v>
                </c:pt>
                <c:pt idx="9558">
                  <c:v>0.82108562326516288</c:v>
                </c:pt>
                <c:pt idx="9559">
                  <c:v>0.681734982797226</c:v>
                </c:pt>
                <c:pt idx="9560">
                  <c:v>0.73922448671512764</c:v>
                </c:pt>
                <c:pt idx="9561">
                  <c:v>0.77288803000699535</c:v>
                </c:pt>
                <c:pt idx="9562">
                  <c:v>0.79132607601956684</c:v>
                </c:pt>
                <c:pt idx="9563">
                  <c:v>0.73797477069365858</c:v>
                </c:pt>
                <c:pt idx="9564">
                  <c:v>0.68152396703143159</c:v>
                </c:pt>
                <c:pt idx="9565">
                  <c:v>0.72978828161031672</c:v>
                </c:pt>
                <c:pt idx="9566">
                  <c:v>0.70002544491234686</c:v>
                </c:pt>
                <c:pt idx="9567">
                  <c:v>0.71375226532297054</c:v>
                </c:pt>
                <c:pt idx="9568">
                  <c:v>0.66101779266192662</c:v>
                </c:pt>
                <c:pt idx="9569">
                  <c:v>0.77467725417138456</c:v>
                </c:pt>
                <c:pt idx="9570">
                  <c:v>0.83220591109854825</c:v>
                </c:pt>
                <c:pt idx="9571">
                  <c:v>0.67495422581258424</c:v>
                </c:pt>
                <c:pt idx="9572">
                  <c:v>0.68133922797438462</c:v>
                </c:pt>
                <c:pt idx="9573">
                  <c:v>0.73352426799416404</c:v>
                </c:pt>
                <c:pt idx="9574">
                  <c:v>0.67755395382278061</c:v>
                </c:pt>
                <c:pt idx="9575">
                  <c:v>0.66573691107341404</c:v>
                </c:pt>
                <c:pt idx="9576">
                  <c:v>0.83210303848724521</c:v>
                </c:pt>
                <c:pt idx="9577">
                  <c:v>0.84441639795114087</c:v>
                </c:pt>
                <c:pt idx="9578">
                  <c:v>0.72333287927553935</c:v>
                </c:pt>
                <c:pt idx="9579">
                  <c:v>0.73677741651810036</c:v>
                </c:pt>
                <c:pt idx="9580">
                  <c:v>0.73539855432835965</c:v>
                </c:pt>
                <c:pt idx="9581">
                  <c:v>0.75581391209360871</c:v>
                </c:pt>
                <c:pt idx="9582">
                  <c:v>0.79330490295440814</c:v>
                </c:pt>
                <c:pt idx="9583">
                  <c:v>0.73539368295718444</c:v>
                </c:pt>
                <c:pt idx="9584">
                  <c:v>0.81810043787180164</c:v>
                </c:pt>
                <c:pt idx="9585">
                  <c:v>0.87317612191542837</c:v>
                </c:pt>
                <c:pt idx="9586">
                  <c:v>0.69384961595950234</c:v>
                </c:pt>
                <c:pt idx="9587">
                  <c:v>0.76696622059869601</c:v>
                </c:pt>
                <c:pt idx="9588">
                  <c:v>0.82487080192559437</c:v>
                </c:pt>
                <c:pt idx="9589">
                  <c:v>0.75611666049032744</c:v>
                </c:pt>
                <c:pt idx="9590">
                  <c:v>0.77816862777295448</c:v>
                </c:pt>
                <c:pt idx="9591">
                  <c:v>0.67693416695166997</c:v>
                </c:pt>
                <c:pt idx="9592">
                  <c:v>0.80708073143554271</c:v>
                </c:pt>
                <c:pt idx="9593">
                  <c:v>0.86303811473363301</c:v>
                </c:pt>
                <c:pt idx="9594">
                  <c:v>0.68149410775533847</c:v>
                </c:pt>
                <c:pt idx="9595">
                  <c:v>0.66994432143985005</c:v>
                </c:pt>
                <c:pt idx="9596">
                  <c:v>0.79098266596245648</c:v>
                </c:pt>
                <c:pt idx="9597">
                  <c:v>0.80080915118540263</c:v>
                </c:pt>
                <c:pt idx="9598">
                  <c:v>0.85482632275108184</c:v>
                </c:pt>
                <c:pt idx="9599">
                  <c:v>0.78164288797584869</c:v>
                </c:pt>
                <c:pt idx="9600">
                  <c:v>0.71933213378320149</c:v>
                </c:pt>
                <c:pt idx="9601">
                  <c:v>0.62507969475984104</c:v>
                </c:pt>
                <c:pt idx="9602">
                  <c:v>0.7809715949703917</c:v>
                </c:pt>
                <c:pt idx="9603">
                  <c:v>0.704810467998505</c:v>
                </c:pt>
                <c:pt idx="9604">
                  <c:v>0.71496225695227811</c:v>
                </c:pt>
                <c:pt idx="9605">
                  <c:v>0.81465729608238602</c:v>
                </c:pt>
                <c:pt idx="9606">
                  <c:v>0.72595893298314906</c:v>
                </c:pt>
                <c:pt idx="9607">
                  <c:v>0.75381257900630716</c:v>
                </c:pt>
                <c:pt idx="9608">
                  <c:v>0.96491228141976226</c:v>
                </c:pt>
                <c:pt idx="9609">
                  <c:v>0.79901892966046328</c:v>
                </c:pt>
                <c:pt idx="9610">
                  <c:v>0.77579542034952487</c:v>
                </c:pt>
                <c:pt idx="9611">
                  <c:v>0.68490249953635252</c:v>
                </c:pt>
                <c:pt idx="9612">
                  <c:v>0.76070614188336116</c:v>
                </c:pt>
                <c:pt idx="9613">
                  <c:v>0.78198605003713917</c:v>
                </c:pt>
                <c:pt idx="9614">
                  <c:v>0.80576280695410873</c:v>
                </c:pt>
                <c:pt idx="9615">
                  <c:v>0.73927008902534752</c:v>
                </c:pt>
                <c:pt idx="9616">
                  <c:v>0.68032110547858282</c:v>
                </c:pt>
                <c:pt idx="9617">
                  <c:v>0.74389461477244123</c:v>
                </c:pt>
                <c:pt idx="9618">
                  <c:v>0.7717031117901636</c:v>
                </c:pt>
                <c:pt idx="9619">
                  <c:v>0.9021325647187175</c:v>
                </c:pt>
                <c:pt idx="9620">
                  <c:v>0.89191154768386272</c:v>
                </c:pt>
                <c:pt idx="9621">
                  <c:v>0.87565965042573535</c:v>
                </c:pt>
                <c:pt idx="9622">
                  <c:v>0.70571130697228479</c:v>
                </c:pt>
                <c:pt idx="9623">
                  <c:v>0.82562730384618965</c:v>
                </c:pt>
                <c:pt idx="9624">
                  <c:v>0.74193170629806704</c:v>
                </c:pt>
                <c:pt idx="9625">
                  <c:v>0.66501699187455698</c:v>
                </c:pt>
                <c:pt idx="9626">
                  <c:v>0.86978639585201256</c:v>
                </c:pt>
                <c:pt idx="9627">
                  <c:v>0.76809129138583099</c:v>
                </c:pt>
                <c:pt idx="9628">
                  <c:v>0.92436951660478095</c:v>
                </c:pt>
                <c:pt idx="9629">
                  <c:v>0.71587360625882024</c:v>
                </c:pt>
                <c:pt idx="9630">
                  <c:v>0.82652090240760001</c:v>
                </c:pt>
                <c:pt idx="9631">
                  <c:v>0.77367805317769789</c:v>
                </c:pt>
                <c:pt idx="9632">
                  <c:v>0.732650291766197</c:v>
                </c:pt>
                <c:pt idx="9633">
                  <c:v>0.75333480471015102</c:v>
                </c:pt>
                <c:pt idx="9634">
                  <c:v>0.59944010328191821</c:v>
                </c:pt>
                <c:pt idx="9635">
                  <c:v>0.66327150027095894</c:v>
                </c:pt>
                <c:pt idx="9636">
                  <c:v>0.75948261699711461</c:v>
                </c:pt>
                <c:pt idx="9637">
                  <c:v>0.71190926989966896</c:v>
                </c:pt>
                <c:pt idx="9638">
                  <c:v>0.66391633047302312</c:v>
                </c:pt>
                <c:pt idx="9639">
                  <c:v>0.84076958850116223</c:v>
                </c:pt>
                <c:pt idx="9640">
                  <c:v>0.86692089604178624</c:v>
                </c:pt>
                <c:pt idx="9641">
                  <c:v>0.81175383073010265</c:v>
                </c:pt>
                <c:pt idx="9642">
                  <c:v>0.66952150052245063</c:v>
                </c:pt>
                <c:pt idx="9643">
                  <c:v>0.64110129476395972</c:v>
                </c:pt>
                <c:pt idx="9644">
                  <c:v>0.88127831790033839</c:v>
                </c:pt>
                <c:pt idx="9645">
                  <c:v>0.71032970538113993</c:v>
                </c:pt>
                <c:pt idx="9646">
                  <c:v>0.82967132789956666</c:v>
                </c:pt>
                <c:pt idx="9647">
                  <c:v>0.72376148908997961</c:v>
                </c:pt>
                <c:pt idx="9648">
                  <c:v>0.75145646528119669</c:v>
                </c:pt>
                <c:pt idx="9649">
                  <c:v>0.77240128298399902</c:v>
                </c:pt>
                <c:pt idx="9650">
                  <c:v>0.70004886994734017</c:v>
                </c:pt>
                <c:pt idx="9651">
                  <c:v>0.70741242700222839</c:v>
                </c:pt>
                <c:pt idx="9652">
                  <c:v>0.83012777511406266</c:v>
                </c:pt>
                <c:pt idx="9653">
                  <c:v>0.72815282995516351</c:v>
                </c:pt>
                <c:pt idx="9654">
                  <c:v>0.61937905232651114</c:v>
                </c:pt>
                <c:pt idx="9655">
                  <c:v>0.71861558703221151</c:v>
                </c:pt>
                <c:pt idx="9656">
                  <c:v>0.77903339959919016</c:v>
                </c:pt>
                <c:pt idx="9657">
                  <c:v>0.74303567917074764</c:v>
                </c:pt>
                <c:pt idx="9658">
                  <c:v>0.67044513090226954</c:v>
                </c:pt>
                <c:pt idx="9659">
                  <c:v>0.79096776365606258</c:v>
                </c:pt>
                <c:pt idx="9660">
                  <c:v>0.85035358638819358</c:v>
                </c:pt>
                <c:pt idx="9661">
                  <c:v>0.73631224365194159</c:v>
                </c:pt>
                <c:pt idx="9662">
                  <c:v>0.77145988479393579</c:v>
                </c:pt>
                <c:pt idx="9663">
                  <c:v>0.54503690365453561</c:v>
                </c:pt>
                <c:pt idx="9664">
                  <c:v>0.79990321837213463</c:v>
                </c:pt>
                <c:pt idx="9665">
                  <c:v>0.76216878223768669</c:v>
                </c:pt>
                <c:pt idx="9666">
                  <c:v>0.75271684033218811</c:v>
                </c:pt>
                <c:pt idx="9667">
                  <c:v>0.68114498321927763</c:v>
                </c:pt>
                <c:pt idx="9668">
                  <c:v>0.7391180349773655</c:v>
                </c:pt>
                <c:pt idx="9669">
                  <c:v>0.80815559498255851</c:v>
                </c:pt>
                <c:pt idx="9670">
                  <c:v>0.75562578385572765</c:v>
                </c:pt>
                <c:pt idx="9671">
                  <c:v>0.80104889615536523</c:v>
                </c:pt>
                <c:pt idx="9672">
                  <c:v>0.67538973290442084</c:v>
                </c:pt>
                <c:pt idx="9673">
                  <c:v>0.7738985546196816</c:v>
                </c:pt>
                <c:pt idx="9674">
                  <c:v>0.8809371857283822</c:v>
                </c:pt>
                <c:pt idx="9675">
                  <c:v>0.74949296684403466</c:v>
                </c:pt>
                <c:pt idx="9676">
                  <c:v>0.60628369295958096</c:v>
                </c:pt>
                <c:pt idx="9677">
                  <c:v>0.76401516195220387</c:v>
                </c:pt>
                <c:pt idx="9678">
                  <c:v>0.81477601852042303</c:v>
                </c:pt>
                <c:pt idx="9679">
                  <c:v>0.65024624804120001</c:v>
                </c:pt>
                <c:pt idx="9680">
                  <c:v>0.75409454232120565</c:v>
                </c:pt>
                <c:pt idx="9681">
                  <c:v>0.69166680551443915</c:v>
                </c:pt>
                <c:pt idx="9682">
                  <c:v>0.66884151502120481</c:v>
                </c:pt>
                <c:pt idx="9683">
                  <c:v>0.80253594896584957</c:v>
                </c:pt>
                <c:pt idx="9684">
                  <c:v>0.72438510456984662</c:v>
                </c:pt>
                <c:pt idx="9685">
                  <c:v>0.83670011743661321</c:v>
                </c:pt>
                <c:pt idx="9686">
                  <c:v>0.70834210968109845</c:v>
                </c:pt>
                <c:pt idx="9687">
                  <c:v>0.8810581293586095</c:v>
                </c:pt>
                <c:pt idx="9688">
                  <c:v>0.72657637443006329</c:v>
                </c:pt>
                <c:pt idx="9689">
                  <c:v>0.68152847802836314</c:v>
                </c:pt>
                <c:pt idx="9690">
                  <c:v>0.6987293567758881</c:v>
                </c:pt>
                <c:pt idx="9691">
                  <c:v>0.69324393622600544</c:v>
                </c:pt>
                <c:pt idx="9692">
                  <c:v>0.74820341747607688</c:v>
                </c:pt>
                <c:pt idx="9693">
                  <c:v>0.71036747129944466</c:v>
                </c:pt>
                <c:pt idx="9694">
                  <c:v>0.7104137019510034</c:v>
                </c:pt>
                <c:pt idx="9695">
                  <c:v>0.63956308283801711</c:v>
                </c:pt>
                <c:pt idx="9696">
                  <c:v>0.8425846573389556</c:v>
                </c:pt>
                <c:pt idx="9697">
                  <c:v>0.64293217301249961</c:v>
                </c:pt>
                <c:pt idx="9698">
                  <c:v>0.72815287502841475</c:v>
                </c:pt>
                <c:pt idx="9699">
                  <c:v>0.78105710592071065</c:v>
                </c:pt>
                <c:pt idx="9700">
                  <c:v>0.72694653086895267</c:v>
                </c:pt>
                <c:pt idx="9701">
                  <c:v>0.63473889325408139</c:v>
                </c:pt>
                <c:pt idx="9702">
                  <c:v>0.85249594875996459</c:v>
                </c:pt>
                <c:pt idx="9703">
                  <c:v>0.66430308232023894</c:v>
                </c:pt>
                <c:pt idx="9704">
                  <c:v>0.81227289445658601</c:v>
                </c:pt>
                <c:pt idx="9705">
                  <c:v>0.88828905206663511</c:v>
                </c:pt>
                <c:pt idx="9706">
                  <c:v>0.79624814079844741</c:v>
                </c:pt>
                <c:pt idx="9707">
                  <c:v>0.75705777709878996</c:v>
                </c:pt>
                <c:pt idx="9708">
                  <c:v>0.66875570472386481</c:v>
                </c:pt>
                <c:pt idx="9709">
                  <c:v>0.70565097808111465</c:v>
                </c:pt>
                <c:pt idx="9710">
                  <c:v>0.70088429259950036</c:v>
                </c:pt>
                <c:pt idx="9711">
                  <c:v>0.94058993783618383</c:v>
                </c:pt>
                <c:pt idx="9712">
                  <c:v>0.87892458679929564</c:v>
                </c:pt>
                <c:pt idx="9713">
                  <c:v>0.85690304115289861</c:v>
                </c:pt>
                <c:pt idx="9714">
                  <c:v>0.76036176125833732</c:v>
                </c:pt>
                <c:pt idx="9715">
                  <c:v>0.6979062433201636</c:v>
                </c:pt>
                <c:pt idx="9716">
                  <c:v>0.6432529901293137</c:v>
                </c:pt>
                <c:pt idx="9717">
                  <c:v>0.66612600101919772</c:v>
                </c:pt>
                <c:pt idx="9718">
                  <c:v>0.77564742877895765</c:v>
                </c:pt>
                <c:pt idx="9719">
                  <c:v>0.68365455698942501</c:v>
                </c:pt>
                <c:pt idx="9720">
                  <c:v>0.63230867189268125</c:v>
                </c:pt>
                <c:pt idx="9721">
                  <c:v>0.73219700417984301</c:v>
                </c:pt>
                <c:pt idx="9722">
                  <c:v>0.75467719691856505</c:v>
                </c:pt>
                <c:pt idx="9723">
                  <c:v>0.73468950918948883</c:v>
                </c:pt>
                <c:pt idx="9724">
                  <c:v>0.80966157883942413</c:v>
                </c:pt>
                <c:pt idx="9725">
                  <c:v>0.72689564559893416</c:v>
                </c:pt>
                <c:pt idx="9726">
                  <c:v>0.75212750163825115</c:v>
                </c:pt>
                <c:pt idx="9727">
                  <c:v>0.85668298245659058</c:v>
                </c:pt>
                <c:pt idx="9728">
                  <c:v>0.58511602880719837</c:v>
                </c:pt>
                <c:pt idx="9729">
                  <c:v>0.63824501925738109</c:v>
                </c:pt>
                <c:pt idx="9730">
                  <c:v>0.6783173592706303</c:v>
                </c:pt>
                <c:pt idx="9731">
                  <c:v>0.8063898090478967</c:v>
                </c:pt>
                <c:pt idx="9732">
                  <c:v>0.65307407898513437</c:v>
                </c:pt>
                <c:pt idx="9733">
                  <c:v>0.67676052370289463</c:v>
                </c:pt>
                <c:pt idx="9734">
                  <c:v>0.77713594603913139</c:v>
                </c:pt>
                <c:pt idx="9735">
                  <c:v>0.81656137230274739</c:v>
                </c:pt>
                <c:pt idx="9736">
                  <c:v>0.63521165888454634</c:v>
                </c:pt>
                <c:pt idx="9737">
                  <c:v>0.64468749140458914</c:v>
                </c:pt>
                <c:pt idx="9738">
                  <c:v>0.64632361941546734</c:v>
                </c:pt>
                <c:pt idx="9739">
                  <c:v>0.8429244951285495</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68</c:v>
                </c:pt>
                <c:pt idx="9748">
                  <c:v>0.89882971082905572</c:v>
                </c:pt>
                <c:pt idx="9749">
                  <c:v>0.76527973657220005</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7093</c:v>
                </c:pt>
                <c:pt idx="9759">
                  <c:v>0.67475000631330817</c:v>
                </c:pt>
                <c:pt idx="9760">
                  <c:v>0.78496914970195897</c:v>
                </c:pt>
                <c:pt idx="9761">
                  <c:v>0.77876191467402833</c:v>
                </c:pt>
                <c:pt idx="9762">
                  <c:v>0.74808852739030973</c:v>
                </c:pt>
                <c:pt idx="9763">
                  <c:v>0.82841242481596078</c:v>
                </c:pt>
                <c:pt idx="9764">
                  <c:v>0.64404013709860064</c:v>
                </c:pt>
                <c:pt idx="9765">
                  <c:v>0.64900411917580425</c:v>
                </c:pt>
                <c:pt idx="9766">
                  <c:v>0.72077786153269074</c:v>
                </c:pt>
                <c:pt idx="9767">
                  <c:v>0.8118199428363243</c:v>
                </c:pt>
                <c:pt idx="9768">
                  <c:v>0.75541962915838878</c:v>
                </c:pt>
                <c:pt idx="9769">
                  <c:v>0.69544873624459136</c:v>
                </c:pt>
                <c:pt idx="9770">
                  <c:v>0.78113096677821836</c:v>
                </c:pt>
                <c:pt idx="9771">
                  <c:v>0.67016339428020899</c:v>
                </c:pt>
                <c:pt idx="9772">
                  <c:v>0.72985309072482263</c:v>
                </c:pt>
                <c:pt idx="9773">
                  <c:v>0.86478828160685062</c:v>
                </c:pt>
                <c:pt idx="9774">
                  <c:v>0.73181764690186712</c:v>
                </c:pt>
                <c:pt idx="9775">
                  <c:v>0.612365162533555</c:v>
                </c:pt>
                <c:pt idx="9776">
                  <c:v>0.6366779644569337</c:v>
                </c:pt>
                <c:pt idx="9777">
                  <c:v>0.81727629519037803</c:v>
                </c:pt>
                <c:pt idx="9778">
                  <c:v>0.67240664670951245</c:v>
                </c:pt>
                <c:pt idx="9779">
                  <c:v>0.71281918679679201</c:v>
                </c:pt>
                <c:pt idx="9780">
                  <c:v>0.6582526883644606</c:v>
                </c:pt>
                <c:pt idx="9781">
                  <c:v>0.61893316335556092</c:v>
                </c:pt>
                <c:pt idx="9782">
                  <c:v>0.83252675636305595</c:v>
                </c:pt>
                <c:pt idx="9783">
                  <c:v>0.87301299606369764</c:v>
                </c:pt>
                <c:pt idx="9784">
                  <c:v>0.65834598444241565</c:v>
                </c:pt>
                <c:pt idx="9785">
                  <c:v>0.64591048660011186</c:v>
                </c:pt>
                <c:pt idx="9786">
                  <c:v>0.74054927449923713</c:v>
                </c:pt>
                <c:pt idx="9787">
                  <c:v>0.75608630563027379</c:v>
                </c:pt>
                <c:pt idx="9788">
                  <c:v>0.64838873642386496</c:v>
                </c:pt>
                <c:pt idx="9789">
                  <c:v>0.72904544330137533</c:v>
                </c:pt>
                <c:pt idx="9790">
                  <c:v>0.66988350689656895</c:v>
                </c:pt>
                <c:pt idx="9791">
                  <c:v>0.71663117549617894</c:v>
                </c:pt>
                <c:pt idx="9792">
                  <c:v>0.61955819151994951</c:v>
                </c:pt>
                <c:pt idx="9793">
                  <c:v>0.65583299525444261</c:v>
                </c:pt>
                <c:pt idx="9794">
                  <c:v>0.67544148324258835</c:v>
                </c:pt>
                <c:pt idx="9795">
                  <c:v>0.79384026519819784</c:v>
                </c:pt>
                <c:pt idx="9796">
                  <c:v>0.75683662382429384</c:v>
                </c:pt>
                <c:pt idx="9797">
                  <c:v>0.76764273862058385</c:v>
                </c:pt>
                <c:pt idx="9798">
                  <c:v>0.8180907453276951</c:v>
                </c:pt>
                <c:pt idx="9799">
                  <c:v>0.76176576728968248</c:v>
                </c:pt>
                <c:pt idx="9800">
                  <c:v>0.77393046955695655</c:v>
                </c:pt>
                <c:pt idx="9801">
                  <c:v>0.86704508694701021</c:v>
                </c:pt>
                <c:pt idx="9802">
                  <c:v>0.67030241390865164</c:v>
                </c:pt>
                <c:pt idx="9803">
                  <c:v>0.70954326279345425</c:v>
                </c:pt>
                <c:pt idx="9804">
                  <c:v>0.74503655921560807</c:v>
                </c:pt>
                <c:pt idx="9805">
                  <c:v>0.66611064614486626</c:v>
                </c:pt>
                <c:pt idx="9806">
                  <c:v>0.74968139516720889</c:v>
                </c:pt>
                <c:pt idx="9807">
                  <c:v>0.79068802695029861</c:v>
                </c:pt>
                <c:pt idx="9808">
                  <c:v>0.92341063810505253</c:v>
                </c:pt>
                <c:pt idx="9809">
                  <c:v>0.58020552989467644</c:v>
                </c:pt>
                <c:pt idx="9810">
                  <c:v>0.76839624997221456</c:v>
                </c:pt>
                <c:pt idx="9811">
                  <c:v>0.66636831771013572</c:v>
                </c:pt>
                <c:pt idx="9812">
                  <c:v>0.72183405388630162</c:v>
                </c:pt>
                <c:pt idx="9813">
                  <c:v>0.59929559647846065</c:v>
                </c:pt>
                <c:pt idx="9814">
                  <c:v>0.59613251077082841</c:v>
                </c:pt>
                <c:pt idx="9815">
                  <c:v>0.73524954314899094</c:v>
                </c:pt>
                <c:pt idx="9816">
                  <c:v>0.74214976494278495</c:v>
                </c:pt>
                <c:pt idx="9817">
                  <c:v>0.68553123750412182</c:v>
                </c:pt>
                <c:pt idx="9818">
                  <c:v>0.66683248601124223</c:v>
                </c:pt>
                <c:pt idx="9819">
                  <c:v>0.6977155668707139</c:v>
                </c:pt>
                <c:pt idx="9820">
                  <c:v>0.80718860011219462</c:v>
                </c:pt>
                <c:pt idx="9821">
                  <c:v>0.90939370258014962</c:v>
                </c:pt>
                <c:pt idx="9822">
                  <c:v>0.68788936888982466</c:v>
                </c:pt>
                <c:pt idx="9823">
                  <c:v>0.80287021809461501</c:v>
                </c:pt>
                <c:pt idx="9824">
                  <c:v>0.71292372904455925</c:v>
                </c:pt>
                <c:pt idx="9825">
                  <c:v>0.64279796218579588</c:v>
                </c:pt>
                <c:pt idx="9826">
                  <c:v>0.85584771631271861</c:v>
                </c:pt>
                <c:pt idx="9827">
                  <c:v>0.56488067657569885</c:v>
                </c:pt>
                <c:pt idx="9828">
                  <c:v>0.65529394444270594</c:v>
                </c:pt>
                <c:pt idx="9829">
                  <c:v>0.62835680029820262</c:v>
                </c:pt>
                <c:pt idx="9830">
                  <c:v>0.67322990548383121</c:v>
                </c:pt>
                <c:pt idx="9831">
                  <c:v>0.57239521128598014</c:v>
                </c:pt>
                <c:pt idx="9832">
                  <c:v>0.72981081159640504</c:v>
                </c:pt>
                <c:pt idx="9833">
                  <c:v>0.71991910555965799</c:v>
                </c:pt>
                <c:pt idx="9834">
                  <c:v>0.68733101541794117</c:v>
                </c:pt>
                <c:pt idx="9835">
                  <c:v>0.76549021689196362</c:v>
                </c:pt>
                <c:pt idx="9836">
                  <c:v>0.74958641463428222</c:v>
                </c:pt>
                <c:pt idx="9837">
                  <c:v>0.69049285963696649</c:v>
                </c:pt>
                <c:pt idx="9838">
                  <c:v>0.60552685390141781</c:v>
                </c:pt>
                <c:pt idx="9839">
                  <c:v>0.81578330917647779</c:v>
                </c:pt>
                <c:pt idx="9840">
                  <c:v>0.68420208750413813</c:v>
                </c:pt>
                <c:pt idx="9841">
                  <c:v>0.86202458395185122</c:v>
                </c:pt>
                <c:pt idx="9842">
                  <c:v>0.78179000207031268</c:v>
                </c:pt>
                <c:pt idx="9843">
                  <c:v>0.69420298207406017</c:v>
                </c:pt>
                <c:pt idx="9844">
                  <c:v>0.86097467878032974</c:v>
                </c:pt>
                <c:pt idx="9845">
                  <c:v>0.71391136816337764</c:v>
                </c:pt>
                <c:pt idx="9846">
                  <c:v>0.72825955899997363</c:v>
                </c:pt>
                <c:pt idx="9847">
                  <c:v>0.77607047871266754</c:v>
                </c:pt>
                <c:pt idx="9848">
                  <c:v>0.6520606864425863</c:v>
                </c:pt>
                <c:pt idx="9849">
                  <c:v>0.65378362426701364</c:v>
                </c:pt>
                <c:pt idx="9850">
                  <c:v>0.66766218710928105</c:v>
                </c:pt>
                <c:pt idx="9851">
                  <c:v>0.78038392786409749</c:v>
                </c:pt>
                <c:pt idx="9852">
                  <c:v>0.78725574414919663</c:v>
                </c:pt>
                <c:pt idx="9853">
                  <c:v>0.60084187580205983</c:v>
                </c:pt>
                <c:pt idx="9854">
                  <c:v>0.60409737052970058</c:v>
                </c:pt>
                <c:pt idx="9855">
                  <c:v>0.62517490388655461</c:v>
                </c:pt>
                <c:pt idx="9856">
                  <c:v>0.64387614604108545</c:v>
                </c:pt>
                <c:pt idx="9857">
                  <c:v>0.82245297211685287</c:v>
                </c:pt>
                <c:pt idx="9858">
                  <c:v>0.6270446224112044</c:v>
                </c:pt>
                <c:pt idx="9859">
                  <c:v>0.62494813819215833</c:v>
                </c:pt>
                <c:pt idx="9860">
                  <c:v>0.78654910008546453</c:v>
                </c:pt>
                <c:pt idx="9861">
                  <c:v>0.74685686933903861</c:v>
                </c:pt>
                <c:pt idx="9862">
                  <c:v>0.69637091178083277</c:v>
                </c:pt>
                <c:pt idx="9863">
                  <c:v>0.54225055544036449</c:v>
                </c:pt>
                <c:pt idx="9864">
                  <c:v>0.62050088779238211</c:v>
                </c:pt>
                <c:pt idx="9865">
                  <c:v>0.70543259380789658</c:v>
                </c:pt>
                <c:pt idx="9866">
                  <c:v>0.68677755225738712</c:v>
                </c:pt>
                <c:pt idx="9867">
                  <c:v>0.78667320749353975</c:v>
                </c:pt>
                <c:pt idx="9868">
                  <c:v>0.7241019791911627</c:v>
                </c:pt>
                <c:pt idx="9869">
                  <c:v>0.72451620261496252</c:v>
                </c:pt>
                <c:pt idx="9870">
                  <c:v>0.86425374854023029</c:v>
                </c:pt>
                <c:pt idx="9871">
                  <c:v>0.6914476956109038</c:v>
                </c:pt>
                <c:pt idx="9872">
                  <c:v>0.6686845020065465</c:v>
                </c:pt>
                <c:pt idx="9873">
                  <c:v>0.735838303422644</c:v>
                </c:pt>
                <c:pt idx="9874">
                  <c:v>0.7158651491499024</c:v>
                </c:pt>
                <c:pt idx="9875">
                  <c:v>0.74103574215061885</c:v>
                </c:pt>
                <c:pt idx="9876">
                  <c:v>0.63422171510520065</c:v>
                </c:pt>
                <c:pt idx="9877">
                  <c:v>0.6048725686612928</c:v>
                </c:pt>
                <c:pt idx="9878">
                  <c:v>0.66671258848951565</c:v>
                </c:pt>
                <c:pt idx="9879">
                  <c:v>0.76225352693351922</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318</c:v>
                </c:pt>
                <c:pt idx="9890">
                  <c:v>0.76522563051885795</c:v>
                </c:pt>
                <c:pt idx="9891">
                  <c:v>0.74983289829070165</c:v>
                </c:pt>
                <c:pt idx="9892">
                  <c:v>0.69833202718964849</c:v>
                </c:pt>
                <c:pt idx="9893">
                  <c:v>0.74775914268356414</c:v>
                </c:pt>
                <c:pt idx="9894">
                  <c:v>0.7183776773915943</c:v>
                </c:pt>
                <c:pt idx="9895">
                  <c:v>0.6601553866445502</c:v>
                </c:pt>
                <c:pt idx="9896">
                  <c:v>0.84414620161664644</c:v>
                </c:pt>
                <c:pt idx="9897">
                  <c:v>0.66350729675426623</c:v>
                </c:pt>
                <c:pt idx="9898">
                  <c:v>0.67690913743257353</c:v>
                </c:pt>
                <c:pt idx="9899">
                  <c:v>0.81267018281395842</c:v>
                </c:pt>
                <c:pt idx="9900">
                  <c:v>0.64552162281366565</c:v>
                </c:pt>
                <c:pt idx="9901">
                  <c:v>0.71574766363008757</c:v>
                </c:pt>
                <c:pt idx="9902">
                  <c:v>0.76576244364090862</c:v>
                </c:pt>
                <c:pt idx="9903">
                  <c:v>0.843219262732263</c:v>
                </c:pt>
                <c:pt idx="9904">
                  <c:v>0.86495322472617064</c:v>
                </c:pt>
                <c:pt idx="9905">
                  <c:v>0.69460215499770739</c:v>
                </c:pt>
                <c:pt idx="9906">
                  <c:v>0.91096845273295657</c:v>
                </c:pt>
                <c:pt idx="9907">
                  <c:v>0.64397927730543492</c:v>
                </c:pt>
                <c:pt idx="9908">
                  <c:v>0.70502357401700189</c:v>
                </c:pt>
                <c:pt idx="9909">
                  <c:v>0.65294106475669655</c:v>
                </c:pt>
                <c:pt idx="9910">
                  <c:v>0.80568548281286045</c:v>
                </c:pt>
                <c:pt idx="9911">
                  <c:v>0.68951881674395288</c:v>
                </c:pt>
                <c:pt idx="9912">
                  <c:v>0.6320718458442407</c:v>
                </c:pt>
                <c:pt idx="9913">
                  <c:v>0.8096205437865166</c:v>
                </c:pt>
                <c:pt idx="9914">
                  <c:v>0.79839502229879744</c:v>
                </c:pt>
                <c:pt idx="9915">
                  <c:v>0.73059416576199221</c:v>
                </c:pt>
                <c:pt idx="9916">
                  <c:v>0.67482533299533565</c:v>
                </c:pt>
                <c:pt idx="9917">
                  <c:v>0.72982644566834065</c:v>
                </c:pt>
                <c:pt idx="9918">
                  <c:v>0.70965736470523344</c:v>
                </c:pt>
                <c:pt idx="9919">
                  <c:v>0.69824808799284721</c:v>
                </c:pt>
                <c:pt idx="9920">
                  <c:v>0.64288924791325264</c:v>
                </c:pt>
                <c:pt idx="9921">
                  <c:v>0.67038018215638484</c:v>
                </c:pt>
                <c:pt idx="9922">
                  <c:v>0.72512583548963672</c:v>
                </c:pt>
                <c:pt idx="9923">
                  <c:v>0.60401724050616767</c:v>
                </c:pt>
                <c:pt idx="9924">
                  <c:v>0.74143697573197076</c:v>
                </c:pt>
                <c:pt idx="9925">
                  <c:v>0.88682541462996989</c:v>
                </c:pt>
                <c:pt idx="9926">
                  <c:v>0.61513739105371723</c:v>
                </c:pt>
                <c:pt idx="9927">
                  <c:v>0.71429448893396241</c:v>
                </c:pt>
                <c:pt idx="9928">
                  <c:v>0.70847273626083962</c:v>
                </c:pt>
                <c:pt idx="9929">
                  <c:v>0.6518683144720947</c:v>
                </c:pt>
                <c:pt idx="9930">
                  <c:v>0.79752171766642199</c:v>
                </c:pt>
                <c:pt idx="9931">
                  <c:v>0.78798012531457062</c:v>
                </c:pt>
                <c:pt idx="9932">
                  <c:v>0.59278266728321549</c:v>
                </c:pt>
                <c:pt idx="9933">
                  <c:v>0.69100348797304223</c:v>
                </c:pt>
                <c:pt idx="9934">
                  <c:v>0.70094340215085016</c:v>
                </c:pt>
                <c:pt idx="9935">
                  <c:v>0.74381328607507868</c:v>
                </c:pt>
                <c:pt idx="9936">
                  <c:v>0.66854488255480227</c:v>
                </c:pt>
                <c:pt idx="9937">
                  <c:v>0.7033141421903073</c:v>
                </c:pt>
                <c:pt idx="9938">
                  <c:v>0.66594490187222499</c:v>
                </c:pt>
                <c:pt idx="9939">
                  <c:v>0.68144397530506551</c:v>
                </c:pt>
                <c:pt idx="9940">
                  <c:v>0.75410974555895671</c:v>
                </c:pt>
                <c:pt idx="9941">
                  <c:v>0.94389844600653894</c:v>
                </c:pt>
                <c:pt idx="9942">
                  <c:v>0.66662350600397846</c:v>
                </c:pt>
                <c:pt idx="9943">
                  <c:v>0.5996858223367566</c:v>
                </c:pt>
                <c:pt idx="9944">
                  <c:v>0.69530993187260048</c:v>
                </c:pt>
                <c:pt idx="9945">
                  <c:v>0.65476966271395165</c:v>
                </c:pt>
                <c:pt idx="9946">
                  <c:v>0.633851650992317</c:v>
                </c:pt>
                <c:pt idx="9947">
                  <c:v>0.74872014461860525</c:v>
                </c:pt>
                <c:pt idx="9948">
                  <c:v>0.79318227502961358</c:v>
                </c:pt>
                <c:pt idx="9949">
                  <c:v>0.67442401996008638</c:v>
                </c:pt>
                <c:pt idx="9950">
                  <c:v>0.74912913672048098</c:v>
                </c:pt>
                <c:pt idx="9951">
                  <c:v>0.72747391763762215</c:v>
                </c:pt>
                <c:pt idx="9952">
                  <c:v>0.73949315516913705</c:v>
                </c:pt>
                <c:pt idx="9953">
                  <c:v>0.64741099123349777</c:v>
                </c:pt>
                <c:pt idx="9954">
                  <c:v>0.59708867404231059</c:v>
                </c:pt>
                <c:pt idx="9955">
                  <c:v>0.75374590163399613</c:v>
                </c:pt>
                <c:pt idx="9956">
                  <c:v>0.57681543071429964</c:v>
                </c:pt>
                <c:pt idx="9957">
                  <c:v>0.74283376638155862</c:v>
                </c:pt>
                <c:pt idx="9958">
                  <c:v>0.68807951875629569</c:v>
                </c:pt>
                <c:pt idx="9959">
                  <c:v>0.67632649826621483</c:v>
                </c:pt>
                <c:pt idx="9960">
                  <c:v>0.71509851309574501</c:v>
                </c:pt>
                <c:pt idx="9961">
                  <c:v>0.73704834165312771</c:v>
                </c:pt>
                <c:pt idx="9962">
                  <c:v>0.70983599775315165</c:v>
                </c:pt>
                <c:pt idx="9963">
                  <c:v>0.63353465200723869</c:v>
                </c:pt>
                <c:pt idx="9964">
                  <c:v>0.7643079507947369</c:v>
                </c:pt>
                <c:pt idx="9965">
                  <c:v>0.79461475889564559</c:v>
                </c:pt>
                <c:pt idx="9966">
                  <c:v>0.85980799719893763</c:v>
                </c:pt>
                <c:pt idx="9967">
                  <c:v>0.84621921173522152</c:v>
                </c:pt>
                <c:pt idx="9968">
                  <c:v>0.62416101912840682</c:v>
                </c:pt>
                <c:pt idx="9969">
                  <c:v>0.72342721289508061</c:v>
                </c:pt>
                <c:pt idx="9970">
                  <c:v>0.61235501844882234</c:v>
                </c:pt>
                <c:pt idx="9971">
                  <c:v>0.6921923807347945</c:v>
                </c:pt>
                <c:pt idx="9972">
                  <c:v>0.7529737169315005</c:v>
                </c:pt>
                <c:pt idx="9973">
                  <c:v>0.65532462952793802</c:v>
                </c:pt>
                <c:pt idx="9974">
                  <c:v>0.65896160295925565</c:v>
                </c:pt>
                <c:pt idx="9975">
                  <c:v>0.69913518370699457</c:v>
                </c:pt>
                <c:pt idx="9976">
                  <c:v>0.65474094703498242</c:v>
                </c:pt>
                <c:pt idx="9977">
                  <c:v>0.8048571971799956</c:v>
                </c:pt>
                <c:pt idx="9978">
                  <c:v>0.68469004898563945</c:v>
                </c:pt>
                <c:pt idx="9979">
                  <c:v>0.81853255315533058</c:v>
                </c:pt>
                <c:pt idx="9980">
                  <c:v>0.65328553010791379</c:v>
                </c:pt>
                <c:pt idx="9981">
                  <c:v>0.85878960243093672</c:v>
                </c:pt>
                <c:pt idx="9982">
                  <c:v>0.67554763964002118</c:v>
                </c:pt>
                <c:pt idx="9983">
                  <c:v>0.60142638559157768</c:v>
                </c:pt>
                <c:pt idx="9984">
                  <c:v>0.7961480612989299</c:v>
                </c:pt>
                <c:pt idx="9985">
                  <c:v>0.69612151554218726</c:v>
                </c:pt>
                <c:pt idx="9986">
                  <c:v>0.65972397575224628</c:v>
                </c:pt>
                <c:pt idx="9987">
                  <c:v>0.74993756539728851</c:v>
                </c:pt>
                <c:pt idx="9988">
                  <c:v>0.66621484672573672</c:v>
                </c:pt>
                <c:pt idx="9989">
                  <c:v>0.67986240901309292</c:v>
                </c:pt>
                <c:pt idx="9990">
                  <c:v>0.67343455771665606</c:v>
                </c:pt>
                <c:pt idx="9991">
                  <c:v>0.8135810104998451</c:v>
                </c:pt>
                <c:pt idx="9992">
                  <c:v>0.67438052870202259</c:v>
                </c:pt>
                <c:pt idx="9993">
                  <c:v>0.67325052193668533</c:v>
                </c:pt>
                <c:pt idx="9994">
                  <c:v>0.72120659436873735</c:v>
                </c:pt>
                <c:pt idx="9995">
                  <c:v>0.6420428933635608</c:v>
                </c:pt>
                <c:pt idx="9996">
                  <c:v>0.65597790041749982</c:v>
                </c:pt>
                <c:pt idx="9997">
                  <c:v>0.70063807810990664</c:v>
                </c:pt>
                <c:pt idx="9998">
                  <c:v>0.73393273812495419</c:v>
                </c:pt>
                <c:pt idx="9999">
                  <c:v>0.61414663922619228</c:v>
                </c:pt>
                <c:pt idx="10000">
                  <c:v>0.73290439471359192</c:v>
                </c:pt>
                <c:pt idx="10001">
                  <c:v>0.7582043980200257</c:v>
                </c:pt>
                <c:pt idx="10002">
                  <c:v>0.62275212623068965</c:v>
                </c:pt>
                <c:pt idx="10003">
                  <c:v>0.61508528528997375</c:v>
                </c:pt>
                <c:pt idx="10004">
                  <c:v>0.61130417029546769</c:v>
                </c:pt>
                <c:pt idx="10005">
                  <c:v>0.85973647145502663</c:v>
                </c:pt>
                <c:pt idx="10006">
                  <c:v>0.70905435050394061</c:v>
                </c:pt>
                <c:pt idx="10007">
                  <c:v>0.70178888068500411</c:v>
                </c:pt>
                <c:pt idx="10008">
                  <c:v>0.52948898392959476</c:v>
                </c:pt>
                <c:pt idx="10009">
                  <c:v>0.57298053040339203</c:v>
                </c:pt>
                <c:pt idx="10010">
                  <c:v>0.62278722859529523</c:v>
                </c:pt>
                <c:pt idx="10011">
                  <c:v>0.81544610497012049</c:v>
                </c:pt>
                <c:pt idx="10012">
                  <c:v>0.72043802227843579</c:v>
                </c:pt>
                <c:pt idx="10013">
                  <c:v>0.750742167487913</c:v>
                </c:pt>
                <c:pt idx="10014">
                  <c:v>0.71980217432610061</c:v>
                </c:pt>
                <c:pt idx="10015">
                  <c:v>0.80793035411155545</c:v>
                </c:pt>
                <c:pt idx="10016">
                  <c:v>0.6403959470065077</c:v>
                </c:pt>
                <c:pt idx="10017">
                  <c:v>0.66470854443081584</c:v>
                </c:pt>
                <c:pt idx="10018">
                  <c:v>0.64970728595949589</c:v>
                </c:pt>
                <c:pt idx="10019">
                  <c:v>0.63715713785730632</c:v>
                </c:pt>
                <c:pt idx="10020">
                  <c:v>0.59991103729689665</c:v>
                </c:pt>
                <c:pt idx="10021">
                  <c:v>0.76347918832378592</c:v>
                </c:pt>
                <c:pt idx="10022">
                  <c:v>0.75268472565726452</c:v>
                </c:pt>
                <c:pt idx="10023">
                  <c:v>0.7333095155709427</c:v>
                </c:pt>
                <c:pt idx="10024">
                  <c:v>0.72080747305912474</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737</c:v>
                </c:pt>
                <c:pt idx="10035">
                  <c:v>0.65246782438179063</c:v>
                </c:pt>
                <c:pt idx="10036">
                  <c:v>0.53584600260969795</c:v>
                </c:pt>
                <c:pt idx="10037">
                  <c:v>0.75044963158017652</c:v>
                </c:pt>
                <c:pt idx="10038">
                  <c:v>0.72571482902900963</c:v>
                </c:pt>
                <c:pt idx="10039">
                  <c:v>0.62448429423731722</c:v>
                </c:pt>
                <c:pt idx="10040">
                  <c:v>0.86853636097147358</c:v>
                </c:pt>
                <c:pt idx="10041">
                  <c:v>0.82268594884722157</c:v>
                </c:pt>
                <c:pt idx="10042">
                  <c:v>0.58642094608215356</c:v>
                </c:pt>
                <c:pt idx="10043">
                  <c:v>0.62751314470290465</c:v>
                </c:pt>
                <c:pt idx="10044">
                  <c:v>0.75557912881069045</c:v>
                </c:pt>
                <c:pt idx="10045">
                  <c:v>0.79997435260229655</c:v>
                </c:pt>
                <c:pt idx="10046">
                  <c:v>0.63838600673062529</c:v>
                </c:pt>
                <c:pt idx="10047">
                  <c:v>0.59352510666375569</c:v>
                </c:pt>
                <c:pt idx="10048">
                  <c:v>0.52747894322909061</c:v>
                </c:pt>
                <c:pt idx="10049">
                  <c:v>0.58496014030059051</c:v>
                </c:pt>
                <c:pt idx="10050">
                  <c:v>0.65461278807622558</c:v>
                </c:pt>
                <c:pt idx="10051">
                  <c:v>0.72293427491924889</c:v>
                </c:pt>
                <c:pt idx="10052">
                  <c:v>0.66362396029303306</c:v>
                </c:pt>
                <c:pt idx="10053">
                  <c:v>0.59933600448039359</c:v>
                </c:pt>
                <c:pt idx="10054">
                  <c:v>0.74038932553165537</c:v>
                </c:pt>
                <c:pt idx="10055">
                  <c:v>0.49471806885707748</c:v>
                </c:pt>
                <c:pt idx="10056">
                  <c:v>0.76333878413693057</c:v>
                </c:pt>
                <c:pt idx="10057">
                  <c:v>0.68477947680975471</c:v>
                </c:pt>
                <c:pt idx="10058">
                  <c:v>0.66879951261220283</c:v>
                </c:pt>
                <c:pt idx="10059">
                  <c:v>0.68709919843178613</c:v>
                </c:pt>
                <c:pt idx="10060">
                  <c:v>0.57946953791934286</c:v>
                </c:pt>
                <c:pt idx="10061">
                  <c:v>0.60709755540168664</c:v>
                </c:pt>
                <c:pt idx="10062">
                  <c:v>0.68748081647532955</c:v>
                </c:pt>
                <c:pt idx="10063">
                  <c:v>0.68800077744460064</c:v>
                </c:pt>
                <c:pt idx="10064">
                  <c:v>0.65222218810739552</c:v>
                </c:pt>
                <c:pt idx="10065">
                  <c:v>0.63284611526350121</c:v>
                </c:pt>
                <c:pt idx="10066">
                  <c:v>0.73664241193917934</c:v>
                </c:pt>
                <c:pt idx="10067">
                  <c:v>0.64362366074096422</c:v>
                </c:pt>
                <c:pt idx="10068">
                  <c:v>0.59896341398214226</c:v>
                </c:pt>
                <c:pt idx="10069">
                  <c:v>0.72457431032735287</c:v>
                </c:pt>
                <c:pt idx="10070">
                  <c:v>0.57678707156355724</c:v>
                </c:pt>
                <c:pt idx="10071">
                  <c:v>0.69015173568120003</c:v>
                </c:pt>
                <c:pt idx="10072">
                  <c:v>0.6293565437058819</c:v>
                </c:pt>
                <c:pt idx="10073">
                  <c:v>0.70855802088875708</c:v>
                </c:pt>
                <c:pt idx="10074">
                  <c:v>0.7440790760405751</c:v>
                </c:pt>
                <c:pt idx="10075">
                  <c:v>0.73470698618920005</c:v>
                </c:pt>
                <c:pt idx="10076">
                  <c:v>0.64418963947923913</c:v>
                </c:pt>
                <c:pt idx="10077">
                  <c:v>0.7154435754559253</c:v>
                </c:pt>
                <c:pt idx="10078">
                  <c:v>0.50625498507460143</c:v>
                </c:pt>
                <c:pt idx="10079">
                  <c:v>0.58860448919254948</c:v>
                </c:pt>
                <c:pt idx="10080">
                  <c:v>0.76775057437512195</c:v>
                </c:pt>
                <c:pt idx="10081">
                  <c:v>0.61646323213155785</c:v>
                </c:pt>
                <c:pt idx="10082">
                  <c:v>0.73960373053994621</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828</c:v>
                </c:pt>
                <c:pt idx="10092">
                  <c:v>0.7145085535207587</c:v>
                </c:pt>
                <c:pt idx="10093">
                  <c:v>0.56849882561790777</c:v>
                </c:pt>
                <c:pt idx="10094">
                  <c:v>0.69748841647164195</c:v>
                </c:pt>
                <c:pt idx="10095">
                  <c:v>0.59240907483455207</c:v>
                </c:pt>
                <c:pt idx="10096">
                  <c:v>0.7763193078840066</c:v>
                </c:pt>
                <c:pt idx="10097">
                  <c:v>0.63553468389192658</c:v>
                </c:pt>
                <c:pt idx="10098">
                  <c:v>0.64999444800079564</c:v>
                </c:pt>
                <c:pt idx="10099">
                  <c:v>0.66927257138065466</c:v>
                </c:pt>
                <c:pt idx="10100">
                  <c:v>0.60228343160083664</c:v>
                </c:pt>
                <c:pt idx="10101">
                  <c:v>0.52655761185549921</c:v>
                </c:pt>
                <c:pt idx="10102">
                  <c:v>0.63903067832422022</c:v>
                </c:pt>
                <c:pt idx="10103">
                  <c:v>0.7484922630968458</c:v>
                </c:pt>
                <c:pt idx="10104">
                  <c:v>0.58161575417029221</c:v>
                </c:pt>
                <c:pt idx="10105">
                  <c:v>0.5768934807385897</c:v>
                </c:pt>
                <c:pt idx="10106">
                  <c:v>0.75943850863519879</c:v>
                </c:pt>
                <c:pt idx="10107">
                  <c:v>0.65489162942680812</c:v>
                </c:pt>
                <c:pt idx="10108">
                  <c:v>0.62462961562115682</c:v>
                </c:pt>
                <c:pt idx="10109">
                  <c:v>0.64714009437152198</c:v>
                </c:pt>
                <c:pt idx="10110">
                  <c:v>0.60423348731974913</c:v>
                </c:pt>
                <c:pt idx="10111">
                  <c:v>0.71793873587522927</c:v>
                </c:pt>
                <c:pt idx="10112">
                  <c:v>0.66880724563364768</c:v>
                </c:pt>
                <c:pt idx="10113">
                  <c:v>0.73566317547964832</c:v>
                </c:pt>
                <c:pt idx="10114">
                  <c:v>0.50631552958829829</c:v>
                </c:pt>
                <c:pt idx="10115">
                  <c:v>0.65799374793815246</c:v>
                </c:pt>
                <c:pt idx="10116">
                  <c:v>0.7139273551566977</c:v>
                </c:pt>
                <c:pt idx="10117">
                  <c:v>0.62929432102246452</c:v>
                </c:pt>
                <c:pt idx="10118">
                  <c:v>0.62814497825998894</c:v>
                </c:pt>
                <c:pt idx="10119">
                  <c:v>0.61640135457543221</c:v>
                </c:pt>
                <c:pt idx="10120">
                  <c:v>0.53921123216731803</c:v>
                </c:pt>
                <c:pt idx="10121">
                  <c:v>0.63717986199558774</c:v>
                </c:pt>
                <c:pt idx="10122">
                  <c:v>0.60431522522009362</c:v>
                </c:pt>
                <c:pt idx="10123">
                  <c:v>0.76437958773549275</c:v>
                </c:pt>
                <c:pt idx="10124">
                  <c:v>0.64282851977737965</c:v>
                </c:pt>
                <c:pt idx="10125">
                  <c:v>0.762767069894557</c:v>
                </c:pt>
                <c:pt idx="10126">
                  <c:v>0.54442530597435357</c:v>
                </c:pt>
                <c:pt idx="10127">
                  <c:v>0.73823606950800291</c:v>
                </c:pt>
                <c:pt idx="10128">
                  <c:v>0.62803125157070394</c:v>
                </c:pt>
                <c:pt idx="10129">
                  <c:v>0.72281142948582722</c:v>
                </c:pt>
                <c:pt idx="10130">
                  <c:v>0.74409864149900196</c:v>
                </c:pt>
                <c:pt idx="10131">
                  <c:v>0.6040319030671909</c:v>
                </c:pt>
                <c:pt idx="10132">
                  <c:v>0.65440187492733615</c:v>
                </c:pt>
                <c:pt idx="10133">
                  <c:v>0.6569142664206441</c:v>
                </c:pt>
                <c:pt idx="10134">
                  <c:v>0.59663160323542763</c:v>
                </c:pt>
                <c:pt idx="10135">
                  <c:v>0.71171787124672214</c:v>
                </c:pt>
                <c:pt idx="10136">
                  <c:v>0.68937689474734842</c:v>
                </c:pt>
                <c:pt idx="10137">
                  <c:v>0.60828566892494351</c:v>
                </c:pt>
                <c:pt idx="10138">
                  <c:v>0.67516000095169304</c:v>
                </c:pt>
                <c:pt idx="10139">
                  <c:v>0.61501242089918395</c:v>
                </c:pt>
                <c:pt idx="10140">
                  <c:v>0.53997274650227101</c:v>
                </c:pt>
                <c:pt idx="10141">
                  <c:v>0.72621273426112787</c:v>
                </c:pt>
                <c:pt idx="10142">
                  <c:v>0.75192093000969995</c:v>
                </c:pt>
                <c:pt idx="10143">
                  <c:v>0.66218040358215413</c:v>
                </c:pt>
                <c:pt idx="10144">
                  <c:v>0.78725337967458664</c:v>
                </c:pt>
                <c:pt idx="10145">
                  <c:v>0.5981510172172978</c:v>
                </c:pt>
                <c:pt idx="10146">
                  <c:v>0.61769366242633983</c:v>
                </c:pt>
                <c:pt idx="10147">
                  <c:v>0.77661093186031505</c:v>
                </c:pt>
                <c:pt idx="10148">
                  <c:v>0.85510641712236268</c:v>
                </c:pt>
                <c:pt idx="10149">
                  <c:v>0.74435107197672168</c:v>
                </c:pt>
                <c:pt idx="10150">
                  <c:v>0.68300727523389282</c:v>
                </c:pt>
                <c:pt idx="10151">
                  <c:v>0.71959330909575159</c:v>
                </c:pt>
                <c:pt idx="10152">
                  <c:v>0.71713449545788099</c:v>
                </c:pt>
                <c:pt idx="10153">
                  <c:v>0.5980056533966287</c:v>
                </c:pt>
                <c:pt idx="10154">
                  <c:v>0.54686354469861997</c:v>
                </c:pt>
                <c:pt idx="10155">
                  <c:v>0.63206018570186129</c:v>
                </c:pt>
                <c:pt idx="10156">
                  <c:v>0.65434489480743163</c:v>
                </c:pt>
                <c:pt idx="10157">
                  <c:v>0.57746582141159164</c:v>
                </c:pt>
                <c:pt idx="10158">
                  <c:v>0.61879147928763456</c:v>
                </c:pt>
                <c:pt idx="10159">
                  <c:v>0.62731411654770663</c:v>
                </c:pt>
                <c:pt idx="10160">
                  <c:v>0.62524700404070765</c:v>
                </c:pt>
                <c:pt idx="10161">
                  <c:v>0.70541093565335133</c:v>
                </c:pt>
                <c:pt idx="10162">
                  <c:v>0.62902421050917601</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796</c:v>
                </c:pt>
                <c:pt idx="10174">
                  <c:v>0.61829729596644445</c:v>
                </c:pt>
                <c:pt idx="10175">
                  <c:v>0.67540511503094569</c:v>
                </c:pt>
                <c:pt idx="10176">
                  <c:v>0.65917293684699285</c:v>
                </c:pt>
                <c:pt idx="10177">
                  <c:v>0.74498235464854301</c:v>
                </c:pt>
                <c:pt idx="10178">
                  <c:v>0.83815578848994754</c:v>
                </c:pt>
                <c:pt idx="10179">
                  <c:v>0.65708338762358676</c:v>
                </c:pt>
                <c:pt idx="10180">
                  <c:v>0.5832093340958876</c:v>
                </c:pt>
                <c:pt idx="10181">
                  <c:v>0.65935983633211837</c:v>
                </c:pt>
                <c:pt idx="10182">
                  <c:v>0.59105067982954251</c:v>
                </c:pt>
                <c:pt idx="10183">
                  <c:v>0.44729830368903339</c:v>
                </c:pt>
                <c:pt idx="10184">
                  <c:v>0.66287094894360465</c:v>
                </c:pt>
                <c:pt idx="10185">
                  <c:v>0.7000820990687695</c:v>
                </c:pt>
                <c:pt idx="10186">
                  <c:v>0.72479695976827263</c:v>
                </c:pt>
                <c:pt idx="10187">
                  <c:v>0.655624445340525</c:v>
                </c:pt>
                <c:pt idx="10188">
                  <c:v>0.55874887079078073</c:v>
                </c:pt>
                <c:pt idx="10189">
                  <c:v>0.63454379214644363</c:v>
                </c:pt>
                <c:pt idx="10190">
                  <c:v>0.63149634677918165</c:v>
                </c:pt>
                <c:pt idx="10191">
                  <c:v>0.75330258913790549</c:v>
                </c:pt>
                <c:pt idx="10192">
                  <c:v>0.60724362840114265</c:v>
                </c:pt>
                <c:pt idx="10193">
                  <c:v>0.61770655106646311</c:v>
                </c:pt>
                <c:pt idx="10194">
                  <c:v>0.70395206992269488</c:v>
                </c:pt>
                <c:pt idx="10195">
                  <c:v>0.66173829244377702</c:v>
                </c:pt>
                <c:pt idx="10196">
                  <c:v>0.65482572969098862</c:v>
                </c:pt>
                <c:pt idx="10197">
                  <c:v>0.66452590890577878</c:v>
                </c:pt>
                <c:pt idx="10198">
                  <c:v>0.77838731658876681</c:v>
                </c:pt>
                <c:pt idx="10199">
                  <c:v>0.72668690937634339</c:v>
                </c:pt>
                <c:pt idx="10200">
                  <c:v>0.74066330262119495</c:v>
                </c:pt>
                <c:pt idx="10201">
                  <c:v>0.65115711357093264</c:v>
                </c:pt>
                <c:pt idx="10202">
                  <c:v>0.58561098379258558</c:v>
                </c:pt>
                <c:pt idx="10203">
                  <c:v>0.74805594337515391</c:v>
                </c:pt>
                <c:pt idx="10204">
                  <c:v>0.8128551616815789</c:v>
                </c:pt>
                <c:pt idx="10205">
                  <c:v>0.71816108105595344</c:v>
                </c:pt>
                <c:pt idx="10206">
                  <c:v>0.63660968491987946</c:v>
                </c:pt>
                <c:pt idx="10207">
                  <c:v>0.6960854596649606</c:v>
                </c:pt>
                <c:pt idx="10208">
                  <c:v>0.66440267782659512</c:v>
                </c:pt>
                <c:pt idx="10209">
                  <c:v>0.7094430682948617</c:v>
                </c:pt>
                <c:pt idx="10210">
                  <c:v>0.67608435116548382</c:v>
                </c:pt>
                <c:pt idx="10211">
                  <c:v>0.66334658511458766</c:v>
                </c:pt>
                <c:pt idx="10212">
                  <c:v>0.69485025207773965</c:v>
                </c:pt>
                <c:pt idx="10213">
                  <c:v>0.6779346022736894</c:v>
                </c:pt>
                <c:pt idx="10214">
                  <c:v>0.61044711488778314</c:v>
                </c:pt>
                <c:pt idx="10215">
                  <c:v>0.64951872436838565</c:v>
                </c:pt>
                <c:pt idx="10216">
                  <c:v>0.60589793615454623</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902</c:v>
                </c:pt>
                <c:pt idx="10228">
                  <c:v>0.66635339454543363</c:v>
                </c:pt>
                <c:pt idx="10229">
                  <c:v>0.62464991206337916</c:v>
                </c:pt>
                <c:pt idx="10230">
                  <c:v>0.72181432927959177</c:v>
                </c:pt>
                <c:pt idx="10231">
                  <c:v>0.66631621791675744</c:v>
                </c:pt>
                <c:pt idx="10232">
                  <c:v>0.58317428672096028</c:v>
                </c:pt>
                <c:pt idx="10233">
                  <c:v>0.83701980513727403</c:v>
                </c:pt>
                <c:pt idx="10234">
                  <c:v>0.6913031970154685</c:v>
                </c:pt>
                <c:pt idx="10235">
                  <c:v>0.72596783734521964</c:v>
                </c:pt>
                <c:pt idx="10236">
                  <c:v>0.6349303501706427</c:v>
                </c:pt>
                <c:pt idx="10237">
                  <c:v>0.64236984321189572</c:v>
                </c:pt>
                <c:pt idx="10238">
                  <c:v>0.69621949493527269</c:v>
                </c:pt>
                <c:pt idx="10239">
                  <c:v>0.58298928476772438</c:v>
                </c:pt>
                <c:pt idx="10240">
                  <c:v>0.69977916735385182</c:v>
                </c:pt>
                <c:pt idx="10241">
                  <c:v>0.68203623990998252</c:v>
                </c:pt>
                <c:pt idx="10242">
                  <c:v>0.55531230105230545</c:v>
                </c:pt>
                <c:pt idx="10243">
                  <c:v>0.64778474722045765</c:v>
                </c:pt>
                <c:pt idx="10244">
                  <c:v>0.72045333925054877</c:v>
                </c:pt>
                <c:pt idx="10245">
                  <c:v>0.75522227168370892</c:v>
                </c:pt>
                <c:pt idx="10246">
                  <c:v>0.72684884225279256</c:v>
                </c:pt>
                <c:pt idx="10247">
                  <c:v>0.5838643028143532</c:v>
                </c:pt>
                <c:pt idx="10248">
                  <c:v>0.65884353268638784</c:v>
                </c:pt>
                <c:pt idx="10249">
                  <c:v>0.67905250284772822</c:v>
                </c:pt>
                <c:pt idx="10250">
                  <c:v>0.78062433400974662</c:v>
                </c:pt>
                <c:pt idx="10251">
                  <c:v>0.56529090218602163</c:v>
                </c:pt>
                <c:pt idx="10252">
                  <c:v>0.70832197786670592</c:v>
                </c:pt>
                <c:pt idx="10253">
                  <c:v>0.66101112496214742</c:v>
                </c:pt>
                <c:pt idx="10254">
                  <c:v>0.70066742929560732</c:v>
                </c:pt>
                <c:pt idx="10255">
                  <c:v>0.67653943914485781</c:v>
                </c:pt>
                <c:pt idx="10256">
                  <c:v>0.76293551726900588</c:v>
                </c:pt>
                <c:pt idx="10257">
                  <c:v>0.69077419298288778</c:v>
                </c:pt>
                <c:pt idx="10258">
                  <c:v>0.55858792007191516</c:v>
                </c:pt>
                <c:pt idx="10259">
                  <c:v>0.71066272581793366</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9055</c:v>
                </c:pt>
                <c:pt idx="10271">
                  <c:v>0.77786818948173342</c:v>
                </c:pt>
                <c:pt idx="10272">
                  <c:v>0.60571150162704601</c:v>
                </c:pt>
                <c:pt idx="10273">
                  <c:v>0.6759023855370585</c:v>
                </c:pt>
                <c:pt idx="10274">
                  <c:v>0.55881893335475585</c:v>
                </c:pt>
                <c:pt idx="10275">
                  <c:v>0.54933209920278059</c:v>
                </c:pt>
                <c:pt idx="10276">
                  <c:v>0.74875591856410106</c:v>
                </c:pt>
                <c:pt idx="10277">
                  <c:v>0.60743235397172757</c:v>
                </c:pt>
                <c:pt idx="10278">
                  <c:v>0.63294086030750074</c:v>
                </c:pt>
                <c:pt idx="10279">
                  <c:v>0.75520470666579276</c:v>
                </c:pt>
                <c:pt idx="10280">
                  <c:v>0.65063031186929265</c:v>
                </c:pt>
                <c:pt idx="10281">
                  <c:v>0.62692896629549277</c:v>
                </c:pt>
                <c:pt idx="10282">
                  <c:v>0.802144756966505</c:v>
                </c:pt>
                <c:pt idx="10283">
                  <c:v>0.53641694472266555</c:v>
                </c:pt>
                <c:pt idx="10284">
                  <c:v>0.62913310327300165</c:v>
                </c:pt>
                <c:pt idx="10285">
                  <c:v>0.67928264612448175</c:v>
                </c:pt>
                <c:pt idx="10286">
                  <c:v>0.61710496071494558</c:v>
                </c:pt>
                <c:pt idx="10287">
                  <c:v>0.66115878923874005</c:v>
                </c:pt>
                <c:pt idx="10288">
                  <c:v>0.68392760128055563</c:v>
                </c:pt>
                <c:pt idx="10289">
                  <c:v>0.67077282798832183</c:v>
                </c:pt>
                <c:pt idx="10290">
                  <c:v>0.62891525442595564</c:v>
                </c:pt>
                <c:pt idx="10291">
                  <c:v>0.69689780146791769</c:v>
                </c:pt>
                <c:pt idx="10292">
                  <c:v>0.76027574364371708</c:v>
                </c:pt>
                <c:pt idx="10293">
                  <c:v>0.58723755049339954</c:v>
                </c:pt>
                <c:pt idx="10294">
                  <c:v>0.56726723166413162</c:v>
                </c:pt>
                <c:pt idx="10295">
                  <c:v>0.75414227941261902</c:v>
                </c:pt>
                <c:pt idx="10296">
                  <c:v>0.75681331536818475</c:v>
                </c:pt>
                <c:pt idx="10297">
                  <c:v>0.60745264528045606</c:v>
                </c:pt>
                <c:pt idx="10298">
                  <c:v>0.59974328822818535</c:v>
                </c:pt>
                <c:pt idx="10299">
                  <c:v>0.85441990191688622</c:v>
                </c:pt>
                <c:pt idx="10300">
                  <c:v>0.59987304778768957</c:v>
                </c:pt>
                <c:pt idx="10301">
                  <c:v>0.46772093976627482</c:v>
                </c:pt>
                <c:pt idx="10302">
                  <c:v>0.70407849184531934</c:v>
                </c:pt>
                <c:pt idx="10303">
                  <c:v>0.76593214585057723</c:v>
                </c:pt>
                <c:pt idx="10304">
                  <c:v>0.76814070843432081</c:v>
                </c:pt>
                <c:pt idx="10305">
                  <c:v>0.70614806264633201</c:v>
                </c:pt>
                <c:pt idx="10306">
                  <c:v>0.67506888347872496</c:v>
                </c:pt>
                <c:pt idx="10307">
                  <c:v>0.61977277692094268</c:v>
                </c:pt>
                <c:pt idx="10308">
                  <c:v>0.57596994886020136</c:v>
                </c:pt>
                <c:pt idx="10309">
                  <c:v>0.65834413354124965</c:v>
                </c:pt>
                <c:pt idx="10310">
                  <c:v>0.57303305340769062</c:v>
                </c:pt>
                <c:pt idx="10311">
                  <c:v>0.6714864643015096</c:v>
                </c:pt>
                <c:pt idx="10312">
                  <c:v>0.63052555812111266</c:v>
                </c:pt>
                <c:pt idx="10313">
                  <c:v>0.61921961030453221</c:v>
                </c:pt>
                <c:pt idx="10314">
                  <c:v>0.73869494736903585</c:v>
                </c:pt>
                <c:pt idx="10315">
                  <c:v>0.57057895064432862</c:v>
                </c:pt>
                <c:pt idx="10316">
                  <c:v>0.65318699019816862</c:v>
                </c:pt>
                <c:pt idx="10317">
                  <c:v>0.68630628207007915</c:v>
                </c:pt>
                <c:pt idx="10318">
                  <c:v>0.76732236243941465</c:v>
                </c:pt>
                <c:pt idx="10319">
                  <c:v>0.7469772562249638</c:v>
                </c:pt>
                <c:pt idx="10320">
                  <c:v>0.60150069596230826</c:v>
                </c:pt>
                <c:pt idx="10321">
                  <c:v>0.69169357830919298</c:v>
                </c:pt>
                <c:pt idx="10322">
                  <c:v>0.5499867869671704</c:v>
                </c:pt>
                <c:pt idx="10323">
                  <c:v>0.79909988629388229</c:v>
                </c:pt>
                <c:pt idx="10324">
                  <c:v>0.76186498487021859</c:v>
                </c:pt>
                <c:pt idx="10325">
                  <c:v>0.63587704151297564</c:v>
                </c:pt>
                <c:pt idx="10326">
                  <c:v>0.75413713965569062</c:v>
                </c:pt>
                <c:pt idx="10327">
                  <c:v>0.72716161901732468</c:v>
                </c:pt>
                <c:pt idx="10328">
                  <c:v>0.75737107515500768</c:v>
                </c:pt>
                <c:pt idx="10329">
                  <c:v>0.68376410079917094</c:v>
                </c:pt>
                <c:pt idx="10330">
                  <c:v>0.68969966976686292</c:v>
                </c:pt>
                <c:pt idx="10331">
                  <c:v>0.73646927211846869</c:v>
                </c:pt>
                <c:pt idx="10332">
                  <c:v>0.59831042694370751</c:v>
                </c:pt>
                <c:pt idx="10333">
                  <c:v>0.69050698799519949</c:v>
                </c:pt>
                <c:pt idx="10334">
                  <c:v>0.91024738799030236</c:v>
                </c:pt>
                <c:pt idx="10335">
                  <c:v>0.61234244020582695</c:v>
                </c:pt>
                <c:pt idx="10336">
                  <c:v>0.79186794039754549</c:v>
                </c:pt>
                <c:pt idx="10337">
                  <c:v>0.54755995111877365</c:v>
                </c:pt>
                <c:pt idx="10338">
                  <c:v>0.68922981795259308</c:v>
                </c:pt>
                <c:pt idx="10339">
                  <c:v>0.50618845154130576</c:v>
                </c:pt>
                <c:pt idx="10340">
                  <c:v>0.65968283286782292</c:v>
                </c:pt>
                <c:pt idx="10341">
                  <c:v>0.67822871806506135</c:v>
                </c:pt>
                <c:pt idx="10342">
                  <c:v>0.67932828269961476</c:v>
                </c:pt>
                <c:pt idx="10343">
                  <c:v>0.74016329295965722</c:v>
                </c:pt>
                <c:pt idx="10344">
                  <c:v>0.7673629931299385</c:v>
                </c:pt>
                <c:pt idx="10345">
                  <c:v>0.79696772342157263</c:v>
                </c:pt>
                <c:pt idx="10346">
                  <c:v>0.69277422722001758</c:v>
                </c:pt>
                <c:pt idx="10347">
                  <c:v>0.74000019196961919</c:v>
                </c:pt>
                <c:pt idx="10348">
                  <c:v>0.75963217818289663</c:v>
                </c:pt>
                <c:pt idx="10349">
                  <c:v>0.71645598588257153</c:v>
                </c:pt>
                <c:pt idx="10350">
                  <c:v>0.58354611686531976</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935</c:v>
                </c:pt>
                <c:pt idx="10360">
                  <c:v>0.79475143304176465</c:v>
                </c:pt>
                <c:pt idx="10361">
                  <c:v>0.53461986746814516</c:v>
                </c:pt>
                <c:pt idx="10362">
                  <c:v>0.60383577151535761</c:v>
                </c:pt>
                <c:pt idx="10363">
                  <c:v>0.64876515302094662</c:v>
                </c:pt>
                <c:pt idx="10364">
                  <c:v>0.76006260923315361</c:v>
                </c:pt>
                <c:pt idx="10365">
                  <c:v>0.69120701809332863</c:v>
                </c:pt>
                <c:pt idx="10366">
                  <c:v>0.53928715180234288</c:v>
                </c:pt>
                <c:pt idx="10367">
                  <c:v>0.65569363586229579</c:v>
                </c:pt>
                <c:pt idx="10368">
                  <c:v>0.60143245600920003</c:v>
                </c:pt>
                <c:pt idx="10369">
                  <c:v>0.61729189527329364</c:v>
                </c:pt>
                <c:pt idx="10370">
                  <c:v>0.47757724946983232</c:v>
                </c:pt>
                <c:pt idx="10371">
                  <c:v>0.74290913607913389</c:v>
                </c:pt>
                <c:pt idx="10372">
                  <c:v>0.57176220132511768</c:v>
                </c:pt>
                <c:pt idx="10373">
                  <c:v>0.75076669292665499</c:v>
                </c:pt>
                <c:pt idx="10374">
                  <c:v>0.64434949326171242</c:v>
                </c:pt>
                <c:pt idx="10375">
                  <c:v>0.6814610920058477</c:v>
                </c:pt>
                <c:pt idx="10376">
                  <c:v>0.57316282559699216</c:v>
                </c:pt>
                <c:pt idx="10377">
                  <c:v>0.67836062837765199</c:v>
                </c:pt>
                <c:pt idx="10378">
                  <c:v>0.60453390997214929</c:v>
                </c:pt>
                <c:pt idx="10379">
                  <c:v>0.54091349411003353</c:v>
                </c:pt>
                <c:pt idx="10380">
                  <c:v>0.62365103421059609</c:v>
                </c:pt>
                <c:pt idx="10381">
                  <c:v>0.58661555230695717</c:v>
                </c:pt>
                <c:pt idx="10382">
                  <c:v>0.63922042331506002</c:v>
                </c:pt>
                <c:pt idx="10383">
                  <c:v>0.68298568535062976</c:v>
                </c:pt>
                <c:pt idx="10384">
                  <c:v>0.52553718733487698</c:v>
                </c:pt>
                <c:pt idx="10385">
                  <c:v>0.56236263780399276</c:v>
                </c:pt>
                <c:pt idx="10386">
                  <c:v>0.687117891591292</c:v>
                </c:pt>
                <c:pt idx="10387">
                  <c:v>0.64224964050128874</c:v>
                </c:pt>
                <c:pt idx="10388">
                  <c:v>0.61928576973031157</c:v>
                </c:pt>
                <c:pt idx="10389">
                  <c:v>0.60971414474937868</c:v>
                </c:pt>
                <c:pt idx="10390">
                  <c:v>0.56189798134431979</c:v>
                </c:pt>
                <c:pt idx="10391">
                  <c:v>0.58896788904715447</c:v>
                </c:pt>
                <c:pt idx="10392">
                  <c:v>0.64992477006661964</c:v>
                </c:pt>
                <c:pt idx="10393">
                  <c:v>0.71051395881875656</c:v>
                </c:pt>
                <c:pt idx="10394">
                  <c:v>0.60935812363098163</c:v>
                </c:pt>
                <c:pt idx="10395">
                  <c:v>0.65648418526469909</c:v>
                </c:pt>
                <c:pt idx="10396">
                  <c:v>0.71316530651931564</c:v>
                </c:pt>
                <c:pt idx="10397">
                  <c:v>0.75744911583512164</c:v>
                </c:pt>
                <c:pt idx="10398">
                  <c:v>0.63426793440839579</c:v>
                </c:pt>
                <c:pt idx="10399">
                  <c:v>0.6861633972612875</c:v>
                </c:pt>
                <c:pt idx="10400">
                  <c:v>0.55826712929708666</c:v>
                </c:pt>
                <c:pt idx="10401">
                  <c:v>0.70702162803394963</c:v>
                </c:pt>
                <c:pt idx="10402">
                  <c:v>0.68210865739812943</c:v>
                </c:pt>
                <c:pt idx="10403">
                  <c:v>0.72600426941853413</c:v>
                </c:pt>
                <c:pt idx="10404">
                  <c:v>0.56374826775354991</c:v>
                </c:pt>
                <c:pt idx="10405">
                  <c:v>0.44925678085881082</c:v>
                </c:pt>
                <c:pt idx="10406">
                  <c:v>0.74113097106693249</c:v>
                </c:pt>
                <c:pt idx="10407">
                  <c:v>0.68215688900708826</c:v>
                </c:pt>
                <c:pt idx="10408">
                  <c:v>0.51514512678950264</c:v>
                </c:pt>
                <c:pt idx="10409">
                  <c:v>0.54029882950111663</c:v>
                </c:pt>
                <c:pt idx="10410">
                  <c:v>0.61308671749658805</c:v>
                </c:pt>
                <c:pt idx="10411">
                  <c:v>0.75069603366119986</c:v>
                </c:pt>
                <c:pt idx="10412">
                  <c:v>0.68150262834950182</c:v>
                </c:pt>
                <c:pt idx="10413">
                  <c:v>0.76365460482129865</c:v>
                </c:pt>
                <c:pt idx="10414">
                  <c:v>0.5527243943119593</c:v>
                </c:pt>
                <c:pt idx="10415">
                  <c:v>0.64841659458236256</c:v>
                </c:pt>
                <c:pt idx="10416">
                  <c:v>0.70473256789193772</c:v>
                </c:pt>
                <c:pt idx="10417">
                  <c:v>0.71263894087150992</c:v>
                </c:pt>
                <c:pt idx="10418">
                  <c:v>0.6269390152797939</c:v>
                </c:pt>
                <c:pt idx="10419">
                  <c:v>0.5075557812875745</c:v>
                </c:pt>
                <c:pt idx="10420">
                  <c:v>0.58280602260415393</c:v>
                </c:pt>
                <c:pt idx="10421">
                  <c:v>0.75342671166628705</c:v>
                </c:pt>
                <c:pt idx="10422">
                  <c:v>0.51680958653305464</c:v>
                </c:pt>
                <c:pt idx="10423">
                  <c:v>0.55961160759266915</c:v>
                </c:pt>
                <c:pt idx="10424">
                  <c:v>0.70639571444471771</c:v>
                </c:pt>
                <c:pt idx="10425">
                  <c:v>0.54426615745131657</c:v>
                </c:pt>
                <c:pt idx="10426">
                  <c:v>0.57612632475614656</c:v>
                </c:pt>
                <c:pt idx="10427">
                  <c:v>0.62633705909366255</c:v>
                </c:pt>
                <c:pt idx="10428">
                  <c:v>0.65108341106240664</c:v>
                </c:pt>
                <c:pt idx="10429">
                  <c:v>0.74288062649289632</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882</c:v>
                </c:pt>
                <c:pt idx="10439">
                  <c:v>0.60892048175835034</c:v>
                </c:pt>
                <c:pt idx="10440">
                  <c:v>0.65977947865587505</c:v>
                </c:pt>
                <c:pt idx="10441">
                  <c:v>0.6177679784350627</c:v>
                </c:pt>
                <c:pt idx="10442">
                  <c:v>0.55349983801919844</c:v>
                </c:pt>
                <c:pt idx="10443">
                  <c:v>0.61734865258041627</c:v>
                </c:pt>
                <c:pt idx="10444">
                  <c:v>0.52219147092543561</c:v>
                </c:pt>
                <c:pt idx="10445">
                  <c:v>0.75966487280920136</c:v>
                </c:pt>
                <c:pt idx="10446">
                  <c:v>0.67602463942307378</c:v>
                </c:pt>
                <c:pt idx="10447">
                  <c:v>0.51905644091215175</c:v>
                </c:pt>
                <c:pt idx="10448">
                  <c:v>0.63159366008799767</c:v>
                </c:pt>
                <c:pt idx="10449">
                  <c:v>0.73942115338636083</c:v>
                </c:pt>
                <c:pt idx="10450">
                  <c:v>0.59177338436292937</c:v>
                </c:pt>
                <c:pt idx="10451">
                  <c:v>0.5675951079846342</c:v>
                </c:pt>
                <c:pt idx="10452">
                  <c:v>0.65781720921028863</c:v>
                </c:pt>
                <c:pt idx="10453">
                  <c:v>0.72590173940516278</c:v>
                </c:pt>
                <c:pt idx="10454">
                  <c:v>0.6834348382609079</c:v>
                </c:pt>
                <c:pt idx="10455">
                  <c:v>0.6132325323289306</c:v>
                </c:pt>
                <c:pt idx="10456">
                  <c:v>0.57509447410092163</c:v>
                </c:pt>
                <c:pt idx="10457">
                  <c:v>0.67659649965083224</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701</c:v>
                </c:pt>
                <c:pt idx="10466">
                  <c:v>0.72989540955500043</c:v>
                </c:pt>
                <c:pt idx="10467">
                  <c:v>0.6713645658997085</c:v>
                </c:pt>
                <c:pt idx="10468">
                  <c:v>0.56877428016899723</c:v>
                </c:pt>
                <c:pt idx="10469">
                  <c:v>0.66284125815590433</c:v>
                </c:pt>
                <c:pt idx="10470">
                  <c:v>0.62008895833024491</c:v>
                </c:pt>
                <c:pt idx="10471">
                  <c:v>0.62421884372212777</c:v>
                </c:pt>
                <c:pt idx="10472">
                  <c:v>0.72115614312416076</c:v>
                </c:pt>
                <c:pt idx="10473">
                  <c:v>0.68455881797055063</c:v>
                </c:pt>
                <c:pt idx="10474">
                  <c:v>0.60069220520102762</c:v>
                </c:pt>
                <c:pt idx="10475">
                  <c:v>0.64320976576088862</c:v>
                </c:pt>
                <c:pt idx="10476">
                  <c:v>0.7673914513848562</c:v>
                </c:pt>
                <c:pt idx="10477">
                  <c:v>0.69781786636635268</c:v>
                </c:pt>
                <c:pt idx="10478">
                  <c:v>0.61229365444088857</c:v>
                </c:pt>
                <c:pt idx="10479">
                  <c:v>0.58810600067041652</c:v>
                </c:pt>
                <c:pt idx="10480">
                  <c:v>0.62713937255726182</c:v>
                </c:pt>
                <c:pt idx="10481">
                  <c:v>0.65647802884167394</c:v>
                </c:pt>
                <c:pt idx="10482">
                  <c:v>0.73978334081799757</c:v>
                </c:pt>
                <c:pt idx="10483">
                  <c:v>0.75499233238027963</c:v>
                </c:pt>
                <c:pt idx="10484">
                  <c:v>0.73915614214571612</c:v>
                </c:pt>
                <c:pt idx="10485">
                  <c:v>0.56151655752129059</c:v>
                </c:pt>
                <c:pt idx="10486">
                  <c:v>0.61771834763512778</c:v>
                </c:pt>
                <c:pt idx="10487">
                  <c:v>0.66959510054416693</c:v>
                </c:pt>
                <c:pt idx="10488">
                  <c:v>0.63154032799444471</c:v>
                </c:pt>
                <c:pt idx="10489">
                  <c:v>0.60465846851078886</c:v>
                </c:pt>
                <c:pt idx="10490">
                  <c:v>0.59946425820196025</c:v>
                </c:pt>
                <c:pt idx="10491">
                  <c:v>0.56923989305840805</c:v>
                </c:pt>
                <c:pt idx="10492">
                  <c:v>0.4833724371298736</c:v>
                </c:pt>
                <c:pt idx="10493">
                  <c:v>0.58688846920563098</c:v>
                </c:pt>
                <c:pt idx="10494">
                  <c:v>0.69424296066715907</c:v>
                </c:pt>
                <c:pt idx="10495">
                  <c:v>0.55438845307771467</c:v>
                </c:pt>
                <c:pt idx="10496">
                  <c:v>0.66283765856575505</c:v>
                </c:pt>
                <c:pt idx="10497">
                  <c:v>0.71841362112050322</c:v>
                </c:pt>
                <c:pt idx="10498">
                  <c:v>0.53177108928246342</c:v>
                </c:pt>
                <c:pt idx="10499">
                  <c:v>0.67632388608006477</c:v>
                </c:pt>
                <c:pt idx="10500">
                  <c:v>0.65542182042112929</c:v>
                </c:pt>
                <c:pt idx="10501">
                  <c:v>0.53062063530649595</c:v>
                </c:pt>
                <c:pt idx="10502">
                  <c:v>0.6143640678651926</c:v>
                </c:pt>
                <c:pt idx="10503">
                  <c:v>0.63890209283190535</c:v>
                </c:pt>
                <c:pt idx="10504">
                  <c:v>0.46668620466109256</c:v>
                </c:pt>
                <c:pt idx="10505">
                  <c:v>0.59140910631309662</c:v>
                </c:pt>
                <c:pt idx="10506">
                  <c:v>0.58298134242686528</c:v>
                </c:pt>
                <c:pt idx="10507">
                  <c:v>0.71689590551279359</c:v>
                </c:pt>
                <c:pt idx="10508">
                  <c:v>0.646438682038185</c:v>
                </c:pt>
                <c:pt idx="10509">
                  <c:v>0.67606381508578728</c:v>
                </c:pt>
                <c:pt idx="10510">
                  <c:v>0.6589929928170567</c:v>
                </c:pt>
                <c:pt idx="10511">
                  <c:v>0.49676018771114588</c:v>
                </c:pt>
                <c:pt idx="10512">
                  <c:v>0.66025751330540383</c:v>
                </c:pt>
                <c:pt idx="10513">
                  <c:v>0.51355463571018534</c:v>
                </c:pt>
                <c:pt idx="10514">
                  <c:v>0.60105219795932907</c:v>
                </c:pt>
                <c:pt idx="10515">
                  <c:v>0.5678296987957111</c:v>
                </c:pt>
                <c:pt idx="10516">
                  <c:v>0.72537949524715062</c:v>
                </c:pt>
                <c:pt idx="10517">
                  <c:v>0.5249579304101637</c:v>
                </c:pt>
                <c:pt idx="10518">
                  <c:v>0.55984619049793227</c:v>
                </c:pt>
                <c:pt idx="10519">
                  <c:v>0.63066258041737067</c:v>
                </c:pt>
                <c:pt idx="10520">
                  <c:v>0.47544929031823818</c:v>
                </c:pt>
                <c:pt idx="10521">
                  <c:v>0.62470549148263965</c:v>
                </c:pt>
                <c:pt idx="10522">
                  <c:v>0.75744122598357044</c:v>
                </c:pt>
                <c:pt idx="10523">
                  <c:v>0.68282815545874065</c:v>
                </c:pt>
                <c:pt idx="10524">
                  <c:v>0.56292239164925451</c:v>
                </c:pt>
                <c:pt idx="10525">
                  <c:v>0.57092340840792133</c:v>
                </c:pt>
                <c:pt idx="10526">
                  <c:v>0.57093715749135676</c:v>
                </c:pt>
                <c:pt idx="10527">
                  <c:v>0.69958570985085722</c:v>
                </c:pt>
                <c:pt idx="10528">
                  <c:v>0.63615456354051692</c:v>
                </c:pt>
                <c:pt idx="10529">
                  <c:v>0.58903132732503249</c:v>
                </c:pt>
                <c:pt idx="10530">
                  <c:v>0.48589932971822497</c:v>
                </c:pt>
                <c:pt idx="10531">
                  <c:v>0.61726124787508063</c:v>
                </c:pt>
                <c:pt idx="10532">
                  <c:v>0.61669113390936492</c:v>
                </c:pt>
                <c:pt idx="10533">
                  <c:v>0.54761763003444164</c:v>
                </c:pt>
                <c:pt idx="10534">
                  <c:v>0.48054040693932282</c:v>
                </c:pt>
                <c:pt idx="10535">
                  <c:v>0.5763936524999248</c:v>
                </c:pt>
                <c:pt idx="10536">
                  <c:v>0.60823317591125958</c:v>
                </c:pt>
                <c:pt idx="10537">
                  <c:v>0.66158532198983411</c:v>
                </c:pt>
                <c:pt idx="10538">
                  <c:v>0.59651876473309373</c:v>
                </c:pt>
                <c:pt idx="10539">
                  <c:v>0.69109729749586368</c:v>
                </c:pt>
                <c:pt idx="10540">
                  <c:v>0.5837279079104255</c:v>
                </c:pt>
                <c:pt idx="10541">
                  <c:v>0.57961671257546665</c:v>
                </c:pt>
                <c:pt idx="10542">
                  <c:v>0.65316339371652132</c:v>
                </c:pt>
                <c:pt idx="10543">
                  <c:v>0.50002789318425755</c:v>
                </c:pt>
                <c:pt idx="10544">
                  <c:v>0.72109396152707361</c:v>
                </c:pt>
                <c:pt idx="10545">
                  <c:v>0.73070132687978473</c:v>
                </c:pt>
                <c:pt idx="10546">
                  <c:v>0.66505168934133485</c:v>
                </c:pt>
                <c:pt idx="10547">
                  <c:v>0.55082850757395563</c:v>
                </c:pt>
                <c:pt idx="10548">
                  <c:v>0.48092362997120702</c:v>
                </c:pt>
                <c:pt idx="10549">
                  <c:v>0.5665238037283663</c:v>
                </c:pt>
                <c:pt idx="10550">
                  <c:v>0.74202147107603</c:v>
                </c:pt>
                <c:pt idx="10551">
                  <c:v>0.59243321372869551</c:v>
                </c:pt>
                <c:pt idx="10552">
                  <c:v>0.57795854798472268</c:v>
                </c:pt>
                <c:pt idx="10553">
                  <c:v>0.61319730321300803</c:v>
                </c:pt>
                <c:pt idx="10554">
                  <c:v>0.70113971783010665</c:v>
                </c:pt>
                <c:pt idx="10555">
                  <c:v>0.71022652800090957</c:v>
                </c:pt>
                <c:pt idx="10556">
                  <c:v>0.67819066433636732</c:v>
                </c:pt>
                <c:pt idx="10557">
                  <c:v>0.59605637362348463</c:v>
                </c:pt>
                <c:pt idx="10558">
                  <c:v>0.61799600708204572</c:v>
                </c:pt>
                <c:pt idx="10559">
                  <c:v>0.61026427547148765</c:v>
                </c:pt>
                <c:pt idx="10560">
                  <c:v>0.57865050295589526</c:v>
                </c:pt>
                <c:pt idx="10561">
                  <c:v>0.71116559471418561</c:v>
                </c:pt>
                <c:pt idx="10562">
                  <c:v>0.66784094461142884</c:v>
                </c:pt>
                <c:pt idx="10563">
                  <c:v>0.63599215585232349</c:v>
                </c:pt>
                <c:pt idx="10564">
                  <c:v>0.52028466777242222</c:v>
                </c:pt>
                <c:pt idx="10565">
                  <c:v>0.64545194913050363</c:v>
                </c:pt>
                <c:pt idx="10566">
                  <c:v>0.56743609781098558</c:v>
                </c:pt>
                <c:pt idx="10567">
                  <c:v>0.49396873084557397</c:v>
                </c:pt>
                <c:pt idx="10568">
                  <c:v>0.61864025572613013</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746</c:v>
                </c:pt>
                <c:pt idx="10579">
                  <c:v>0.58415049530438068</c:v>
                </c:pt>
                <c:pt idx="10580">
                  <c:v>0.66366972566409399</c:v>
                </c:pt>
                <c:pt idx="10581">
                  <c:v>0.62468162506469582</c:v>
                </c:pt>
                <c:pt idx="10582">
                  <c:v>0.63219478659010286</c:v>
                </c:pt>
                <c:pt idx="10583">
                  <c:v>0.56280706163498462</c:v>
                </c:pt>
                <c:pt idx="10584">
                  <c:v>0.43437233274577641</c:v>
                </c:pt>
                <c:pt idx="10585">
                  <c:v>0.6433454548201466</c:v>
                </c:pt>
                <c:pt idx="10586">
                  <c:v>0.68401487750719137</c:v>
                </c:pt>
                <c:pt idx="10587">
                  <c:v>0.61822580705507124</c:v>
                </c:pt>
                <c:pt idx="10588">
                  <c:v>0.59677892681418265</c:v>
                </c:pt>
                <c:pt idx="10589">
                  <c:v>0.67684515441029613</c:v>
                </c:pt>
                <c:pt idx="10590">
                  <c:v>0.53747064507815379</c:v>
                </c:pt>
                <c:pt idx="10591">
                  <c:v>0.52244920104934711</c:v>
                </c:pt>
                <c:pt idx="10592">
                  <c:v>0.70110874362432563</c:v>
                </c:pt>
                <c:pt idx="10593">
                  <c:v>0.63651983574736259</c:v>
                </c:pt>
                <c:pt idx="10594">
                  <c:v>0.59844777468586619</c:v>
                </c:pt>
                <c:pt idx="10595">
                  <c:v>0.60238811231519773</c:v>
                </c:pt>
                <c:pt idx="10596">
                  <c:v>0.57364275884828564</c:v>
                </c:pt>
                <c:pt idx="10597">
                  <c:v>0.68408674158368621</c:v>
                </c:pt>
                <c:pt idx="10598">
                  <c:v>0.64772113804881515</c:v>
                </c:pt>
                <c:pt idx="10599">
                  <c:v>0.60137252385546636</c:v>
                </c:pt>
                <c:pt idx="10600">
                  <c:v>0.64006511911314323</c:v>
                </c:pt>
                <c:pt idx="10601">
                  <c:v>0.55380968699304967</c:v>
                </c:pt>
                <c:pt idx="10602">
                  <c:v>0.5544235103216284</c:v>
                </c:pt>
                <c:pt idx="10603">
                  <c:v>0.83054766876591657</c:v>
                </c:pt>
                <c:pt idx="10604">
                  <c:v>0.62352124202909742</c:v>
                </c:pt>
                <c:pt idx="10605">
                  <c:v>0.63118613154388792</c:v>
                </c:pt>
                <c:pt idx="10606">
                  <c:v>0.55820295772062956</c:v>
                </c:pt>
                <c:pt idx="10607">
                  <c:v>0.61697818861795317</c:v>
                </c:pt>
                <c:pt idx="10608">
                  <c:v>0.6452465021216427</c:v>
                </c:pt>
                <c:pt idx="10609">
                  <c:v>0.57783590387844763</c:v>
                </c:pt>
                <c:pt idx="10610">
                  <c:v>0.52273335805414634</c:v>
                </c:pt>
                <c:pt idx="10611">
                  <c:v>0.58147360407014959</c:v>
                </c:pt>
                <c:pt idx="10612">
                  <c:v>0.75867593293360336</c:v>
                </c:pt>
                <c:pt idx="10613">
                  <c:v>0.56133393384665042</c:v>
                </c:pt>
                <c:pt idx="10614">
                  <c:v>0.48800089690077336</c:v>
                </c:pt>
                <c:pt idx="10615">
                  <c:v>0.68908373217118402</c:v>
                </c:pt>
                <c:pt idx="10616">
                  <c:v>0.66757322258994256</c:v>
                </c:pt>
                <c:pt idx="10617">
                  <c:v>0.57860210411937563</c:v>
                </c:pt>
                <c:pt idx="10618">
                  <c:v>0.68206329005771948</c:v>
                </c:pt>
                <c:pt idx="10619">
                  <c:v>0.64461335466517844</c:v>
                </c:pt>
                <c:pt idx="10620">
                  <c:v>0.69124675196466157</c:v>
                </c:pt>
                <c:pt idx="10621">
                  <c:v>0.59360992909893451</c:v>
                </c:pt>
                <c:pt idx="10622">
                  <c:v>0.62546677148242957</c:v>
                </c:pt>
                <c:pt idx="10623">
                  <c:v>0.63223528855902955</c:v>
                </c:pt>
                <c:pt idx="10624">
                  <c:v>0.71246125836776353</c:v>
                </c:pt>
                <c:pt idx="10625">
                  <c:v>0.6158237491507369</c:v>
                </c:pt>
                <c:pt idx="10626">
                  <c:v>0.52987852676224456</c:v>
                </c:pt>
                <c:pt idx="10627">
                  <c:v>0.60921560973544442</c:v>
                </c:pt>
                <c:pt idx="10628">
                  <c:v>0.52250236064059519</c:v>
                </c:pt>
                <c:pt idx="10629">
                  <c:v>0.54429622720240567</c:v>
                </c:pt>
                <c:pt idx="10630">
                  <c:v>0.54700736579005638</c:v>
                </c:pt>
                <c:pt idx="10631">
                  <c:v>0.54802030904009014</c:v>
                </c:pt>
                <c:pt idx="10632">
                  <c:v>0.62330532295316465</c:v>
                </c:pt>
                <c:pt idx="10633">
                  <c:v>0.53906236406054919</c:v>
                </c:pt>
                <c:pt idx="10634">
                  <c:v>0.47092355437229638</c:v>
                </c:pt>
                <c:pt idx="10635">
                  <c:v>0.58740743160149145</c:v>
                </c:pt>
                <c:pt idx="10636">
                  <c:v>0.56520745784989102</c:v>
                </c:pt>
                <c:pt idx="10637">
                  <c:v>0.66578080652322646</c:v>
                </c:pt>
                <c:pt idx="10638">
                  <c:v>0.59507490408438579</c:v>
                </c:pt>
                <c:pt idx="10639">
                  <c:v>0.56649506310014475</c:v>
                </c:pt>
                <c:pt idx="10640">
                  <c:v>0.62817617305342865</c:v>
                </c:pt>
                <c:pt idx="10641">
                  <c:v>0.64623380831235988</c:v>
                </c:pt>
                <c:pt idx="10642">
                  <c:v>0.62438898123287201</c:v>
                </c:pt>
                <c:pt idx="10643">
                  <c:v>0.5785871650172183</c:v>
                </c:pt>
                <c:pt idx="10644">
                  <c:v>0.51159430602178124</c:v>
                </c:pt>
                <c:pt idx="10645">
                  <c:v>0.72999496032518374</c:v>
                </c:pt>
                <c:pt idx="10646">
                  <c:v>0.57211961863463023</c:v>
                </c:pt>
                <c:pt idx="10647">
                  <c:v>0.59445405945842189</c:v>
                </c:pt>
                <c:pt idx="10648">
                  <c:v>0.5911173963705717</c:v>
                </c:pt>
                <c:pt idx="10649">
                  <c:v>0.67062703799489021</c:v>
                </c:pt>
                <c:pt idx="10650">
                  <c:v>0.62425645907615512</c:v>
                </c:pt>
                <c:pt idx="10651">
                  <c:v>0.49265351957181358</c:v>
                </c:pt>
                <c:pt idx="10652">
                  <c:v>0.57721189657345584</c:v>
                </c:pt>
                <c:pt idx="10653">
                  <c:v>0.47531071129307362</c:v>
                </c:pt>
                <c:pt idx="10654">
                  <c:v>0.56261463237989451</c:v>
                </c:pt>
                <c:pt idx="10655">
                  <c:v>0.67004711633765346</c:v>
                </c:pt>
                <c:pt idx="10656">
                  <c:v>0.69832272846919163</c:v>
                </c:pt>
                <c:pt idx="10657">
                  <c:v>0.5322991942409383</c:v>
                </c:pt>
                <c:pt idx="10658">
                  <c:v>0.67571035988762651</c:v>
                </c:pt>
                <c:pt idx="10659">
                  <c:v>0.51554234619772821</c:v>
                </c:pt>
                <c:pt idx="10660">
                  <c:v>0.7762165148990241</c:v>
                </c:pt>
                <c:pt idx="10661">
                  <c:v>0.49105437559340603</c:v>
                </c:pt>
                <c:pt idx="10662">
                  <c:v>0.67649949156110234</c:v>
                </c:pt>
                <c:pt idx="10663">
                  <c:v>0.57713228693263507</c:v>
                </c:pt>
                <c:pt idx="10664">
                  <c:v>0.65250752711031623</c:v>
                </c:pt>
                <c:pt idx="10665">
                  <c:v>0.6033491649901046</c:v>
                </c:pt>
                <c:pt idx="10666">
                  <c:v>0.63455750301615554</c:v>
                </c:pt>
                <c:pt idx="10667">
                  <c:v>0.65838300294070862</c:v>
                </c:pt>
                <c:pt idx="10668">
                  <c:v>0.62095112738054581</c:v>
                </c:pt>
                <c:pt idx="10669">
                  <c:v>0.56655265306885361</c:v>
                </c:pt>
                <c:pt idx="10670">
                  <c:v>0.67605929841905332</c:v>
                </c:pt>
                <c:pt idx="10671">
                  <c:v>0.55375289914364345</c:v>
                </c:pt>
                <c:pt idx="10672">
                  <c:v>0.56995724583751251</c:v>
                </c:pt>
                <c:pt idx="10673">
                  <c:v>0.50149887513280078</c:v>
                </c:pt>
                <c:pt idx="10674">
                  <c:v>0.66091415858317515</c:v>
                </c:pt>
                <c:pt idx="10675">
                  <c:v>0.766103603831089</c:v>
                </c:pt>
                <c:pt idx="10676">
                  <c:v>0.69468745168108548</c:v>
                </c:pt>
                <c:pt idx="10677">
                  <c:v>0.57178767835714683</c:v>
                </c:pt>
                <c:pt idx="10678">
                  <c:v>0.69577135923838873</c:v>
                </c:pt>
                <c:pt idx="10679">
                  <c:v>0.75642276091391858</c:v>
                </c:pt>
                <c:pt idx="10680">
                  <c:v>0.61249880451288563</c:v>
                </c:pt>
                <c:pt idx="10681">
                  <c:v>0.60855898438008893</c:v>
                </c:pt>
                <c:pt idx="10682">
                  <c:v>0.53336939488785351</c:v>
                </c:pt>
                <c:pt idx="10683">
                  <c:v>0.58253901207202308</c:v>
                </c:pt>
                <c:pt idx="10684">
                  <c:v>0.53004033461263933</c:v>
                </c:pt>
                <c:pt idx="10685">
                  <c:v>0.62682625708704265</c:v>
                </c:pt>
                <c:pt idx="10686">
                  <c:v>0.54876153132048811</c:v>
                </c:pt>
                <c:pt idx="10687">
                  <c:v>0.72904424044496863</c:v>
                </c:pt>
                <c:pt idx="10688">
                  <c:v>0.65919465174428582</c:v>
                </c:pt>
                <c:pt idx="10689">
                  <c:v>0.63219606342562762</c:v>
                </c:pt>
                <c:pt idx="10690">
                  <c:v>0.54398575222819012</c:v>
                </c:pt>
                <c:pt idx="10691">
                  <c:v>0.66020044185647964</c:v>
                </c:pt>
                <c:pt idx="10692">
                  <c:v>0.59231953367798296</c:v>
                </c:pt>
                <c:pt idx="10693">
                  <c:v>0.61778308861453191</c:v>
                </c:pt>
                <c:pt idx="10694">
                  <c:v>0.58056675943119584</c:v>
                </c:pt>
                <c:pt idx="10695">
                  <c:v>0.69485888245757033</c:v>
                </c:pt>
                <c:pt idx="10696">
                  <c:v>0.69083980317853422</c:v>
                </c:pt>
                <c:pt idx="10697">
                  <c:v>0.62078779874828061</c:v>
                </c:pt>
                <c:pt idx="10698">
                  <c:v>0.58676570118966098</c:v>
                </c:pt>
                <c:pt idx="10699">
                  <c:v>0.59470856025978114</c:v>
                </c:pt>
                <c:pt idx="10700">
                  <c:v>0.63751079149540268</c:v>
                </c:pt>
                <c:pt idx="10701">
                  <c:v>0.4815787779923198</c:v>
                </c:pt>
                <c:pt idx="10702">
                  <c:v>0.65959147396202522</c:v>
                </c:pt>
                <c:pt idx="10703">
                  <c:v>0.73231960787416761</c:v>
                </c:pt>
                <c:pt idx="10704">
                  <c:v>0.62991746027107465</c:v>
                </c:pt>
                <c:pt idx="10705">
                  <c:v>0.63681351941734854</c:v>
                </c:pt>
                <c:pt idx="10706">
                  <c:v>0.6678442578755367</c:v>
                </c:pt>
                <c:pt idx="10707">
                  <c:v>0.57568820576076551</c:v>
                </c:pt>
                <c:pt idx="10708">
                  <c:v>0.63755347001504425</c:v>
                </c:pt>
                <c:pt idx="10709">
                  <c:v>0.7219895869320595</c:v>
                </c:pt>
                <c:pt idx="10710">
                  <c:v>0.59822172054038025</c:v>
                </c:pt>
                <c:pt idx="10711">
                  <c:v>0.72003236775779556</c:v>
                </c:pt>
                <c:pt idx="10712">
                  <c:v>0.57866373716723851</c:v>
                </c:pt>
                <c:pt idx="10713">
                  <c:v>0.59937992783704819</c:v>
                </c:pt>
                <c:pt idx="10714">
                  <c:v>0.63494115471670365</c:v>
                </c:pt>
                <c:pt idx="10715">
                  <c:v>0.70402379088927769</c:v>
                </c:pt>
                <c:pt idx="10716">
                  <c:v>0.48504481902590402</c:v>
                </c:pt>
                <c:pt idx="10717">
                  <c:v>0.62282165210752805</c:v>
                </c:pt>
                <c:pt idx="10718">
                  <c:v>0.62738306103131258</c:v>
                </c:pt>
                <c:pt idx="10719">
                  <c:v>0.50406450980648121</c:v>
                </c:pt>
                <c:pt idx="10720">
                  <c:v>0.62615913657060418</c:v>
                </c:pt>
                <c:pt idx="10721">
                  <c:v>0.72427162466245365</c:v>
                </c:pt>
                <c:pt idx="10722">
                  <c:v>0.6992467736079413</c:v>
                </c:pt>
                <c:pt idx="10723">
                  <c:v>0.50123532893559553</c:v>
                </c:pt>
                <c:pt idx="10724">
                  <c:v>0.695874072613346</c:v>
                </c:pt>
                <c:pt idx="10725">
                  <c:v>0.66017556273775613</c:v>
                </c:pt>
                <c:pt idx="10726">
                  <c:v>0.59214788802175256</c:v>
                </c:pt>
                <c:pt idx="10727">
                  <c:v>0.70463914661495464</c:v>
                </c:pt>
                <c:pt idx="10728">
                  <c:v>0.58575663164279923</c:v>
                </c:pt>
                <c:pt idx="10729">
                  <c:v>0.58585213304063366</c:v>
                </c:pt>
                <c:pt idx="10730">
                  <c:v>0.53109769841047871</c:v>
                </c:pt>
                <c:pt idx="10731">
                  <c:v>0.52779010149472194</c:v>
                </c:pt>
                <c:pt idx="10732">
                  <c:v>0.56643826030248623</c:v>
                </c:pt>
                <c:pt idx="10733">
                  <c:v>0.68326857890528547</c:v>
                </c:pt>
                <c:pt idx="10734">
                  <c:v>0.51452742997240197</c:v>
                </c:pt>
                <c:pt idx="10735">
                  <c:v>0.58035718517680168</c:v>
                </c:pt>
                <c:pt idx="10736">
                  <c:v>0.61213969264143064</c:v>
                </c:pt>
                <c:pt idx="10737">
                  <c:v>0.55459948783199631</c:v>
                </c:pt>
                <c:pt idx="10738">
                  <c:v>0.54120547289804455</c:v>
                </c:pt>
                <c:pt idx="10739">
                  <c:v>0.57669555225760538</c:v>
                </c:pt>
                <c:pt idx="10740">
                  <c:v>0.63719033766120414</c:v>
                </c:pt>
                <c:pt idx="10741">
                  <c:v>0.62552008527467962</c:v>
                </c:pt>
                <c:pt idx="10742">
                  <c:v>0.57028975983613406</c:v>
                </c:pt>
                <c:pt idx="10743">
                  <c:v>0.61644799433733588</c:v>
                </c:pt>
                <c:pt idx="10744">
                  <c:v>0.60571788278067074</c:v>
                </c:pt>
                <c:pt idx="10745">
                  <c:v>0.64835523419858354</c:v>
                </c:pt>
                <c:pt idx="10746">
                  <c:v>0.62398448269139073</c:v>
                </c:pt>
                <c:pt idx="10747">
                  <c:v>0.57083664385404587</c:v>
                </c:pt>
                <c:pt idx="10748">
                  <c:v>0.64082712850375989</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536</c:v>
                </c:pt>
                <c:pt idx="10757">
                  <c:v>0.68648605856606626</c:v>
                </c:pt>
                <c:pt idx="10758">
                  <c:v>0.6584231370178657</c:v>
                </c:pt>
                <c:pt idx="10759">
                  <c:v>0.56882225393386165</c:v>
                </c:pt>
                <c:pt idx="10760">
                  <c:v>0.62519591497797822</c:v>
                </c:pt>
                <c:pt idx="10761">
                  <c:v>0.63893527998590005</c:v>
                </c:pt>
                <c:pt idx="10762">
                  <c:v>0.6294634427693766</c:v>
                </c:pt>
                <c:pt idx="10763">
                  <c:v>0.61556957215182762</c:v>
                </c:pt>
                <c:pt idx="10764">
                  <c:v>0.62507065483289992</c:v>
                </c:pt>
                <c:pt idx="10765">
                  <c:v>0.51755346003057723</c:v>
                </c:pt>
                <c:pt idx="10766">
                  <c:v>0.5522687672561114</c:v>
                </c:pt>
                <c:pt idx="10767">
                  <c:v>0.69923442724818718</c:v>
                </c:pt>
                <c:pt idx="10768">
                  <c:v>0.61909960546453602</c:v>
                </c:pt>
                <c:pt idx="10769">
                  <c:v>0.58060907519783589</c:v>
                </c:pt>
                <c:pt idx="10770">
                  <c:v>0.77076408972178068</c:v>
                </c:pt>
                <c:pt idx="10771">
                  <c:v>0.59006573702571852</c:v>
                </c:pt>
                <c:pt idx="10772">
                  <c:v>0.53995863041100933</c:v>
                </c:pt>
                <c:pt idx="10773">
                  <c:v>0.55207381280413614</c:v>
                </c:pt>
                <c:pt idx="10774">
                  <c:v>0.64291571691646165</c:v>
                </c:pt>
                <c:pt idx="10775">
                  <c:v>0.71317249666024962</c:v>
                </c:pt>
                <c:pt idx="10776">
                  <c:v>0.51712193917724358</c:v>
                </c:pt>
                <c:pt idx="10777">
                  <c:v>0.53374074240923763</c:v>
                </c:pt>
                <c:pt idx="10778">
                  <c:v>0.49853839035084141</c:v>
                </c:pt>
                <c:pt idx="10779">
                  <c:v>0.52701145066905863</c:v>
                </c:pt>
                <c:pt idx="10780">
                  <c:v>0.79184849356383336</c:v>
                </c:pt>
                <c:pt idx="10781">
                  <c:v>0.59183918590665285</c:v>
                </c:pt>
                <c:pt idx="10782">
                  <c:v>0.60914413247635302</c:v>
                </c:pt>
                <c:pt idx="10783">
                  <c:v>0.60457824642773961</c:v>
                </c:pt>
                <c:pt idx="10784">
                  <c:v>0.62481136315859342</c:v>
                </c:pt>
                <c:pt idx="10785">
                  <c:v>0.53988451365126944</c:v>
                </c:pt>
                <c:pt idx="10786">
                  <c:v>0.6381850537886935</c:v>
                </c:pt>
                <c:pt idx="10787">
                  <c:v>0.60367386994822714</c:v>
                </c:pt>
                <c:pt idx="10788">
                  <c:v>0.58971001548683988</c:v>
                </c:pt>
                <c:pt idx="10789">
                  <c:v>0.68738748828128649</c:v>
                </c:pt>
                <c:pt idx="10790">
                  <c:v>0.5700856359157237</c:v>
                </c:pt>
                <c:pt idx="10791">
                  <c:v>0.45752508133767583</c:v>
                </c:pt>
                <c:pt idx="10792">
                  <c:v>0.59395280176413656</c:v>
                </c:pt>
                <c:pt idx="10793">
                  <c:v>0.65683125011843924</c:v>
                </c:pt>
                <c:pt idx="10794">
                  <c:v>0.58693537322616851</c:v>
                </c:pt>
                <c:pt idx="10795">
                  <c:v>0.60782711686014734</c:v>
                </c:pt>
                <c:pt idx="10796">
                  <c:v>0.52461950144569713</c:v>
                </c:pt>
                <c:pt idx="10797">
                  <c:v>0.43511821915125953</c:v>
                </c:pt>
                <c:pt idx="10798">
                  <c:v>0.61645045533481024</c:v>
                </c:pt>
                <c:pt idx="10799">
                  <c:v>0.70952826415312675</c:v>
                </c:pt>
                <c:pt idx="10800">
                  <c:v>0.4916713276294099</c:v>
                </c:pt>
                <c:pt idx="10801">
                  <c:v>0.69118087856462385</c:v>
                </c:pt>
                <c:pt idx="10802">
                  <c:v>0.60467248071857982</c:v>
                </c:pt>
                <c:pt idx="10803">
                  <c:v>0.56591824853508665</c:v>
                </c:pt>
                <c:pt idx="10804">
                  <c:v>0.53315090998158177</c:v>
                </c:pt>
                <c:pt idx="10805">
                  <c:v>0.66502773570838025</c:v>
                </c:pt>
                <c:pt idx="10806">
                  <c:v>0.5644541187451575</c:v>
                </c:pt>
                <c:pt idx="10807">
                  <c:v>0.5563558719196986</c:v>
                </c:pt>
                <c:pt idx="10808">
                  <c:v>0.58193577169760358</c:v>
                </c:pt>
                <c:pt idx="10809">
                  <c:v>0.56767748964513065</c:v>
                </c:pt>
                <c:pt idx="10810">
                  <c:v>0.75029350297536812</c:v>
                </c:pt>
                <c:pt idx="10811">
                  <c:v>0.5699466293562</c:v>
                </c:pt>
                <c:pt idx="10812">
                  <c:v>0.66354117058180084</c:v>
                </c:pt>
                <c:pt idx="10813">
                  <c:v>0.57802309264816942</c:v>
                </c:pt>
                <c:pt idx="10814">
                  <c:v>0.52153545807363522</c:v>
                </c:pt>
                <c:pt idx="10815">
                  <c:v>0.63663507047120504</c:v>
                </c:pt>
                <c:pt idx="10816">
                  <c:v>0.54339923911655363</c:v>
                </c:pt>
                <c:pt idx="10817">
                  <c:v>0.57551086654948391</c:v>
                </c:pt>
                <c:pt idx="10818">
                  <c:v>0.68001000070704376</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635</c:v>
                </c:pt>
                <c:pt idx="10830">
                  <c:v>0.65935987054756551</c:v>
                </c:pt>
                <c:pt idx="10831">
                  <c:v>0.60514577037331585</c:v>
                </c:pt>
                <c:pt idx="10832">
                  <c:v>0.7152330166469566</c:v>
                </c:pt>
                <c:pt idx="10833">
                  <c:v>0.61032308716083572</c:v>
                </c:pt>
                <c:pt idx="10834">
                  <c:v>0.57961023329036065</c:v>
                </c:pt>
                <c:pt idx="10835">
                  <c:v>0.67863909627409935</c:v>
                </c:pt>
                <c:pt idx="10836">
                  <c:v>0.73029800838474579</c:v>
                </c:pt>
                <c:pt idx="10837">
                  <c:v>0.57893278149528848</c:v>
                </c:pt>
                <c:pt idx="10838">
                  <c:v>0.63429304217782789</c:v>
                </c:pt>
                <c:pt idx="10839">
                  <c:v>0.53686805390059567</c:v>
                </c:pt>
                <c:pt idx="10840">
                  <c:v>0.57720166124609873</c:v>
                </c:pt>
                <c:pt idx="10841">
                  <c:v>0.60312155850994575</c:v>
                </c:pt>
                <c:pt idx="10842">
                  <c:v>0.59582292927448066</c:v>
                </c:pt>
                <c:pt idx="10843">
                  <c:v>0.7405762870499345</c:v>
                </c:pt>
                <c:pt idx="10844">
                  <c:v>0.52557096010784787</c:v>
                </c:pt>
                <c:pt idx="10845">
                  <c:v>0.57274170107562272</c:v>
                </c:pt>
                <c:pt idx="10846">
                  <c:v>0.59662360758785593</c:v>
                </c:pt>
                <c:pt idx="10847">
                  <c:v>0.48675960383516581</c:v>
                </c:pt>
                <c:pt idx="10848">
                  <c:v>0.59747513629671212</c:v>
                </c:pt>
                <c:pt idx="10849">
                  <c:v>0.56831295773846846</c:v>
                </c:pt>
                <c:pt idx="10850">
                  <c:v>0.70510323830348776</c:v>
                </c:pt>
                <c:pt idx="10851">
                  <c:v>0.58285086188030788</c:v>
                </c:pt>
                <c:pt idx="10852">
                  <c:v>0.67839461563266235</c:v>
                </c:pt>
                <c:pt idx="10853">
                  <c:v>0.80542455229922683</c:v>
                </c:pt>
                <c:pt idx="10854">
                  <c:v>0.57857281133430605</c:v>
                </c:pt>
                <c:pt idx="10855">
                  <c:v>0.59092763929684988</c:v>
                </c:pt>
                <c:pt idx="10856">
                  <c:v>0.62251091497064459</c:v>
                </c:pt>
                <c:pt idx="10857">
                  <c:v>0.63296829223948592</c:v>
                </c:pt>
                <c:pt idx="10858">
                  <c:v>0.61195438429900761</c:v>
                </c:pt>
                <c:pt idx="10859">
                  <c:v>0.60377936123360665</c:v>
                </c:pt>
                <c:pt idx="10860">
                  <c:v>0.61679245452494125</c:v>
                </c:pt>
                <c:pt idx="10861">
                  <c:v>0.58714052025481855</c:v>
                </c:pt>
                <c:pt idx="10862">
                  <c:v>0.61467244045648728</c:v>
                </c:pt>
                <c:pt idx="10863">
                  <c:v>0.58111762763756847</c:v>
                </c:pt>
                <c:pt idx="10864">
                  <c:v>0.56082667474182724</c:v>
                </c:pt>
                <c:pt idx="10865">
                  <c:v>0.52498095897431252</c:v>
                </c:pt>
                <c:pt idx="10866">
                  <c:v>0.60083201688015764</c:v>
                </c:pt>
                <c:pt idx="10867">
                  <c:v>0.63577992952360718</c:v>
                </c:pt>
                <c:pt idx="10868">
                  <c:v>0.59395679714079108</c:v>
                </c:pt>
                <c:pt idx="10869">
                  <c:v>0.57364501098239773</c:v>
                </c:pt>
                <c:pt idx="10870">
                  <c:v>0.52941702695984749</c:v>
                </c:pt>
                <c:pt idx="10871">
                  <c:v>0.61109263435563499</c:v>
                </c:pt>
                <c:pt idx="10872">
                  <c:v>0.55017670263465845</c:v>
                </c:pt>
                <c:pt idx="10873">
                  <c:v>0.64227626823532469</c:v>
                </c:pt>
                <c:pt idx="10874">
                  <c:v>0.59366313816061356</c:v>
                </c:pt>
                <c:pt idx="10875">
                  <c:v>0.55635656531181477</c:v>
                </c:pt>
                <c:pt idx="10876">
                  <c:v>0.7179674969697506</c:v>
                </c:pt>
                <c:pt idx="10877">
                  <c:v>0.63158560767269412</c:v>
                </c:pt>
                <c:pt idx="10878">
                  <c:v>0.54921293777128266</c:v>
                </c:pt>
                <c:pt idx="10879">
                  <c:v>0.56231984564599391</c:v>
                </c:pt>
                <c:pt idx="10880">
                  <c:v>0.65233615080775409</c:v>
                </c:pt>
                <c:pt idx="10881">
                  <c:v>0.50451523715914215</c:v>
                </c:pt>
                <c:pt idx="10882">
                  <c:v>0.61628227777380462</c:v>
                </c:pt>
                <c:pt idx="10883">
                  <c:v>0.7351186435554935</c:v>
                </c:pt>
                <c:pt idx="10884">
                  <c:v>0.67181436873368261</c:v>
                </c:pt>
                <c:pt idx="10885">
                  <c:v>0.60839185388483352</c:v>
                </c:pt>
                <c:pt idx="10886">
                  <c:v>0.62526568811531003</c:v>
                </c:pt>
                <c:pt idx="10887">
                  <c:v>0.49687015167757886</c:v>
                </c:pt>
                <c:pt idx="10888">
                  <c:v>0.6381092480249676</c:v>
                </c:pt>
                <c:pt idx="10889">
                  <c:v>0.75598771349731264</c:v>
                </c:pt>
                <c:pt idx="10890">
                  <c:v>0.46373883950778699</c:v>
                </c:pt>
                <c:pt idx="10891">
                  <c:v>0.46449625151586582</c:v>
                </c:pt>
                <c:pt idx="10892">
                  <c:v>0.56947062714550656</c:v>
                </c:pt>
                <c:pt idx="10893">
                  <c:v>0.58192533775137811</c:v>
                </c:pt>
                <c:pt idx="10894">
                  <c:v>0.62446691621032491</c:v>
                </c:pt>
                <c:pt idx="10895">
                  <c:v>0.61982657864998181</c:v>
                </c:pt>
                <c:pt idx="10896">
                  <c:v>0.67112849066485869</c:v>
                </c:pt>
                <c:pt idx="10897">
                  <c:v>0.58183542003764321</c:v>
                </c:pt>
                <c:pt idx="10898">
                  <c:v>0.5127945542266551</c:v>
                </c:pt>
                <c:pt idx="10899">
                  <c:v>0.60563172398476661</c:v>
                </c:pt>
                <c:pt idx="10900">
                  <c:v>0.62215632890175787</c:v>
                </c:pt>
                <c:pt idx="10901">
                  <c:v>0.5501908306577864</c:v>
                </c:pt>
                <c:pt idx="10902">
                  <c:v>0.50943004049473217</c:v>
                </c:pt>
                <c:pt idx="10903">
                  <c:v>0.58581671035442751</c:v>
                </c:pt>
                <c:pt idx="10904">
                  <c:v>0.57946274155654898</c:v>
                </c:pt>
                <c:pt idx="10905">
                  <c:v>0.57855661372628631</c:v>
                </c:pt>
                <c:pt idx="10906">
                  <c:v>0.42234427582178202</c:v>
                </c:pt>
                <c:pt idx="10907">
                  <c:v>0.60695306299424012</c:v>
                </c:pt>
                <c:pt idx="10908">
                  <c:v>0.52127309870421956</c:v>
                </c:pt>
                <c:pt idx="10909">
                  <c:v>0.51271083222980385</c:v>
                </c:pt>
                <c:pt idx="10910">
                  <c:v>0.51744207671813369</c:v>
                </c:pt>
                <c:pt idx="10911">
                  <c:v>0.58821891809245019</c:v>
                </c:pt>
                <c:pt idx="10912">
                  <c:v>0.52216030370135225</c:v>
                </c:pt>
                <c:pt idx="10913">
                  <c:v>0.52665435781359216</c:v>
                </c:pt>
                <c:pt idx="10914">
                  <c:v>0.587481506506911</c:v>
                </c:pt>
                <c:pt idx="10915">
                  <c:v>0.53871165673472365</c:v>
                </c:pt>
                <c:pt idx="10916">
                  <c:v>0.53026120781426656</c:v>
                </c:pt>
                <c:pt idx="10917">
                  <c:v>0.58408519132044556</c:v>
                </c:pt>
                <c:pt idx="10918">
                  <c:v>0.69156378895497195</c:v>
                </c:pt>
                <c:pt idx="10919">
                  <c:v>0.61160642886068461</c:v>
                </c:pt>
                <c:pt idx="10920">
                  <c:v>0.54210956174861558</c:v>
                </c:pt>
                <c:pt idx="10921">
                  <c:v>0.62542641636802865</c:v>
                </c:pt>
                <c:pt idx="10922">
                  <c:v>0.60389267005244374</c:v>
                </c:pt>
                <c:pt idx="10923">
                  <c:v>0.50557592802487983</c:v>
                </c:pt>
                <c:pt idx="10924">
                  <c:v>0.52983622999545432</c:v>
                </c:pt>
                <c:pt idx="10925">
                  <c:v>0.58478691970533681</c:v>
                </c:pt>
                <c:pt idx="10926">
                  <c:v>0.59654593701378344</c:v>
                </c:pt>
                <c:pt idx="10927">
                  <c:v>0.47781719186499438</c:v>
                </c:pt>
                <c:pt idx="10928">
                  <c:v>0.64742322199102853</c:v>
                </c:pt>
                <c:pt idx="10929">
                  <c:v>0.57250807594333841</c:v>
                </c:pt>
                <c:pt idx="10930">
                  <c:v>0.64736541052514718</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5155</c:v>
                </c:pt>
                <c:pt idx="10939">
                  <c:v>0.67941685423320064</c:v>
                </c:pt>
                <c:pt idx="10940">
                  <c:v>0.64545149651701672</c:v>
                </c:pt>
                <c:pt idx="10941">
                  <c:v>0.68909412790727842</c:v>
                </c:pt>
                <c:pt idx="10942">
                  <c:v>0.69648116357722356</c:v>
                </c:pt>
                <c:pt idx="10943">
                  <c:v>0.50252592889077319</c:v>
                </c:pt>
                <c:pt idx="10944">
                  <c:v>0.5946430701018367</c:v>
                </c:pt>
                <c:pt idx="10945">
                  <c:v>0.59315270516859631</c:v>
                </c:pt>
                <c:pt idx="10946">
                  <c:v>0.57572326050892364</c:v>
                </c:pt>
                <c:pt idx="10947">
                  <c:v>0.67314743087812534</c:v>
                </c:pt>
                <c:pt idx="10948">
                  <c:v>0.47176443698984594</c:v>
                </c:pt>
                <c:pt idx="10949">
                  <c:v>0.51380093772821211</c:v>
                </c:pt>
                <c:pt idx="10950">
                  <c:v>0.60110814538930502</c:v>
                </c:pt>
                <c:pt idx="10951">
                  <c:v>0.63240953925978005</c:v>
                </c:pt>
                <c:pt idx="10952">
                  <c:v>0.61565092228690665</c:v>
                </c:pt>
                <c:pt idx="10953">
                  <c:v>0.57327990929284223</c:v>
                </c:pt>
                <c:pt idx="10954">
                  <c:v>0.57098053123355164</c:v>
                </c:pt>
                <c:pt idx="10955">
                  <c:v>0.34871797467042132</c:v>
                </c:pt>
                <c:pt idx="10956">
                  <c:v>0.61530901246476866</c:v>
                </c:pt>
                <c:pt idx="10957">
                  <c:v>0.58484959902088862</c:v>
                </c:pt>
                <c:pt idx="10958">
                  <c:v>0.63071394271556769</c:v>
                </c:pt>
                <c:pt idx="10959">
                  <c:v>0.49283155265408657</c:v>
                </c:pt>
                <c:pt idx="10960">
                  <c:v>0.57597766061529965</c:v>
                </c:pt>
                <c:pt idx="10961">
                  <c:v>0.64465741836249379</c:v>
                </c:pt>
                <c:pt idx="10962">
                  <c:v>0.62238687990046437</c:v>
                </c:pt>
                <c:pt idx="10963">
                  <c:v>0.52541308201398251</c:v>
                </c:pt>
                <c:pt idx="10964">
                  <c:v>0.6709152874495169</c:v>
                </c:pt>
                <c:pt idx="10965">
                  <c:v>0.49814219771439538</c:v>
                </c:pt>
                <c:pt idx="10966">
                  <c:v>0.56488493411456864</c:v>
                </c:pt>
                <c:pt idx="10967">
                  <c:v>0.59842506942474349</c:v>
                </c:pt>
                <c:pt idx="10968">
                  <c:v>0.43369017794973402</c:v>
                </c:pt>
                <c:pt idx="10969">
                  <c:v>0.68519915438310208</c:v>
                </c:pt>
                <c:pt idx="10970">
                  <c:v>0.53388009233843681</c:v>
                </c:pt>
                <c:pt idx="10971">
                  <c:v>0.5838927609070842</c:v>
                </c:pt>
                <c:pt idx="10972">
                  <c:v>0.57871676421430751</c:v>
                </c:pt>
                <c:pt idx="10973">
                  <c:v>0.64747888633413386</c:v>
                </c:pt>
                <c:pt idx="10974">
                  <c:v>0.50642578180102749</c:v>
                </c:pt>
                <c:pt idx="10975">
                  <c:v>0.57636802094871487</c:v>
                </c:pt>
                <c:pt idx="10976">
                  <c:v>0.59566540427923031</c:v>
                </c:pt>
                <c:pt idx="10977">
                  <c:v>0.54961393137725856</c:v>
                </c:pt>
                <c:pt idx="10978">
                  <c:v>0.6073027643465615</c:v>
                </c:pt>
                <c:pt idx="10979">
                  <c:v>0.60534003556628546</c:v>
                </c:pt>
                <c:pt idx="10980">
                  <c:v>0.59620422355930935</c:v>
                </c:pt>
                <c:pt idx="10981">
                  <c:v>0.57598815878961329</c:v>
                </c:pt>
                <c:pt idx="10982">
                  <c:v>0.61223681117935691</c:v>
                </c:pt>
                <c:pt idx="10983">
                  <c:v>0.58442760599915256</c:v>
                </c:pt>
                <c:pt idx="10984">
                  <c:v>0.65141301030849597</c:v>
                </c:pt>
                <c:pt idx="10985">
                  <c:v>0.62198661336465688</c:v>
                </c:pt>
                <c:pt idx="10986">
                  <c:v>0.5692525836629343</c:v>
                </c:pt>
                <c:pt idx="10987">
                  <c:v>0.52335751331922276</c:v>
                </c:pt>
                <c:pt idx="10988">
                  <c:v>0.55706706617923252</c:v>
                </c:pt>
                <c:pt idx="10989">
                  <c:v>0.54819115134594676</c:v>
                </c:pt>
                <c:pt idx="10990">
                  <c:v>0.55000556217459706</c:v>
                </c:pt>
                <c:pt idx="10991">
                  <c:v>0.55559291962479262</c:v>
                </c:pt>
                <c:pt idx="10992">
                  <c:v>0.69092861255865345</c:v>
                </c:pt>
                <c:pt idx="10993">
                  <c:v>0.65052464424567769</c:v>
                </c:pt>
                <c:pt idx="10994">
                  <c:v>0.60332760834090005</c:v>
                </c:pt>
                <c:pt idx="10995">
                  <c:v>0.58871775587691</c:v>
                </c:pt>
                <c:pt idx="10996">
                  <c:v>0.65440267696695154</c:v>
                </c:pt>
                <c:pt idx="10997">
                  <c:v>0.54431615825716129</c:v>
                </c:pt>
                <c:pt idx="10998">
                  <c:v>0.66088838024658292</c:v>
                </c:pt>
                <c:pt idx="10999">
                  <c:v>0.60760585811820023</c:v>
                </c:pt>
                <c:pt idx="11000">
                  <c:v>0.5822004184570041</c:v>
                </c:pt>
                <c:pt idx="11001">
                  <c:v>0.67138458995488404</c:v>
                </c:pt>
                <c:pt idx="11002">
                  <c:v>0.70088804340114363</c:v>
                </c:pt>
                <c:pt idx="11003">
                  <c:v>0.62136751886314545</c:v>
                </c:pt>
                <c:pt idx="11004">
                  <c:v>0.635992700224014</c:v>
                </c:pt>
                <c:pt idx="11005">
                  <c:v>0.57787635975892548</c:v>
                </c:pt>
                <c:pt idx="11006">
                  <c:v>0.602294282969001</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597</c:v>
                </c:pt>
                <c:pt idx="11021">
                  <c:v>0.55826680704650378</c:v>
                </c:pt>
                <c:pt idx="11022">
                  <c:v>0.46580766493990022</c:v>
                </c:pt>
                <c:pt idx="11023">
                  <c:v>0.47607360391031617</c:v>
                </c:pt>
                <c:pt idx="11024">
                  <c:v>0.59914859659661668</c:v>
                </c:pt>
                <c:pt idx="11025">
                  <c:v>0.65601698067991643</c:v>
                </c:pt>
                <c:pt idx="11026">
                  <c:v>0.5460157749582375</c:v>
                </c:pt>
                <c:pt idx="11027">
                  <c:v>0.58483754355588691</c:v>
                </c:pt>
                <c:pt idx="11028">
                  <c:v>0.63359428925833794</c:v>
                </c:pt>
                <c:pt idx="11029">
                  <c:v>0.55893580777341134</c:v>
                </c:pt>
                <c:pt idx="11030">
                  <c:v>0.54576662138552767</c:v>
                </c:pt>
                <c:pt idx="11031">
                  <c:v>0.55008878480535228</c:v>
                </c:pt>
                <c:pt idx="11032">
                  <c:v>0.62594166894942116</c:v>
                </c:pt>
                <c:pt idx="11033">
                  <c:v>0.52178859813629286</c:v>
                </c:pt>
                <c:pt idx="11034">
                  <c:v>0.58024132458205058</c:v>
                </c:pt>
                <c:pt idx="11035">
                  <c:v>0.6728580739595561</c:v>
                </c:pt>
                <c:pt idx="11036">
                  <c:v>0.48422480749409724</c:v>
                </c:pt>
                <c:pt idx="11037">
                  <c:v>0.5535019245051026</c:v>
                </c:pt>
                <c:pt idx="11038">
                  <c:v>0.52270775838205008</c:v>
                </c:pt>
                <c:pt idx="11039">
                  <c:v>0.56025537006566639</c:v>
                </c:pt>
                <c:pt idx="11040">
                  <c:v>0.60119874265351414</c:v>
                </c:pt>
                <c:pt idx="11041">
                  <c:v>0.4900403308476724</c:v>
                </c:pt>
                <c:pt idx="11042">
                  <c:v>0.59586355207724817</c:v>
                </c:pt>
                <c:pt idx="11043">
                  <c:v>0.66731511383722353</c:v>
                </c:pt>
                <c:pt idx="11044">
                  <c:v>0.51707815514399169</c:v>
                </c:pt>
                <c:pt idx="11045">
                  <c:v>0.6934566528064946</c:v>
                </c:pt>
                <c:pt idx="11046">
                  <c:v>0.5154504482289165</c:v>
                </c:pt>
                <c:pt idx="11047">
                  <c:v>0.54741282662265833</c:v>
                </c:pt>
                <c:pt idx="11048">
                  <c:v>0.66809856847343174</c:v>
                </c:pt>
                <c:pt idx="11049">
                  <c:v>0.61679018951630205</c:v>
                </c:pt>
                <c:pt idx="11050">
                  <c:v>0.50856477497497909</c:v>
                </c:pt>
                <c:pt idx="11051">
                  <c:v>0.5577923198858199</c:v>
                </c:pt>
                <c:pt idx="11052">
                  <c:v>0.67534995698413369</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5134</c:v>
                </c:pt>
                <c:pt idx="11061">
                  <c:v>0.5078441968985169</c:v>
                </c:pt>
                <c:pt idx="11062">
                  <c:v>0.48358661548341125</c:v>
                </c:pt>
                <c:pt idx="11063">
                  <c:v>0.63077144989751521</c:v>
                </c:pt>
                <c:pt idx="11064">
                  <c:v>0.64706977926779363</c:v>
                </c:pt>
                <c:pt idx="11065">
                  <c:v>0.59347129786052755</c:v>
                </c:pt>
                <c:pt idx="11066">
                  <c:v>0.59805930803700158</c:v>
                </c:pt>
                <c:pt idx="11067">
                  <c:v>0.49866155837055931</c:v>
                </c:pt>
                <c:pt idx="11068">
                  <c:v>0.57302235831011161</c:v>
                </c:pt>
                <c:pt idx="11069">
                  <c:v>0.56210615031945899</c:v>
                </c:pt>
                <c:pt idx="11070">
                  <c:v>0.49221828564237408</c:v>
                </c:pt>
                <c:pt idx="11071">
                  <c:v>0.52220389961026226</c:v>
                </c:pt>
                <c:pt idx="11072">
                  <c:v>0.59458689542550236</c:v>
                </c:pt>
                <c:pt idx="11073">
                  <c:v>0.67376220817154264</c:v>
                </c:pt>
                <c:pt idx="11074">
                  <c:v>0.59108768903483433</c:v>
                </c:pt>
                <c:pt idx="11075">
                  <c:v>0.60177940687320808</c:v>
                </c:pt>
                <c:pt idx="11076">
                  <c:v>0.67636945463654174</c:v>
                </c:pt>
                <c:pt idx="11077">
                  <c:v>0.55263725599946667</c:v>
                </c:pt>
                <c:pt idx="11078">
                  <c:v>0.58623072092168227</c:v>
                </c:pt>
                <c:pt idx="11079">
                  <c:v>0.45697608362610287</c:v>
                </c:pt>
                <c:pt idx="11080">
                  <c:v>0.43326445367942507</c:v>
                </c:pt>
                <c:pt idx="11081">
                  <c:v>0.58662695475830839</c:v>
                </c:pt>
                <c:pt idx="11082">
                  <c:v>0.60690140583885765</c:v>
                </c:pt>
                <c:pt idx="11083">
                  <c:v>0.43916721472651399</c:v>
                </c:pt>
                <c:pt idx="11084">
                  <c:v>0.62017474970770758</c:v>
                </c:pt>
                <c:pt idx="11085">
                  <c:v>0.51742867497806166</c:v>
                </c:pt>
                <c:pt idx="11086">
                  <c:v>0.49095253365455788</c:v>
                </c:pt>
                <c:pt idx="11087">
                  <c:v>0.63293155312672256</c:v>
                </c:pt>
                <c:pt idx="11088">
                  <c:v>0.43386043574947419</c:v>
                </c:pt>
                <c:pt idx="11089">
                  <c:v>0.41619197735425129</c:v>
                </c:pt>
                <c:pt idx="11090">
                  <c:v>0.55973500234265572</c:v>
                </c:pt>
                <c:pt idx="11091">
                  <c:v>0.59837180532699241</c:v>
                </c:pt>
                <c:pt idx="11092">
                  <c:v>0.58797449316030082</c:v>
                </c:pt>
                <c:pt idx="11093">
                  <c:v>0.51373969179430712</c:v>
                </c:pt>
                <c:pt idx="11094">
                  <c:v>0.58128275233752558</c:v>
                </c:pt>
                <c:pt idx="11095">
                  <c:v>0.5847201499114304</c:v>
                </c:pt>
                <c:pt idx="11096">
                  <c:v>0.56407908814389296</c:v>
                </c:pt>
                <c:pt idx="11097">
                  <c:v>0.59996613294797807</c:v>
                </c:pt>
                <c:pt idx="11098">
                  <c:v>0.58892690839215156</c:v>
                </c:pt>
                <c:pt idx="11099">
                  <c:v>0.59199373260695887</c:v>
                </c:pt>
                <c:pt idx="11100">
                  <c:v>0.58201094679730236</c:v>
                </c:pt>
                <c:pt idx="11101">
                  <c:v>0.53753892026986949</c:v>
                </c:pt>
                <c:pt idx="11102">
                  <c:v>0.53735094858985222</c:v>
                </c:pt>
                <c:pt idx="11103">
                  <c:v>0.59034192746539993</c:v>
                </c:pt>
                <c:pt idx="11104">
                  <c:v>0.49607683956451704</c:v>
                </c:pt>
                <c:pt idx="11105">
                  <c:v>0.46980216503898942</c:v>
                </c:pt>
                <c:pt idx="11106">
                  <c:v>0.53600452014389011</c:v>
                </c:pt>
                <c:pt idx="11107">
                  <c:v>0.49029368352065039</c:v>
                </c:pt>
                <c:pt idx="11108">
                  <c:v>0.58054381943450462</c:v>
                </c:pt>
                <c:pt idx="11109">
                  <c:v>0.55420192626760978</c:v>
                </c:pt>
                <c:pt idx="11110">
                  <c:v>0.56446171552853663</c:v>
                </c:pt>
                <c:pt idx="11111">
                  <c:v>0.50042234344558534</c:v>
                </c:pt>
                <c:pt idx="11112">
                  <c:v>0.48482867852917655</c:v>
                </c:pt>
                <c:pt idx="11113">
                  <c:v>0.62778468568270884</c:v>
                </c:pt>
                <c:pt idx="11114">
                  <c:v>0.56029831205003733</c:v>
                </c:pt>
                <c:pt idx="11115">
                  <c:v>0.46686508582256997</c:v>
                </c:pt>
                <c:pt idx="11116">
                  <c:v>0.68642563575073345</c:v>
                </c:pt>
                <c:pt idx="11117">
                  <c:v>0.59560306575220523</c:v>
                </c:pt>
                <c:pt idx="11118">
                  <c:v>0.49304890119557038</c:v>
                </c:pt>
                <c:pt idx="11119">
                  <c:v>0.52383018643335399</c:v>
                </c:pt>
                <c:pt idx="11120">
                  <c:v>0.67867084182452608</c:v>
                </c:pt>
                <c:pt idx="11121">
                  <c:v>0.49537195046932181</c:v>
                </c:pt>
                <c:pt idx="11122">
                  <c:v>0.52246071448669251</c:v>
                </c:pt>
                <c:pt idx="11123">
                  <c:v>0.57281771252468638</c:v>
                </c:pt>
                <c:pt idx="11124">
                  <c:v>0.50780136503505247</c:v>
                </c:pt>
                <c:pt idx="11125">
                  <c:v>0.52519277741088644</c:v>
                </c:pt>
                <c:pt idx="11126">
                  <c:v>0.66569890350021577</c:v>
                </c:pt>
                <c:pt idx="11127">
                  <c:v>0.61836812942093256</c:v>
                </c:pt>
                <c:pt idx="11128">
                  <c:v>0.55958750912827548</c:v>
                </c:pt>
                <c:pt idx="11129">
                  <c:v>0.58062203624577935</c:v>
                </c:pt>
                <c:pt idx="11130">
                  <c:v>0.60111384565200199</c:v>
                </c:pt>
                <c:pt idx="11131">
                  <c:v>0.50108189493204547</c:v>
                </c:pt>
                <c:pt idx="11132">
                  <c:v>0.55545643027218694</c:v>
                </c:pt>
                <c:pt idx="11133">
                  <c:v>0.48790576606077674</c:v>
                </c:pt>
                <c:pt idx="11134">
                  <c:v>0.57137611632719765</c:v>
                </c:pt>
                <c:pt idx="11135">
                  <c:v>0.48267310713214717</c:v>
                </c:pt>
                <c:pt idx="11136">
                  <c:v>0.46536421242683762</c:v>
                </c:pt>
                <c:pt idx="11137">
                  <c:v>0.48415522032067981</c:v>
                </c:pt>
                <c:pt idx="11138">
                  <c:v>0.56235793805188594</c:v>
                </c:pt>
                <c:pt idx="11139">
                  <c:v>0.65152756771289133</c:v>
                </c:pt>
                <c:pt idx="11140">
                  <c:v>0.47657323737690982</c:v>
                </c:pt>
                <c:pt idx="11141">
                  <c:v>0.56506546288005455</c:v>
                </c:pt>
                <c:pt idx="11142">
                  <c:v>0.45257382993489587</c:v>
                </c:pt>
                <c:pt idx="11143">
                  <c:v>0.57818206100359393</c:v>
                </c:pt>
                <c:pt idx="11144">
                  <c:v>0.53948761129663458</c:v>
                </c:pt>
                <c:pt idx="11145">
                  <c:v>0.58074459504633746</c:v>
                </c:pt>
                <c:pt idx="11146">
                  <c:v>0.42368210455246375</c:v>
                </c:pt>
                <c:pt idx="11147">
                  <c:v>0.44399555887677727</c:v>
                </c:pt>
                <c:pt idx="11148">
                  <c:v>0.62313548763855509</c:v>
                </c:pt>
                <c:pt idx="11149">
                  <c:v>0.44266545666236479</c:v>
                </c:pt>
                <c:pt idx="11150">
                  <c:v>0.63648620340054163</c:v>
                </c:pt>
                <c:pt idx="11151">
                  <c:v>0.55556506041814568</c:v>
                </c:pt>
                <c:pt idx="11152">
                  <c:v>0.58957318400511538</c:v>
                </c:pt>
                <c:pt idx="11153">
                  <c:v>0.50630121061653488</c:v>
                </c:pt>
                <c:pt idx="11154">
                  <c:v>0.45569255652923024</c:v>
                </c:pt>
                <c:pt idx="11155">
                  <c:v>0.65535322699879384</c:v>
                </c:pt>
                <c:pt idx="11156">
                  <c:v>0.66799249738946198</c:v>
                </c:pt>
                <c:pt idx="11157">
                  <c:v>0.51190640654900565</c:v>
                </c:pt>
                <c:pt idx="11158">
                  <c:v>0.5336787417476001</c:v>
                </c:pt>
                <c:pt idx="11159">
                  <c:v>0.67502871289819733</c:v>
                </c:pt>
                <c:pt idx="11160">
                  <c:v>0.46628872694126638</c:v>
                </c:pt>
                <c:pt idx="11161">
                  <c:v>0.50387593608998849</c:v>
                </c:pt>
                <c:pt idx="11162">
                  <c:v>0.46431233110764786</c:v>
                </c:pt>
                <c:pt idx="11163">
                  <c:v>0.46521043273600876</c:v>
                </c:pt>
                <c:pt idx="11164">
                  <c:v>0.5369700157762165</c:v>
                </c:pt>
                <c:pt idx="11165">
                  <c:v>0.565283353468507</c:v>
                </c:pt>
                <c:pt idx="11166">
                  <c:v>0.44888943739388315</c:v>
                </c:pt>
                <c:pt idx="11167">
                  <c:v>0.53242404136864907</c:v>
                </c:pt>
                <c:pt idx="11168">
                  <c:v>0.59418229915370058</c:v>
                </c:pt>
                <c:pt idx="11169">
                  <c:v>0.62210152287798492</c:v>
                </c:pt>
                <c:pt idx="11170">
                  <c:v>0.61525380233236415</c:v>
                </c:pt>
                <c:pt idx="11171">
                  <c:v>0.44871532316924978</c:v>
                </c:pt>
                <c:pt idx="11172">
                  <c:v>0.49791720466667888</c:v>
                </c:pt>
                <c:pt idx="11173">
                  <c:v>0.44015552053103446</c:v>
                </c:pt>
                <c:pt idx="11174">
                  <c:v>0.45197403957350596</c:v>
                </c:pt>
                <c:pt idx="11175">
                  <c:v>0.57062105525256634</c:v>
                </c:pt>
                <c:pt idx="11176">
                  <c:v>0.63901761878248864</c:v>
                </c:pt>
                <c:pt idx="11177">
                  <c:v>0.57390519566088094</c:v>
                </c:pt>
                <c:pt idx="11178">
                  <c:v>0.57515678787639157</c:v>
                </c:pt>
                <c:pt idx="11179">
                  <c:v>0.66847153940648685</c:v>
                </c:pt>
                <c:pt idx="11180">
                  <c:v>0.51783437539831323</c:v>
                </c:pt>
                <c:pt idx="11181">
                  <c:v>0.47175271472479291</c:v>
                </c:pt>
                <c:pt idx="11182">
                  <c:v>0.53007591777653684</c:v>
                </c:pt>
                <c:pt idx="11183">
                  <c:v>0.46471950625335501</c:v>
                </c:pt>
                <c:pt idx="11184">
                  <c:v>0.60136321728477848</c:v>
                </c:pt>
                <c:pt idx="11185">
                  <c:v>0.48744362260018315</c:v>
                </c:pt>
                <c:pt idx="11186">
                  <c:v>0.62563197782042979</c:v>
                </c:pt>
                <c:pt idx="11187">
                  <c:v>0.56520488708924954</c:v>
                </c:pt>
                <c:pt idx="11188">
                  <c:v>0.62357980399163382</c:v>
                </c:pt>
                <c:pt idx="11189">
                  <c:v>0.52998385550742322</c:v>
                </c:pt>
                <c:pt idx="11190">
                  <c:v>0.662782457586368</c:v>
                </c:pt>
                <c:pt idx="11191">
                  <c:v>0.58448886892675456</c:v>
                </c:pt>
                <c:pt idx="11192">
                  <c:v>0.49202570479242824</c:v>
                </c:pt>
                <c:pt idx="11193">
                  <c:v>0.59346319534355407</c:v>
                </c:pt>
                <c:pt idx="11194">
                  <c:v>0.48301086586388087</c:v>
                </c:pt>
                <c:pt idx="11195">
                  <c:v>0.45659104021975866</c:v>
                </c:pt>
                <c:pt idx="11196">
                  <c:v>0.60269134430337934</c:v>
                </c:pt>
                <c:pt idx="11197">
                  <c:v>0.57299964818380189</c:v>
                </c:pt>
                <c:pt idx="11198">
                  <c:v>0.51770771404271554</c:v>
                </c:pt>
                <c:pt idx="11199">
                  <c:v>0.60550144600101963</c:v>
                </c:pt>
                <c:pt idx="11200">
                  <c:v>0.67670218822712869</c:v>
                </c:pt>
                <c:pt idx="11201">
                  <c:v>0.53170026091691258</c:v>
                </c:pt>
                <c:pt idx="11202">
                  <c:v>0.62437955231595865</c:v>
                </c:pt>
                <c:pt idx="11203">
                  <c:v>0.57540187636540174</c:v>
                </c:pt>
                <c:pt idx="11204">
                  <c:v>0.62039380874182493</c:v>
                </c:pt>
                <c:pt idx="11205">
                  <c:v>0.62935843144086623</c:v>
                </c:pt>
                <c:pt idx="11206">
                  <c:v>0.55569240830949118</c:v>
                </c:pt>
                <c:pt idx="11207">
                  <c:v>0.53466223285089864</c:v>
                </c:pt>
                <c:pt idx="11208">
                  <c:v>0.62453346188271985</c:v>
                </c:pt>
                <c:pt idx="11209">
                  <c:v>0.50742908057074287</c:v>
                </c:pt>
                <c:pt idx="11210">
                  <c:v>0.62141011746609365</c:v>
                </c:pt>
                <c:pt idx="11211">
                  <c:v>0.60796645558366968</c:v>
                </c:pt>
                <c:pt idx="11212">
                  <c:v>0.4581622380734065</c:v>
                </c:pt>
                <c:pt idx="11213">
                  <c:v>0.50568269403706356</c:v>
                </c:pt>
                <c:pt idx="11214">
                  <c:v>0.56287751070546799</c:v>
                </c:pt>
                <c:pt idx="11215">
                  <c:v>0.58993792892862618</c:v>
                </c:pt>
                <c:pt idx="11216">
                  <c:v>0.57566507164982328</c:v>
                </c:pt>
                <c:pt idx="11217">
                  <c:v>0.56372290330640962</c:v>
                </c:pt>
                <c:pt idx="11218">
                  <c:v>0.57364310215949821</c:v>
                </c:pt>
                <c:pt idx="11219">
                  <c:v>0.63274803758274134</c:v>
                </c:pt>
                <c:pt idx="11220">
                  <c:v>0.55024222250753863</c:v>
                </c:pt>
                <c:pt idx="11221">
                  <c:v>0.45233278515840752</c:v>
                </c:pt>
                <c:pt idx="11222">
                  <c:v>0.59360358108287958</c:v>
                </c:pt>
                <c:pt idx="11223">
                  <c:v>0.39971192298526936</c:v>
                </c:pt>
                <c:pt idx="11224">
                  <c:v>0.50077976678287872</c:v>
                </c:pt>
                <c:pt idx="11225">
                  <c:v>0.67123610606663497</c:v>
                </c:pt>
                <c:pt idx="11226">
                  <c:v>0.41248310038993485</c:v>
                </c:pt>
                <c:pt idx="11227">
                  <c:v>0.48927706389887743</c:v>
                </c:pt>
                <c:pt idx="11228">
                  <c:v>0.54507883666649615</c:v>
                </c:pt>
                <c:pt idx="11229">
                  <c:v>0.46660949882374758</c:v>
                </c:pt>
                <c:pt idx="11230">
                  <c:v>0.56590387076065107</c:v>
                </c:pt>
                <c:pt idx="11231">
                  <c:v>0.50018240248829204</c:v>
                </c:pt>
                <c:pt idx="11232">
                  <c:v>0.53958458769522477</c:v>
                </c:pt>
                <c:pt idx="11233">
                  <c:v>0.62655759940570577</c:v>
                </c:pt>
                <c:pt idx="11234">
                  <c:v>0.50811286374043019</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599</c:v>
                </c:pt>
                <c:pt idx="11243">
                  <c:v>0.54975332777528341</c:v>
                </c:pt>
                <c:pt idx="11244">
                  <c:v>0.60572489234655791</c:v>
                </c:pt>
                <c:pt idx="11245">
                  <c:v>0.60779162501042394</c:v>
                </c:pt>
                <c:pt idx="11246">
                  <c:v>0.4638754902687654</c:v>
                </c:pt>
                <c:pt idx="11247">
                  <c:v>0.48674695937780943</c:v>
                </c:pt>
                <c:pt idx="11248">
                  <c:v>0.44758851907165992</c:v>
                </c:pt>
                <c:pt idx="11249">
                  <c:v>0.5896261320465559</c:v>
                </c:pt>
                <c:pt idx="11250">
                  <c:v>0.52797610156261277</c:v>
                </c:pt>
                <c:pt idx="11251">
                  <c:v>0.63469443310216334</c:v>
                </c:pt>
                <c:pt idx="11252">
                  <c:v>0.56672064971214553</c:v>
                </c:pt>
                <c:pt idx="11253">
                  <c:v>0.6226885663928059</c:v>
                </c:pt>
                <c:pt idx="11254">
                  <c:v>0.52854118183119958</c:v>
                </c:pt>
                <c:pt idx="11255">
                  <c:v>0.69087886512473262</c:v>
                </c:pt>
                <c:pt idx="11256">
                  <c:v>0.51186073625310879</c:v>
                </c:pt>
                <c:pt idx="11257">
                  <c:v>0.52748750436659997</c:v>
                </c:pt>
                <c:pt idx="11258">
                  <c:v>0.63862777996669962</c:v>
                </c:pt>
                <c:pt idx="11259">
                  <c:v>0.51566615076969358</c:v>
                </c:pt>
                <c:pt idx="11260">
                  <c:v>0.50972109878488014</c:v>
                </c:pt>
                <c:pt idx="11261">
                  <c:v>0.70117588750722104</c:v>
                </c:pt>
                <c:pt idx="11262">
                  <c:v>0.49243012061468178</c:v>
                </c:pt>
                <c:pt idx="11263">
                  <c:v>0.4689592941001321</c:v>
                </c:pt>
                <c:pt idx="11264">
                  <c:v>0.5367629012171995</c:v>
                </c:pt>
                <c:pt idx="11265">
                  <c:v>0.56490750776073451</c:v>
                </c:pt>
                <c:pt idx="11266">
                  <c:v>0.54503849813099392</c:v>
                </c:pt>
                <c:pt idx="11267">
                  <c:v>0.65156747332093079</c:v>
                </c:pt>
                <c:pt idx="11268">
                  <c:v>0.5356381913108027</c:v>
                </c:pt>
                <c:pt idx="11269">
                  <c:v>0.50713691907190372</c:v>
                </c:pt>
                <c:pt idx="11270">
                  <c:v>0.55754591522391062</c:v>
                </c:pt>
                <c:pt idx="11271">
                  <c:v>0.45508075156767636</c:v>
                </c:pt>
                <c:pt idx="11272">
                  <c:v>0.5126262444872195</c:v>
                </c:pt>
                <c:pt idx="11273">
                  <c:v>0.51799518023129021</c:v>
                </c:pt>
                <c:pt idx="11274">
                  <c:v>0.66305742310123483</c:v>
                </c:pt>
                <c:pt idx="11275">
                  <c:v>0.61807939240752985</c:v>
                </c:pt>
                <c:pt idx="11276">
                  <c:v>0.52051925058437865</c:v>
                </c:pt>
                <c:pt idx="11277">
                  <c:v>0.52902223401590942</c:v>
                </c:pt>
                <c:pt idx="11278">
                  <c:v>0.56511550870407523</c:v>
                </c:pt>
                <c:pt idx="11279">
                  <c:v>0.57526742672886133</c:v>
                </c:pt>
                <c:pt idx="11280">
                  <c:v>0.42112237260167251</c:v>
                </c:pt>
                <c:pt idx="11281">
                  <c:v>0.62845392423830382</c:v>
                </c:pt>
                <c:pt idx="11282">
                  <c:v>0.56241058468370442</c:v>
                </c:pt>
                <c:pt idx="11283">
                  <c:v>0.52903639981219486</c:v>
                </c:pt>
                <c:pt idx="11284">
                  <c:v>0.51231194675062919</c:v>
                </c:pt>
                <c:pt idx="11285">
                  <c:v>0.51867829064631565</c:v>
                </c:pt>
                <c:pt idx="11286">
                  <c:v>0.59624855327941961</c:v>
                </c:pt>
                <c:pt idx="11287">
                  <c:v>0.46614473215797481</c:v>
                </c:pt>
                <c:pt idx="11288">
                  <c:v>0.60930498703814495</c:v>
                </c:pt>
                <c:pt idx="11289">
                  <c:v>0.48435569465392142</c:v>
                </c:pt>
                <c:pt idx="11290">
                  <c:v>0.48629367393470446</c:v>
                </c:pt>
                <c:pt idx="11291">
                  <c:v>0.60308680228424161</c:v>
                </c:pt>
                <c:pt idx="11292">
                  <c:v>0.58392598586403621</c:v>
                </c:pt>
                <c:pt idx="11293">
                  <c:v>0.592381056958593</c:v>
                </c:pt>
                <c:pt idx="11294">
                  <c:v>0.54392070982791263</c:v>
                </c:pt>
                <c:pt idx="11295">
                  <c:v>0.63282042651953141</c:v>
                </c:pt>
                <c:pt idx="11296">
                  <c:v>0.57800878157286439</c:v>
                </c:pt>
                <c:pt idx="11297">
                  <c:v>0.49082218202269356</c:v>
                </c:pt>
                <c:pt idx="11298">
                  <c:v>0.6059945101609826</c:v>
                </c:pt>
                <c:pt idx="11299">
                  <c:v>0.62531803853913726</c:v>
                </c:pt>
                <c:pt idx="11300">
                  <c:v>0.54611635372154044</c:v>
                </c:pt>
                <c:pt idx="11301">
                  <c:v>0.52912893079343792</c:v>
                </c:pt>
                <c:pt idx="11302">
                  <c:v>0.49615078152391168</c:v>
                </c:pt>
                <c:pt idx="11303">
                  <c:v>0.70152959669679438</c:v>
                </c:pt>
                <c:pt idx="11304">
                  <c:v>0.49176107199233582</c:v>
                </c:pt>
                <c:pt idx="11305">
                  <c:v>0.39331129976453455</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879</c:v>
                </c:pt>
                <c:pt idx="11319">
                  <c:v>0.52126439317635309</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566</c:v>
                </c:pt>
                <c:pt idx="11328">
                  <c:v>0.54449022261160063</c:v>
                </c:pt>
                <c:pt idx="11329">
                  <c:v>0.58681798083340897</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74</c:v>
                </c:pt>
                <c:pt idx="11341">
                  <c:v>0.48309397634938733</c:v>
                </c:pt>
                <c:pt idx="11342">
                  <c:v>0.55671230913578551</c:v>
                </c:pt>
                <c:pt idx="11343">
                  <c:v>0.6144826355020897</c:v>
                </c:pt>
                <c:pt idx="11344">
                  <c:v>0.47764697768637032</c:v>
                </c:pt>
                <c:pt idx="11345">
                  <c:v>0.48306292652361232</c:v>
                </c:pt>
                <c:pt idx="11346">
                  <c:v>0.61896892983245944</c:v>
                </c:pt>
                <c:pt idx="11347">
                  <c:v>0.5215688141382</c:v>
                </c:pt>
                <c:pt idx="11348">
                  <c:v>0.50083225593456637</c:v>
                </c:pt>
                <c:pt idx="11349">
                  <c:v>0.508168291886131</c:v>
                </c:pt>
                <c:pt idx="11350">
                  <c:v>0.57582468589055613</c:v>
                </c:pt>
                <c:pt idx="11351">
                  <c:v>0.70032665192347165</c:v>
                </c:pt>
                <c:pt idx="11352">
                  <c:v>0.53046799224341867</c:v>
                </c:pt>
                <c:pt idx="11353">
                  <c:v>0.49660847886824411</c:v>
                </c:pt>
                <c:pt idx="11354">
                  <c:v>0.49915404664342883</c:v>
                </c:pt>
                <c:pt idx="11355">
                  <c:v>0.53356081171811298</c:v>
                </c:pt>
                <c:pt idx="11356">
                  <c:v>0.49408863348466076</c:v>
                </c:pt>
                <c:pt idx="11357">
                  <c:v>0.49382848037201976</c:v>
                </c:pt>
                <c:pt idx="11358">
                  <c:v>0.66968830376811583</c:v>
                </c:pt>
                <c:pt idx="11359">
                  <c:v>0.43786266356538489</c:v>
                </c:pt>
                <c:pt idx="11360">
                  <c:v>0.45301916591197527</c:v>
                </c:pt>
                <c:pt idx="11361">
                  <c:v>0.49291863537587777</c:v>
                </c:pt>
                <c:pt idx="11362">
                  <c:v>0.54011632092507622</c:v>
                </c:pt>
                <c:pt idx="11363">
                  <c:v>0.49855261092963415</c:v>
                </c:pt>
                <c:pt idx="11364">
                  <c:v>0.46003370947494948</c:v>
                </c:pt>
                <c:pt idx="11365">
                  <c:v>0.54117928050661168</c:v>
                </c:pt>
                <c:pt idx="11366">
                  <c:v>0.40979485844921809</c:v>
                </c:pt>
                <c:pt idx="11367">
                  <c:v>0.49038316679169514</c:v>
                </c:pt>
                <c:pt idx="11368">
                  <c:v>0.5181439776792669</c:v>
                </c:pt>
                <c:pt idx="11369">
                  <c:v>0.57275069698443715</c:v>
                </c:pt>
                <c:pt idx="11370">
                  <c:v>0.55270124652905483</c:v>
                </c:pt>
                <c:pt idx="11371">
                  <c:v>0.50782638121307866</c:v>
                </c:pt>
                <c:pt idx="11372">
                  <c:v>0.49226622716452889</c:v>
                </c:pt>
                <c:pt idx="11373">
                  <c:v>0.56357031562890569</c:v>
                </c:pt>
                <c:pt idx="11374">
                  <c:v>0.48698678871962836</c:v>
                </c:pt>
                <c:pt idx="11375">
                  <c:v>0.57158246797861356</c:v>
                </c:pt>
                <c:pt idx="11376">
                  <c:v>0.66868102897348947</c:v>
                </c:pt>
                <c:pt idx="11377">
                  <c:v>0.55772055847741864</c:v>
                </c:pt>
                <c:pt idx="11378">
                  <c:v>0.56382679601915664</c:v>
                </c:pt>
                <c:pt idx="11379">
                  <c:v>0.54760487050564954</c:v>
                </c:pt>
                <c:pt idx="11380">
                  <c:v>0.48636776706412244</c:v>
                </c:pt>
                <c:pt idx="11381">
                  <c:v>0.53622522051663568</c:v>
                </c:pt>
                <c:pt idx="11382">
                  <c:v>0.55551659082000737</c:v>
                </c:pt>
                <c:pt idx="11383">
                  <c:v>0.54507100185811574</c:v>
                </c:pt>
                <c:pt idx="11384">
                  <c:v>0.63869631492305357</c:v>
                </c:pt>
                <c:pt idx="11385">
                  <c:v>0.62228114329772055</c:v>
                </c:pt>
                <c:pt idx="11386">
                  <c:v>0.54996176458607571</c:v>
                </c:pt>
                <c:pt idx="11387">
                  <c:v>0.59051661516048226</c:v>
                </c:pt>
                <c:pt idx="11388">
                  <c:v>0.49534046763392375</c:v>
                </c:pt>
                <c:pt idx="11389">
                  <c:v>0.62110601868124282</c:v>
                </c:pt>
                <c:pt idx="11390">
                  <c:v>0.61470061774212637</c:v>
                </c:pt>
                <c:pt idx="11391">
                  <c:v>0.60686105283909575</c:v>
                </c:pt>
                <c:pt idx="11392">
                  <c:v>0.58514988479397978</c:v>
                </c:pt>
                <c:pt idx="11393">
                  <c:v>0.55011472135315886</c:v>
                </c:pt>
                <c:pt idx="11394">
                  <c:v>0.43620969456959457</c:v>
                </c:pt>
                <c:pt idx="11395">
                  <c:v>0.49939718875950789</c:v>
                </c:pt>
                <c:pt idx="11396">
                  <c:v>0.53980224503819685</c:v>
                </c:pt>
                <c:pt idx="11397">
                  <c:v>0.56334732231948637</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905</c:v>
                </c:pt>
                <c:pt idx="11406">
                  <c:v>0.55203801096780902</c:v>
                </c:pt>
                <c:pt idx="11407">
                  <c:v>0.4510612146199201</c:v>
                </c:pt>
                <c:pt idx="11408">
                  <c:v>0.54129043179934011</c:v>
                </c:pt>
                <c:pt idx="11409">
                  <c:v>0.58176545876018804</c:v>
                </c:pt>
                <c:pt idx="11410">
                  <c:v>0.49393667158545917</c:v>
                </c:pt>
                <c:pt idx="11411">
                  <c:v>0.52809082333959656</c:v>
                </c:pt>
                <c:pt idx="11412">
                  <c:v>0.52230961606191573</c:v>
                </c:pt>
                <c:pt idx="11413">
                  <c:v>0.61278836824040284</c:v>
                </c:pt>
                <c:pt idx="11414">
                  <c:v>0.58642197251870065</c:v>
                </c:pt>
                <c:pt idx="11415">
                  <c:v>0.59040985605049034</c:v>
                </c:pt>
                <c:pt idx="11416">
                  <c:v>0.52964736864721351</c:v>
                </c:pt>
                <c:pt idx="11417">
                  <c:v>0.52673342412039714</c:v>
                </c:pt>
                <c:pt idx="11418">
                  <c:v>0.51951619880220568</c:v>
                </c:pt>
                <c:pt idx="11419">
                  <c:v>0.60528506527276749</c:v>
                </c:pt>
                <c:pt idx="11420">
                  <c:v>0.56439278708838503</c:v>
                </c:pt>
                <c:pt idx="11421">
                  <c:v>0.47816033183118928</c:v>
                </c:pt>
                <c:pt idx="11422">
                  <c:v>0.53239540760948056</c:v>
                </c:pt>
                <c:pt idx="11423">
                  <c:v>0.4246021750323255</c:v>
                </c:pt>
                <c:pt idx="11424">
                  <c:v>0.66017732223524861</c:v>
                </c:pt>
                <c:pt idx="11425">
                  <c:v>0.50923661874759996</c:v>
                </c:pt>
                <c:pt idx="11426">
                  <c:v>0.50076206002802126</c:v>
                </c:pt>
                <c:pt idx="11427">
                  <c:v>0.56997784498812065</c:v>
                </c:pt>
                <c:pt idx="11428">
                  <c:v>0.47898146932494967</c:v>
                </c:pt>
                <c:pt idx="11429">
                  <c:v>0.6688944987639599</c:v>
                </c:pt>
                <c:pt idx="11430">
                  <c:v>0.55192316787052731</c:v>
                </c:pt>
                <c:pt idx="11431">
                  <c:v>0.57851362362302161</c:v>
                </c:pt>
                <c:pt idx="11432">
                  <c:v>0.41772596286999392</c:v>
                </c:pt>
                <c:pt idx="11433">
                  <c:v>0.51058899049883899</c:v>
                </c:pt>
                <c:pt idx="11434">
                  <c:v>0.52390804654001399</c:v>
                </c:pt>
                <c:pt idx="11435">
                  <c:v>0.53225622218668323</c:v>
                </c:pt>
                <c:pt idx="11436">
                  <c:v>0.53782408671319304</c:v>
                </c:pt>
                <c:pt idx="11437">
                  <c:v>0.52202297606613612</c:v>
                </c:pt>
                <c:pt idx="11438">
                  <c:v>0.5127262512318167</c:v>
                </c:pt>
                <c:pt idx="11439">
                  <c:v>0.62089351020821926</c:v>
                </c:pt>
                <c:pt idx="11440">
                  <c:v>0.40890800398777327</c:v>
                </c:pt>
                <c:pt idx="11441">
                  <c:v>0.46336135573695392</c:v>
                </c:pt>
                <c:pt idx="11442">
                  <c:v>0.55684916813212093</c:v>
                </c:pt>
                <c:pt idx="11443">
                  <c:v>0.44422576722684642</c:v>
                </c:pt>
                <c:pt idx="11444">
                  <c:v>0.48370444399254553</c:v>
                </c:pt>
                <c:pt idx="11445">
                  <c:v>0.52095202972029619</c:v>
                </c:pt>
                <c:pt idx="11446">
                  <c:v>0.59018605171020577</c:v>
                </c:pt>
                <c:pt idx="11447">
                  <c:v>0.52039219402002757</c:v>
                </c:pt>
                <c:pt idx="11448">
                  <c:v>0.53198574498937001</c:v>
                </c:pt>
                <c:pt idx="11449">
                  <c:v>0.50807183046552729</c:v>
                </c:pt>
                <c:pt idx="11450">
                  <c:v>0.51162959016558118</c:v>
                </c:pt>
                <c:pt idx="11451">
                  <c:v>0.50332944064724849</c:v>
                </c:pt>
                <c:pt idx="11452">
                  <c:v>0.55059172619186425</c:v>
                </c:pt>
                <c:pt idx="11453">
                  <c:v>0.53908815163004553</c:v>
                </c:pt>
                <c:pt idx="11454">
                  <c:v>0.58289507663141815</c:v>
                </c:pt>
                <c:pt idx="11455">
                  <c:v>0.48950883962290637</c:v>
                </c:pt>
                <c:pt idx="11456">
                  <c:v>0.46400397609589528</c:v>
                </c:pt>
                <c:pt idx="11457">
                  <c:v>0.62461956599886592</c:v>
                </c:pt>
                <c:pt idx="11458">
                  <c:v>0.48749342172286925</c:v>
                </c:pt>
                <c:pt idx="11459">
                  <c:v>0.57801987348273864</c:v>
                </c:pt>
                <c:pt idx="11460">
                  <c:v>0.62638978270045853</c:v>
                </c:pt>
                <c:pt idx="11461">
                  <c:v>0.5504991455203625</c:v>
                </c:pt>
                <c:pt idx="11462">
                  <c:v>0.59162145258738275</c:v>
                </c:pt>
                <c:pt idx="11463">
                  <c:v>0.62289371852937481</c:v>
                </c:pt>
                <c:pt idx="11464">
                  <c:v>0.5712208464076558</c:v>
                </c:pt>
                <c:pt idx="11465">
                  <c:v>0.48585578587866579</c:v>
                </c:pt>
                <c:pt idx="11466">
                  <c:v>0.47994575158229508</c:v>
                </c:pt>
                <c:pt idx="11467">
                  <c:v>0.63060728642652086</c:v>
                </c:pt>
                <c:pt idx="11468">
                  <c:v>0.55373626353952365</c:v>
                </c:pt>
                <c:pt idx="11469">
                  <c:v>0.56900377217860065</c:v>
                </c:pt>
                <c:pt idx="11470">
                  <c:v>0.48056545911306536</c:v>
                </c:pt>
                <c:pt idx="11471">
                  <c:v>0.57313729761704302</c:v>
                </c:pt>
                <c:pt idx="11472">
                  <c:v>0.55138493968221158</c:v>
                </c:pt>
                <c:pt idx="11473">
                  <c:v>0.49695698434438218</c:v>
                </c:pt>
                <c:pt idx="11474">
                  <c:v>0.45852225356997423</c:v>
                </c:pt>
                <c:pt idx="11475">
                  <c:v>0.52430729829269607</c:v>
                </c:pt>
                <c:pt idx="11476">
                  <c:v>0.50681108196044256</c:v>
                </c:pt>
                <c:pt idx="11477">
                  <c:v>0.5580658042065616</c:v>
                </c:pt>
                <c:pt idx="11478">
                  <c:v>0.50922178377742389</c:v>
                </c:pt>
                <c:pt idx="11479">
                  <c:v>0.49018052624027547</c:v>
                </c:pt>
                <c:pt idx="11480">
                  <c:v>0.57543754235048261</c:v>
                </c:pt>
                <c:pt idx="11481">
                  <c:v>0.59119485950472594</c:v>
                </c:pt>
                <c:pt idx="11482">
                  <c:v>0.45833624302185638</c:v>
                </c:pt>
                <c:pt idx="11483">
                  <c:v>0.48441563936945603</c:v>
                </c:pt>
                <c:pt idx="11484">
                  <c:v>0.61375497077815233</c:v>
                </c:pt>
                <c:pt idx="11485">
                  <c:v>0.54911855541482468</c:v>
                </c:pt>
                <c:pt idx="11486">
                  <c:v>0.63345750636872522</c:v>
                </c:pt>
                <c:pt idx="11487">
                  <c:v>0.47539016051713162</c:v>
                </c:pt>
                <c:pt idx="11488">
                  <c:v>0.65291958471060552</c:v>
                </c:pt>
                <c:pt idx="11489">
                  <c:v>0.4758285772752836</c:v>
                </c:pt>
                <c:pt idx="11490">
                  <c:v>0.48267266990557561</c:v>
                </c:pt>
                <c:pt idx="11491">
                  <c:v>0.40702522750230041</c:v>
                </c:pt>
                <c:pt idx="11492">
                  <c:v>0.64976767349981535</c:v>
                </c:pt>
                <c:pt idx="11493">
                  <c:v>0.54799338018889165</c:v>
                </c:pt>
                <c:pt idx="11494">
                  <c:v>0.55845774737103049</c:v>
                </c:pt>
                <c:pt idx="11495">
                  <c:v>0.57969562349913251</c:v>
                </c:pt>
                <c:pt idx="11496">
                  <c:v>0.46835378640113373</c:v>
                </c:pt>
                <c:pt idx="11497">
                  <c:v>0.39029345604449545</c:v>
                </c:pt>
                <c:pt idx="11498">
                  <c:v>0.49796890344047812</c:v>
                </c:pt>
                <c:pt idx="11499">
                  <c:v>0.45294929120044791</c:v>
                </c:pt>
                <c:pt idx="11500">
                  <c:v>0.55517953236341422</c:v>
                </c:pt>
                <c:pt idx="11501">
                  <c:v>0.54497357166787874</c:v>
                </c:pt>
                <c:pt idx="11502">
                  <c:v>0.52773139713933992</c:v>
                </c:pt>
                <c:pt idx="11503">
                  <c:v>0.51767360219995073</c:v>
                </c:pt>
                <c:pt idx="11504">
                  <c:v>0.59393852849671258</c:v>
                </c:pt>
                <c:pt idx="11505">
                  <c:v>0.56365811751373474</c:v>
                </c:pt>
                <c:pt idx="11506">
                  <c:v>0.50779485828470228</c:v>
                </c:pt>
                <c:pt idx="11507">
                  <c:v>0.55186202638424042</c:v>
                </c:pt>
                <c:pt idx="11508">
                  <c:v>0.50086008532656456</c:v>
                </c:pt>
                <c:pt idx="11509">
                  <c:v>0.50322161588130954</c:v>
                </c:pt>
                <c:pt idx="11510">
                  <c:v>0.43368787014682864</c:v>
                </c:pt>
                <c:pt idx="11511">
                  <c:v>0.48178319630545513</c:v>
                </c:pt>
                <c:pt idx="11512">
                  <c:v>0.63921268431523748</c:v>
                </c:pt>
                <c:pt idx="11513">
                  <c:v>0.46167801939479441</c:v>
                </c:pt>
                <c:pt idx="11514">
                  <c:v>0.5259218576925957</c:v>
                </c:pt>
                <c:pt idx="11515">
                  <c:v>0.43333835716975638</c:v>
                </c:pt>
                <c:pt idx="11516">
                  <c:v>0.5519869997747151</c:v>
                </c:pt>
                <c:pt idx="11517">
                  <c:v>0.53559646216763646</c:v>
                </c:pt>
                <c:pt idx="11518">
                  <c:v>0.52790369646526625</c:v>
                </c:pt>
                <c:pt idx="11519">
                  <c:v>0.50281415724567402</c:v>
                </c:pt>
                <c:pt idx="11520">
                  <c:v>0.47583337418323285</c:v>
                </c:pt>
                <c:pt idx="11521">
                  <c:v>0.54450506869822535</c:v>
                </c:pt>
                <c:pt idx="11522">
                  <c:v>0.52893581257471556</c:v>
                </c:pt>
                <c:pt idx="11523">
                  <c:v>0.5304340435107544</c:v>
                </c:pt>
                <c:pt idx="11524">
                  <c:v>0.52286759535993266</c:v>
                </c:pt>
                <c:pt idx="11525">
                  <c:v>0.59672789100833967</c:v>
                </c:pt>
                <c:pt idx="11526">
                  <c:v>0.52301126858562819</c:v>
                </c:pt>
                <c:pt idx="11527">
                  <c:v>0.52759189012460062</c:v>
                </c:pt>
                <c:pt idx="11528">
                  <c:v>0.59355270976786978</c:v>
                </c:pt>
                <c:pt idx="11529">
                  <c:v>0.60589069113316141</c:v>
                </c:pt>
                <c:pt idx="11530">
                  <c:v>0.59862412676524956</c:v>
                </c:pt>
                <c:pt idx="11531">
                  <c:v>0.56019896927860469</c:v>
                </c:pt>
                <c:pt idx="11532">
                  <c:v>0.6625662696685356</c:v>
                </c:pt>
                <c:pt idx="11533">
                  <c:v>0.54223819344759772</c:v>
                </c:pt>
                <c:pt idx="11534">
                  <c:v>0.47896076029864998</c:v>
                </c:pt>
                <c:pt idx="11535">
                  <c:v>0.4776327743841185</c:v>
                </c:pt>
                <c:pt idx="11536">
                  <c:v>0.6765124096120575</c:v>
                </c:pt>
                <c:pt idx="11537">
                  <c:v>0.49779900689197576</c:v>
                </c:pt>
                <c:pt idx="11538">
                  <c:v>0.48468683516879746</c:v>
                </c:pt>
                <c:pt idx="11539">
                  <c:v>0.59245841239266506</c:v>
                </c:pt>
                <c:pt idx="11540">
                  <c:v>0.56877401897269564</c:v>
                </c:pt>
                <c:pt idx="11541">
                  <c:v>0.48693237718312182</c:v>
                </c:pt>
                <c:pt idx="11542">
                  <c:v>0.52602936653510579</c:v>
                </c:pt>
                <c:pt idx="11543">
                  <c:v>0.60003143794208502</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856</c:v>
                </c:pt>
                <c:pt idx="11556">
                  <c:v>0.53794470271532602</c:v>
                </c:pt>
                <c:pt idx="11557">
                  <c:v>0.49074665063440431</c:v>
                </c:pt>
                <c:pt idx="11558">
                  <c:v>0.51936080174670096</c:v>
                </c:pt>
                <c:pt idx="11559">
                  <c:v>0.46888346109239465</c:v>
                </c:pt>
                <c:pt idx="11560">
                  <c:v>0.55740191782004467</c:v>
                </c:pt>
                <c:pt idx="11561">
                  <c:v>0.46888790547495329</c:v>
                </c:pt>
                <c:pt idx="11562">
                  <c:v>0.52267560116775669</c:v>
                </c:pt>
                <c:pt idx="11563">
                  <c:v>0.48032393900280568</c:v>
                </c:pt>
                <c:pt idx="11564">
                  <c:v>0.5105300103425876</c:v>
                </c:pt>
                <c:pt idx="11565">
                  <c:v>0.4535280275571093</c:v>
                </c:pt>
                <c:pt idx="11566">
                  <c:v>0.49020128919643935</c:v>
                </c:pt>
                <c:pt idx="11567">
                  <c:v>0.55468464008483165</c:v>
                </c:pt>
                <c:pt idx="11568">
                  <c:v>0.51387751219371636</c:v>
                </c:pt>
                <c:pt idx="11569">
                  <c:v>0.53733924674087574</c:v>
                </c:pt>
                <c:pt idx="11570">
                  <c:v>0.47935630316203642</c:v>
                </c:pt>
                <c:pt idx="11571">
                  <c:v>0.4861797913442375</c:v>
                </c:pt>
                <c:pt idx="11572">
                  <c:v>0.58296503515597653</c:v>
                </c:pt>
                <c:pt idx="11573">
                  <c:v>0.53544978024023149</c:v>
                </c:pt>
                <c:pt idx="11574">
                  <c:v>0.50775234782580458</c:v>
                </c:pt>
                <c:pt idx="11575">
                  <c:v>0.52851541394255253</c:v>
                </c:pt>
                <c:pt idx="11576">
                  <c:v>0.55555240082215906</c:v>
                </c:pt>
                <c:pt idx="11577">
                  <c:v>0.66200928924910196</c:v>
                </c:pt>
                <c:pt idx="11578">
                  <c:v>0.44299344936970397</c:v>
                </c:pt>
                <c:pt idx="11579">
                  <c:v>0.5870567037426847</c:v>
                </c:pt>
                <c:pt idx="11580">
                  <c:v>0.4869835224618308</c:v>
                </c:pt>
                <c:pt idx="11581">
                  <c:v>0.54899968831019641</c:v>
                </c:pt>
                <c:pt idx="11582">
                  <c:v>0.53971827118270199</c:v>
                </c:pt>
                <c:pt idx="11583">
                  <c:v>0.5926462780324826</c:v>
                </c:pt>
                <c:pt idx="11584">
                  <c:v>0.54143639486913431</c:v>
                </c:pt>
                <c:pt idx="11585">
                  <c:v>0.58142914076283647</c:v>
                </c:pt>
                <c:pt idx="11586">
                  <c:v>0.51846564500518222</c:v>
                </c:pt>
                <c:pt idx="11587">
                  <c:v>0.52072092361350109</c:v>
                </c:pt>
                <c:pt idx="11588">
                  <c:v>0.52426093101077698</c:v>
                </c:pt>
                <c:pt idx="11589">
                  <c:v>0.51410561285227763</c:v>
                </c:pt>
                <c:pt idx="11590">
                  <c:v>0.54978480231836724</c:v>
                </c:pt>
                <c:pt idx="11591">
                  <c:v>0.54322619492670943</c:v>
                </c:pt>
                <c:pt idx="11592">
                  <c:v>0.42630173637057744</c:v>
                </c:pt>
                <c:pt idx="11593">
                  <c:v>0.5033083150247093</c:v>
                </c:pt>
                <c:pt idx="11594">
                  <c:v>0.42826933341279294</c:v>
                </c:pt>
                <c:pt idx="11595">
                  <c:v>0.51602568279825867</c:v>
                </c:pt>
                <c:pt idx="11596">
                  <c:v>0.51782183276541405</c:v>
                </c:pt>
                <c:pt idx="11597">
                  <c:v>0.55010663133230542</c:v>
                </c:pt>
                <c:pt idx="11598">
                  <c:v>0.43605736874146805</c:v>
                </c:pt>
                <c:pt idx="11599">
                  <c:v>0.50959122368677845</c:v>
                </c:pt>
                <c:pt idx="11600">
                  <c:v>0.54563686219056384</c:v>
                </c:pt>
                <c:pt idx="11601">
                  <c:v>0.46464931738500781</c:v>
                </c:pt>
                <c:pt idx="11602">
                  <c:v>0.49696216036041119</c:v>
                </c:pt>
                <c:pt idx="11603">
                  <c:v>0.64397885472482252</c:v>
                </c:pt>
                <c:pt idx="11604">
                  <c:v>0.50802470089327889</c:v>
                </c:pt>
                <c:pt idx="11605">
                  <c:v>0.48596159630822988</c:v>
                </c:pt>
                <c:pt idx="11606">
                  <c:v>0.53370174177428142</c:v>
                </c:pt>
                <c:pt idx="11607">
                  <c:v>0.4473388074052273</c:v>
                </c:pt>
                <c:pt idx="11608">
                  <c:v>0.54928115890841911</c:v>
                </c:pt>
                <c:pt idx="11609">
                  <c:v>0.47043376350270188</c:v>
                </c:pt>
                <c:pt idx="11610">
                  <c:v>0.51091561353651271</c:v>
                </c:pt>
                <c:pt idx="11611">
                  <c:v>0.5812751460015857</c:v>
                </c:pt>
                <c:pt idx="11612">
                  <c:v>0.42962721174935298</c:v>
                </c:pt>
                <c:pt idx="11613">
                  <c:v>0.53712947297713365</c:v>
                </c:pt>
                <c:pt idx="11614">
                  <c:v>0.4731502868750343</c:v>
                </c:pt>
                <c:pt idx="11615">
                  <c:v>0.47269299592930492</c:v>
                </c:pt>
                <c:pt idx="11616">
                  <c:v>0.56397230858098391</c:v>
                </c:pt>
                <c:pt idx="11617">
                  <c:v>0.66075805634270246</c:v>
                </c:pt>
                <c:pt idx="11618">
                  <c:v>0.55356710107632456</c:v>
                </c:pt>
                <c:pt idx="11619">
                  <c:v>0.49774474047075018</c:v>
                </c:pt>
                <c:pt idx="11620">
                  <c:v>0.50401626881043571</c:v>
                </c:pt>
                <c:pt idx="11621">
                  <c:v>0.52117786541364752</c:v>
                </c:pt>
                <c:pt idx="11622">
                  <c:v>0.61000716064068805</c:v>
                </c:pt>
                <c:pt idx="11623">
                  <c:v>0.53192280669574465</c:v>
                </c:pt>
                <c:pt idx="11624">
                  <c:v>0.50381282422375906</c:v>
                </c:pt>
                <c:pt idx="11625">
                  <c:v>0.54584338427571688</c:v>
                </c:pt>
                <c:pt idx="11626">
                  <c:v>0.55018403214161693</c:v>
                </c:pt>
                <c:pt idx="11627">
                  <c:v>0.60954954066082845</c:v>
                </c:pt>
                <c:pt idx="11628">
                  <c:v>0.61140697623503015</c:v>
                </c:pt>
                <c:pt idx="11629">
                  <c:v>0.48202142849086432</c:v>
                </c:pt>
                <c:pt idx="11630">
                  <c:v>0.42103273823910947</c:v>
                </c:pt>
                <c:pt idx="11631">
                  <c:v>0.50685650031886298</c:v>
                </c:pt>
                <c:pt idx="11632">
                  <c:v>0.53671762382288468</c:v>
                </c:pt>
                <c:pt idx="11633">
                  <c:v>0.63570161073229892</c:v>
                </c:pt>
                <c:pt idx="11634">
                  <c:v>0.45739617451717668</c:v>
                </c:pt>
                <c:pt idx="11635">
                  <c:v>0.46643160632608116</c:v>
                </c:pt>
                <c:pt idx="11636">
                  <c:v>0.47637751573074388</c:v>
                </c:pt>
                <c:pt idx="11637">
                  <c:v>0.49590243514477877</c:v>
                </c:pt>
                <c:pt idx="11638">
                  <c:v>0.55081358967119032</c:v>
                </c:pt>
                <c:pt idx="11639">
                  <c:v>0.51356326968559296</c:v>
                </c:pt>
                <c:pt idx="11640">
                  <c:v>0.57774940895146765</c:v>
                </c:pt>
                <c:pt idx="11641">
                  <c:v>0.50593934527235929</c:v>
                </c:pt>
                <c:pt idx="11642">
                  <c:v>0.50532436722551477</c:v>
                </c:pt>
                <c:pt idx="11643">
                  <c:v>0.44719750456853358</c:v>
                </c:pt>
                <c:pt idx="11644">
                  <c:v>0.48341089701278533</c:v>
                </c:pt>
                <c:pt idx="11645">
                  <c:v>0.52134747841415163</c:v>
                </c:pt>
                <c:pt idx="11646">
                  <c:v>0.5649791848436867</c:v>
                </c:pt>
                <c:pt idx="11647">
                  <c:v>0.48379045306946988</c:v>
                </c:pt>
                <c:pt idx="11648">
                  <c:v>0.44662881190220877</c:v>
                </c:pt>
                <c:pt idx="11649">
                  <c:v>0.54946554862719688</c:v>
                </c:pt>
                <c:pt idx="11650">
                  <c:v>0.56221366694638497</c:v>
                </c:pt>
                <c:pt idx="11651">
                  <c:v>0.54559019225476302</c:v>
                </c:pt>
                <c:pt idx="11652">
                  <c:v>0.4498625776487109</c:v>
                </c:pt>
                <c:pt idx="11653">
                  <c:v>0.52264852978445009</c:v>
                </c:pt>
                <c:pt idx="11654">
                  <c:v>0.44593142525227797</c:v>
                </c:pt>
                <c:pt idx="11655">
                  <c:v>0.50903962037014661</c:v>
                </c:pt>
                <c:pt idx="11656">
                  <c:v>0.53744527290990052</c:v>
                </c:pt>
                <c:pt idx="11657">
                  <c:v>0.47013264743526095</c:v>
                </c:pt>
                <c:pt idx="11658">
                  <c:v>0.5167366337012701</c:v>
                </c:pt>
                <c:pt idx="11659">
                  <c:v>0.50831389664061388</c:v>
                </c:pt>
                <c:pt idx="11660">
                  <c:v>0.4797180475810145</c:v>
                </c:pt>
                <c:pt idx="11661">
                  <c:v>0.59575297551271456</c:v>
                </c:pt>
                <c:pt idx="11662">
                  <c:v>0.48739173618733583</c:v>
                </c:pt>
                <c:pt idx="11663">
                  <c:v>0.47635806228976807</c:v>
                </c:pt>
                <c:pt idx="11664">
                  <c:v>0.53888185882608663</c:v>
                </c:pt>
                <c:pt idx="11665">
                  <c:v>0.42078578617309842</c:v>
                </c:pt>
                <c:pt idx="11666">
                  <c:v>0.5182600486250154</c:v>
                </c:pt>
                <c:pt idx="11667">
                  <c:v>0.54156375187889949</c:v>
                </c:pt>
                <c:pt idx="11668">
                  <c:v>0.61289040552824559</c:v>
                </c:pt>
                <c:pt idx="11669">
                  <c:v>0.5177378536965288</c:v>
                </c:pt>
                <c:pt idx="11670">
                  <c:v>0.53199842860288815</c:v>
                </c:pt>
                <c:pt idx="11671">
                  <c:v>0.50700921124611265</c:v>
                </c:pt>
                <c:pt idx="11672">
                  <c:v>0.54068782423305783</c:v>
                </c:pt>
                <c:pt idx="11673">
                  <c:v>0.51775945321496464</c:v>
                </c:pt>
                <c:pt idx="11674">
                  <c:v>0.5021740497560121</c:v>
                </c:pt>
                <c:pt idx="11675">
                  <c:v>0.42205891591876815</c:v>
                </c:pt>
                <c:pt idx="11676">
                  <c:v>0.46233167961859878</c:v>
                </c:pt>
                <c:pt idx="11677">
                  <c:v>0.47432336668609831</c:v>
                </c:pt>
                <c:pt idx="11678">
                  <c:v>0.49750333750722731</c:v>
                </c:pt>
                <c:pt idx="11679">
                  <c:v>0.53371135393252289</c:v>
                </c:pt>
                <c:pt idx="11680">
                  <c:v>0.616080552603266</c:v>
                </c:pt>
                <c:pt idx="11681">
                  <c:v>0.40331334866373025</c:v>
                </c:pt>
                <c:pt idx="11682">
                  <c:v>0.50066702258382756</c:v>
                </c:pt>
                <c:pt idx="11683">
                  <c:v>0.5250163078494362</c:v>
                </c:pt>
                <c:pt idx="11684">
                  <c:v>0.50768031195246333</c:v>
                </c:pt>
                <c:pt idx="11685">
                  <c:v>0.46025713369066334</c:v>
                </c:pt>
                <c:pt idx="11686">
                  <c:v>0.56655608579549188</c:v>
                </c:pt>
                <c:pt idx="11687">
                  <c:v>0.59850031098080148</c:v>
                </c:pt>
                <c:pt idx="11688">
                  <c:v>0.48948936289726219</c:v>
                </c:pt>
                <c:pt idx="11689">
                  <c:v>0.54543830711218877</c:v>
                </c:pt>
                <c:pt idx="11690">
                  <c:v>0.53383744892614859</c:v>
                </c:pt>
                <c:pt idx="11691">
                  <c:v>0.50313478092101971</c:v>
                </c:pt>
                <c:pt idx="11692">
                  <c:v>0.55243372034719951</c:v>
                </c:pt>
                <c:pt idx="11693">
                  <c:v>0.40336861313617361</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356</c:v>
                </c:pt>
                <c:pt idx="11703">
                  <c:v>0.42521408523375448</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14</c:v>
                </c:pt>
                <c:pt idx="11712">
                  <c:v>0.48314889729449761</c:v>
                </c:pt>
                <c:pt idx="11713">
                  <c:v>0.47257428632343212</c:v>
                </c:pt>
                <c:pt idx="11714">
                  <c:v>0.47038475504938287</c:v>
                </c:pt>
                <c:pt idx="11715">
                  <c:v>0.47942569992251494</c:v>
                </c:pt>
                <c:pt idx="11716">
                  <c:v>0.54705684007894728</c:v>
                </c:pt>
                <c:pt idx="11717">
                  <c:v>0.43204922700709081</c:v>
                </c:pt>
                <c:pt idx="11718">
                  <c:v>0.44851497731615908</c:v>
                </c:pt>
                <c:pt idx="11719">
                  <c:v>0.51119084205705323</c:v>
                </c:pt>
                <c:pt idx="11720">
                  <c:v>0.43067962396433768</c:v>
                </c:pt>
                <c:pt idx="11721">
                  <c:v>0.3859846624060515</c:v>
                </c:pt>
                <c:pt idx="11722">
                  <c:v>0.5166803407157553</c:v>
                </c:pt>
                <c:pt idx="11723">
                  <c:v>0.46877874451371943</c:v>
                </c:pt>
                <c:pt idx="11724">
                  <c:v>0.54072997171892534</c:v>
                </c:pt>
                <c:pt idx="11725">
                  <c:v>0.51665015588600438</c:v>
                </c:pt>
                <c:pt idx="11726">
                  <c:v>0.55464378223480171</c:v>
                </c:pt>
                <c:pt idx="11727">
                  <c:v>0.48370302137716681</c:v>
                </c:pt>
                <c:pt idx="11728">
                  <c:v>0.44684042223214682</c:v>
                </c:pt>
                <c:pt idx="11729">
                  <c:v>0.58438764140120902</c:v>
                </c:pt>
                <c:pt idx="11730">
                  <c:v>0.49259286227887333</c:v>
                </c:pt>
                <c:pt idx="11731">
                  <c:v>0.49518933182979608</c:v>
                </c:pt>
                <c:pt idx="11732">
                  <c:v>0.49629932522815534</c:v>
                </c:pt>
                <c:pt idx="11733">
                  <c:v>0.45814113778064797</c:v>
                </c:pt>
                <c:pt idx="11734">
                  <c:v>0.47281209636459887</c:v>
                </c:pt>
                <c:pt idx="11735">
                  <c:v>0.51568500619472013</c:v>
                </c:pt>
                <c:pt idx="11736">
                  <c:v>0.43462979448921141</c:v>
                </c:pt>
                <c:pt idx="11737">
                  <c:v>0.60658849610493493</c:v>
                </c:pt>
                <c:pt idx="11738">
                  <c:v>0.50319862007455973</c:v>
                </c:pt>
                <c:pt idx="11739">
                  <c:v>0.49536882027692847</c:v>
                </c:pt>
                <c:pt idx="11740">
                  <c:v>0.44425715468098997</c:v>
                </c:pt>
                <c:pt idx="11741">
                  <c:v>0.47325200740182694</c:v>
                </c:pt>
                <c:pt idx="11742">
                  <c:v>0.46180832171009595</c:v>
                </c:pt>
                <c:pt idx="11743">
                  <c:v>0.51586181802876363</c:v>
                </c:pt>
                <c:pt idx="11744">
                  <c:v>0.50335272280161525</c:v>
                </c:pt>
                <c:pt idx="11745">
                  <c:v>0.5153167607283361</c:v>
                </c:pt>
                <c:pt idx="11746">
                  <c:v>0.52457232679344357</c:v>
                </c:pt>
                <c:pt idx="11747">
                  <c:v>0.50229765411751681</c:v>
                </c:pt>
                <c:pt idx="11748">
                  <c:v>0.42413072938113833</c:v>
                </c:pt>
                <c:pt idx="11749">
                  <c:v>0.41576895606517433</c:v>
                </c:pt>
                <c:pt idx="11750">
                  <c:v>0.50534234158286251</c:v>
                </c:pt>
                <c:pt idx="11751">
                  <c:v>0.4537659855230281</c:v>
                </c:pt>
                <c:pt idx="11752">
                  <c:v>0.54898985775744769</c:v>
                </c:pt>
                <c:pt idx="11753">
                  <c:v>0.55614909551893565</c:v>
                </c:pt>
                <c:pt idx="11754">
                  <c:v>0.51149746217588365</c:v>
                </c:pt>
                <c:pt idx="11755">
                  <c:v>0.55620888421409265</c:v>
                </c:pt>
                <c:pt idx="11756">
                  <c:v>0.54557836277124561</c:v>
                </c:pt>
                <c:pt idx="11757">
                  <c:v>0.50456139932842548</c:v>
                </c:pt>
                <c:pt idx="11758">
                  <c:v>0.45255928461063294</c:v>
                </c:pt>
                <c:pt idx="11759">
                  <c:v>0.50880187717767911</c:v>
                </c:pt>
                <c:pt idx="11760">
                  <c:v>0.50911018735067048</c:v>
                </c:pt>
                <c:pt idx="11761">
                  <c:v>0.47500063839022238</c:v>
                </c:pt>
                <c:pt idx="11762">
                  <c:v>0.53400557460248665</c:v>
                </c:pt>
                <c:pt idx="11763">
                  <c:v>0.58922035053845667</c:v>
                </c:pt>
                <c:pt idx="11764">
                  <c:v>0.47801528086448741</c:v>
                </c:pt>
                <c:pt idx="11765">
                  <c:v>0.57601606634832903</c:v>
                </c:pt>
                <c:pt idx="11766">
                  <c:v>0.47370030539938662</c:v>
                </c:pt>
                <c:pt idx="11767">
                  <c:v>0.70215101464057628</c:v>
                </c:pt>
                <c:pt idx="11768">
                  <c:v>0.58571464285521257</c:v>
                </c:pt>
                <c:pt idx="11769">
                  <c:v>0.51256911992633736</c:v>
                </c:pt>
                <c:pt idx="11770">
                  <c:v>0.49643384670610274</c:v>
                </c:pt>
                <c:pt idx="11771">
                  <c:v>0.43594802662867932</c:v>
                </c:pt>
                <c:pt idx="11772">
                  <c:v>0.59256059812878759</c:v>
                </c:pt>
                <c:pt idx="11773">
                  <c:v>0.44171860995701645</c:v>
                </c:pt>
                <c:pt idx="11774">
                  <c:v>0.49223906071550877</c:v>
                </c:pt>
                <c:pt idx="11775">
                  <c:v>0.47643737170078698</c:v>
                </c:pt>
                <c:pt idx="11776">
                  <c:v>0.61483519026910805</c:v>
                </c:pt>
                <c:pt idx="11777">
                  <c:v>0.50331269111880039</c:v>
                </c:pt>
                <c:pt idx="11778">
                  <c:v>0.53657653589942789</c:v>
                </c:pt>
                <c:pt idx="11779">
                  <c:v>0.46397056402065567</c:v>
                </c:pt>
                <c:pt idx="11780">
                  <c:v>0.59694672752829969</c:v>
                </c:pt>
                <c:pt idx="11781">
                  <c:v>0.46633839644226482</c:v>
                </c:pt>
                <c:pt idx="11782">
                  <c:v>0.46834276549577197</c:v>
                </c:pt>
                <c:pt idx="11783">
                  <c:v>0.53077419807009363</c:v>
                </c:pt>
                <c:pt idx="11784">
                  <c:v>0.56371402663821513</c:v>
                </c:pt>
                <c:pt idx="11785">
                  <c:v>0.53399127649732381</c:v>
                </c:pt>
                <c:pt idx="11786">
                  <c:v>0.477964408341088</c:v>
                </c:pt>
                <c:pt idx="11787">
                  <c:v>0.49771770792055164</c:v>
                </c:pt>
                <c:pt idx="11788">
                  <c:v>0.47274462561597347</c:v>
                </c:pt>
                <c:pt idx="11789">
                  <c:v>0.45779035342740393</c:v>
                </c:pt>
                <c:pt idx="11790">
                  <c:v>0.63374859159070362</c:v>
                </c:pt>
                <c:pt idx="11791">
                  <c:v>0.54341249816110448</c:v>
                </c:pt>
                <c:pt idx="11792">
                  <c:v>0.42786842462930402</c:v>
                </c:pt>
                <c:pt idx="11793">
                  <c:v>0.59854793980691823</c:v>
                </c:pt>
                <c:pt idx="11794">
                  <c:v>0.54479899365953133</c:v>
                </c:pt>
                <c:pt idx="11795">
                  <c:v>0.52671412402814832</c:v>
                </c:pt>
                <c:pt idx="11796">
                  <c:v>0.45755657600405991</c:v>
                </c:pt>
                <c:pt idx="11797">
                  <c:v>0.50257883327590724</c:v>
                </c:pt>
                <c:pt idx="11798">
                  <c:v>0.53345658430567156</c:v>
                </c:pt>
                <c:pt idx="11799">
                  <c:v>0.48259818249336778</c:v>
                </c:pt>
                <c:pt idx="11800">
                  <c:v>0.51481957099832554</c:v>
                </c:pt>
                <c:pt idx="11801">
                  <c:v>0.49610166501525904</c:v>
                </c:pt>
                <c:pt idx="11802">
                  <c:v>0.42314141760405538</c:v>
                </c:pt>
                <c:pt idx="11803">
                  <c:v>0.54662577446487637</c:v>
                </c:pt>
                <c:pt idx="11804">
                  <c:v>0.49999273764687657</c:v>
                </c:pt>
                <c:pt idx="11805">
                  <c:v>0.51799532917998603</c:v>
                </c:pt>
                <c:pt idx="11806">
                  <c:v>0.50022159623751061</c:v>
                </c:pt>
                <c:pt idx="11807">
                  <c:v>0.53379956222999292</c:v>
                </c:pt>
                <c:pt idx="11808">
                  <c:v>0.49914771383628692</c:v>
                </c:pt>
                <c:pt idx="11809">
                  <c:v>0.51926172579052965</c:v>
                </c:pt>
                <c:pt idx="11810">
                  <c:v>0.43929011672280338</c:v>
                </c:pt>
                <c:pt idx="11811">
                  <c:v>0.46308562509651841</c:v>
                </c:pt>
                <c:pt idx="11812">
                  <c:v>0.49495330135924176</c:v>
                </c:pt>
                <c:pt idx="11813">
                  <c:v>0.52729977001023243</c:v>
                </c:pt>
                <c:pt idx="11814">
                  <c:v>0.54595210236446667</c:v>
                </c:pt>
                <c:pt idx="11815">
                  <c:v>0.54154674925852808</c:v>
                </c:pt>
                <c:pt idx="11816">
                  <c:v>0.44616630626402332</c:v>
                </c:pt>
                <c:pt idx="11817">
                  <c:v>0.53326310491094131</c:v>
                </c:pt>
                <c:pt idx="11818">
                  <c:v>0.42052732167265522</c:v>
                </c:pt>
                <c:pt idx="11819">
                  <c:v>0.40996198024228497</c:v>
                </c:pt>
                <c:pt idx="11820">
                  <c:v>0.52887563801585191</c:v>
                </c:pt>
                <c:pt idx="11821">
                  <c:v>0.56711778604844598</c:v>
                </c:pt>
                <c:pt idx="11822">
                  <c:v>0.48600953862535062</c:v>
                </c:pt>
                <c:pt idx="11823">
                  <c:v>0.54987695493368105</c:v>
                </c:pt>
                <c:pt idx="11824">
                  <c:v>0.40661094148132576</c:v>
                </c:pt>
                <c:pt idx="11825">
                  <c:v>0.48280360489929897</c:v>
                </c:pt>
                <c:pt idx="11826">
                  <c:v>0.50671772979598728</c:v>
                </c:pt>
                <c:pt idx="11827">
                  <c:v>0.51193672022994929</c:v>
                </c:pt>
                <c:pt idx="11828">
                  <c:v>0.49629991634016635</c:v>
                </c:pt>
                <c:pt idx="11829">
                  <c:v>0.55867801180001164</c:v>
                </c:pt>
                <c:pt idx="11830">
                  <c:v>0.47561533756026708</c:v>
                </c:pt>
                <c:pt idx="11831">
                  <c:v>0.52893532251549336</c:v>
                </c:pt>
                <c:pt idx="11832">
                  <c:v>0.44940849682253731</c:v>
                </c:pt>
                <c:pt idx="11833">
                  <c:v>0.48587912666582467</c:v>
                </c:pt>
                <c:pt idx="11834">
                  <c:v>0.52930926926359134</c:v>
                </c:pt>
                <c:pt idx="11835">
                  <c:v>0.52718245910664918</c:v>
                </c:pt>
                <c:pt idx="11836">
                  <c:v>0.50265189562485424</c:v>
                </c:pt>
                <c:pt idx="11837">
                  <c:v>0.54617867140934162</c:v>
                </c:pt>
                <c:pt idx="11838">
                  <c:v>0.57237849285932463</c:v>
                </c:pt>
                <c:pt idx="11839">
                  <c:v>0.5339916674362456</c:v>
                </c:pt>
                <c:pt idx="11840">
                  <c:v>0.52263531619729264</c:v>
                </c:pt>
                <c:pt idx="11841">
                  <c:v>0.60296974429053884</c:v>
                </c:pt>
                <c:pt idx="11842">
                  <c:v>0.39937014230932377</c:v>
                </c:pt>
                <c:pt idx="11843">
                  <c:v>0.54037213548217244</c:v>
                </c:pt>
                <c:pt idx="11844">
                  <c:v>0.56601158859460277</c:v>
                </c:pt>
                <c:pt idx="11845">
                  <c:v>0.51117409731068764</c:v>
                </c:pt>
                <c:pt idx="11846">
                  <c:v>0.49144659007107444</c:v>
                </c:pt>
                <c:pt idx="11847">
                  <c:v>0.4459186507293374</c:v>
                </c:pt>
                <c:pt idx="11848">
                  <c:v>0.47662818890386266</c:v>
                </c:pt>
                <c:pt idx="11849">
                  <c:v>0.49351715238879584</c:v>
                </c:pt>
                <c:pt idx="11850">
                  <c:v>0.51563282149937195</c:v>
                </c:pt>
                <c:pt idx="11851">
                  <c:v>0.50401488747524259</c:v>
                </c:pt>
                <c:pt idx="11852">
                  <c:v>0.4772950859622368</c:v>
                </c:pt>
                <c:pt idx="11853">
                  <c:v>0.52284055043362065</c:v>
                </c:pt>
                <c:pt idx="11854">
                  <c:v>0.56967971579069165</c:v>
                </c:pt>
                <c:pt idx="11855">
                  <c:v>0.4955679692707527</c:v>
                </c:pt>
                <c:pt idx="11856">
                  <c:v>0.52088221859106432</c:v>
                </c:pt>
                <c:pt idx="11857">
                  <c:v>0.40144832426434818</c:v>
                </c:pt>
                <c:pt idx="11858">
                  <c:v>0.42850848024729127</c:v>
                </c:pt>
                <c:pt idx="11859">
                  <c:v>0.56145648991097541</c:v>
                </c:pt>
                <c:pt idx="11860">
                  <c:v>0.49411534411332864</c:v>
                </c:pt>
                <c:pt idx="11861">
                  <c:v>0.49985991452133405</c:v>
                </c:pt>
                <c:pt idx="11862">
                  <c:v>0.52006537794092689</c:v>
                </c:pt>
                <c:pt idx="11863">
                  <c:v>0.46202717569313428</c:v>
                </c:pt>
                <c:pt idx="11864">
                  <c:v>0.44188506990432785</c:v>
                </c:pt>
                <c:pt idx="11865">
                  <c:v>0.48496399236966148</c:v>
                </c:pt>
                <c:pt idx="11866">
                  <c:v>0.4370119910748661</c:v>
                </c:pt>
                <c:pt idx="11867">
                  <c:v>0.48311068289149206</c:v>
                </c:pt>
                <c:pt idx="11868">
                  <c:v>0.46772974892465058</c:v>
                </c:pt>
                <c:pt idx="11869">
                  <c:v>0.5689826510007685</c:v>
                </c:pt>
                <c:pt idx="11870">
                  <c:v>0.37440264998348055</c:v>
                </c:pt>
                <c:pt idx="11871">
                  <c:v>0.41750028608828182</c:v>
                </c:pt>
                <c:pt idx="11872">
                  <c:v>0.40187136396627104</c:v>
                </c:pt>
                <c:pt idx="11873">
                  <c:v>0.55701616749025396</c:v>
                </c:pt>
                <c:pt idx="11874">
                  <c:v>0.49160974868501817</c:v>
                </c:pt>
                <c:pt idx="11875">
                  <c:v>0.61143461150640033</c:v>
                </c:pt>
                <c:pt idx="11876">
                  <c:v>0.48245990884195439</c:v>
                </c:pt>
                <c:pt idx="11877">
                  <c:v>0.49925330529117307</c:v>
                </c:pt>
                <c:pt idx="11878">
                  <c:v>0.50568268404524175</c:v>
                </c:pt>
                <c:pt idx="11879">
                  <c:v>0.55319905957076065</c:v>
                </c:pt>
                <c:pt idx="11880">
                  <c:v>0.46569044362346784</c:v>
                </c:pt>
                <c:pt idx="11881">
                  <c:v>0.58435071862338361</c:v>
                </c:pt>
                <c:pt idx="11882">
                  <c:v>0.50175934656583165</c:v>
                </c:pt>
                <c:pt idx="11883">
                  <c:v>0.39928235793685896</c:v>
                </c:pt>
                <c:pt idx="11884">
                  <c:v>0.49558136102893457</c:v>
                </c:pt>
                <c:pt idx="11885">
                  <c:v>0.45451894724049774</c:v>
                </c:pt>
                <c:pt idx="11886">
                  <c:v>0.46886312012536735</c:v>
                </c:pt>
                <c:pt idx="11887">
                  <c:v>0.54778894862868588</c:v>
                </c:pt>
                <c:pt idx="11888">
                  <c:v>0.47508537127795508</c:v>
                </c:pt>
                <c:pt idx="11889">
                  <c:v>0.52197459822542891</c:v>
                </c:pt>
                <c:pt idx="11890">
                  <c:v>0.5705269731530086</c:v>
                </c:pt>
                <c:pt idx="11891">
                  <c:v>0.47560890552293295</c:v>
                </c:pt>
                <c:pt idx="11892">
                  <c:v>0.48531746689318139</c:v>
                </c:pt>
                <c:pt idx="11893">
                  <c:v>0.54470194327278365</c:v>
                </c:pt>
                <c:pt idx="11894">
                  <c:v>0.42835709652858678</c:v>
                </c:pt>
                <c:pt idx="11895">
                  <c:v>0.49175465284659453</c:v>
                </c:pt>
                <c:pt idx="11896">
                  <c:v>0.56925141915571764</c:v>
                </c:pt>
                <c:pt idx="11897">
                  <c:v>0.55494443056778553</c:v>
                </c:pt>
                <c:pt idx="11898">
                  <c:v>0.53478483577320002</c:v>
                </c:pt>
                <c:pt idx="11899">
                  <c:v>0.47805304292419726</c:v>
                </c:pt>
                <c:pt idx="11900">
                  <c:v>0.45603699712474915</c:v>
                </c:pt>
                <c:pt idx="11901">
                  <c:v>0.47866607495401647</c:v>
                </c:pt>
                <c:pt idx="11902">
                  <c:v>0.48780499575561947</c:v>
                </c:pt>
                <c:pt idx="11903">
                  <c:v>0.47681241086276277</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278</c:v>
                </c:pt>
                <c:pt idx="11914">
                  <c:v>0.62346571037638132</c:v>
                </c:pt>
                <c:pt idx="11915">
                  <c:v>0.45801684367576034</c:v>
                </c:pt>
                <c:pt idx="11916">
                  <c:v>0.42964133900620272</c:v>
                </c:pt>
                <c:pt idx="11917">
                  <c:v>0.54140961696643564</c:v>
                </c:pt>
                <c:pt idx="11918">
                  <c:v>0.51324479152436531</c:v>
                </c:pt>
                <c:pt idx="11919">
                  <c:v>0.41458807151283383</c:v>
                </c:pt>
                <c:pt idx="11920">
                  <c:v>0.48678757244808851</c:v>
                </c:pt>
                <c:pt idx="11921">
                  <c:v>0.49625098014563468</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835</c:v>
                </c:pt>
                <c:pt idx="11930">
                  <c:v>0.48950950611983901</c:v>
                </c:pt>
                <c:pt idx="11931">
                  <c:v>0.39264419502189085</c:v>
                </c:pt>
                <c:pt idx="11932">
                  <c:v>0.50689184598174941</c:v>
                </c:pt>
                <c:pt idx="11933">
                  <c:v>0.57003158044750801</c:v>
                </c:pt>
                <c:pt idx="11934">
                  <c:v>0.44968109149078511</c:v>
                </c:pt>
                <c:pt idx="11935">
                  <c:v>0.46210000580637617</c:v>
                </c:pt>
                <c:pt idx="11936">
                  <c:v>0.42932949406978727</c:v>
                </c:pt>
                <c:pt idx="11937">
                  <c:v>0.43090498898495994</c:v>
                </c:pt>
                <c:pt idx="11938">
                  <c:v>0.55569425534322625</c:v>
                </c:pt>
                <c:pt idx="11939">
                  <c:v>0.46412191473075431</c:v>
                </c:pt>
                <c:pt idx="11940">
                  <c:v>0.48020198960485855</c:v>
                </c:pt>
                <c:pt idx="11941">
                  <c:v>0.49818567279518261</c:v>
                </c:pt>
                <c:pt idx="11942">
                  <c:v>0.52907758098476365</c:v>
                </c:pt>
                <c:pt idx="11943">
                  <c:v>0.52337899259125087</c:v>
                </c:pt>
                <c:pt idx="11944">
                  <c:v>0.48381176310351326</c:v>
                </c:pt>
                <c:pt idx="11945">
                  <c:v>0.473220347023659</c:v>
                </c:pt>
                <c:pt idx="11946">
                  <c:v>0.49563269056007031</c:v>
                </c:pt>
                <c:pt idx="11947">
                  <c:v>0.49934145689233028</c:v>
                </c:pt>
                <c:pt idx="11948">
                  <c:v>0.48411831220338486</c:v>
                </c:pt>
                <c:pt idx="11949">
                  <c:v>0.36095042972599406</c:v>
                </c:pt>
                <c:pt idx="11950">
                  <c:v>0.64277380869909873</c:v>
                </c:pt>
                <c:pt idx="11951">
                  <c:v>0.5164178439320134</c:v>
                </c:pt>
                <c:pt idx="11952">
                  <c:v>0.57156064122336558</c:v>
                </c:pt>
                <c:pt idx="11953">
                  <c:v>0.45930222031546863</c:v>
                </c:pt>
                <c:pt idx="11954">
                  <c:v>0.42112225878601467</c:v>
                </c:pt>
                <c:pt idx="11955">
                  <c:v>0.48548653070608438</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151</c:v>
                </c:pt>
                <c:pt idx="11965">
                  <c:v>0.46737191214001494</c:v>
                </c:pt>
                <c:pt idx="11966">
                  <c:v>0.53852615083431932</c:v>
                </c:pt>
                <c:pt idx="11967">
                  <c:v>0.60130733955786653</c:v>
                </c:pt>
                <c:pt idx="11968">
                  <c:v>0.42286388873411823</c:v>
                </c:pt>
                <c:pt idx="11969">
                  <c:v>0.47649600750155835</c:v>
                </c:pt>
                <c:pt idx="11970">
                  <c:v>0.48177333290870411</c:v>
                </c:pt>
                <c:pt idx="11971">
                  <c:v>0.49234763982289398</c:v>
                </c:pt>
                <c:pt idx="11972">
                  <c:v>0.5289977659869558</c:v>
                </c:pt>
                <c:pt idx="11973">
                  <c:v>0.52933565193629217</c:v>
                </c:pt>
                <c:pt idx="11974">
                  <c:v>0.54622996784136257</c:v>
                </c:pt>
                <c:pt idx="11975">
                  <c:v>0.44165249506922638</c:v>
                </c:pt>
                <c:pt idx="11976">
                  <c:v>0.51371421119138061</c:v>
                </c:pt>
                <c:pt idx="11977">
                  <c:v>0.43090822721871525</c:v>
                </c:pt>
                <c:pt idx="11978">
                  <c:v>0.52516049662683262</c:v>
                </c:pt>
                <c:pt idx="11979">
                  <c:v>0.42631401025090954</c:v>
                </c:pt>
                <c:pt idx="11980">
                  <c:v>0.54247759031661036</c:v>
                </c:pt>
                <c:pt idx="11981">
                  <c:v>0.42630607412784943</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504</c:v>
                </c:pt>
                <c:pt idx="11990">
                  <c:v>0.54052655113248649</c:v>
                </c:pt>
                <c:pt idx="11991">
                  <c:v>0.55735835553669566</c:v>
                </c:pt>
                <c:pt idx="11992">
                  <c:v>0.47530084774421777</c:v>
                </c:pt>
                <c:pt idx="11993">
                  <c:v>0.48896071333814661</c:v>
                </c:pt>
                <c:pt idx="11994">
                  <c:v>0.46935850776265736</c:v>
                </c:pt>
                <c:pt idx="11995">
                  <c:v>0.38831583222417487</c:v>
                </c:pt>
                <c:pt idx="11996">
                  <c:v>0.51842203783035956</c:v>
                </c:pt>
                <c:pt idx="11997">
                  <c:v>0.47626174868500226</c:v>
                </c:pt>
                <c:pt idx="11998">
                  <c:v>0.58422403965124636</c:v>
                </c:pt>
                <c:pt idx="11999">
                  <c:v>0.5557995752005036</c:v>
                </c:pt>
                <c:pt idx="12000">
                  <c:v>0.48009008911811335</c:v>
                </c:pt>
                <c:pt idx="12001">
                  <c:v>0.40275951064168114</c:v>
                </c:pt>
                <c:pt idx="12002">
                  <c:v>0.51540914786963876</c:v>
                </c:pt>
                <c:pt idx="12003">
                  <c:v>0.55724804580837395</c:v>
                </c:pt>
                <c:pt idx="12004">
                  <c:v>0.44699620711715232</c:v>
                </c:pt>
                <c:pt idx="12005">
                  <c:v>0.50462101601170151</c:v>
                </c:pt>
                <c:pt idx="12006">
                  <c:v>0.50408355066940269</c:v>
                </c:pt>
                <c:pt idx="12007">
                  <c:v>0.44751595664120669</c:v>
                </c:pt>
                <c:pt idx="12008">
                  <c:v>0.4362935148699269</c:v>
                </c:pt>
                <c:pt idx="12009">
                  <c:v>0.50347245571068056</c:v>
                </c:pt>
                <c:pt idx="12010">
                  <c:v>0.50260385023039422</c:v>
                </c:pt>
                <c:pt idx="12011">
                  <c:v>0.56522330729444614</c:v>
                </c:pt>
                <c:pt idx="12012">
                  <c:v>0.40909068124154641</c:v>
                </c:pt>
                <c:pt idx="12013">
                  <c:v>0.52048711300892658</c:v>
                </c:pt>
                <c:pt idx="12014">
                  <c:v>0.50933422332521439</c:v>
                </c:pt>
                <c:pt idx="12015">
                  <c:v>0.45504803611816225</c:v>
                </c:pt>
                <c:pt idx="12016">
                  <c:v>0.40281177492251224</c:v>
                </c:pt>
                <c:pt idx="12017">
                  <c:v>0.40950704109487246</c:v>
                </c:pt>
                <c:pt idx="12018">
                  <c:v>0.41014449508628437</c:v>
                </c:pt>
                <c:pt idx="12019">
                  <c:v>0.46444950173846838</c:v>
                </c:pt>
                <c:pt idx="12020">
                  <c:v>0.47638305853545082</c:v>
                </c:pt>
                <c:pt idx="12021">
                  <c:v>0.42111512682710167</c:v>
                </c:pt>
                <c:pt idx="12022">
                  <c:v>0.57825963780756495</c:v>
                </c:pt>
                <c:pt idx="12023">
                  <c:v>0.49997643525010188</c:v>
                </c:pt>
                <c:pt idx="12024">
                  <c:v>0.44703305861788523</c:v>
                </c:pt>
                <c:pt idx="12025">
                  <c:v>0.47476718052109779</c:v>
                </c:pt>
                <c:pt idx="12026">
                  <c:v>0.5318237184652036</c:v>
                </c:pt>
                <c:pt idx="12027">
                  <c:v>0.43037895844424989</c:v>
                </c:pt>
                <c:pt idx="12028">
                  <c:v>0.52950346138899851</c:v>
                </c:pt>
                <c:pt idx="12029">
                  <c:v>0.40287921003267713</c:v>
                </c:pt>
                <c:pt idx="12030">
                  <c:v>0.54485015145151561</c:v>
                </c:pt>
                <c:pt idx="12031">
                  <c:v>0.48526728520199691</c:v>
                </c:pt>
                <c:pt idx="12032">
                  <c:v>0.44873521115055665</c:v>
                </c:pt>
                <c:pt idx="12033">
                  <c:v>0.52659021853916665</c:v>
                </c:pt>
                <c:pt idx="12034">
                  <c:v>0.49154663374461588</c:v>
                </c:pt>
                <c:pt idx="12035">
                  <c:v>0.57804139274351896</c:v>
                </c:pt>
                <c:pt idx="12036">
                  <c:v>0.44824484389545632</c:v>
                </c:pt>
                <c:pt idx="12037">
                  <c:v>0.44504074705369978</c:v>
                </c:pt>
                <c:pt idx="12038">
                  <c:v>0.47758159565643582</c:v>
                </c:pt>
                <c:pt idx="12039">
                  <c:v>0.40787773911248404</c:v>
                </c:pt>
                <c:pt idx="12040">
                  <c:v>0.44039542789238378</c:v>
                </c:pt>
                <c:pt idx="12041">
                  <c:v>0.43016247078168335</c:v>
                </c:pt>
                <c:pt idx="12042">
                  <c:v>0.49742630831792961</c:v>
                </c:pt>
                <c:pt idx="12043">
                  <c:v>0.49622135983826382</c:v>
                </c:pt>
                <c:pt idx="12044">
                  <c:v>0.40075506698470487</c:v>
                </c:pt>
                <c:pt idx="12045">
                  <c:v>0.42948262334500309</c:v>
                </c:pt>
                <c:pt idx="12046">
                  <c:v>0.52634660924548871</c:v>
                </c:pt>
                <c:pt idx="12047">
                  <c:v>0.48686256225338687</c:v>
                </c:pt>
                <c:pt idx="12048">
                  <c:v>0.3562376778530208</c:v>
                </c:pt>
                <c:pt idx="12049">
                  <c:v>0.52941356528289785</c:v>
                </c:pt>
                <c:pt idx="12050">
                  <c:v>0.52167484466202863</c:v>
                </c:pt>
                <c:pt idx="12051">
                  <c:v>0.5041080158984147</c:v>
                </c:pt>
                <c:pt idx="12052">
                  <c:v>0.48944246749179382</c:v>
                </c:pt>
                <c:pt idx="12053">
                  <c:v>0.49766159018777739</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3985</c:v>
                </c:pt>
                <c:pt idx="12068">
                  <c:v>0.38507227637143704</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078</c:v>
                </c:pt>
                <c:pt idx="12077">
                  <c:v>0.5087105715106135</c:v>
                </c:pt>
                <c:pt idx="12078">
                  <c:v>0.44725886517140384</c:v>
                </c:pt>
                <c:pt idx="12079">
                  <c:v>0.61307220160445874</c:v>
                </c:pt>
                <c:pt idx="12080">
                  <c:v>0.37065484219882072</c:v>
                </c:pt>
                <c:pt idx="12081">
                  <c:v>0.46751050348355438</c:v>
                </c:pt>
                <c:pt idx="12082">
                  <c:v>0.51623094149072857</c:v>
                </c:pt>
                <c:pt idx="12083">
                  <c:v>0.48534585487805981</c:v>
                </c:pt>
                <c:pt idx="12084">
                  <c:v>0.41577203047434491</c:v>
                </c:pt>
                <c:pt idx="12085">
                  <c:v>0.44221869743624381</c:v>
                </c:pt>
                <c:pt idx="12086">
                  <c:v>0.53424993739774562</c:v>
                </c:pt>
                <c:pt idx="12087">
                  <c:v>0.46235027145172702</c:v>
                </c:pt>
                <c:pt idx="12088">
                  <c:v>0.49057937071974278</c:v>
                </c:pt>
                <c:pt idx="12089">
                  <c:v>0.47320149956484642</c:v>
                </c:pt>
                <c:pt idx="12090">
                  <c:v>0.41124470277304331</c:v>
                </c:pt>
                <c:pt idx="12091">
                  <c:v>0.47595970882338645</c:v>
                </c:pt>
                <c:pt idx="12092">
                  <c:v>0.579928917158955</c:v>
                </c:pt>
                <c:pt idx="12093">
                  <c:v>0.51492700672460689</c:v>
                </c:pt>
                <c:pt idx="12094">
                  <c:v>0.50110342453841072</c:v>
                </c:pt>
                <c:pt idx="12095">
                  <c:v>0.44346004836958691</c:v>
                </c:pt>
                <c:pt idx="12096">
                  <c:v>0.5158745127939427</c:v>
                </c:pt>
                <c:pt idx="12097">
                  <c:v>0.48367900026314831</c:v>
                </c:pt>
                <c:pt idx="12098">
                  <c:v>0.44092752906364574</c:v>
                </c:pt>
                <c:pt idx="12099">
                  <c:v>0.44006878893281565</c:v>
                </c:pt>
                <c:pt idx="12100">
                  <c:v>0.39237860819461651</c:v>
                </c:pt>
                <c:pt idx="12101">
                  <c:v>0.48409916432931338</c:v>
                </c:pt>
                <c:pt idx="12102">
                  <c:v>0.37707952716943366</c:v>
                </c:pt>
                <c:pt idx="12103">
                  <c:v>0.49110273539492616</c:v>
                </c:pt>
                <c:pt idx="12104">
                  <c:v>0.50599436921229157</c:v>
                </c:pt>
                <c:pt idx="12105">
                  <c:v>0.40010130903522406</c:v>
                </c:pt>
                <c:pt idx="12106">
                  <c:v>0.45196932707094706</c:v>
                </c:pt>
                <c:pt idx="12107">
                  <c:v>0.42199245900065641</c:v>
                </c:pt>
                <c:pt idx="12108">
                  <c:v>0.45340916521226127</c:v>
                </c:pt>
                <c:pt idx="12109">
                  <c:v>0.57119620850890063</c:v>
                </c:pt>
                <c:pt idx="12110">
                  <c:v>0.41010546189424379</c:v>
                </c:pt>
                <c:pt idx="12111">
                  <c:v>0.44244891164211497</c:v>
                </c:pt>
                <c:pt idx="12112">
                  <c:v>0.4118945205341793</c:v>
                </c:pt>
                <c:pt idx="12113">
                  <c:v>0.47514075966369496</c:v>
                </c:pt>
                <c:pt idx="12114">
                  <c:v>0.39247034118269386</c:v>
                </c:pt>
                <c:pt idx="12115">
                  <c:v>0.44031306834148537</c:v>
                </c:pt>
                <c:pt idx="12116">
                  <c:v>0.40421579425709681</c:v>
                </c:pt>
                <c:pt idx="12117">
                  <c:v>0.44612961785846394</c:v>
                </c:pt>
                <c:pt idx="12118">
                  <c:v>0.50517078466670917</c:v>
                </c:pt>
                <c:pt idx="12119">
                  <c:v>0.43013666784261978</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611</c:v>
                </c:pt>
                <c:pt idx="12128">
                  <c:v>0.43416108319969665</c:v>
                </c:pt>
                <c:pt idx="12129">
                  <c:v>0.4678703737361275</c:v>
                </c:pt>
                <c:pt idx="12130">
                  <c:v>0.5477256082128934</c:v>
                </c:pt>
                <c:pt idx="12131">
                  <c:v>0.52133152265067262</c:v>
                </c:pt>
                <c:pt idx="12132">
                  <c:v>0.5533176878791215</c:v>
                </c:pt>
                <c:pt idx="12133">
                  <c:v>0.49605449331533474</c:v>
                </c:pt>
                <c:pt idx="12134">
                  <c:v>0.4631493045302032</c:v>
                </c:pt>
                <c:pt idx="12135">
                  <c:v>0.47316958575805035</c:v>
                </c:pt>
                <c:pt idx="12136">
                  <c:v>0.45982913117226387</c:v>
                </c:pt>
                <c:pt idx="12137">
                  <c:v>0.44568372390190497</c:v>
                </c:pt>
                <c:pt idx="12138">
                  <c:v>0.44100396394485308</c:v>
                </c:pt>
                <c:pt idx="12139">
                  <c:v>0.3992707497310054</c:v>
                </c:pt>
                <c:pt idx="12140">
                  <c:v>0.37193634646221235</c:v>
                </c:pt>
                <c:pt idx="12141">
                  <c:v>0.53092750067899963</c:v>
                </c:pt>
                <c:pt idx="12142">
                  <c:v>0.46080361837565076</c:v>
                </c:pt>
                <c:pt idx="12143">
                  <c:v>0.51197862832590002</c:v>
                </c:pt>
                <c:pt idx="12144">
                  <c:v>0.50408170000802188</c:v>
                </c:pt>
                <c:pt idx="12145">
                  <c:v>0.51540079343181988</c:v>
                </c:pt>
                <c:pt idx="12146">
                  <c:v>0.43486123577992536</c:v>
                </c:pt>
                <c:pt idx="12147">
                  <c:v>0.45696159368236372</c:v>
                </c:pt>
                <c:pt idx="12148">
                  <c:v>0.53765218712147278</c:v>
                </c:pt>
                <c:pt idx="12149">
                  <c:v>0.42622384519001638</c:v>
                </c:pt>
                <c:pt idx="12150">
                  <c:v>0.48737019933072473</c:v>
                </c:pt>
                <c:pt idx="12151">
                  <c:v>0.46188033265407241</c:v>
                </c:pt>
                <c:pt idx="12152">
                  <c:v>0.37047184253862181</c:v>
                </c:pt>
                <c:pt idx="12153">
                  <c:v>0.3983386840446505</c:v>
                </c:pt>
                <c:pt idx="12154">
                  <c:v>0.42513422962513026</c:v>
                </c:pt>
                <c:pt idx="12155">
                  <c:v>0.48015414392731048</c:v>
                </c:pt>
                <c:pt idx="12156">
                  <c:v>0.5164418811210707</c:v>
                </c:pt>
                <c:pt idx="12157">
                  <c:v>0.49052899771241359</c:v>
                </c:pt>
                <c:pt idx="12158">
                  <c:v>0.47261046494927761</c:v>
                </c:pt>
                <c:pt idx="12159">
                  <c:v>0.43071353955786001</c:v>
                </c:pt>
                <c:pt idx="12160">
                  <c:v>0.52039578065525638</c:v>
                </c:pt>
                <c:pt idx="12161">
                  <c:v>0.483510926583954</c:v>
                </c:pt>
                <c:pt idx="12162">
                  <c:v>0.4696311825594886</c:v>
                </c:pt>
                <c:pt idx="12163">
                  <c:v>0.35827946187756143</c:v>
                </c:pt>
                <c:pt idx="12164">
                  <c:v>0.54514334254535768</c:v>
                </c:pt>
                <c:pt idx="12165">
                  <c:v>0.52905650772334156</c:v>
                </c:pt>
                <c:pt idx="12166">
                  <c:v>0.4059206757345325</c:v>
                </c:pt>
                <c:pt idx="12167">
                  <c:v>0.49701920653678189</c:v>
                </c:pt>
                <c:pt idx="12168">
                  <c:v>0.49763347707201488</c:v>
                </c:pt>
                <c:pt idx="12169">
                  <c:v>0.54040938679371497</c:v>
                </c:pt>
                <c:pt idx="12170">
                  <c:v>0.42367251640345788</c:v>
                </c:pt>
                <c:pt idx="12171">
                  <c:v>0.42639343477972491</c:v>
                </c:pt>
                <c:pt idx="12172">
                  <c:v>0.44826552790822577</c:v>
                </c:pt>
                <c:pt idx="12173">
                  <c:v>0.46937702988964869</c:v>
                </c:pt>
                <c:pt idx="12174">
                  <c:v>0.43221474777855384</c:v>
                </c:pt>
                <c:pt idx="12175">
                  <c:v>0.53050890323587463</c:v>
                </c:pt>
                <c:pt idx="12176">
                  <c:v>0.54550677572341688</c:v>
                </c:pt>
                <c:pt idx="12177">
                  <c:v>0.46302852760256807</c:v>
                </c:pt>
                <c:pt idx="12178">
                  <c:v>0.38394308269685112</c:v>
                </c:pt>
                <c:pt idx="12179">
                  <c:v>0.50059847250580836</c:v>
                </c:pt>
                <c:pt idx="12180">
                  <c:v>0.47742782840203468</c:v>
                </c:pt>
                <c:pt idx="12181">
                  <c:v>0.51786809069384065</c:v>
                </c:pt>
                <c:pt idx="12182">
                  <c:v>0.45609435070124976</c:v>
                </c:pt>
                <c:pt idx="12183">
                  <c:v>0.55162005587872265</c:v>
                </c:pt>
                <c:pt idx="12184">
                  <c:v>0.40522140713673194</c:v>
                </c:pt>
                <c:pt idx="12185">
                  <c:v>0.54029629558516479</c:v>
                </c:pt>
                <c:pt idx="12186">
                  <c:v>0.49517610672438017</c:v>
                </c:pt>
                <c:pt idx="12187">
                  <c:v>0.41165490638916491</c:v>
                </c:pt>
                <c:pt idx="12188">
                  <c:v>0.44385061146249538</c:v>
                </c:pt>
                <c:pt idx="12189">
                  <c:v>0.44936732954759556</c:v>
                </c:pt>
                <c:pt idx="12190">
                  <c:v>0.41708401848651994</c:v>
                </c:pt>
                <c:pt idx="12191">
                  <c:v>0.45751654556786042</c:v>
                </c:pt>
                <c:pt idx="12192">
                  <c:v>0.52703206390272295</c:v>
                </c:pt>
                <c:pt idx="12193">
                  <c:v>0.46096527390076497</c:v>
                </c:pt>
                <c:pt idx="12194">
                  <c:v>0.56068640000790448</c:v>
                </c:pt>
                <c:pt idx="12195">
                  <c:v>0.3922166492590925</c:v>
                </c:pt>
                <c:pt idx="12196">
                  <c:v>0.45428116488867631</c:v>
                </c:pt>
                <c:pt idx="12197">
                  <c:v>0.40080551104102702</c:v>
                </c:pt>
                <c:pt idx="12198">
                  <c:v>0.48530132226035338</c:v>
                </c:pt>
                <c:pt idx="12199">
                  <c:v>0.48763626584310932</c:v>
                </c:pt>
                <c:pt idx="12200">
                  <c:v>0.44773095766884685</c:v>
                </c:pt>
                <c:pt idx="12201">
                  <c:v>0.49420549431507782</c:v>
                </c:pt>
                <c:pt idx="12202">
                  <c:v>0.42249680701938758</c:v>
                </c:pt>
                <c:pt idx="12203">
                  <c:v>0.44512522809600474</c:v>
                </c:pt>
                <c:pt idx="12204">
                  <c:v>0.38747602075120802</c:v>
                </c:pt>
                <c:pt idx="12205">
                  <c:v>0.40224034834739519</c:v>
                </c:pt>
                <c:pt idx="12206">
                  <c:v>0.40382415328050875</c:v>
                </c:pt>
                <c:pt idx="12207">
                  <c:v>0.34516900431952052</c:v>
                </c:pt>
                <c:pt idx="12208">
                  <c:v>0.43136137266800151</c:v>
                </c:pt>
                <c:pt idx="12209">
                  <c:v>0.46202669058075391</c:v>
                </c:pt>
                <c:pt idx="12210">
                  <c:v>0.48389777655001381</c:v>
                </c:pt>
                <c:pt idx="12211">
                  <c:v>0.45528828734402815</c:v>
                </c:pt>
                <c:pt idx="12212">
                  <c:v>0.54673332286530729</c:v>
                </c:pt>
                <c:pt idx="12213">
                  <c:v>0.52916079644665359</c:v>
                </c:pt>
                <c:pt idx="12214">
                  <c:v>0.47761556902661156</c:v>
                </c:pt>
                <c:pt idx="12215">
                  <c:v>0.50389941655772941</c:v>
                </c:pt>
                <c:pt idx="12216">
                  <c:v>0.53975861822437166</c:v>
                </c:pt>
                <c:pt idx="12217">
                  <c:v>0.40636979016958541</c:v>
                </c:pt>
                <c:pt idx="12218">
                  <c:v>0.50347882217977769</c:v>
                </c:pt>
                <c:pt idx="12219">
                  <c:v>0.48331214868630284</c:v>
                </c:pt>
                <c:pt idx="12220">
                  <c:v>0.46474908881150523</c:v>
                </c:pt>
                <c:pt idx="12221">
                  <c:v>0.3954937074308329</c:v>
                </c:pt>
                <c:pt idx="12222">
                  <c:v>0.42962783910292057</c:v>
                </c:pt>
                <c:pt idx="12223">
                  <c:v>0.41672137210174048</c:v>
                </c:pt>
                <c:pt idx="12224">
                  <c:v>0.56508637583892685</c:v>
                </c:pt>
                <c:pt idx="12225">
                  <c:v>0.48404948806801734</c:v>
                </c:pt>
                <c:pt idx="12226">
                  <c:v>0.50712102495573808</c:v>
                </c:pt>
                <c:pt idx="12227">
                  <c:v>0.42444056615307796</c:v>
                </c:pt>
                <c:pt idx="12228">
                  <c:v>0.38491662599033788</c:v>
                </c:pt>
                <c:pt idx="12229">
                  <c:v>0.62276033227931582</c:v>
                </c:pt>
                <c:pt idx="12230">
                  <c:v>0.40833919932889784</c:v>
                </c:pt>
                <c:pt idx="12231">
                  <c:v>0.46498476699415986</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777</c:v>
                </c:pt>
                <c:pt idx="12241">
                  <c:v>0.42472786890057862</c:v>
                </c:pt>
                <c:pt idx="12242">
                  <c:v>0.41773150952870719</c:v>
                </c:pt>
                <c:pt idx="12243">
                  <c:v>0.44301935755587757</c:v>
                </c:pt>
                <c:pt idx="12244">
                  <c:v>0.51350074455615047</c:v>
                </c:pt>
                <c:pt idx="12245">
                  <c:v>0.39113544214524532</c:v>
                </c:pt>
                <c:pt idx="12246">
                  <c:v>0.46062147049838376</c:v>
                </c:pt>
                <c:pt idx="12247">
                  <c:v>0.44331191125154396</c:v>
                </c:pt>
                <c:pt idx="12248">
                  <c:v>0.42153859296594998</c:v>
                </c:pt>
                <c:pt idx="12249">
                  <c:v>0.46471258220556688</c:v>
                </c:pt>
                <c:pt idx="12250">
                  <c:v>0.50769485836167871</c:v>
                </c:pt>
                <c:pt idx="12251">
                  <c:v>0.45217386039183438</c:v>
                </c:pt>
                <c:pt idx="12252">
                  <c:v>0.39833487191186551</c:v>
                </c:pt>
                <c:pt idx="12253">
                  <c:v>0.43621101422694381</c:v>
                </c:pt>
                <c:pt idx="12254">
                  <c:v>0.48128734494266151</c:v>
                </c:pt>
                <c:pt idx="12255">
                  <c:v>0.47332416242306896</c:v>
                </c:pt>
                <c:pt idx="12256">
                  <c:v>0.45628806753484807</c:v>
                </c:pt>
                <c:pt idx="12257">
                  <c:v>0.48554013181816297</c:v>
                </c:pt>
                <c:pt idx="12258">
                  <c:v>0.44499489040663376</c:v>
                </c:pt>
                <c:pt idx="12259">
                  <c:v>0.42277078937659718</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9034</c:v>
                </c:pt>
                <c:pt idx="12269">
                  <c:v>0.53930601637629694</c:v>
                </c:pt>
                <c:pt idx="12270">
                  <c:v>0.47680859140495047</c:v>
                </c:pt>
                <c:pt idx="12271">
                  <c:v>0.44699651040685728</c:v>
                </c:pt>
                <c:pt idx="12272">
                  <c:v>0.42933713806864082</c:v>
                </c:pt>
                <c:pt idx="12273">
                  <c:v>0.52787860943543163</c:v>
                </c:pt>
                <c:pt idx="12274">
                  <c:v>0.4852146658878565</c:v>
                </c:pt>
                <c:pt idx="12275">
                  <c:v>0.41881654612511182</c:v>
                </c:pt>
                <c:pt idx="12276">
                  <c:v>0.42320345145714067</c:v>
                </c:pt>
                <c:pt idx="12277">
                  <c:v>0.39479212603546182</c:v>
                </c:pt>
                <c:pt idx="12278">
                  <c:v>0.45912965706540032</c:v>
                </c:pt>
                <c:pt idx="12279">
                  <c:v>0.43435991010768987</c:v>
                </c:pt>
                <c:pt idx="12280">
                  <c:v>0.40784121286690883</c:v>
                </c:pt>
                <c:pt idx="12281">
                  <c:v>0.51795557379223756</c:v>
                </c:pt>
                <c:pt idx="12282">
                  <c:v>0.52855748949978454</c:v>
                </c:pt>
                <c:pt idx="12283">
                  <c:v>0.4449573194425811</c:v>
                </c:pt>
                <c:pt idx="12284">
                  <c:v>0.37316091060794865</c:v>
                </c:pt>
                <c:pt idx="12285">
                  <c:v>0.45732528525578497</c:v>
                </c:pt>
                <c:pt idx="12286">
                  <c:v>0.48459978020429645</c:v>
                </c:pt>
                <c:pt idx="12287">
                  <c:v>0.48409233638274757</c:v>
                </c:pt>
                <c:pt idx="12288">
                  <c:v>0.44347403720861095</c:v>
                </c:pt>
                <c:pt idx="12289">
                  <c:v>0.43460830738238276</c:v>
                </c:pt>
                <c:pt idx="12290">
                  <c:v>0.36772241219583152</c:v>
                </c:pt>
                <c:pt idx="12291">
                  <c:v>0.46210818281622712</c:v>
                </c:pt>
                <c:pt idx="12292">
                  <c:v>0.38867074756521575</c:v>
                </c:pt>
                <c:pt idx="12293">
                  <c:v>0.46050943518194942</c:v>
                </c:pt>
                <c:pt idx="12294">
                  <c:v>0.58000130586228238</c:v>
                </c:pt>
                <c:pt idx="12295">
                  <c:v>0.43459097574933242</c:v>
                </c:pt>
                <c:pt idx="12296">
                  <c:v>0.49710348044775332</c:v>
                </c:pt>
                <c:pt idx="12297">
                  <c:v>0.43766265724769887</c:v>
                </c:pt>
                <c:pt idx="12298">
                  <c:v>0.45103489686897402</c:v>
                </c:pt>
                <c:pt idx="12299">
                  <c:v>0.43676389981022884</c:v>
                </c:pt>
                <c:pt idx="12300">
                  <c:v>0.30250795022952831</c:v>
                </c:pt>
                <c:pt idx="12301">
                  <c:v>0.44906660770826856</c:v>
                </c:pt>
                <c:pt idx="12302">
                  <c:v>0.38476597283249925</c:v>
                </c:pt>
                <c:pt idx="12303">
                  <c:v>0.46016070092324912</c:v>
                </c:pt>
                <c:pt idx="12304">
                  <c:v>0.5704182893109192</c:v>
                </c:pt>
                <c:pt idx="12305">
                  <c:v>0.38560445700092211</c:v>
                </c:pt>
                <c:pt idx="12306">
                  <c:v>0.47332106739589719</c:v>
                </c:pt>
                <c:pt idx="12307">
                  <c:v>0.42026687902635307</c:v>
                </c:pt>
                <c:pt idx="12308">
                  <c:v>0.46297965791453038</c:v>
                </c:pt>
                <c:pt idx="12309">
                  <c:v>0.50897415934823909</c:v>
                </c:pt>
                <c:pt idx="12310">
                  <c:v>0.38448674647988557</c:v>
                </c:pt>
                <c:pt idx="12311">
                  <c:v>0.43313088099075214</c:v>
                </c:pt>
                <c:pt idx="12312">
                  <c:v>0.51236046968505489</c:v>
                </c:pt>
                <c:pt idx="12313">
                  <c:v>0.39738291809214926</c:v>
                </c:pt>
                <c:pt idx="12314">
                  <c:v>0.49999586319080597</c:v>
                </c:pt>
                <c:pt idx="12315">
                  <c:v>0.60721408933407062</c:v>
                </c:pt>
                <c:pt idx="12316">
                  <c:v>0.43129223780780818</c:v>
                </c:pt>
                <c:pt idx="12317">
                  <c:v>0.39345085410262376</c:v>
                </c:pt>
                <c:pt idx="12318">
                  <c:v>0.48704634790538931</c:v>
                </c:pt>
                <c:pt idx="12319">
                  <c:v>0.56316656885234384</c:v>
                </c:pt>
                <c:pt idx="12320">
                  <c:v>0.42550901158816412</c:v>
                </c:pt>
                <c:pt idx="12321">
                  <c:v>0.39614968131496836</c:v>
                </c:pt>
                <c:pt idx="12322">
                  <c:v>0.50264745322090465</c:v>
                </c:pt>
                <c:pt idx="12323">
                  <c:v>0.5433319613620895</c:v>
                </c:pt>
                <c:pt idx="12324">
                  <c:v>0.44873514228054179</c:v>
                </c:pt>
                <c:pt idx="12325">
                  <c:v>0.40572846884028885</c:v>
                </c:pt>
                <c:pt idx="12326">
                  <c:v>0.39255335753554232</c:v>
                </c:pt>
                <c:pt idx="12327">
                  <c:v>0.54877979436170299</c:v>
                </c:pt>
                <c:pt idx="12328">
                  <c:v>0.46306702091831825</c:v>
                </c:pt>
                <c:pt idx="12329">
                  <c:v>0.42731597758948947</c:v>
                </c:pt>
                <c:pt idx="12330">
                  <c:v>0.37329518082050456</c:v>
                </c:pt>
                <c:pt idx="12331">
                  <c:v>0.44625136710492636</c:v>
                </c:pt>
                <c:pt idx="12332">
                  <c:v>0.43550315702867448</c:v>
                </c:pt>
                <c:pt idx="12333">
                  <c:v>0.42890691180983448</c:v>
                </c:pt>
                <c:pt idx="12334">
                  <c:v>0.45426496816026257</c:v>
                </c:pt>
                <c:pt idx="12335">
                  <c:v>0.41841580584413973</c:v>
                </c:pt>
                <c:pt idx="12336">
                  <c:v>0.53332462816465809</c:v>
                </c:pt>
                <c:pt idx="12337">
                  <c:v>0.38951686319894685</c:v>
                </c:pt>
                <c:pt idx="12338">
                  <c:v>0.50029613133928641</c:v>
                </c:pt>
                <c:pt idx="12339">
                  <c:v>0.42879007920635148</c:v>
                </c:pt>
                <c:pt idx="12340">
                  <c:v>0.40571195300713025</c:v>
                </c:pt>
                <c:pt idx="12341">
                  <c:v>0.47538800405426168</c:v>
                </c:pt>
                <c:pt idx="12342">
                  <c:v>0.48009615675901246</c:v>
                </c:pt>
                <c:pt idx="12343">
                  <c:v>0.40522230186860786</c:v>
                </c:pt>
                <c:pt idx="12344">
                  <c:v>0.56270312532225175</c:v>
                </c:pt>
                <c:pt idx="12345">
                  <c:v>0.44992289980615141</c:v>
                </c:pt>
                <c:pt idx="12346">
                  <c:v>0.49794543823914938</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387</c:v>
                </c:pt>
                <c:pt idx="12355">
                  <c:v>0.58989492907281349</c:v>
                </c:pt>
                <c:pt idx="12356">
                  <c:v>0.48970534031761981</c:v>
                </c:pt>
                <c:pt idx="12357">
                  <c:v>0.51414130874762443</c:v>
                </c:pt>
                <c:pt idx="12358">
                  <c:v>0.48588026944214391</c:v>
                </c:pt>
                <c:pt idx="12359">
                  <c:v>0.5616885726488019</c:v>
                </c:pt>
                <c:pt idx="12360">
                  <c:v>0.45348143295705556</c:v>
                </c:pt>
                <c:pt idx="12361">
                  <c:v>0.49536398795385117</c:v>
                </c:pt>
                <c:pt idx="12362">
                  <c:v>0.39669863447137527</c:v>
                </c:pt>
                <c:pt idx="12363">
                  <c:v>0.47130612770254893</c:v>
                </c:pt>
                <c:pt idx="12364">
                  <c:v>0.4569148272457515</c:v>
                </c:pt>
                <c:pt idx="12365">
                  <c:v>0.54351239478202384</c:v>
                </c:pt>
                <c:pt idx="12366">
                  <c:v>0.40035960188923642</c:v>
                </c:pt>
                <c:pt idx="12367">
                  <c:v>0.46047644110025288</c:v>
                </c:pt>
                <c:pt idx="12368">
                  <c:v>0.46309162256523823</c:v>
                </c:pt>
                <c:pt idx="12369">
                  <c:v>0.40167253996598684</c:v>
                </c:pt>
                <c:pt idx="12370">
                  <c:v>0.37111346881295115</c:v>
                </c:pt>
                <c:pt idx="12371">
                  <c:v>0.43147343102856772</c:v>
                </c:pt>
                <c:pt idx="12372">
                  <c:v>0.54989286088899869</c:v>
                </c:pt>
                <c:pt idx="12373">
                  <c:v>0.48626074441218059</c:v>
                </c:pt>
                <c:pt idx="12374">
                  <c:v>0.48828029395466677</c:v>
                </c:pt>
                <c:pt idx="12375">
                  <c:v>0.48613763014203376</c:v>
                </c:pt>
                <c:pt idx="12376">
                  <c:v>0.51267295022800474</c:v>
                </c:pt>
                <c:pt idx="12377">
                  <c:v>0.39810761930865757</c:v>
                </c:pt>
                <c:pt idx="12378">
                  <c:v>0.43656415739627014</c:v>
                </c:pt>
                <c:pt idx="12379">
                  <c:v>0.42264262712800532</c:v>
                </c:pt>
                <c:pt idx="12380">
                  <c:v>0.46707556429286962</c:v>
                </c:pt>
                <c:pt idx="12381">
                  <c:v>0.40896407090648351</c:v>
                </c:pt>
                <c:pt idx="12382">
                  <c:v>0.51888580249913419</c:v>
                </c:pt>
                <c:pt idx="12383">
                  <c:v>0.45927489139240657</c:v>
                </c:pt>
                <c:pt idx="12384">
                  <c:v>0.45925860163493731</c:v>
                </c:pt>
                <c:pt idx="12385">
                  <c:v>0.40999348097401916</c:v>
                </c:pt>
                <c:pt idx="12386">
                  <c:v>0.56667583734159199</c:v>
                </c:pt>
                <c:pt idx="12387">
                  <c:v>0.48634685883445034</c:v>
                </c:pt>
                <c:pt idx="12388">
                  <c:v>0.39959939702898711</c:v>
                </c:pt>
                <c:pt idx="12389">
                  <c:v>0.48119551945036843</c:v>
                </c:pt>
                <c:pt idx="12390">
                  <c:v>0.36544881867353135</c:v>
                </c:pt>
                <c:pt idx="12391">
                  <c:v>0.47073121023646114</c:v>
                </c:pt>
                <c:pt idx="12392">
                  <c:v>0.49426817123721623</c:v>
                </c:pt>
                <c:pt idx="12393">
                  <c:v>0.39170444226989315</c:v>
                </c:pt>
                <c:pt idx="12394">
                  <c:v>0.47184717339543442</c:v>
                </c:pt>
                <c:pt idx="12395">
                  <c:v>0.57526350959713057</c:v>
                </c:pt>
                <c:pt idx="12396">
                  <c:v>0.38142084173307894</c:v>
                </c:pt>
                <c:pt idx="12397">
                  <c:v>0.43193915767750185</c:v>
                </c:pt>
                <c:pt idx="12398">
                  <c:v>0.43694904765627368</c:v>
                </c:pt>
                <c:pt idx="12399">
                  <c:v>0.40953179914028748</c:v>
                </c:pt>
                <c:pt idx="12400">
                  <c:v>0.49155282304673531</c:v>
                </c:pt>
                <c:pt idx="12401">
                  <c:v>0.42899144859592225</c:v>
                </c:pt>
                <c:pt idx="12402">
                  <c:v>0.47261801454496088</c:v>
                </c:pt>
                <c:pt idx="12403">
                  <c:v>0.57924575950999613</c:v>
                </c:pt>
                <c:pt idx="12404">
                  <c:v>0.35824229318570078</c:v>
                </c:pt>
                <c:pt idx="12405">
                  <c:v>0.41191466995196363</c:v>
                </c:pt>
                <c:pt idx="12406">
                  <c:v>0.41445538615168931</c:v>
                </c:pt>
                <c:pt idx="12407">
                  <c:v>0.45233174194822356</c:v>
                </c:pt>
                <c:pt idx="12408">
                  <c:v>0.48928454813716232</c:v>
                </c:pt>
                <c:pt idx="12409">
                  <c:v>0.49354723700767056</c:v>
                </c:pt>
                <c:pt idx="12410">
                  <c:v>0.43539314139499896</c:v>
                </c:pt>
                <c:pt idx="12411">
                  <c:v>0.43273411440122872</c:v>
                </c:pt>
                <c:pt idx="12412">
                  <c:v>0.50893415966911471</c:v>
                </c:pt>
                <c:pt idx="12413">
                  <c:v>0.425161706300349</c:v>
                </c:pt>
                <c:pt idx="12414">
                  <c:v>0.39461779681034798</c:v>
                </c:pt>
                <c:pt idx="12415">
                  <c:v>0.4543683233249835</c:v>
                </c:pt>
                <c:pt idx="12416">
                  <c:v>0.4469550421267357</c:v>
                </c:pt>
                <c:pt idx="12417">
                  <c:v>0.45348698845015878</c:v>
                </c:pt>
                <c:pt idx="12418">
                  <c:v>0.50783725464931762</c:v>
                </c:pt>
                <c:pt idx="12419">
                  <c:v>0.47575821048762451</c:v>
                </c:pt>
                <c:pt idx="12420">
                  <c:v>0.36350139515403335</c:v>
                </c:pt>
                <c:pt idx="12421">
                  <c:v>0.44553564407878327</c:v>
                </c:pt>
                <c:pt idx="12422">
                  <c:v>0.38014251994151232</c:v>
                </c:pt>
                <c:pt idx="12423">
                  <c:v>0.44935562196911188</c:v>
                </c:pt>
                <c:pt idx="12424">
                  <c:v>0.51956240383731789</c:v>
                </c:pt>
                <c:pt idx="12425">
                  <c:v>0.37006686219556878</c:v>
                </c:pt>
                <c:pt idx="12426">
                  <c:v>0.42509595532062017</c:v>
                </c:pt>
                <c:pt idx="12427">
                  <c:v>0.44640266596398326</c:v>
                </c:pt>
                <c:pt idx="12428">
                  <c:v>0.40266856706405213</c:v>
                </c:pt>
                <c:pt idx="12429">
                  <c:v>0.42292558117329604</c:v>
                </c:pt>
                <c:pt idx="12430">
                  <c:v>0.54258929279921553</c:v>
                </c:pt>
                <c:pt idx="12431">
                  <c:v>0.42714461317942976</c:v>
                </c:pt>
                <c:pt idx="12432">
                  <c:v>0.42626961301678734</c:v>
                </c:pt>
                <c:pt idx="12433">
                  <c:v>0.48155566314245679</c:v>
                </c:pt>
                <c:pt idx="12434">
                  <c:v>0.34965888511984877</c:v>
                </c:pt>
                <c:pt idx="12435">
                  <c:v>0.47038797797922127</c:v>
                </c:pt>
                <c:pt idx="12436">
                  <c:v>0.46907901969503191</c:v>
                </c:pt>
                <c:pt idx="12437">
                  <c:v>0.49009340189834588</c:v>
                </c:pt>
                <c:pt idx="12438">
                  <c:v>0.56256330641558261</c:v>
                </c:pt>
                <c:pt idx="12439">
                  <c:v>0.38933605263267651</c:v>
                </c:pt>
                <c:pt idx="12440">
                  <c:v>0.42837957780183633</c:v>
                </c:pt>
                <c:pt idx="12441">
                  <c:v>0.38885568827549677</c:v>
                </c:pt>
                <c:pt idx="12442">
                  <c:v>0.40332010098170396</c:v>
                </c:pt>
                <c:pt idx="12443">
                  <c:v>0.44478681739679482</c:v>
                </c:pt>
                <c:pt idx="12444">
                  <c:v>0.44434031587806155</c:v>
                </c:pt>
                <c:pt idx="12445">
                  <c:v>0.51264942528778856</c:v>
                </c:pt>
                <c:pt idx="12446">
                  <c:v>0.42210219871227606</c:v>
                </c:pt>
                <c:pt idx="12447">
                  <c:v>0.4124147679845076</c:v>
                </c:pt>
                <c:pt idx="12448">
                  <c:v>0.53791206475293152</c:v>
                </c:pt>
                <c:pt idx="12449">
                  <c:v>0.44596513078210875</c:v>
                </c:pt>
                <c:pt idx="12450">
                  <c:v>0.42362986562365579</c:v>
                </c:pt>
                <c:pt idx="12451">
                  <c:v>0.42904964980444804</c:v>
                </c:pt>
                <c:pt idx="12452">
                  <c:v>0.48553512121249282</c:v>
                </c:pt>
                <c:pt idx="12453">
                  <c:v>0.42809011105269312</c:v>
                </c:pt>
                <c:pt idx="12454">
                  <c:v>0.44564015442296773</c:v>
                </c:pt>
                <c:pt idx="12455">
                  <c:v>0.44367071074156111</c:v>
                </c:pt>
                <c:pt idx="12456">
                  <c:v>0.45127383052782954</c:v>
                </c:pt>
                <c:pt idx="12457">
                  <c:v>0.41452957151970343</c:v>
                </c:pt>
                <c:pt idx="12458">
                  <c:v>0.49850123698580451</c:v>
                </c:pt>
                <c:pt idx="12459">
                  <c:v>0.46457915513515186</c:v>
                </c:pt>
                <c:pt idx="12460">
                  <c:v>0.42651068420833882</c:v>
                </c:pt>
                <c:pt idx="12461">
                  <c:v>0.40276246186095643</c:v>
                </c:pt>
                <c:pt idx="12462">
                  <c:v>0.48016222159928273</c:v>
                </c:pt>
                <c:pt idx="12463">
                  <c:v>0.4633801759445122</c:v>
                </c:pt>
                <c:pt idx="12464">
                  <c:v>0.41216507634556732</c:v>
                </c:pt>
                <c:pt idx="12465">
                  <c:v>0.42048987272318838</c:v>
                </c:pt>
                <c:pt idx="12466">
                  <c:v>0.49205598746408691</c:v>
                </c:pt>
                <c:pt idx="12467">
                  <c:v>0.45524141475335173</c:v>
                </c:pt>
                <c:pt idx="12468">
                  <c:v>0.50055477713260732</c:v>
                </c:pt>
                <c:pt idx="12469">
                  <c:v>0.47722218448956638</c:v>
                </c:pt>
                <c:pt idx="12470">
                  <c:v>0.4676999948191673</c:v>
                </c:pt>
                <c:pt idx="12471">
                  <c:v>0.47920501455898579</c:v>
                </c:pt>
                <c:pt idx="12472">
                  <c:v>0.45270175340346674</c:v>
                </c:pt>
                <c:pt idx="12473">
                  <c:v>0.57567848467789984</c:v>
                </c:pt>
                <c:pt idx="12474">
                  <c:v>0.33459880297422356</c:v>
                </c:pt>
                <c:pt idx="12475">
                  <c:v>0.42847590986239187</c:v>
                </c:pt>
                <c:pt idx="12476">
                  <c:v>0.44736494594180676</c:v>
                </c:pt>
                <c:pt idx="12477">
                  <c:v>0.50390889111032211</c:v>
                </c:pt>
                <c:pt idx="12478">
                  <c:v>0.42281347207139192</c:v>
                </c:pt>
                <c:pt idx="12479">
                  <c:v>0.43041648393077908</c:v>
                </c:pt>
                <c:pt idx="12480">
                  <c:v>0.4702300733339228</c:v>
                </c:pt>
                <c:pt idx="12481">
                  <c:v>0.5004853276807365</c:v>
                </c:pt>
                <c:pt idx="12482">
                  <c:v>0.49655761829770001</c:v>
                </c:pt>
                <c:pt idx="12483">
                  <c:v>0.36909246744192831</c:v>
                </c:pt>
                <c:pt idx="12484">
                  <c:v>0.37498484893962569</c:v>
                </c:pt>
                <c:pt idx="12485">
                  <c:v>0.4695011761789783</c:v>
                </c:pt>
                <c:pt idx="12486">
                  <c:v>0.36530461169807227</c:v>
                </c:pt>
                <c:pt idx="12487">
                  <c:v>0.43336653647432438</c:v>
                </c:pt>
                <c:pt idx="12488">
                  <c:v>0.44940719537441998</c:v>
                </c:pt>
                <c:pt idx="12489">
                  <c:v>0.44932485319662341</c:v>
                </c:pt>
                <c:pt idx="12490">
                  <c:v>0.46882301658433168</c:v>
                </c:pt>
                <c:pt idx="12491">
                  <c:v>0.47144989690370892</c:v>
                </c:pt>
                <c:pt idx="12492">
                  <c:v>0.34369877505427354</c:v>
                </c:pt>
                <c:pt idx="12493">
                  <c:v>0.33625892894372755</c:v>
                </c:pt>
                <c:pt idx="12494">
                  <c:v>0.56718941838491665</c:v>
                </c:pt>
                <c:pt idx="12495">
                  <c:v>0.37316324564877207</c:v>
                </c:pt>
                <c:pt idx="12496">
                  <c:v>0.40402435244929841</c:v>
                </c:pt>
                <c:pt idx="12497">
                  <c:v>0.51393848657672381</c:v>
                </c:pt>
                <c:pt idx="12498">
                  <c:v>0.43229718731281047</c:v>
                </c:pt>
                <c:pt idx="12499">
                  <c:v>0.46416346002467701</c:v>
                </c:pt>
                <c:pt idx="12500">
                  <c:v>0.37928134824582582</c:v>
                </c:pt>
                <c:pt idx="12501">
                  <c:v>0.48393185263719313</c:v>
                </c:pt>
                <c:pt idx="12502">
                  <c:v>0.39700156230485317</c:v>
                </c:pt>
                <c:pt idx="12503">
                  <c:v>0.4291300572452188</c:v>
                </c:pt>
                <c:pt idx="12504">
                  <c:v>0.38746049748410727</c:v>
                </c:pt>
                <c:pt idx="12505">
                  <c:v>0.54860679015790959</c:v>
                </c:pt>
                <c:pt idx="12506">
                  <c:v>0.48352352535822796</c:v>
                </c:pt>
                <c:pt idx="12507">
                  <c:v>0.41960638388918464</c:v>
                </c:pt>
                <c:pt idx="12508">
                  <c:v>0.41828231817619299</c:v>
                </c:pt>
                <c:pt idx="12509">
                  <c:v>0.4078331744082408</c:v>
                </c:pt>
                <c:pt idx="12510">
                  <c:v>0.45241941789207724</c:v>
                </c:pt>
                <c:pt idx="12511">
                  <c:v>0.39018441750528315</c:v>
                </c:pt>
                <c:pt idx="12512">
                  <c:v>0.45717430081245691</c:v>
                </c:pt>
                <c:pt idx="12513">
                  <c:v>0.54110055164635928</c:v>
                </c:pt>
                <c:pt idx="12514">
                  <c:v>0.36875271718317931</c:v>
                </c:pt>
                <c:pt idx="12515">
                  <c:v>0.48512034700436235</c:v>
                </c:pt>
                <c:pt idx="12516">
                  <c:v>0.35607596230879596</c:v>
                </c:pt>
                <c:pt idx="12517">
                  <c:v>0.52716794146175583</c:v>
                </c:pt>
                <c:pt idx="12518">
                  <c:v>0.38064646252823742</c:v>
                </c:pt>
                <c:pt idx="12519">
                  <c:v>0.47156343962883795</c:v>
                </c:pt>
                <c:pt idx="12520">
                  <c:v>0.41423537547384781</c:v>
                </c:pt>
                <c:pt idx="12521">
                  <c:v>0.47688823704229427</c:v>
                </c:pt>
                <c:pt idx="12522">
                  <c:v>0.46929078615114284</c:v>
                </c:pt>
                <c:pt idx="12523">
                  <c:v>0.54156355215729757</c:v>
                </c:pt>
                <c:pt idx="12524">
                  <c:v>0.46792414735780641</c:v>
                </c:pt>
                <c:pt idx="12525">
                  <c:v>0.46463950537795368</c:v>
                </c:pt>
                <c:pt idx="12526">
                  <c:v>0.46915587175418588</c:v>
                </c:pt>
                <c:pt idx="12527">
                  <c:v>0.4835163436633183</c:v>
                </c:pt>
                <c:pt idx="12528">
                  <c:v>0.3895897544711916</c:v>
                </c:pt>
                <c:pt idx="12529">
                  <c:v>0.45708637871205154</c:v>
                </c:pt>
                <c:pt idx="12530">
                  <c:v>0.41277749677559883</c:v>
                </c:pt>
                <c:pt idx="12531">
                  <c:v>0.4196950508626161</c:v>
                </c:pt>
                <c:pt idx="12532">
                  <c:v>0.476758263903865</c:v>
                </c:pt>
                <c:pt idx="12533">
                  <c:v>0.51481136534623673</c:v>
                </c:pt>
                <c:pt idx="12534">
                  <c:v>0.44248771884181481</c:v>
                </c:pt>
                <c:pt idx="12535">
                  <c:v>0.38985182047905376</c:v>
                </c:pt>
                <c:pt idx="12536">
                  <c:v>0.51311413845443399</c:v>
                </c:pt>
                <c:pt idx="12537">
                  <c:v>0.49925617090325541</c:v>
                </c:pt>
                <c:pt idx="12538">
                  <c:v>0.37171525730922916</c:v>
                </c:pt>
                <c:pt idx="12539">
                  <c:v>0.34792903542248138</c:v>
                </c:pt>
                <c:pt idx="12540">
                  <c:v>0.41058877851341941</c:v>
                </c:pt>
                <c:pt idx="12541">
                  <c:v>0.37496200511571648</c:v>
                </c:pt>
                <c:pt idx="12542">
                  <c:v>0.43749810795224175</c:v>
                </c:pt>
                <c:pt idx="12543">
                  <c:v>0.42426042065643227</c:v>
                </c:pt>
                <c:pt idx="12544">
                  <c:v>0.4716174368995133</c:v>
                </c:pt>
                <c:pt idx="12545">
                  <c:v>0.45532640214976777</c:v>
                </c:pt>
                <c:pt idx="12546">
                  <c:v>0.4098673284999903</c:v>
                </c:pt>
                <c:pt idx="12547">
                  <c:v>0.53011350176882099</c:v>
                </c:pt>
                <c:pt idx="12548">
                  <c:v>0.42524771485233159</c:v>
                </c:pt>
                <c:pt idx="12549">
                  <c:v>0.42421899947784819</c:v>
                </c:pt>
                <c:pt idx="12550">
                  <c:v>0.51594660066092901</c:v>
                </c:pt>
                <c:pt idx="12551">
                  <c:v>0.4603979294237413</c:v>
                </c:pt>
                <c:pt idx="12552">
                  <c:v>0.53360939126375462</c:v>
                </c:pt>
                <c:pt idx="12553">
                  <c:v>0.43298310247324395</c:v>
                </c:pt>
                <c:pt idx="12554">
                  <c:v>0.50563041993186042</c:v>
                </c:pt>
                <c:pt idx="12555">
                  <c:v>0.4161150765180025</c:v>
                </c:pt>
                <c:pt idx="12556">
                  <c:v>0.45735058117978866</c:v>
                </c:pt>
                <c:pt idx="12557">
                  <c:v>0.38671774506820322</c:v>
                </c:pt>
                <c:pt idx="12558">
                  <c:v>0.4296562121362788</c:v>
                </c:pt>
                <c:pt idx="12559">
                  <c:v>0.47302380762240637</c:v>
                </c:pt>
                <c:pt idx="12560">
                  <c:v>0.42433908145633925</c:v>
                </c:pt>
                <c:pt idx="12561">
                  <c:v>0.35247875660050892</c:v>
                </c:pt>
                <c:pt idx="12562">
                  <c:v>0.47026273585989847</c:v>
                </c:pt>
                <c:pt idx="12563">
                  <c:v>0.45219471223241081</c:v>
                </c:pt>
                <c:pt idx="12564">
                  <c:v>0.43442783229561954</c:v>
                </c:pt>
                <c:pt idx="12565">
                  <c:v>0.40798456483330237</c:v>
                </c:pt>
                <c:pt idx="12566">
                  <c:v>0.3997977344349028</c:v>
                </c:pt>
                <c:pt idx="12567">
                  <c:v>0.42945496357963886</c:v>
                </c:pt>
                <c:pt idx="12568">
                  <c:v>0.45342817420008436</c:v>
                </c:pt>
                <c:pt idx="12569">
                  <c:v>0.44889700883638223</c:v>
                </c:pt>
                <c:pt idx="12570">
                  <c:v>0.35787629081141964</c:v>
                </c:pt>
                <c:pt idx="12571">
                  <c:v>0.41208824216707257</c:v>
                </c:pt>
                <c:pt idx="12572">
                  <c:v>0.52768937546538164</c:v>
                </c:pt>
                <c:pt idx="12573">
                  <c:v>0.53884207199179412</c:v>
                </c:pt>
                <c:pt idx="12574">
                  <c:v>0.50864938782098423</c:v>
                </c:pt>
                <c:pt idx="12575">
                  <c:v>0.35447889751288125</c:v>
                </c:pt>
                <c:pt idx="12576">
                  <c:v>0.49242563193572847</c:v>
                </c:pt>
                <c:pt idx="12577">
                  <c:v>0.34582333287668282</c:v>
                </c:pt>
                <c:pt idx="12578">
                  <c:v>0.38392420116228826</c:v>
                </c:pt>
                <c:pt idx="12579">
                  <c:v>0.38783380747763951</c:v>
                </c:pt>
                <c:pt idx="12580">
                  <c:v>0.49907193125745408</c:v>
                </c:pt>
                <c:pt idx="12581">
                  <c:v>0.43636351294650338</c:v>
                </c:pt>
                <c:pt idx="12582">
                  <c:v>0.43271454883490168</c:v>
                </c:pt>
                <c:pt idx="12583">
                  <c:v>0.46824381163687678</c:v>
                </c:pt>
                <c:pt idx="12584">
                  <c:v>0.53397837535425352</c:v>
                </c:pt>
                <c:pt idx="12585">
                  <c:v>0.51418758181191815</c:v>
                </c:pt>
                <c:pt idx="12586">
                  <c:v>0.40823432856042463</c:v>
                </c:pt>
                <c:pt idx="12587">
                  <c:v>0.52177143564108874</c:v>
                </c:pt>
                <c:pt idx="12588">
                  <c:v>0.36773958083693609</c:v>
                </c:pt>
                <c:pt idx="12589">
                  <c:v>0.42408219210669301</c:v>
                </c:pt>
                <c:pt idx="12590">
                  <c:v>0.50094109598302561</c:v>
                </c:pt>
                <c:pt idx="12591">
                  <c:v>0.39169975268172724</c:v>
                </c:pt>
                <c:pt idx="12592">
                  <c:v>0.44750143763360439</c:v>
                </c:pt>
                <c:pt idx="12593">
                  <c:v>0.45211721417305356</c:v>
                </c:pt>
                <c:pt idx="12594">
                  <c:v>0.39618575789189187</c:v>
                </c:pt>
                <c:pt idx="12595">
                  <c:v>0.42632126657728497</c:v>
                </c:pt>
                <c:pt idx="12596">
                  <c:v>0.41163606645419565</c:v>
                </c:pt>
                <c:pt idx="12597">
                  <c:v>0.45318329947971442</c:v>
                </c:pt>
                <c:pt idx="12598">
                  <c:v>0.41949673998031778</c:v>
                </c:pt>
                <c:pt idx="12599">
                  <c:v>0.4264306458688924</c:v>
                </c:pt>
                <c:pt idx="12600">
                  <c:v>0.45451761019971632</c:v>
                </c:pt>
                <c:pt idx="12601">
                  <c:v>0.47505768818375588</c:v>
                </c:pt>
                <c:pt idx="12602">
                  <c:v>0.41892968155942956</c:v>
                </c:pt>
                <c:pt idx="12603">
                  <c:v>0.39219767024163982</c:v>
                </c:pt>
                <c:pt idx="12604">
                  <c:v>0.41040655798750858</c:v>
                </c:pt>
                <c:pt idx="12605">
                  <c:v>0.45208695864907888</c:v>
                </c:pt>
                <c:pt idx="12606">
                  <c:v>0.46398913192655988</c:v>
                </c:pt>
                <c:pt idx="12607">
                  <c:v>0.41924365623606324</c:v>
                </c:pt>
                <c:pt idx="12608">
                  <c:v>0.34421628790330278</c:v>
                </c:pt>
                <c:pt idx="12609">
                  <c:v>0.45218365089060081</c:v>
                </c:pt>
                <c:pt idx="12610">
                  <c:v>0.49613228524533831</c:v>
                </c:pt>
                <c:pt idx="12611">
                  <c:v>0.41307014661135844</c:v>
                </c:pt>
                <c:pt idx="12612">
                  <c:v>0.43913806529270838</c:v>
                </c:pt>
                <c:pt idx="12613">
                  <c:v>0.41986746793862262</c:v>
                </c:pt>
                <c:pt idx="12614">
                  <c:v>0.46875289245465901</c:v>
                </c:pt>
                <c:pt idx="12615">
                  <c:v>0.48273268493165489</c:v>
                </c:pt>
                <c:pt idx="12616">
                  <c:v>0.44740292914943491</c:v>
                </c:pt>
                <c:pt idx="12617">
                  <c:v>0.44504118088170874</c:v>
                </c:pt>
                <c:pt idx="12618">
                  <c:v>0.45462293095627598</c:v>
                </c:pt>
                <c:pt idx="12619">
                  <c:v>0.59530408467085349</c:v>
                </c:pt>
                <c:pt idx="12620">
                  <c:v>0.40530711905863298</c:v>
                </c:pt>
                <c:pt idx="12621">
                  <c:v>0.39053670092616033</c:v>
                </c:pt>
                <c:pt idx="12622">
                  <c:v>0.47023718027815226</c:v>
                </c:pt>
                <c:pt idx="12623">
                  <c:v>0.40787591656576438</c:v>
                </c:pt>
                <c:pt idx="12624">
                  <c:v>0.40318532423629244</c:v>
                </c:pt>
                <c:pt idx="12625">
                  <c:v>0.47012850088621938</c:v>
                </c:pt>
                <c:pt idx="12626">
                  <c:v>0.3979814730604056</c:v>
                </c:pt>
                <c:pt idx="12627">
                  <c:v>0.35789964667917734</c:v>
                </c:pt>
                <c:pt idx="12628">
                  <c:v>0.38197575984735077</c:v>
                </c:pt>
                <c:pt idx="12629">
                  <c:v>0.35890089443856532</c:v>
                </c:pt>
                <c:pt idx="12630">
                  <c:v>0.41500074331867193</c:v>
                </c:pt>
                <c:pt idx="12631">
                  <c:v>0.4403480495523226</c:v>
                </c:pt>
                <c:pt idx="12632">
                  <c:v>0.42391908648169135</c:v>
                </c:pt>
                <c:pt idx="12633">
                  <c:v>0.450855996209443</c:v>
                </c:pt>
                <c:pt idx="12634">
                  <c:v>0.45957488296163751</c:v>
                </c:pt>
                <c:pt idx="12635">
                  <c:v>0.34475835756351364</c:v>
                </c:pt>
                <c:pt idx="12636">
                  <c:v>0.44805022182778148</c:v>
                </c:pt>
                <c:pt idx="12637">
                  <c:v>0.43132952425877036</c:v>
                </c:pt>
                <c:pt idx="12638">
                  <c:v>0.48883417819005642</c:v>
                </c:pt>
                <c:pt idx="12639">
                  <c:v>0.39028508552351387</c:v>
                </c:pt>
                <c:pt idx="12640">
                  <c:v>0.43922725032562432</c:v>
                </c:pt>
                <c:pt idx="12641">
                  <c:v>0.44302750314769263</c:v>
                </c:pt>
                <c:pt idx="12642">
                  <c:v>0.41499104973649625</c:v>
                </c:pt>
                <c:pt idx="12643">
                  <c:v>0.48544409268450106</c:v>
                </c:pt>
                <c:pt idx="12644">
                  <c:v>0.50691980923372881</c:v>
                </c:pt>
                <c:pt idx="12645">
                  <c:v>0.38300446032642965</c:v>
                </c:pt>
                <c:pt idx="12646">
                  <c:v>0.3974273764932954</c:v>
                </c:pt>
                <c:pt idx="12647">
                  <c:v>0.41430834358548996</c:v>
                </c:pt>
                <c:pt idx="12648">
                  <c:v>0.41527666082117048</c:v>
                </c:pt>
                <c:pt idx="12649">
                  <c:v>0.43151556660373092</c:v>
                </c:pt>
                <c:pt idx="12650">
                  <c:v>0.4506560928419367</c:v>
                </c:pt>
                <c:pt idx="12651">
                  <c:v>0.41632058560992691</c:v>
                </c:pt>
                <c:pt idx="12652">
                  <c:v>0.39475508500585405</c:v>
                </c:pt>
                <c:pt idx="12653">
                  <c:v>0.40655856973815513</c:v>
                </c:pt>
                <c:pt idx="12654">
                  <c:v>0.38263865961745236</c:v>
                </c:pt>
                <c:pt idx="12655">
                  <c:v>0.46012947943767635</c:v>
                </c:pt>
                <c:pt idx="12656">
                  <c:v>0.52637463706488663</c:v>
                </c:pt>
                <c:pt idx="12657">
                  <c:v>0.40885977787587907</c:v>
                </c:pt>
                <c:pt idx="12658">
                  <c:v>0.45442167584684862</c:v>
                </c:pt>
                <c:pt idx="12659">
                  <c:v>0.38621954501484768</c:v>
                </c:pt>
                <c:pt idx="12660">
                  <c:v>0.52531352812625387</c:v>
                </c:pt>
                <c:pt idx="12661">
                  <c:v>0.486400655142953</c:v>
                </c:pt>
                <c:pt idx="12662">
                  <c:v>0.38196116424133808</c:v>
                </c:pt>
                <c:pt idx="12663">
                  <c:v>0.46619919811973276</c:v>
                </c:pt>
                <c:pt idx="12664">
                  <c:v>0.42416580156496991</c:v>
                </c:pt>
                <c:pt idx="12665">
                  <c:v>0.40152889491351867</c:v>
                </c:pt>
                <c:pt idx="12666">
                  <c:v>0.43150642113670451</c:v>
                </c:pt>
                <c:pt idx="12667">
                  <c:v>0.45389463741590441</c:v>
                </c:pt>
                <c:pt idx="12668">
                  <c:v>0.38994589583090195</c:v>
                </c:pt>
                <c:pt idx="12669">
                  <c:v>0.41789257558487697</c:v>
                </c:pt>
                <c:pt idx="12670">
                  <c:v>0.36834806035643514</c:v>
                </c:pt>
                <c:pt idx="12671">
                  <c:v>0.40702470842054461</c:v>
                </c:pt>
                <c:pt idx="12672">
                  <c:v>0.44156533647761875</c:v>
                </c:pt>
                <c:pt idx="12673">
                  <c:v>0.48573820765360137</c:v>
                </c:pt>
                <c:pt idx="12674">
                  <c:v>0.4636369552250198</c:v>
                </c:pt>
                <c:pt idx="12675">
                  <c:v>0.42687558043963397</c:v>
                </c:pt>
                <c:pt idx="12676">
                  <c:v>0.47449323860579773</c:v>
                </c:pt>
                <c:pt idx="12677">
                  <c:v>0.40695042846724638</c:v>
                </c:pt>
                <c:pt idx="12678">
                  <c:v>0.41961378292119156</c:v>
                </c:pt>
                <c:pt idx="12679">
                  <c:v>0.35533850919264659</c:v>
                </c:pt>
                <c:pt idx="12680">
                  <c:v>0.50442824046323309</c:v>
                </c:pt>
                <c:pt idx="12681">
                  <c:v>0.52670289152389793</c:v>
                </c:pt>
                <c:pt idx="12682">
                  <c:v>0.42546227886603188</c:v>
                </c:pt>
                <c:pt idx="12683">
                  <c:v>0.44615662586537458</c:v>
                </c:pt>
                <c:pt idx="12684">
                  <c:v>0.44435236407705464</c:v>
                </c:pt>
                <c:pt idx="12685">
                  <c:v>0.47759804832261138</c:v>
                </c:pt>
                <c:pt idx="12686">
                  <c:v>0.40950231985787477</c:v>
                </c:pt>
                <c:pt idx="12687">
                  <c:v>0.38175271668771632</c:v>
                </c:pt>
                <c:pt idx="12688">
                  <c:v>0.49813971776905197</c:v>
                </c:pt>
                <c:pt idx="12689">
                  <c:v>0.45726783014916733</c:v>
                </c:pt>
                <c:pt idx="12690">
                  <c:v>0.36720679987400651</c:v>
                </c:pt>
                <c:pt idx="12691">
                  <c:v>0.44131497527152991</c:v>
                </c:pt>
                <c:pt idx="12692">
                  <c:v>0.45535235961223841</c:v>
                </c:pt>
                <c:pt idx="12693">
                  <c:v>0.37739103470757662</c:v>
                </c:pt>
                <c:pt idx="12694">
                  <c:v>0.42931244934915197</c:v>
                </c:pt>
                <c:pt idx="12695">
                  <c:v>0.38981985732871877</c:v>
                </c:pt>
                <c:pt idx="12696">
                  <c:v>0.38141999617097705</c:v>
                </c:pt>
                <c:pt idx="12697">
                  <c:v>0.46909541377997482</c:v>
                </c:pt>
                <c:pt idx="12698">
                  <c:v>0.46604261603898811</c:v>
                </c:pt>
                <c:pt idx="12699">
                  <c:v>0.43425380208853104</c:v>
                </c:pt>
                <c:pt idx="12700">
                  <c:v>0.4661642278330278</c:v>
                </c:pt>
                <c:pt idx="12701">
                  <c:v>0.45682808587873092</c:v>
                </c:pt>
                <c:pt idx="12702">
                  <c:v>0.42983477947128856</c:v>
                </c:pt>
                <c:pt idx="12703">
                  <c:v>0.47464361391970444</c:v>
                </c:pt>
                <c:pt idx="12704">
                  <c:v>0.34567116663581282</c:v>
                </c:pt>
                <c:pt idx="12705">
                  <c:v>0.44726569722703741</c:v>
                </c:pt>
                <c:pt idx="12706">
                  <c:v>0.41439748409903532</c:v>
                </c:pt>
                <c:pt idx="12707">
                  <c:v>0.37648249400514644</c:v>
                </c:pt>
                <c:pt idx="12708">
                  <c:v>0.40431719176103731</c:v>
                </c:pt>
                <c:pt idx="12709">
                  <c:v>0.5008748509216352</c:v>
                </c:pt>
                <c:pt idx="12710">
                  <c:v>0.49939895719553107</c:v>
                </c:pt>
                <c:pt idx="12711">
                  <c:v>0.32651501700777963</c:v>
                </c:pt>
                <c:pt idx="12712">
                  <c:v>0.4635826168062338</c:v>
                </c:pt>
                <c:pt idx="12713">
                  <c:v>0.48336224546106832</c:v>
                </c:pt>
                <c:pt idx="12714">
                  <c:v>0.42960476936822101</c:v>
                </c:pt>
                <c:pt idx="12715">
                  <c:v>0.48768294985563626</c:v>
                </c:pt>
                <c:pt idx="12716">
                  <c:v>0.41368695416386975</c:v>
                </c:pt>
                <c:pt idx="12717">
                  <c:v>0.47443448363662138</c:v>
                </c:pt>
                <c:pt idx="12718">
                  <c:v>0.35502982093992397</c:v>
                </c:pt>
                <c:pt idx="12719">
                  <c:v>0.43262921309450297</c:v>
                </c:pt>
                <c:pt idx="12720">
                  <c:v>0.34270452016899544</c:v>
                </c:pt>
                <c:pt idx="12721">
                  <c:v>0.40989036455520927</c:v>
                </c:pt>
                <c:pt idx="12722">
                  <c:v>0.36328761476901006</c:v>
                </c:pt>
                <c:pt idx="12723">
                  <c:v>0.44758478662459888</c:v>
                </c:pt>
                <c:pt idx="12724">
                  <c:v>0.4979575013829895</c:v>
                </c:pt>
                <c:pt idx="12725">
                  <c:v>0.45164520439649775</c:v>
                </c:pt>
                <c:pt idx="12726">
                  <c:v>0.48203971241134114</c:v>
                </c:pt>
                <c:pt idx="12727">
                  <c:v>0.37161273121134641</c:v>
                </c:pt>
                <c:pt idx="12728">
                  <c:v>0.46576346489342041</c:v>
                </c:pt>
                <c:pt idx="12729">
                  <c:v>0.39609920224518291</c:v>
                </c:pt>
                <c:pt idx="12730">
                  <c:v>0.42012198795712141</c:v>
                </c:pt>
                <c:pt idx="12731">
                  <c:v>0.46006201103116212</c:v>
                </c:pt>
                <c:pt idx="12732">
                  <c:v>0.41291473839434262</c:v>
                </c:pt>
                <c:pt idx="12733">
                  <c:v>0.35124990236527631</c:v>
                </c:pt>
                <c:pt idx="12734">
                  <c:v>0.4656380150318829</c:v>
                </c:pt>
                <c:pt idx="12735">
                  <c:v>0.3953287412017496</c:v>
                </c:pt>
                <c:pt idx="12736">
                  <c:v>0.37715526293865248</c:v>
                </c:pt>
                <c:pt idx="12737">
                  <c:v>0.44261091467441088</c:v>
                </c:pt>
                <c:pt idx="12738">
                  <c:v>0.4539092523733872</c:v>
                </c:pt>
                <c:pt idx="12739">
                  <c:v>0.3762996886706188</c:v>
                </c:pt>
                <c:pt idx="12740">
                  <c:v>0.39101711160396757</c:v>
                </c:pt>
                <c:pt idx="12741">
                  <c:v>0.44374439090003975</c:v>
                </c:pt>
                <c:pt idx="12742">
                  <c:v>0.38735225665753387</c:v>
                </c:pt>
                <c:pt idx="12743">
                  <c:v>0.57951513380470476</c:v>
                </c:pt>
                <c:pt idx="12744">
                  <c:v>0.41429496544813976</c:v>
                </c:pt>
                <c:pt idx="12745">
                  <c:v>0.35170744515022961</c:v>
                </c:pt>
                <c:pt idx="12746">
                  <c:v>0.36010601058934238</c:v>
                </c:pt>
                <c:pt idx="12747">
                  <c:v>0.38930635616582066</c:v>
                </c:pt>
                <c:pt idx="12748">
                  <c:v>0.4799028555262333</c:v>
                </c:pt>
                <c:pt idx="12749">
                  <c:v>0.46217911622150293</c:v>
                </c:pt>
                <c:pt idx="12750">
                  <c:v>0.44744169506497838</c:v>
                </c:pt>
                <c:pt idx="12751">
                  <c:v>0.37431112083859391</c:v>
                </c:pt>
                <c:pt idx="12752">
                  <c:v>0.45505549011606133</c:v>
                </c:pt>
                <c:pt idx="12753">
                  <c:v>0.28770173360947282</c:v>
                </c:pt>
                <c:pt idx="12754">
                  <c:v>0.48100689053365336</c:v>
                </c:pt>
                <c:pt idx="12755">
                  <c:v>0.429412247694751</c:v>
                </c:pt>
                <c:pt idx="12756">
                  <c:v>0.45707660656101978</c:v>
                </c:pt>
                <c:pt idx="12757">
                  <c:v>0.43207719846912984</c:v>
                </c:pt>
                <c:pt idx="12758">
                  <c:v>0.46375937324990174</c:v>
                </c:pt>
                <c:pt idx="12759">
                  <c:v>0.59560557427819472</c:v>
                </c:pt>
                <c:pt idx="12760">
                  <c:v>0.39726266185625342</c:v>
                </c:pt>
                <c:pt idx="12761">
                  <c:v>0.47884025835308308</c:v>
                </c:pt>
                <c:pt idx="12762">
                  <c:v>0.48545354193443924</c:v>
                </c:pt>
                <c:pt idx="12763">
                  <c:v>0.39620771580309438</c:v>
                </c:pt>
                <c:pt idx="12764">
                  <c:v>0.42894560698431117</c:v>
                </c:pt>
                <c:pt idx="12765">
                  <c:v>0.41866943696283498</c:v>
                </c:pt>
                <c:pt idx="12766">
                  <c:v>0.40121428072784926</c:v>
                </c:pt>
                <c:pt idx="12767">
                  <c:v>0.37381002513701977</c:v>
                </c:pt>
                <c:pt idx="12768">
                  <c:v>0.40717070646585207</c:v>
                </c:pt>
                <c:pt idx="12769">
                  <c:v>0.33739830653194564</c:v>
                </c:pt>
                <c:pt idx="12770">
                  <c:v>0.46719652168328435</c:v>
                </c:pt>
                <c:pt idx="12771">
                  <c:v>0.42555113981096382</c:v>
                </c:pt>
                <c:pt idx="12772">
                  <c:v>0.38721289263102032</c:v>
                </c:pt>
                <c:pt idx="12773">
                  <c:v>0.41871478148899288</c:v>
                </c:pt>
                <c:pt idx="12774">
                  <c:v>0.35264926231513627</c:v>
                </c:pt>
                <c:pt idx="12775">
                  <c:v>0.48815266232114707</c:v>
                </c:pt>
                <c:pt idx="12776">
                  <c:v>0.38013550239866861</c:v>
                </c:pt>
                <c:pt idx="12777">
                  <c:v>0.35833194016859149</c:v>
                </c:pt>
                <c:pt idx="12778">
                  <c:v>0.48165047988775705</c:v>
                </c:pt>
                <c:pt idx="12779">
                  <c:v>0.43666677569789319</c:v>
                </c:pt>
                <c:pt idx="12780">
                  <c:v>0.46949981590782353</c:v>
                </c:pt>
                <c:pt idx="12781">
                  <c:v>0.40641233477203631</c:v>
                </c:pt>
                <c:pt idx="12782">
                  <c:v>0.47416652423787592</c:v>
                </c:pt>
                <c:pt idx="12783">
                  <c:v>0.40771792973810045</c:v>
                </c:pt>
                <c:pt idx="12784">
                  <c:v>0.39726999208182362</c:v>
                </c:pt>
                <c:pt idx="12785">
                  <c:v>0.42885750305853637</c:v>
                </c:pt>
                <c:pt idx="12786">
                  <c:v>0.47117792088437088</c:v>
                </c:pt>
                <c:pt idx="12787">
                  <c:v>0.32683731032932772</c:v>
                </c:pt>
                <c:pt idx="12788">
                  <c:v>0.41737923377346442</c:v>
                </c:pt>
                <c:pt idx="12789">
                  <c:v>0.35149686671438235</c:v>
                </c:pt>
                <c:pt idx="12790">
                  <c:v>0.39924323606369994</c:v>
                </c:pt>
                <c:pt idx="12791">
                  <c:v>0.40350124729915432</c:v>
                </c:pt>
                <c:pt idx="12792">
                  <c:v>0.40116448614030531</c:v>
                </c:pt>
                <c:pt idx="12793">
                  <c:v>0.39906149052238832</c:v>
                </c:pt>
                <c:pt idx="12794">
                  <c:v>0.42651033754447254</c:v>
                </c:pt>
                <c:pt idx="12795">
                  <c:v>0.43045798755479237</c:v>
                </c:pt>
                <c:pt idx="12796">
                  <c:v>0.32802579304290536</c:v>
                </c:pt>
                <c:pt idx="12797">
                  <c:v>0.49479478223286927</c:v>
                </c:pt>
                <c:pt idx="12798">
                  <c:v>0.32445517835264037</c:v>
                </c:pt>
                <c:pt idx="12799">
                  <c:v>0.42112048998643242</c:v>
                </c:pt>
                <c:pt idx="12800">
                  <c:v>0.37332393763783883</c:v>
                </c:pt>
                <c:pt idx="12801">
                  <c:v>0.45370271737955098</c:v>
                </c:pt>
                <c:pt idx="12802">
                  <c:v>0.48706532624805798</c:v>
                </c:pt>
                <c:pt idx="12803">
                  <c:v>0.36101175112581402</c:v>
                </c:pt>
                <c:pt idx="12804">
                  <c:v>0.488226572974156</c:v>
                </c:pt>
                <c:pt idx="12805">
                  <c:v>0.43896870832457641</c:v>
                </c:pt>
                <c:pt idx="12806">
                  <c:v>0.37886687952471693</c:v>
                </c:pt>
                <c:pt idx="12807">
                  <c:v>0.45273323288660078</c:v>
                </c:pt>
                <c:pt idx="12808">
                  <c:v>0.38793112875482788</c:v>
                </c:pt>
                <c:pt idx="12809">
                  <c:v>0.40678659822668084</c:v>
                </c:pt>
                <c:pt idx="12810">
                  <c:v>0.49632057162112997</c:v>
                </c:pt>
                <c:pt idx="12811">
                  <c:v>0.4394760633457781</c:v>
                </c:pt>
                <c:pt idx="12812">
                  <c:v>0.48115292250535896</c:v>
                </c:pt>
                <c:pt idx="12813">
                  <c:v>0.43550722049641577</c:v>
                </c:pt>
                <c:pt idx="12814">
                  <c:v>0.34994740462430751</c:v>
                </c:pt>
                <c:pt idx="12815">
                  <c:v>0.34763333640725425</c:v>
                </c:pt>
                <c:pt idx="12816">
                  <c:v>0.38311906942927526</c:v>
                </c:pt>
                <c:pt idx="12817">
                  <c:v>0.46132957674164954</c:v>
                </c:pt>
                <c:pt idx="12818">
                  <c:v>0.34930039064775203</c:v>
                </c:pt>
                <c:pt idx="12819">
                  <c:v>0.46009684957974883</c:v>
                </c:pt>
                <c:pt idx="12820">
                  <c:v>0.39016130592814435</c:v>
                </c:pt>
                <c:pt idx="12821">
                  <c:v>0.42170383993815497</c:v>
                </c:pt>
                <c:pt idx="12822">
                  <c:v>0.41671184591110877</c:v>
                </c:pt>
                <c:pt idx="12823">
                  <c:v>0.44884494498436911</c:v>
                </c:pt>
                <c:pt idx="12824">
                  <c:v>0.428348948709662</c:v>
                </c:pt>
                <c:pt idx="12825">
                  <c:v>0.39129308524558781</c:v>
                </c:pt>
                <c:pt idx="12826">
                  <c:v>0.35668702966955856</c:v>
                </c:pt>
                <c:pt idx="12827">
                  <c:v>0.47450947088489537</c:v>
                </c:pt>
                <c:pt idx="12828">
                  <c:v>0.4941883995816555</c:v>
                </c:pt>
                <c:pt idx="12829">
                  <c:v>0.34524754722990797</c:v>
                </c:pt>
                <c:pt idx="12830">
                  <c:v>0.33789441776451873</c:v>
                </c:pt>
                <c:pt idx="12831">
                  <c:v>0.38316016109910778</c:v>
                </c:pt>
                <c:pt idx="12832">
                  <c:v>0.44328769946347735</c:v>
                </c:pt>
                <c:pt idx="12833">
                  <c:v>0.37273788964949711</c:v>
                </c:pt>
                <c:pt idx="12834">
                  <c:v>0.52662050436212515</c:v>
                </c:pt>
                <c:pt idx="12835">
                  <c:v>0.45481048296652232</c:v>
                </c:pt>
                <c:pt idx="12836">
                  <c:v>0.44905615646600339</c:v>
                </c:pt>
                <c:pt idx="12837">
                  <c:v>0.41456394768907101</c:v>
                </c:pt>
                <c:pt idx="12838">
                  <c:v>0.45843006403064418</c:v>
                </c:pt>
                <c:pt idx="12839">
                  <c:v>0.38181198922904924</c:v>
                </c:pt>
                <c:pt idx="12840">
                  <c:v>0.41196790906438391</c:v>
                </c:pt>
                <c:pt idx="12841">
                  <c:v>0.52909399001082824</c:v>
                </c:pt>
                <c:pt idx="12842">
                  <c:v>0.32940035037972643</c:v>
                </c:pt>
                <c:pt idx="12843">
                  <c:v>0.47456844020097066</c:v>
                </c:pt>
                <c:pt idx="12844">
                  <c:v>0.37786140090250425</c:v>
                </c:pt>
                <c:pt idx="12845">
                  <c:v>0.42398878361460551</c:v>
                </c:pt>
                <c:pt idx="12846">
                  <c:v>0.40534965640677878</c:v>
                </c:pt>
                <c:pt idx="12847">
                  <c:v>0.40025756172679111</c:v>
                </c:pt>
                <c:pt idx="12848">
                  <c:v>0.39888539523873873</c:v>
                </c:pt>
                <c:pt idx="12849">
                  <c:v>0.43003228091688001</c:v>
                </c:pt>
                <c:pt idx="12850">
                  <c:v>0.38281137644370788</c:v>
                </c:pt>
                <c:pt idx="12851">
                  <c:v>0.41129893679631713</c:v>
                </c:pt>
                <c:pt idx="12852">
                  <c:v>0.44000264139098216</c:v>
                </c:pt>
                <c:pt idx="12853">
                  <c:v>0.43091591876243612</c:v>
                </c:pt>
                <c:pt idx="12854">
                  <c:v>0.42150530823131915</c:v>
                </c:pt>
                <c:pt idx="12855">
                  <c:v>0.38110783888027588</c:v>
                </c:pt>
                <c:pt idx="12856">
                  <c:v>0.31792481285090446</c:v>
                </c:pt>
                <c:pt idx="12857">
                  <c:v>0.42270029514649288</c:v>
                </c:pt>
                <c:pt idx="12858">
                  <c:v>0.49538146045300047</c:v>
                </c:pt>
                <c:pt idx="12859">
                  <c:v>0.49979720023560131</c:v>
                </c:pt>
                <c:pt idx="12860">
                  <c:v>0.44259647295916082</c:v>
                </c:pt>
                <c:pt idx="12861">
                  <c:v>0.38850381941121981</c:v>
                </c:pt>
                <c:pt idx="12862">
                  <c:v>0.37067449297373534</c:v>
                </c:pt>
                <c:pt idx="12863">
                  <c:v>0.38164574443606303</c:v>
                </c:pt>
                <c:pt idx="12864">
                  <c:v>0.38303035153142667</c:v>
                </c:pt>
                <c:pt idx="12865">
                  <c:v>0.43108827237951436</c:v>
                </c:pt>
                <c:pt idx="12866">
                  <c:v>0.39146091249778042</c:v>
                </c:pt>
                <c:pt idx="12867">
                  <c:v>0.39331176219209496</c:v>
                </c:pt>
                <c:pt idx="12868">
                  <c:v>0.52018429725359383</c:v>
                </c:pt>
                <c:pt idx="12869">
                  <c:v>0.49148613790083973</c:v>
                </c:pt>
                <c:pt idx="12870">
                  <c:v>0.36345862168701115</c:v>
                </c:pt>
                <c:pt idx="12871">
                  <c:v>0.39166897590536209</c:v>
                </c:pt>
                <c:pt idx="12872">
                  <c:v>0.43619907545596442</c:v>
                </c:pt>
                <c:pt idx="12873">
                  <c:v>0.37938559608173789</c:v>
                </c:pt>
                <c:pt idx="12874">
                  <c:v>0.44512742372715791</c:v>
                </c:pt>
                <c:pt idx="12875">
                  <c:v>0.40752917086716445</c:v>
                </c:pt>
                <c:pt idx="12876">
                  <c:v>0.37374933301838903</c:v>
                </c:pt>
                <c:pt idx="12877">
                  <c:v>0.37320637493968067</c:v>
                </c:pt>
                <c:pt idx="12878">
                  <c:v>0.36436708941518881</c:v>
                </c:pt>
                <c:pt idx="12879">
                  <c:v>0.48283251628897855</c:v>
                </c:pt>
                <c:pt idx="12880">
                  <c:v>0.52697280673392066</c:v>
                </c:pt>
                <c:pt idx="12881">
                  <c:v>0.48172640974084807</c:v>
                </c:pt>
                <c:pt idx="12882">
                  <c:v>0.37000387019115138</c:v>
                </c:pt>
                <c:pt idx="12883">
                  <c:v>0.48928283329407368</c:v>
                </c:pt>
                <c:pt idx="12884">
                  <c:v>0.5140045849761995</c:v>
                </c:pt>
                <c:pt idx="12885">
                  <c:v>0.48308558147095942</c:v>
                </c:pt>
                <c:pt idx="12886">
                  <c:v>0.37532924307717136</c:v>
                </c:pt>
                <c:pt idx="12887">
                  <c:v>0.41957336736591255</c:v>
                </c:pt>
                <c:pt idx="12888">
                  <c:v>0.42729013897377016</c:v>
                </c:pt>
                <c:pt idx="12889">
                  <c:v>0.4441481642140393</c:v>
                </c:pt>
                <c:pt idx="12890">
                  <c:v>0.41676190530502438</c:v>
                </c:pt>
                <c:pt idx="12891">
                  <c:v>0.3247584956884435</c:v>
                </c:pt>
                <c:pt idx="12892">
                  <c:v>0.36553837062822231</c:v>
                </c:pt>
                <c:pt idx="12893">
                  <c:v>0.39061270936116244</c:v>
                </c:pt>
                <c:pt idx="12894">
                  <c:v>0.39571693891925708</c:v>
                </c:pt>
                <c:pt idx="12895">
                  <c:v>0.51038806850513097</c:v>
                </c:pt>
                <c:pt idx="12896">
                  <c:v>0.40984640704917996</c:v>
                </c:pt>
                <c:pt idx="12897">
                  <c:v>0.29380800014078101</c:v>
                </c:pt>
                <c:pt idx="12898">
                  <c:v>0.38120008751058682</c:v>
                </c:pt>
                <c:pt idx="12899">
                  <c:v>0.32877348880757706</c:v>
                </c:pt>
                <c:pt idx="12900">
                  <c:v>0.43217860941291925</c:v>
                </c:pt>
                <c:pt idx="12901">
                  <c:v>0.36665098077846886</c:v>
                </c:pt>
                <c:pt idx="12902">
                  <c:v>0.40812747464005311</c:v>
                </c:pt>
                <c:pt idx="12903">
                  <c:v>0.39067635820345742</c:v>
                </c:pt>
                <c:pt idx="12904">
                  <c:v>0.46400905176362384</c:v>
                </c:pt>
                <c:pt idx="12905">
                  <c:v>0.41217469857629185</c:v>
                </c:pt>
                <c:pt idx="12906">
                  <c:v>0.4064542993064979</c:v>
                </c:pt>
                <c:pt idx="12907">
                  <c:v>0.44485789729535424</c:v>
                </c:pt>
                <c:pt idx="12908">
                  <c:v>0.43231893098544943</c:v>
                </c:pt>
                <c:pt idx="12909">
                  <c:v>0.35778424871371567</c:v>
                </c:pt>
                <c:pt idx="12910">
                  <c:v>0.41767386936431994</c:v>
                </c:pt>
                <c:pt idx="12911">
                  <c:v>0.5060233626916365</c:v>
                </c:pt>
                <c:pt idx="12912">
                  <c:v>0.39981352763670708</c:v>
                </c:pt>
                <c:pt idx="12913">
                  <c:v>0.41038289528067634</c:v>
                </c:pt>
                <c:pt idx="12914">
                  <c:v>0.40062201186496937</c:v>
                </c:pt>
                <c:pt idx="12915">
                  <c:v>0.44441110264958933</c:v>
                </c:pt>
                <c:pt idx="12916">
                  <c:v>0.38093190723413939</c:v>
                </c:pt>
                <c:pt idx="12917">
                  <c:v>0.42394179851473884</c:v>
                </c:pt>
                <c:pt idx="12918">
                  <c:v>0.45258533921832034</c:v>
                </c:pt>
                <c:pt idx="12919">
                  <c:v>0.45525888874943482</c:v>
                </c:pt>
                <c:pt idx="12920">
                  <c:v>0.48730840979885454</c:v>
                </c:pt>
                <c:pt idx="12921">
                  <c:v>0.39281319112613139</c:v>
                </c:pt>
                <c:pt idx="12922">
                  <c:v>0.49504401295454448</c:v>
                </c:pt>
                <c:pt idx="12923">
                  <c:v>0.43380284415724957</c:v>
                </c:pt>
                <c:pt idx="12924">
                  <c:v>0.39012488545412244</c:v>
                </c:pt>
                <c:pt idx="12925">
                  <c:v>0.41413446538785598</c:v>
                </c:pt>
                <c:pt idx="12926">
                  <c:v>0.44612424217197177</c:v>
                </c:pt>
                <c:pt idx="12927">
                  <c:v>0.39265108127235615</c:v>
                </c:pt>
                <c:pt idx="12928">
                  <c:v>0.37776856350553473</c:v>
                </c:pt>
                <c:pt idx="12929">
                  <c:v>0.35987174203692435</c:v>
                </c:pt>
                <c:pt idx="12930">
                  <c:v>0.39295329647895488</c:v>
                </c:pt>
                <c:pt idx="12931">
                  <c:v>0.4665536513186328</c:v>
                </c:pt>
                <c:pt idx="12932">
                  <c:v>0.4285735684442365</c:v>
                </c:pt>
                <c:pt idx="12933">
                  <c:v>0.42283688009708092</c:v>
                </c:pt>
                <c:pt idx="12934">
                  <c:v>0.46651266624385018</c:v>
                </c:pt>
                <c:pt idx="12935">
                  <c:v>0.46822711697140401</c:v>
                </c:pt>
                <c:pt idx="12936">
                  <c:v>0.42769287913461418</c:v>
                </c:pt>
                <c:pt idx="12937">
                  <c:v>0.45200897407155932</c:v>
                </c:pt>
                <c:pt idx="12938">
                  <c:v>0.46648720301481289</c:v>
                </c:pt>
                <c:pt idx="12939">
                  <c:v>0.47199568738309688</c:v>
                </c:pt>
                <c:pt idx="12940">
                  <c:v>0.43924388625048233</c:v>
                </c:pt>
                <c:pt idx="12941">
                  <c:v>0.41831493631226618</c:v>
                </c:pt>
                <c:pt idx="12942">
                  <c:v>0.43400599275357982</c:v>
                </c:pt>
                <c:pt idx="12943">
                  <c:v>0.41573863395373351</c:v>
                </c:pt>
                <c:pt idx="12944">
                  <c:v>0.43454534408725781</c:v>
                </c:pt>
                <c:pt idx="12945">
                  <c:v>0.45403132871245161</c:v>
                </c:pt>
                <c:pt idx="12946">
                  <c:v>0.41039788019124995</c:v>
                </c:pt>
                <c:pt idx="12947">
                  <c:v>0.40864027830221261</c:v>
                </c:pt>
                <c:pt idx="12948">
                  <c:v>0.36586717710047501</c:v>
                </c:pt>
                <c:pt idx="12949">
                  <c:v>0.45127534318071383</c:v>
                </c:pt>
                <c:pt idx="12950">
                  <c:v>0.41451547149958751</c:v>
                </c:pt>
                <c:pt idx="12951">
                  <c:v>0.49908505624554877</c:v>
                </c:pt>
                <c:pt idx="12952">
                  <c:v>0.42445879946264359</c:v>
                </c:pt>
                <c:pt idx="12953">
                  <c:v>0.42632691400265293</c:v>
                </c:pt>
                <c:pt idx="12954">
                  <c:v>0.36627310167028282</c:v>
                </c:pt>
                <c:pt idx="12955">
                  <c:v>0.3914384751622681</c:v>
                </c:pt>
                <c:pt idx="12956">
                  <c:v>0.48425331033880198</c:v>
                </c:pt>
                <c:pt idx="12957">
                  <c:v>0.46101748935262143</c:v>
                </c:pt>
                <c:pt idx="12958">
                  <c:v>0.46775068127044023</c:v>
                </c:pt>
                <c:pt idx="12959">
                  <c:v>0.42556586247476474</c:v>
                </c:pt>
                <c:pt idx="12960">
                  <c:v>0.46745926303322188</c:v>
                </c:pt>
                <c:pt idx="12961">
                  <c:v>0.3709152566322283</c:v>
                </c:pt>
                <c:pt idx="12962">
                  <c:v>0.39385173957166958</c:v>
                </c:pt>
                <c:pt idx="12963">
                  <c:v>0.40208448111352546</c:v>
                </c:pt>
                <c:pt idx="12964">
                  <c:v>0.43197324811097881</c:v>
                </c:pt>
                <c:pt idx="12965">
                  <c:v>0.36677959582033182</c:v>
                </c:pt>
                <c:pt idx="12966">
                  <c:v>0.41685280798041296</c:v>
                </c:pt>
                <c:pt idx="12967">
                  <c:v>0.47382812740929298</c:v>
                </c:pt>
                <c:pt idx="12968">
                  <c:v>0.43740023703439462</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39</c:v>
                </c:pt>
                <c:pt idx="12977">
                  <c:v>0.35228834448880131</c:v>
                </c:pt>
                <c:pt idx="12978">
                  <c:v>0.44298277572356265</c:v>
                </c:pt>
                <c:pt idx="12979">
                  <c:v>0.42639383119681523</c:v>
                </c:pt>
                <c:pt idx="12980">
                  <c:v>0.37850698532862109</c:v>
                </c:pt>
                <c:pt idx="12981">
                  <c:v>0.48230122220227384</c:v>
                </c:pt>
                <c:pt idx="12982">
                  <c:v>0.42538037074876223</c:v>
                </c:pt>
                <c:pt idx="12983">
                  <c:v>0.42673777104146932</c:v>
                </c:pt>
                <c:pt idx="12984">
                  <c:v>0.38505043160863772</c:v>
                </c:pt>
                <c:pt idx="12985">
                  <c:v>0.4683119963661459</c:v>
                </c:pt>
                <c:pt idx="12986">
                  <c:v>0.35825780914455424</c:v>
                </c:pt>
                <c:pt idx="12987">
                  <c:v>0.40390961179723261</c:v>
                </c:pt>
                <c:pt idx="12988">
                  <c:v>0.39625380260741438</c:v>
                </c:pt>
                <c:pt idx="12989">
                  <c:v>0.40511299460549088</c:v>
                </c:pt>
                <c:pt idx="12990">
                  <c:v>0.4340366780349949</c:v>
                </c:pt>
                <c:pt idx="12991">
                  <c:v>0.41925116172368748</c:v>
                </c:pt>
                <c:pt idx="12992">
                  <c:v>0.44721753746077525</c:v>
                </c:pt>
                <c:pt idx="12993">
                  <c:v>0.42582931322396345</c:v>
                </c:pt>
                <c:pt idx="12994">
                  <c:v>0.43326632632221007</c:v>
                </c:pt>
                <c:pt idx="12995">
                  <c:v>0.47816927218645788</c:v>
                </c:pt>
                <c:pt idx="12996">
                  <c:v>0.43877197794982947</c:v>
                </c:pt>
                <c:pt idx="12997">
                  <c:v>0.48183609496580565</c:v>
                </c:pt>
                <c:pt idx="12998">
                  <c:v>0.38969288540490243</c:v>
                </c:pt>
                <c:pt idx="12999">
                  <c:v>0.33732574891101935</c:v>
                </c:pt>
                <c:pt idx="13000">
                  <c:v>0.41198984757749957</c:v>
                </c:pt>
                <c:pt idx="13001">
                  <c:v>0.39047501452898181</c:v>
                </c:pt>
                <c:pt idx="13002">
                  <c:v>0.48705560938252801</c:v>
                </c:pt>
                <c:pt idx="13003">
                  <c:v>0.39200707294750003</c:v>
                </c:pt>
                <c:pt idx="13004">
                  <c:v>0.40423288303103466</c:v>
                </c:pt>
                <c:pt idx="13005">
                  <c:v>0.39992242727006216</c:v>
                </c:pt>
                <c:pt idx="13006">
                  <c:v>0.43393718105031448</c:v>
                </c:pt>
                <c:pt idx="13007">
                  <c:v>0.39057149943885688</c:v>
                </c:pt>
                <c:pt idx="13008">
                  <c:v>0.41433326809492188</c:v>
                </c:pt>
                <c:pt idx="13009">
                  <c:v>0.4507169668583928</c:v>
                </c:pt>
                <c:pt idx="13010">
                  <c:v>0.44028197943206032</c:v>
                </c:pt>
                <c:pt idx="13011">
                  <c:v>0.38503528365722284</c:v>
                </c:pt>
                <c:pt idx="13012">
                  <c:v>0.40248199830201348</c:v>
                </c:pt>
                <c:pt idx="13013">
                  <c:v>0.47738760776321415</c:v>
                </c:pt>
                <c:pt idx="13014">
                  <c:v>0.43194559806049082</c:v>
                </c:pt>
                <c:pt idx="13015">
                  <c:v>0.51255109523057762</c:v>
                </c:pt>
                <c:pt idx="13016">
                  <c:v>0.42060854196272446</c:v>
                </c:pt>
                <c:pt idx="13017">
                  <c:v>0.40075616815414888</c:v>
                </c:pt>
                <c:pt idx="13018">
                  <c:v>0.552259175811462</c:v>
                </c:pt>
                <c:pt idx="13019">
                  <c:v>0.43306356551340836</c:v>
                </c:pt>
                <c:pt idx="13020">
                  <c:v>0.39565667781317526</c:v>
                </c:pt>
                <c:pt idx="13021">
                  <c:v>0.45678352087572865</c:v>
                </c:pt>
                <c:pt idx="13022">
                  <c:v>0.38565599928592298</c:v>
                </c:pt>
                <c:pt idx="13023">
                  <c:v>0.46561154921729042</c:v>
                </c:pt>
                <c:pt idx="13024">
                  <c:v>0.37279289728317588</c:v>
                </c:pt>
                <c:pt idx="13025">
                  <c:v>0.5211485513324946</c:v>
                </c:pt>
                <c:pt idx="13026">
                  <c:v>0.38092521618719632</c:v>
                </c:pt>
                <c:pt idx="13027">
                  <c:v>0.41959799828608368</c:v>
                </c:pt>
                <c:pt idx="13028">
                  <c:v>0.44025012578106243</c:v>
                </c:pt>
                <c:pt idx="13029">
                  <c:v>0.44409524300852715</c:v>
                </c:pt>
                <c:pt idx="13030">
                  <c:v>0.38264402152611143</c:v>
                </c:pt>
                <c:pt idx="13031">
                  <c:v>0.4136279870663338</c:v>
                </c:pt>
                <c:pt idx="13032">
                  <c:v>0.33974423114137381</c:v>
                </c:pt>
                <c:pt idx="13033">
                  <c:v>0.4232131069932113</c:v>
                </c:pt>
                <c:pt idx="13034">
                  <c:v>0.41658746821122483</c:v>
                </c:pt>
                <c:pt idx="13035">
                  <c:v>0.37144270531250018</c:v>
                </c:pt>
                <c:pt idx="13036">
                  <c:v>0.33409157377755994</c:v>
                </c:pt>
                <c:pt idx="13037">
                  <c:v>0.40749958635749645</c:v>
                </c:pt>
                <c:pt idx="13038">
                  <c:v>0.45206899704364745</c:v>
                </c:pt>
                <c:pt idx="13039">
                  <c:v>0.41830212515438214</c:v>
                </c:pt>
                <c:pt idx="13040">
                  <c:v>0.44540473794858132</c:v>
                </c:pt>
                <c:pt idx="13041">
                  <c:v>0.39014091364688597</c:v>
                </c:pt>
                <c:pt idx="13042">
                  <c:v>0.35585882681725933</c:v>
                </c:pt>
                <c:pt idx="13043">
                  <c:v>0.38778473184711393</c:v>
                </c:pt>
                <c:pt idx="13044">
                  <c:v>0.42790037018991983</c:v>
                </c:pt>
                <c:pt idx="13045">
                  <c:v>0.39761493593713954</c:v>
                </c:pt>
                <c:pt idx="13046">
                  <c:v>0.3661352358852088</c:v>
                </c:pt>
                <c:pt idx="13047">
                  <c:v>0.36488135711533282</c:v>
                </c:pt>
                <c:pt idx="13048">
                  <c:v>0.33844329794820716</c:v>
                </c:pt>
                <c:pt idx="13049">
                  <c:v>0.42791781090480818</c:v>
                </c:pt>
                <c:pt idx="13050">
                  <c:v>0.45468586863520932</c:v>
                </c:pt>
                <c:pt idx="13051">
                  <c:v>0.51387511963299182</c:v>
                </c:pt>
                <c:pt idx="13052">
                  <c:v>0.36795504130397982</c:v>
                </c:pt>
                <c:pt idx="13053">
                  <c:v>0.49726716154197648</c:v>
                </c:pt>
                <c:pt idx="13054">
                  <c:v>0.37961046148237776</c:v>
                </c:pt>
                <c:pt idx="13055">
                  <c:v>0.44644865875614376</c:v>
                </c:pt>
                <c:pt idx="13056">
                  <c:v>0.50481178830590256</c:v>
                </c:pt>
                <c:pt idx="13057">
                  <c:v>0.37379628065745174</c:v>
                </c:pt>
                <c:pt idx="13058">
                  <c:v>0.52020994650209962</c:v>
                </c:pt>
                <c:pt idx="13059">
                  <c:v>0.33944919771322135</c:v>
                </c:pt>
                <c:pt idx="13060">
                  <c:v>0.48859482660750847</c:v>
                </c:pt>
                <c:pt idx="13061">
                  <c:v>0.34944857394772494</c:v>
                </c:pt>
                <c:pt idx="13062">
                  <c:v>0.36767900450572044</c:v>
                </c:pt>
                <c:pt idx="13063">
                  <c:v>0.3964947952968142</c:v>
                </c:pt>
                <c:pt idx="13064">
                  <c:v>0.421081669080272</c:v>
                </c:pt>
                <c:pt idx="13065">
                  <c:v>0.39663675920105185</c:v>
                </c:pt>
                <c:pt idx="13066">
                  <c:v>0.37967137613717228</c:v>
                </c:pt>
                <c:pt idx="13067">
                  <c:v>0.30728045787617081</c:v>
                </c:pt>
                <c:pt idx="13068">
                  <c:v>0.40396088680839581</c:v>
                </c:pt>
                <c:pt idx="13069">
                  <c:v>0.41686999727686797</c:v>
                </c:pt>
                <c:pt idx="13070">
                  <c:v>0.40238528148952718</c:v>
                </c:pt>
                <c:pt idx="13071">
                  <c:v>0.31565673986128984</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491</c:v>
                </c:pt>
                <c:pt idx="13082">
                  <c:v>0.45096339565304522</c:v>
                </c:pt>
                <c:pt idx="13083">
                  <c:v>0.40841719370082485</c:v>
                </c:pt>
                <c:pt idx="13084">
                  <c:v>0.48391942323245096</c:v>
                </c:pt>
                <c:pt idx="13085">
                  <c:v>0.36467250594170914</c:v>
                </c:pt>
                <c:pt idx="13086">
                  <c:v>0.43938393041387025</c:v>
                </c:pt>
                <c:pt idx="13087">
                  <c:v>0.36947555419223382</c:v>
                </c:pt>
                <c:pt idx="13088">
                  <c:v>0.41738671520903209</c:v>
                </c:pt>
                <c:pt idx="13089">
                  <c:v>0.47215911125654531</c:v>
                </c:pt>
                <c:pt idx="13090">
                  <c:v>0.40479032639942947</c:v>
                </c:pt>
                <c:pt idx="13091">
                  <c:v>0.36387082321710046</c:v>
                </c:pt>
                <c:pt idx="13092">
                  <c:v>0.39996385471845786</c:v>
                </c:pt>
                <c:pt idx="13093">
                  <c:v>0.41276933291086831</c:v>
                </c:pt>
                <c:pt idx="13094">
                  <c:v>0.35512356241762238</c:v>
                </c:pt>
                <c:pt idx="13095">
                  <c:v>0.39725365060157969</c:v>
                </c:pt>
                <c:pt idx="13096">
                  <c:v>0.30041640464063801</c:v>
                </c:pt>
                <c:pt idx="13097">
                  <c:v>0.34841202552561717</c:v>
                </c:pt>
                <c:pt idx="13098">
                  <c:v>0.37836697250670337</c:v>
                </c:pt>
                <c:pt idx="13099">
                  <c:v>0.41736837480259076</c:v>
                </c:pt>
                <c:pt idx="13100">
                  <c:v>0.34612996135668911</c:v>
                </c:pt>
                <c:pt idx="13101">
                  <c:v>0.45318482542725091</c:v>
                </c:pt>
                <c:pt idx="13102">
                  <c:v>0.35525467191235066</c:v>
                </c:pt>
                <c:pt idx="13103">
                  <c:v>0.46243497579583887</c:v>
                </c:pt>
                <c:pt idx="13104">
                  <c:v>0.37323832643631488</c:v>
                </c:pt>
                <c:pt idx="13105">
                  <c:v>0.4455236561295764</c:v>
                </c:pt>
                <c:pt idx="13106">
                  <c:v>0.43030724383705604</c:v>
                </c:pt>
                <c:pt idx="13107">
                  <c:v>0.43902543110079789</c:v>
                </c:pt>
                <c:pt idx="13108">
                  <c:v>0.45216094198678652</c:v>
                </c:pt>
                <c:pt idx="13109">
                  <c:v>0.36417840225527115</c:v>
                </c:pt>
                <c:pt idx="13110">
                  <c:v>0.45720499295562728</c:v>
                </c:pt>
                <c:pt idx="13111">
                  <c:v>0.41448572992926097</c:v>
                </c:pt>
                <c:pt idx="13112">
                  <c:v>0.35024839834526938</c:v>
                </c:pt>
                <c:pt idx="13113">
                  <c:v>0.40639708627412768</c:v>
                </c:pt>
                <c:pt idx="13114">
                  <c:v>0.34558389483590002</c:v>
                </c:pt>
                <c:pt idx="13115">
                  <c:v>0.35689645004996751</c:v>
                </c:pt>
                <c:pt idx="13116">
                  <c:v>0.43097110810952038</c:v>
                </c:pt>
                <c:pt idx="13117">
                  <c:v>0.41744076340528491</c:v>
                </c:pt>
                <c:pt idx="13118">
                  <c:v>0.41484201123837172</c:v>
                </c:pt>
                <c:pt idx="13119">
                  <c:v>0.38839126458990936</c:v>
                </c:pt>
                <c:pt idx="13120">
                  <c:v>0.37000099001407405</c:v>
                </c:pt>
                <c:pt idx="13121">
                  <c:v>0.45132963563151496</c:v>
                </c:pt>
                <c:pt idx="13122">
                  <c:v>0.46750048988773202</c:v>
                </c:pt>
                <c:pt idx="13123">
                  <c:v>0.41906938496025836</c:v>
                </c:pt>
                <c:pt idx="13124">
                  <c:v>0.41335697222372958</c:v>
                </c:pt>
                <c:pt idx="13125">
                  <c:v>0.41141153440615724</c:v>
                </c:pt>
                <c:pt idx="13126">
                  <c:v>0.30149694619420814</c:v>
                </c:pt>
                <c:pt idx="13127">
                  <c:v>0.37484251041347272</c:v>
                </c:pt>
                <c:pt idx="13128">
                  <c:v>0.363439167993241</c:v>
                </c:pt>
                <c:pt idx="13129">
                  <c:v>0.38477045272444826</c:v>
                </c:pt>
                <c:pt idx="13130">
                  <c:v>0.45653649134785579</c:v>
                </c:pt>
                <c:pt idx="13131">
                  <c:v>0.39472507429918041</c:v>
                </c:pt>
                <c:pt idx="13132">
                  <c:v>0.47371340530007516</c:v>
                </c:pt>
                <c:pt idx="13133">
                  <c:v>0.46658835526051662</c:v>
                </c:pt>
                <c:pt idx="13134">
                  <c:v>0.37268506460561962</c:v>
                </c:pt>
                <c:pt idx="13135">
                  <c:v>0.43034264401011807</c:v>
                </c:pt>
                <c:pt idx="13136">
                  <c:v>0.39139188480342013</c:v>
                </c:pt>
                <c:pt idx="13137">
                  <c:v>0.51172142086064332</c:v>
                </c:pt>
                <c:pt idx="13138">
                  <c:v>0.41555297145876502</c:v>
                </c:pt>
                <c:pt idx="13139">
                  <c:v>0.37505995789570423</c:v>
                </c:pt>
                <c:pt idx="13140">
                  <c:v>0.41296961043363184</c:v>
                </c:pt>
                <c:pt idx="13141">
                  <c:v>0.41817771198668002</c:v>
                </c:pt>
                <c:pt idx="13142">
                  <c:v>0.4562083513495333</c:v>
                </c:pt>
                <c:pt idx="13143">
                  <c:v>0.37156854357462166</c:v>
                </c:pt>
                <c:pt idx="13144">
                  <c:v>0.47547690456112734</c:v>
                </c:pt>
                <c:pt idx="13145">
                  <c:v>0.34744462477083898</c:v>
                </c:pt>
                <c:pt idx="13146">
                  <c:v>0.38231640475555195</c:v>
                </c:pt>
                <c:pt idx="13147">
                  <c:v>0.36389291286413278</c:v>
                </c:pt>
                <c:pt idx="13148">
                  <c:v>0.36528235227034594</c:v>
                </c:pt>
                <c:pt idx="13149">
                  <c:v>0.43071790336886068</c:v>
                </c:pt>
                <c:pt idx="13150">
                  <c:v>0.42356362188430413</c:v>
                </c:pt>
                <c:pt idx="13151">
                  <c:v>0.39208580025748035</c:v>
                </c:pt>
                <c:pt idx="13152">
                  <c:v>0.3845330871416075</c:v>
                </c:pt>
                <c:pt idx="13153">
                  <c:v>0.45468471600212734</c:v>
                </c:pt>
                <c:pt idx="13154">
                  <c:v>0.37333663216223373</c:v>
                </c:pt>
                <c:pt idx="13155">
                  <c:v>0.40590432158973022</c:v>
                </c:pt>
                <c:pt idx="13156">
                  <c:v>0.44519112610919387</c:v>
                </c:pt>
                <c:pt idx="13157">
                  <c:v>0.35454852111451624</c:v>
                </c:pt>
                <c:pt idx="13158">
                  <c:v>0.40321520708899466</c:v>
                </c:pt>
                <c:pt idx="13159">
                  <c:v>0.375851059804793</c:v>
                </c:pt>
                <c:pt idx="13160">
                  <c:v>0.39778647467825379</c:v>
                </c:pt>
                <c:pt idx="13161">
                  <c:v>0.38481299445930761</c:v>
                </c:pt>
                <c:pt idx="13162">
                  <c:v>0.40782375929755893</c:v>
                </c:pt>
                <c:pt idx="13163">
                  <c:v>0.39005472476891434</c:v>
                </c:pt>
                <c:pt idx="13164">
                  <c:v>0.42768029124383267</c:v>
                </c:pt>
                <c:pt idx="13165">
                  <c:v>0.3849667818221586</c:v>
                </c:pt>
                <c:pt idx="13166">
                  <c:v>0.41333654315326085</c:v>
                </c:pt>
                <c:pt idx="13167">
                  <c:v>0.39073813559786258</c:v>
                </c:pt>
                <c:pt idx="13168">
                  <c:v>0.35953417889812933</c:v>
                </c:pt>
                <c:pt idx="13169">
                  <c:v>0.43248422020241795</c:v>
                </c:pt>
                <c:pt idx="13170">
                  <c:v>0.40151881809236556</c:v>
                </c:pt>
                <c:pt idx="13171">
                  <c:v>0.33781329630924795</c:v>
                </c:pt>
                <c:pt idx="13172">
                  <c:v>0.392941302278632</c:v>
                </c:pt>
                <c:pt idx="13173">
                  <c:v>0.39037841682122165</c:v>
                </c:pt>
                <c:pt idx="13174">
                  <c:v>0.46035529014742932</c:v>
                </c:pt>
                <c:pt idx="13175">
                  <c:v>0.39794831820019838</c:v>
                </c:pt>
                <c:pt idx="13176">
                  <c:v>0.42441546267653257</c:v>
                </c:pt>
                <c:pt idx="13177">
                  <c:v>0.42214408235795303</c:v>
                </c:pt>
                <c:pt idx="13178">
                  <c:v>0.38158144238756891</c:v>
                </c:pt>
                <c:pt idx="13179">
                  <c:v>0.4122658592752983</c:v>
                </c:pt>
                <c:pt idx="13180">
                  <c:v>0.47836138626421337</c:v>
                </c:pt>
                <c:pt idx="13181">
                  <c:v>0.42748631793346725</c:v>
                </c:pt>
                <c:pt idx="13182">
                  <c:v>0.40608228513296918</c:v>
                </c:pt>
                <c:pt idx="13183">
                  <c:v>0.37367388947795677</c:v>
                </c:pt>
                <c:pt idx="13184">
                  <c:v>0.46060458763973638</c:v>
                </c:pt>
                <c:pt idx="13185">
                  <c:v>0.43062910614431738</c:v>
                </c:pt>
                <c:pt idx="13186">
                  <c:v>0.45854596846013079</c:v>
                </c:pt>
                <c:pt idx="13187">
                  <c:v>0.42218804113754804</c:v>
                </c:pt>
                <c:pt idx="13188">
                  <c:v>0.47059232432896686</c:v>
                </c:pt>
                <c:pt idx="13189">
                  <c:v>0.43225271514023067</c:v>
                </c:pt>
                <c:pt idx="13190">
                  <c:v>0.40801439591257077</c:v>
                </c:pt>
                <c:pt idx="13191">
                  <c:v>0.52728843775432288</c:v>
                </c:pt>
                <c:pt idx="13192">
                  <c:v>0.41959559306565042</c:v>
                </c:pt>
                <c:pt idx="13193">
                  <c:v>0.38528671185882457</c:v>
                </c:pt>
                <c:pt idx="13194">
                  <c:v>0.41488300496845415</c:v>
                </c:pt>
                <c:pt idx="13195">
                  <c:v>0.49134511380474666</c:v>
                </c:pt>
                <c:pt idx="13196">
                  <c:v>0.41170177937050551</c:v>
                </c:pt>
                <c:pt idx="13197">
                  <c:v>0.48156971059492382</c:v>
                </c:pt>
                <c:pt idx="13198">
                  <c:v>0.40224514315931326</c:v>
                </c:pt>
                <c:pt idx="13199">
                  <c:v>0.34679758532506738</c:v>
                </c:pt>
                <c:pt idx="13200">
                  <c:v>0.39523154716785441</c:v>
                </c:pt>
                <c:pt idx="13201">
                  <c:v>0.47352341781197538</c:v>
                </c:pt>
                <c:pt idx="13202">
                  <c:v>0.50643403286246458</c:v>
                </c:pt>
                <c:pt idx="13203">
                  <c:v>0.41156983063409136</c:v>
                </c:pt>
                <c:pt idx="13204">
                  <c:v>0.37656452810072039</c:v>
                </c:pt>
                <c:pt idx="13205">
                  <c:v>0.30581827606856177</c:v>
                </c:pt>
                <c:pt idx="13206">
                  <c:v>0.47081364965883632</c:v>
                </c:pt>
                <c:pt idx="13207">
                  <c:v>0.36897406090936813</c:v>
                </c:pt>
                <c:pt idx="13208">
                  <c:v>0.37674297617256575</c:v>
                </c:pt>
                <c:pt idx="13209">
                  <c:v>0.36225547990439094</c:v>
                </c:pt>
                <c:pt idx="13210">
                  <c:v>0.40309124071805824</c:v>
                </c:pt>
                <c:pt idx="13211">
                  <c:v>0.45049672258309226</c:v>
                </c:pt>
                <c:pt idx="13212">
                  <c:v>0.38449598071220986</c:v>
                </c:pt>
                <c:pt idx="13213">
                  <c:v>0.46944581899949833</c:v>
                </c:pt>
                <c:pt idx="13214">
                  <c:v>0.47539573750523434</c:v>
                </c:pt>
                <c:pt idx="13215">
                  <c:v>0.48089284463552756</c:v>
                </c:pt>
                <c:pt idx="13216">
                  <c:v>0.37445879670638982</c:v>
                </c:pt>
                <c:pt idx="13217">
                  <c:v>0.38695161770762065</c:v>
                </c:pt>
                <c:pt idx="13218">
                  <c:v>0.37640771447948451</c:v>
                </c:pt>
                <c:pt idx="13219">
                  <c:v>0.41281165996392488</c:v>
                </c:pt>
                <c:pt idx="13220">
                  <c:v>0.39802140007724057</c:v>
                </c:pt>
                <c:pt idx="13221">
                  <c:v>0.45003077243831524</c:v>
                </c:pt>
                <c:pt idx="13222">
                  <c:v>0.39365692248014894</c:v>
                </c:pt>
                <c:pt idx="13223">
                  <c:v>0.39809972255378989</c:v>
                </c:pt>
                <c:pt idx="13224">
                  <c:v>0.31596522910574792</c:v>
                </c:pt>
                <c:pt idx="13225">
                  <c:v>0.41058336451959832</c:v>
                </c:pt>
                <c:pt idx="13226">
                  <c:v>0.40595333838914582</c:v>
                </c:pt>
                <c:pt idx="13227">
                  <c:v>0.46520870279210547</c:v>
                </c:pt>
                <c:pt idx="13228">
                  <c:v>0.38571279210596093</c:v>
                </c:pt>
                <c:pt idx="13229">
                  <c:v>0.33610661036433648</c:v>
                </c:pt>
                <c:pt idx="13230">
                  <c:v>0.41966928352024824</c:v>
                </c:pt>
                <c:pt idx="13231">
                  <c:v>0.40825203171177321</c:v>
                </c:pt>
                <c:pt idx="13232">
                  <c:v>0.40616251057843039</c:v>
                </c:pt>
                <c:pt idx="13233">
                  <c:v>0.45625611338892297</c:v>
                </c:pt>
                <c:pt idx="13234">
                  <c:v>0.4852608132764864</c:v>
                </c:pt>
                <c:pt idx="13235">
                  <c:v>0.38164366592570553</c:v>
                </c:pt>
                <c:pt idx="13236">
                  <c:v>0.4240872771965275</c:v>
                </c:pt>
                <c:pt idx="13237">
                  <c:v>0.36053566423978367</c:v>
                </c:pt>
                <c:pt idx="13238">
                  <c:v>0.38433374568941026</c:v>
                </c:pt>
                <c:pt idx="13239">
                  <c:v>0.33252815235503164</c:v>
                </c:pt>
                <c:pt idx="13240">
                  <c:v>0.44649164696743304</c:v>
                </c:pt>
                <c:pt idx="13241">
                  <c:v>0.49147666592883393</c:v>
                </c:pt>
                <c:pt idx="13242">
                  <c:v>0.41616137952036131</c:v>
                </c:pt>
                <c:pt idx="13243">
                  <c:v>0.36945047769756789</c:v>
                </c:pt>
                <c:pt idx="13244">
                  <c:v>0.42843922674851709</c:v>
                </c:pt>
                <c:pt idx="13245">
                  <c:v>0.37868088478820927</c:v>
                </c:pt>
                <c:pt idx="13246">
                  <c:v>0.35721794919816868</c:v>
                </c:pt>
                <c:pt idx="13247">
                  <c:v>0.41540637027778265</c:v>
                </c:pt>
                <c:pt idx="13248">
                  <c:v>0.37037949219667887</c:v>
                </c:pt>
                <c:pt idx="13249">
                  <c:v>0.40088597367502454</c:v>
                </c:pt>
                <c:pt idx="13250">
                  <c:v>0.40866249363561502</c:v>
                </c:pt>
                <c:pt idx="13251">
                  <c:v>0.30227442894714973</c:v>
                </c:pt>
                <c:pt idx="13252">
                  <c:v>0.37502930210826885</c:v>
                </c:pt>
                <c:pt idx="13253">
                  <c:v>0.43679076666684746</c:v>
                </c:pt>
                <c:pt idx="13254">
                  <c:v>0.35584151722404012</c:v>
                </c:pt>
                <c:pt idx="13255">
                  <c:v>0.42305036640242183</c:v>
                </c:pt>
                <c:pt idx="13256">
                  <c:v>0.43950251274355373</c:v>
                </c:pt>
                <c:pt idx="13257">
                  <c:v>0.41300855256029906</c:v>
                </c:pt>
                <c:pt idx="13258">
                  <c:v>0.38045054348328383</c:v>
                </c:pt>
                <c:pt idx="13259">
                  <c:v>0.37753669890494607</c:v>
                </c:pt>
                <c:pt idx="13260">
                  <c:v>0.39529490487183211</c:v>
                </c:pt>
                <c:pt idx="13261">
                  <c:v>0.37393527702550244</c:v>
                </c:pt>
                <c:pt idx="13262">
                  <c:v>0.3884333322519703</c:v>
                </c:pt>
                <c:pt idx="13263">
                  <c:v>0.39025345953431417</c:v>
                </c:pt>
                <c:pt idx="13264">
                  <c:v>0.48492058873547461</c:v>
                </c:pt>
                <c:pt idx="13265">
                  <c:v>0.32290649310850444</c:v>
                </c:pt>
                <c:pt idx="13266">
                  <c:v>0.37110197159848235</c:v>
                </c:pt>
                <c:pt idx="13267">
                  <c:v>0.36706192591098658</c:v>
                </c:pt>
                <c:pt idx="13268">
                  <c:v>0.42608924759108835</c:v>
                </c:pt>
                <c:pt idx="13269">
                  <c:v>0.42639706952740625</c:v>
                </c:pt>
                <c:pt idx="13270">
                  <c:v>0.39062163316487958</c:v>
                </c:pt>
                <c:pt idx="13271">
                  <c:v>0.36930139040598381</c:v>
                </c:pt>
                <c:pt idx="13272">
                  <c:v>0.40407604726382573</c:v>
                </c:pt>
                <c:pt idx="13273">
                  <c:v>0.46117658080270524</c:v>
                </c:pt>
                <c:pt idx="13274">
                  <c:v>0.43885761623556463</c:v>
                </c:pt>
                <c:pt idx="13275">
                  <c:v>0.35164729663579075</c:v>
                </c:pt>
                <c:pt idx="13276">
                  <c:v>0.41963788276464636</c:v>
                </c:pt>
                <c:pt idx="13277">
                  <c:v>0.40817618742315381</c:v>
                </c:pt>
                <c:pt idx="13278">
                  <c:v>0.39723335805861343</c:v>
                </c:pt>
                <c:pt idx="13279">
                  <c:v>0.43370905353122174</c:v>
                </c:pt>
                <c:pt idx="13280">
                  <c:v>0.45037840766263976</c:v>
                </c:pt>
                <c:pt idx="13281">
                  <c:v>0.36074367592132328</c:v>
                </c:pt>
                <c:pt idx="13282">
                  <c:v>0.41190864891383488</c:v>
                </c:pt>
                <c:pt idx="13283">
                  <c:v>0.42481221463093288</c:v>
                </c:pt>
                <c:pt idx="13284">
                  <c:v>0.45824001518532315</c:v>
                </c:pt>
                <c:pt idx="13285">
                  <c:v>0.46513733140106911</c:v>
                </c:pt>
                <c:pt idx="13286">
                  <c:v>0.37476260564545288</c:v>
                </c:pt>
                <c:pt idx="13287">
                  <c:v>0.3247403681485993</c:v>
                </c:pt>
                <c:pt idx="13288">
                  <c:v>0.45773429833375989</c:v>
                </c:pt>
                <c:pt idx="13289">
                  <c:v>0.42673969201755202</c:v>
                </c:pt>
                <c:pt idx="13290">
                  <c:v>0.37224852317346985</c:v>
                </c:pt>
                <c:pt idx="13291">
                  <c:v>0.37278202754179385</c:v>
                </c:pt>
                <c:pt idx="13292">
                  <c:v>0.37483726791593186</c:v>
                </c:pt>
                <c:pt idx="13293">
                  <c:v>0.39440937553767996</c:v>
                </c:pt>
                <c:pt idx="13294">
                  <c:v>0.37962459266953202</c:v>
                </c:pt>
                <c:pt idx="13295">
                  <c:v>0.33394286956663316</c:v>
                </c:pt>
                <c:pt idx="13296">
                  <c:v>0.39229144879695299</c:v>
                </c:pt>
                <c:pt idx="13297">
                  <c:v>0.54364400405129865</c:v>
                </c:pt>
                <c:pt idx="13298">
                  <c:v>0.25486645320863582</c:v>
                </c:pt>
                <c:pt idx="13299">
                  <c:v>0.35747696630428183</c:v>
                </c:pt>
                <c:pt idx="13300">
                  <c:v>0.41893601843764389</c:v>
                </c:pt>
                <c:pt idx="13301">
                  <c:v>0.37482241014402939</c:v>
                </c:pt>
                <c:pt idx="13302">
                  <c:v>0.42560072079990086</c:v>
                </c:pt>
                <c:pt idx="13303">
                  <c:v>0.39649439864790936</c:v>
                </c:pt>
                <c:pt idx="13304">
                  <c:v>0.42271915679985822</c:v>
                </c:pt>
                <c:pt idx="13305">
                  <c:v>0.34560214757138863</c:v>
                </c:pt>
                <c:pt idx="13306">
                  <c:v>0.34016429618553085</c:v>
                </c:pt>
                <c:pt idx="13307">
                  <c:v>0.43648471485751084</c:v>
                </c:pt>
                <c:pt idx="13308">
                  <c:v>0.43754114735007182</c:v>
                </c:pt>
                <c:pt idx="13309">
                  <c:v>0.37832165972614473</c:v>
                </c:pt>
                <c:pt idx="13310">
                  <c:v>0.32156766782708029</c:v>
                </c:pt>
                <c:pt idx="13311">
                  <c:v>0.40516847953699331</c:v>
                </c:pt>
                <c:pt idx="13312">
                  <c:v>0.3562218619898217</c:v>
                </c:pt>
                <c:pt idx="13313">
                  <c:v>0.34962155243644233</c:v>
                </c:pt>
                <c:pt idx="13314">
                  <c:v>0.45780748780247954</c:v>
                </c:pt>
                <c:pt idx="13315">
                  <c:v>0.38554057498461136</c:v>
                </c:pt>
                <c:pt idx="13316">
                  <c:v>0.43618658846129832</c:v>
                </c:pt>
                <c:pt idx="13317">
                  <c:v>0.35227144705167784</c:v>
                </c:pt>
                <c:pt idx="13318">
                  <c:v>0.38263748714002238</c:v>
                </c:pt>
                <c:pt idx="13319">
                  <c:v>0.42611184403839514</c:v>
                </c:pt>
                <c:pt idx="13320">
                  <c:v>0.40762807671111334</c:v>
                </c:pt>
                <c:pt idx="13321">
                  <c:v>0.38411844591091926</c:v>
                </c:pt>
                <c:pt idx="13322">
                  <c:v>0.46406547689170641</c:v>
                </c:pt>
                <c:pt idx="13323">
                  <c:v>0.34860243315112566</c:v>
                </c:pt>
                <c:pt idx="13324">
                  <c:v>0.45150213977735282</c:v>
                </c:pt>
                <c:pt idx="13325">
                  <c:v>0.32197767983461401</c:v>
                </c:pt>
                <c:pt idx="13326">
                  <c:v>0.40010139432256531</c:v>
                </c:pt>
                <c:pt idx="13327">
                  <c:v>0.36434627002417236</c:v>
                </c:pt>
                <c:pt idx="13328">
                  <c:v>0.34758047705317824</c:v>
                </c:pt>
                <c:pt idx="13329">
                  <c:v>0.41254376616480948</c:v>
                </c:pt>
                <c:pt idx="13330">
                  <c:v>0.40054420563943288</c:v>
                </c:pt>
                <c:pt idx="13331">
                  <c:v>0.29990028114615808</c:v>
                </c:pt>
                <c:pt idx="13332">
                  <c:v>0.39235985942568707</c:v>
                </c:pt>
                <c:pt idx="13333">
                  <c:v>0.36299326031161688</c:v>
                </c:pt>
                <c:pt idx="13334">
                  <c:v>0.36044190021254963</c:v>
                </c:pt>
                <c:pt idx="13335">
                  <c:v>0.51615514645591154</c:v>
                </c:pt>
                <c:pt idx="13336">
                  <c:v>0.42800334643950499</c:v>
                </c:pt>
                <c:pt idx="13337">
                  <c:v>0.48372327531329218</c:v>
                </c:pt>
                <c:pt idx="13338">
                  <c:v>0.36972249736837853</c:v>
                </c:pt>
                <c:pt idx="13339">
                  <c:v>0.46709945607628423</c:v>
                </c:pt>
                <c:pt idx="13340">
                  <c:v>0.34020964188852976</c:v>
                </c:pt>
                <c:pt idx="13341">
                  <c:v>0.47815955582546332</c:v>
                </c:pt>
                <c:pt idx="13342">
                  <c:v>0.49235975532928361</c:v>
                </c:pt>
                <c:pt idx="13343">
                  <c:v>0.40075068093103566</c:v>
                </c:pt>
                <c:pt idx="13344">
                  <c:v>0.37165723350056445</c:v>
                </c:pt>
                <c:pt idx="13345">
                  <c:v>0.36854531360518783</c:v>
                </c:pt>
                <c:pt idx="13346">
                  <c:v>0.34394875663501889</c:v>
                </c:pt>
                <c:pt idx="13347">
                  <c:v>0.40309679191029057</c:v>
                </c:pt>
                <c:pt idx="13348">
                  <c:v>0.47364904720609829</c:v>
                </c:pt>
                <c:pt idx="13349">
                  <c:v>0.45187304846214726</c:v>
                </c:pt>
                <c:pt idx="13350">
                  <c:v>0.38846434538441033</c:v>
                </c:pt>
                <c:pt idx="13351">
                  <c:v>0.35064792281678803</c:v>
                </c:pt>
                <c:pt idx="13352">
                  <c:v>0.40335175064239426</c:v>
                </c:pt>
                <c:pt idx="13353">
                  <c:v>0.43934729757420554</c:v>
                </c:pt>
                <c:pt idx="13354">
                  <c:v>0.37386801514890677</c:v>
                </c:pt>
                <c:pt idx="13355">
                  <c:v>0.37068678937939203</c:v>
                </c:pt>
                <c:pt idx="13356">
                  <c:v>0.37489015636620532</c:v>
                </c:pt>
                <c:pt idx="13357">
                  <c:v>0.48880958999505808</c:v>
                </c:pt>
                <c:pt idx="13358">
                  <c:v>0.37740312913255808</c:v>
                </c:pt>
                <c:pt idx="13359">
                  <c:v>0.37762144065206282</c:v>
                </c:pt>
                <c:pt idx="13360">
                  <c:v>0.35721475299928607</c:v>
                </c:pt>
                <c:pt idx="13361">
                  <c:v>0.39557386573094017</c:v>
                </c:pt>
                <c:pt idx="13362">
                  <c:v>0.43477007619559382</c:v>
                </c:pt>
                <c:pt idx="13363">
                  <c:v>0.35115898720637895</c:v>
                </c:pt>
                <c:pt idx="13364">
                  <c:v>0.40780233803013449</c:v>
                </c:pt>
                <c:pt idx="13365">
                  <c:v>0.42279498672607518</c:v>
                </c:pt>
                <c:pt idx="13366">
                  <c:v>0.42521413463725338</c:v>
                </c:pt>
                <c:pt idx="13367">
                  <c:v>0.27388290124785525</c:v>
                </c:pt>
                <c:pt idx="13368">
                  <c:v>0.3807979104994858</c:v>
                </c:pt>
                <c:pt idx="13369">
                  <c:v>0.40297581715276554</c:v>
                </c:pt>
                <c:pt idx="13370">
                  <c:v>0.39037289419646837</c:v>
                </c:pt>
                <c:pt idx="13371">
                  <c:v>0.40906224036033256</c:v>
                </c:pt>
                <c:pt idx="13372">
                  <c:v>0.41015162039839276</c:v>
                </c:pt>
                <c:pt idx="13373">
                  <c:v>0.43757907416880665</c:v>
                </c:pt>
                <c:pt idx="13374">
                  <c:v>0.30945999732768192</c:v>
                </c:pt>
                <c:pt idx="13375">
                  <c:v>0.43740763611285027</c:v>
                </c:pt>
                <c:pt idx="13376">
                  <c:v>0.47476559099790488</c:v>
                </c:pt>
                <c:pt idx="13377">
                  <c:v>0.43696355996632152</c:v>
                </c:pt>
                <c:pt idx="13378">
                  <c:v>0.39448751605908694</c:v>
                </c:pt>
                <c:pt idx="13379">
                  <c:v>0.36494574587343831</c:v>
                </c:pt>
                <c:pt idx="13380">
                  <c:v>0.41013833099017916</c:v>
                </c:pt>
                <c:pt idx="13381">
                  <c:v>0.34210868189235577</c:v>
                </c:pt>
                <c:pt idx="13382">
                  <c:v>0.4521359082909564</c:v>
                </c:pt>
                <c:pt idx="13383">
                  <c:v>0.47278692451994742</c:v>
                </c:pt>
                <c:pt idx="13384">
                  <c:v>0.37949019257642447</c:v>
                </c:pt>
                <c:pt idx="13385">
                  <c:v>0.43928972413081963</c:v>
                </c:pt>
                <c:pt idx="13386">
                  <c:v>0.38856116398250579</c:v>
                </c:pt>
                <c:pt idx="13387">
                  <c:v>0.37889098912137692</c:v>
                </c:pt>
                <c:pt idx="13388">
                  <c:v>0.41534004743588782</c:v>
                </c:pt>
                <c:pt idx="13389">
                  <c:v>0.33856903376857417</c:v>
                </c:pt>
                <c:pt idx="13390">
                  <c:v>0.45982560943803558</c:v>
                </c:pt>
                <c:pt idx="13391">
                  <c:v>0.42348308315665167</c:v>
                </c:pt>
                <c:pt idx="13392">
                  <c:v>0.34325298516892888</c:v>
                </c:pt>
                <c:pt idx="13393">
                  <c:v>0.46447182582243235</c:v>
                </c:pt>
                <c:pt idx="13394">
                  <c:v>0.37144979937866845</c:v>
                </c:pt>
                <c:pt idx="13395">
                  <c:v>0.42170546391975022</c:v>
                </c:pt>
                <c:pt idx="13396">
                  <c:v>0.34077551289516689</c:v>
                </c:pt>
                <c:pt idx="13397">
                  <c:v>0.46667324822195416</c:v>
                </c:pt>
                <c:pt idx="13398">
                  <c:v>0.4152284702211218</c:v>
                </c:pt>
                <c:pt idx="13399">
                  <c:v>0.33014569579830438</c:v>
                </c:pt>
                <c:pt idx="13400">
                  <c:v>0.43887429460151556</c:v>
                </c:pt>
                <c:pt idx="13401">
                  <c:v>0.42338161747522701</c:v>
                </c:pt>
                <c:pt idx="13402">
                  <c:v>0.37003243383987477</c:v>
                </c:pt>
                <c:pt idx="13403">
                  <c:v>0.44551646479488316</c:v>
                </c:pt>
                <c:pt idx="13404">
                  <c:v>0.39354680082683241</c:v>
                </c:pt>
                <c:pt idx="13405">
                  <c:v>0.29883403271602449</c:v>
                </c:pt>
                <c:pt idx="13406">
                  <c:v>0.42478127112767444</c:v>
                </c:pt>
                <c:pt idx="13407">
                  <c:v>0.39453109847601875</c:v>
                </c:pt>
                <c:pt idx="13408">
                  <c:v>0.33932006929540404</c:v>
                </c:pt>
                <c:pt idx="13409">
                  <c:v>0.40013478022426435</c:v>
                </c:pt>
                <c:pt idx="13410">
                  <c:v>0.43061280126675744</c:v>
                </c:pt>
                <c:pt idx="13411">
                  <c:v>0.41414164078037824</c:v>
                </c:pt>
                <c:pt idx="13412">
                  <c:v>0.41699600227660238</c:v>
                </c:pt>
                <c:pt idx="13413">
                  <c:v>0.40362811551071731</c:v>
                </c:pt>
                <c:pt idx="13414">
                  <c:v>0.34396403079407911</c:v>
                </c:pt>
                <c:pt idx="13415">
                  <c:v>0.44393980787775511</c:v>
                </c:pt>
                <c:pt idx="13416">
                  <c:v>0.37185328919123878</c:v>
                </c:pt>
                <c:pt idx="13417">
                  <c:v>0.39497019940847489</c:v>
                </c:pt>
                <c:pt idx="13418">
                  <c:v>0.45853756932052037</c:v>
                </c:pt>
                <c:pt idx="13419">
                  <c:v>0.37872913761569782</c:v>
                </c:pt>
                <c:pt idx="13420">
                  <c:v>0.36689494409207868</c:v>
                </c:pt>
                <c:pt idx="13421">
                  <c:v>0.40259535926969831</c:v>
                </c:pt>
                <c:pt idx="13422">
                  <c:v>0.39014804002220682</c:v>
                </c:pt>
                <c:pt idx="13423">
                  <c:v>0.4182697354226953</c:v>
                </c:pt>
                <c:pt idx="13424">
                  <c:v>0.43204349015929638</c:v>
                </c:pt>
                <c:pt idx="13425">
                  <c:v>0.35140006189528838</c:v>
                </c:pt>
                <c:pt idx="13426">
                  <c:v>0.37496528448528138</c:v>
                </c:pt>
                <c:pt idx="13427">
                  <c:v>0.34360803210990482</c:v>
                </c:pt>
                <c:pt idx="13428">
                  <c:v>0.31118603867467065</c:v>
                </c:pt>
                <c:pt idx="13429">
                  <c:v>0.34455600376453632</c:v>
                </c:pt>
                <c:pt idx="13430">
                  <c:v>0.45076833231433455</c:v>
                </c:pt>
                <c:pt idx="13431">
                  <c:v>0.36708295421034637</c:v>
                </c:pt>
                <c:pt idx="13432">
                  <c:v>0.40776662764348182</c:v>
                </c:pt>
                <c:pt idx="13433">
                  <c:v>0.43223317807268058</c:v>
                </c:pt>
                <c:pt idx="13434">
                  <c:v>0.33453743141752146</c:v>
                </c:pt>
                <c:pt idx="13435">
                  <c:v>0.38112725521688234</c:v>
                </c:pt>
                <c:pt idx="13436">
                  <c:v>0.43758663679178528</c:v>
                </c:pt>
                <c:pt idx="13437">
                  <c:v>0.43658087085002983</c:v>
                </c:pt>
                <c:pt idx="13438">
                  <c:v>0.39262497448128592</c:v>
                </c:pt>
                <c:pt idx="13439">
                  <c:v>0.45997527273564515</c:v>
                </c:pt>
                <c:pt idx="13440">
                  <c:v>0.38304861074868896</c:v>
                </c:pt>
                <c:pt idx="13441">
                  <c:v>0.40598964844461238</c:v>
                </c:pt>
                <c:pt idx="13442">
                  <c:v>0.36663123653065843</c:v>
                </c:pt>
                <c:pt idx="13443">
                  <c:v>0.41649405492876918</c:v>
                </c:pt>
                <c:pt idx="13444">
                  <c:v>0.36961543001946889</c:v>
                </c:pt>
                <c:pt idx="13445">
                  <c:v>0.43519193906193565</c:v>
                </c:pt>
                <c:pt idx="13446">
                  <c:v>0.38793254907491076</c:v>
                </c:pt>
                <c:pt idx="13447">
                  <c:v>0.40278752859518474</c:v>
                </c:pt>
                <c:pt idx="13448">
                  <c:v>0.38432734835250487</c:v>
                </c:pt>
                <c:pt idx="13449">
                  <c:v>0.40989373627233083</c:v>
                </c:pt>
                <c:pt idx="13450">
                  <c:v>0.30106912831737981</c:v>
                </c:pt>
                <c:pt idx="13451">
                  <c:v>0.39275189023022788</c:v>
                </c:pt>
                <c:pt idx="13452">
                  <c:v>0.44354300083829579</c:v>
                </c:pt>
                <c:pt idx="13453">
                  <c:v>0.3132864780661998</c:v>
                </c:pt>
                <c:pt idx="13454">
                  <c:v>0.38375791996117992</c:v>
                </c:pt>
                <c:pt idx="13455">
                  <c:v>0.41530765471885922</c:v>
                </c:pt>
                <c:pt idx="13456">
                  <c:v>0.38728019473213582</c:v>
                </c:pt>
                <c:pt idx="13457">
                  <c:v>0.34033395080936385</c:v>
                </c:pt>
                <c:pt idx="13458">
                  <c:v>0.39171774197289094</c:v>
                </c:pt>
                <c:pt idx="13459">
                  <c:v>0.35950402009750831</c:v>
                </c:pt>
                <c:pt idx="13460">
                  <c:v>0.47381885390317835</c:v>
                </c:pt>
                <c:pt idx="13461">
                  <c:v>0.34165714617799275</c:v>
                </c:pt>
                <c:pt idx="13462">
                  <c:v>0.40680153008280984</c:v>
                </c:pt>
                <c:pt idx="13463">
                  <c:v>0.33713668419907428</c:v>
                </c:pt>
                <c:pt idx="13464">
                  <c:v>0.40035895268447663</c:v>
                </c:pt>
                <c:pt idx="13465">
                  <c:v>0.50231780230346179</c:v>
                </c:pt>
                <c:pt idx="13466">
                  <c:v>0.35459332998530835</c:v>
                </c:pt>
                <c:pt idx="13467">
                  <c:v>0.34076115917543576</c:v>
                </c:pt>
                <c:pt idx="13468">
                  <c:v>0.41828875370752588</c:v>
                </c:pt>
                <c:pt idx="13469">
                  <c:v>0.33669969135331562</c:v>
                </c:pt>
                <c:pt idx="13470">
                  <c:v>0.44997037334010387</c:v>
                </c:pt>
                <c:pt idx="13471">
                  <c:v>0.34962867994947899</c:v>
                </c:pt>
                <c:pt idx="13472">
                  <c:v>0.33736110730538393</c:v>
                </c:pt>
                <c:pt idx="13473">
                  <c:v>0.44026279450229239</c:v>
                </c:pt>
                <c:pt idx="13474">
                  <c:v>0.37180048624616491</c:v>
                </c:pt>
                <c:pt idx="13475">
                  <c:v>0.38052419121835018</c:v>
                </c:pt>
                <c:pt idx="13476">
                  <c:v>0.48959963133835632</c:v>
                </c:pt>
                <c:pt idx="13477">
                  <c:v>0.40307014918693218</c:v>
                </c:pt>
                <c:pt idx="13478">
                  <c:v>0.42906175559623461</c:v>
                </c:pt>
                <c:pt idx="13479">
                  <c:v>0.3647912778052258</c:v>
                </c:pt>
                <c:pt idx="13480">
                  <c:v>0.45898764734073932</c:v>
                </c:pt>
                <c:pt idx="13481">
                  <c:v>0.36670654496007082</c:v>
                </c:pt>
                <c:pt idx="13482">
                  <c:v>0.37623678492793144</c:v>
                </c:pt>
                <c:pt idx="13483">
                  <c:v>0.45001421494563781</c:v>
                </c:pt>
                <c:pt idx="13484">
                  <c:v>0.36664855618902931</c:v>
                </c:pt>
                <c:pt idx="13485">
                  <c:v>0.46021906901037068</c:v>
                </c:pt>
                <c:pt idx="13486">
                  <c:v>0.35159896630729814</c:v>
                </c:pt>
                <c:pt idx="13487">
                  <c:v>0.44384798528382363</c:v>
                </c:pt>
                <c:pt idx="13488">
                  <c:v>0.38671761370725116</c:v>
                </c:pt>
                <c:pt idx="13489">
                  <c:v>0.38986605325123591</c:v>
                </c:pt>
                <c:pt idx="13490">
                  <c:v>0.44995831355229232</c:v>
                </c:pt>
                <c:pt idx="13491">
                  <c:v>0.44945091980290774</c:v>
                </c:pt>
                <c:pt idx="13492">
                  <c:v>0.361822914901401</c:v>
                </c:pt>
                <c:pt idx="13493">
                  <c:v>0.42184410452275034</c:v>
                </c:pt>
                <c:pt idx="13494">
                  <c:v>0.38882923140310438</c:v>
                </c:pt>
                <c:pt idx="13495">
                  <c:v>0.4338906730606516</c:v>
                </c:pt>
                <c:pt idx="13496">
                  <c:v>0.36945422696467883</c:v>
                </c:pt>
                <c:pt idx="13497">
                  <c:v>0.32506719354979258</c:v>
                </c:pt>
                <c:pt idx="13498">
                  <c:v>0.37354122585213972</c:v>
                </c:pt>
                <c:pt idx="13499">
                  <c:v>0.36270641287090138</c:v>
                </c:pt>
                <c:pt idx="13500">
                  <c:v>0.41451108326858582</c:v>
                </c:pt>
                <c:pt idx="13501">
                  <c:v>0.38493161036236501</c:v>
                </c:pt>
                <c:pt idx="13502">
                  <c:v>0.37847043676618131</c:v>
                </c:pt>
                <c:pt idx="13503">
                  <c:v>0.34774392641219226</c:v>
                </c:pt>
                <c:pt idx="13504">
                  <c:v>0.40456714310562381</c:v>
                </c:pt>
                <c:pt idx="13505">
                  <c:v>0.37108347330606301</c:v>
                </c:pt>
                <c:pt idx="13506">
                  <c:v>0.42697907250092781</c:v>
                </c:pt>
                <c:pt idx="13507">
                  <c:v>0.42909310500554887</c:v>
                </c:pt>
                <c:pt idx="13508">
                  <c:v>0.44156267660795734</c:v>
                </c:pt>
                <c:pt idx="13509">
                  <c:v>0.41285220636681441</c:v>
                </c:pt>
                <c:pt idx="13510">
                  <c:v>0.3658722648170451</c:v>
                </c:pt>
                <c:pt idx="13511">
                  <c:v>0.37376537453106828</c:v>
                </c:pt>
                <c:pt idx="13512">
                  <c:v>0.30693021245475882</c:v>
                </c:pt>
                <c:pt idx="13513">
                  <c:v>0.39753721366896888</c:v>
                </c:pt>
                <c:pt idx="13514">
                  <c:v>0.31864902303597747</c:v>
                </c:pt>
                <c:pt idx="13515">
                  <c:v>0.37052229183792157</c:v>
                </c:pt>
                <c:pt idx="13516">
                  <c:v>0.40012448676958423</c:v>
                </c:pt>
                <c:pt idx="13517">
                  <c:v>0.3448587230251165</c:v>
                </c:pt>
                <c:pt idx="13518">
                  <c:v>0.41515677321325922</c:v>
                </c:pt>
                <c:pt idx="13519">
                  <c:v>0.37809983265577368</c:v>
                </c:pt>
                <c:pt idx="13520">
                  <c:v>0.33298584560035743</c:v>
                </c:pt>
                <c:pt idx="13521">
                  <c:v>0.42734248541797726</c:v>
                </c:pt>
                <c:pt idx="13522">
                  <c:v>0.34774871570217297</c:v>
                </c:pt>
                <c:pt idx="13523">
                  <c:v>0.37970981385371738</c:v>
                </c:pt>
                <c:pt idx="13524">
                  <c:v>0.41367086456616431</c:v>
                </c:pt>
                <c:pt idx="13525">
                  <c:v>0.42039666781419494</c:v>
                </c:pt>
                <c:pt idx="13526">
                  <c:v>0.32933216180402985</c:v>
                </c:pt>
                <c:pt idx="13527">
                  <c:v>0.37435932701361674</c:v>
                </c:pt>
                <c:pt idx="13528">
                  <c:v>0.39616472998905738</c:v>
                </c:pt>
                <c:pt idx="13529">
                  <c:v>0.48725242345230235</c:v>
                </c:pt>
                <c:pt idx="13530">
                  <c:v>0.32581631924185533</c:v>
                </c:pt>
                <c:pt idx="13531">
                  <c:v>0.4156604140310538</c:v>
                </c:pt>
                <c:pt idx="13532">
                  <c:v>0.41530056375253566</c:v>
                </c:pt>
                <c:pt idx="13533">
                  <c:v>0.40139010975363348</c:v>
                </c:pt>
                <c:pt idx="13534">
                  <c:v>0.39828411691657301</c:v>
                </c:pt>
                <c:pt idx="13535">
                  <c:v>0.44938663643613619</c:v>
                </c:pt>
                <c:pt idx="13536">
                  <c:v>0.34477814184173422</c:v>
                </c:pt>
                <c:pt idx="13537">
                  <c:v>0.43131459459090044</c:v>
                </c:pt>
                <c:pt idx="13538">
                  <c:v>0.36364334222131767</c:v>
                </c:pt>
                <c:pt idx="13539">
                  <c:v>0.3471563066878034</c:v>
                </c:pt>
                <c:pt idx="13540">
                  <c:v>0.38883508562083691</c:v>
                </c:pt>
                <c:pt idx="13541">
                  <c:v>0.36303706127295277</c:v>
                </c:pt>
                <c:pt idx="13542">
                  <c:v>0.39413280236653658</c:v>
                </c:pt>
                <c:pt idx="13543">
                  <c:v>0.32341489528262019</c:v>
                </c:pt>
                <c:pt idx="13544">
                  <c:v>0.40921563484370083</c:v>
                </c:pt>
                <c:pt idx="13545">
                  <c:v>0.47456905097176211</c:v>
                </c:pt>
                <c:pt idx="13546">
                  <c:v>0.40217779335185516</c:v>
                </c:pt>
                <c:pt idx="13547">
                  <c:v>0.32587642604897427</c:v>
                </c:pt>
                <c:pt idx="13548">
                  <c:v>0.46307999968776786</c:v>
                </c:pt>
                <c:pt idx="13549">
                  <c:v>0.37240874315433892</c:v>
                </c:pt>
                <c:pt idx="13550">
                  <c:v>0.40993027812280497</c:v>
                </c:pt>
                <c:pt idx="13551">
                  <c:v>0.37862783572199282</c:v>
                </c:pt>
                <c:pt idx="13552">
                  <c:v>0.47280744866471852</c:v>
                </c:pt>
                <c:pt idx="13553">
                  <c:v>0.4198904220885723</c:v>
                </c:pt>
                <c:pt idx="13554">
                  <c:v>0.35635730224069412</c:v>
                </c:pt>
                <c:pt idx="13555">
                  <c:v>0.39687403332518362</c:v>
                </c:pt>
                <c:pt idx="13556">
                  <c:v>0.33971203761109792</c:v>
                </c:pt>
                <c:pt idx="13557">
                  <c:v>0.40953780490684288</c:v>
                </c:pt>
                <c:pt idx="13558">
                  <c:v>0.41143909062912826</c:v>
                </c:pt>
                <c:pt idx="13559">
                  <c:v>0.43159158382375357</c:v>
                </c:pt>
                <c:pt idx="13560">
                  <c:v>0.34274887293363282</c:v>
                </c:pt>
                <c:pt idx="13561">
                  <c:v>0.40774841977077581</c:v>
                </c:pt>
                <c:pt idx="13562">
                  <c:v>0.40386530151633776</c:v>
                </c:pt>
                <c:pt idx="13563">
                  <c:v>0.31307434569292775</c:v>
                </c:pt>
                <c:pt idx="13564">
                  <c:v>0.40262435602868962</c:v>
                </c:pt>
                <c:pt idx="13565">
                  <c:v>0.37247906364943562</c:v>
                </c:pt>
                <c:pt idx="13566">
                  <c:v>0.34570098590739817</c:v>
                </c:pt>
                <c:pt idx="13567">
                  <c:v>0.34058896746590311</c:v>
                </c:pt>
                <c:pt idx="13568">
                  <c:v>0.39914010183068643</c:v>
                </c:pt>
                <c:pt idx="13569">
                  <c:v>0.35067464416663985</c:v>
                </c:pt>
                <c:pt idx="13570">
                  <c:v>0.36000798072292367</c:v>
                </c:pt>
                <c:pt idx="13571">
                  <c:v>0.43118237009864263</c:v>
                </c:pt>
                <c:pt idx="13572">
                  <c:v>0.36079461540589247</c:v>
                </c:pt>
                <c:pt idx="13573">
                  <c:v>0.36009916513964646</c:v>
                </c:pt>
                <c:pt idx="13574">
                  <c:v>0.3431419374420408</c:v>
                </c:pt>
                <c:pt idx="13575">
                  <c:v>0.40750316169878942</c:v>
                </c:pt>
                <c:pt idx="13576">
                  <c:v>0.33071447694812234</c:v>
                </c:pt>
                <c:pt idx="13577">
                  <c:v>0.42271211275704396</c:v>
                </c:pt>
                <c:pt idx="13578">
                  <c:v>0.40052211752315198</c:v>
                </c:pt>
                <c:pt idx="13579">
                  <c:v>0.40916531185386901</c:v>
                </c:pt>
                <c:pt idx="13580">
                  <c:v>0.38284370872805046</c:v>
                </c:pt>
                <c:pt idx="13581">
                  <c:v>0.44181146150113226</c:v>
                </c:pt>
                <c:pt idx="13582">
                  <c:v>0.35075268796519632</c:v>
                </c:pt>
                <c:pt idx="13583">
                  <c:v>0.365961141619841</c:v>
                </c:pt>
                <c:pt idx="13584">
                  <c:v>0.40967367080690931</c:v>
                </c:pt>
                <c:pt idx="13585">
                  <c:v>0.42638130918241707</c:v>
                </c:pt>
                <c:pt idx="13586">
                  <c:v>0.36755373153608528</c:v>
                </c:pt>
                <c:pt idx="13587">
                  <c:v>0.3695996700865723</c:v>
                </c:pt>
                <c:pt idx="13588">
                  <c:v>0.45171876986873338</c:v>
                </c:pt>
                <c:pt idx="13589">
                  <c:v>0.43280516737486285</c:v>
                </c:pt>
                <c:pt idx="13590">
                  <c:v>0.41539715298340585</c:v>
                </c:pt>
                <c:pt idx="13591">
                  <c:v>0.37353024952629676</c:v>
                </c:pt>
                <c:pt idx="13592">
                  <c:v>0.37013748490726722</c:v>
                </c:pt>
                <c:pt idx="13593">
                  <c:v>0.32826529204310345</c:v>
                </c:pt>
                <c:pt idx="13594">
                  <c:v>0.37482298599519676</c:v>
                </c:pt>
                <c:pt idx="13595">
                  <c:v>0.41629557939345807</c:v>
                </c:pt>
                <c:pt idx="13596">
                  <c:v>0.32480226018565495</c:v>
                </c:pt>
                <c:pt idx="13597">
                  <c:v>0.29685407160022892</c:v>
                </c:pt>
                <c:pt idx="13598">
                  <c:v>0.42141379638388704</c:v>
                </c:pt>
                <c:pt idx="13599">
                  <c:v>0.33156843594355601</c:v>
                </c:pt>
                <c:pt idx="13600">
                  <c:v>0.3542335934459237</c:v>
                </c:pt>
                <c:pt idx="13601">
                  <c:v>0.38771877963450757</c:v>
                </c:pt>
                <c:pt idx="13602">
                  <c:v>0.40698510488897732</c:v>
                </c:pt>
                <c:pt idx="13603">
                  <c:v>0.37785755975938851</c:v>
                </c:pt>
                <c:pt idx="13604">
                  <c:v>0.31530135077627336</c:v>
                </c:pt>
                <c:pt idx="13605">
                  <c:v>0.32551980275260917</c:v>
                </c:pt>
                <c:pt idx="13606">
                  <c:v>0.46645208797752996</c:v>
                </c:pt>
                <c:pt idx="13607">
                  <c:v>0.38874187114373332</c:v>
                </c:pt>
                <c:pt idx="13608">
                  <c:v>0.34530503263280332</c:v>
                </c:pt>
                <c:pt idx="13609">
                  <c:v>0.41715152423303514</c:v>
                </c:pt>
                <c:pt idx="13610">
                  <c:v>0.38620860462098888</c:v>
                </c:pt>
                <c:pt idx="13611">
                  <c:v>0.36892968147389926</c:v>
                </c:pt>
                <c:pt idx="13612">
                  <c:v>0.40944463133772313</c:v>
                </c:pt>
                <c:pt idx="13613">
                  <c:v>0.41814434238199966</c:v>
                </c:pt>
                <c:pt idx="13614">
                  <c:v>0.35206005337403085</c:v>
                </c:pt>
                <c:pt idx="13615">
                  <c:v>0.41632423315926559</c:v>
                </c:pt>
                <c:pt idx="13616">
                  <c:v>0.3808121950092126</c:v>
                </c:pt>
                <c:pt idx="13617">
                  <c:v>0.34688700768282488</c:v>
                </c:pt>
                <c:pt idx="13618">
                  <c:v>0.46761752865747208</c:v>
                </c:pt>
                <c:pt idx="13619">
                  <c:v>0.32627034372939601</c:v>
                </c:pt>
                <c:pt idx="13620">
                  <c:v>0.41408625246856967</c:v>
                </c:pt>
                <c:pt idx="13621">
                  <c:v>0.33931543823517407</c:v>
                </c:pt>
                <c:pt idx="13622">
                  <c:v>0.34533751157040782</c:v>
                </c:pt>
                <c:pt idx="13623">
                  <c:v>0.39153941059951947</c:v>
                </c:pt>
                <c:pt idx="13624">
                  <c:v>0.35487916374728057</c:v>
                </c:pt>
                <c:pt idx="13625">
                  <c:v>0.42697914134583892</c:v>
                </c:pt>
                <c:pt idx="13626">
                  <c:v>0.41806768221893131</c:v>
                </c:pt>
                <c:pt idx="13627">
                  <c:v>0.40548067292426992</c:v>
                </c:pt>
                <c:pt idx="13628">
                  <c:v>0.42516667231986593</c:v>
                </c:pt>
                <c:pt idx="13629">
                  <c:v>0.403632716343651</c:v>
                </c:pt>
                <c:pt idx="13630">
                  <c:v>0.37687421845324626</c:v>
                </c:pt>
                <c:pt idx="13631">
                  <c:v>0.36325241321252238</c:v>
                </c:pt>
                <c:pt idx="13632">
                  <c:v>0.34242274213317031</c:v>
                </c:pt>
                <c:pt idx="13633">
                  <c:v>0.39529844178321882</c:v>
                </c:pt>
                <c:pt idx="13634">
                  <c:v>0.32741816949893976</c:v>
                </c:pt>
                <c:pt idx="13635">
                  <c:v>0.36305159862076547</c:v>
                </c:pt>
                <c:pt idx="13636">
                  <c:v>0.33525434556993988</c:v>
                </c:pt>
                <c:pt idx="13637">
                  <c:v>0.4252783554834984</c:v>
                </c:pt>
                <c:pt idx="13638">
                  <c:v>0.32911665481395147</c:v>
                </c:pt>
                <c:pt idx="13639">
                  <c:v>0.36762630348826641</c:v>
                </c:pt>
                <c:pt idx="13640">
                  <c:v>0.3556417624419832</c:v>
                </c:pt>
                <c:pt idx="13641">
                  <c:v>0.39512425782086408</c:v>
                </c:pt>
                <c:pt idx="13642">
                  <c:v>0.31656273130002066</c:v>
                </c:pt>
                <c:pt idx="13643">
                  <c:v>0.36067315693539026</c:v>
                </c:pt>
                <c:pt idx="13644">
                  <c:v>0.35081689956071105</c:v>
                </c:pt>
                <c:pt idx="13645">
                  <c:v>0.37527686224474099</c:v>
                </c:pt>
                <c:pt idx="13646">
                  <c:v>0.35772050187351034</c:v>
                </c:pt>
                <c:pt idx="13647">
                  <c:v>0.35401357639955755</c:v>
                </c:pt>
                <c:pt idx="13648">
                  <c:v>0.31859349495898132</c:v>
                </c:pt>
                <c:pt idx="13649">
                  <c:v>0.33384763040030185</c:v>
                </c:pt>
                <c:pt idx="13650">
                  <c:v>0.33268358088658356</c:v>
                </c:pt>
                <c:pt idx="13651">
                  <c:v>0.39478101468783533</c:v>
                </c:pt>
                <c:pt idx="13652">
                  <c:v>0.37888911390300734</c:v>
                </c:pt>
                <c:pt idx="13653">
                  <c:v>0.40282095704365412</c:v>
                </c:pt>
                <c:pt idx="13654">
                  <c:v>0.35244395460016453</c:v>
                </c:pt>
                <c:pt idx="13655">
                  <c:v>0.40957786911177313</c:v>
                </c:pt>
                <c:pt idx="13656">
                  <c:v>0.38874504403118237</c:v>
                </c:pt>
                <c:pt idx="13657">
                  <c:v>0.31485109717394827</c:v>
                </c:pt>
                <c:pt idx="13658">
                  <c:v>0.44927117640549175</c:v>
                </c:pt>
                <c:pt idx="13659">
                  <c:v>0.41729649386390288</c:v>
                </c:pt>
                <c:pt idx="13660">
                  <c:v>0.44822636714307618</c:v>
                </c:pt>
                <c:pt idx="13661">
                  <c:v>0.37862507344002172</c:v>
                </c:pt>
                <c:pt idx="13662">
                  <c:v>0.36054129872437685</c:v>
                </c:pt>
                <c:pt idx="13663">
                  <c:v>0.30431374440031078</c:v>
                </c:pt>
                <c:pt idx="13664">
                  <c:v>0.33121018470626751</c:v>
                </c:pt>
                <c:pt idx="13665">
                  <c:v>0.44181116782429525</c:v>
                </c:pt>
                <c:pt idx="13666">
                  <c:v>0.3656465688915474</c:v>
                </c:pt>
                <c:pt idx="13667">
                  <c:v>0.36860154001572953</c:v>
                </c:pt>
                <c:pt idx="13668">
                  <c:v>0.34561196249837361</c:v>
                </c:pt>
                <c:pt idx="13669">
                  <c:v>0.39769262187588889</c:v>
                </c:pt>
                <c:pt idx="13670">
                  <c:v>0.41193514193601305</c:v>
                </c:pt>
                <c:pt idx="13671">
                  <c:v>0.40619555494331638</c:v>
                </c:pt>
                <c:pt idx="13672">
                  <c:v>0.32418627396858629</c:v>
                </c:pt>
                <c:pt idx="13673">
                  <c:v>0.32936955914017074</c:v>
                </c:pt>
                <c:pt idx="13674">
                  <c:v>0.36080505239271587</c:v>
                </c:pt>
                <c:pt idx="13675">
                  <c:v>0.34654251462947838</c:v>
                </c:pt>
                <c:pt idx="13676">
                  <c:v>0.38503536133210398</c:v>
                </c:pt>
                <c:pt idx="13677">
                  <c:v>0.36255419025932023</c:v>
                </c:pt>
                <c:pt idx="13678">
                  <c:v>0.37993411032810731</c:v>
                </c:pt>
                <c:pt idx="13679">
                  <c:v>0.23926753086727925</c:v>
                </c:pt>
                <c:pt idx="13680">
                  <c:v>0.43663477060360872</c:v>
                </c:pt>
                <c:pt idx="13681">
                  <c:v>0.35724094520198518</c:v>
                </c:pt>
                <c:pt idx="13682">
                  <c:v>0.334249473199143</c:v>
                </c:pt>
                <c:pt idx="13683">
                  <c:v>0.38582742675270854</c:v>
                </c:pt>
                <c:pt idx="13684">
                  <c:v>0.39101642893174554</c:v>
                </c:pt>
                <c:pt idx="13685">
                  <c:v>0.36252403380705606</c:v>
                </c:pt>
                <c:pt idx="13686">
                  <c:v>0.39331282150096836</c:v>
                </c:pt>
                <c:pt idx="13687">
                  <c:v>0.33493245652626652</c:v>
                </c:pt>
                <c:pt idx="13688">
                  <c:v>0.33957122161993897</c:v>
                </c:pt>
                <c:pt idx="13689">
                  <c:v>0.36928344980157618</c:v>
                </c:pt>
                <c:pt idx="13690">
                  <c:v>0.41687237025491647</c:v>
                </c:pt>
                <c:pt idx="13691">
                  <c:v>0.37904597618484548</c:v>
                </c:pt>
                <c:pt idx="13692">
                  <c:v>0.33778301295749597</c:v>
                </c:pt>
                <c:pt idx="13693">
                  <c:v>0.26138637648881186</c:v>
                </c:pt>
                <c:pt idx="13694">
                  <c:v>0.3541593442194263</c:v>
                </c:pt>
                <c:pt idx="13695">
                  <c:v>0.42225647278314932</c:v>
                </c:pt>
                <c:pt idx="13696">
                  <c:v>0.40328702346797662</c:v>
                </c:pt>
                <c:pt idx="13697">
                  <c:v>0.42361909822572918</c:v>
                </c:pt>
                <c:pt idx="13698">
                  <c:v>0.44372873040483662</c:v>
                </c:pt>
                <c:pt idx="13699">
                  <c:v>0.33556617931556559</c:v>
                </c:pt>
                <c:pt idx="13700">
                  <c:v>0.34274599284228396</c:v>
                </c:pt>
                <c:pt idx="13701">
                  <c:v>0.3932508544890374</c:v>
                </c:pt>
                <c:pt idx="13702">
                  <c:v>0.44027033089219525</c:v>
                </c:pt>
                <c:pt idx="13703">
                  <c:v>0.41842976930286485</c:v>
                </c:pt>
                <c:pt idx="13704">
                  <c:v>0.40740187177763804</c:v>
                </c:pt>
                <c:pt idx="13705">
                  <c:v>0.4060986271445009</c:v>
                </c:pt>
                <c:pt idx="13706">
                  <c:v>0.3345382662898862</c:v>
                </c:pt>
                <c:pt idx="13707">
                  <c:v>0.41101190020823231</c:v>
                </c:pt>
                <c:pt idx="13708">
                  <c:v>0.36927181579189938</c:v>
                </c:pt>
                <c:pt idx="13709">
                  <c:v>0.36099667724806667</c:v>
                </c:pt>
                <c:pt idx="13710">
                  <c:v>0.36342191192117601</c:v>
                </c:pt>
                <c:pt idx="13711">
                  <c:v>0.3952560444147773</c:v>
                </c:pt>
                <c:pt idx="13712">
                  <c:v>0.41622456732853441</c:v>
                </c:pt>
                <c:pt idx="13713">
                  <c:v>0.4144670329130174</c:v>
                </c:pt>
                <c:pt idx="13714">
                  <c:v>0.41423523027150089</c:v>
                </c:pt>
                <c:pt idx="13715">
                  <c:v>0.37256239676477804</c:v>
                </c:pt>
                <c:pt idx="13716">
                  <c:v>0.35722360068400688</c:v>
                </c:pt>
                <c:pt idx="13717">
                  <c:v>0.38580616188232386</c:v>
                </c:pt>
                <c:pt idx="13718">
                  <c:v>0.39328544996805487</c:v>
                </c:pt>
                <c:pt idx="13719">
                  <c:v>0.34793654510914718</c:v>
                </c:pt>
                <c:pt idx="13720">
                  <c:v>0.36117976970717197</c:v>
                </c:pt>
                <c:pt idx="13721">
                  <c:v>0.41719661038050088</c:v>
                </c:pt>
                <c:pt idx="13722">
                  <c:v>0.37855234437426966</c:v>
                </c:pt>
                <c:pt idx="13723">
                  <c:v>0.32324567587344577</c:v>
                </c:pt>
                <c:pt idx="13724">
                  <c:v>0.38128225139016036</c:v>
                </c:pt>
                <c:pt idx="13725">
                  <c:v>0.33238675656130207</c:v>
                </c:pt>
                <c:pt idx="13726">
                  <c:v>0.38118444462322731</c:v>
                </c:pt>
                <c:pt idx="13727">
                  <c:v>0.30835492936241227</c:v>
                </c:pt>
                <c:pt idx="13728">
                  <c:v>0.33098769606835204</c:v>
                </c:pt>
                <c:pt idx="13729">
                  <c:v>0.35531786751075373</c:v>
                </c:pt>
                <c:pt idx="13730">
                  <c:v>0.38810209372176308</c:v>
                </c:pt>
                <c:pt idx="13731">
                  <c:v>0.37890260887441818</c:v>
                </c:pt>
                <c:pt idx="13732">
                  <c:v>0.41883164229272218</c:v>
                </c:pt>
                <c:pt idx="13733">
                  <c:v>0.36108834135671597</c:v>
                </c:pt>
                <c:pt idx="13734">
                  <c:v>0.39285849127294925</c:v>
                </c:pt>
                <c:pt idx="13735">
                  <c:v>0.31500637345750904</c:v>
                </c:pt>
                <c:pt idx="13736">
                  <c:v>0.30883699234083645</c:v>
                </c:pt>
                <c:pt idx="13737">
                  <c:v>0.49852857898045499</c:v>
                </c:pt>
                <c:pt idx="13738">
                  <c:v>0.35501553410209702</c:v>
                </c:pt>
                <c:pt idx="13739">
                  <c:v>0.38311276510616116</c:v>
                </c:pt>
                <c:pt idx="13740">
                  <c:v>0.35139229887232831</c:v>
                </c:pt>
                <c:pt idx="13741">
                  <c:v>0.35463827098807432</c:v>
                </c:pt>
                <c:pt idx="13742">
                  <c:v>0.44783910659113124</c:v>
                </c:pt>
                <c:pt idx="13743">
                  <c:v>0.34578839519809995</c:v>
                </c:pt>
                <c:pt idx="13744">
                  <c:v>0.35151494162106689</c:v>
                </c:pt>
                <c:pt idx="13745">
                  <c:v>0.27202219343290363</c:v>
                </c:pt>
                <c:pt idx="13746">
                  <c:v>0.40374185524571077</c:v>
                </c:pt>
                <c:pt idx="13747">
                  <c:v>0.37370465831171368</c:v>
                </c:pt>
                <c:pt idx="13748">
                  <c:v>0.4242704948513043</c:v>
                </c:pt>
                <c:pt idx="13749">
                  <c:v>0.43849429970351589</c:v>
                </c:pt>
                <c:pt idx="13750">
                  <c:v>0.32585675875255465</c:v>
                </c:pt>
                <c:pt idx="13751">
                  <c:v>0.40639526311315932</c:v>
                </c:pt>
                <c:pt idx="13752">
                  <c:v>0.39724546973319957</c:v>
                </c:pt>
                <c:pt idx="13753">
                  <c:v>0.36207186229743465</c:v>
                </c:pt>
                <c:pt idx="13754">
                  <c:v>0.37437894170509251</c:v>
                </c:pt>
                <c:pt idx="13755">
                  <c:v>0.40834612352399835</c:v>
                </c:pt>
                <c:pt idx="13756">
                  <c:v>0.39843478133612498</c:v>
                </c:pt>
                <c:pt idx="13757">
                  <c:v>0.25934527074281338</c:v>
                </c:pt>
                <c:pt idx="13758">
                  <c:v>0.38856216793563836</c:v>
                </c:pt>
                <c:pt idx="13759">
                  <c:v>0.29439110675642244</c:v>
                </c:pt>
                <c:pt idx="13760">
                  <c:v>0.33323982151060838</c:v>
                </c:pt>
                <c:pt idx="13761">
                  <c:v>0.35110507783364703</c:v>
                </c:pt>
                <c:pt idx="13762">
                  <c:v>0.37376728006439797</c:v>
                </c:pt>
                <c:pt idx="13763">
                  <c:v>0.41871304460241376</c:v>
                </c:pt>
                <c:pt idx="13764">
                  <c:v>0.35394812726963437</c:v>
                </c:pt>
                <c:pt idx="13765">
                  <c:v>0.35830020181779815</c:v>
                </c:pt>
                <c:pt idx="13766">
                  <c:v>0.39708884082783558</c:v>
                </c:pt>
                <c:pt idx="13767">
                  <c:v>0.39196405453271482</c:v>
                </c:pt>
                <c:pt idx="13768">
                  <c:v>0.37677657174777696</c:v>
                </c:pt>
                <c:pt idx="13769">
                  <c:v>0.36831274235862954</c:v>
                </c:pt>
                <c:pt idx="13770">
                  <c:v>0.33032974619272792</c:v>
                </c:pt>
                <c:pt idx="13771">
                  <c:v>0.26571624164181434</c:v>
                </c:pt>
                <c:pt idx="13772">
                  <c:v>0.32242351168024136</c:v>
                </c:pt>
                <c:pt idx="13773">
                  <c:v>0.37569355713809055</c:v>
                </c:pt>
                <c:pt idx="13774">
                  <c:v>0.38214421813355248</c:v>
                </c:pt>
                <c:pt idx="13775">
                  <c:v>0.30494451871662331</c:v>
                </c:pt>
                <c:pt idx="13776">
                  <c:v>0.38163551289569092</c:v>
                </c:pt>
                <c:pt idx="13777">
                  <c:v>0.39829983650443068</c:v>
                </c:pt>
                <c:pt idx="13778">
                  <c:v>0.34828013954409381</c:v>
                </c:pt>
                <c:pt idx="13779">
                  <c:v>0.32148886115826586</c:v>
                </c:pt>
                <c:pt idx="13780">
                  <c:v>0.36437718931550089</c:v>
                </c:pt>
                <c:pt idx="13781">
                  <c:v>0.45298653338800615</c:v>
                </c:pt>
                <c:pt idx="13782">
                  <c:v>0.41641666310019104</c:v>
                </c:pt>
                <c:pt idx="13783">
                  <c:v>0.32012185194741444</c:v>
                </c:pt>
                <c:pt idx="13784">
                  <c:v>0.34547443045944654</c:v>
                </c:pt>
                <c:pt idx="13785">
                  <c:v>0.42183648679394492</c:v>
                </c:pt>
                <c:pt idx="13786">
                  <c:v>0.37528706788899763</c:v>
                </c:pt>
                <c:pt idx="13787">
                  <c:v>0.35633184573288962</c:v>
                </c:pt>
                <c:pt idx="13788">
                  <c:v>0.3851873278467004</c:v>
                </c:pt>
                <c:pt idx="13789">
                  <c:v>0.38934288941743728</c:v>
                </c:pt>
                <c:pt idx="13790">
                  <c:v>0.35515148376266226</c:v>
                </c:pt>
                <c:pt idx="13791">
                  <c:v>0.40217821654399621</c:v>
                </c:pt>
                <c:pt idx="13792">
                  <c:v>0.36177847600557328</c:v>
                </c:pt>
                <c:pt idx="13793">
                  <c:v>0.42233835758011434</c:v>
                </c:pt>
                <c:pt idx="13794">
                  <c:v>0.35471676979376926</c:v>
                </c:pt>
                <c:pt idx="13795">
                  <c:v>0.38814020061795607</c:v>
                </c:pt>
                <c:pt idx="13796">
                  <c:v>0.34094589265711078</c:v>
                </c:pt>
                <c:pt idx="13797">
                  <c:v>0.35159011922489675</c:v>
                </c:pt>
                <c:pt idx="13798">
                  <c:v>0.37369793034305537</c:v>
                </c:pt>
                <c:pt idx="13799">
                  <c:v>0.26825625586311913</c:v>
                </c:pt>
                <c:pt idx="13800">
                  <c:v>0.41143745522542252</c:v>
                </c:pt>
                <c:pt idx="13801">
                  <c:v>0.37455516813769085</c:v>
                </c:pt>
                <c:pt idx="13802">
                  <c:v>0.31821887571398544</c:v>
                </c:pt>
                <c:pt idx="13803">
                  <c:v>0.2807910058438593</c:v>
                </c:pt>
                <c:pt idx="13804">
                  <c:v>0.39847965831372106</c:v>
                </c:pt>
                <c:pt idx="13805">
                  <c:v>0.41633197748375789</c:v>
                </c:pt>
                <c:pt idx="13806">
                  <c:v>0.33883625468162548</c:v>
                </c:pt>
                <c:pt idx="13807">
                  <c:v>0.39170507769819934</c:v>
                </c:pt>
                <c:pt idx="13808">
                  <c:v>0.4346874875836334</c:v>
                </c:pt>
                <c:pt idx="13809">
                  <c:v>0.37332289395861717</c:v>
                </c:pt>
                <c:pt idx="13810">
                  <c:v>0.40824011807189226</c:v>
                </c:pt>
                <c:pt idx="13811">
                  <c:v>0.32290004174363507</c:v>
                </c:pt>
                <c:pt idx="13812">
                  <c:v>0.31823979616266751</c:v>
                </c:pt>
                <c:pt idx="13813">
                  <c:v>0.32877942055813669</c:v>
                </c:pt>
                <c:pt idx="13814">
                  <c:v>0.3438848953207157</c:v>
                </c:pt>
                <c:pt idx="13815">
                  <c:v>0.43314073787598234</c:v>
                </c:pt>
                <c:pt idx="13816">
                  <c:v>0.41655970878455861</c:v>
                </c:pt>
                <c:pt idx="13817">
                  <c:v>0.36658416543092587</c:v>
                </c:pt>
                <c:pt idx="13818">
                  <c:v>0.32993864206022328</c:v>
                </c:pt>
                <c:pt idx="13819">
                  <c:v>0.38524915074591565</c:v>
                </c:pt>
                <c:pt idx="13820">
                  <c:v>0.36933706688995038</c:v>
                </c:pt>
                <c:pt idx="13821">
                  <c:v>0.34386633330177407</c:v>
                </c:pt>
                <c:pt idx="13822">
                  <c:v>0.31034028785923307</c:v>
                </c:pt>
                <c:pt idx="13823">
                  <c:v>0.42188424276501357</c:v>
                </c:pt>
                <c:pt idx="13824">
                  <c:v>0.51684875506427064</c:v>
                </c:pt>
                <c:pt idx="13825">
                  <c:v>0.38433374694922157</c:v>
                </c:pt>
                <c:pt idx="13826">
                  <c:v>0.36615855213725013</c:v>
                </c:pt>
                <c:pt idx="13827">
                  <c:v>0.31482346663043626</c:v>
                </c:pt>
                <c:pt idx="13828">
                  <c:v>0.47231046714222469</c:v>
                </c:pt>
                <c:pt idx="13829">
                  <c:v>0.4118461899597527</c:v>
                </c:pt>
                <c:pt idx="13830">
                  <c:v>0.43794043407443539</c:v>
                </c:pt>
                <c:pt idx="13831">
                  <c:v>0.32619387467638783</c:v>
                </c:pt>
                <c:pt idx="13832">
                  <c:v>0.40693379752080988</c:v>
                </c:pt>
                <c:pt idx="13833">
                  <c:v>0.40416487572870985</c:v>
                </c:pt>
                <c:pt idx="13834">
                  <c:v>0.36002847106924701</c:v>
                </c:pt>
                <c:pt idx="13835">
                  <c:v>0.31113821631613003</c:v>
                </c:pt>
                <c:pt idx="13836">
                  <c:v>0.33185052259576336</c:v>
                </c:pt>
                <c:pt idx="13837">
                  <c:v>0.39594602840496074</c:v>
                </c:pt>
                <c:pt idx="13838">
                  <c:v>0.34298398562999616</c:v>
                </c:pt>
                <c:pt idx="13839">
                  <c:v>0.40501470308053006</c:v>
                </c:pt>
                <c:pt idx="13840">
                  <c:v>0.35465598902620238</c:v>
                </c:pt>
                <c:pt idx="13841">
                  <c:v>0.36191534323079982</c:v>
                </c:pt>
                <c:pt idx="13842">
                  <c:v>0.32573258191653082</c:v>
                </c:pt>
                <c:pt idx="13843">
                  <c:v>0.39051193805213968</c:v>
                </c:pt>
                <c:pt idx="13844">
                  <c:v>0.40874772463327924</c:v>
                </c:pt>
                <c:pt idx="13845">
                  <c:v>0.33506160675232538</c:v>
                </c:pt>
                <c:pt idx="13846">
                  <c:v>0.41477407015887963</c:v>
                </c:pt>
                <c:pt idx="13847">
                  <c:v>0.39423281173725394</c:v>
                </c:pt>
                <c:pt idx="13848">
                  <c:v>0.32311494091136583</c:v>
                </c:pt>
                <c:pt idx="13849">
                  <c:v>0.41024212642201613</c:v>
                </c:pt>
                <c:pt idx="13850">
                  <c:v>0.43139005235949823</c:v>
                </c:pt>
                <c:pt idx="13851">
                  <c:v>0.32389992645136534</c:v>
                </c:pt>
                <c:pt idx="13852">
                  <c:v>0.34240006864156936</c:v>
                </c:pt>
                <c:pt idx="13853">
                  <c:v>0.36063593588272186</c:v>
                </c:pt>
                <c:pt idx="13854">
                  <c:v>0.39232283660428197</c:v>
                </c:pt>
                <c:pt idx="13855">
                  <c:v>0.31274168821146242</c:v>
                </c:pt>
                <c:pt idx="13856">
                  <c:v>0.35399176716798414</c:v>
                </c:pt>
                <c:pt idx="13857">
                  <c:v>0.35623538407501543</c:v>
                </c:pt>
                <c:pt idx="13858">
                  <c:v>0.3054021876713125</c:v>
                </c:pt>
                <c:pt idx="13859">
                  <c:v>0.32536114687403717</c:v>
                </c:pt>
                <c:pt idx="13860">
                  <c:v>0.35351238602083235</c:v>
                </c:pt>
                <c:pt idx="13861">
                  <c:v>0.39717492236495378</c:v>
                </c:pt>
                <c:pt idx="13862">
                  <c:v>0.32822048598032516</c:v>
                </c:pt>
                <c:pt idx="13863">
                  <c:v>0.35032461408859938</c:v>
                </c:pt>
                <c:pt idx="13864">
                  <c:v>0.37563935069424881</c:v>
                </c:pt>
                <c:pt idx="13865">
                  <c:v>0.34843296935340801</c:v>
                </c:pt>
                <c:pt idx="13866">
                  <c:v>0.2598298326514738</c:v>
                </c:pt>
                <c:pt idx="13867">
                  <c:v>0.37376327352206168</c:v>
                </c:pt>
                <c:pt idx="13868">
                  <c:v>0.28530795023125932</c:v>
                </c:pt>
                <c:pt idx="13869">
                  <c:v>0.39381347353456647</c:v>
                </c:pt>
                <c:pt idx="13870">
                  <c:v>0.39454288711190655</c:v>
                </c:pt>
                <c:pt idx="13871">
                  <c:v>0.30787504295673035</c:v>
                </c:pt>
                <c:pt idx="13872">
                  <c:v>0.4334109742081329</c:v>
                </c:pt>
                <c:pt idx="13873">
                  <c:v>0.31935673790706837</c:v>
                </c:pt>
                <c:pt idx="13874">
                  <c:v>0.41365884765826488</c:v>
                </c:pt>
                <c:pt idx="13875">
                  <c:v>0.38090867074794543</c:v>
                </c:pt>
                <c:pt idx="13876">
                  <c:v>0.33805527869606788</c:v>
                </c:pt>
                <c:pt idx="13877">
                  <c:v>0.4128030256023375</c:v>
                </c:pt>
                <c:pt idx="13878">
                  <c:v>0.39613407033228265</c:v>
                </c:pt>
                <c:pt idx="13879">
                  <c:v>0.33038403927408699</c:v>
                </c:pt>
                <c:pt idx="13880">
                  <c:v>0.39505788544722226</c:v>
                </c:pt>
                <c:pt idx="13881">
                  <c:v>0.35981226143361555</c:v>
                </c:pt>
                <c:pt idx="13882">
                  <c:v>0.36115452697280948</c:v>
                </c:pt>
                <c:pt idx="13883">
                  <c:v>0.39421663941281687</c:v>
                </c:pt>
                <c:pt idx="13884">
                  <c:v>0.40838480867416077</c:v>
                </c:pt>
                <c:pt idx="13885">
                  <c:v>0.47291109478942212</c:v>
                </c:pt>
                <c:pt idx="13886">
                  <c:v>0.34747355218307985</c:v>
                </c:pt>
                <c:pt idx="13887">
                  <c:v>0.25556724797210184</c:v>
                </c:pt>
                <c:pt idx="13888">
                  <c:v>0.34418409232022118</c:v>
                </c:pt>
                <c:pt idx="13889">
                  <c:v>0.32765841950005486</c:v>
                </c:pt>
                <c:pt idx="13890">
                  <c:v>0.32402844428818206</c:v>
                </c:pt>
                <c:pt idx="13891">
                  <c:v>0.30849700715278938</c:v>
                </c:pt>
                <c:pt idx="13892">
                  <c:v>0.28305163054389254</c:v>
                </c:pt>
                <c:pt idx="13893">
                  <c:v>0.37891489589716126</c:v>
                </c:pt>
                <c:pt idx="13894">
                  <c:v>0.32966972996907989</c:v>
                </c:pt>
                <c:pt idx="13895">
                  <c:v>0.39400749179048955</c:v>
                </c:pt>
                <c:pt idx="13896">
                  <c:v>0.37140531503913882</c:v>
                </c:pt>
                <c:pt idx="13897">
                  <c:v>0.31024022547794988</c:v>
                </c:pt>
                <c:pt idx="13898">
                  <c:v>0.35414567075621328</c:v>
                </c:pt>
                <c:pt idx="13899">
                  <c:v>0.3674540134272769</c:v>
                </c:pt>
                <c:pt idx="13900">
                  <c:v>0.26013010991655633</c:v>
                </c:pt>
                <c:pt idx="13901">
                  <c:v>0.35446695314756138</c:v>
                </c:pt>
                <c:pt idx="13902">
                  <c:v>0.39675814823021732</c:v>
                </c:pt>
                <c:pt idx="13903">
                  <c:v>0.37918181550187663</c:v>
                </c:pt>
                <c:pt idx="13904">
                  <c:v>0.32264091026425862</c:v>
                </c:pt>
                <c:pt idx="13905">
                  <c:v>0.32682126314924148</c:v>
                </c:pt>
                <c:pt idx="13906">
                  <c:v>0.35500231205228538</c:v>
                </c:pt>
                <c:pt idx="13907">
                  <c:v>0.40071569280896135</c:v>
                </c:pt>
                <c:pt idx="13908">
                  <c:v>0.37849913386028039</c:v>
                </c:pt>
                <c:pt idx="13909">
                  <c:v>0.31798025157220555</c:v>
                </c:pt>
                <c:pt idx="13910">
                  <c:v>0.39410277745098027</c:v>
                </c:pt>
                <c:pt idx="13911">
                  <c:v>0.4069332566723266</c:v>
                </c:pt>
                <c:pt idx="13912">
                  <c:v>0.3274719616422086</c:v>
                </c:pt>
                <c:pt idx="13913">
                  <c:v>0.25797461415923389</c:v>
                </c:pt>
                <c:pt idx="13914">
                  <c:v>0.30895149142227457</c:v>
                </c:pt>
                <c:pt idx="13915">
                  <c:v>0.37418062903755323</c:v>
                </c:pt>
                <c:pt idx="13916">
                  <c:v>0.41195018639060788</c:v>
                </c:pt>
                <c:pt idx="13917">
                  <c:v>0.39847383155532967</c:v>
                </c:pt>
                <c:pt idx="13918">
                  <c:v>0.34159744873005776</c:v>
                </c:pt>
                <c:pt idx="13919">
                  <c:v>0.39654615360913431</c:v>
                </c:pt>
                <c:pt idx="13920">
                  <c:v>0.33505006529090459</c:v>
                </c:pt>
                <c:pt idx="13921">
                  <c:v>0.32356708150747016</c:v>
                </c:pt>
                <c:pt idx="13922">
                  <c:v>0.34908126330256323</c:v>
                </c:pt>
                <c:pt idx="13923">
                  <c:v>0.43128754231726757</c:v>
                </c:pt>
                <c:pt idx="13924">
                  <c:v>0.35185098413721538</c:v>
                </c:pt>
                <c:pt idx="13925">
                  <c:v>0.34263938355782642</c:v>
                </c:pt>
                <c:pt idx="13926">
                  <c:v>0.4203187072447615</c:v>
                </c:pt>
                <c:pt idx="13927">
                  <c:v>0.36374341461485982</c:v>
                </c:pt>
                <c:pt idx="13928">
                  <c:v>0.44584696468941115</c:v>
                </c:pt>
                <c:pt idx="13929">
                  <c:v>0.37945406348686539</c:v>
                </c:pt>
                <c:pt idx="13930">
                  <c:v>0.33229984455716677</c:v>
                </c:pt>
                <c:pt idx="13931">
                  <c:v>0.33083961135442835</c:v>
                </c:pt>
                <c:pt idx="13932">
                  <c:v>0.34581336987123323</c:v>
                </c:pt>
                <c:pt idx="13933">
                  <c:v>0.40529011460350817</c:v>
                </c:pt>
                <c:pt idx="13934">
                  <c:v>0.33011236132087468</c:v>
                </c:pt>
                <c:pt idx="13935">
                  <c:v>0.33913206822546665</c:v>
                </c:pt>
                <c:pt idx="13936">
                  <c:v>0.37983989950002717</c:v>
                </c:pt>
                <c:pt idx="13937">
                  <c:v>0.28710416417467488</c:v>
                </c:pt>
                <c:pt idx="13938">
                  <c:v>0.32175676521816265</c:v>
                </c:pt>
                <c:pt idx="13939">
                  <c:v>0.37186086504026999</c:v>
                </c:pt>
                <c:pt idx="13940">
                  <c:v>0.38757957411739113</c:v>
                </c:pt>
                <c:pt idx="13941">
                  <c:v>0.30235886973429277</c:v>
                </c:pt>
                <c:pt idx="13942">
                  <c:v>0.37109384194594602</c:v>
                </c:pt>
                <c:pt idx="13943">
                  <c:v>0.49052770819463443</c:v>
                </c:pt>
                <c:pt idx="13944">
                  <c:v>0.45506889959052632</c:v>
                </c:pt>
                <c:pt idx="13945">
                  <c:v>0.43816373548214282</c:v>
                </c:pt>
                <c:pt idx="13946">
                  <c:v>0.35953690380628917</c:v>
                </c:pt>
                <c:pt idx="13947">
                  <c:v>0.34369594420887672</c:v>
                </c:pt>
                <c:pt idx="13948">
                  <c:v>0.3615968233926436</c:v>
                </c:pt>
                <c:pt idx="13949">
                  <c:v>0.39472787896774958</c:v>
                </c:pt>
                <c:pt idx="13950">
                  <c:v>0.33215132921484219</c:v>
                </c:pt>
                <c:pt idx="13951">
                  <c:v>0.32345853329068347</c:v>
                </c:pt>
                <c:pt idx="13952">
                  <c:v>0.29784590773970804</c:v>
                </c:pt>
                <c:pt idx="13953">
                  <c:v>0.32293882366908894</c:v>
                </c:pt>
                <c:pt idx="13954">
                  <c:v>0.37758927464938935</c:v>
                </c:pt>
                <c:pt idx="13955">
                  <c:v>0.36366643502184753</c:v>
                </c:pt>
                <c:pt idx="13956">
                  <c:v>0.31712091156689798</c:v>
                </c:pt>
                <c:pt idx="13957">
                  <c:v>0.37446992065767504</c:v>
                </c:pt>
                <c:pt idx="13958">
                  <c:v>0.35778568999034804</c:v>
                </c:pt>
                <c:pt idx="13959">
                  <c:v>0.37074022310010546</c:v>
                </c:pt>
                <c:pt idx="13960">
                  <c:v>0.35868724460440532</c:v>
                </c:pt>
                <c:pt idx="13961">
                  <c:v>0.30544765001466795</c:v>
                </c:pt>
                <c:pt idx="13962">
                  <c:v>0.27924192671239373</c:v>
                </c:pt>
                <c:pt idx="13963">
                  <c:v>0.35996742376510898</c:v>
                </c:pt>
                <c:pt idx="13964">
                  <c:v>0.33067346571483308</c:v>
                </c:pt>
                <c:pt idx="13965">
                  <c:v>0.3482617801617453</c:v>
                </c:pt>
                <c:pt idx="13966">
                  <c:v>0.35136795067884585</c:v>
                </c:pt>
                <c:pt idx="13967">
                  <c:v>0.40491946904266918</c:v>
                </c:pt>
                <c:pt idx="13968">
                  <c:v>0.32547030311860797</c:v>
                </c:pt>
                <c:pt idx="13969">
                  <c:v>0.39058805364074151</c:v>
                </c:pt>
                <c:pt idx="13970">
                  <c:v>0.35321165605580768</c:v>
                </c:pt>
                <c:pt idx="13971">
                  <c:v>0.46510117774019755</c:v>
                </c:pt>
                <c:pt idx="13972">
                  <c:v>0.3174935967289203</c:v>
                </c:pt>
                <c:pt idx="13973">
                  <c:v>0.46377820740028181</c:v>
                </c:pt>
                <c:pt idx="13974">
                  <c:v>0.32323081745083782</c:v>
                </c:pt>
                <c:pt idx="13975">
                  <c:v>0.38649273299188425</c:v>
                </c:pt>
                <c:pt idx="13976">
                  <c:v>0.35517158337845761</c:v>
                </c:pt>
                <c:pt idx="13977">
                  <c:v>0.29597356181718365</c:v>
                </c:pt>
                <c:pt idx="13978">
                  <c:v>0.27881803494682394</c:v>
                </c:pt>
                <c:pt idx="13979">
                  <c:v>0.32039137284600588</c:v>
                </c:pt>
                <c:pt idx="13980">
                  <c:v>0.31236800032682943</c:v>
                </c:pt>
                <c:pt idx="13981">
                  <c:v>0.30695759179323651</c:v>
                </c:pt>
                <c:pt idx="13982">
                  <c:v>0.38537348353448103</c:v>
                </c:pt>
                <c:pt idx="13983">
                  <c:v>0.35185866295465518</c:v>
                </c:pt>
                <c:pt idx="13984">
                  <c:v>0.38719993744556458</c:v>
                </c:pt>
                <c:pt idx="13985">
                  <c:v>0.36121102654440895</c:v>
                </c:pt>
                <c:pt idx="13986">
                  <c:v>0.27281853372677861</c:v>
                </c:pt>
                <c:pt idx="13987">
                  <c:v>0.31231989338187843</c:v>
                </c:pt>
                <c:pt idx="13988">
                  <c:v>0.36346683495961996</c:v>
                </c:pt>
                <c:pt idx="13989">
                  <c:v>0.39539129557936914</c:v>
                </c:pt>
                <c:pt idx="13990">
                  <c:v>0.25890976317029796</c:v>
                </c:pt>
                <c:pt idx="13991">
                  <c:v>0.34144651130439907</c:v>
                </c:pt>
                <c:pt idx="13992">
                  <c:v>0.3336660151895442</c:v>
                </c:pt>
                <c:pt idx="13993">
                  <c:v>0.298325365593748</c:v>
                </c:pt>
                <c:pt idx="13994">
                  <c:v>0.40142218166746479</c:v>
                </c:pt>
                <c:pt idx="13995">
                  <c:v>0.35279519666811754</c:v>
                </c:pt>
                <c:pt idx="13996">
                  <c:v>0.37588628287952258</c:v>
                </c:pt>
                <c:pt idx="13997">
                  <c:v>0.37913282539966647</c:v>
                </c:pt>
                <c:pt idx="13998">
                  <c:v>0.29302263950891988</c:v>
                </c:pt>
                <c:pt idx="13999">
                  <c:v>0.37088210304869296</c:v>
                </c:pt>
                <c:pt idx="14000">
                  <c:v>0.31640725916644863</c:v>
                </c:pt>
                <c:pt idx="14001">
                  <c:v>0.36576207049854131</c:v>
                </c:pt>
                <c:pt idx="14002">
                  <c:v>0.28896125838976155</c:v>
                </c:pt>
                <c:pt idx="14003">
                  <c:v>0.33350626618672236</c:v>
                </c:pt>
                <c:pt idx="14004">
                  <c:v>0.45262839803629251</c:v>
                </c:pt>
                <c:pt idx="14005">
                  <c:v>0.31864315123277281</c:v>
                </c:pt>
                <c:pt idx="14006">
                  <c:v>0.39410845951288842</c:v>
                </c:pt>
                <c:pt idx="14007">
                  <c:v>0.38681509989932844</c:v>
                </c:pt>
                <c:pt idx="14008">
                  <c:v>0.35278834283388882</c:v>
                </c:pt>
                <c:pt idx="14009">
                  <c:v>0.39288289637459767</c:v>
                </c:pt>
                <c:pt idx="14010">
                  <c:v>0.39736643013549183</c:v>
                </c:pt>
                <c:pt idx="14011">
                  <c:v>0.38254275914023417</c:v>
                </c:pt>
                <c:pt idx="14012">
                  <c:v>0.37188870821674919</c:v>
                </c:pt>
                <c:pt idx="14013">
                  <c:v>0.33630328375621005</c:v>
                </c:pt>
                <c:pt idx="14014">
                  <c:v>0.32702152258825745</c:v>
                </c:pt>
                <c:pt idx="14015">
                  <c:v>0.35251867012668842</c:v>
                </c:pt>
                <c:pt idx="14016">
                  <c:v>0.34953256996454979</c:v>
                </c:pt>
                <c:pt idx="14017">
                  <c:v>0.31534925851128676</c:v>
                </c:pt>
                <c:pt idx="14018">
                  <c:v>0.43849622720468662</c:v>
                </c:pt>
                <c:pt idx="14019">
                  <c:v>0.42195183844106504</c:v>
                </c:pt>
                <c:pt idx="14020">
                  <c:v>0.34686761875969974</c:v>
                </c:pt>
                <c:pt idx="14021">
                  <c:v>0.39790967894684037</c:v>
                </c:pt>
                <c:pt idx="14022">
                  <c:v>0.40714372530854032</c:v>
                </c:pt>
                <c:pt idx="14023">
                  <c:v>0.36546480820630861</c:v>
                </c:pt>
                <c:pt idx="14024">
                  <c:v>0.29905703587001131</c:v>
                </c:pt>
                <c:pt idx="14025">
                  <c:v>0.34650077253283901</c:v>
                </c:pt>
                <c:pt idx="14026">
                  <c:v>0.41659300315378545</c:v>
                </c:pt>
                <c:pt idx="14027">
                  <c:v>0.30989977598917356</c:v>
                </c:pt>
                <c:pt idx="14028">
                  <c:v>0.29867089066521657</c:v>
                </c:pt>
                <c:pt idx="14029">
                  <c:v>0.3480542357031553</c:v>
                </c:pt>
                <c:pt idx="14030">
                  <c:v>0.37218981599106138</c:v>
                </c:pt>
                <c:pt idx="14031">
                  <c:v>0.38764178050049358</c:v>
                </c:pt>
                <c:pt idx="14032">
                  <c:v>0.30106215051912344</c:v>
                </c:pt>
                <c:pt idx="14033">
                  <c:v>0.35722998174197218</c:v>
                </c:pt>
                <c:pt idx="14034">
                  <c:v>0.28166741461849476</c:v>
                </c:pt>
                <c:pt idx="14035">
                  <c:v>0.37966614903198481</c:v>
                </c:pt>
                <c:pt idx="14036">
                  <c:v>0.39256826910593196</c:v>
                </c:pt>
                <c:pt idx="14037">
                  <c:v>0.27314072443740689</c:v>
                </c:pt>
                <c:pt idx="14038">
                  <c:v>0.28125284899037722</c:v>
                </c:pt>
                <c:pt idx="14039">
                  <c:v>0.41396761961278561</c:v>
                </c:pt>
                <c:pt idx="14040">
                  <c:v>0.35323077063142133</c:v>
                </c:pt>
                <c:pt idx="14041">
                  <c:v>0.36458679040413011</c:v>
                </c:pt>
                <c:pt idx="14042">
                  <c:v>0.37195718938657912</c:v>
                </c:pt>
                <c:pt idx="14043">
                  <c:v>0.30867329332256366</c:v>
                </c:pt>
                <c:pt idx="14044">
                  <c:v>0.30716553992106732</c:v>
                </c:pt>
                <c:pt idx="14045">
                  <c:v>0.35519540608236205</c:v>
                </c:pt>
                <c:pt idx="14046">
                  <c:v>0.33733998184954994</c:v>
                </c:pt>
                <c:pt idx="14047">
                  <c:v>0.41420299248053816</c:v>
                </c:pt>
                <c:pt idx="14048">
                  <c:v>0.40373984620837633</c:v>
                </c:pt>
                <c:pt idx="14049">
                  <c:v>0.33583190973663668</c:v>
                </c:pt>
                <c:pt idx="14050">
                  <c:v>0.37636577150803102</c:v>
                </c:pt>
                <c:pt idx="14051">
                  <c:v>0.38063958586712532</c:v>
                </c:pt>
                <c:pt idx="14052">
                  <c:v>0.30847510403876682</c:v>
                </c:pt>
                <c:pt idx="14053">
                  <c:v>0.3265195318614974</c:v>
                </c:pt>
                <c:pt idx="14054">
                  <c:v>0.36906561497996387</c:v>
                </c:pt>
                <c:pt idx="14055">
                  <c:v>0.38804556407317581</c:v>
                </c:pt>
                <c:pt idx="14056">
                  <c:v>0.32927631175845279</c:v>
                </c:pt>
                <c:pt idx="14057">
                  <c:v>0.38513460313342657</c:v>
                </c:pt>
                <c:pt idx="14058">
                  <c:v>0.34897275864562682</c:v>
                </c:pt>
                <c:pt idx="14059">
                  <c:v>0.339768319084778</c:v>
                </c:pt>
                <c:pt idx="14060">
                  <c:v>0.34337060118893792</c:v>
                </c:pt>
                <c:pt idx="14061">
                  <c:v>0.37399433824716632</c:v>
                </c:pt>
                <c:pt idx="14062">
                  <c:v>0.36472158576629032</c:v>
                </c:pt>
                <c:pt idx="14063">
                  <c:v>0.36471870945452051</c:v>
                </c:pt>
                <c:pt idx="14064">
                  <c:v>0.3069184412928217</c:v>
                </c:pt>
                <c:pt idx="14065">
                  <c:v>0.35775457602250782</c:v>
                </c:pt>
                <c:pt idx="14066">
                  <c:v>0.36718738310073556</c:v>
                </c:pt>
                <c:pt idx="14067">
                  <c:v>0.31604952089882282</c:v>
                </c:pt>
                <c:pt idx="14068">
                  <c:v>0.35582016197720201</c:v>
                </c:pt>
                <c:pt idx="14069">
                  <c:v>0.30492748301130485</c:v>
                </c:pt>
                <c:pt idx="14070">
                  <c:v>0.4062272343682739</c:v>
                </c:pt>
                <c:pt idx="14071">
                  <c:v>0.37759462821261103</c:v>
                </c:pt>
                <c:pt idx="14072">
                  <c:v>0.33714496802697363</c:v>
                </c:pt>
                <c:pt idx="14073">
                  <c:v>0.34878351321304607</c:v>
                </c:pt>
                <c:pt idx="14074">
                  <c:v>0.4267784564242923</c:v>
                </c:pt>
                <c:pt idx="14075">
                  <c:v>0.29089087331613339</c:v>
                </c:pt>
                <c:pt idx="14076">
                  <c:v>0.31565757982769965</c:v>
                </c:pt>
                <c:pt idx="14077">
                  <c:v>0.3599380804479313</c:v>
                </c:pt>
                <c:pt idx="14078">
                  <c:v>0.42010360461237745</c:v>
                </c:pt>
                <c:pt idx="14079">
                  <c:v>0.41754104090315375</c:v>
                </c:pt>
                <c:pt idx="14080">
                  <c:v>0.37757175474885912</c:v>
                </c:pt>
                <c:pt idx="14081">
                  <c:v>0.32533142357029882</c:v>
                </c:pt>
                <c:pt idx="14082">
                  <c:v>0.3331406069815393</c:v>
                </c:pt>
                <c:pt idx="14083">
                  <c:v>0.38344724329846758</c:v>
                </c:pt>
                <c:pt idx="14084">
                  <c:v>0.35194389459797581</c:v>
                </c:pt>
                <c:pt idx="14085">
                  <c:v>0.33724144375164533</c:v>
                </c:pt>
                <c:pt idx="14086">
                  <c:v>0.38361291765368444</c:v>
                </c:pt>
                <c:pt idx="14087">
                  <c:v>0.34626080945360932</c:v>
                </c:pt>
                <c:pt idx="14088">
                  <c:v>0.30301917376596865</c:v>
                </c:pt>
                <c:pt idx="14089">
                  <c:v>0.30257868885762396</c:v>
                </c:pt>
                <c:pt idx="14090">
                  <c:v>0.3086114000746874</c:v>
                </c:pt>
                <c:pt idx="14091">
                  <c:v>0.35903833893059944</c:v>
                </c:pt>
                <c:pt idx="14092">
                  <c:v>0.33094423568610382</c:v>
                </c:pt>
                <c:pt idx="14093">
                  <c:v>0.40038798509896806</c:v>
                </c:pt>
                <c:pt idx="14094">
                  <c:v>0.29488961323330076</c:v>
                </c:pt>
                <c:pt idx="14095">
                  <c:v>0.29513324853948725</c:v>
                </c:pt>
                <c:pt idx="14096">
                  <c:v>0.31216624876418347</c:v>
                </c:pt>
                <c:pt idx="14097">
                  <c:v>0.33752724688223823</c:v>
                </c:pt>
                <c:pt idx="14098">
                  <c:v>0.34288340239094761</c:v>
                </c:pt>
                <c:pt idx="14099">
                  <c:v>0.39205787859798852</c:v>
                </c:pt>
                <c:pt idx="14100">
                  <c:v>0.39698899102960289</c:v>
                </c:pt>
                <c:pt idx="14101">
                  <c:v>0.31410369570683438</c:v>
                </c:pt>
                <c:pt idx="14102">
                  <c:v>0.33071088391082276</c:v>
                </c:pt>
                <c:pt idx="14103">
                  <c:v>0.34591689556111982</c:v>
                </c:pt>
                <c:pt idx="14104">
                  <c:v>0.3308055674150624</c:v>
                </c:pt>
                <c:pt idx="14105">
                  <c:v>0.39472809664398517</c:v>
                </c:pt>
                <c:pt idx="14106">
                  <c:v>0.39167224794510858</c:v>
                </c:pt>
                <c:pt idx="14107">
                  <c:v>0.2742352214253857</c:v>
                </c:pt>
                <c:pt idx="14108">
                  <c:v>0.2978045631800651</c:v>
                </c:pt>
                <c:pt idx="14109">
                  <c:v>0.27315036332752535</c:v>
                </c:pt>
                <c:pt idx="14110">
                  <c:v>0.38394553529367798</c:v>
                </c:pt>
                <c:pt idx="14111">
                  <c:v>0.2941444259585933</c:v>
                </c:pt>
                <c:pt idx="14112">
                  <c:v>0.36699705591322596</c:v>
                </c:pt>
                <c:pt idx="14113">
                  <c:v>0.35240567191195876</c:v>
                </c:pt>
                <c:pt idx="14114">
                  <c:v>0.33190744006712397</c:v>
                </c:pt>
                <c:pt idx="14115">
                  <c:v>0.34288976275746913</c:v>
                </c:pt>
                <c:pt idx="14116">
                  <c:v>0.33711434543798258</c:v>
                </c:pt>
                <c:pt idx="14117">
                  <c:v>0.34502237156751892</c:v>
                </c:pt>
                <c:pt idx="14118">
                  <c:v>0.32489146719306616</c:v>
                </c:pt>
                <c:pt idx="14119">
                  <c:v>0.37069601869704438</c:v>
                </c:pt>
                <c:pt idx="14120">
                  <c:v>0.40604528006981411</c:v>
                </c:pt>
                <c:pt idx="14121">
                  <c:v>0.3495196450731573</c:v>
                </c:pt>
                <c:pt idx="14122">
                  <c:v>0.41364626876400784</c:v>
                </c:pt>
                <c:pt idx="14123">
                  <c:v>0.38620833374846925</c:v>
                </c:pt>
                <c:pt idx="14124">
                  <c:v>0.28290041775308244</c:v>
                </c:pt>
                <c:pt idx="14125">
                  <c:v>0.28175807140248532</c:v>
                </c:pt>
                <c:pt idx="14126">
                  <c:v>0.38947052076164879</c:v>
                </c:pt>
                <c:pt idx="14127">
                  <c:v>0.36650670882662145</c:v>
                </c:pt>
                <c:pt idx="14128">
                  <c:v>0.38795471805714915</c:v>
                </c:pt>
                <c:pt idx="14129">
                  <c:v>0.34227664858559725</c:v>
                </c:pt>
                <c:pt idx="14130">
                  <c:v>0.4730032551441648</c:v>
                </c:pt>
                <c:pt idx="14131">
                  <c:v>0.36205553361076781</c:v>
                </c:pt>
                <c:pt idx="14132">
                  <c:v>0.36511769746678635</c:v>
                </c:pt>
                <c:pt idx="14133">
                  <c:v>0.36309053287805282</c:v>
                </c:pt>
                <c:pt idx="14134">
                  <c:v>0.42581941549859931</c:v>
                </c:pt>
                <c:pt idx="14135">
                  <c:v>0.32671076886141842</c:v>
                </c:pt>
                <c:pt idx="14136">
                  <c:v>0.30195553525519342</c:v>
                </c:pt>
                <c:pt idx="14137">
                  <c:v>0.35586991216331282</c:v>
                </c:pt>
                <c:pt idx="14138">
                  <c:v>0.41353223288948532</c:v>
                </c:pt>
                <c:pt idx="14139">
                  <c:v>0.36495361932841097</c:v>
                </c:pt>
                <c:pt idx="14140">
                  <c:v>0.30766471966062947</c:v>
                </c:pt>
                <c:pt idx="14141">
                  <c:v>0.32944660963365929</c:v>
                </c:pt>
                <c:pt idx="14142">
                  <c:v>0.37939095297705588</c:v>
                </c:pt>
                <c:pt idx="14143">
                  <c:v>0.29804601042524798</c:v>
                </c:pt>
                <c:pt idx="14144">
                  <c:v>0.36515494125491077</c:v>
                </c:pt>
                <c:pt idx="14145">
                  <c:v>0.31272800000865925</c:v>
                </c:pt>
                <c:pt idx="14146">
                  <c:v>0.31888810111871596</c:v>
                </c:pt>
                <c:pt idx="14147">
                  <c:v>0.36232174868285527</c:v>
                </c:pt>
                <c:pt idx="14148">
                  <c:v>0.36033408877399586</c:v>
                </c:pt>
                <c:pt idx="14149">
                  <c:v>0.31325361227871218</c:v>
                </c:pt>
                <c:pt idx="14150">
                  <c:v>0.32115773801934488</c:v>
                </c:pt>
                <c:pt idx="14151">
                  <c:v>0.35703179126091833</c:v>
                </c:pt>
                <c:pt idx="14152">
                  <c:v>0.42736095651895656</c:v>
                </c:pt>
                <c:pt idx="14153">
                  <c:v>0.34088301368296742</c:v>
                </c:pt>
                <c:pt idx="14154">
                  <c:v>0.34763164033756927</c:v>
                </c:pt>
                <c:pt idx="14155">
                  <c:v>0.39078459310946834</c:v>
                </c:pt>
                <c:pt idx="14156">
                  <c:v>0.34641016848399847</c:v>
                </c:pt>
                <c:pt idx="14157">
                  <c:v>0.37312115307586435</c:v>
                </c:pt>
                <c:pt idx="14158">
                  <c:v>0.40911886605732511</c:v>
                </c:pt>
                <c:pt idx="14159">
                  <c:v>0.45014378941413624</c:v>
                </c:pt>
                <c:pt idx="14160">
                  <c:v>0.27321819946200282</c:v>
                </c:pt>
                <c:pt idx="14161">
                  <c:v>0.35397879976590557</c:v>
                </c:pt>
                <c:pt idx="14162">
                  <c:v>0.32666032438109388</c:v>
                </c:pt>
                <c:pt idx="14163">
                  <c:v>0.34447214413955035</c:v>
                </c:pt>
                <c:pt idx="14164">
                  <c:v>0.3892458185552688</c:v>
                </c:pt>
                <c:pt idx="14165">
                  <c:v>0.25232543086457487</c:v>
                </c:pt>
                <c:pt idx="14166">
                  <c:v>0.36494576830222852</c:v>
                </c:pt>
                <c:pt idx="14167">
                  <c:v>0.33276635091215773</c:v>
                </c:pt>
                <c:pt idx="14168">
                  <c:v>0.29944674841627822</c:v>
                </c:pt>
                <c:pt idx="14169">
                  <c:v>0.38841037489718322</c:v>
                </c:pt>
                <c:pt idx="14170">
                  <c:v>0.39967300568750824</c:v>
                </c:pt>
                <c:pt idx="14171">
                  <c:v>0.35404220390171987</c:v>
                </c:pt>
                <c:pt idx="14172">
                  <c:v>0.33307056433531695</c:v>
                </c:pt>
                <c:pt idx="14173">
                  <c:v>0.32670591505718338</c:v>
                </c:pt>
                <c:pt idx="14174">
                  <c:v>0.35370811513836237</c:v>
                </c:pt>
                <c:pt idx="14175">
                  <c:v>0.39201928145861187</c:v>
                </c:pt>
                <c:pt idx="14176">
                  <c:v>0.35016767959549161</c:v>
                </c:pt>
                <c:pt idx="14177">
                  <c:v>0.35442044525033745</c:v>
                </c:pt>
                <c:pt idx="14178">
                  <c:v>0.37852103510831381</c:v>
                </c:pt>
                <c:pt idx="14179">
                  <c:v>0.33558370837789847</c:v>
                </c:pt>
                <c:pt idx="14180">
                  <c:v>0.34027704743042225</c:v>
                </c:pt>
                <c:pt idx="14181">
                  <c:v>0.32668268911984011</c:v>
                </c:pt>
                <c:pt idx="14182">
                  <c:v>0.36547940971571907</c:v>
                </c:pt>
                <c:pt idx="14183">
                  <c:v>0.30905708221624423</c:v>
                </c:pt>
                <c:pt idx="14184">
                  <c:v>0.34088882835459522</c:v>
                </c:pt>
                <c:pt idx="14185">
                  <c:v>0.2996864353920527</c:v>
                </c:pt>
                <c:pt idx="14186">
                  <c:v>0.34177685018522908</c:v>
                </c:pt>
                <c:pt idx="14187">
                  <c:v>0.32003571029546235</c:v>
                </c:pt>
                <c:pt idx="14188">
                  <c:v>0.35004556079644888</c:v>
                </c:pt>
                <c:pt idx="14189">
                  <c:v>0.38311815656235687</c:v>
                </c:pt>
                <c:pt idx="14190">
                  <c:v>0.31447952904937304</c:v>
                </c:pt>
                <c:pt idx="14191">
                  <c:v>0.30854949752327382</c:v>
                </c:pt>
                <c:pt idx="14192">
                  <c:v>0.30964530277513103</c:v>
                </c:pt>
                <c:pt idx="14193">
                  <c:v>0.31594612299394526</c:v>
                </c:pt>
                <c:pt idx="14194">
                  <c:v>0.39212510712123932</c:v>
                </c:pt>
                <c:pt idx="14195">
                  <c:v>0.30821106665769737</c:v>
                </c:pt>
                <c:pt idx="14196">
                  <c:v>0.40231656114245601</c:v>
                </c:pt>
                <c:pt idx="14197">
                  <c:v>0.42081733661053822</c:v>
                </c:pt>
                <c:pt idx="14198">
                  <c:v>0.3981842678507696</c:v>
                </c:pt>
                <c:pt idx="14199">
                  <c:v>0.33197725418258811</c:v>
                </c:pt>
                <c:pt idx="14200">
                  <c:v>0.27689243987184997</c:v>
                </c:pt>
                <c:pt idx="14201">
                  <c:v>0.28888652409728388</c:v>
                </c:pt>
                <c:pt idx="14202">
                  <c:v>0.33719550669206982</c:v>
                </c:pt>
                <c:pt idx="14203">
                  <c:v>0.35519446024312878</c:v>
                </c:pt>
                <c:pt idx="14204">
                  <c:v>0.36315454931558988</c:v>
                </c:pt>
                <c:pt idx="14205">
                  <c:v>0.33425010975709324</c:v>
                </c:pt>
                <c:pt idx="14206">
                  <c:v>0.37026471301408476</c:v>
                </c:pt>
                <c:pt idx="14207">
                  <c:v>0.34230553813407238</c:v>
                </c:pt>
                <c:pt idx="14208">
                  <c:v>0.36925392372476784</c:v>
                </c:pt>
                <c:pt idx="14209">
                  <c:v>0.36361665479988753</c:v>
                </c:pt>
                <c:pt idx="14210">
                  <c:v>0.36239301573480515</c:v>
                </c:pt>
                <c:pt idx="14211">
                  <c:v>0.32588523565069427</c:v>
                </c:pt>
                <c:pt idx="14212">
                  <c:v>0.29041476313170722</c:v>
                </c:pt>
                <c:pt idx="14213">
                  <c:v>0.32208162364148085</c:v>
                </c:pt>
                <c:pt idx="14214">
                  <c:v>0.3439683347548565</c:v>
                </c:pt>
                <c:pt idx="14215">
                  <c:v>0.33794840046032282</c:v>
                </c:pt>
                <c:pt idx="14216">
                  <c:v>0.36430312399537135</c:v>
                </c:pt>
                <c:pt idx="14217">
                  <c:v>0.31297570376023592</c:v>
                </c:pt>
                <c:pt idx="14218">
                  <c:v>0.40931254249212057</c:v>
                </c:pt>
                <c:pt idx="14219">
                  <c:v>0.31519911038087817</c:v>
                </c:pt>
                <c:pt idx="14220">
                  <c:v>0.35748601912259226</c:v>
                </c:pt>
                <c:pt idx="14221">
                  <c:v>0.33007551336003443</c:v>
                </c:pt>
                <c:pt idx="14222">
                  <c:v>0.32229818355821338</c:v>
                </c:pt>
                <c:pt idx="14223">
                  <c:v>0.33857024596523816</c:v>
                </c:pt>
                <c:pt idx="14224">
                  <c:v>0.36990520419422296</c:v>
                </c:pt>
                <c:pt idx="14225">
                  <c:v>0.37931335292709767</c:v>
                </c:pt>
                <c:pt idx="14226">
                  <c:v>0.35499035639346538</c:v>
                </c:pt>
                <c:pt idx="14227">
                  <c:v>0.42830352526644966</c:v>
                </c:pt>
                <c:pt idx="14228">
                  <c:v>0.38647987231499042</c:v>
                </c:pt>
                <c:pt idx="14229">
                  <c:v>0.33496984891844872</c:v>
                </c:pt>
                <c:pt idx="14230">
                  <c:v>0.34440196642010334</c:v>
                </c:pt>
                <c:pt idx="14231">
                  <c:v>0.30524383023985424</c:v>
                </c:pt>
                <c:pt idx="14232">
                  <c:v>0.40227667043144488</c:v>
                </c:pt>
                <c:pt idx="14233">
                  <c:v>0.33571518146536289</c:v>
                </c:pt>
                <c:pt idx="14234">
                  <c:v>0.33765709671451388</c:v>
                </c:pt>
                <c:pt idx="14235">
                  <c:v>0.29320664171176397</c:v>
                </c:pt>
                <c:pt idx="14236">
                  <c:v>0.39657855277901427</c:v>
                </c:pt>
                <c:pt idx="14237">
                  <c:v>0.31391551020893632</c:v>
                </c:pt>
                <c:pt idx="14238">
                  <c:v>0.36542911929628036</c:v>
                </c:pt>
                <c:pt idx="14239">
                  <c:v>0.36659883342696808</c:v>
                </c:pt>
                <c:pt idx="14240">
                  <c:v>0.31677575049625828</c:v>
                </c:pt>
                <c:pt idx="14241">
                  <c:v>0.334691319616503</c:v>
                </c:pt>
                <c:pt idx="14242">
                  <c:v>0.36902021842445565</c:v>
                </c:pt>
                <c:pt idx="14243">
                  <c:v>0.34310487810723045</c:v>
                </c:pt>
                <c:pt idx="14244">
                  <c:v>0.4042455284774597</c:v>
                </c:pt>
                <c:pt idx="14245">
                  <c:v>0.43282518087136951</c:v>
                </c:pt>
                <c:pt idx="14246">
                  <c:v>0.39232190036639597</c:v>
                </c:pt>
                <c:pt idx="14247">
                  <c:v>0.29473376903677834</c:v>
                </c:pt>
                <c:pt idx="14248">
                  <c:v>0.3604374014671729</c:v>
                </c:pt>
                <c:pt idx="14249">
                  <c:v>0.31931910769627186</c:v>
                </c:pt>
                <c:pt idx="14250">
                  <c:v>0.29201642005708267</c:v>
                </c:pt>
                <c:pt idx="14251">
                  <c:v>0.35033216242655618</c:v>
                </c:pt>
                <c:pt idx="14252">
                  <c:v>0.36399936230008312</c:v>
                </c:pt>
                <c:pt idx="14253">
                  <c:v>0.39589427784409043</c:v>
                </c:pt>
                <c:pt idx="14254">
                  <c:v>0.4372556598512598</c:v>
                </c:pt>
                <c:pt idx="14255">
                  <c:v>0.42186569363692838</c:v>
                </c:pt>
                <c:pt idx="14256">
                  <c:v>0.33175161412136078</c:v>
                </c:pt>
                <c:pt idx="14257">
                  <c:v>0.31042081512632191</c:v>
                </c:pt>
                <c:pt idx="14258">
                  <c:v>0.33408240696856095</c:v>
                </c:pt>
                <c:pt idx="14259">
                  <c:v>0.38199234402641286</c:v>
                </c:pt>
                <c:pt idx="14260">
                  <c:v>0.33821301982641316</c:v>
                </c:pt>
                <c:pt idx="14261">
                  <c:v>0.31144489576327988</c:v>
                </c:pt>
                <c:pt idx="14262">
                  <c:v>0.3725458580015642</c:v>
                </c:pt>
                <c:pt idx="14263">
                  <c:v>0.28864510985055281</c:v>
                </c:pt>
                <c:pt idx="14264">
                  <c:v>0.33475181449999081</c:v>
                </c:pt>
                <c:pt idx="14265">
                  <c:v>0.35651345052437161</c:v>
                </c:pt>
                <c:pt idx="14266">
                  <c:v>0.38170680993562728</c:v>
                </c:pt>
                <c:pt idx="14267">
                  <c:v>0.33711735922899388</c:v>
                </c:pt>
                <c:pt idx="14268">
                  <c:v>0.27121998628790139</c:v>
                </c:pt>
                <c:pt idx="14269">
                  <c:v>0.27526702842763229</c:v>
                </c:pt>
                <c:pt idx="14270">
                  <c:v>0.36233741077653225</c:v>
                </c:pt>
                <c:pt idx="14271">
                  <c:v>0.30776531332315132</c:v>
                </c:pt>
                <c:pt idx="14272">
                  <c:v>0.3051870180761137</c:v>
                </c:pt>
                <c:pt idx="14273">
                  <c:v>0.29387276356102093</c:v>
                </c:pt>
                <c:pt idx="14274">
                  <c:v>0.30306790542662587</c:v>
                </c:pt>
                <c:pt idx="14275">
                  <c:v>0.30271658323749862</c:v>
                </c:pt>
                <c:pt idx="14276">
                  <c:v>0.4000072649411196</c:v>
                </c:pt>
                <c:pt idx="14277">
                  <c:v>0.42750905538126682</c:v>
                </c:pt>
                <c:pt idx="14278">
                  <c:v>0.3808232694948242</c:v>
                </c:pt>
                <c:pt idx="14279">
                  <c:v>0.28820179025123666</c:v>
                </c:pt>
                <c:pt idx="14280">
                  <c:v>0.42155320175897132</c:v>
                </c:pt>
                <c:pt idx="14281">
                  <c:v>0.29048934694808581</c:v>
                </c:pt>
                <c:pt idx="14282">
                  <c:v>0.40431635913319297</c:v>
                </c:pt>
                <c:pt idx="14283">
                  <c:v>0.29169396811639819</c:v>
                </c:pt>
                <c:pt idx="14284">
                  <c:v>0.35769958958180947</c:v>
                </c:pt>
                <c:pt idx="14285">
                  <c:v>0.32048006175923049</c:v>
                </c:pt>
                <c:pt idx="14286">
                  <c:v>0.32249314917782351</c:v>
                </c:pt>
                <c:pt idx="14287">
                  <c:v>0.30927213294324751</c:v>
                </c:pt>
                <c:pt idx="14288">
                  <c:v>0.31638310534948216</c:v>
                </c:pt>
                <c:pt idx="14289">
                  <c:v>0.36233661877203932</c:v>
                </c:pt>
                <c:pt idx="14290">
                  <c:v>0.35381598723866592</c:v>
                </c:pt>
                <c:pt idx="14291">
                  <c:v>0.33455802852944266</c:v>
                </c:pt>
                <c:pt idx="14292">
                  <c:v>0.33987675150041591</c:v>
                </c:pt>
                <c:pt idx="14293">
                  <c:v>0.43197796811342254</c:v>
                </c:pt>
                <c:pt idx="14294">
                  <c:v>0.35256637733267959</c:v>
                </c:pt>
                <c:pt idx="14295">
                  <c:v>0.37463311682470518</c:v>
                </c:pt>
                <c:pt idx="14296">
                  <c:v>0.29815959118012331</c:v>
                </c:pt>
                <c:pt idx="14297">
                  <c:v>0.37986008566843127</c:v>
                </c:pt>
                <c:pt idx="14298">
                  <c:v>0.42886843100663996</c:v>
                </c:pt>
                <c:pt idx="14299">
                  <c:v>0.37651380292041947</c:v>
                </c:pt>
                <c:pt idx="14300">
                  <c:v>0.30435828356483019</c:v>
                </c:pt>
                <c:pt idx="14301">
                  <c:v>0.31844085049735482</c:v>
                </c:pt>
                <c:pt idx="14302">
                  <c:v>0.33851870737632489</c:v>
                </c:pt>
                <c:pt idx="14303">
                  <c:v>0.36582573580809902</c:v>
                </c:pt>
                <c:pt idx="14304">
                  <c:v>0.3902299773657722</c:v>
                </c:pt>
                <c:pt idx="14305">
                  <c:v>0.32600610995625479</c:v>
                </c:pt>
                <c:pt idx="14306">
                  <c:v>0.34516279185059306</c:v>
                </c:pt>
                <c:pt idx="14307">
                  <c:v>0.38590598555218636</c:v>
                </c:pt>
                <c:pt idx="14308">
                  <c:v>0.34327070926764686</c:v>
                </c:pt>
                <c:pt idx="14309">
                  <c:v>0.33669282003498741</c:v>
                </c:pt>
                <c:pt idx="14310">
                  <c:v>0.29837394436362735</c:v>
                </c:pt>
                <c:pt idx="14311">
                  <c:v>0.38463541611406848</c:v>
                </c:pt>
                <c:pt idx="14312">
                  <c:v>0.30822477189870429</c:v>
                </c:pt>
                <c:pt idx="14313">
                  <c:v>0.35905666644897388</c:v>
                </c:pt>
                <c:pt idx="14314">
                  <c:v>0.36156592531862441</c:v>
                </c:pt>
                <c:pt idx="14315">
                  <c:v>0.39825751119475639</c:v>
                </c:pt>
                <c:pt idx="14316">
                  <c:v>0.38826148045377296</c:v>
                </c:pt>
                <c:pt idx="14317">
                  <c:v>0.39819498018009436</c:v>
                </c:pt>
                <c:pt idx="14318">
                  <c:v>0.35934609034689341</c:v>
                </c:pt>
                <c:pt idx="14319">
                  <c:v>0.26951680824788365</c:v>
                </c:pt>
                <c:pt idx="14320">
                  <c:v>0.33636212853437858</c:v>
                </c:pt>
                <c:pt idx="14321">
                  <c:v>0.32524771937375357</c:v>
                </c:pt>
                <c:pt idx="14322">
                  <c:v>0.40596206564958864</c:v>
                </c:pt>
                <c:pt idx="14323">
                  <c:v>0.29476137578280737</c:v>
                </c:pt>
                <c:pt idx="14324">
                  <c:v>0.38556500393621601</c:v>
                </c:pt>
                <c:pt idx="14325">
                  <c:v>0.35153402657509653</c:v>
                </c:pt>
                <c:pt idx="14326">
                  <c:v>0.4399773238687954</c:v>
                </c:pt>
                <c:pt idx="14327">
                  <c:v>0.26839834630114828</c:v>
                </c:pt>
                <c:pt idx="14328">
                  <c:v>0.34108937168548048</c:v>
                </c:pt>
                <c:pt idx="14329">
                  <c:v>0.34466987676159583</c:v>
                </c:pt>
                <c:pt idx="14330">
                  <c:v>0.31790774557661317</c:v>
                </c:pt>
                <c:pt idx="14331">
                  <c:v>0.39358014897466992</c:v>
                </c:pt>
                <c:pt idx="14332">
                  <c:v>0.30263068019743733</c:v>
                </c:pt>
                <c:pt idx="14333">
                  <c:v>0.33955627516424247</c:v>
                </c:pt>
                <c:pt idx="14334">
                  <c:v>0.32890646699141007</c:v>
                </c:pt>
                <c:pt idx="14335">
                  <c:v>0.29509222174142458</c:v>
                </c:pt>
                <c:pt idx="14336">
                  <c:v>0.30370244913175731</c:v>
                </c:pt>
                <c:pt idx="14337">
                  <c:v>0.33711033479057689</c:v>
                </c:pt>
                <c:pt idx="14338">
                  <c:v>0.35266465939091496</c:v>
                </c:pt>
                <c:pt idx="14339">
                  <c:v>0.41105471273810612</c:v>
                </c:pt>
                <c:pt idx="14340">
                  <c:v>0.31675621871931736</c:v>
                </c:pt>
                <c:pt idx="14341">
                  <c:v>0.33646877184723034</c:v>
                </c:pt>
                <c:pt idx="14342">
                  <c:v>0.32545284093737264</c:v>
                </c:pt>
                <c:pt idx="14343">
                  <c:v>0.3716602849263595</c:v>
                </c:pt>
                <c:pt idx="14344">
                  <c:v>0.40119638192572882</c:v>
                </c:pt>
                <c:pt idx="14345">
                  <c:v>0.35474168589145288</c:v>
                </c:pt>
                <c:pt idx="14346">
                  <c:v>0.40668936124000177</c:v>
                </c:pt>
                <c:pt idx="14347">
                  <c:v>0.29564627198787607</c:v>
                </c:pt>
                <c:pt idx="14348">
                  <c:v>0.2968357025939124</c:v>
                </c:pt>
                <c:pt idx="14349">
                  <c:v>0.39789266534396778</c:v>
                </c:pt>
                <c:pt idx="14350">
                  <c:v>0.35387867814610741</c:v>
                </c:pt>
                <c:pt idx="14351">
                  <c:v>0.34904016716441477</c:v>
                </c:pt>
                <c:pt idx="14352">
                  <c:v>0.44577665171512754</c:v>
                </c:pt>
                <c:pt idx="14353">
                  <c:v>0.3235170476928324</c:v>
                </c:pt>
                <c:pt idx="14354">
                  <c:v>0.29898493587954467</c:v>
                </c:pt>
                <c:pt idx="14355">
                  <c:v>0.35000307787293189</c:v>
                </c:pt>
                <c:pt idx="14356">
                  <c:v>0.34914757537098851</c:v>
                </c:pt>
                <c:pt idx="14357">
                  <c:v>0.30330134982312634</c:v>
                </c:pt>
                <c:pt idx="14358">
                  <c:v>0.29131018429517963</c:v>
                </c:pt>
                <c:pt idx="14359">
                  <c:v>0.342087178606371</c:v>
                </c:pt>
                <c:pt idx="14360">
                  <c:v>0.307819856429139</c:v>
                </c:pt>
                <c:pt idx="14361">
                  <c:v>0.38749984890756911</c:v>
                </c:pt>
                <c:pt idx="14362">
                  <c:v>0.39022202253816218</c:v>
                </c:pt>
                <c:pt idx="14363">
                  <c:v>0.32908029617227708</c:v>
                </c:pt>
                <c:pt idx="14364">
                  <c:v>0.26285648852032067</c:v>
                </c:pt>
                <c:pt idx="14365">
                  <c:v>0.26217843933392382</c:v>
                </c:pt>
                <c:pt idx="14366">
                  <c:v>0.30197581545010138</c:v>
                </c:pt>
                <c:pt idx="14367">
                  <c:v>0.33632591270407636</c:v>
                </c:pt>
                <c:pt idx="14368">
                  <c:v>0.38182060494908793</c:v>
                </c:pt>
                <c:pt idx="14369">
                  <c:v>0.27312718669841995</c:v>
                </c:pt>
                <c:pt idx="14370">
                  <c:v>0.30782358482648797</c:v>
                </c:pt>
                <c:pt idx="14371">
                  <c:v>0.35249414247941946</c:v>
                </c:pt>
                <c:pt idx="14372">
                  <c:v>0.32573860907268054</c:v>
                </c:pt>
                <c:pt idx="14373">
                  <c:v>0.3400017461607438</c:v>
                </c:pt>
                <c:pt idx="14374">
                  <c:v>0.37847276641670674</c:v>
                </c:pt>
                <c:pt idx="14375">
                  <c:v>0.3154245379224721</c:v>
                </c:pt>
                <c:pt idx="14376">
                  <c:v>0.31095629878736741</c:v>
                </c:pt>
                <c:pt idx="14377">
                  <c:v>0.28144938381477891</c:v>
                </c:pt>
                <c:pt idx="14378">
                  <c:v>0.32863894614382172</c:v>
                </c:pt>
                <c:pt idx="14379">
                  <c:v>0.34136499622297062</c:v>
                </c:pt>
                <c:pt idx="14380">
                  <c:v>0.34565200478453939</c:v>
                </c:pt>
                <c:pt idx="14381">
                  <c:v>0.32996944807408135</c:v>
                </c:pt>
                <c:pt idx="14382">
                  <c:v>0.28666575455851179</c:v>
                </c:pt>
                <c:pt idx="14383">
                  <c:v>0.33782188620610587</c:v>
                </c:pt>
                <c:pt idx="14384">
                  <c:v>0.32292564922567968</c:v>
                </c:pt>
                <c:pt idx="14385">
                  <c:v>0.33604663876572038</c:v>
                </c:pt>
                <c:pt idx="14386">
                  <c:v>0.35899225063338969</c:v>
                </c:pt>
                <c:pt idx="14387">
                  <c:v>0.32624640674549232</c:v>
                </c:pt>
                <c:pt idx="14388">
                  <c:v>0.30528942747644788</c:v>
                </c:pt>
                <c:pt idx="14389">
                  <c:v>0.354738308119593</c:v>
                </c:pt>
                <c:pt idx="14390">
                  <c:v>0.37240398024221077</c:v>
                </c:pt>
                <c:pt idx="14391">
                  <c:v>0.36306646151371724</c:v>
                </c:pt>
                <c:pt idx="14392">
                  <c:v>0.30964765710070347</c:v>
                </c:pt>
                <c:pt idx="14393">
                  <c:v>0.39738692642978091</c:v>
                </c:pt>
                <c:pt idx="14394">
                  <c:v>0.38068784231021391</c:v>
                </c:pt>
                <c:pt idx="14395">
                  <c:v>0.32348135680187923</c:v>
                </c:pt>
                <c:pt idx="14396">
                  <c:v>0.31628878810295019</c:v>
                </c:pt>
                <c:pt idx="14397">
                  <c:v>0.29550640598275729</c:v>
                </c:pt>
                <c:pt idx="14398">
                  <c:v>0.27819983526056785</c:v>
                </c:pt>
                <c:pt idx="14399">
                  <c:v>0.27276658453450098</c:v>
                </c:pt>
                <c:pt idx="14400">
                  <c:v>0.31556415221097706</c:v>
                </c:pt>
                <c:pt idx="14401">
                  <c:v>0.29702471017321791</c:v>
                </c:pt>
                <c:pt idx="14402">
                  <c:v>0.38297310205955792</c:v>
                </c:pt>
                <c:pt idx="14403">
                  <c:v>0.39558047518322387</c:v>
                </c:pt>
                <c:pt idx="14404">
                  <c:v>0.32854553990077034</c:v>
                </c:pt>
                <c:pt idx="14405">
                  <c:v>0.38169561570636534</c:v>
                </c:pt>
                <c:pt idx="14406">
                  <c:v>0.36280337350899489</c:v>
                </c:pt>
                <c:pt idx="14407">
                  <c:v>0.36696579829581644</c:v>
                </c:pt>
                <c:pt idx="14408">
                  <c:v>0.35077214610510954</c:v>
                </c:pt>
                <c:pt idx="14409">
                  <c:v>0.3176630434637443</c:v>
                </c:pt>
                <c:pt idx="14410">
                  <c:v>0.36403310106191589</c:v>
                </c:pt>
                <c:pt idx="14411">
                  <c:v>0.31948274504452118</c:v>
                </c:pt>
                <c:pt idx="14412">
                  <c:v>0.31690948640093336</c:v>
                </c:pt>
                <c:pt idx="14413">
                  <c:v>0.27444576889452582</c:v>
                </c:pt>
                <c:pt idx="14414">
                  <c:v>0.35924855344667889</c:v>
                </c:pt>
                <c:pt idx="14415">
                  <c:v>0.36976484522615138</c:v>
                </c:pt>
                <c:pt idx="14416">
                  <c:v>0.3427993932589688</c:v>
                </c:pt>
                <c:pt idx="14417">
                  <c:v>0.26463058391005545</c:v>
                </c:pt>
                <c:pt idx="14418">
                  <c:v>0.30777663508552583</c:v>
                </c:pt>
                <c:pt idx="14419">
                  <c:v>0.34058542362613026</c:v>
                </c:pt>
                <c:pt idx="14420">
                  <c:v>0.39124086826090904</c:v>
                </c:pt>
                <c:pt idx="14421">
                  <c:v>0.2885248358212949</c:v>
                </c:pt>
                <c:pt idx="14422">
                  <c:v>0.35518414297759432</c:v>
                </c:pt>
                <c:pt idx="14423">
                  <c:v>0.28354014049221304</c:v>
                </c:pt>
                <c:pt idx="14424">
                  <c:v>0.37836958549697891</c:v>
                </c:pt>
                <c:pt idx="14425">
                  <c:v>0.38213256636581766</c:v>
                </c:pt>
                <c:pt idx="14426">
                  <c:v>0.27217971162316157</c:v>
                </c:pt>
                <c:pt idx="14427">
                  <c:v>0.27740488715104034</c:v>
                </c:pt>
                <c:pt idx="14428">
                  <c:v>0.35909337449808776</c:v>
                </c:pt>
                <c:pt idx="14429">
                  <c:v>0.34392175464161351</c:v>
                </c:pt>
                <c:pt idx="14430">
                  <c:v>0.32120952651909562</c:v>
                </c:pt>
                <c:pt idx="14431">
                  <c:v>0.38330162552001856</c:v>
                </c:pt>
                <c:pt idx="14432">
                  <c:v>0.45448617400692681</c:v>
                </c:pt>
                <c:pt idx="14433">
                  <c:v>0.33215141886125932</c:v>
                </c:pt>
                <c:pt idx="14434">
                  <c:v>0.33140242543496989</c:v>
                </c:pt>
                <c:pt idx="14435">
                  <c:v>0.35160320286516689</c:v>
                </c:pt>
                <c:pt idx="14436">
                  <c:v>0.39183529501708964</c:v>
                </c:pt>
                <c:pt idx="14437">
                  <c:v>0.27830228745792096</c:v>
                </c:pt>
                <c:pt idx="14438">
                  <c:v>0.34308847900898237</c:v>
                </c:pt>
                <c:pt idx="14439">
                  <c:v>0.45411656151109298</c:v>
                </c:pt>
                <c:pt idx="14440">
                  <c:v>0.23374969753404337</c:v>
                </c:pt>
                <c:pt idx="14441">
                  <c:v>0.35680753658553505</c:v>
                </c:pt>
                <c:pt idx="14442">
                  <c:v>0.43780441646793888</c:v>
                </c:pt>
                <c:pt idx="14443">
                  <c:v>0.34657978836081493</c:v>
                </c:pt>
                <c:pt idx="14444">
                  <c:v>0.36357936984670114</c:v>
                </c:pt>
                <c:pt idx="14445">
                  <c:v>0.37207736333621344</c:v>
                </c:pt>
                <c:pt idx="14446">
                  <c:v>0.33390550188236129</c:v>
                </c:pt>
                <c:pt idx="14447">
                  <c:v>0.39608826772261341</c:v>
                </c:pt>
                <c:pt idx="14448">
                  <c:v>0.33718216533135276</c:v>
                </c:pt>
                <c:pt idx="14449">
                  <c:v>0.32166730542963407</c:v>
                </c:pt>
                <c:pt idx="14450">
                  <c:v>0.36499183061510815</c:v>
                </c:pt>
                <c:pt idx="14451">
                  <c:v>0.36194783325273988</c:v>
                </c:pt>
                <c:pt idx="14452">
                  <c:v>0.31947776812890516</c:v>
                </c:pt>
                <c:pt idx="14453">
                  <c:v>0.28643872170915891</c:v>
                </c:pt>
                <c:pt idx="14454">
                  <c:v>0.41383339631184934</c:v>
                </c:pt>
                <c:pt idx="14455">
                  <c:v>0.27142360743443278</c:v>
                </c:pt>
                <c:pt idx="14456">
                  <c:v>0.35183543429761482</c:v>
                </c:pt>
                <c:pt idx="14457">
                  <c:v>0.37095384273219378</c:v>
                </c:pt>
                <c:pt idx="14458">
                  <c:v>0.36636962477955826</c:v>
                </c:pt>
                <c:pt idx="14459">
                  <c:v>0.36660086119892027</c:v>
                </c:pt>
                <c:pt idx="14460">
                  <c:v>0.35086506135328388</c:v>
                </c:pt>
                <c:pt idx="14461">
                  <c:v>0.32345900376251585</c:v>
                </c:pt>
                <c:pt idx="14462">
                  <c:v>0.30424402930082439</c:v>
                </c:pt>
                <c:pt idx="14463">
                  <c:v>0.33101613663161483</c:v>
                </c:pt>
                <c:pt idx="14464">
                  <c:v>0.33890764178758126</c:v>
                </c:pt>
                <c:pt idx="14465">
                  <c:v>0.35936825422168445</c:v>
                </c:pt>
                <c:pt idx="14466">
                  <c:v>0.30213413593040678</c:v>
                </c:pt>
                <c:pt idx="14467">
                  <c:v>0.33901168417571403</c:v>
                </c:pt>
                <c:pt idx="14468">
                  <c:v>0.31470869779255717</c:v>
                </c:pt>
                <c:pt idx="14469">
                  <c:v>0.32838965579062973</c:v>
                </c:pt>
                <c:pt idx="14470">
                  <c:v>0.35337723897129281</c:v>
                </c:pt>
                <c:pt idx="14471">
                  <c:v>0.32252302828922141</c:v>
                </c:pt>
                <c:pt idx="14472">
                  <c:v>0.38718573511745735</c:v>
                </c:pt>
                <c:pt idx="14473">
                  <c:v>0.36090903034508148</c:v>
                </c:pt>
                <c:pt idx="14474">
                  <c:v>0.33187613329443227</c:v>
                </c:pt>
                <c:pt idx="14475">
                  <c:v>0.35647185010229432</c:v>
                </c:pt>
                <c:pt idx="14476">
                  <c:v>0.30698612557524707</c:v>
                </c:pt>
                <c:pt idx="14477">
                  <c:v>0.39481131323611612</c:v>
                </c:pt>
                <c:pt idx="14478">
                  <c:v>0.32227978342195235</c:v>
                </c:pt>
                <c:pt idx="14479">
                  <c:v>0.27414361455289127</c:v>
                </c:pt>
                <c:pt idx="14480">
                  <c:v>0.33142884660795757</c:v>
                </c:pt>
                <c:pt idx="14481">
                  <c:v>0.32821920761455636</c:v>
                </c:pt>
                <c:pt idx="14482">
                  <c:v>0.30268003720418274</c:v>
                </c:pt>
                <c:pt idx="14483">
                  <c:v>0.3122291562039583</c:v>
                </c:pt>
                <c:pt idx="14484">
                  <c:v>0.32217406017125655</c:v>
                </c:pt>
                <c:pt idx="14485">
                  <c:v>0.35656212891776262</c:v>
                </c:pt>
                <c:pt idx="14486">
                  <c:v>0.41060830203581788</c:v>
                </c:pt>
                <c:pt idx="14487">
                  <c:v>0.36858969391940977</c:v>
                </c:pt>
                <c:pt idx="14488">
                  <c:v>0.31605433148083995</c:v>
                </c:pt>
                <c:pt idx="14489">
                  <c:v>0.32960058486750027</c:v>
                </c:pt>
                <c:pt idx="14490">
                  <c:v>0.3716319287391508</c:v>
                </c:pt>
                <c:pt idx="14491">
                  <c:v>0.34907796572926847</c:v>
                </c:pt>
                <c:pt idx="14492">
                  <c:v>0.32616737943879082</c:v>
                </c:pt>
                <c:pt idx="14493">
                  <c:v>0.37245353720799901</c:v>
                </c:pt>
                <c:pt idx="14494">
                  <c:v>0.31821270195563506</c:v>
                </c:pt>
                <c:pt idx="14495">
                  <c:v>0.34048491944764736</c:v>
                </c:pt>
                <c:pt idx="14496">
                  <c:v>0.40435971145381738</c:v>
                </c:pt>
                <c:pt idx="14497">
                  <c:v>0.30857389875866964</c:v>
                </c:pt>
                <c:pt idx="14498">
                  <c:v>0.31036674811513132</c:v>
                </c:pt>
                <c:pt idx="14499">
                  <c:v>0.31720221225141981</c:v>
                </c:pt>
                <c:pt idx="14500">
                  <c:v>0.29565884988812485</c:v>
                </c:pt>
                <c:pt idx="14501">
                  <c:v>0.3584867794202885</c:v>
                </c:pt>
                <c:pt idx="14502">
                  <c:v>0.35501130334542153</c:v>
                </c:pt>
                <c:pt idx="14503">
                  <c:v>0.34794158768104888</c:v>
                </c:pt>
                <c:pt idx="14504">
                  <c:v>0.34229283892063428</c:v>
                </c:pt>
                <c:pt idx="14505">
                  <c:v>0.31804305225202811</c:v>
                </c:pt>
                <c:pt idx="14506">
                  <c:v>0.32886179662876203</c:v>
                </c:pt>
                <c:pt idx="14507">
                  <c:v>0.35764822226952031</c:v>
                </c:pt>
                <c:pt idx="14508">
                  <c:v>0.30139049722522077</c:v>
                </c:pt>
                <c:pt idx="14509">
                  <c:v>0.34816296359623938</c:v>
                </c:pt>
                <c:pt idx="14510">
                  <c:v>0.24557991408573254</c:v>
                </c:pt>
                <c:pt idx="14511">
                  <c:v>0.34953562646446296</c:v>
                </c:pt>
                <c:pt idx="14512">
                  <c:v>0.27769736958539609</c:v>
                </c:pt>
                <c:pt idx="14513">
                  <c:v>0.2937358031226614</c:v>
                </c:pt>
                <c:pt idx="14514">
                  <c:v>0.34747942085530531</c:v>
                </c:pt>
                <c:pt idx="14515">
                  <c:v>0.34516926500781797</c:v>
                </c:pt>
                <c:pt idx="14516">
                  <c:v>0.31417630006956287</c:v>
                </c:pt>
                <c:pt idx="14517">
                  <c:v>0.29420473673192549</c:v>
                </c:pt>
                <c:pt idx="14518">
                  <c:v>0.34742424906125052</c:v>
                </c:pt>
                <c:pt idx="14519">
                  <c:v>0.35555503113839909</c:v>
                </c:pt>
                <c:pt idx="14520">
                  <c:v>0.36181681517313846</c:v>
                </c:pt>
                <c:pt idx="14521">
                  <c:v>0.35877927236821588</c:v>
                </c:pt>
                <c:pt idx="14522">
                  <c:v>0.2866281950769754</c:v>
                </c:pt>
                <c:pt idx="14523">
                  <c:v>0.36981633939576858</c:v>
                </c:pt>
                <c:pt idx="14524">
                  <c:v>0.39721812209257884</c:v>
                </c:pt>
                <c:pt idx="14525">
                  <c:v>0.3321394151029694</c:v>
                </c:pt>
                <c:pt idx="14526">
                  <c:v>0.36451991834369057</c:v>
                </c:pt>
                <c:pt idx="14527">
                  <c:v>0.27447918745034638</c:v>
                </c:pt>
                <c:pt idx="14528">
                  <c:v>0.40496456396878378</c:v>
                </c:pt>
                <c:pt idx="14529">
                  <c:v>0.38695442240385797</c:v>
                </c:pt>
                <c:pt idx="14530">
                  <c:v>0.33400550446078631</c:v>
                </c:pt>
                <c:pt idx="14531">
                  <c:v>0.27884277050240952</c:v>
                </c:pt>
                <c:pt idx="14532">
                  <c:v>0.37301388296811488</c:v>
                </c:pt>
                <c:pt idx="14533">
                  <c:v>0.3243743138177797</c:v>
                </c:pt>
                <c:pt idx="14534">
                  <c:v>0.3562408705751488</c:v>
                </c:pt>
                <c:pt idx="14535">
                  <c:v>0.37729899209662782</c:v>
                </c:pt>
                <c:pt idx="14536">
                  <c:v>0.33258370093357237</c:v>
                </c:pt>
                <c:pt idx="14537">
                  <c:v>0.31046226929857695</c:v>
                </c:pt>
                <c:pt idx="14538">
                  <c:v>0.3099827340041279</c:v>
                </c:pt>
                <c:pt idx="14539">
                  <c:v>0.31745733646991081</c:v>
                </c:pt>
                <c:pt idx="14540">
                  <c:v>0.40361801287246996</c:v>
                </c:pt>
                <c:pt idx="14541">
                  <c:v>0.35070054569838521</c:v>
                </c:pt>
                <c:pt idx="14542">
                  <c:v>0.35584648382327089</c:v>
                </c:pt>
                <c:pt idx="14543">
                  <c:v>0.31562469816076316</c:v>
                </c:pt>
                <c:pt idx="14544">
                  <c:v>0.34441337739702704</c:v>
                </c:pt>
                <c:pt idx="14545">
                  <c:v>0.42419695063179724</c:v>
                </c:pt>
                <c:pt idx="14546">
                  <c:v>0.34193459581556535</c:v>
                </c:pt>
                <c:pt idx="14547">
                  <c:v>0.38047023774024591</c:v>
                </c:pt>
                <c:pt idx="14548">
                  <c:v>0.34110381619918356</c:v>
                </c:pt>
                <c:pt idx="14549">
                  <c:v>0.33685483628679846</c:v>
                </c:pt>
                <c:pt idx="14550">
                  <c:v>0.38408261591647869</c:v>
                </c:pt>
                <c:pt idx="14551">
                  <c:v>0.32131335201072581</c:v>
                </c:pt>
                <c:pt idx="14552">
                  <c:v>0.33759766969453286</c:v>
                </c:pt>
                <c:pt idx="14553">
                  <c:v>0.4021208620508675</c:v>
                </c:pt>
                <c:pt idx="14554">
                  <c:v>0.31974978295920936</c:v>
                </c:pt>
                <c:pt idx="14555">
                  <c:v>0.28912901929550888</c:v>
                </c:pt>
                <c:pt idx="14556">
                  <c:v>0.2901598647937188</c:v>
                </c:pt>
                <c:pt idx="14557">
                  <c:v>0.2920302056250435</c:v>
                </c:pt>
                <c:pt idx="14558">
                  <c:v>0.31751461295376476</c:v>
                </c:pt>
                <c:pt idx="14559">
                  <c:v>0.29363394833239975</c:v>
                </c:pt>
                <c:pt idx="14560">
                  <c:v>0.297733371596902</c:v>
                </c:pt>
                <c:pt idx="14561">
                  <c:v>0.31649699458415503</c:v>
                </c:pt>
                <c:pt idx="14562">
                  <c:v>0.33074552407515145</c:v>
                </c:pt>
                <c:pt idx="14563">
                  <c:v>0.27583445241364368</c:v>
                </c:pt>
                <c:pt idx="14564">
                  <c:v>0.31801719605838868</c:v>
                </c:pt>
                <c:pt idx="14565">
                  <c:v>0.37042372669062645</c:v>
                </c:pt>
                <c:pt idx="14566">
                  <c:v>0.31655688378232616</c:v>
                </c:pt>
                <c:pt idx="14567">
                  <c:v>0.33867561417701436</c:v>
                </c:pt>
                <c:pt idx="14568">
                  <c:v>0.37691299285138202</c:v>
                </c:pt>
                <c:pt idx="14569">
                  <c:v>0.37623700061492504</c:v>
                </c:pt>
                <c:pt idx="14570">
                  <c:v>0.35193768575677981</c:v>
                </c:pt>
                <c:pt idx="14571">
                  <c:v>0.31596764197712501</c:v>
                </c:pt>
                <c:pt idx="14572">
                  <c:v>0.35695343019801978</c:v>
                </c:pt>
                <c:pt idx="14573">
                  <c:v>0.30183025427157761</c:v>
                </c:pt>
                <c:pt idx="14574">
                  <c:v>0.31533257257837038</c:v>
                </c:pt>
                <c:pt idx="14575">
                  <c:v>0.30759760335947595</c:v>
                </c:pt>
                <c:pt idx="14576">
                  <c:v>0.30040178385191452</c:v>
                </c:pt>
                <c:pt idx="14577">
                  <c:v>0.29632959563864386</c:v>
                </c:pt>
                <c:pt idx="14578">
                  <c:v>0.28388593741396301</c:v>
                </c:pt>
                <c:pt idx="14579">
                  <c:v>0.34507069993787209</c:v>
                </c:pt>
                <c:pt idx="14580">
                  <c:v>0.33523548606722747</c:v>
                </c:pt>
                <c:pt idx="14581">
                  <c:v>0.37511022092888735</c:v>
                </c:pt>
                <c:pt idx="14582">
                  <c:v>0.29521526713678237</c:v>
                </c:pt>
                <c:pt idx="14583">
                  <c:v>0.31914029107281239</c:v>
                </c:pt>
                <c:pt idx="14584">
                  <c:v>0.31811667047574593</c:v>
                </c:pt>
                <c:pt idx="14585">
                  <c:v>0.29893889792688655</c:v>
                </c:pt>
                <c:pt idx="14586">
                  <c:v>0.32616979507444083</c:v>
                </c:pt>
                <c:pt idx="14587">
                  <c:v>0.35616758979752638</c:v>
                </c:pt>
                <c:pt idx="14588">
                  <c:v>0.37242435545352182</c:v>
                </c:pt>
                <c:pt idx="14589">
                  <c:v>0.31181336934973786</c:v>
                </c:pt>
                <c:pt idx="14590">
                  <c:v>0.30795479626773947</c:v>
                </c:pt>
                <c:pt idx="14591">
                  <c:v>0.38841094621918204</c:v>
                </c:pt>
                <c:pt idx="14592">
                  <c:v>0.30326296165655664</c:v>
                </c:pt>
                <c:pt idx="14593">
                  <c:v>0.33895506510500173</c:v>
                </c:pt>
                <c:pt idx="14594">
                  <c:v>0.30681788464036552</c:v>
                </c:pt>
                <c:pt idx="14595">
                  <c:v>0.31645609159967669</c:v>
                </c:pt>
                <c:pt idx="14596">
                  <c:v>0.40850019065952431</c:v>
                </c:pt>
                <c:pt idx="14597">
                  <c:v>0.36714239398671838</c:v>
                </c:pt>
                <c:pt idx="14598">
                  <c:v>0.29167399903771934</c:v>
                </c:pt>
                <c:pt idx="14599">
                  <c:v>0.3687922265698268</c:v>
                </c:pt>
                <c:pt idx="14600">
                  <c:v>0.33030708051083335</c:v>
                </c:pt>
                <c:pt idx="14601">
                  <c:v>0.35861970588690262</c:v>
                </c:pt>
                <c:pt idx="14602">
                  <c:v>0.3467356720405641</c:v>
                </c:pt>
                <c:pt idx="14603">
                  <c:v>0.32280752552939285</c:v>
                </c:pt>
                <c:pt idx="14604">
                  <c:v>0.3155571669344735</c:v>
                </c:pt>
                <c:pt idx="14605">
                  <c:v>0.3417336863474994</c:v>
                </c:pt>
                <c:pt idx="14606">
                  <c:v>0.3547758782697864</c:v>
                </c:pt>
                <c:pt idx="14607">
                  <c:v>0.34982152241332864</c:v>
                </c:pt>
                <c:pt idx="14608">
                  <c:v>0.31032598940766243</c:v>
                </c:pt>
                <c:pt idx="14609">
                  <c:v>0.32771635452637643</c:v>
                </c:pt>
                <c:pt idx="14610">
                  <c:v>0.32895584210293338</c:v>
                </c:pt>
                <c:pt idx="14611">
                  <c:v>0.35034768830012142</c:v>
                </c:pt>
                <c:pt idx="14612">
                  <c:v>0.35398927828516713</c:v>
                </c:pt>
                <c:pt idx="14613">
                  <c:v>0.34102559323314935</c:v>
                </c:pt>
                <c:pt idx="14614">
                  <c:v>0.26752080151925439</c:v>
                </c:pt>
                <c:pt idx="14615">
                  <c:v>0.34238258613633082</c:v>
                </c:pt>
                <c:pt idx="14616">
                  <c:v>0.33914584079308568</c:v>
                </c:pt>
                <c:pt idx="14617">
                  <c:v>0.31904314092498381</c:v>
                </c:pt>
                <c:pt idx="14618">
                  <c:v>0.31160691323390066</c:v>
                </c:pt>
                <c:pt idx="14619">
                  <c:v>0.40354155180241058</c:v>
                </c:pt>
                <c:pt idx="14620">
                  <c:v>0.39374165575447001</c:v>
                </c:pt>
                <c:pt idx="14621">
                  <c:v>0.39769952030684896</c:v>
                </c:pt>
                <c:pt idx="14622">
                  <c:v>0.30815713430234781</c:v>
                </c:pt>
                <c:pt idx="14623">
                  <c:v>0.32003109002765251</c:v>
                </c:pt>
                <c:pt idx="14624">
                  <c:v>0.32156496448065258</c:v>
                </c:pt>
                <c:pt idx="14625">
                  <c:v>0.42637696163233046</c:v>
                </c:pt>
                <c:pt idx="14626">
                  <c:v>0.35709784822079133</c:v>
                </c:pt>
                <c:pt idx="14627">
                  <c:v>0.36582545927850491</c:v>
                </c:pt>
                <c:pt idx="14628">
                  <c:v>0.31331074546200594</c:v>
                </c:pt>
                <c:pt idx="14629">
                  <c:v>0.25630861539627203</c:v>
                </c:pt>
                <c:pt idx="14630">
                  <c:v>0.45751869788812038</c:v>
                </c:pt>
                <c:pt idx="14631">
                  <c:v>0.30801217497096772</c:v>
                </c:pt>
                <c:pt idx="14632">
                  <c:v>0.37163158452335604</c:v>
                </c:pt>
                <c:pt idx="14633">
                  <c:v>0.30795999354556691</c:v>
                </c:pt>
                <c:pt idx="14634">
                  <c:v>0.38830400567338885</c:v>
                </c:pt>
                <c:pt idx="14635">
                  <c:v>0.35035771283393785</c:v>
                </c:pt>
                <c:pt idx="14636">
                  <c:v>0.3677498298818454</c:v>
                </c:pt>
                <c:pt idx="14637">
                  <c:v>0.37297435744647001</c:v>
                </c:pt>
                <c:pt idx="14638">
                  <c:v>0.36833898855518832</c:v>
                </c:pt>
                <c:pt idx="14639">
                  <c:v>0.26464685013450662</c:v>
                </c:pt>
                <c:pt idx="14640">
                  <c:v>0.3312124603847531</c:v>
                </c:pt>
                <c:pt idx="14641">
                  <c:v>0.38866055997610882</c:v>
                </c:pt>
                <c:pt idx="14642">
                  <c:v>0.34246369061441101</c:v>
                </c:pt>
                <c:pt idx="14643">
                  <c:v>0.27285507329106551</c:v>
                </c:pt>
                <c:pt idx="14644">
                  <c:v>0.40873129499488381</c:v>
                </c:pt>
                <c:pt idx="14645">
                  <c:v>0.34795111390268108</c:v>
                </c:pt>
                <c:pt idx="14646">
                  <c:v>0.34216077420290103</c:v>
                </c:pt>
                <c:pt idx="14647">
                  <c:v>0.33566128677963314</c:v>
                </c:pt>
                <c:pt idx="14648">
                  <c:v>0.31571892676525776</c:v>
                </c:pt>
                <c:pt idx="14649">
                  <c:v>0.26191312940620776</c:v>
                </c:pt>
                <c:pt idx="14650">
                  <c:v>0.36356817992026069</c:v>
                </c:pt>
                <c:pt idx="14651">
                  <c:v>0.28648236882156136</c:v>
                </c:pt>
                <c:pt idx="14652">
                  <c:v>0.31575844746773907</c:v>
                </c:pt>
                <c:pt idx="14653">
                  <c:v>0.3764120206140234</c:v>
                </c:pt>
                <c:pt idx="14654">
                  <c:v>0.33581936154747283</c:v>
                </c:pt>
                <c:pt idx="14655">
                  <c:v>0.31175794519259481</c:v>
                </c:pt>
                <c:pt idx="14656">
                  <c:v>0.33801079716013666</c:v>
                </c:pt>
                <c:pt idx="14657">
                  <c:v>0.3896521866021378</c:v>
                </c:pt>
                <c:pt idx="14658">
                  <c:v>0.38844660291557648</c:v>
                </c:pt>
                <c:pt idx="14659">
                  <c:v>0.30848910961397591</c:v>
                </c:pt>
                <c:pt idx="14660">
                  <c:v>0.3026376194822053</c:v>
                </c:pt>
                <c:pt idx="14661">
                  <c:v>0.38455110685586491</c:v>
                </c:pt>
                <c:pt idx="14662">
                  <c:v>0.31431200278070764</c:v>
                </c:pt>
                <c:pt idx="14663">
                  <c:v>0.29424021253212523</c:v>
                </c:pt>
                <c:pt idx="14664">
                  <c:v>0.30878470710043826</c:v>
                </c:pt>
                <c:pt idx="14665">
                  <c:v>0.36028008368249043</c:v>
                </c:pt>
                <c:pt idx="14666">
                  <c:v>0.315088912866612</c:v>
                </c:pt>
                <c:pt idx="14667">
                  <c:v>0.34580581427568902</c:v>
                </c:pt>
                <c:pt idx="14668">
                  <c:v>0.41875387155220595</c:v>
                </c:pt>
                <c:pt idx="14669">
                  <c:v>0.27359848902397432</c:v>
                </c:pt>
                <c:pt idx="14670">
                  <c:v>0.3574653953444813</c:v>
                </c:pt>
                <c:pt idx="14671">
                  <c:v>0.29821416743992957</c:v>
                </c:pt>
                <c:pt idx="14672">
                  <c:v>0.31296145879555182</c:v>
                </c:pt>
                <c:pt idx="14673">
                  <c:v>0.28158509849865287</c:v>
                </c:pt>
                <c:pt idx="14674">
                  <c:v>0.38824542945324458</c:v>
                </c:pt>
                <c:pt idx="14675">
                  <c:v>0.32937610145604557</c:v>
                </c:pt>
                <c:pt idx="14676">
                  <c:v>0.35050149544671305</c:v>
                </c:pt>
                <c:pt idx="14677">
                  <c:v>0.30089914703530285</c:v>
                </c:pt>
                <c:pt idx="14678">
                  <c:v>0.37557881254786996</c:v>
                </c:pt>
                <c:pt idx="14679">
                  <c:v>0.44409444854598079</c:v>
                </c:pt>
                <c:pt idx="14680">
                  <c:v>0.31461666888988943</c:v>
                </c:pt>
                <c:pt idx="14681">
                  <c:v>0.34586291857335388</c:v>
                </c:pt>
                <c:pt idx="14682">
                  <c:v>0.31658678808906593</c:v>
                </c:pt>
                <c:pt idx="14683">
                  <c:v>0.36862806937762627</c:v>
                </c:pt>
                <c:pt idx="14684">
                  <c:v>0.38526363883051962</c:v>
                </c:pt>
                <c:pt idx="14685">
                  <c:v>0.26116867544826317</c:v>
                </c:pt>
                <c:pt idx="14686">
                  <c:v>0.31296764406493738</c:v>
                </c:pt>
                <c:pt idx="14687">
                  <c:v>0.30539451301685544</c:v>
                </c:pt>
                <c:pt idx="14688">
                  <c:v>0.39348925896863668</c:v>
                </c:pt>
                <c:pt idx="14689">
                  <c:v>0.32987252782068993</c:v>
                </c:pt>
                <c:pt idx="14690">
                  <c:v>0.32883695991826523</c:v>
                </c:pt>
                <c:pt idx="14691">
                  <c:v>0.30641130890408141</c:v>
                </c:pt>
                <c:pt idx="14692">
                  <c:v>0.35905302764957808</c:v>
                </c:pt>
                <c:pt idx="14693">
                  <c:v>0.31397449107456277</c:v>
                </c:pt>
                <c:pt idx="14694">
                  <c:v>0.39474823175755291</c:v>
                </c:pt>
                <c:pt idx="14695">
                  <c:v>0.35364507528298628</c:v>
                </c:pt>
                <c:pt idx="14696">
                  <c:v>0.26613059886488882</c:v>
                </c:pt>
                <c:pt idx="14697">
                  <c:v>0.3338073469417665</c:v>
                </c:pt>
                <c:pt idx="14698">
                  <c:v>0.32509321376782208</c:v>
                </c:pt>
                <c:pt idx="14699">
                  <c:v>0.32821042524427169</c:v>
                </c:pt>
                <c:pt idx="14700">
                  <c:v>0.28564848687646582</c:v>
                </c:pt>
                <c:pt idx="14701">
                  <c:v>0.30395984280112476</c:v>
                </c:pt>
                <c:pt idx="14702">
                  <c:v>0.29707630521591855</c:v>
                </c:pt>
                <c:pt idx="14703">
                  <c:v>0.30315142323002092</c:v>
                </c:pt>
                <c:pt idx="14704">
                  <c:v>0.32635107903685689</c:v>
                </c:pt>
                <c:pt idx="14705">
                  <c:v>0.26773804969436871</c:v>
                </c:pt>
                <c:pt idx="14706">
                  <c:v>0.31952038247932141</c:v>
                </c:pt>
                <c:pt idx="14707">
                  <c:v>0.28054907123869238</c:v>
                </c:pt>
                <c:pt idx="14708">
                  <c:v>0.37027564562750032</c:v>
                </c:pt>
                <c:pt idx="14709">
                  <c:v>0.38187947545611445</c:v>
                </c:pt>
                <c:pt idx="14710">
                  <c:v>0.31294708269172927</c:v>
                </c:pt>
                <c:pt idx="14711">
                  <c:v>0.34100503749136313</c:v>
                </c:pt>
                <c:pt idx="14712">
                  <c:v>0.32502481570392316</c:v>
                </c:pt>
                <c:pt idx="14713">
                  <c:v>0.30417641911674603</c:v>
                </c:pt>
                <c:pt idx="14714">
                  <c:v>0.31080221763096805</c:v>
                </c:pt>
                <c:pt idx="14715">
                  <c:v>0.29443139342521918</c:v>
                </c:pt>
                <c:pt idx="14716">
                  <c:v>0.31200280335886077</c:v>
                </c:pt>
                <c:pt idx="14717">
                  <c:v>0.3458920017060913</c:v>
                </c:pt>
                <c:pt idx="14718">
                  <c:v>0.34666489007046675</c:v>
                </c:pt>
                <c:pt idx="14719">
                  <c:v>0.33754298713229047</c:v>
                </c:pt>
                <c:pt idx="14720">
                  <c:v>0.3170923710876884</c:v>
                </c:pt>
                <c:pt idx="14721">
                  <c:v>0.27114622062539773</c:v>
                </c:pt>
                <c:pt idx="14722">
                  <c:v>0.25399163085866511</c:v>
                </c:pt>
                <c:pt idx="14723">
                  <c:v>0.31836557373825786</c:v>
                </c:pt>
                <c:pt idx="14724">
                  <c:v>0.28403583295885332</c:v>
                </c:pt>
                <c:pt idx="14725">
                  <c:v>0.33106512619910067</c:v>
                </c:pt>
                <c:pt idx="14726">
                  <c:v>0.39775209074006473</c:v>
                </c:pt>
                <c:pt idx="14727">
                  <c:v>0.33807473527962101</c:v>
                </c:pt>
                <c:pt idx="14728">
                  <c:v>0.34568769197019716</c:v>
                </c:pt>
                <c:pt idx="14729">
                  <c:v>0.28245675106872581</c:v>
                </c:pt>
                <c:pt idx="14730">
                  <c:v>0.32659661743677332</c:v>
                </c:pt>
                <c:pt idx="14731">
                  <c:v>0.33558797742778618</c:v>
                </c:pt>
                <c:pt idx="14732">
                  <c:v>0.26326853106725251</c:v>
                </c:pt>
                <c:pt idx="14733">
                  <c:v>0.27804465655629329</c:v>
                </c:pt>
                <c:pt idx="14734">
                  <c:v>0.35345357636459768</c:v>
                </c:pt>
                <c:pt idx="14735">
                  <c:v>0.293882481792751</c:v>
                </c:pt>
                <c:pt idx="14736">
                  <c:v>0.27279101867781769</c:v>
                </c:pt>
                <c:pt idx="14737">
                  <c:v>0.35075408782644374</c:v>
                </c:pt>
                <c:pt idx="14738">
                  <c:v>0.29587329028600085</c:v>
                </c:pt>
                <c:pt idx="14739">
                  <c:v>0.30369667267027756</c:v>
                </c:pt>
                <c:pt idx="14740">
                  <c:v>0.3301212725219988</c:v>
                </c:pt>
                <c:pt idx="14741">
                  <c:v>0.23346581379143724</c:v>
                </c:pt>
                <c:pt idx="14742">
                  <c:v>0.44166436025313127</c:v>
                </c:pt>
                <c:pt idx="14743">
                  <c:v>0.27923041999640935</c:v>
                </c:pt>
                <c:pt idx="14744">
                  <c:v>0.30549321850337979</c:v>
                </c:pt>
                <c:pt idx="14745">
                  <c:v>0.41167646482252035</c:v>
                </c:pt>
                <c:pt idx="14746">
                  <c:v>0.33824287736762743</c:v>
                </c:pt>
                <c:pt idx="14747">
                  <c:v>0.39419461467359695</c:v>
                </c:pt>
                <c:pt idx="14748">
                  <c:v>0.37043700829732135</c:v>
                </c:pt>
                <c:pt idx="14749">
                  <c:v>0.27881365755225085</c:v>
                </c:pt>
                <c:pt idx="14750">
                  <c:v>0.29225765884316629</c:v>
                </c:pt>
                <c:pt idx="14751">
                  <c:v>0.37229506598225054</c:v>
                </c:pt>
                <c:pt idx="14752">
                  <c:v>0.28572058350787816</c:v>
                </c:pt>
                <c:pt idx="14753">
                  <c:v>0.32105705678009566</c:v>
                </c:pt>
                <c:pt idx="14754">
                  <c:v>0.33550829561316803</c:v>
                </c:pt>
                <c:pt idx="14755">
                  <c:v>0.31616564829315957</c:v>
                </c:pt>
                <c:pt idx="14756">
                  <c:v>0.32288576136902125</c:v>
                </c:pt>
                <c:pt idx="14757">
                  <c:v>0.29492494277229175</c:v>
                </c:pt>
                <c:pt idx="14758">
                  <c:v>0.34998764232099688</c:v>
                </c:pt>
                <c:pt idx="14759">
                  <c:v>0.34211750305927341</c:v>
                </c:pt>
                <c:pt idx="14760">
                  <c:v>0.40322871338779137</c:v>
                </c:pt>
                <c:pt idx="14761">
                  <c:v>0.28682698650313038</c:v>
                </c:pt>
                <c:pt idx="14762">
                  <c:v>0.26177940599141186</c:v>
                </c:pt>
                <c:pt idx="14763">
                  <c:v>0.37632732658578882</c:v>
                </c:pt>
                <c:pt idx="14764">
                  <c:v>0.34589344408510525</c:v>
                </c:pt>
                <c:pt idx="14765">
                  <c:v>0.34018328748149945</c:v>
                </c:pt>
                <c:pt idx="14766">
                  <c:v>0.32817643374696315</c:v>
                </c:pt>
                <c:pt idx="14767">
                  <c:v>0.40622398413561805</c:v>
                </c:pt>
                <c:pt idx="14768">
                  <c:v>0.33189685365720561</c:v>
                </c:pt>
                <c:pt idx="14769">
                  <c:v>0.38341005134970157</c:v>
                </c:pt>
                <c:pt idx="14770">
                  <c:v>0.27740155708732711</c:v>
                </c:pt>
                <c:pt idx="14771">
                  <c:v>0.30906050795005097</c:v>
                </c:pt>
                <c:pt idx="14772">
                  <c:v>0.39951754272674511</c:v>
                </c:pt>
                <c:pt idx="14773">
                  <c:v>0.29494229368678432</c:v>
                </c:pt>
                <c:pt idx="14774">
                  <c:v>0.38960124352595982</c:v>
                </c:pt>
                <c:pt idx="14775">
                  <c:v>0.33495103955647182</c:v>
                </c:pt>
                <c:pt idx="14776">
                  <c:v>0.3436543856949229</c:v>
                </c:pt>
                <c:pt idx="14777">
                  <c:v>0.32278179753298197</c:v>
                </c:pt>
                <c:pt idx="14778">
                  <c:v>0.27896441852137277</c:v>
                </c:pt>
                <c:pt idx="14779">
                  <c:v>0.32665653785716275</c:v>
                </c:pt>
                <c:pt idx="14780">
                  <c:v>0.30013913786437985</c:v>
                </c:pt>
                <c:pt idx="14781">
                  <c:v>0.31783861023462257</c:v>
                </c:pt>
                <c:pt idx="14782">
                  <c:v>0.33644968651074542</c:v>
                </c:pt>
                <c:pt idx="14783">
                  <c:v>0.30402148232795612</c:v>
                </c:pt>
                <c:pt idx="14784">
                  <c:v>0.35014258118250102</c:v>
                </c:pt>
                <c:pt idx="14785">
                  <c:v>0.3741036230817848</c:v>
                </c:pt>
                <c:pt idx="14786">
                  <c:v>0.32007970163329047</c:v>
                </c:pt>
                <c:pt idx="14787">
                  <c:v>0.28728155137801131</c:v>
                </c:pt>
                <c:pt idx="14788">
                  <c:v>0.31673241912164657</c:v>
                </c:pt>
                <c:pt idx="14789">
                  <c:v>0.34399037264756088</c:v>
                </c:pt>
                <c:pt idx="14790">
                  <c:v>0.26948207606596536</c:v>
                </c:pt>
                <c:pt idx="14791">
                  <c:v>0.26550991815774888</c:v>
                </c:pt>
                <c:pt idx="14792">
                  <c:v>0.31722830155021148</c:v>
                </c:pt>
                <c:pt idx="14793">
                  <c:v>0.34058683313175747</c:v>
                </c:pt>
                <c:pt idx="14794">
                  <c:v>0.25929834720396655</c:v>
                </c:pt>
                <c:pt idx="14795">
                  <c:v>0.30559329904639854</c:v>
                </c:pt>
                <c:pt idx="14796">
                  <c:v>0.35662472908778747</c:v>
                </c:pt>
                <c:pt idx="14797">
                  <c:v>0.3918001622554555</c:v>
                </c:pt>
                <c:pt idx="14798">
                  <c:v>0.32888213552450368</c:v>
                </c:pt>
                <c:pt idx="14799">
                  <c:v>0.28094634148247088</c:v>
                </c:pt>
                <c:pt idx="14800">
                  <c:v>0.34439886433114802</c:v>
                </c:pt>
                <c:pt idx="14801">
                  <c:v>0.26233561565712699</c:v>
                </c:pt>
                <c:pt idx="14802">
                  <c:v>0.37280877812216723</c:v>
                </c:pt>
                <c:pt idx="14803">
                  <c:v>0.31917418513755802</c:v>
                </c:pt>
                <c:pt idx="14804">
                  <c:v>0.24503692989475814</c:v>
                </c:pt>
                <c:pt idx="14805">
                  <c:v>0.31347967442276753</c:v>
                </c:pt>
                <c:pt idx="14806">
                  <c:v>0.32689106917450206</c:v>
                </c:pt>
                <c:pt idx="14807">
                  <c:v>0.31479711371342994</c:v>
                </c:pt>
                <c:pt idx="14808">
                  <c:v>0.34163028444028676</c:v>
                </c:pt>
                <c:pt idx="14809">
                  <c:v>0.36531109952422802</c:v>
                </c:pt>
                <c:pt idx="14810">
                  <c:v>0.26621276236141661</c:v>
                </c:pt>
                <c:pt idx="14811">
                  <c:v>0.315966409814879</c:v>
                </c:pt>
                <c:pt idx="14812">
                  <c:v>0.3723371576984395</c:v>
                </c:pt>
                <c:pt idx="14813">
                  <c:v>0.36525828088466955</c:v>
                </c:pt>
                <c:pt idx="14814">
                  <c:v>0.3345464008869945</c:v>
                </c:pt>
                <c:pt idx="14815">
                  <c:v>0.29705174406801377</c:v>
                </c:pt>
                <c:pt idx="14816">
                  <c:v>0.2992839523503093</c:v>
                </c:pt>
                <c:pt idx="14817">
                  <c:v>0.32902992858395347</c:v>
                </c:pt>
                <c:pt idx="14818">
                  <c:v>0.2994803052676675</c:v>
                </c:pt>
                <c:pt idx="14819">
                  <c:v>0.35590242487330231</c:v>
                </c:pt>
                <c:pt idx="14820">
                  <c:v>0.32693855823215417</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8226</c:v>
                </c:pt>
                <c:pt idx="14829">
                  <c:v>0.33285754817592306</c:v>
                </c:pt>
                <c:pt idx="14830">
                  <c:v>0.273674504037486</c:v>
                </c:pt>
                <c:pt idx="14831">
                  <c:v>0.3071672782469983</c:v>
                </c:pt>
                <c:pt idx="14832">
                  <c:v>0.31679914697255818</c:v>
                </c:pt>
                <c:pt idx="14833">
                  <c:v>0.36458982819790403</c:v>
                </c:pt>
                <c:pt idx="14834">
                  <c:v>0.30076306277271658</c:v>
                </c:pt>
                <c:pt idx="14835">
                  <c:v>0.36206095070922401</c:v>
                </c:pt>
                <c:pt idx="14836">
                  <c:v>0.34052494831618568</c:v>
                </c:pt>
                <c:pt idx="14837">
                  <c:v>0.33772884095555489</c:v>
                </c:pt>
                <c:pt idx="14838">
                  <c:v>0.29000844966038042</c:v>
                </c:pt>
                <c:pt idx="14839">
                  <c:v>0.32068624629989739</c:v>
                </c:pt>
                <c:pt idx="14840">
                  <c:v>0.29337642181835127</c:v>
                </c:pt>
                <c:pt idx="14841">
                  <c:v>0.29703872618423632</c:v>
                </c:pt>
                <c:pt idx="14842">
                  <c:v>0.32701496761743359</c:v>
                </c:pt>
                <c:pt idx="14843">
                  <c:v>0.31307752491679658</c:v>
                </c:pt>
                <c:pt idx="14844">
                  <c:v>0.26441767226123797</c:v>
                </c:pt>
                <c:pt idx="14845">
                  <c:v>0.37876288542788589</c:v>
                </c:pt>
                <c:pt idx="14846">
                  <c:v>0.29214899967440583</c:v>
                </c:pt>
                <c:pt idx="14847">
                  <c:v>0.35530327543307788</c:v>
                </c:pt>
                <c:pt idx="14848">
                  <c:v>0.29371574202603129</c:v>
                </c:pt>
                <c:pt idx="14849">
                  <c:v>0.28907049406695917</c:v>
                </c:pt>
                <c:pt idx="14850">
                  <c:v>0.30201910051358605</c:v>
                </c:pt>
                <c:pt idx="14851">
                  <c:v>0.30496942422252882</c:v>
                </c:pt>
                <c:pt idx="14852">
                  <c:v>0.36006985044858414</c:v>
                </c:pt>
                <c:pt idx="14853">
                  <c:v>0.31739645265948824</c:v>
                </c:pt>
                <c:pt idx="14854">
                  <c:v>0.30727197154920816</c:v>
                </c:pt>
                <c:pt idx="14855">
                  <c:v>0.33610065842263182</c:v>
                </c:pt>
                <c:pt idx="14856">
                  <c:v>0.34372799515633295</c:v>
                </c:pt>
                <c:pt idx="14857">
                  <c:v>0.25815701156223525</c:v>
                </c:pt>
                <c:pt idx="14858">
                  <c:v>0.38447537571475959</c:v>
                </c:pt>
                <c:pt idx="14859">
                  <c:v>0.36960372774594441</c:v>
                </c:pt>
                <c:pt idx="14860">
                  <c:v>0.35249835062817925</c:v>
                </c:pt>
                <c:pt idx="14861">
                  <c:v>0.32116877968783969</c:v>
                </c:pt>
                <c:pt idx="14862">
                  <c:v>0.29761371613898707</c:v>
                </c:pt>
                <c:pt idx="14863">
                  <c:v>0.36332622736592507</c:v>
                </c:pt>
                <c:pt idx="14864">
                  <c:v>0.32325024653494538</c:v>
                </c:pt>
                <c:pt idx="14865">
                  <c:v>0.32463250393316301</c:v>
                </c:pt>
                <c:pt idx="14866">
                  <c:v>0.31760398041916632</c:v>
                </c:pt>
                <c:pt idx="14867">
                  <c:v>0.318323862442149</c:v>
                </c:pt>
                <c:pt idx="14868">
                  <c:v>0.27531030569631537</c:v>
                </c:pt>
                <c:pt idx="14869">
                  <c:v>0.34780384265547698</c:v>
                </c:pt>
                <c:pt idx="14870">
                  <c:v>0.30938385379206229</c:v>
                </c:pt>
                <c:pt idx="14871">
                  <c:v>0.30559987136746669</c:v>
                </c:pt>
                <c:pt idx="14872">
                  <c:v>0.31806253306878007</c:v>
                </c:pt>
                <c:pt idx="14873">
                  <c:v>0.31641887416681158</c:v>
                </c:pt>
                <c:pt idx="14874">
                  <c:v>0.3713958449885868</c:v>
                </c:pt>
                <c:pt idx="14875">
                  <c:v>0.26065287597358139</c:v>
                </c:pt>
                <c:pt idx="14876">
                  <c:v>0.27626103167992178</c:v>
                </c:pt>
                <c:pt idx="14877">
                  <c:v>0.28554463373133077</c:v>
                </c:pt>
                <c:pt idx="14878">
                  <c:v>0.30689829412530412</c:v>
                </c:pt>
                <c:pt idx="14879">
                  <c:v>0.26195437353470136</c:v>
                </c:pt>
                <c:pt idx="14880">
                  <c:v>0.3248025603093907</c:v>
                </c:pt>
                <c:pt idx="14881">
                  <c:v>0.3272334542322583</c:v>
                </c:pt>
                <c:pt idx="14882">
                  <c:v>0.31847990013788907</c:v>
                </c:pt>
                <c:pt idx="14883">
                  <c:v>0.35334982582886615</c:v>
                </c:pt>
                <c:pt idx="14884">
                  <c:v>0.33108871368041509</c:v>
                </c:pt>
                <c:pt idx="14885">
                  <c:v>0.2776326401844163</c:v>
                </c:pt>
                <c:pt idx="14886">
                  <c:v>0.33622518361733</c:v>
                </c:pt>
                <c:pt idx="14887">
                  <c:v>0.33490617725665783</c:v>
                </c:pt>
                <c:pt idx="14888">
                  <c:v>0.30206415502583139</c:v>
                </c:pt>
                <c:pt idx="14889">
                  <c:v>0.27879272914673259</c:v>
                </c:pt>
                <c:pt idx="14890">
                  <c:v>0.32994036971085211</c:v>
                </c:pt>
                <c:pt idx="14891">
                  <c:v>0.33144643392865458</c:v>
                </c:pt>
                <c:pt idx="14892">
                  <c:v>0.38006341078053735</c:v>
                </c:pt>
                <c:pt idx="14893">
                  <c:v>0.34299981990191447</c:v>
                </c:pt>
                <c:pt idx="14894">
                  <c:v>0.33473441767591228</c:v>
                </c:pt>
                <c:pt idx="14895">
                  <c:v>0.34835709704354795</c:v>
                </c:pt>
                <c:pt idx="14896">
                  <c:v>0.26878859077853678</c:v>
                </c:pt>
                <c:pt idx="14897">
                  <c:v>0.32433088690881789</c:v>
                </c:pt>
                <c:pt idx="14898">
                  <c:v>0.33052610957037654</c:v>
                </c:pt>
                <c:pt idx="14899">
                  <c:v>0.31070892537116451</c:v>
                </c:pt>
                <c:pt idx="14900">
                  <c:v>0.40569248302766175</c:v>
                </c:pt>
                <c:pt idx="14901">
                  <c:v>0.30015045813616076</c:v>
                </c:pt>
                <c:pt idx="14902">
                  <c:v>0.30593777344910367</c:v>
                </c:pt>
                <c:pt idx="14903">
                  <c:v>0.34150417495856988</c:v>
                </c:pt>
                <c:pt idx="14904">
                  <c:v>0.30563763764681251</c:v>
                </c:pt>
                <c:pt idx="14905">
                  <c:v>0.27933507375976335</c:v>
                </c:pt>
                <c:pt idx="14906">
                  <c:v>0.26977471274742182</c:v>
                </c:pt>
                <c:pt idx="14907">
                  <c:v>0.28773824544981652</c:v>
                </c:pt>
                <c:pt idx="14908">
                  <c:v>0.32125543449538829</c:v>
                </c:pt>
                <c:pt idx="14909">
                  <c:v>0.29129921044026563</c:v>
                </c:pt>
                <c:pt idx="14910">
                  <c:v>0.30638538997786768</c:v>
                </c:pt>
                <c:pt idx="14911">
                  <c:v>0.31894321476716381</c:v>
                </c:pt>
                <c:pt idx="14912">
                  <c:v>0.27873383060864221</c:v>
                </c:pt>
                <c:pt idx="14913">
                  <c:v>0.36335376981855444</c:v>
                </c:pt>
                <c:pt idx="14914">
                  <c:v>0.25156984767296392</c:v>
                </c:pt>
                <c:pt idx="14915">
                  <c:v>0.2924628366334534</c:v>
                </c:pt>
                <c:pt idx="14916">
                  <c:v>0.28574978762351821</c:v>
                </c:pt>
                <c:pt idx="14917">
                  <c:v>0.31557156932474201</c:v>
                </c:pt>
                <c:pt idx="14918">
                  <c:v>0.31443630303677489</c:v>
                </c:pt>
                <c:pt idx="14919">
                  <c:v>0.28513335927290101</c:v>
                </c:pt>
                <c:pt idx="14920">
                  <c:v>0.33990901172703591</c:v>
                </c:pt>
                <c:pt idx="14921">
                  <c:v>0.29202520263191561</c:v>
                </c:pt>
                <c:pt idx="14922">
                  <c:v>0.31430227555213974</c:v>
                </c:pt>
                <c:pt idx="14923">
                  <c:v>0.31238967476669105</c:v>
                </c:pt>
                <c:pt idx="14924">
                  <c:v>0.34572009896131006</c:v>
                </c:pt>
                <c:pt idx="14925">
                  <c:v>0.39690841240089891</c:v>
                </c:pt>
                <c:pt idx="14926">
                  <c:v>0.3311173388667758</c:v>
                </c:pt>
                <c:pt idx="14927">
                  <c:v>0.26901158658254992</c:v>
                </c:pt>
                <c:pt idx="14928">
                  <c:v>0.28272639631353541</c:v>
                </c:pt>
                <c:pt idx="14929">
                  <c:v>0.30266846334126818</c:v>
                </c:pt>
                <c:pt idx="14930">
                  <c:v>0.34465072457779022</c:v>
                </c:pt>
                <c:pt idx="14931">
                  <c:v>0.28066267115376797</c:v>
                </c:pt>
                <c:pt idx="14932">
                  <c:v>0.37708130551268415</c:v>
                </c:pt>
                <c:pt idx="14933">
                  <c:v>0.33934862803151294</c:v>
                </c:pt>
                <c:pt idx="14934">
                  <c:v>0.30280590390177436</c:v>
                </c:pt>
                <c:pt idx="14935">
                  <c:v>0.28799242267935632</c:v>
                </c:pt>
                <c:pt idx="14936">
                  <c:v>0.34991803188879461</c:v>
                </c:pt>
                <c:pt idx="14937">
                  <c:v>0.31148930175505796</c:v>
                </c:pt>
                <c:pt idx="14938">
                  <c:v>0.33381532932826763</c:v>
                </c:pt>
                <c:pt idx="14939">
                  <c:v>0.30752647918646947</c:v>
                </c:pt>
                <c:pt idx="14940">
                  <c:v>0.28785854026089813</c:v>
                </c:pt>
                <c:pt idx="14941">
                  <c:v>0.36912651868730845</c:v>
                </c:pt>
                <c:pt idx="14942">
                  <c:v>0.32623292857766761</c:v>
                </c:pt>
                <c:pt idx="14943">
                  <c:v>0.37916526823118368</c:v>
                </c:pt>
                <c:pt idx="14944">
                  <c:v>0.3029799612458895</c:v>
                </c:pt>
                <c:pt idx="14945">
                  <c:v>0.34161523725965642</c:v>
                </c:pt>
                <c:pt idx="14946">
                  <c:v>0.30227150259331453</c:v>
                </c:pt>
                <c:pt idx="14947">
                  <c:v>0.35247860728204466</c:v>
                </c:pt>
                <c:pt idx="14948">
                  <c:v>0.27224412221580291</c:v>
                </c:pt>
                <c:pt idx="14949">
                  <c:v>0.30932551978901957</c:v>
                </c:pt>
                <c:pt idx="14950">
                  <c:v>0.33186456998152219</c:v>
                </c:pt>
                <c:pt idx="14951">
                  <c:v>0.2720518038782479</c:v>
                </c:pt>
                <c:pt idx="14952">
                  <c:v>0.29991114016090281</c:v>
                </c:pt>
                <c:pt idx="14953">
                  <c:v>0.27804265742177975</c:v>
                </c:pt>
                <c:pt idx="14954">
                  <c:v>0.27383700183326681</c:v>
                </c:pt>
                <c:pt idx="14955">
                  <c:v>0.32190040421152138</c:v>
                </c:pt>
                <c:pt idx="14956">
                  <c:v>0.35204653525000884</c:v>
                </c:pt>
                <c:pt idx="14957">
                  <c:v>0.43319531133626382</c:v>
                </c:pt>
                <c:pt idx="14958">
                  <c:v>0.27619959541474132</c:v>
                </c:pt>
                <c:pt idx="14959">
                  <c:v>0.29332123516480718</c:v>
                </c:pt>
                <c:pt idx="14960">
                  <c:v>0.34001399317203063</c:v>
                </c:pt>
                <c:pt idx="14961">
                  <c:v>0.31365498870241515</c:v>
                </c:pt>
                <c:pt idx="14962">
                  <c:v>0.31367195644588958</c:v>
                </c:pt>
                <c:pt idx="14963">
                  <c:v>0.3465080684650193</c:v>
                </c:pt>
                <c:pt idx="14964">
                  <c:v>0.34026372073996991</c:v>
                </c:pt>
                <c:pt idx="14965">
                  <c:v>0.30206770482594875</c:v>
                </c:pt>
                <c:pt idx="14966">
                  <c:v>0.28025325882130869</c:v>
                </c:pt>
                <c:pt idx="14967">
                  <c:v>0.27229687916690332</c:v>
                </c:pt>
                <c:pt idx="14968">
                  <c:v>0.30752498377219883</c:v>
                </c:pt>
                <c:pt idx="14969">
                  <c:v>0.29726622672480912</c:v>
                </c:pt>
                <c:pt idx="14970">
                  <c:v>0.32939839365623225</c:v>
                </c:pt>
                <c:pt idx="14971">
                  <c:v>0.27838481570419488</c:v>
                </c:pt>
                <c:pt idx="14972">
                  <c:v>0.33282386497354116</c:v>
                </c:pt>
                <c:pt idx="14973">
                  <c:v>0.36158776874531823</c:v>
                </c:pt>
                <c:pt idx="14974">
                  <c:v>0.30581644125825952</c:v>
                </c:pt>
                <c:pt idx="14975">
                  <c:v>0.3268629208556012</c:v>
                </c:pt>
                <c:pt idx="14976">
                  <c:v>0.26498804968341161</c:v>
                </c:pt>
                <c:pt idx="14977">
                  <c:v>0.29247963217471162</c:v>
                </c:pt>
                <c:pt idx="14978">
                  <c:v>0.29694498634769573</c:v>
                </c:pt>
                <c:pt idx="14979">
                  <c:v>0.31621785580735012</c:v>
                </c:pt>
                <c:pt idx="14980">
                  <c:v>0.33172124974857908</c:v>
                </c:pt>
                <c:pt idx="14981">
                  <c:v>0.31700321633578232</c:v>
                </c:pt>
                <c:pt idx="14982">
                  <c:v>0.28429831591597732</c:v>
                </c:pt>
                <c:pt idx="14983">
                  <c:v>0.35464260884687498</c:v>
                </c:pt>
                <c:pt idx="14984">
                  <c:v>0.33286744449899885</c:v>
                </c:pt>
                <c:pt idx="14985">
                  <c:v>0.31381985877227753</c:v>
                </c:pt>
                <c:pt idx="14986">
                  <c:v>0.34909973642809827</c:v>
                </c:pt>
                <c:pt idx="14987">
                  <c:v>0.32414538894410438</c:v>
                </c:pt>
                <c:pt idx="14988">
                  <c:v>0.25965455228121309</c:v>
                </c:pt>
                <c:pt idx="14989">
                  <c:v>0.28372448179719301</c:v>
                </c:pt>
                <c:pt idx="14990">
                  <c:v>0.28750480949100088</c:v>
                </c:pt>
                <c:pt idx="14991">
                  <c:v>0.32770379041225445</c:v>
                </c:pt>
                <c:pt idx="14992">
                  <c:v>0.31291772719502026</c:v>
                </c:pt>
                <c:pt idx="14993">
                  <c:v>0.30768800239552713</c:v>
                </c:pt>
                <c:pt idx="14994">
                  <c:v>0.31864477809952285</c:v>
                </c:pt>
                <c:pt idx="14995">
                  <c:v>0.33445292486913292</c:v>
                </c:pt>
                <c:pt idx="14996">
                  <c:v>0.32355694640540467</c:v>
                </c:pt>
                <c:pt idx="14997">
                  <c:v>0.32010679908593176</c:v>
                </c:pt>
                <c:pt idx="14998">
                  <c:v>0.41917738169686175</c:v>
                </c:pt>
                <c:pt idx="14999">
                  <c:v>0.37706696539391227</c:v>
                </c:pt>
                <c:pt idx="15000">
                  <c:v>0.29469899279668332</c:v>
                </c:pt>
                <c:pt idx="15001">
                  <c:v>0.26815087453497538</c:v>
                </c:pt>
                <c:pt idx="15002">
                  <c:v>0.32524210168513235</c:v>
                </c:pt>
                <c:pt idx="15003">
                  <c:v>0.29947115261139673</c:v>
                </c:pt>
                <c:pt idx="15004">
                  <c:v>0.37999874058781258</c:v>
                </c:pt>
                <c:pt idx="15005">
                  <c:v>0.30207525721941597</c:v>
                </c:pt>
                <c:pt idx="15006">
                  <c:v>0.34371212348350594</c:v>
                </c:pt>
                <c:pt idx="15007">
                  <c:v>0.323412207958864</c:v>
                </c:pt>
                <c:pt idx="15008">
                  <c:v>0.29206766431070241</c:v>
                </c:pt>
                <c:pt idx="15009">
                  <c:v>0.33227814107316644</c:v>
                </c:pt>
                <c:pt idx="15010">
                  <c:v>0.35871824041332173</c:v>
                </c:pt>
                <c:pt idx="15011">
                  <c:v>0.26367676280459101</c:v>
                </c:pt>
                <c:pt idx="15012">
                  <c:v>0.27442561333767529</c:v>
                </c:pt>
                <c:pt idx="15013">
                  <c:v>0.32947687109067536</c:v>
                </c:pt>
                <c:pt idx="15014">
                  <c:v>0.27666890506627551</c:v>
                </c:pt>
                <c:pt idx="15015">
                  <c:v>0.30529908386142535</c:v>
                </c:pt>
                <c:pt idx="15016">
                  <c:v>0.25983943594120434</c:v>
                </c:pt>
                <c:pt idx="15017">
                  <c:v>0.3066950012145338</c:v>
                </c:pt>
                <c:pt idx="15018">
                  <c:v>0.34988604450345745</c:v>
                </c:pt>
                <c:pt idx="15019">
                  <c:v>0.28906454321644748</c:v>
                </c:pt>
                <c:pt idx="15020">
                  <c:v>0.36882519622435039</c:v>
                </c:pt>
                <c:pt idx="15021">
                  <c:v>0.29685961266528782</c:v>
                </c:pt>
                <c:pt idx="15022">
                  <c:v>0.32782488306414287</c:v>
                </c:pt>
                <c:pt idx="15023">
                  <c:v>0.30196808003108982</c:v>
                </c:pt>
                <c:pt idx="15024">
                  <c:v>0.26334657451269522</c:v>
                </c:pt>
                <c:pt idx="15025">
                  <c:v>0.29949398202947425</c:v>
                </c:pt>
                <c:pt idx="15026">
                  <c:v>0.30451657851676472</c:v>
                </c:pt>
                <c:pt idx="15027">
                  <c:v>0.35164754253654579</c:v>
                </c:pt>
                <c:pt idx="15028">
                  <c:v>0.30861841653875632</c:v>
                </c:pt>
                <c:pt idx="15029">
                  <c:v>0.35484679331229008</c:v>
                </c:pt>
                <c:pt idx="15030">
                  <c:v>0.35621787512625447</c:v>
                </c:pt>
                <c:pt idx="15031">
                  <c:v>0.26994319905858477</c:v>
                </c:pt>
                <c:pt idx="15032">
                  <c:v>0.29982679674837698</c:v>
                </c:pt>
                <c:pt idx="15033">
                  <c:v>0.31949523391480084</c:v>
                </c:pt>
                <c:pt idx="15034">
                  <c:v>0.29361883454139875</c:v>
                </c:pt>
                <c:pt idx="15035">
                  <c:v>0.29051864681342948</c:v>
                </c:pt>
                <c:pt idx="15036">
                  <c:v>0.35276286971579207</c:v>
                </c:pt>
                <c:pt idx="15037">
                  <c:v>0.30123217269979718</c:v>
                </c:pt>
                <c:pt idx="15038">
                  <c:v>0.31521728952448264</c:v>
                </c:pt>
                <c:pt idx="15039">
                  <c:v>0.35731595431896518</c:v>
                </c:pt>
                <c:pt idx="15040">
                  <c:v>0.31789137450478477</c:v>
                </c:pt>
                <c:pt idx="15041">
                  <c:v>0.31001754687789462</c:v>
                </c:pt>
                <c:pt idx="15042">
                  <c:v>0.31547099509463816</c:v>
                </c:pt>
                <c:pt idx="15043">
                  <c:v>0.34132542958536038</c:v>
                </c:pt>
                <c:pt idx="15044">
                  <c:v>0.27413424705173323</c:v>
                </c:pt>
                <c:pt idx="15045">
                  <c:v>0.31086228002113608</c:v>
                </c:pt>
                <c:pt idx="15046">
                  <c:v>0.30222829337718443</c:v>
                </c:pt>
                <c:pt idx="15047">
                  <c:v>0.28332879264099725</c:v>
                </c:pt>
                <c:pt idx="15048">
                  <c:v>0.28860074528797464</c:v>
                </c:pt>
                <c:pt idx="15049">
                  <c:v>0.27594573710425935</c:v>
                </c:pt>
                <c:pt idx="15050">
                  <c:v>0.31227939107257158</c:v>
                </c:pt>
                <c:pt idx="15051">
                  <c:v>0.35583275682908372</c:v>
                </c:pt>
                <c:pt idx="15052">
                  <c:v>0.28379693113823667</c:v>
                </c:pt>
                <c:pt idx="15053">
                  <c:v>0.36062885302515202</c:v>
                </c:pt>
                <c:pt idx="15054">
                  <c:v>0.3278354304647863</c:v>
                </c:pt>
                <c:pt idx="15055">
                  <c:v>0.23497562575859138</c:v>
                </c:pt>
                <c:pt idx="15056">
                  <c:v>0.29534462511859788</c:v>
                </c:pt>
                <c:pt idx="15057">
                  <c:v>0.37837812353713712</c:v>
                </c:pt>
                <c:pt idx="15058">
                  <c:v>0.40465965051849773</c:v>
                </c:pt>
                <c:pt idx="15059">
                  <c:v>0.28209266292057472</c:v>
                </c:pt>
                <c:pt idx="15060">
                  <c:v>0.39166966224728861</c:v>
                </c:pt>
                <c:pt idx="15061">
                  <c:v>0.32893200606996575</c:v>
                </c:pt>
                <c:pt idx="15062">
                  <c:v>0.32391841712681069</c:v>
                </c:pt>
                <c:pt idx="15063">
                  <c:v>0.33999939322552902</c:v>
                </c:pt>
                <c:pt idx="15064">
                  <c:v>0.29184223741998838</c:v>
                </c:pt>
                <c:pt idx="15065">
                  <c:v>0.34328067018667385</c:v>
                </c:pt>
                <c:pt idx="15066">
                  <c:v>0.28262558905352708</c:v>
                </c:pt>
                <c:pt idx="15067">
                  <c:v>0.30643686404053788</c:v>
                </c:pt>
                <c:pt idx="15068">
                  <c:v>0.29956707345815781</c:v>
                </c:pt>
                <c:pt idx="15069">
                  <c:v>0.32515893650977401</c:v>
                </c:pt>
                <c:pt idx="15070">
                  <c:v>0.32333785797405246</c:v>
                </c:pt>
                <c:pt idx="15071">
                  <c:v>0.26783492543461385</c:v>
                </c:pt>
                <c:pt idx="15072">
                  <c:v>0.24617364490409072</c:v>
                </c:pt>
                <c:pt idx="15073">
                  <c:v>0.35328785329574613</c:v>
                </c:pt>
                <c:pt idx="15074">
                  <c:v>0.24662141982439781</c:v>
                </c:pt>
                <c:pt idx="15075">
                  <c:v>0.27749097921882165</c:v>
                </c:pt>
                <c:pt idx="15076">
                  <c:v>0.30235316858051231</c:v>
                </c:pt>
                <c:pt idx="15077">
                  <c:v>0.340184361143678</c:v>
                </c:pt>
                <c:pt idx="15078">
                  <c:v>0.35138913389822435</c:v>
                </c:pt>
                <c:pt idx="15079">
                  <c:v>0.31292050328501098</c:v>
                </c:pt>
                <c:pt idx="15080">
                  <c:v>0.37177234282860688</c:v>
                </c:pt>
                <c:pt idx="15081">
                  <c:v>0.30489592869472931</c:v>
                </c:pt>
                <c:pt idx="15082">
                  <c:v>0.26035567102271506</c:v>
                </c:pt>
                <c:pt idx="15083">
                  <c:v>0.3011408287677339</c:v>
                </c:pt>
                <c:pt idx="15084">
                  <c:v>0.27878586006207617</c:v>
                </c:pt>
                <c:pt idx="15085">
                  <c:v>0.361407088421551</c:v>
                </c:pt>
                <c:pt idx="15086">
                  <c:v>0.33131268038372358</c:v>
                </c:pt>
                <c:pt idx="15087">
                  <c:v>0.32118165436492085</c:v>
                </c:pt>
                <c:pt idx="15088">
                  <c:v>0.40283108123841332</c:v>
                </c:pt>
                <c:pt idx="15089">
                  <c:v>0.29322687867454089</c:v>
                </c:pt>
                <c:pt idx="15090">
                  <c:v>0.27939056727718226</c:v>
                </c:pt>
                <c:pt idx="15091">
                  <c:v>0.28511452385957192</c:v>
                </c:pt>
                <c:pt idx="15092">
                  <c:v>0.3449676555941808</c:v>
                </c:pt>
                <c:pt idx="15093">
                  <c:v>0.30976333631177627</c:v>
                </c:pt>
                <c:pt idx="15094">
                  <c:v>0.36118778939216861</c:v>
                </c:pt>
                <c:pt idx="15095">
                  <c:v>0.29559996152523038</c:v>
                </c:pt>
                <c:pt idx="15096">
                  <c:v>0.30036506788516976</c:v>
                </c:pt>
                <c:pt idx="15097">
                  <c:v>0.35703291521757224</c:v>
                </c:pt>
                <c:pt idx="15098">
                  <c:v>0.31344838653943186</c:v>
                </c:pt>
                <c:pt idx="15099">
                  <c:v>0.26650311841704549</c:v>
                </c:pt>
                <c:pt idx="15100">
                  <c:v>0.23831508803580828</c:v>
                </c:pt>
                <c:pt idx="15101">
                  <c:v>0.30280693208670795</c:v>
                </c:pt>
                <c:pt idx="15102">
                  <c:v>0.34027422505660232</c:v>
                </c:pt>
                <c:pt idx="15103">
                  <c:v>0.36179351712523578</c:v>
                </c:pt>
                <c:pt idx="15104">
                  <c:v>0.27123776100547708</c:v>
                </c:pt>
                <c:pt idx="15105">
                  <c:v>0.24625447057146119</c:v>
                </c:pt>
                <c:pt idx="15106">
                  <c:v>0.31351307401689632</c:v>
                </c:pt>
                <c:pt idx="15107">
                  <c:v>0.36615512202285788</c:v>
                </c:pt>
                <c:pt idx="15108">
                  <c:v>0.26735418913305248</c:v>
                </c:pt>
                <c:pt idx="15109">
                  <c:v>0.25543551872873593</c:v>
                </c:pt>
                <c:pt idx="15110">
                  <c:v>0.28654222149076886</c:v>
                </c:pt>
                <c:pt idx="15111">
                  <c:v>0.29911649457854705</c:v>
                </c:pt>
                <c:pt idx="15112">
                  <c:v>0.30329392909628811</c:v>
                </c:pt>
                <c:pt idx="15113">
                  <c:v>0.38577299846493457</c:v>
                </c:pt>
                <c:pt idx="15114">
                  <c:v>0.30156949503076735</c:v>
                </c:pt>
                <c:pt idx="15115">
                  <c:v>0.34464689281367245</c:v>
                </c:pt>
                <c:pt idx="15116">
                  <c:v>0.29827971041548884</c:v>
                </c:pt>
                <c:pt idx="15117">
                  <c:v>0.30128798828775788</c:v>
                </c:pt>
                <c:pt idx="15118">
                  <c:v>0.37273756699385635</c:v>
                </c:pt>
                <c:pt idx="15119">
                  <c:v>0.26222780382541028</c:v>
                </c:pt>
                <c:pt idx="15120">
                  <c:v>0.34759047233505541</c:v>
                </c:pt>
                <c:pt idx="15121">
                  <c:v>0.30080471554540905</c:v>
                </c:pt>
                <c:pt idx="15122">
                  <c:v>0.32918977718678083</c:v>
                </c:pt>
                <c:pt idx="15123">
                  <c:v>0.34433544038420932</c:v>
                </c:pt>
                <c:pt idx="15124">
                  <c:v>0.27931309200086007</c:v>
                </c:pt>
                <c:pt idx="15125">
                  <c:v>0.2878872274395004</c:v>
                </c:pt>
                <c:pt idx="15126">
                  <c:v>0.30284181565262064</c:v>
                </c:pt>
                <c:pt idx="15127">
                  <c:v>0.32231359647687774</c:v>
                </c:pt>
                <c:pt idx="15128">
                  <c:v>0.38009591070235232</c:v>
                </c:pt>
                <c:pt idx="15129">
                  <c:v>0.33565200056943567</c:v>
                </c:pt>
                <c:pt idx="15130">
                  <c:v>0.33816404238980613</c:v>
                </c:pt>
                <c:pt idx="15131">
                  <c:v>0.31815548362614082</c:v>
                </c:pt>
                <c:pt idx="15132">
                  <c:v>0.37495627329381542</c:v>
                </c:pt>
                <c:pt idx="15133">
                  <c:v>0.30892930317187867</c:v>
                </c:pt>
                <c:pt idx="15134">
                  <c:v>0.39130303540541572</c:v>
                </c:pt>
                <c:pt idx="15135">
                  <c:v>0.32802661840215197</c:v>
                </c:pt>
                <c:pt idx="15136">
                  <c:v>0.3018527355321764</c:v>
                </c:pt>
                <c:pt idx="15137">
                  <c:v>0.32131720884721354</c:v>
                </c:pt>
                <c:pt idx="15138">
                  <c:v>0.31696493143136661</c:v>
                </c:pt>
                <c:pt idx="15139">
                  <c:v>0.28620043011429652</c:v>
                </c:pt>
                <c:pt idx="15140">
                  <c:v>0.22577294938778272</c:v>
                </c:pt>
                <c:pt idx="15141">
                  <c:v>0.28307585490296838</c:v>
                </c:pt>
                <c:pt idx="15142">
                  <c:v>0.29684194995807833</c:v>
                </c:pt>
                <c:pt idx="15143">
                  <c:v>0.3065059632627547</c:v>
                </c:pt>
                <c:pt idx="15144">
                  <c:v>0.34612911430122734</c:v>
                </c:pt>
                <c:pt idx="15145">
                  <c:v>0.23643884209660851</c:v>
                </c:pt>
                <c:pt idx="15146">
                  <c:v>0.35506209791175691</c:v>
                </c:pt>
                <c:pt idx="15147">
                  <c:v>0.30569584497105051</c:v>
                </c:pt>
                <c:pt idx="15148">
                  <c:v>0.25820802408537225</c:v>
                </c:pt>
                <c:pt idx="15149">
                  <c:v>0.30449697224698413</c:v>
                </c:pt>
                <c:pt idx="15150">
                  <c:v>0.27179174081745455</c:v>
                </c:pt>
                <c:pt idx="15151">
                  <c:v>0.37047688587853533</c:v>
                </c:pt>
                <c:pt idx="15152">
                  <c:v>0.28300864682808946</c:v>
                </c:pt>
                <c:pt idx="15153">
                  <c:v>0.349456386412272</c:v>
                </c:pt>
                <c:pt idx="15154">
                  <c:v>0.28628039817952688</c:v>
                </c:pt>
                <c:pt idx="15155">
                  <c:v>0.26449620295946485</c:v>
                </c:pt>
                <c:pt idx="15156">
                  <c:v>0.31187722648260774</c:v>
                </c:pt>
                <c:pt idx="15157">
                  <c:v>0.34162264908378831</c:v>
                </c:pt>
                <c:pt idx="15158">
                  <c:v>0.29793956232385688</c:v>
                </c:pt>
                <c:pt idx="15159">
                  <c:v>0.26102092754610734</c:v>
                </c:pt>
                <c:pt idx="15160">
                  <c:v>0.29717043104189933</c:v>
                </c:pt>
                <c:pt idx="15161">
                  <c:v>0.36193488474998198</c:v>
                </c:pt>
                <c:pt idx="15162">
                  <c:v>0.33612438528866018</c:v>
                </c:pt>
                <c:pt idx="15163">
                  <c:v>0.31340269965764483</c:v>
                </c:pt>
                <c:pt idx="15164">
                  <c:v>0.28771498486177682</c:v>
                </c:pt>
                <c:pt idx="15165">
                  <c:v>0.30468972594646254</c:v>
                </c:pt>
                <c:pt idx="15166">
                  <c:v>0.27996197905408027</c:v>
                </c:pt>
                <c:pt idx="15167">
                  <c:v>0.28320224167755981</c:v>
                </c:pt>
                <c:pt idx="15168">
                  <c:v>0.27777642904715155</c:v>
                </c:pt>
                <c:pt idx="15169">
                  <c:v>0.32767104412813175</c:v>
                </c:pt>
                <c:pt idx="15170">
                  <c:v>0.34547041068427947</c:v>
                </c:pt>
                <c:pt idx="15171">
                  <c:v>0.34909802315001032</c:v>
                </c:pt>
                <c:pt idx="15172">
                  <c:v>0.35837847077336754</c:v>
                </c:pt>
                <c:pt idx="15173">
                  <c:v>0.33805848217761497</c:v>
                </c:pt>
                <c:pt idx="15174">
                  <c:v>0.35236862669100044</c:v>
                </c:pt>
                <c:pt idx="15175">
                  <c:v>0.27940813597640535</c:v>
                </c:pt>
                <c:pt idx="15176">
                  <c:v>0.36805170796652031</c:v>
                </c:pt>
                <c:pt idx="15177">
                  <c:v>0.30322179448696984</c:v>
                </c:pt>
                <c:pt idx="15178">
                  <c:v>0.26864749782268182</c:v>
                </c:pt>
                <c:pt idx="15179">
                  <c:v>0.325411448279527</c:v>
                </c:pt>
                <c:pt idx="15180">
                  <c:v>0.30578694275526147</c:v>
                </c:pt>
                <c:pt idx="15181">
                  <c:v>0.34929115293866825</c:v>
                </c:pt>
                <c:pt idx="15182">
                  <c:v>0.25675601272453913</c:v>
                </c:pt>
                <c:pt idx="15183">
                  <c:v>0.30949844963728751</c:v>
                </c:pt>
                <c:pt idx="15184">
                  <c:v>0.28862062424475454</c:v>
                </c:pt>
                <c:pt idx="15185">
                  <c:v>0.29149103371424845</c:v>
                </c:pt>
                <c:pt idx="15186">
                  <c:v>0.26686575870510154</c:v>
                </c:pt>
                <c:pt idx="15187">
                  <c:v>0.30337973616082903</c:v>
                </c:pt>
                <c:pt idx="15188">
                  <c:v>0.30931550032221816</c:v>
                </c:pt>
                <c:pt idx="15189">
                  <c:v>0.31330451379805646</c:v>
                </c:pt>
                <c:pt idx="15190">
                  <c:v>0.26469665488872329</c:v>
                </c:pt>
                <c:pt idx="15191">
                  <c:v>0.33077186500082723</c:v>
                </c:pt>
                <c:pt idx="15192">
                  <c:v>0.31429266993666516</c:v>
                </c:pt>
                <c:pt idx="15193">
                  <c:v>0.29644986430611348</c:v>
                </c:pt>
                <c:pt idx="15194">
                  <c:v>0.28211961767144633</c:v>
                </c:pt>
                <c:pt idx="15195">
                  <c:v>0.26430601740091292</c:v>
                </c:pt>
                <c:pt idx="15196">
                  <c:v>0.28389795105864707</c:v>
                </c:pt>
                <c:pt idx="15197">
                  <c:v>0.31408579549432086</c:v>
                </c:pt>
                <c:pt idx="15198">
                  <c:v>0.37983721836370082</c:v>
                </c:pt>
                <c:pt idx="15199">
                  <c:v>0.27039436190338773</c:v>
                </c:pt>
                <c:pt idx="15200">
                  <c:v>0.31254410900893081</c:v>
                </c:pt>
                <c:pt idx="15201">
                  <c:v>0.31740016271876875</c:v>
                </c:pt>
                <c:pt idx="15202">
                  <c:v>0.30353365591849318</c:v>
                </c:pt>
                <c:pt idx="15203">
                  <c:v>0.29998056476579066</c:v>
                </c:pt>
                <c:pt idx="15204">
                  <c:v>0.39688678452949766</c:v>
                </c:pt>
                <c:pt idx="15205">
                  <c:v>0.27868850569719306</c:v>
                </c:pt>
                <c:pt idx="15206">
                  <c:v>0.25809431333494776</c:v>
                </c:pt>
                <c:pt idx="15207">
                  <c:v>0.31916640047645045</c:v>
                </c:pt>
                <c:pt idx="15208">
                  <c:v>0.38666552627442241</c:v>
                </c:pt>
                <c:pt idx="15209">
                  <c:v>0.30454552011800856</c:v>
                </c:pt>
                <c:pt idx="15210">
                  <c:v>0.31190429905914818</c:v>
                </c:pt>
                <c:pt idx="15211">
                  <c:v>0.32339710291689178</c:v>
                </c:pt>
                <c:pt idx="15212">
                  <c:v>0.2702970230872474</c:v>
                </c:pt>
                <c:pt idx="15213">
                  <c:v>0.30074235622236001</c:v>
                </c:pt>
                <c:pt idx="15214">
                  <c:v>0.32561001734983935</c:v>
                </c:pt>
                <c:pt idx="15215">
                  <c:v>0.28708987721421619</c:v>
                </c:pt>
                <c:pt idx="15216">
                  <c:v>0.27511783706853626</c:v>
                </c:pt>
                <c:pt idx="15217">
                  <c:v>0.32085948597949943</c:v>
                </c:pt>
                <c:pt idx="15218">
                  <c:v>0.29844761408616233</c:v>
                </c:pt>
                <c:pt idx="15219">
                  <c:v>0.38605706340753942</c:v>
                </c:pt>
                <c:pt idx="15220">
                  <c:v>0.34780088507027895</c:v>
                </c:pt>
                <c:pt idx="15221">
                  <c:v>0.32142559488670797</c:v>
                </c:pt>
                <c:pt idx="15222">
                  <c:v>0.28338253363270988</c:v>
                </c:pt>
                <c:pt idx="15223">
                  <c:v>0.26906232733476115</c:v>
                </c:pt>
                <c:pt idx="15224">
                  <c:v>0.29856067632903444</c:v>
                </c:pt>
                <c:pt idx="15225">
                  <c:v>0.35163404184879443</c:v>
                </c:pt>
                <c:pt idx="15226">
                  <c:v>0.29958733624661582</c:v>
                </c:pt>
                <c:pt idx="15227">
                  <c:v>0.30974183389387488</c:v>
                </c:pt>
                <c:pt idx="15228">
                  <c:v>0.28028140370027138</c:v>
                </c:pt>
                <c:pt idx="15229">
                  <c:v>0.35584239312433402</c:v>
                </c:pt>
                <c:pt idx="15230">
                  <c:v>0.25850543790445285</c:v>
                </c:pt>
                <c:pt idx="15231">
                  <c:v>0.30142881934006199</c:v>
                </c:pt>
                <c:pt idx="15232">
                  <c:v>0.36695049575743577</c:v>
                </c:pt>
                <c:pt idx="15233">
                  <c:v>0.32971231598174944</c:v>
                </c:pt>
                <c:pt idx="15234">
                  <c:v>0.33520291691112442</c:v>
                </c:pt>
                <c:pt idx="15235">
                  <c:v>0.27193524263885727</c:v>
                </c:pt>
                <c:pt idx="15236">
                  <c:v>0.26388806590935426</c:v>
                </c:pt>
                <c:pt idx="15237">
                  <c:v>0.33739125823914462</c:v>
                </c:pt>
                <c:pt idx="15238">
                  <c:v>0.31939972907735947</c:v>
                </c:pt>
                <c:pt idx="15239">
                  <c:v>0.3116755413894805</c:v>
                </c:pt>
                <c:pt idx="15240">
                  <c:v>0.32865659410329656</c:v>
                </c:pt>
                <c:pt idx="15241">
                  <c:v>0.28214936756443082</c:v>
                </c:pt>
                <c:pt idx="15242">
                  <c:v>0.29535280301339017</c:v>
                </c:pt>
                <c:pt idx="15243">
                  <c:v>0.315735074476579</c:v>
                </c:pt>
                <c:pt idx="15244">
                  <c:v>0.30408754122907955</c:v>
                </c:pt>
                <c:pt idx="15245">
                  <c:v>0.35908698036278558</c:v>
                </c:pt>
                <c:pt idx="15246">
                  <c:v>0.31437880709789684</c:v>
                </c:pt>
                <c:pt idx="15247">
                  <c:v>0.29694564841742116</c:v>
                </c:pt>
                <c:pt idx="15248">
                  <c:v>0.30406931196523795</c:v>
                </c:pt>
                <c:pt idx="15249">
                  <c:v>0.34191116174131281</c:v>
                </c:pt>
                <c:pt idx="15250">
                  <c:v>0.34684819361870722</c:v>
                </c:pt>
                <c:pt idx="15251">
                  <c:v>0.32096707177692158</c:v>
                </c:pt>
                <c:pt idx="15252">
                  <c:v>0.29002268221083766</c:v>
                </c:pt>
                <c:pt idx="15253">
                  <c:v>0.34801280517661937</c:v>
                </c:pt>
                <c:pt idx="15254">
                  <c:v>0.26678883792236185</c:v>
                </c:pt>
                <c:pt idx="15255">
                  <c:v>0.28893000734666252</c:v>
                </c:pt>
                <c:pt idx="15256">
                  <c:v>0.27953704395984541</c:v>
                </c:pt>
                <c:pt idx="15257">
                  <c:v>0.27222053673890467</c:v>
                </c:pt>
                <c:pt idx="15258">
                  <c:v>0.35042369853575389</c:v>
                </c:pt>
                <c:pt idx="15259">
                  <c:v>0.30821912691807718</c:v>
                </c:pt>
                <c:pt idx="15260">
                  <c:v>0.27737720282444323</c:v>
                </c:pt>
                <c:pt idx="15261">
                  <c:v>0.33077047044783592</c:v>
                </c:pt>
                <c:pt idx="15262">
                  <c:v>0.29295628441035831</c:v>
                </c:pt>
                <c:pt idx="15263">
                  <c:v>0.34993624693261338</c:v>
                </c:pt>
                <c:pt idx="15264">
                  <c:v>0.26214258288638043</c:v>
                </c:pt>
                <c:pt idx="15265">
                  <c:v>0.3031466995731304</c:v>
                </c:pt>
                <c:pt idx="15266">
                  <c:v>0.32295296262163642</c:v>
                </c:pt>
                <c:pt idx="15267">
                  <c:v>0.30836280420955553</c:v>
                </c:pt>
                <c:pt idx="15268">
                  <c:v>0.27605628313433334</c:v>
                </c:pt>
                <c:pt idx="15269">
                  <c:v>0.28159033953275381</c:v>
                </c:pt>
                <c:pt idx="15270">
                  <c:v>0.3263200641452384</c:v>
                </c:pt>
                <c:pt idx="15271">
                  <c:v>0.32568066599478035</c:v>
                </c:pt>
                <c:pt idx="15272">
                  <c:v>0.28254839039064977</c:v>
                </c:pt>
                <c:pt idx="15273">
                  <c:v>0.34416560081636122</c:v>
                </c:pt>
                <c:pt idx="15274">
                  <c:v>0.27429608318451737</c:v>
                </c:pt>
                <c:pt idx="15275">
                  <c:v>0.32733658804346455</c:v>
                </c:pt>
                <c:pt idx="15276">
                  <c:v>0.28137791464591938</c:v>
                </c:pt>
                <c:pt idx="15277">
                  <c:v>0.24858023740506338</c:v>
                </c:pt>
                <c:pt idx="15278">
                  <c:v>0.33031716217514751</c:v>
                </c:pt>
                <c:pt idx="15279">
                  <c:v>0.29229331763829525</c:v>
                </c:pt>
                <c:pt idx="15280">
                  <c:v>0.27595880261860917</c:v>
                </c:pt>
                <c:pt idx="15281">
                  <c:v>0.28905859143499596</c:v>
                </c:pt>
                <c:pt idx="15282">
                  <c:v>0.30404357453711939</c:v>
                </c:pt>
                <c:pt idx="15283">
                  <c:v>0.28189841855307052</c:v>
                </c:pt>
                <c:pt idx="15284">
                  <c:v>0.32581513080133795</c:v>
                </c:pt>
                <c:pt idx="15285">
                  <c:v>0.30051310011710536</c:v>
                </c:pt>
                <c:pt idx="15286">
                  <c:v>0.26258405940465884</c:v>
                </c:pt>
                <c:pt idx="15287">
                  <c:v>0.2397564455950309</c:v>
                </c:pt>
                <c:pt idx="15288">
                  <c:v>0.3021491330727285</c:v>
                </c:pt>
                <c:pt idx="15289">
                  <c:v>0.28200728612546322</c:v>
                </c:pt>
                <c:pt idx="15290">
                  <c:v>0.24118991813613991</c:v>
                </c:pt>
                <c:pt idx="15291">
                  <c:v>0.34361574065501133</c:v>
                </c:pt>
                <c:pt idx="15292">
                  <c:v>0.36967858272216303</c:v>
                </c:pt>
                <c:pt idx="15293">
                  <c:v>0.27482824861694188</c:v>
                </c:pt>
                <c:pt idx="15294">
                  <c:v>0.27197880911736816</c:v>
                </c:pt>
                <c:pt idx="15295">
                  <c:v>0.21032026766014061</c:v>
                </c:pt>
                <c:pt idx="15296">
                  <c:v>0.24585191953551822</c:v>
                </c:pt>
                <c:pt idx="15297">
                  <c:v>0.29937157154474858</c:v>
                </c:pt>
                <c:pt idx="15298">
                  <c:v>0.30879584813435185</c:v>
                </c:pt>
                <c:pt idx="15299">
                  <c:v>0.30285450132617692</c:v>
                </c:pt>
                <c:pt idx="15300">
                  <c:v>0.34737878194762334</c:v>
                </c:pt>
                <c:pt idx="15301">
                  <c:v>0.31425298153108383</c:v>
                </c:pt>
                <c:pt idx="15302">
                  <c:v>0.29526124016158523</c:v>
                </c:pt>
                <c:pt idx="15303">
                  <c:v>0.30131370294793203</c:v>
                </c:pt>
                <c:pt idx="15304">
                  <c:v>0.25555745157836929</c:v>
                </c:pt>
                <c:pt idx="15305">
                  <c:v>0.34666022102989846</c:v>
                </c:pt>
                <c:pt idx="15306">
                  <c:v>0.27922545935964993</c:v>
                </c:pt>
                <c:pt idx="15307">
                  <c:v>0.35691734405323983</c:v>
                </c:pt>
                <c:pt idx="15308">
                  <c:v>0.33034569089529542</c:v>
                </c:pt>
                <c:pt idx="15309">
                  <c:v>0.29105333193277338</c:v>
                </c:pt>
                <c:pt idx="15310">
                  <c:v>0.26687542999574687</c:v>
                </c:pt>
                <c:pt idx="15311">
                  <c:v>0.29671127589489588</c:v>
                </c:pt>
                <c:pt idx="15312">
                  <c:v>0.3392781826757989</c:v>
                </c:pt>
                <c:pt idx="15313">
                  <c:v>0.29967676436081342</c:v>
                </c:pt>
                <c:pt idx="15314">
                  <c:v>0.29670359373763378</c:v>
                </c:pt>
                <c:pt idx="15315">
                  <c:v>0.36475880722690612</c:v>
                </c:pt>
                <c:pt idx="15316">
                  <c:v>0.33309118630199785</c:v>
                </c:pt>
                <c:pt idx="15317">
                  <c:v>0.33305541214531142</c:v>
                </c:pt>
                <c:pt idx="15318">
                  <c:v>0.29317837677592107</c:v>
                </c:pt>
                <c:pt idx="15319">
                  <c:v>0.32511818687308613</c:v>
                </c:pt>
                <c:pt idx="15320">
                  <c:v>0.26672381700138659</c:v>
                </c:pt>
                <c:pt idx="15321">
                  <c:v>0.25123701397427334</c:v>
                </c:pt>
                <c:pt idx="15322">
                  <c:v>0.34757251762934904</c:v>
                </c:pt>
                <c:pt idx="15323">
                  <c:v>0.32171344619957581</c:v>
                </c:pt>
                <c:pt idx="15324">
                  <c:v>0.28042344805036684</c:v>
                </c:pt>
                <c:pt idx="15325">
                  <c:v>0.26977180965957048</c:v>
                </c:pt>
                <c:pt idx="15326">
                  <c:v>0.34948598478745846</c:v>
                </c:pt>
                <c:pt idx="15327">
                  <c:v>0.26971820888866882</c:v>
                </c:pt>
                <c:pt idx="15328">
                  <c:v>0.31579550893110026</c:v>
                </c:pt>
                <c:pt idx="15329">
                  <c:v>0.29191697556882396</c:v>
                </c:pt>
                <c:pt idx="15330">
                  <c:v>0.26844009683369247</c:v>
                </c:pt>
                <c:pt idx="15331">
                  <c:v>0.29160980610846032</c:v>
                </c:pt>
                <c:pt idx="15332">
                  <c:v>0.25458989244908031</c:v>
                </c:pt>
                <c:pt idx="15333">
                  <c:v>0.34759934496121025</c:v>
                </c:pt>
                <c:pt idx="15334">
                  <c:v>0.38958401053809127</c:v>
                </c:pt>
                <c:pt idx="15335">
                  <c:v>0.34385486235636442</c:v>
                </c:pt>
                <c:pt idx="15336">
                  <c:v>0.32879650471771232</c:v>
                </c:pt>
                <c:pt idx="15337">
                  <c:v>0.34482091233008694</c:v>
                </c:pt>
                <c:pt idx="15338">
                  <c:v>0.27496401168369172</c:v>
                </c:pt>
                <c:pt idx="15339">
                  <c:v>0.29601135087617403</c:v>
                </c:pt>
                <c:pt idx="15340">
                  <c:v>0.32597494780195369</c:v>
                </c:pt>
                <c:pt idx="15341">
                  <c:v>0.26536139830876582</c:v>
                </c:pt>
                <c:pt idx="15342">
                  <c:v>0.3128268468244142</c:v>
                </c:pt>
                <c:pt idx="15343">
                  <c:v>0.32918513844496233</c:v>
                </c:pt>
                <c:pt idx="15344">
                  <c:v>0.29719438378046026</c:v>
                </c:pt>
                <c:pt idx="15345">
                  <c:v>0.25094250880962932</c:v>
                </c:pt>
                <c:pt idx="15346">
                  <c:v>0.26472031725547007</c:v>
                </c:pt>
                <c:pt idx="15347">
                  <c:v>0.31675013462855445</c:v>
                </c:pt>
                <c:pt idx="15348">
                  <c:v>0.29984045161534634</c:v>
                </c:pt>
                <c:pt idx="15349">
                  <c:v>0.25213265823072856</c:v>
                </c:pt>
                <c:pt idx="15350">
                  <c:v>0.29816088418120951</c:v>
                </c:pt>
                <c:pt idx="15351">
                  <c:v>0.31752006733539279</c:v>
                </c:pt>
                <c:pt idx="15352">
                  <c:v>0.26858077193506447</c:v>
                </c:pt>
                <c:pt idx="15353">
                  <c:v>0.31449744302175381</c:v>
                </c:pt>
                <c:pt idx="15354">
                  <c:v>0.35542444221829372</c:v>
                </c:pt>
                <c:pt idx="15355">
                  <c:v>0.31092681764909635</c:v>
                </c:pt>
                <c:pt idx="15356">
                  <c:v>0.32765339025393392</c:v>
                </c:pt>
                <c:pt idx="15357">
                  <c:v>0.23357594828462416</c:v>
                </c:pt>
                <c:pt idx="15358">
                  <c:v>0.32462166592901698</c:v>
                </c:pt>
                <c:pt idx="15359">
                  <c:v>0.29355693783725856</c:v>
                </c:pt>
                <c:pt idx="15360">
                  <c:v>0.30346653831794429</c:v>
                </c:pt>
                <c:pt idx="15361">
                  <c:v>0.32195536725562846</c:v>
                </c:pt>
                <c:pt idx="15362">
                  <c:v>0.35453430233881417</c:v>
                </c:pt>
                <c:pt idx="15363">
                  <c:v>0.34839132038800047</c:v>
                </c:pt>
                <c:pt idx="15364">
                  <c:v>0.26233775837228851</c:v>
                </c:pt>
                <c:pt idx="15365">
                  <c:v>0.27981494255975092</c:v>
                </c:pt>
                <c:pt idx="15366">
                  <c:v>0.30863605331958532</c:v>
                </c:pt>
                <c:pt idx="15367">
                  <c:v>0.26009791397244747</c:v>
                </c:pt>
                <c:pt idx="15368">
                  <c:v>0.27075281612974406</c:v>
                </c:pt>
                <c:pt idx="15369">
                  <c:v>0.28267752823679176</c:v>
                </c:pt>
                <c:pt idx="15370">
                  <c:v>0.32107210706139538</c:v>
                </c:pt>
                <c:pt idx="15371">
                  <c:v>0.30852712747958183</c:v>
                </c:pt>
                <c:pt idx="15372">
                  <c:v>0.25895483086226467</c:v>
                </c:pt>
                <c:pt idx="15373">
                  <c:v>0.31021858779797706</c:v>
                </c:pt>
                <c:pt idx="15374">
                  <c:v>0.34586754244364232</c:v>
                </c:pt>
                <c:pt idx="15375">
                  <c:v>0.30708829451606195</c:v>
                </c:pt>
                <c:pt idx="15376">
                  <c:v>0.34541474910096498</c:v>
                </c:pt>
                <c:pt idx="15377">
                  <c:v>0.29720031116592438</c:v>
                </c:pt>
                <c:pt idx="15378">
                  <c:v>0.27250844043268158</c:v>
                </c:pt>
                <c:pt idx="15379">
                  <c:v>0.26566852227278492</c:v>
                </c:pt>
                <c:pt idx="15380">
                  <c:v>0.30075930789787048</c:v>
                </c:pt>
                <c:pt idx="15381">
                  <c:v>0.36535922295545292</c:v>
                </c:pt>
                <c:pt idx="15382">
                  <c:v>0.33837339501925118</c:v>
                </c:pt>
                <c:pt idx="15383">
                  <c:v>0.26114086872865638</c:v>
                </c:pt>
                <c:pt idx="15384">
                  <c:v>0.23726283698230746</c:v>
                </c:pt>
                <c:pt idx="15385">
                  <c:v>0.28662656358213101</c:v>
                </c:pt>
                <c:pt idx="15386">
                  <c:v>0.24323400950925594</c:v>
                </c:pt>
                <c:pt idx="15387">
                  <c:v>0.31284008650270739</c:v>
                </c:pt>
                <c:pt idx="15388">
                  <c:v>0.22102948373702386</c:v>
                </c:pt>
                <c:pt idx="15389">
                  <c:v>0.21780994522878488</c:v>
                </c:pt>
                <c:pt idx="15390">
                  <c:v>0.30200167520355653</c:v>
                </c:pt>
                <c:pt idx="15391">
                  <c:v>0.29184659008364677</c:v>
                </c:pt>
                <c:pt idx="15392">
                  <c:v>0.32069120783998506</c:v>
                </c:pt>
                <c:pt idx="15393">
                  <c:v>0.27739178627672145</c:v>
                </c:pt>
                <c:pt idx="15394">
                  <c:v>0.34084270103251707</c:v>
                </c:pt>
                <c:pt idx="15395">
                  <c:v>0.3078711580725455</c:v>
                </c:pt>
                <c:pt idx="15396">
                  <c:v>0.28635935700822185</c:v>
                </c:pt>
                <c:pt idx="15397">
                  <c:v>0.2799100788662135</c:v>
                </c:pt>
                <c:pt idx="15398">
                  <c:v>0.36605753439049782</c:v>
                </c:pt>
                <c:pt idx="15399">
                  <c:v>0.29084506724178588</c:v>
                </c:pt>
                <c:pt idx="15400">
                  <c:v>0.28230257500614836</c:v>
                </c:pt>
                <c:pt idx="15401">
                  <c:v>0.35793105455532548</c:v>
                </c:pt>
                <c:pt idx="15402">
                  <c:v>0.30847791475158387</c:v>
                </c:pt>
                <c:pt idx="15403">
                  <c:v>0.25242825614537878</c:v>
                </c:pt>
                <c:pt idx="15404">
                  <c:v>0.29033167199526894</c:v>
                </c:pt>
                <c:pt idx="15405">
                  <c:v>0.3080953633651774</c:v>
                </c:pt>
                <c:pt idx="15406">
                  <c:v>0.28731231616308389</c:v>
                </c:pt>
                <c:pt idx="15407">
                  <c:v>0.29158874585132338</c:v>
                </c:pt>
                <c:pt idx="15408">
                  <c:v>0.36080174537072196</c:v>
                </c:pt>
                <c:pt idx="15409">
                  <c:v>0.37067492873674568</c:v>
                </c:pt>
                <c:pt idx="15410">
                  <c:v>0.34364576823907761</c:v>
                </c:pt>
                <c:pt idx="15411">
                  <c:v>0.28937286264200429</c:v>
                </c:pt>
                <c:pt idx="15412">
                  <c:v>0.33302103242768138</c:v>
                </c:pt>
                <c:pt idx="15413">
                  <c:v>0.20679023308693345</c:v>
                </c:pt>
                <c:pt idx="15414">
                  <c:v>0.28241213967957401</c:v>
                </c:pt>
                <c:pt idx="15415">
                  <c:v>0.28141047911405892</c:v>
                </c:pt>
                <c:pt idx="15416">
                  <c:v>0.33159848863985519</c:v>
                </c:pt>
                <c:pt idx="15417">
                  <c:v>0.26821877812099287</c:v>
                </c:pt>
                <c:pt idx="15418">
                  <c:v>0.28874920298061785</c:v>
                </c:pt>
                <c:pt idx="15419">
                  <c:v>0.28854088018425877</c:v>
                </c:pt>
                <c:pt idx="15420">
                  <c:v>0.32031206956264885</c:v>
                </c:pt>
                <c:pt idx="15421">
                  <c:v>0.320377468242866</c:v>
                </c:pt>
                <c:pt idx="15422">
                  <c:v>0.3470592311522373</c:v>
                </c:pt>
                <c:pt idx="15423">
                  <c:v>0.26012906887257686</c:v>
                </c:pt>
                <c:pt idx="15424">
                  <c:v>0.2751477171663636</c:v>
                </c:pt>
                <c:pt idx="15425">
                  <c:v>0.30038068269558127</c:v>
                </c:pt>
                <c:pt idx="15426">
                  <c:v>0.28614393452038789</c:v>
                </c:pt>
                <c:pt idx="15427">
                  <c:v>0.35334659748622232</c:v>
                </c:pt>
                <c:pt idx="15428">
                  <c:v>0.36967811073189188</c:v>
                </c:pt>
                <c:pt idx="15429">
                  <c:v>0.29643542625000158</c:v>
                </c:pt>
                <c:pt idx="15430">
                  <c:v>0.30598166334205917</c:v>
                </c:pt>
                <c:pt idx="15431">
                  <c:v>0.28557210840568431</c:v>
                </c:pt>
                <c:pt idx="15432">
                  <c:v>0.24823911866486226</c:v>
                </c:pt>
                <c:pt idx="15433">
                  <c:v>0.31954353829141668</c:v>
                </c:pt>
                <c:pt idx="15434">
                  <c:v>0.26372617807406301</c:v>
                </c:pt>
                <c:pt idx="15435">
                  <c:v>0.31416743788249785</c:v>
                </c:pt>
                <c:pt idx="15436">
                  <c:v>0.32683734388652097</c:v>
                </c:pt>
                <c:pt idx="15437">
                  <c:v>0.26902661737099814</c:v>
                </c:pt>
                <c:pt idx="15438">
                  <c:v>0.33531732493348337</c:v>
                </c:pt>
                <c:pt idx="15439">
                  <c:v>0.32189761460321481</c:v>
                </c:pt>
                <c:pt idx="15440">
                  <c:v>0.22463249674636368</c:v>
                </c:pt>
                <c:pt idx="15441">
                  <c:v>0.33376788129842055</c:v>
                </c:pt>
                <c:pt idx="15442">
                  <c:v>0.25542631900884205</c:v>
                </c:pt>
                <c:pt idx="15443">
                  <c:v>0.27012257675203932</c:v>
                </c:pt>
                <c:pt idx="15444">
                  <c:v>0.39111013872928696</c:v>
                </c:pt>
                <c:pt idx="15445">
                  <c:v>0.41483604230917598</c:v>
                </c:pt>
                <c:pt idx="15446">
                  <c:v>0.29206812845523866</c:v>
                </c:pt>
                <c:pt idx="15447">
                  <c:v>0.33686608783696537</c:v>
                </c:pt>
                <c:pt idx="15448">
                  <c:v>0.30748597423700963</c:v>
                </c:pt>
                <c:pt idx="15449">
                  <c:v>0.30440295101325127</c:v>
                </c:pt>
                <c:pt idx="15450">
                  <c:v>0.30469354192593695</c:v>
                </c:pt>
                <c:pt idx="15451">
                  <c:v>0.24860355734704925</c:v>
                </c:pt>
                <c:pt idx="15452">
                  <c:v>0.29556367870786354</c:v>
                </c:pt>
                <c:pt idx="15453">
                  <c:v>0.25554397237633975</c:v>
                </c:pt>
                <c:pt idx="15454">
                  <c:v>0.29681600865123381</c:v>
                </c:pt>
                <c:pt idx="15455">
                  <c:v>0.3088005064685303</c:v>
                </c:pt>
                <c:pt idx="15456">
                  <c:v>0.35888948725335418</c:v>
                </c:pt>
                <c:pt idx="15457">
                  <c:v>0.3443429384040218</c:v>
                </c:pt>
                <c:pt idx="15458">
                  <c:v>0.29691993788719734</c:v>
                </c:pt>
                <c:pt idx="15459">
                  <c:v>0.32915148962493934</c:v>
                </c:pt>
                <c:pt idx="15460">
                  <c:v>0.26589696480396424</c:v>
                </c:pt>
                <c:pt idx="15461">
                  <c:v>0.26572642060810975</c:v>
                </c:pt>
                <c:pt idx="15462">
                  <c:v>0.30715762400390317</c:v>
                </c:pt>
                <c:pt idx="15463">
                  <c:v>0.31627110692225902</c:v>
                </c:pt>
                <c:pt idx="15464">
                  <c:v>0.33170611344338902</c:v>
                </c:pt>
                <c:pt idx="15465">
                  <c:v>0.3641715846184303</c:v>
                </c:pt>
                <c:pt idx="15466">
                  <c:v>0.30399563197719642</c:v>
                </c:pt>
                <c:pt idx="15467">
                  <c:v>0.27946103099883385</c:v>
                </c:pt>
                <c:pt idx="15468">
                  <c:v>0.29783216223387265</c:v>
                </c:pt>
                <c:pt idx="15469">
                  <c:v>0.22434697657548391</c:v>
                </c:pt>
                <c:pt idx="15470">
                  <c:v>0.28171988246558549</c:v>
                </c:pt>
                <c:pt idx="15471">
                  <c:v>0.32585267596324646</c:v>
                </c:pt>
                <c:pt idx="15472">
                  <c:v>0.32411956403879388</c:v>
                </c:pt>
                <c:pt idx="15473">
                  <c:v>0.37121161182312784</c:v>
                </c:pt>
                <c:pt idx="15474">
                  <c:v>0.31845952715658737</c:v>
                </c:pt>
                <c:pt idx="15475">
                  <c:v>0.29293613357922382</c:v>
                </c:pt>
                <c:pt idx="15476">
                  <c:v>0.28777730316461436</c:v>
                </c:pt>
                <c:pt idx="15477">
                  <c:v>0.27927348248339379</c:v>
                </c:pt>
                <c:pt idx="15478">
                  <c:v>0.30691604598065608</c:v>
                </c:pt>
                <c:pt idx="15479">
                  <c:v>0.30560403122029095</c:v>
                </c:pt>
                <c:pt idx="15480">
                  <c:v>0.30490681923599688</c:v>
                </c:pt>
                <c:pt idx="15481">
                  <c:v>0.23045269809843374</c:v>
                </c:pt>
                <c:pt idx="15482">
                  <c:v>0.30965894574898689</c:v>
                </c:pt>
                <c:pt idx="15483">
                  <c:v>0.34355016124683557</c:v>
                </c:pt>
                <c:pt idx="15484">
                  <c:v>0.2701993818061405</c:v>
                </c:pt>
                <c:pt idx="15485">
                  <c:v>0.28069911069134079</c:v>
                </c:pt>
                <c:pt idx="15486">
                  <c:v>0.30427292717255172</c:v>
                </c:pt>
                <c:pt idx="15487">
                  <c:v>0.28855279794610478</c:v>
                </c:pt>
                <c:pt idx="15488">
                  <c:v>0.35263096263479282</c:v>
                </c:pt>
                <c:pt idx="15489">
                  <c:v>0.29812200540955164</c:v>
                </c:pt>
                <c:pt idx="15490">
                  <c:v>0.29802606875193582</c:v>
                </c:pt>
                <c:pt idx="15491">
                  <c:v>0.30279545495144211</c:v>
                </c:pt>
                <c:pt idx="15492">
                  <c:v>0.32824220590579362</c:v>
                </c:pt>
                <c:pt idx="15493">
                  <c:v>0.29366545762177315</c:v>
                </c:pt>
                <c:pt idx="15494">
                  <c:v>0.33184050072727161</c:v>
                </c:pt>
                <c:pt idx="15495">
                  <c:v>0.28642305480969882</c:v>
                </c:pt>
                <c:pt idx="15496">
                  <c:v>0.25284375272177873</c:v>
                </c:pt>
                <c:pt idx="15497">
                  <c:v>0.26807472476147498</c:v>
                </c:pt>
                <c:pt idx="15498">
                  <c:v>0.27416366740245263</c:v>
                </c:pt>
                <c:pt idx="15499">
                  <c:v>0.33129182770973498</c:v>
                </c:pt>
                <c:pt idx="15500">
                  <c:v>0.37637829632118713</c:v>
                </c:pt>
                <c:pt idx="15501">
                  <c:v>0.24236206416795641</c:v>
                </c:pt>
                <c:pt idx="15502">
                  <c:v>0.26984268330143851</c:v>
                </c:pt>
                <c:pt idx="15503">
                  <c:v>0.25613875168611289</c:v>
                </c:pt>
                <c:pt idx="15504">
                  <c:v>0.2855572260381582</c:v>
                </c:pt>
                <c:pt idx="15505">
                  <c:v>0.29453963609736455</c:v>
                </c:pt>
                <c:pt idx="15506">
                  <c:v>0.30654095810868631</c:v>
                </c:pt>
                <c:pt idx="15507">
                  <c:v>0.23690128792915041</c:v>
                </c:pt>
                <c:pt idx="15508">
                  <c:v>0.31258053388033835</c:v>
                </c:pt>
                <c:pt idx="15509">
                  <c:v>0.22573910510894399</c:v>
                </c:pt>
                <c:pt idx="15510">
                  <c:v>0.26256903452565106</c:v>
                </c:pt>
                <c:pt idx="15511">
                  <c:v>0.32656738442514138</c:v>
                </c:pt>
                <c:pt idx="15512">
                  <c:v>0.3121527960730599</c:v>
                </c:pt>
                <c:pt idx="15513">
                  <c:v>0.28154206304242091</c:v>
                </c:pt>
                <c:pt idx="15514">
                  <c:v>0.33200736011161164</c:v>
                </c:pt>
                <c:pt idx="15515">
                  <c:v>0.34456360986607681</c:v>
                </c:pt>
                <c:pt idx="15516">
                  <c:v>0.30708556516230501</c:v>
                </c:pt>
                <c:pt idx="15517">
                  <c:v>0.24737477299322211</c:v>
                </c:pt>
                <c:pt idx="15518">
                  <c:v>0.22692952142416753</c:v>
                </c:pt>
                <c:pt idx="15519">
                  <c:v>0.25555132600861874</c:v>
                </c:pt>
                <c:pt idx="15520">
                  <c:v>0.29968087462047976</c:v>
                </c:pt>
                <c:pt idx="15521">
                  <c:v>0.24651550445607825</c:v>
                </c:pt>
                <c:pt idx="15522">
                  <c:v>0.36096896209895096</c:v>
                </c:pt>
                <c:pt idx="15523">
                  <c:v>0.31798517901896423</c:v>
                </c:pt>
                <c:pt idx="15524">
                  <c:v>0.28775155015819615</c:v>
                </c:pt>
                <c:pt idx="15525">
                  <c:v>0.29692228241493507</c:v>
                </c:pt>
                <c:pt idx="15526">
                  <c:v>0.25782707087677431</c:v>
                </c:pt>
                <c:pt idx="15527">
                  <c:v>0.22952142972351167</c:v>
                </c:pt>
                <c:pt idx="15528">
                  <c:v>0.32618209894741368</c:v>
                </c:pt>
                <c:pt idx="15529">
                  <c:v>0.32067701897892981</c:v>
                </c:pt>
                <c:pt idx="15530">
                  <c:v>0.32016691145593085</c:v>
                </c:pt>
                <c:pt idx="15531">
                  <c:v>0.34566212791216278</c:v>
                </c:pt>
                <c:pt idx="15532">
                  <c:v>0.31739142815211885</c:v>
                </c:pt>
                <c:pt idx="15533">
                  <c:v>0.34598626904790769</c:v>
                </c:pt>
                <c:pt idx="15534">
                  <c:v>0.28327453804446545</c:v>
                </c:pt>
                <c:pt idx="15535">
                  <c:v>0.35937476200694579</c:v>
                </c:pt>
                <c:pt idx="15536">
                  <c:v>0.29061132893793301</c:v>
                </c:pt>
                <c:pt idx="15537">
                  <c:v>0.25951216335143051</c:v>
                </c:pt>
                <c:pt idx="15538">
                  <c:v>0.25852754479948808</c:v>
                </c:pt>
                <c:pt idx="15539">
                  <c:v>0.30861065993227638</c:v>
                </c:pt>
                <c:pt idx="15540">
                  <c:v>0.29745626531146929</c:v>
                </c:pt>
                <c:pt idx="15541">
                  <c:v>0.31106767458799772</c:v>
                </c:pt>
                <c:pt idx="15542">
                  <c:v>0.34098357422088854</c:v>
                </c:pt>
                <c:pt idx="15543">
                  <c:v>0.24875971071114444</c:v>
                </c:pt>
                <c:pt idx="15544">
                  <c:v>0.26805273698913984</c:v>
                </c:pt>
                <c:pt idx="15545">
                  <c:v>0.28239250364670238</c:v>
                </c:pt>
                <c:pt idx="15546">
                  <c:v>0.29959816394432442</c:v>
                </c:pt>
                <c:pt idx="15547">
                  <c:v>0.29296377267142532</c:v>
                </c:pt>
                <c:pt idx="15548">
                  <c:v>0.34956617009638585</c:v>
                </c:pt>
                <c:pt idx="15549">
                  <c:v>0.32488987030076077</c:v>
                </c:pt>
                <c:pt idx="15550">
                  <c:v>0.34097829029336052</c:v>
                </c:pt>
                <c:pt idx="15551">
                  <c:v>0.30633165239429339</c:v>
                </c:pt>
                <c:pt idx="15552">
                  <c:v>0.33781073421525243</c:v>
                </c:pt>
                <c:pt idx="15553">
                  <c:v>0.29586927201162438</c:v>
                </c:pt>
                <c:pt idx="15554">
                  <c:v>0.29796801550611485</c:v>
                </c:pt>
                <c:pt idx="15555">
                  <c:v>0.35095662459033405</c:v>
                </c:pt>
                <c:pt idx="15556">
                  <c:v>0.26383805174915581</c:v>
                </c:pt>
                <c:pt idx="15557">
                  <c:v>0.28130821348642832</c:v>
                </c:pt>
                <c:pt idx="15558">
                  <c:v>0.30384636349900929</c:v>
                </c:pt>
                <c:pt idx="15559">
                  <c:v>0.33041714591491744</c:v>
                </c:pt>
                <c:pt idx="15560">
                  <c:v>0.28554586034122498</c:v>
                </c:pt>
                <c:pt idx="15561">
                  <c:v>0.24562606575245224</c:v>
                </c:pt>
                <c:pt idx="15562">
                  <c:v>0.25629394150091273</c:v>
                </c:pt>
                <c:pt idx="15563">
                  <c:v>0.29071584639981307</c:v>
                </c:pt>
                <c:pt idx="15564">
                  <c:v>0.35514512916931107</c:v>
                </c:pt>
                <c:pt idx="15565">
                  <c:v>0.29099043185357532</c:v>
                </c:pt>
                <c:pt idx="15566">
                  <c:v>0.30984656754941198</c:v>
                </c:pt>
                <c:pt idx="15567">
                  <c:v>0.29912641435778192</c:v>
                </c:pt>
                <c:pt idx="15568">
                  <c:v>0.25142289025108938</c:v>
                </c:pt>
                <c:pt idx="15569">
                  <c:v>0.31815326013109296</c:v>
                </c:pt>
                <c:pt idx="15570">
                  <c:v>0.33339588436035306</c:v>
                </c:pt>
                <c:pt idx="15571">
                  <c:v>0.23644852375112804</c:v>
                </c:pt>
                <c:pt idx="15572">
                  <c:v>0.28135726682062567</c:v>
                </c:pt>
                <c:pt idx="15573">
                  <c:v>0.31608833545202014</c:v>
                </c:pt>
                <c:pt idx="15574">
                  <c:v>0.24815561527582122</c:v>
                </c:pt>
                <c:pt idx="15575">
                  <c:v>0.3512821661066734</c:v>
                </c:pt>
                <c:pt idx="15576">
                  <c:v>0.28832516832349103</c:v>
                </c:pt>
                <c:pt idx="15577">
                  <c:v>0.33718267540378738</c:v>
                </c:pt>
                <c:pt idx="15578">
                  <c:v>0.28602365151024944</c:v>
                </c:pt>
                <c:pt idx="15579">
                  <c:v>0.29575423923178568</c:v>
                </c:pt>
                <c:pt idx="15580">
                  <c:v>0.2917530672762198</c:v>
                </c:pt>
                <c:pt idx="15581">
                  <c:v>0.2811140190019219</c:v>
                </c:pt>
                <c:pt idx="15582">
                  <c:v>0.30720889469992541</c:v>
                </c:pt>
                <c:pt idx="15583">
                  <c:v>0.3146700022048472</c:v>
                </c:pt>
                <c:pt idx="15584">
                  <c:v>0.28892565153032967</c:v>
                </c:pt>
                <c:pt idx="15585">
                  <c:v>0.30579826584428837</c:v>
                </c:pt>
                <c:pt idx="15586">
                  <c:v>0.28263285649233472</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493</c:v>
                </c:pt>
                <c:pt idx="15596">
                  <c:v>0.30661770315232301</c:v>
                </c:pt>
                <c:pt idx="15597">
                  <c:v>0.31180663822435883</c:v>
                </c:pt>
                <c:pt idx="15598">
                  <c:v>0.31766240372146476</c:v>
                </c:pt>
                <c:pt idx="15599">
                  <c:v>0.29539437830628468</c:v>
                </c:pt>
                <c:pt idx="15600">
                  <c:v>0.3002283742077379</c:v>
                </c:pt>
                <c:pt idx="15601">
                  <c:v>0.32875505302966035</c:v>
                </c:pt>
                <c:pt idx="15602">
                  <c:v>0.28221777246530949</c:v>
                </c:pt>
                <c:pt idx="15603">
                  <c:v>0.3045429162053494</c:v>
                </c:pt>
                <c:pt idx="15604">
                  <c:v>0.25836483067708832</c:v>
                </c:pt>
                <c:pt idx="15605">
                  <c:v>0.29326315489102173</c:v>
                </c:pt>
                <c:pt idx="15606">
                  <c:v>0.29422834790527463</c:v>
                </c:pt>
                <c:pt idx="15607">
                  <c:v>0.28048785921540592</c:v>
                </c:pt>
                <c:pt idx="15608">
                  <c:v>0.28295685817714805</c:v>
                </c:pt>
                <c:pt idx="15609">
                  <c:v>0.26565811272581291</c:v>
                </c:pt>
                <c:pt idx="15610">
                  <c:v>0.28217688560758092</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385</c:v>
                </c:pt>
                <c:pt idx="15620">
                  <c:v>0.34443950035925092</c:v>
                </c:pt>
                <c:pt idx="15621">
                  <c:v>0.34049765959143063</c:v>
                </c:pt>
                <c:pt idx="15622">
                  <c:v>0.2707542097000043</c:v>
                </c:pt>
                <c:pt idx="15623">
                  <c:v>0.28876277864523431</c:v>
                </c:pt>
                <c:pt idx="15624">
                  <c:v>0.29387981670833635</c:v>
                </c:pt>
                <c:pt idx="15625">
                  <c:v>0.33244143556508032</c:v>
                </c:pt>
                <c:pt idx="15626">
                  <c:v>0.32427208217680936</c:v>
                </c:pt>
                <c:pt idx="15627">
                  <c:v>0.31934201512420796</c:v>
                </c:pt>
                <c:pt idx="15628">
                  <c:v>0.28267236149972691</c:v>
                </c:pt>
                <c:pt idx="15629">
                  <c:v>0.25879131284027274</c:v>
                </c:pt>
                <c:pt idx="15630">
                  <c:v>0.27804138950027507</c:v>
                </c:pt>
                <c:pt idx="15631">
                  <c:v>0.3435656263631956</c:v>
                </c:pt>
                <c:pt idx="15632">
                  <c:v>0.30246175086906485</c:v>
                </c:pt>
                <c:pt idx="15633">
                  <c:v>0.31240101566671885</c:v>
                </c:pt>
                <c:pt idx="15634">
                  <c:v>0.32209761676405041</c:v>
                </c:pt>
                <c:pt idx="15635">
                  <c:v>0.26828782468263618</c:v>
                </c:pt>
                <c:pt idx="15636">
                  <c:v>0.31453584496422482</c:v>
                </c:pt>
                <c:pt idx="15637">
                  <c:v>0.31648411482318656</c:v>
                </c:pt>
                <c:pt idx="15638">
                  <c:v>0.31598300505498328</c:v>
                </c:pt>
                <c:pt idx="15639">
                  <c:v>0.27958161463432907</c:v>
                </c:pt>
                <c:pt idx="15640">
                  <c:v>0.26352303908850766</c:v>
                </c:pt>
                <c:pt idx="15641">
                  <c:v>0.26436064176619045</c:v>
                </c:pt>
                <c:pt idx="15642">
                  <c:v>0.26792083951117202</c:v>
                </c:pt>
                <c:pt idx="15643">
                  <c:v>0.29649988118567744</c:v>
                </c:pt>
                <c:pt idx="15644">
                  <c:v>0.2385809638701529</c:v>
                </c:pt>
                <c:pt idx="15645">
                  <c:v>0.32460425125230175</c:v>
                </c:pt>
                <c:pt idx="15646">
                  <c:v>0.27025971196643228</c:v>
                </c:pt>
                <c:pt idx="15647">
                  <c:v>0.2179783803953059</c:v>
                </c:pt>
                <c:pt idx="15648">
                  <c:v>0.32104650974857923</c:v>
                </c:pt>
                <c:pt idx="15649">
                  <c:v>0.29285607212228454</c:v>
                </c:pt>
                <c:pt idx="15650">
                  <c:v>0.26792750996935116</c:v>
                </c:pt>
                <c:pt idx="15651">
                  <c:v>0.32831514699196285</c:v>
                </c:pt>
                <c:pt idx="15652">
                  <c:v>0.31580439104995484</c:v>
                </c:pt>
                <c:pt idx="15653">
                  <c:v>0.2837079380672613</c:v>
                </c:pt>
                <c:pt idx="15654">
                  <c:v>0.269273151776666</c:v>
                </c:pt>
                <c:pt idx="15655">
                  <c:v>0.24385836040643413</c:v>
                </c:pt>
                <c:pt idx="15656">
                  <c:v>0.26625604982057299</c:v>
                </c:pt>
                <c:pt idx="15657">
                  <c:v>0.33459333046310125</c:v>
                </c:pt>
                <c:pt idx="15658">
                  <c:v>0.29996489742902793</c:v>
                </c:pt>
                <c:pt idx="15659">
                  <c:v>0.27693134536075731</c:v>
                </c:pt>
                <c:pt idx="15660">
                  <c:v>0.24625829786011827</c:v>
                </c:pt>
                <c:pt idx="15661">
                  <c:v>0.29937415293468389</c:v>
                </c:pt>
                <c:pt idx="15662">
                  <c:v>0.24375004985725379</c:v>
                </c:pt>
                <c:pt idx="15663">
                  <c:v>0.28532909163972825</c:v>
                </c:pt>
                <c:pt idx="15664">
                  <c:v>0.30685353890652872</c:v>
                </c:pt>
                <c:pt idx="15665">
                  <c:v>0.27383897136392676</c:v>
                </c:pt>
                <c:pt idx="15666">
                  <c:v>0.3120207252696236</c:v>
                </c:pt>
                <c:pt idx="15667">
                  <c:v>0.25430240543995691</c:v>
                </c:pt>
                <c:pt idx="15668">
                  <c:v>0.28643660618111477</c:v>
                </c:pt>
                <c:pt idx="15669">
                  <c:v>0.33841885682817485</c:v>
                </c:pt>
                <c:pt idx="15670">
                  <c:v>0.35129393129111353</c:v>
                </c:pt>
                <c:pt idx="15671">
                  <c:v>0.30418621108010258</c:v>
                </c:pt>
                <c:pt idx="15672">
                  <c:v>0.2982334149183421</c:v>
                </c:pt>
                <c:pt idx="15673">
                  <c:v>0.31606208557650423</c:v>
                </c:pt>
                <c:pt idx="15674">
                  <c:v>0.24530041473289643</c:v>
                </c:pt>
                <c:pt idx="15675">
                  <c:v>0.29643030244654761</c:v>
                </c:pt>
                <c:pt idx="15676">
                  <c:v>0.320600025684598</c:v>
                </c:pt>
                <c:pt idx="15677">
                  <c:v>0.31346621840102556</c:v>
                </c:pt>
                <c:pt idx="15678">
                  <c:v>0.30178913690291881</c:v>
                </c:pt>
                <c:pt idx="15679">
                  <c:v>0.26702516042008134</c:v>
                </c:pt>
                <c:pt idx="15680">
                  <c:v>0.26745621828961197</c:v>
                </c:pt>
                <c:pt idx="15681">
                  <c:v>0.26091676209891368</c:v>
                </c:pt>
                <c:pt idx="15682">
                  <c:v>0.26924485552257754</c:v>
                </c:pt>
                <c:pt idx="15683">
                  <c:v>0.27896528190157482</c:v>
                </c:pt>
                <c:pt idx="15684">
                  <c:v>0.30390655558293855</c:v>
                </c:pt>
                <c:pt idx="15685">
                  <c:v>0.23888944000528231</c:v>
                </c:pt>
                <c:pt idx="15686">
                  <c:v>0.25974750807935126</c:v>
                </c:pt>
                <c:pt idx="15687">
                  <c:v>0.34702260140906488</c:v>
                </c:pt>
                <c:pt idx="15688">
                  <c:v>0.29675715685721021</c:v>
                </c:pt>
                <c:pt idx="15689">
                  <c:v>0.28680015976307482</c:v>
                </c:pt>
                <c:pt idx="15690">
                  <c:v>0.25431687698321398</c:v>
                </c:pt>
                <c:pt idx="15691">
                  <c:v>0.32501973014248187</c:v>
                </c:pt>
                <c:pt idx="15692">
                  <c:v>0.25920103870976724</c:v>
                </c:pt>
                <c:pt idx="15693">
                  <c:v>0.28377371445328819</c:v>
                </c:pt>
                <c:pt idx="15694">
                  <c:v>0.25133213102269381</c:v>
                </c:pt>
                <c:pt idx="15695">
                  <c:v>0.29672516065788396</c:v>
                </c:pt>
                <c:pt idx="15696">
                  <c:v>0.24371193590980941</c:v>
                </c:pt>
                <c:pt idx="15697">
                  <c:v>0.27636972259723352</c:v>
                </c:pt>
                <c:pt idx="15698">
                  <c:v>0.29221408656130027</c:v>
                </c:pt>
                <c:pt idx="15699">
                  <c:v>0.28439900628975395</c:v>
                </c:pt>
                <c:pt idx="15700">
                  <c:v>0.27914191883957584</c:v>
                </c:pt>
                <c:pt idx="15701">
                  <c:v>0.36565183926155881</c:v>
                </c:pt>
                <c:pt idx="15702">
                  <c:v>0.26493439896324816</c:v>
                </c:pt>
                <c:pt idx="15703">
                  <c:v>0.26116166482003278</c:v>
                </c:pt>
                <c:pt idx="15704">
                  <c:v>0.31347785080629348</c:v>
                </c:pt>
                <c:pt idx="15705">
                  <c:v>0.27703593609846777</c:v>
                </c:pt>
                <c:pt idx="15706">
                  <c:v>0.28406421495411188</c:v>
                </c:pt>
                <c:pt idx="15707">
                  <c:v>0.27766917884677167</c:v>
                </c:pt>
                <c:pt idx="15708">
                  <c:v>0.28124211409124106</c:v>
                </c:pt>
                <c:pt idx="15709">
                  <c:v>0.32433148090892411</c:v>
                </c:pt>
                <c:pt idx="15710">
                  <c:v>0.30221091796467719</c:v>
                </c:pt>
                <c:pt idx="15711">
                  <c:v>0.29989358073935413</c:v>
                </c:pt>
                <c:pt idx="15712">
                  <c:v>0.2424885261795692</c:v>
                </c:pt>
                <c:pt idx="15713">
                  <c:v>0.28207388723729215</c:v>
                </c:pt>
                <c:pt idx="15714">
                  <c:v>0.27793200585897432</c:v>
                </c:pt>
                <c:pt idx="15715">
                  <c:v>0.34226590831652676</c:v>
                </c:pt>
                <c:pt idx="15716">
                  <c:v>0.24186012942235471</c:v>
                </c:pt>
                <c:pt idx="15717">
                  <c:v>0.28944611061136516</c:v>
                </c:pt>
                <c:pt idx="15718">
                  <c:v>0.28505705380419394</c:v>
                </c:pt>
                <c:pt idx="15719">
                  <c:v>0.31286702757661544</c:v>
                </c:pt>
                <c:pt idx="15720">
                  <c:v>0.28377513944831873</c:v>
                </c:pt>
                <c:pt idx="15721">
                  <c:v>0.2502415900346876</c:v>
                </c:pt>
                <c:pt idx="15722">
                  <c:v>0.30733267665435426</c:v>
                </c:pt>
                <c:pt idx="15723">
                  <c:v>0.23214759656766787</c:v>
                </c:pt>
                <c:pt idx="15724">
                  <c:v>0.34324943368889976</c:v>
                </c:pt>
                <c:pt idx="15725">
                  <c:v>0.265731050098102</c:v>
                </c:pt>
                <c:pt idx="15726">
                  <c:v>0.26488805572029267</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726</c:v>
                </c:pt>
                <c:pt idx="15735">
                  <c:v>0.27582213854843951</c:v>
                </c:pt>
                <c:pt idx="15736">
                  <c:v>0.26526697226741575</c:v>
                </c:pt>
                <c:pt idx="15737">
                  <c:v>0.32405965248747481</c:v>
                </c:pt>
                <c:pt idx="15738">
                  <c:v>0.23741605438637295</c:v>
                </c:pt>
                <c:pt idx="15739">
                  <c:v>0.2410761245030876</c:v>
                </c:pt>
                <c:pt idx="15740">
                  <c:v>0.25849387728310108</c:v>
                </c:pt>
                <c:pt idx="15741">
                  <c:v>0.29406375593380968</c:v>
                </c:pt>
                <c:pt idx="15742">
                  <c:v>0.27613898397277398</c:v>
                </c:pt>
                <c:pt idx="15743">
                  <c:v>0.32202983456416545</c:v>
                </c:pt>
                <c:pt idx="15744">
                  <c:v>0.35914357630622767</c:v>
                </c:pt>
                <c:pt idx="15745">
                  <c:v>0.27277474677936431</c:v>
                </c:pt>
                <c:pt idx="15746">
                  <c:v>0.25333802293041441</c:v>
                </c:pt>
                <c:pt idx="15747">
                  <c:v>0.28286479509615237</c:v>
                </c:pt>
                <c:pt idx="15748">
                  <c:v>0.32249677580055269</c:v>
                </c:pt>
                <c:pt idx="15749">
                  <c:v>0.23253477586043403</c:v>
                </c:pt>
                <c:pt idx="15750">
                  <c:v>0.28535208615435464</c:v>
                </c:pt>
                <c:pt idx="15751">
                  <c:v>0.26929532434023629</c:v>
                </c:pt>
                <c:pt idx="15752">
                  <c:v>0.33357367490218576</c:v>
                </c:pt>
                <c:pt idx="15753">
                  <c:v>0.28353447235878032</c:v>
                </c:pt>
                <c:pt idx="15754">
                  <c:v>0.25947320566416632</c:v>
                </c:pt>
                <c:pt idx="15755">
                  <c:v>0.35468568735376316</c:v>
                </c:pt>
                <c:pt idx="15756">
                  <c:v>0.30078971092839746</c:v>
                </c:pt>
                <c:pt idx="15757">
                  <c:v>0.28062370937725362</c:v>
                </c:pt>
                <c:pt idx="15758">
                  <c:v>0.20818611798537476</c:v>
                </c:pt>
                <c:pt idx="15759">
                  <c:v>0.32203662693766594</c:v>
                </c:pt>
                <c:pt idx="15760">
                  <c:v>0.30134442237836923</c:v>
                </c:pt>
                <c:pt idx="15761">
                  <c:v>0.30739632977745557</c:v>
                </c:pt>
                <c:pt idx="15762">
                  <c:v>0.32274571368412008</c:v>
                </c:pt>
                <c:pt idx="15763">
                  <c:v>0.32552548029632167</c:v>
                </c:pt>
                <c:pt idx="15764">
                  <c:v>0.32644536987786443</c:v>
                </c:pt>
                <c:pt idx="15765">
                  <c:v>0.25198806358772541</c:v>
                </c:pt>
                <c:pt idx="15766">
                  <c:v>0.41770135711425682</c:v>
                </c:pt>
                <c:pt idx="15767">
                  <c:v>0.27626200439757481</c:v>
                </c:pt>
                <c:pt idx="15768">
                  <c:v>0.26180212366916433</c:v>
                </c:pt>
                <c:pt idx="15769">
                  <c:v>0.30300179451789067</c:v>
                </c:pt>
                <c:pt idx="15770">
                  <c:v>0.27423550173518529</c:v>
                </c:pt>
                <c:pt idx="15771">
                  <c:v>0.31164896446572232</c:v>
                </c:pt>
                <c:pt idx="15772">
                  <c:v>0.26445284935796903</c:v>
                </c:pt>
                <c:pt idx="15773">
                  <c:v>0.25510503060132284</c:v>
                </c:pt>
                <c:pt idx="15774">
                  <c:v>0.28906192827594523</c:v>
                </c:pt>
                <c:pt idx="15775">
                  <c:v>0.27892896247549404</c:v>
                </c:pt>
                <c:pt idx="15776">
                  <c:v>0.30347155523826846</c:v>
                </c:pt>
                <c:pt idx="15777">
                  <c:v>0.28761121884692015</c:v>
                </c:pt>
                <c:pt idx="15778">
                  <c:v>0.27797547638420916</c:v>
                </c:pt>
                <c:pt idx="15779">
                  <c:v>0.29140476138947274</c:v>
                </c:pt>
                <c:pt idx="15780">
                  <c:v>0.32654911218848531</c:v>
                </c:pt>
                <c:pt idx="15781">
                  <c:v>0.31321747491765717</c:v>
                </c:pt>
                <c:pt idx="15782">
                  <c:v>0.27412017379854892</c:v>
                </c:pt>
                <c:pt idx="15783">
                  <c:v>0.25171327811270466</c:v>
                </c:pt>
                <c:pt idx="15784">
                  <c:v>0.28778993586633145</c:v>
                </c:pt>
                <c:pt idx="15785">
                  <c:v>0.28149046018376916</c:v>
                </c:pt>
                <c:pt idx="15786">
                  <c:v>0.2294586036486215</c:v>
                </c:pt>
                <c:pt idx="15787">
                  <c:v>0.29134636520822327</c:v>
                </c:pt>
                <c:pt idx="15788">
                  <c:v>0.31442010695279354</c:v>
                </c:pt>
                <c:pt idx="15789">
                  <c:v>0.28586516094977626</c:v>
                </c:pt>
                <c:pt idx="15790">
                  <c:v>0.26050195896092576</c:v>
                </c:pt>
                <c:pt idx="15791">
                  <c:v>0.34179341550564235</c:v>
                </c:pt>
                <c:pt idx="15792">
                  <c:v>0.31752704580593688</c:v>
                </c:pt>
                <c:pt idx="15793">
                  <c:v>0.25630410843204782</c:v>
                </c:pt>
                <c:pt idx="15794">
                  <c:v>0.30334896461324412</c:v>
                </c:pt>
                <c:pt idx="15795">
                  <c:v>0.29395888150411065</c:v>
                </c:pt>
                <c:pt idx="15796">
                  <c:v>0.28183344433529484</c:v>
                </c:pt>
                <c:pt idx="15797">
                  <c:v>0.25676451346933227</c:v>
                </c:pt>
                <c:pt idx="15798">
                  <c:v>0.27605837500505975</c:v>
                </c:pt>
                <c:pt idx="15799">
                  <c:v>0.33852655667790477</c:v>
                </c:pt>
                <c:pt idx="15800">
                  <c:v>0.28418286307193708</c:v>
                </c:pt>
                <c:pt idx="15801">
                  <c:v>0.32576664833532382</c:v>
                </c:pt>
                <c:pt idx="15802">
                  <c:v>0.25443766603459811</c:v>
                </c:pt>
                <c:pt idx="15803">
                  <c:v>0.2541133605598318</c:v>
                </c:pt>
                <c:pt idx="15804">
                  <c:v>0.23424914694405991</c:v>
                </c:pt>
                <c:pt idx="15805">
                  <c:v>0.34177018735736792</c:v>
                </c:pt>
                <c:pt idx="15806">
                  <c:v>0.27222826866272032</c:v>
                </c:pt>
                <c:pt idx="15807">
                  <c:v>0.28476711139818939</c:v>
                </c:pt>
                <c:pt idx="15808">
                  <c:v>0.28928089774040511</c:v>
                </c:pt>
                <c:pt idx="15809">
                  <c:v>0.26567479690558837</c:v>
                </c:pt>
                <c:pt idx="15810">
                  <c:v>0.25348866401052073</c:v>
                </c:pt>
                <c:pt idx="15811">
                  <c:v>0.26576481379979988</c:v>
                </c:pt>
                <c:pt idx="15812">
                  <c:v>0.33307858866684592</c:v>
                </c:pt>
                <c:pt idx="15813">
                  <c:v>0.29549013394150642</c:v>
                </c:pt>
                <c:pt idx="15814">
                  <c:v>0.28428105935172876</c:v>
                </c:pt>
                <c:pt idx="15815">
                  <c:v>0.31264238348000417</c:v>
                </c:pt>
                <c:pt idx="15816">
                  <c:v>0.23012266642047147</c:v>
                </c:pt>
                <c:pt idx="15817">
                  <c:v>0.29146495818662188</c:v>
                </c:pt>
                <c:pt idx="15818">
                  <c:v>0.31062172884928735</c:v>
                </c:pt>
                <c:pt idx="15819">
                  <c:v>0.28076696174955856</c:v>
                </c:pt>
                <c:pt idx="15820">
                  <c:v>0.31444885630936037</c:v>
                </c:pt>
                <c:pt idx="15821">
                  <c:v>0.30151428877203884</c:v>
                </c:pt>
                <c:pt idx="15822">
                  <c:v>0.33636668493155047</c:v>
                </c:pt>
                <c:pt idx="15823">
                  <c:v>0.29404916959939681</c:v>
                </c:pt>
                <c:pt idx="15824">
                  <c:v>0.2601892397403841</c:v>
                </c:pt>
                <c:pt idx="15825">
                  <c:v>0.23233322192227243</c:v>
                </c:pt>
                <c:pt idx="15826">
                  <c:v>0.32234713677543358</c:v>
                </c:pt>
                <c:pt idx="15827">
                  <c:v>0.289732069897424</c:v>
                </c:pt>
                <c:pt idx="15828">
                  <c:v>0.31222472537911805</c:v>
                </c:pt>
                <c:pt idx="15829">
                  <c:v>0.30232493378253966</c:v>
                </c:pt>
                <c:pt idx="15830">
                  <c:v>0.32383068172461743</c:v>
                </c:pt>
                <c:pt idx="15831">
                  <c:v>0.22908650352300011</c:v>
                </c:pt>
                <c:pt idx="15832">
                  <c:v>0.26568521316338894</c:v>
                </c:pt>
                <c:pt idx="15833">
                  <c:v>0.23236447869881172</c:v>
                </c:pt>
                <c:pt idx="15834">
                  <c:v>0.31832785548119508</c:v>
                </c:pt>
                <c:pt idx="15835">
                  <c:v>0.29119759620949981</c:v>
                </c:pt>
                <c:pt idx="15836">
                  <c:v>0.31374839952436867</c:v>
                </c:pt>
                <c:pt idx="15837">
                  <c:v>0.30725878550729158</c:v>
                </c:pt>
                <c:pt idx="15838">
                  <c:v>0.2807454459725528</c:v>
                </c:pt>
                <c:pt idx="15839">
                  <c:v>0.29223370902168661</c:v>
                </c:pt>
                <c:pt idx="15840">
                  <c:v>0.25887170306665191</c:v>
                </c:pt>
                <c:pt idx="15841">
                  <c:v>0.36865008547957373</c:v>
                </c:pt>
                <c:pt idx="15842">
                  <c:v>0.23851022589679774</c:v>
                </c:pt>
                <c:pt idx="15843">
                  <c:v>0.20358063366630699</c:v>
                </c:pt>
                <c:pt idx="15844">
                  <c:v>0.26674788650694725</c:v>
                </c:pt>
                <c:pt idx="15845">
                  <c:v>0.29387390207357705</c:v>
                </c:pt>
                <c:pt idx="15846">
                  <c:v>0.28914370326631028</c:v>
                </c:pt>
                <c:pt idx="15847">
                  <c:v>0.25960978958999908</c:v>
                </c:pt>
                <c:pt idx="15848">
                  <c:v>0.27581402653404885</c:v>
                </c:pt>
                <c:pt idx="15849">
                  <c:v>0.29201714074110374</c:v>
                </c:pt>
                <c:pt idx="15850">
                  <c:v>0.24815646793659121</c:v>
                </c:pt>
                <c:pt idx="15851">
                  <c:v>0.25398733753217784</c:v>
                </c:pt>
                <c:pt idx="15852">
                  <c:v>0.31508969613625615</c:v>
                </c:pt>
                <c:pt idx="15853">
                  <c:v>0.34782722423159845</c:v>
                </c:pt>
                <c:pt idx="15854">
                  <c:v>0.27315526906363047</c:v>
                </c:pt>
                <c:pt idx="15855">
                  <c:v>0.29233535660633064</c:v>
                </c:pt>
                <c:pt idx="15856">
                  <c:v>0.28548123244692375</c:v>
                </c:pt>
                <c:pt idx="15857">
                  <c:v>0.31447407399027599</c:v>
                </c:pt>
                <c:pt idx="15858">
                  <c:v>0.25911634434619413</c:v>
                </c:pt>
                <c:pt idx="15859">
                  <c:v>0.31312708709185294</c:v>
                </c:pt>
                <c:pt idx="15860">
                  <c:v>0.32612394362230895</c:v>
                </c:pt>
                <c:pt idx="15861">
                  <c:v>0.27522362847737153</c:v>
                </c:pt>
                <c:pt idx="15862">
                  <c:v>0.23388410664595688</c:v>
                </c:pt>
                <c:pt idx="15863">
                  <c:v>0.2700496597338698</c:v>
                </c:pt>
                <c:pt idx="15864">
                  <c:v>0.27908259840112476</c:v>
                </c:pt>
                <c:pt idx="15865">
                  <c:v>0.30997716588399565</c:v>
                </c:pt>
                <c:pt idx="15866">
                  <c:v>0.28136396503251976</c:v>
                </c:pt>
                <c:pt idx="15867">
                  <c:v>0.28929060489767439</c:v>
                </c:pt>
                <c:pt idx="15868">
                  <c:v>0.26175812960187816</c:v>
                </c:pt>
                <c:pt idx="15869">
                  <c:v>0.24133110537493754</c:v>
                </c:pt>
                <c:pt idx="15870">
                  <c:v>0.26887318927838288</c:v>
                </c:pt>
                <c:pt idx="15871">
                  <c:v>0.25799829634323485</c:v>
                </c:pt>
                <c:pt idx="15872">
                  <c:v>0.25004609377147646</c:v>
                </c:pt>
                <c:pt idx="15873">
                  <c:v>0.35457950842685931</c:v>
                </c:pt>
                <c:pt idx="15874">
                  <c:v>0.24476419437800001</c:v>
                </c:pt>
                <c:pt idx="15875">
                  <c:v>0.23158945220137556</c:v>
                </c:pt>
                <c:pt idx="15876">
                  <c:v>0.23776590412010107</c:v>
                </c:pt>
                <c:pt idx="15877">
                  <c:v>0.29973341686912625</c:v>
                </c:pt>
                <c:pt idx="15878">
                  <c:v>0.27257463692436351</c:v>
                </c:pt>
                <c:pt idx="15879">
                  <c:v>0.28142002543550132</c:v>
                </c:pt>
                <c:pt idx="15880">
                  <c:v>0.25278602188885108</c:v>
                </c:pt>
                <c:pt idx="15881">
                  <c:v>0.31405014157712996</c:v>
                </c:pt>
                <c:pt idx="15882">
                  <c:v>0.34246693673436956</c:v>
                </c:pt>
                <c:pt idx="15883">
                  <c:v>0.23701281830551288</c:v>
                </c:pt>
                <c:pt idx="15884">
                  <c:v>0.26886702095292148</c:v>
                </c:pt>
                <c:pt idx="15885">
                  <c:v>0.26717004760743635</c:v>
                </c:pt>
                <c:pt idx="15886">
                  <c:v>0.29809725411467042</c:v>
                </c:pt>
                <c:pt idx="15887">
                  <c:v>0.28095561213570985</c:v>
                </c:pt>
                <c:pt idx="15888">
                  <c:v>0.33267506114672768</c:v>
                </c:pt>
                <c:pt idx="15889">
                  <c:v>0.26395796432690488</c:v>
                </c:pt>
                <c:pt idx="15890">
                  <c:v>0.2886753887619215</c:v>
                </c:pt>
                <c:pt idx="15891">
                  <c:v>0.27885804973109135</c:v>
                </c:pt>
                <c:pt idx="15892">
                  <c:v>0.25850972931360588</c:v>
                </c:pt>
                <c:pt idx="15893">
                  <c:v>0.2876093957835158</c:v>
                </c:pt>
                <c:pt idx="15894">
                  <c:v>0.23885858968400792</c:v>
                </c:pt>
                <c:pt idx="15895">
                  <c:v>0.30219293506866135</c:v>
                </c:pt>
                <c:pt idx="15896">
                  <c:v>0.30320830520194603</c:v>
                </c:pt>
                <c:pt idx="15897">
                  <c:v>0.25748998943347357</c:v>
                </c:pt>
                <c:pt idx="15898">
                  <c:v>0.34338035993843541</c:v>
                </c:pt>
                <c:pt idx="15899">
                  <c:v>0.30622798813667873</c:v>
                </c:pt>
                <c:pt idx="15900">
                  <c:v>0.23330444648768422</c:v>
                </c:pt>
                <c:pt idx="15901">
                  <c:v>0.26007031716901235</c:v>
                </c:pt>
                <c:pt idx="15902">
                  <c:v>0.32345744148738381</c:v>
                </c:pt>
                <c:pt idx="15903">
                  <c:v>0.27703474351483681</c:v>
                </c:pt>
                <c:pt idx="15904">
                  <c:v>0.26596339242068506</c:v>
                </c:pt>
                <c:pt idx="15905">
                  <c:v>0.30168135365115956</c:v>
                </c:pt>
                <c:pt idx="15906">
                  <c:v>0.27130228435745368</c:v>
                </c:pt>
                <c:pt idx="15907">
                  <c:v>0.30550253742740813</c:v>
                </c:pt>
                <c:pt idx="15908">
                  <c:v>0.27872296875223895</c:v>
                </c:pt>
                <c:pt idx="15909">
                  <c:v>0.24586980911777179</c:v>
                </c:pt>
                <c:pt idx="15910">
                  <c:v>0.30762732458915532</c:v>
                </c:pt>
                <c:pt idx="15911">
                  <c:v>0.2901267639876966</c:v>
                </c:pt>
                <c:pt idx="15912">
                  <c:v>0.31056014622167538</c:v>
                </c:pt>
                <c:pt idx="15913">
                  <c:v>0.23283819960193441</c:v>
                </c:pt>
                <c:pt idx="15914">
                  <c:v>0.25627668727522146</c:v>
                </c:pt>
                <c:pt idx="15915">
                  <c:v>0.26401537088343396</c:v>
                </c:pt>
                <c:pt idx="15916">
                  <c:v>0.26857497799822938</c:v>
                </c:pt>
                <c:pt idx="15917">
                  <c:v>0.30193831894949152</c:v>
                </c:pt>
                <c:pt idx="15918">
                  <c:v>0.27954208619929138</c:v>
                </c:pt>
                <c:pt idx="15919">
                  <c:v>0.31149326248325787</c:v>
                </c:pt>
                <c:pt idx="15920">
                  <c:v>0.26090836263055667</c:v>
                </c:pt>
                <c:pt idx="15921">
                  <c:v>0.28972722915083332</c:v>
                </c:pt>
                <c:pt idx="15922">
                  <c:v>0.33402715619101431</c:v>
                </c:pt>
                <c:pt idx="15923">
                  <c:v>0.27973568244001279</c:v>
                </c:pt>
                <c:pt idx="15924">
                  <c:v>0.27662638375532134</c:v>
                </c:pt>
                <c:pt idx="15925">
                  <c:v>0.32107828508279546</c:v>
                </c:pt>
                <c:pt idx="15926">
                  <c:v>0.26724099155865338</c:v>
                </c:pt>
                <c:pt idx="15927">
                  <c:v>0.31510538287717782</c:v>
                </c:pt>
                <c:pt idx="15928">
                  <c:v>0.29970063471753877</c:v>
                </c:pt>
                <c:pt idx="15929">
                  <c:v>0.29573621291960972</c:v>
                </c:pt>
                <c:pt idx="15930">
                  <c:v>0.26621998372073802</c:v>
                </c:pt>
                <c:pt idx="15931">
                  <c:v>0.27121789222592241</c:v>
                </c:pt>
                <c:pt idx="15932">
                  <c:v>0.26819248472525636</c:v>
                </c:pt>
                <c:pt idx="15933">
                  <c:v>0.31611444006133166</c:v>
                </c:pt>
                <c:pt idx="15934">
                  <c:v>0.29791814332868066</c:v>
                </c:pt>
                <c:pt idx="15935">
                  <c:v>0.24674959186335269</c:v>
                </c:pt>
                <c:pt idx="15936">
                  <c:v>0.28226971025134506</c:v>
                </c:pt>
                <c:pt idx="15937">
                  <c:v>0.2570721083041233</c:v>
                </c:pt>
                <c:pt idx="15938">
                  <c:v>0.30270177594197001</c:v>
                </c:pt>
                <c:pt idx="15939">
                  <c:v>0.26024121155457774</c:v>
                </c:pt>
                <c:pt idx="15940">
                  <c:v>0.27368770468033909</c:v>
                </c:pt>
                <c:pt idx="15941">
                  <c:v>0.24412353410881138</c:v>
                </c:pt>
                <c:pt idx="15942">
                  <c:v>0.29758805468020288</c:v>
                </c:pt>
                <c:pt idx="15943">
                  <c:v>0.29987964640323672</c:v>
                </c:pt>
                <c:pt idx="15944">
                  <c:v>0.24956567253911691</c:v>
                </c:pt>
                <c:pt idx="15945">
                  <c:v>0.31129897985809257</c:v>
                </c:pt>
                <c:pt idx="15946">
                  <c:v>0.33757857313445966</c:v>
                </c:pt>
                <c:pt idx="15947">
                  <c:v>0.32095380152894742</c:v>
                </c:pt>
                <c:pt idx="15948">
                  <c:v>0.272861278925835</c:v>
                </c:pt>
                <c:pt idx="15949">
                  <c:v>0.25154796534013207</c:v>
                </c:pt>
                <c:pt idx="15950">
                  <c:v>0.32931313187587968</c:v>
                </c:pt>
                <c:pt idx="15951">
                  <c:v>0.32418691849799824</c:v>
                </c:pt>
                <c:pt idx="15952">
                  <c:v>0.2744657580754144</c:v>
                </c:pt>
                <c:pt idx="15953">
                  <c:v>0.26271991500380498</c:v>
                </c:pt>
                <c:pt idx="15954">
                  <c:v>0.3168864463432845</c:v>
                </c:pt>
                <c:pt idx="15955">
                  <c:v>0.315686216333391</c:v>
                </c:pt>
                <c:pt idx="15956">
                  <c:v>0.28260178522009738</c:v>
                </c:pt>
                <c:pt idx="15957">
                  <c:v>0.26254693001495438</c:v>
                </c:pt>
                <c:pt idx="15958">
                  <c:v>0.23610923430116429</c:v>
                </c:pt>
                <c:pt idx="15959">
                  <c:v>0.2892351499709101</c:v>
                </c:pt>
                <c:pt idx="15960">
                  <c:v>0.24768927484613407</c:v>
                </c:pt>
                <c:pt idx="15961">
                  <c:v>0.31749655798910115</c:v>
                </c:pt>
                <c:pt idx="15962">
                  <c:v>0.29409538094739468</c:v>
                </c:pt>
                <c:pt idx="15963">
                  <c:v>0.32858183989167733</c:v>
                </c:pt>
                <c:pt idx="15964">
                  <c:v>0.30191267536323496</c:v>
                </c:pt>
                <c:pt idx="15965">
                  <c:v>0.33917946305862973</c:v>
                </c:pt>
                <c:pt idx="15966">
                  <c:v>0.31307879731375093</c:v>
                </c:pt>
                <c:pt idx="15967">
                  <c:v>0.29401443379816738</c:v>
                </c:pt>
                <c:pt idx="15968">
                  <c:v>0.20848771905259394</c:v>
                </c:pt>
                <c:pt idx="15969">
                  <c:v>0.26942573966250588</c:v>
                </c:pt>
                <c:pt idx="15970">
                  <c:v>0.33867895638673506</c:v>
                </c:pt>
                <c:pt idx="15971">
                  <c:v>0.34186148811645667</c:v>
                </c:pt>
                <c:pt idx="15972">
                  <c:v>0.28782932171425479</c:v>
                </c:pt>
                <c:pt idx="15973">
                  <c:v>0.21642126546887391</c:v>
                </c:pt>
                <c:pt idx="15974">
                  <c:v>0.23565712928676466</c:v>
                </c:pt>
                <c:pt idx="15975">
                  <c:v>0.31186677964843845</c:v>
                </c:pt>
                <c:pt idx="15976">
                  <c:v>0.28282185438279422</c:v>
                </c:pt>
                <c:pt idx="15977">
                  <c:v>0.25672411409620655</c:v>
                </c:pt>
                <c:pt idx="15978">
                  <c:v>0.34996962115271735</c:v>
                </c:pt>
                <c:pt idx="15979">
                  <c:v>0.28521568875946668</c:v>
                </c:pt>
                <c:pt idx="15980">
                  <c:v>0.33660973899746177</c:v>
                </c:pt>
                <c:pt idx="15981">
                  <c:v>0.24719946547227425</c:v>
                </c:pt>
                <c:pt idx="15982">
                  <c:v>0.287816692595319</c:v>
                </c:pt>
                <c:pt idx="15983">
                  <c:v>0.35932332452766225</c:v>
                </c:pt>
                <c:pt idx="15984">
                  <c:v>0.2566104378170953</c:v>
                </c:pt>
                <c:pt idx="15985">
                  <c:v>0.28582015625502022</c:v>
                </c:pt>
                <c:pt idx="15986">
                  <c:v>0.28914976102973117</c:v>
                </c:pt>
                <c:pt idx="15987">
                  <c:v>0.24368250093995567</c:v>
                </c:pt>
                <c:pt idx="15988">
                  <c:v>0.2902970006428513</c:v>
                </c:pt>
                <c:pt idx="15989">
                  <c:v>0.31124865509056981</c:v>
                </c:pt>
                <c:pt idx="15990">
                  <c:v>0.27597744910329192</c:v>
                </c:pt>
                <c:pt idx="15991">
                  <c:v>0.28322990587062991</c:v>
                </c:pt>
                <c:pt idx="15992">
                  <c:v>0.3251013486475563</c:v>
                </c:pt>
                <c:pt idx="15993">
                  <c:v>0.26310110709410911</c:v>
                </c:pt>
                <c:pt idx="15994">
                  <c:v>0.27395881539463568</c:v>
                </c:pt>
                <c:pt idx="15995">
                  <c:v>0.22988617332718114</c:v>
                </c:pt>
                <c:pt idx="15996">
                  <c:v>0.25117318159462432</c:v>
                </c:pt>
                <c:pt idx="15997">
                  <c:v>0.25959720459177255</c:v>
                </c:pt>
                <c:pt idx="15998">
                  <c:v>0.27588823199641244</c:v>
                </c:pt>
                <c:pt idx="15999">
                  <c:v>0.24619581720263775</c:v>
                </c:pt>
                <c:pt idx="16000">
                  <c:v>0.27540451900566543</c:v>
                </c:pt>
                <c:pt idx="16001">
                  <c:v>0.31893360566495338</c:v>
                </c:pt>
                <c:pt idx="16002">
                  <c:v>0.28943959065055097</c:v>
                </c:pt>
                <c:pt idx="16003">
                  <c:v>0.30668884891326476</c:v>
                </c:pt>
                <c:pt idx="16004">
                  <c:v>0.25106550797669031</c:v>
                </c:pt>
                <c:pt idx="16005">
                  <c:v>0.31660517681279898</c:v>
                </c:pt>
                <c:pt idx="16006">
                  <c:v>0.23415192509110808</c:v>
                </c:pt>
                <c:pt idx="16007">
                  <c:v>0.30862463037561289</c:v>
                </c:pt>
                <c:pt idx="16008">
                  <c:v>0.26492419004690232</c:v>
                </c:pt>
                <c:pt idx="16009">
                  <c:v>0.25247593478594332</c:v>
                </c:pt>
                <c:pt idx="16010">
                  <c:v>0.25107912036841384</c:v>
                </c:pt>
                <c:pt idx="16011">
                  <c:v>0.23715471765095567</c:v>
                </c:pt>
                <c:pt idx="16012">
                  <c:v>0.21417996547272194</c:v>
                </c:pt>
                <c:pt idx="16013">
                  <c:v>0.24911460274026631</c:v>
                </c:pt>
                <c:pt idx="16014">
                  <c:v>0.23590118889258532</c:v>
                </c:pt>
                <c:pt idx="16015">
                  <c:v>0.28207568901401425</c:v>
                </c:pt>
                <c:pt idx="16016">
                  <c:v>0.20831806537570691</c:v>
                </c:pt>
                <c:pt idx="16017">
                  <c:v>0.27973660837076592</c:v>
                </c:pt>
                <c:pt idx="16018">
                  <c:v>0.24074056000314603</c:v>
                </c:pt>
                <c:pt idx="16019">
                  <c:v>0.28056250838678681</c:v>
                </c:pt>
                <c:pt idx="16020">
                  <c:v>0.28997463694517944</c:v>
                </c:pt>
                <c:pt idx="16021">
                  <c:v>0.24861835117251013</c:v>
                </c:pt>
                <c:pt idx="16022">
                  <c:v>0.27543375671320325</c:v>
                </c:pt>
                <c:pt idx="16023">
                  <c:v>0.30285412947450813</c:v>
                </c:pt>
                <c:pt idx="16024">
                  <c:v>0.27525987829378407</c:v>
                </c:pt>
                <c:pt idx="16025">
                  <c:v>0.30024876877223566</c:v>
                </c:pt>
                <c:pt idx="16026">
                  <c:v>0.29026867016174507</c:v>
                </c:pt>
                <c:pt idx="16027">
                  <c:v>0.24652191461527428</c:v>
                </c:pt>
                <c:pt idx="16028">
                  <c:v>0.18933976460620691</c:v>
                </c:pt>
                <c:pt idx="16029">
                  <c:v>0.28606964267022839</c:v>
                </c:pt>
                <c:pt idx="16030">
                  <c:v>0.26866084152455832</c:v>
                </c:pt>
                <c:pt idx="16031">
                  <c:v>0.31817122349179205</c:v>
                </c:pt>
                <c:pt idx="16032">
                  <c:v>0.27000596220787387</c:v>
                </c:pt>
                <c:pt idx="16033">
                  <c:v>0.24691682965350625</c:v>
                </c:pt>
                <c:pt idx="16034">
                  <c:v>0.22906809651174428</c:v>
                </c:pt>
                <c:pt idx="16035">
                  <c:v>0.33624857335070707</c:v>
                </c:pt>
                <c:pt idx="16036">
                  <c:v>0.27923503522724902</c:v>
                </c:pt>
                <c:pt idx="16037">
                  <c:v>0.24956440112527942</c:v>
                </c:pt>
                <c:pt idx="16038">
                  <c:v>0.27754839307619822</c:v>
                </c:pt>
                <c:pt idx="16039">
                  <c:v>0.20720535743371971</c:v>
                </c:pt>
                <c:pt idx="16040">
                  <c:v>0.28180955387556988</c:v>
                </c:pt>
                <c:pt idx="16041">
                  <c:v>0.26546737923207836</c:v>
                </c:pt>
                <c:pt idx="16042">
                  <c:v>0.32926366139411112</c:v>
                </c:pt>
                <c:pt idx="16043">
                  <c:v>0.30127612665305986</c:v>
                </c:pt>
                <c:pt idx="16044">
                  <c:v>0.27974514228230413</c:v>
                </c:pt>
                <c:pt idx="16045">
                  <c:v>0.23572762749331552</c:v>
                </c:pt>
                <c:pt idx="16046">
                  <c:v>0.22825295307319821</c:v>
                </c:pt>
                <c:pt idx="16047">
                  <c:v>0.26787246655515212</c:v>
                </c:pt>
                <c:pt idx="16048">
                  <c:v>0.30156601813778483</c:v>
                </c:pt>
                <c:pt idx="16049">
                  <c:v>0.29460042473578735</c:v>
                </c:pt>
                <c:pt idx="16050">
                  <c:v>0.26661567957432381</c:v>
                </c:pt>
                <c:pt idx="16051">
                  <c:v>0.25195587099675182</c:v>
                </c:pt>
                <c:pt idx="16052">
                  <c:v>0.25188304744831819</c:v>
                </c:pt>
                <c:pt idx="16053">
                  <c:v>0.24285138257558317</c:v>
                </c:pt>
                <c:pt idx="16054">
                  <c:v>0.23465670750799494</c:v>
                </c:pt>
                <c:pt idx="16055">
                  <c:v>0.30584963520534697</c:v>
                </c:pt>
                <c:pt idx="16056">
                  <c:v>0.24753179781524401</c:v>
                </c:pt>
                <c:pt idx="16057">
                  <c:v>0.24445992595547256</c:v>
                </c:pt>
                <c:pt idx="16058">
                  <c:v>0.31414539293069482</c:v>
                </c:pt>
                <c:pt idx="16059">
                  <c:v>0.27597560427400991</c:v>
                </c:pt>
                <c:pt idx="16060">
                  <c:v>0.2881583706977589</c:v>
                </c:pt>
                <c:pt idx="16061">
                  <c:v>0.25370895412140376</c:v>
                </c:pt>
                <c:pt idx="16062">
                  <c:v>0.32050545265154257</c:v>
                </c:pt>
                <c:pt idx="16063">
                  <c:v>0.29900158195000315</c:v>
                </c:pt>
                <c:pt idx="16064">
                  <c:v>0.31776575836844584</c:v>
                </c:pt>
                <c:pt idx="16065">
                  <c:v>0.23891726170621877</c:v>
                </c:pt>
                <c:pt idx="16066">
                  <c:v>0.2997018375235424</c:v>
                </c:pt>
                <c:pt idx="16067">
                  <c:v>0.28153046965284739</c:v>
                </c:pt>
                <c:pt idx="16068">
                  <c:v>0.30355242441317459</c:v>
                </c:pt>
                <c:pt idx="16069">
                  <c:v>0.28907862396039735</c:v>
                </c:pt>
                <c:pt idx="16070">
                  <c:v>0.24468685443879751</c:v>
                </c:pt>
                <c:pt idx="16071">
                  <c:v>0.21024023037266912</c:v>
                </c:pt>
                <c:pt idx="16072">
                  <c:v>0.27631560913159431</c:v>
                </c:pt>
                <c:pt idx="16073">
                  <c:v>0.23436616309396421</c:v>
                </c:pt>
                <c:pt idx="16074">
                  <c:v>0.28550784280512576</c:v>
                </c:pt>
                <c:pt idx="16075">
                  <c:v>0.27823213575057643</c:v>
                </c:pt>
                <c:pt idx="16076">
                  <c:v>0.32122793183107867</c:v>
                </c:pt>
                <c:pt idx="16077">
                  <c:v>0.25763503260633025</c:v>
                </c:pt>
                <c:pt idx="16078">
                  <c:v>0.3421653845012862</c:v>
                </c:pt>
                <c:pt idx="16079">
                  <c:v>0.24893365099025391</c:v>
                </c:pt>
                <c:pt idx="16080">
                  <c:v>0.25220874066975507</c:v>
                </c:pt>
                <c:pt idx="16081">
                  <c:v>0.29577961141233972</c:v>
                </c:pt>
                <c:pt idx="16082">
                  <c:v>0.24332545985909956</c:v>
                </c:pt>
                <c:pt idx="16083">
                  <c:v>0.24515145561359364</c:v>
                </c:pt>
                <c:pt idx="16084">
                  <c:v>0.2789571967855573</c:v>
                </c:pt>
                <c:pt idx="16085">
                  <c:v>0.23395293317517576</c:v>
                </c:pt>
                <c:pt idx="16086">
                  <c:v>0.28443788185532282</c:v>
                </c:pt>
                <c:pt idx="16087">
                  <c:v>0.27615449108118184</c:v>
                </c:pt>
                <c:pt idx="16088">
                  <c:v>0.2684559193297294</c:v>
                </c:pt>
                <c:pt idx="16089">
                  <c:v>0.30777851403408213</c:v>
                </c:pt>
                <c:pt idx="16090">
                  <c:v>0.23717110943545952</c:v>
                </c:pt>
                <c:pt idx="16091">
                  <c:v>0.19754205664926094</c:v>
                </c:pt>
                <c:pt idx="16092">
                  <c:v>0.24428597061430871</c:v>
                </c:pt>
                <c:pt idx="16093">
                  <c:v>0.29218781781259395</c:v>
                </c:pt>
                <c:pt idx="16094">
                  <c:v>0.28787831210369907</c:v>
                </c:pt>
                <c:pt idx="16095">
                  <c:v>0.25555952511995988</c:v>
                </c:pt>
                <c:pt idx="16096">
                  <c:v>0.28964627697266704</c:v>
                </c:pt>
                <c:pt idx="16097">
                  <c:v>0.27171236035666024</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88</c:v>
                </c:pt>
                <c:pt idx="16111">
                  <c:v>0.27562740978223432</c:v>
                </c:pt>
                <c:pt idx="16112">
                  <c:v>0.24827769032097974</c:v>
                </c:pt>
                <c:pt idx="16113">
                  <c:v>0.30885521301583174</c:v>
                </c:pt>
                <c:pt idx="16114">
                  <c:v>0.23596895854113925</c:v>
                </c:pt>
                <c:pt idx="16115">
                  <c:v>0.27800093232357331</c:v>
                </c:pt>
                <c:pt idx="16116">
                  <c:v>0.24287635839748944</c:v>
                </c:pt>
                <c:pt idx="16117">
                  <c:v>0.28420971734412981</c:v>
                </c:pt>
                <c:pt idx="16118">
                  <c:v>0.31115533115785587</c:v>
                </c:pt>
                <c:pt idx="16119">
                  <c:v>0.26134065725097538</c:v>
                </c:pt>
                <c:pt idx="16120">
                  <c:v>0.30044600642056302</c:v>
                </c:pt>
                <c:pt idx="16121">
                  <c:v>0.24701549020974226</c:v>
                </c:pt>
                <c:pt idx="16122">
                  <c:v>0.25653154044029586</c:v>
                </c:pt>
                <c:pt idx="16123">
                  <c:v>0.27896800831586505</c:v>
                </c:pt>
                <c:pt idx="16124">
                  <c:v>0.30153795682464651</c:v>
                </c:pt>
                <c:pt idx="16125">
                  <c:v>0.24627452924074217</c:v>
                </c:pt>
                <c:pt idx="16126">
                  <c:v>0.24845199109989644</c:v>
                </c:pt>
                <c:pt idx="16127">
                  <c:v>0.30611818947970526</c:v>
                </c:pt>
                <c:pt idx="16128">
                  <c:v>0.3587958033141519</c:v>
                </c:pt>
                <c:pt idx="16129">
                  <c:v>0.29395075258529851</c:v>
                </c:pt>
                <c:pt idx="16130">
                  <c:v>0.32638222019775687</c:v>
                </c:pt>
                <c:pt idx="16131">
                  <c:v>0.29165497232619852</c:v>
                </c:pt>
                <c:pt idx="16132">
                  <c:v>0.26402449415983753</c:v>
                </c:pt>
                <c:pt idx="16133">
                  <c:v>0.32244322376219331</c:v>
                </c:pt>
                <c:pt idx="16134">
                  <c:v>0.36681293639705309</c:v>
                </c:pt>
                <c:pt idx="16135">
                  <c:v>0.31832484985845533</c:v>
                </c:pt>
                <c:pt idx="16136">
                  <c:v>0.2416349473469519</c:v>
                </c:pt>
                <c:pt idx="16137">
                  <c:v>0.27028673713525675</c:v>
                </c:pt>
                <c:pt idx="16138">
                  <c:v>0.29031327318470046</c:v>
                </c:pt>
                <c:pt idx="16139">
                  <c:v>0.25055884577020932</c:v>
                </c:pt>
                <c:pt idx="16140">
                  <c:v>0.29812763098473882</c:v>
                </c:pt>
                <c:pt idx="16141">
                  <c:v>0.30389932817296822</c:v>
                </c:pt>
                <c:pt idx="16142">
                  <c:v>0.30107980881878132</c:v>
                </c:pt>
                <c:pt idx="16143">
                  <c:v>0.23860885122048234</c:v>
                </c:pt>
                <c:pt idx="16144">
                  <c:v>0.26268512103592817</c:v>
                </c:pt>
                <c:pt idx="16145">
                  <c:v>0.26916178686761172</c:v>
                </c:pt>
                <c:pt idx="16146">
                  <c:v>0.27416717950477698</c:v>
                </c:pt>
                <c:pt idx="16147">
                  <c:v>0.30924141427114576</c:v>
                </c:pt>
                <c:pt idx="16148">
                  <c:v>0.27549799439954736</c:v>
                </c:pt>
                <c:pt idx="16149">
                  <c:v>0.27628014577707088</c:v>
                </c:pt>
                <c:pt idx="16150">
                  <c:v>0.26505089838786056</c:v>
                </c:pt>
                <c:pt idx="16151">
                  <c:v>0.27019752291279125</c:v>
                </c:pt>
                <c:pt idx="16152">
                  <c:v>0.30928354891353133</c:v>
                </c:pt>
                <c:pt idx="16153">
                  <c:v>0.22351554697073203</c:v>
                </c:pt>
                <c:pt idx="16154">
                  <c:v>0.32354791279155382</c:v>
                </c:pt>
                <c:pt idx="16155">
                  <c:v>0.30785394802766003</c:v>
                </c:pt>
                <c:pt idx="16156">
                  <c:v>0.26887548952838891</c:v>
                </c:pt>
                <c:pt idx="16157">
                  <c:v>0.30607687936603784</c:v>
                </c:pt>
                <c:pt idx="16158">
                  <c:v>0.30783306024785623</c:v>
                </c:pt>
                <c:pt idx="16159">
                  <c:v>0.26034940686057517</c:v>
                </c:pt>
                <c:pt idx="16160">
                  <c:v>0.25882528484896938</c:v>
                </c:pt>
                <c:pt idx="16161">
                  <c:v>0.25100187968437782</c:v>
                </c:pt>
                <c:pt idx="16162">
                  <c:v>0.29365356339007376</c:v>
                </c:pt>
                <c:pt idx="16163">
                  <c:v>0.25587204983586687</c:v>
                </c:pt>
                <c:pt idx="16164">
                  <c:v>0.23698576925512221</c:v>
                </c:pt>
                <c:pt idx="16165">
                  <c:v>0.25715250670750683</c:v>
                </c:pt>
                <c:pt idx="16166">
                  <c:v>0.28201092584893517</c:v>
                </c:pt>
                <c:pt idx="16167">
                  <c:v>0.26794386949879184</c:v>
                </c:pt>
                <c:pt idx="16168">
                  <c:v>0.26128288721437887</c:v>
                </c:pt>
                <c:pt idx="16169">
                  <c:v>0.26954982389977489</c:v>
                </c:pt>
                <c:pt idx="16170">
                  <c:v>0.25356575840108003</c:v>
                </c:pt>
                <c:pt idx="16171">
                  <c:v>0.21569394123882896</c:v>
                </c:pt>
                <c:pt idx="16172">
                  <c:v>0.26819674370037477</c:v>
                </c:pt>
                <c:pt idx="16173">
                  <c:v>0.28955962796702939</c:v>
                </c:pt>
                <c:pt idx="16174">
                  <c:v>0.29952031009544222</c:v>
                </c:pt>
                <c:pt idx="16175">
                  <c:v>0.20637083366691319</c:v>
                </c:pt>
                <c:pt idx="16176">
                  <c:v>0.30611140709457252</c:v>
                </c:pt>
                <c:pt idx="16177">
                  <c:v>0.26666274873645346</c:v>
                </c:pt>
                <c:pt idx="16178">
                  <c:v>0.32418804748399732</c:v>
                </c:pt>
                <c:pt idx="16179">
                  <c:v>0.25249390552924345</c:v>
                </c:pt>
                <c:pt idx="16180">
                  <c:v>0.23281284284981671</c:v>
                </c:pt>
                <c:pt idx="16181">
                  <c:v>0.31741175167060665</c:v>
                </c:pt>
                <c:pt idx="16182">
                  <c:v>0.29756841529544886</c:v>
                </c:pt>
                <c:pt idx="16183">
                  <c:v>0.24072436064043801</c:v>
                </c:pt>
                <c:pt idx="16184">
                  <c:v>0.33807006035781484</c:v>
                </c:pt>
                <c:pt idx="16185">
                  <c:v>0.22643127950321223</c:v>
                </c:pt>
                <c:pt idx="16186">
                  <c:v>0.24832768738780281</c:v>
                </c:pt>
                <c:pt idx="16187">
                  <c:v>0.18398866679302991</c:v>
                </c:pt>
                <c:pt idx="16188">
                  <c:v>0.31721085904585111</c:v>
                </c:pt>
                <c:pt idx="16189">
                  <c:v>0.32356068474131222</c:v>
                </c:pt>
                <c:pt idx="16190">
                  <c:v>0.33358346533505867</c:v>
                </c:pt>
                <c:pt idx="16191">
                  <c:v>0.29650805036300182</c:v>
                </c:pt>
                <c:pt idx="16192">
                  <c:v>0.26038996788057001</c:v>
                </c:pt>
                <c:pt idx="16193">
                  <c:v>0.33415649471676084</c:v>
                </c:pt>
                <c:pt idx="16194">
                  <c:v>0.28560000621807707</c:v>
                </c:pt>
                <c:pt idx="16195">
                  <c:v>0.25107040323778473</c:v>
                </c:pt>
                <c:pt idx="16196">
                  <c:v>0.28280018264461415</c:v>
                </c:pt>
                <c:pt idx="16197">
                  <c:v>0.29201064472105248</c:v>
                </c:pt>
                <c:pt idx="16198">
                  <c:v>0.30862728799292127</c:v>
                </c:pt>
                <c:pt idx="16199">
                  <c:v>0.26935826444062688</c:v>
                </c:pt>
                <c:pt idx="16200">
                  <c:v>0.30335308663002652</c:v>
                </c:pt>
                <c:pt idx="16201">
                  <c:v>0.2646481234161232</c:v>
                </c:pt>
                <c:pt idx="16202">
                  <c:v>0.36043176905848351</c:v>
                </c:pt>
                <c:pt idx="16203">
                  <c:v>0.27005353361523526</c:v>
                </c:pt>
                <c:pt idx="16204">
                  <c:v>0.26833869113610248</c:v>
                </c:pt>
                <c:pt idx="16205">
                  <c:v>0.3093611281081588</c:v>
                </c:pt>
                <c:pt idx="16206">
                  <c:v>0.23786511203816244</c:v>
                </c:pt>
                <c:pt idx="16207">
                  <c:v>0.26447179573026675</c:v>
                </c:pt>
                <c:pt idx="16208">
                  <c:v>0.29400798151502588</c:v>
                </c:pt>
                <c:pt idx="16209">
                  <c:v>0.21053054385246869</c:v>
                </c:pt>
                <c:pt idx="16210">
                  <c:v>0.26159819779777432</c:v>
                </c:pt>
                <c:pt idx="16211">
                  <c:v>0.24711423893380491</c:v>
                </c:pt>
                <c:pt idx="16212">
                  <c:v>0.29442236199122268</c:v>
                </c:pt>
                <c:pt idx="16213">
                  <c:v>0.26297737312550007</c:v>
                </c:pt>
                <c:pt idx="16214">
                  <c:v>0.31488824052522302</c:v>
                </c:pt>
                <c:pt idx="16215">
                  <c:v>0.28642985418622452</c:v>
                </c:pt>
                <c:pt idx="16216">
                  <c:v>0.26451986422319018</c:v>
                </c:pt>
                <c:pt idx="16217">
                  <c:v>0.28225984591672126</c:v>
                </c:pt>
                <c:pt idx="16218">
                  <c:v>0.29178102260987948</c:v>
                </c:pt>
                <c:pt idx="16219">
                  <c:v>0.25236682358626022</c:v>
                </c:pt>
                <c:pt idx="16220">
                  <c:v>0.237003076073</c:v>
                </c:pt>
                <c:pt idx="16221">
                  <c:v>0.27309743306450235</c:v>
                </c:pt>
                <c:pt idx="16222">
                  <c:v>0.25215594060702723</c:v>
                </c:pt>
                <c:pt idx="16223">
                  <c:v>0.26937478479215476</c:v>
                </c:pt>
                <c:pt idx="16224">
                  <c:v>0.31805869904802098</c:v>
                </c:pt>
                <c:pt idx="16225">
                  <c:v>0.24677069371174026</c:v>
                </c:pt>
                <c:pt idx="16226">
                  <c:v>0.29203909063451361</c:v>
                </c:pt>
                <c:pt idx="16227">
                  <c:v>0.28587211667899531</c:v>
                </c:pt>
                <c:pt idx="16228">
                  <c:v>0.26830193327923596</c:v>
                </c:pt>
                <c:pt idx="16229">
                  <c:v>0.29242165970254563</c:v>
                </c:pt>
                <c:pt idx="16230">
                  <c:v>0.27180825274132014</c:v>
                </c:pt>
                <c:pt idx="16231">
                  <c:v>0.25292035432831261</c:v>
                </c:pt>
                <c:pt idx="16232">
                  <c:v>0.25494214892862926</c:v>
                </c:pt>
                <c:pt idx="16233">
                  <c:v>0.27205314494491994</c:v>
                </c:pt>
                <c:pt idx="16234">
                  <c:v>0.26966552864003079</c:v>
                </c:pt>
                <c:pt idx="16235">
                  <c:v>0.31645571095567226</c:v>
                </c:pt>
                <c:pt idx="16236">
                  <c:v>0.24037993874030292</c:v>
                </c:pt>
                <c:pt idx="16237">
                  <c:v>0.26163217516767556</c:v>
                </c:pt>
                <c:pt idx="16238">
                  <c:v>0.26280953078208846</c:v>
                </c:pt>
                <c:pt idx="16239">
                  <c:v>0.24272121132898589</c:v>
                </c:pt>
                <c:pt idx="16240">
                  <c:v>0.25747820800826182</c:v>
                </c:pt>
                <c:pt idx="16241">
                  <c:v>0.24089100214271841</c:v>
                </c:pt>
                <c:pt idx="16242">
                  <c:v>0.27273622805509173</c:v>
                </c:pt>
                <c:pt idx="16243">
                  <c:v>0.24857466809950005</c:v>
                </c:pt>
                <c:pt idx="16244">
                  <c:v>0.28227628631015306</c:v>
                </c:pt>
                <c:pt idx="16245">
                  <c:v>0.24699046387344709</c:v>
                </c:pt>
                <c:pt idx="16246">
                  <c:v>0.23649186358280896</c:v>
                </c:pt>
                <c:pt idx="16247">
                  <c:v>0.28596586969345072</c:v>
                </c:pt>
                <c:pt idx="16248">
                  <c:v>0.27881693805310831</c:v>
                </c:pt>
                <c:pt idx="16249">
                  <c:v>0.2831383006699838</c:v>
                </c:pt>
                <c:pt idx="16250">
                  <c:v>0.34744596986391796</c:v>
                </c:pt>
                <c:pt idx="16251">
                  <c:v>0.25193506871967258</c:v>
                </c:pt>
                <c:pt idx="16252">
                  <c:v>0.29714892428068701</c:v>
                </c:pt>
                <c:pt idx="16253">
                  <c:v>0.22151473153289974</c:v>
                </c:pt>
                <c:pt idx="16254">
                  <c:v>0.26807098558958892</c:v>
                </c:pt>
                <c:pt idx="16255">
                  <c:v>0.27755863004176057</c:v>
                </c:pt>
                <c:pt idx="16256">
                  <c:v>0.23436828901133502</c:v>
                </c:pt>
                <c:pt idx="16257">
                  <c:v>0.28950271806138739</c:v>
                </c:pt>
                <c:pt idx="16258">
                  <c:v>0.29551634313426534</c:v>
                </c:pt>
                <c:pt idx="16259">
                  <c:v>0.19523919486258345</c:v>
                </c:pt>
                <c:pt idx="16260">
                  <c:v>0.2812488426696958</c:v>
                </c:pt>
                <c:pt idx="16261">
                  <c:v>0.23848108519042835</c:v>
                </c:pt>
                <c:pt idx="16262">
                  <c:v>0.26980907035511481</c:v>
                </c:pt>
                <c:pt idx="16263">
                  <c:v>0.21727090482859823</c:v>
                </c:pt>
                <c:pt idx="16264">
                  <c:v>0.25820266572068656</c:v>
                </c:pt>
                <c:pt idx="16265">
                  <c:v>0.27316858532729338</c:v>
                </c:pt>
                <c:pt idx="16266">
                  <c:v>0.31665964493711318</c:v>
                </c:pt>
                <c:pt idx="16267">
                  <c:v>0.29994470732214312</c:v>
                </c:pt>
                <c:pt idx="16268">
                  <c:v>0.22444905945082747</c:v>
                </c:pt>
                <c:pt idx="16269">
                  <c:v>0.2175385653140153</c:v>
                </c:pt>
                <c:pt idx="16270">
                  <c:v>0.32055292523137685</c:v>
                </c:pt>
                <c:pt idx="16271">
                  <c:v>0.2071835355388312</c:v>
                </c:pt>
                <c:pt idx="16272">
                  <c:v>0.24368181275942194</c:v>
                </c:pt>
                <c:pt idx="16273">
                  <c:v>0.2786486287476988</c:v>
                </c:pt>
                <c:pt idx="16274">
                  <c:v>0.26828626578771048</c:v>
                </c:pt>
                <c:pt idx="16275">
                  <c:v>0.2678250588753015</c:v>
                </c:pt>
                <c:pt idx="16276">
                  <c:v>0.26165530053795927</c:v>
                </c:pt>
                <c:pt idx="16277">
                  <c:v>0.32003591088988298</c:v>
                </c:pt>
                <c:pt idx="16278">
                  <c:v>0.20957002797643626</c:v>
                </c:pt>
                <c:pt idx="16279">
                  <c:v>0.28205296516240019</c:v>
                </c:pt>
                <c:pt idx="16280">
                  <c:v>0.2408270223221077</c:v>
                </c:pt>
                <c:pt idx="16281">
                  <c:v>0.2743971137802243</c:v>
                </c:pt>
                <c:pt idx="16282">
                  <c:v>0.23116252077978661</c:v>
                </c:pt>
                <c:pt idx="16283">
                  <c:v>0.2596858508109513</c:v>
                </c:pt>
                <c:pt idx="16284">
                  <c:v>0.23188063076182591</c:v>
                </c:pt>
                <c:pt idx="16285">
                  <c:v>0.20136395365572421</c:v>
                </c:pt>
                <c:pt idx="16286">
                  <c:v>0.31310856947014654</c:v>
                </c:pt>
                <c:pt idx="16287">
                  <c:v>0.32546108481390168</c:v>
                </c:pt>
                <c:pt idx="16288">
                  <c:v>0.25369534041481479</c:v>
                </c:pt>
                <c:pt idx="16289">
                  <c:v>0.27314148606686128</c:v>
                </c:pt>
                <c:pt idx="16290">
                  <c:v>0.26499184423339223</c:v>
                </c:pt>
                <c:pt idx="16291">
                  <c:v>0.26187228255772232</c:v>
                </c:pt>
                <c:pt idx="16292">
                  <c:v>0.31837481358952996</c:v>
                </c:pt>
                <c:pt idx="16293">
                  <c:v>0.24958007183010444</c:v>
                </c:pt>
                <c:pt idx="16294">
                  <c:v>0.23070699504164521</c:v>
                </c:pt>
                <c:pt idx="16295">
                  <c:v>0.27519591196181986</c:v>
                </c:pt>
                <c:pt idx="16296">
                  <c:v>0.29757600243320648</c:v>
                </c:pt>
                <c:pt idx="16297">
                  <c:v>0.29747073636991023</c:v>
                </c:pt>
                <c:pt idx="16298">
                  <c:v>0.24355318792162584</c:v>
                </c:pt>
                <c:pt idx="16299">
                  <c:v>0.2691766161934373</c:v>
                </c:pt>
                <c:pt idx="16300">
                  <c:v>0.33040292812022454</c:v>
                </c:pt>
                <c:pt idx="16301">
                  <c:v>0.28117026139283552</c:v>
                </c:pt>
                <c:pt idx="16302">
                  <c:v>0.26434607888460754</c:v>
                </c:pt>
                <c:pt idx="16303">
                  <c:v>0.2797582158794274</c:v>
                </c:pt>
                <c:pt idx="16304">
                  <c:v>0.25931811829207541</c:v>
                </c:pt>
                <c:pt idx="16305">
                  <c:v>0.26816699381310782</c:v>
                </c:pt>
                <c:pt idx="16306">
                  <c:v>0.30848047042442567</c:v>
                </c:pt>
                <c:pt idx="16307">
                  <c:v>0.25882414013902738</c:v>
                </c:pt>
                <c:pt idx="16308">
                  <c:v>0.25356786610161747</c:v>
                </c:pt>
                <c:pt idx="16309">
                  <c:v>0.21521357840729324</c:v>
                </c:pt>
                <c:pt idx="16310">
                  <c:v>0.24282047628747971</c:v>
                </c:pt>
                <c:pt idx="16311">
                  <c:v>0.31457881579217623</c:v>
                </c:pt>
                <c:pt idx="16312">
                  <c:v>0.23689738166211782</c:v>
                </c:pt>
                <c:pt idx="16313">
                  <c:v>0.22990575117171749</c:v>
                </c:pt>
                <c:pt idx="16314">
                  <c:v>0.30579620251142853</c:v>
                </c:pt>
                <c:pt idx="16315">
                  <c:v>0.32352083370344437</c:v>
                </c:pt>
                <c:pt idx="16316">
                  <c:v>0.20349220179532482</c:v>
                </c:pt>
                <c:pt idx="16317">
                  <c:v>0.26693346009021934</c:v>
                </c:pt>
                <c:pt idx="16318">
                  <c:v>0.26586023804609471</c:v>
                </c:pt>
                <c:pt idx="16319">
                  <c:v>0.25484530438441982</c:v>
                </c:pt>
                <c:pt idx="16320">
                  <c:v>0.27755543154636403</c:v>
                </c:pt>
                <c:pt idx="16321">
                  <c:v>0.24097533866933007</c:v>
                </c:pt>
                <c:pt idx="16322">
                  <c:v>0.26772600768320781</c:v>
                </c:pt>
                <c:pt idx="16323">
                  <c:v>0.24977240384154503</c:v>
                </c:pt>
                <c:pt idx="16324">
                  <c:v>0.2405677815771321</c:v>
                </c:pt>
                <c:pt idx="16325">
                  <c:v>0.30874304878936853</c:v>
                </c:pt>
                <c:pt idx="16326">
                  <c:v>0.28728417776737825</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336</c:v>
                </c:pt>
                <c:pt idx="16335">
                  <c:v>0.28289867224901916</c:v>
                </c:pt>
                <c:pt idx="16336">
                  <c:v>0.26246583845528276</c:v>
                </c:pt>
                <c:pt idx="16337">
                  <c:v>0.21157621072370392</c:v>
                </c:pt>
                <c:pt idx="16338">
                  <c:v>0.22357579424290466</c:v>
                </c:pt>
                <c:pt idx="16339">
                  <c:v>0.26040049063767223</c:v>
                </c:pt>
                <c:pt idx="16340">
                  <c:v>0.23136113801309371</c:v>
                </c:pt>
                <c:pt idx="16341">
                  <c:v>0.30714771012809322</c:v>
                </c:pt>
                <c:pt idx="16342">
                  <c:v>0.29022234356807008</c:v>
                </c:pt>
                <c:pt idx="16343">
                  <c:v>0.28698893270458015</c:v>
                </c:pt>
                <c:pt idx="16344">
                  <c:v>0.2620594174516836</c:v>
                </c:pt>
                <c:pt idx="16345">
                  <c:v>0.27559484727779548</c:v>
                </c:pt>
                <c:pt idx="16346">
                  <c:v>0.26788994075600792</c:v>
                </c:pt>
                <c:pt idx="16347">
                  <c:v>0.29671145697854484</c:v>
                </c:pt>
                <c:pt idx="16348">
                  <c:v>0.21809931412870345</c:v>
                </c:pt>
                <c:pt idx="16349">
                  <c:v>0.27184686864053398</c:v>
                </c:pt>
                <c:pt idx="16350">
                  <c:v>0.26650855098938137</c:v>
                </c:pt>
                <c:pt idx="16351">
                  <c:v>0.27342100834252631</c:v>
                </c:pt>
                <c:pt idx="16352">
                  <c:v>0.20546708445596495</c:v>
                </c:pt>
                <c:pt idx="16353">
                  <c:v>0.24402368641050626</c:v>
                </c:pt>
                <c:pt idx="16354">
                  <c:v>0.27884234323830731</c:v>
                </c:pt>
                <c:pt idx="16355">
                  <c:v>0.25354353214415776</c:v>
                </c:pt>
                <c:pt idx="16356">
                  <c:v>0.21120088189395644</c:v>
                </c:pt>
                <c:pt idx="16357">
                  <c:v>0.22246064129168255</c:v>
                </c:pt>
                <c:pt idx="16358">
                  <c:v>0.28752390609280554</c:v>
                </c:pt>
                <c:pt idx="16359">
                  <c:v>0.31211078903015926</c:v>
                </c:pt>
                <c:pt idx="16360">
                  <c:v>0.29356929302290552</c:v>
                </c:pt>
                <c:pt idx="16361">
                  <c:v>0.27422136230550082</c:v>
                </c:pt>
                <c:pt idx="16362">
                  <c:v>0.22351643892654124</c:v>
                </c:pt>
                <c:pt idx="16363">
                  <c:v>0.36013272547796382</c:v>
                </c:pt>
                <c:pt idx="16364">
                  <c:v>0.25345304540015379</c:v>
                </c:pt>
                <c:pt idx="16365">
                  <c:v>0.21430023961837993</c:v>
                </c:pt>
                <c:pt idx="16366">
                  <c:v>0.27220417770248895</c:v>
                </c:pt>
                <c:pt idx="16367">
                  <c:v>0.27500446436901005</c:v>
                </c:pt>
                <c:pt idx="16368">
                  <c:v>0.30187549500646765</c:v>
                </c:pt>
                <c:pt idx="16369">
                  <c:v>0.30105072314705322</c:v>
                </c:pt>
                <c:pt idx="16370">
                  <c:v>0.27781894247650735</c:v>
                </c:pt>
                <c:pt idx="16371">
                  <c:v>0.23574015752336902</c:v>
                </c:pt>
                <c:pt idx="16372">
                  <c:v>0.29921415778048038</c:v>
                </c:pt>
                <c:pt idx="16373">
                  <c:v>0.21070562737501911</c:v>
                </c:pt>
                <c:pt idx="16374">
                  <c:v>0.22775387823960344</c:v>
                </c:pt>
                <c:pt idx="16375">
                  <c:v>0.26941457517297068</c:v>
                </c:pt>
                <c:pt idx="16376">
                  <c:v>0.25671134125573425</c:v>
                </c:pt>
                <c:pt idx="16377">
                  <c:v>0.23063156333395612</c:v>
                </c:pt>
                <c:pt idx="16378">
                  <c:v>0.26633844742976132</c:v>
                </c:pt>
                <c:pt idx="16379">
                  <c:v>0.26509780874818673</c:v>
                </c:pt>
                <c:pt idx="16380">
                  <c:v>0.31561673802153695</c:v>
                </c:pt>
                <c:pt idx="16381">
                  <c:v>0.26635167972405888</c:v>
                </c:pt>
                <c:pt idx="16382">
                  <c:v>0.26223403907376863</c:v>
                </c:pt>
                <c:pt idx="16383">
                  <c:v>0.30089024826135402</c:v>
                </c:pt>
                <c:pt idx="16384">
                  <c:v>0.31153474036043532</c:v>
                </c:pt>
                <c:pt idx="16385">
                  <c:v>0.30797152088008073</c:v>
                </c:pt>
                <c:pt idx="16386">
                  <c:v>0.32401106869721502</c:v>
                </c:pt>
                <c:pt idx="16387">
                  <c:v>0.22501845910464691</c:v>
                </c:pt>
                <c:pt idx="16388">
                  <c:v>0.28348952797717575</c:v>
                </c:pt>
                <c:pt idx="16389">
                  <c:v>0.26574643635498041</c:v>
                </c:pt>
                <c:pt idx="16390">
                  <c:v>0.2239918486835111</c:v>
                </c:pt>
                <c:pt idx="16391">
                  <c:v>0.25349219459976158</c:v>
                </c:pt>
                <c:pt idx="16392">
                  <c:v>0.25058375894545798</c:v>
                </c:pt>
                <c:pt idx="16393">
                  <c:v>0.27820418897050581</c:v>
                </c:pt>
                <c:pt idx="16394">
                  <c:v>0.31184533761548405</c:v>
                </c:pt>
                <c:pt idx="16395">
                  <c:v>0.28076160232761982</c:v>
                </c:pt>
                <c:pt idx="16396">
                  <c:v>0.2611454068549996</c:v>
                </c:pt>
                <c:pt idx="16397">
                  <c:v>0.26688425325560378</c:v>
                </c:pt>
                <c:pt idx="16398">
                  <c:v>0.28564663642524685</c:v>
                </c:pt>
                <c:pt idx="16399">
                  <c:v>0.21200541696343234</c:v>
                </c:pt>
                <c:pt idx="16400">
                  <c:v>0.3027781591340879</c:v>
                </c:pt>
                <c:pt idx="16401">
                  <c:v>0.28212562567947502</c:v>
                </c:pt>
                <c:pt idx="16402">
                  <c:v>0.23923144137558291</c:v>
                </c:pt>
                <c:pt idx="16403">
                  <c:v>0.29165625043905641</c:v>
                </c:pt>
                <c:pt idx="16404">
                  <c:v>0.25313335401367226</c:v>
                </c:pt>
                <c:pt idx="16405">
                  <c:v>0.28379762055396324</c:v>
                </c:pt>
                <c:pt idx="16406">
                  <c:v>0.24808956939308038</c:v>
                </c:pt>
                <c:pt idx="16407">
                  <c:v>0.23862122257112794</c:v>
                </c:pt>
                <c:pt idx="16408">
                  <c:v>0.2933653493962125</c:v>
                </c:pt>
                <c:pt idx="16409">
                  <c:v>0.24411665703491689</c:v>
                </c:pt>
                <c:pt idx="16410">
                  <c:v>0.26382319339904303</c:v>
                </c:pt>
                <c:pt idx="16411">
                  <c:v>0.24255297530288722</c:v>
                </c:pt>
                <c:pt idx="16412">
                  <c:v>0.25456239294201038</c:v>
                </c:pt>
                <c:pt idx="16413">
                  <c:v>0.2724969606866825</c:v>
                </c:pt>
                <c:pt idx="16414">
                  <c:v>0.27439983895684938</c:v>
                </c:pt>
                <c:pt idx="16415">
                  <c:v>0.28232782916300414</c:v>
                </c:pt>
                <c:pt idx="16416">
                  <c:v>0.2857493603359213</c:v>
                </c:pt>
                <c:pt idx="16417">
                  <c:v>0.26214095209735966</c:v>
                </c:pt>
                <c:pt idx="16418">
                  <c:v>0.24380926875732908</c:v>
                </c:pt>
                <c:pt idx="16419">
                  <c:v>0.30855712307110217</c:v>
                </c:pt>
                <c:pt idx="16420">
                  <c:v>0.25683947341317376</c:v>
                </c:pt>
                <c:pt idx="16421">
                  <c:v>0.27532537957515912</c:v>
                </c:pt>
                <c:pt idx="16422">
                  <c:v>0.2488891773698059</c:v>
                </c:pt>
                <c:pt idx="16423">
                  <c:v>0.23875144706504672</c:v>
                </c:pt>
                <c:pt idx="16424">
                  <c:v>0.30464169821261988</c:v>
                </c:pt>
                <c:pt idx="16425">
                  <c:v>0.26260775410724768</c:v>
                </c:pt>
                <c:pt idx="16426">
                  <c:v>0.2572866775213925</c:v>
                </c:pt>
                <c:pt idx="16427">
                  <c:v>0.29775694687779181</c:v>
                </c:pt>
                <c:pt idx="16428">
                  <c:v>0.24359293731917084</c:v>
                </c:pt>
                <c:pt idx="16429">
                  <c:v>0.23445211826930776</c:v>
                </c:pt>
                <c:pt idx="16430">
                  <c:v>0.30461788266888745</c:v>
                </c:pt>
                <c:pt idx="16431">
                  <c:v>0.25528895240276611</c:v>
                </c:pt>
                <c:pt idx="16432">
                  <c:v>0.23586323872069803</c:v>
                </c:pt>
                <c:pt idx="16433">
                  <c:v>0.28818726394086785</c:v>
                </c:pt>
                <c:pt idx="16434">
                  <c:v>0.31450424969767193</c:v>
                </c:pt>
                <c:pt idx="16435">
                  <c:v>0.25388683692257064</c:v>
                </c:pt>
                <c:pt idx="16436">
                  <c:v>0.28934184776411548</c:v>
                </c:pt>
                <c:pt idx="16437">
                  <c:v>0.30130521458550452</c:v>
                </c:pt>
                <c:pt idx="16438">
                  <c:v>0.24060214659996518</c:v>
                </c:pt>
                <c:pt idx="16439">
                  <c:v>0.28080427732198737</c:v>
                </c:pt>
                <c:pt idx="16440">
                  <c:v>0.27275713291426745</c:v>
                </c:pt>
                <c:pt idx="16441">
                  <c:v>0.2836474171636304</c:v>
                </c:pt>
                <c:pt idx="16442">
                  <c:v>0.28098865294927589</c:v>
                </c:pt>
                <c:pt idx="16443">
                  <c:v>0.28275916467927531</c:v>
                </c:pt>
                <c:pt idx="16444">
                  <c:v>0.27440846808765318</c:v>
                </c:pt>
                <c:pt idx="16445">
                  <c:v>0.27040978189428888</c:v>
                </c:pt>
                <c:pt idx="16446">
                  <c:v>0.27340801949857335</c:v>
                </c:pt>
                <c:pt idx="16447">
                  <c:v>0.23833772679038442</c:v>
                </c:pt>
                <c:pt idx="16448">
                  <c:v>0.23070890633193139</c:v>
                </c:pt>
                <c:pt idx="16449">
                  <c:v>0.27112065550906905</c:v>
                </c:pt>
                <c:pt idx="16450">
                  <c:v>0.29236124467415858</c:v>
                </c:pt>
                <c:pt idx="16451">
                  <c:v>0.31407801001575897</c:v>
                </c:pt>
                <c:pt idx="16452">
                  <c:v>0.27261231226819244</c:v>
                </c:pt>
                <c:pt idx="16453">
                  <c:v>0.24367364360561067</c:v>
                </c:pt>
                <c:pt idx="16454">
                  <c:v>0.26802407583948568</c:v>
                </c:pt>
                <c:pt idx="16455">
                  <c:v>0.28090491911458326</c:v>
                </c:pt>
                <c:pt idx="16456">
                  <c:v>0.24723002701595764</c:v>
                </c:pt>
                <c:pt idx="16457">
                  <c:v>0.25991046132820333</c:v>
                </c:pt>
                <c:pt idx="16458">
                  <c:v>0.25805210164533171</c:v>
                </c:pt>
                <c:pt idx="16459">
                  <c:v>0.26654687267320332</c:v>
                </c:pt>
                <c:pt idx="16460">
                  <c:v>0.30315992104462475</c:v>
                </c:pt>
                <c:pt idx="16461">
                  <c:v>0.275991497250688</c:v>
                </c:pt>
                <c:pt idx="16462">
                  <c:v>0.26990028431092233</c:v>
                </c:pt>
                <c:pt idx="16463">
                  <c:v>0.25930555713295361</c:v>
                </c:pt>
                <c:pt idx="16464">
                  <c:v>0.20054225898980579</c:v>
                </c:pt>
                <c:pt idx="16465">
                  <c:v>0.29533264461578285</c:v>
                </c:pt>
                <c:pt idx="16466">
                  <c:v>0.24102745917961141</c:v>
                </c:pt>
                <c:pt idx="16467">
                  <c:v>0.20705486603826545</c:v>
                </c:pt>
                <c:pt idx="16468">
                  <c:v>0.24743935956144655</c:v>
                </c:pt>
                <c:pt idx="16469">
                  <c:v>0.27391138587853486</c:v>
                </c:pt>
                <c:pt idx="16470">
                  <c:v>0.29761475935457204</c:v>
                </c:pt>
                <c:pt idx="16471">
                  <c:v>0.25631123495743346</c:v>
                </c:pt>
                <c:pt idx="16472">
                  <c:v>0.22116983265807888</c:v>
                </c:pt>
                <c:pt idx="16473">
                  <c:v>0.31318664655826267</c:v>
                </c:pt>
                <c:pt idx="16474">
                  <c:v>0.31240814971501918</c:v>
                </c:pt>
                <c:pt idx="16475">
                  <c:v>0.22907360296449736</c:v>
                </c:pt>
                <c:pt idx="16476">
                  <c:v>0.28269062674794482</c:v>
                </c:pt>
                <c:pt idx="16477">
                  <c:v>0.26046207299930263</c:v>
                </c:pt>
                <c:pt idx="16478">
                  <c:v>0.25665607559353604</c:v>
                </c:pt>
                <c:pt idx="16479">
                  <c:v>0.28665381569054582</c:v>
                </c:pt>
                <c:pt idx="16480">
                  <c:v>0.24587067268084237</c:v>
                </c:pt>
                <c:pt idx="16481">
                  <c:v>0.2343014592370859</c:v>
                </c:pt>
                <c:pt idx="16482">
                  <c:v>0.21436129711821345</c:v>
                </c:pt>
                <c:pt idx="16483">
                  <c:v>0.31111968459297273</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856</c:v>
                </c:pt>
                <c:pt idx="16495">
                  <c:v>0.318434579789521</c:v>
                </c:pt>
                <c:pt idx="16496">
                  <c:v>0.22782940166006074</c:v>
                </c:pt>
                <c:pt idx="16497">
                  <c:v>0.30495926726843797</c:v>
                </c:pt>
                <c:pt idx="16498">
                  <c:v>0.27127708640822873</c:v>
                </c:pt>
                <c:pt idx="16499">
                  <c:v>0.25210247269117553</c:v>
                </c:pt>
                <c:pt idx="16500">
                  <c:v>0.21793311830666626</c:v>
                </c:pt>
                <c:pt idx="16501">
                  <c:v>0.27034004953183416</c:v>
                </c:pt>
                <c:pt idx="16502">
                  <c:v>0.24691366886841251</c:v>
                </c:pt>
                <c:pt idx="16503">
                  <c:v>0.2515407391722233</c:v>
                </c:pt>
                <c:pt idx="16504">
                  <c:v>0.23773297305823246</c:v>
                </c:pt>
                <c:pt idx="16505">
                  <c:v>0.22801271127627801</c:v>
                </c:pt>
                <c:pt idx="16506">
                  <c:v>0.28069600712361781</c:v>
                </c:pt>
                <c:pt idx="16507">
                  <c:v>0.27697116495526192</c:v>
                </c:pt>
                <c:pt idx="16508">
                  <c:v>0.30269160005934348</c:v>
                </c:pt>
                <c:pt idx="16509">
                  <c:v>0.19150421124426342</c:v>
                </c:pt>
                <c:pt idx="16510">
                  <c:v>0.25289524463968494</c:v>
                </c:pt>
                <c:pt idx="16511">
                  <c:v>0.29273321683088671</c:v>
                </c:pt>
                <c:pt idx="16512">
                  <c:v>0.22311160763765267</c:v>
                </c:pt>
                <c:pt idx="16513">
                  <c:v>0.2864599941721353</c:v>
                </c:pt>
                <c:pt idx="16514">
                  <c:v>0.28852453535821992</c:v>
                </c:pt>
                <c:pt idx="16515">
                  <c:v>0.23374519997373144</c:v>
                </c:pt>
                <c:pt idx="16516">
                  <c:v>0.25929610653308105</c:v>
                </c:pt>
                <c:pt idx="16517">
                  <c:v>0.2331027623534612</c:v>
                </c:pt>
                <c:pt idx="16518">
                  <c:v>0.26882101381485907</c:v>
                </c:pt>
                <c:pt idx="16519">
                  <c:v>0.28008101373019328</c:v>
                </c:pt>
                <c:pt idx="16520">
                  <c:v>0.2927515912071294</c:v>
                </c:pt>
                <c:pt idx="16521">
                  <c:v>0.22772969712938371</c:v>
                </c:pt>
                <c:pt idx="16522">
                  <c:v>0.30038983659155438</c:v>
                </c:pt>
                <c:pt idx="16523">
                  <c:v>0.25137754125462042</c:v>
                </c:pt>
                <c:pt idx="16524">
                  <c:v>0.25319189798601444</c:v>
                </c:pt>
                <c:pt idx="16525">
                  <c:v>0.32882790046784005</c:v>
                </c:pt>
                <c:pt idx="16526">
                  <c:v>0.24823010613233731</c:v>
                </c:pt>
                <c:pt idx="16527">
                  <c:v>0.25268852451631624</c:v>
                </c:pt>
                <c:pt idx="16528">
                  <c:v>0.32620566294233116</c:v>
                </c:pt>
                <c:pt idx="16529">
                  <c:v>0.27360018768817168</c:v>
                </c:pt>
                <c:pt idx="16530">
                  <c:v>0.27206779366050587</c:v>
                </c:pt>
                <c:pt idx="16531">
                  <c:v>0.21194300853059719</c:v>
                </c:pt>
                <c:pt idx="16532">
                  <c:v>0.28496243910990743</c:v>
                </c:pt>
                <c:pt idx="16533">
                  <c:v>0.26034514128009728</c:v>
                </c:pt>
                <c:pt idx="16534">
                  <c:v>0.32304987857347445</c:v>
                </c:pt>
                <c:pt idx="16535">
                  <c:v>0.25020540625011961</c:v>
                </c:pt>
                <c:pt idx="16536">
                  <c:v>0.25317123608574177</c:v>
                </c:pt>
                <c:pt idx="16537">
                  <c:v>0.28643813651829553</c:v>
                </c:pt>
                <c:pt idx="16538">
                  <c:v>0.30125644019692366</c:v>
                </c:pt>
                <c:pt idx="16539">
                  <c:v>0.28773374280676423</c:v>
                </c:pt>
                <c:pt idx="16540">
                  <c:v>0.24709504204721142</c:v>
                </c:pt>
                <c:pt idx="16541">
                  <c:v>0.22786846186781695</c:v>
                </c:pt>
                <c:pt idx="16542">
                  <c:v>0.27276760592747473</c:v>
                </c:pt>
                <c:pt idx="16543">
                  <c:v>0.25062852048064038</c:v>
                </c:pt>
                <c:pt idx="16544">
                  <c:v>0.23923170838870936</c:v>
                </c:pt>
                <c:pt idx="16545">
                  <c:v>0.24171737748907149</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302</c:v>
                </c:pt>
                <c:pt idx="16554">
                  <c:v>0.26617725128051328</c:v>
                </c:pt>
                <c:pt idx="16555">
                  <c:v>0.2783208639364107</c:v>
                </c:pt>
                <c:pt idx="16556">
                  <c:v>0.25748641000367994</c:v>
                </c:pt>
                <c:pt idx="16557">
                  <c:v>0.27321189496711945</c:v>
                </c:pt>
                <c:pt idx="16558">
                  <c:v>0.29392406004295013</c:v>
                </c:pt>
                <c:pt idx="16559">
                  <c:v>0.23079404514898541</c:v>
                </c:pt>
                <c:pt idx="16560">
                  <c:v>0.32431199409512584</c:v>
                </c:pt>
                <c:pt idx="16561">
                  <c:v>0.24366840883285298</c:v>
                </c:pt>
                <c:pt idx="16562">
                  <c:v>0.22230908854300843</c:v>
                </c:pt>
                <c:pt idx="16563">
                  <c:v>0.21450517204250324</c:v>
                </c:pt>
                <c:pt idx="16564">
                  <c:v>0.28538303248200381</c:v>
                </c:pt>
                <c:pt idx="16565">
                  <c:v>0.23235104183288041</c:v>
                </c:pt>
                <c:pt idx="16566">
                  <c:v>0.2908037296159024</c:v>
                </c:pt>
                <c:pt idx="16567">
                  <c:v>0.22446068398182387</c:v>
                </c:pt>
                <c:pt idx="16568">
                  <c:v>0.24904837571529176</c:v>
                </c:pt>
                <c:pt idx="16569">
                  <c:v>0.25141197146873628</c:v>
                </c:pt>
                <c:pt idx="16570">
                  <c:v>0.25478723845294571</c:v>
                </c:pt>
                <c:pt idx="16571">
                  <c:v>0.31116908064827631</c:v>
                </c:pt>
                <c:pt idx="16572">
                  <c:v>0.23606244779198907</c:v>
                </c:pt>
                <c:pt idx="16573">
                  <c:v>0.2698821767288655</c:v>
                </c:pt>
                <c:pt idx="16574">
                  <c:v>0.30142681957472961</c:v>
                </c:pt>
                <c:pt idx="16575">
                  <c:v>0.26358174219545588</c:v>
                </c:pt>
                <c:pt idx="16576">
                  <c:v>0.26367235720011861</c:v>
                </c:pt>
                <c:pt idx="16577">
                  <c:v>0.25355755764707927</c:v>
                </c:pt>
                <c:pt idx="16578">
                  <c:v>0.25533979609996788</c:v>
                </c:pt>
                <c:pt idx="16579">
                  <c:v>0.23945130996058869</c:v>
                </c:pt>
                <c:pt idx="16580">
                  <c:v>0.2334742276058614</c:v>
                </c:pt>
                <c:pt idx="16581">
                  <c:v>0.26747190581869273</c:v>
                </c:pt>
                <c:pt idx="16582">
                  <c:v>0.27459278442409207</c:v>
                </c:pt>
                <c:pt idx="16583">
                  <c:v>0.23509809588272446</c:v>
                </c:pt>
                <c:pt idx="16584">
                  <c:v>0.26930735882177959</c:v>
                </c:pt>
                <c:pt idx="16585">
                  <c:v>0.2929400640884634</c:v>
                </c:pt>
                <c:pt idx="16586">
                  <c:v>0.2515854821052948</c:v>
                </c:pt>
                <c:pt idx="16587">
                  <c:v>0.30832042796696529</c:v>
                </c:pt>
                <c:pt idx="16588">
                  <c:v>0.2695802624733073</c:v>
                </c:pt>
                <c:pt idx="16589">
                  <c:v>0.24599515811643222</c:v>
                </c:pt>
                <c:pt idx="16590">
                  <c:v>0.21228454252271803</c:v>
                </c:pt>
                <c:pt idx="16591">
                  <c:v>0.26446940938948105</c:v>
                </c:pt>
                <c:pt idx="16592">
                  <c:v>0.28663873778874238</c:v>
                </c:pt>
                <c:pt idx="16593">
                  <c:v>0.33809720202426263</c:v>
                </c:pt>
                <c:pt idx="16594">
                  <c:v>0.21087473685224178</c:v>
                </c:pt>
                <c:pt idx="16595">
                  <c:v>0.2733374537324233</c:v>
                </c:pt>
                <c:pt idx="16596">
                  <c:v>0.30448499749231428</c:v>
                </c:pt>
                <c:pt idx="16597">
                  <c:v>0.26345947048003776</c:v>
                </c:pt>
                <c:pt idx="16598">
                  <c:v>0.21033525438093151</c:v>
                </c:pt>
                <c:pt idx="16599">
                  <c:v>0.26784581355714232</c:v>
                </c:pt>
                <c:pt idx="16600">
                  <c:v>0.25429435412361673</c:v>
                </c:pt>
                <c:pt idx="16601">
                  <c:v>0.26998839002067027</c:v>
                </c:pt>
                <c:pt idx="16602">
                  <c:v>0.26545422653925138</c:v>
                </c:pt>
                <c:pt idx="16603">
                  <c:v>0.26147266744416642</c:v>
                </c:pt>
                <c:pt idx="16604">
                  <c:v>0.25692231869587939</c:v>
                </c:pt>
                <c:pt idx="16605">
                  <c:v>0.27357339738689507</c:v>
                </c:pt>
                <c:pt idx="16606">
                  <c:v>0.2649289813426205</c:v>
                </c:pt>
                <c:pt idx="16607">
                  <c:v>0.26784883686032956</c:v>
                </c:pt>
                <c:pt idx="16608">
                  <c:v>0.26620389043941906</c:v>
                </c:pt>
                <c:pt idx="16609">
                  <c:v>0.29060852736430526</c:v>
                </c:pt>
                <c:pt idx="16610">
                  <c:v>0.28397439848709538</c:v>
                </c:pt>
                <c:pt idx="16611">
                  <c:v>0.23826031653058041</c:v>
                </c:pt>
                <c:pt idx="16612">
                  <c:v>0.25232188625086066</c:v>
                </c:pt>
                <c:pt idx="16613">
                  <c:v>0.25499898237312618</c:v>
                </c:pt>
                <c:pt idx="16614">
                  <c:v>0.28271970155682247</c:v>
                </c:pt>
                <c:pt idx="16615">
                  <c:v>0.24272644052552231</c:v>
                </c:pt>
                <c:pt idx="16616">
                  <c:v>0.24489898776602886</c:v>
                </c:pt>
                <c:pt idx="16617">
                  <c:v>0.29235496281268247</c:v>
                </c:pt>
                <c:pt idx="16618">
                  <c:v>0.21446474512545913</c:v>
                </c:pt>
                <c:pt idx="16619">
                  <c:v>0.27064360195371012</c:v>
                </c:pt>
                <c:pt idx="16620">
                  <c:v>0.2751478416739444</c:v>
                </c:pt>
                <c:pt idx="16621">
                  <c:v>0.26370036548705245</c:v>
                </c:pt>
                <c:pt idx="16622">
                  <c:v>0.24791277693697691</c:v>
                </c:pt>
                <c:pt idx="16623">
                  <c:v>0.29183848447032551</c:v>
                </c:pt>
                <c:pt idx="16624">
                  <c:v>0.25099887503817947</c:v>
                </c:pt>
                <c:pt idx="16625">
                  <c:v>0.33723210241882284</c:v>
                </c:pt>
                <c:pt idx="16626">
                  <c:v>0.26371031327483924</c:v>
                </c:pt>
                <c:pt idx="16627">
                  <c:v>0.25405999000361862</c:v>
                </c:pt>
                <c:pt idx="16628">
                  <c:v>0.28176348734565887</c:v>
                </c:pt>
                <c:pt idx="16629">
                  <c:v>0.27410123599164582</c:v>
                </c:pt>
                <c:pt idx="16630">
                  <c:v>0.29228710217410381</c:v>
                </c:pt>
                <c:pt idx="16631">
                  <c:v>0.25634163828941881</c:v>
                </c:pt>
                <c:pt idx="16632">
                  <c:v>0.25728474754481645</c:v>
                </c:pt>
                <c:pt idx="16633">
                  <c:v>0.24835053159948553</c:v>
                </c:pt>
                <c:pt idx="16634">
                  <c:v>0.24805336145135287</c:v>
                </c:pt>
                <c:pt idx="16635">
                  <c:v>0.24976493340369813</c:v>
                </c:pt>
                <c:pt idx="16636">
                  <c:v>0.23721728719545773</c:v>
                </c:pt>
                <c:pt idx="16637">
                  <c:v>0.30628146576027987</c:v>
                </c:pt>
                <c:pt idx="16638">
                  <c:v>0.28703445070351324</c:v>
                </c:pt>
                <c:pt idx="16639">
                  <c:v>0.26353869635671989</c:v>
                </c:pt>
                <c:pt idx="16640">
                  <c:v>0.26431808118161326</c:v>
                </c:pt>
                <c:pt idx="16641">
                  <c:v>0.26558397152287516</c:v>
                </c:pt>
                <c:pt idx="16642">
                  <c:v>0.23261765240530274</c:v>
                </c:pt>
                <c:pt idx="16643">
                  <c:v>0.22509087933453512</c:v>
                </c:pt>
                <c:pt idx="16644">
                  <c:v>0.24480149999069761</c:v>
                </c:pt>
                <c:pt idx="16645">
                  <c:v>0.24160159952852922</c:v>
                </c:pt>
                <c:pt idx="16646">
                  <c:v>0.21515561460351143</c:v>
                </c:pt>
                <c:pt idx="16647">
                  <c:v>0.22300846105619754</c:v>
                </c:pt>
                <c:pt idx="16648">
                  <c:v>0.25613902489984841</c:v>
                </c:pt>
                <c:pt idx="16649">
                  <c:v>0.24448731520074479</c:v>
                </c:pt>
                <c:pt idx="16650">
                  <c:v>0.26424113912316022</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7101</c:v>
                </c:pt>
                <c:pt idx="16660">
                  <c:v>0.29209942890149543</c:v>
                </c:pt>
                <c:pt idx="16661">
                  <c:v>0.29704765222293439</c:v>
                </c:pt>
                <c:pt idx="16662">
                  <c:v>0.26233102860947577</c:v>
                </c:pt>
                <c:pt idx="16663">
                  <c:v>0.28650498944082387</c:v>
                </c:pt>
                <c:pt idx="16664">
                  <c:v>0.30731246016581676</c:v>
                </c:pt>
                <c:pt idx="16665">
                  <c:v>0.24777954133971497</c:v>
                </c:pt>
                <c:pt idx="16666">
                  <c:v>0.26424456384806072</c:v>
                </c:pt>
                <c:pt idx="16667">
                  <c:v>0.22027189795689064</c:v>
                </c:pt>
                <c:pt idx="16668">
                  <c:v>0.20837163454825469</c:v>
                </c:pt>
                <c:pt idx="16669">
                  <c:v>0.2591660113070704</c:v>
                </c:pt>
                <c:pt idx="16670">
                  <c:v>0.27453857530618658</c:v>
                </c:pt>
                <c:pt idx="16671">
                  <c:v>0.19708863288307341</c:v>
                </c:pt>
                <c:pt idx="16672">
                  <c:v>0.26101880190416965</c:v>
                </c:pt>
                <c:pt idx="16673">
                  <c:v>0.24026422848376691</c:v>
                </c:pt>
                <c:pt idx="16674">
                  <c:v>0.24679855563432893</c:v>
                </c:pt>
                <c:pt idx="16675">
                  <c:v>0.28815912257679288</c:v>
                </c:pt>
                <c:pt idx="16676">
                  <c:v>0.2329897423246752</c:v>
                </c:pt>
                <c:pt idx="16677">
                  <c:v>0.27212482788181136</c:v>
                </c:pt>
                <c:pt idx="16678">
                  <c:v>0.2721398138902148</c:v>
                </c:pt>
                <c:pt idx="16679">
                  <c:v>0.27810517645445981</c:v>
                </c:pt>
                <c:pt idx="16680">
                  <c:v>0.24721092014296431</c:v>
                </c:pt>
                <c:pt idx="16681">
                  <c:v>0.25754069014462388</c:v>
                </c:pt>
                <c:pt idx="16682">
                  <c:v>0.26015010949078177</c:v>
                </c:pt>
                <c:pt idx="16683">
                  <c:v>0.27590715451881059</c:v>
                </c:pt>
                <c:pt idx="16684">
                  <c:v>0.26700941818245238</c:v>
                </c:pt>
                <c:pt idx="16685">
                  <c:v>0.28457573486154358</c:v>
                </c:pt>
                <c:pt idx="16686">
                  <c:v>0.23399464683192414</c:v>
                </c:pt>
                <c:pt idx="16687">
                  <c:v>0.27928446126996975</c:v>
                </c:pt>
                <c:pt idx="16688">
                  <c:v>0.25112735692143329</c:v>
                </c:pt>
                <c:pt idx="16689">
                  <c:v>0.29532045634917903</c:v>
                </c:pt>
                <c:pt idx="16690">
                  <c:v>0.2630521002011032</c:v>
                </c:pt>
                <c:pt idx="16691">
                  <c:v>0.28709880036212432</c:v>
                </c:pt>
                <c:pt idx="16692">
                  <c:v>0.27735742769209581</c:v>
                </c:pt>
                <c:pt idx="16693">
                  <c:v>0.28130448070172387</c:v>
                </c:pt>
                <c:pt idx="16694">
                  <c:v>0.29058317435007958</c:v>
                </c:pt>
                <c:pt idx="16695">
                  <c:v>0.26211898010568385</c:v>
                </c:pt>
                <c:pt idx="16696">
                  <c:v>0.26957506397465586</c:v>
                </c:pt>
                <c:pt idx="16697">
                  <c:v>0.31567101559519389</c:v>
                </c:pt>
                <c:pt idx="16698">
                  <c:v>0.28630928864999361</c:v>
                </c:pt>
                <c:pt idx="16699">
                  <c:v>0.28038239380536251</c:v>
                </c:pt>
                <c:pt idx="16700">
                  <c:v>0.23672601086763481</c:v>
                </c:pt>
                <c:pt idx="16701">
                  <c:v>0.26024368574608553</c:v>
                </c:pt>
                <c:pt idx="16702">
                  <c:v>0.24102092677785023</c:v>
                </c:pt>
                <c:pt idx="16703">
                  <c:v>0.27980547374319897</c:v>
                </c:pt>
                <c:pt idx="16704">
                  <c:v>0.23359931988817054</c:v>
                </c:pt>
                <c:pt idx="16705">
                  <c:v>0.28533427302191194</c:v>
                </c:pt>
                <c:pt idx="16706">
                  <c:v>0.22582855790197265</c:v>
                </c:pt>
                <c:pt idx="16707">
                  <c:v>0.23948388328794787</c:v>
                </c:pt>
                <c:pt idx="16708">
                  <c:v>0.22838313197903809</c:v>
                </c:pt>
                <c:pt idx="16709">
                  <c:v>0.24278279118054621</c:v>
                </c:pt>
                <c:pt idx="16710">
                  <c:v>0.28171400407283531</c:v>
                </c:pt>
                <c:pt idx="16711">
                  <c:v>0.26092021020256456</c:v>
                </c:pt>
                <c:pt idx="16712">
                  <c:v>0.24554767856835191</c:v>
                </c:pt>
                <c:pt idx="16713">
                  <c:v>0.22882680789020426</c:v>
                </c:pt>
                <c:pt idx="16714">
                  <c:v>0.28958637359091055</c:v>
                </c:pt>
                <c:pt idx="16715">
                  <c:v>0.26519732425287651</c:v>
                </c:pt>
                <c:pt idx="16716">
                  <c:v>0.21571392440302711</c:v>
                </c:pt>
                <c:pt idx="16717">
                  <c:v>0.2456927955724692</c:v>
                </c:pt>
                <c:pt idx="16718">
                  <c:v>0.25253570759703226</c:v>
                </c:pt>
                <c:pt idx="16719">
                  <c:v>0.23920442775201456</c:v>
                </c:pt>
                <c:pt idx="16720">
                  <c:v>0.26348770689283002</c:v>
                </c:pt>
                <c:pt idx="16721">
                  <c:v>0.2286489895972042</c:v>
                </c:pt>
                <c:pt idx="16722">
                  <c:v>0.23073136687293008</c:v>
                </c:pt>
                <c:pt idx="16723">
                  <c:v>0.24029559416038146</c:v>
                </c:pt>
                <c:pt idx="16724">
                  <c:v>0.24752903919325026</c:v>
                </c:pt>
                <c:pt idx="16725">
                  <c:v>0.21219992044579244</c:v>
                </c:pt>
                <c:pt idx="16726">
                  <c:v>0.24210022155172659</c:v>
                </c:pt>
                <c:pt idx="16727">
                  <c:v>0.24057185721352667</c:v>
                </c:pt>
                <c:pt idx="16728">
                  <c:v>0.26572774813312861</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663</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82</c:v>
                </c:pt>
                <c:pt idx="16750">
                  <c:v>0.26992172941030868</c:v>
                </c:pt>
                <c:pt idx="16751">
                  <c:v>0.22443254835259621</c:v>
                </c:pt>
                <c:pt idx="16752">
                  <c:v>0.26109237080391584</c:v>
                </c:pt>
                <c:pt idx="16753">
                  <c:v>0.24239529369830581</c:v>
                </c:pt>
                <c:pt idx="16754">
                  <c:v>0.26254350129767262</c:v>
                </c:pt>
                <c:pt idx="16755">
                  <c:v>0.25973838341572875</c:v>
                </c:pt>
                <c:pt idx="16756">
                  <c:v>0.26617128870455381</c:v>
                </c:pt>
                <c:pt idx="16757">
                  <c:v>0.25015568226707968</c:v>
                </c:pt>
                <c:pt idx="16758">
                  <c:v>0.28331274761998904</c:v>
                </c:pt>
                <c:pt idx="16759">
                  <c:v>0.29189990041916031</c:v>
                </c:pt>
                <c:pt idx="16760">
                  <c:v>0.21059661666223684</c:v>
                </c:pt>
                <c:pt idx="16761">
                  <c:v>0.26413294056159509</c:v>
                </c:pt>
                <c:pt idx="16762">
                  <c:v>0.23976322721510024</c:v>
                </c:pt>
                <c:pt idx="16763">
                  <c:v>0.23720907597495031</c:v>
                </c:pt>
                <c:pt idx="16764">
                  <c:v>0.29034900880191572</c:v>
                </c:pt>
                <c:pt idx="16765">
                  <c:v>0.22685645536137741</c:v>
                </c:pt>
                <c:pt idx="16766">
                  <c:v>0.30505798491428976</c:v>
                </c:pt>
                <c:pt idx="16767">
                  <c:v>0.2218028164555631</c:v>
                </c:pt>
                <c:pt idx="16768">
                  <c:v>0.26415252170649672</c:v>
                </c:pt>
                <c:pt idx="16769">
                  <c:v>0.27412517136788983</c:v>
                </c:pt>
                <c:pt idx="16770">
                  <c:v>0.29949456414550035</c:v>
                </c:pt>
                <c:pt idx="16771">
                  <c:v>0.26687244664778742</c:v>
                </c:pt>
                <c:pt idx="16772">
                  <c:v>0.22282499291479668</c:v>
                </c:pt>
                <c:pt idx="16773">
                  <c:v>0.23545108147762112</c:v>
                </c:pt>
                <c:pt idx="16774">
                  <c:v>0.27067643547068287</c:v>
                </c:pt>
                <c:pt idx="16775">
                  <c:v>0.23569573441093394</c:v>
                </c:pt>
                <c:pt idx="16776">
                  <c:v>0.21582541839858813</c:v>
                </c:pt>
                <c:pt idx="16777">
                  <c:v>0.22754348651505588</c:v>
                </c:pt>
                <c:pt idx="16778">
                  <c:v>0.23804831437317356</c:v>
                </c:pt>
                <c:pt idx="16779">
                  <c:v>0.27364201133265748</c:v>
                </c:pt>
                <c:pt idx="16780">
                  <c:v>0.30486075832802284</c:v>
                </c:pt>
                <c:pt idx="16781">
                  <c:v>0.26158136782694796</c:v>
                </c:pt>
                <c:pt idx="16782">
                  <c:v>0.32510681329704383</c:v>
                </c:pt>
                <c:pt idx="16783">
                  <c:v>0.32979491908637887</c:v>
                </c:pt>
                <c:pt idx="16784">
                  <c:v>0.24922319821441474</c:v>
                </c:pt>
                <c:pt idx="16785">
                  <c:v>0.24698363702853321</c:v>
                </c:pt>
                <c:pt idx="16786">
                  <c:v>0.2866934370979688</c:v>
                </c:pt>
                <c:pt idx="16787">
                  <c:v>0.2750284592341764</c:v>
                </c:pt>
                <c:pt idx="16788">
                  <c:v>0.26856960525814882</c:v>
                </c:pt>
                <c:pt idx="16789">
                  <c:v>0.27005930803095934</c:v>
                </c:pt>
                <c:pt idx="16790">
                  <c:v>0.26614018403597101</c:v>
                </c:pt>
                <c:pt idx="16791">
                  <c:v>0.27713646603206887</c:v>
                </c:pt>
                <c:pt idx="16792">
                  <c:v>0.2613834993822825</c:v>
                </c:pt>
                <c:pt idx="16793">
                  <c:v>0.24481564722446444</c:v>
                </c:pt>
                <c:pt idx="16794">
                  <c:v>0.24923400647914704</c:v>
                </c:pt>
                <c:pt idx="16795">
                  <c:v>0.30002189839697635</c:v>
                </c:pt>
                <c:pt idx="16796">
                  <c:v>0.24289411877153574</c:v>
                </c:pt>
                <c:pt idx="16797">
                  <c:v>0.27803027575229317</c:v>
                </c:pt>
                <c:pt idx="16798">
                  <c:v>0.27664965054634594</c:v>
                </c:pt>
                <c:pt idx="16799">
                  <c:v>0.2849909904510573</c:v>
                </c:pt>
                <c:pt idx="16800">
                  <c:v>0.25934428787225494</c:v>
                </c:pt>
                <c:pt idx="16801">
                  <c:v>0.22205212243539921</c:v>
                </c:pt>
                <c:pt idx="16802">
                  <c:v>0.24610583063356775</c:v>
                </c:pt>
                <c:pt idx="16803">
                  <c:v>0.29972305894339024</c:v>
                </c:pt>
                <c:pt idx="16804">
                  <c:v>0.26494203410757433</c:v>
                </c:pt>
                <c:pt idx="16805">
                  <c:v>0.2471234093517797</c:v>
                </c:pt>
                <c:pt idx="16806">
                  <c:v>0.31108612899906718</c:v>
                </c:pt>
                <c:pt idx="16807">
                  <c:v>0.24346153541126636</c:v>
                </c:pt>
                <c:pt idx="16808">
                  <c:v>0.25918201621395881</c:v>
                </c:pt>
                <c:pt idx="16809">
                  <c:v>0.21832774056484971</c:v>
                </c:pt>
                <c:pt idx="16810">
                  <c:v>0.27383843805448088</c:v>
                </c:pt>
                <c:pt idx="16811">
                  <c:v>0.25508465207109199</c:v>
                </c:pt>
                <c:pt idx="16812">
                  <c:v>0.24645860960398086</c:v>
                </c:pt>
                <c:pt idx="16813">
                  <c:v>0.27092872478799052</c:v>
                </c:pt>
                <c:pt idx="16814">
                  <c:v>0.2330329526607037</c:v>
                </c:pt>
                <c:pt idx="16815">
                  <c:v>0.27133174656578679</c:v>
                </c:pt>
                <c:pt idx="16816">
                  <c:v>0.27710103582344831</c:v>
                </c:pt>
                <c:pt idx="16817">
                  <c:v>0.26662220426996086</c:v>
                </c:pt>
                <c:pt idx="16818">
                  <c:v>0.22390306518614012</c:v>
                </c:pt>
                <c:pt idx="16819">
                  <c:v>0.29283183036277188</c:v>
                </c:pt>
                <c:pt idx="16820">
                  <c:v>0.26202010334858039</c:v>
                </c:pt>
                <c:pt idx="16821">
                  <c:v>0.27014807241762961</c:v>
                </c:pt>
                <c:pt idx="16822">
                  <c:v>0.28137801844783372</c:v>
                </c:pt>
                <c:pt idx="16823">
                  <c:v>0.25180582641735433</c:v>
                </c:pt>
                <c:pt idx="16824">
                  <c:v>0.29378778751566176</c:v>
                </c:pt>
                <c:pt idx="16825">
                  <c:v>0.21237713291643809</c:v>
                </c:pt>
                <c:pt idx="16826">
                  <c:v>0.24569904244207888</c:v>
                </c:pt>
                <c:pt idx="16827">
                  <c:v>0.25187406659862938</c:v>
                </c:pt>
                <c:pt idx="16828">
                  <c:v>0.25716403102433349</c:v>
                </c:pt>
                <c:pt idx="16829">
                  <c:v>0.23272767015130541</c:v>
                </c:pt>
                <c:pt idx="16830">
                  <c:v>0.23742981023133541</c:v>
                </c:pt>
                <c:pt idx="16831">
                  <c:v>0.26336531128487323</c:v>
                </c:pt>
                <c:pt idx="16832">
                  <c:v>0.27975595789993835</c:v>
                </c:pt>
                <c:pt idx="16833">
                  <c:v>0.23857960003544421</c:v>
                </c:pt>
                <c:pt idx="16834">
                  <c:v>0.27639085265156499</c:v>
                </c:pt>
                <c:pt idx="16835">
                  <c:v>0.23873177192266809</c:v>
                </c:pt>
                <c:pt idx="16836">
                  <c:v>0.32792556433212294</c:v>
                </c:pt>
                <c:pt idx="16837">
                  <c:v>0.26438834937738276</c:v>
                </c:pt>
                <c:pt idx="16838">
                  <c:v>0.21650071787597841</c:v>
                </c:pt>
                <c:pt idx="16839">
                  <c:v>0.24474407754033106</c:v>
                </c:pt>
                <c:pt idx="16840">
                  <c:v>0.24728829230305041</c:v>
                </c:pt>
                <c:pt idx="16841">
                  <c:v>0.24034213195013374</c:v>
                </c:pt>
                <c:pt idx="16842">
                  <c:v>0.24229389270484494</c:v>
                </c:pt>
                <c:pt idx="16843">
                  <c:v>0.26453019538640032</c:v>
                </c:pt>
                <c:pt idx="16844">
                  <c:v>0.29787636619894919</c:v>
                </c:pt>
                <c:pt idx="16845">
                  <c:v>0.28137333758595623</c:v>
                </c:pt>
                <c:pt idx="16846">
                  <c:v>0.25682547449104032</c:v>
                </c:pt>
                <c:pt idx="16847">
                  <c:v>0.20081025409314526</c:v>
                </c:pt>
                <c:pt idx="16848">
                  <c:v>0.30106205430272631</c:v>
                </c:pt>
                <c:pt idx="16849">
                  <c:v>0.2442767715330372</c:v>
                </c:pt>
                <c:pt idx="16850">
                  <c:v>0.27676273605055585</c:v>
                </c:pt>
                <c:pt idx="16851">
                  <c:v>0.32509778068245843</c:v>
                </c:pt>
                <c:pt idx="16852">
                  <c:v>0.24602537985918696</c:v>
                </c:pt>
                <c:pt idx="16853">
                  <c:v>0.22146947021876234</c:v>
                </c:pt>
                <c:pt idx="16854">
                  <c:v>0.26088490210007592</c:v>
                </c:pt>
                <c:pt idx="16855">
                  <c:v>0.20276579134174141</c:v>
                </c:pt>
                <c:pt idx="16856">
                  <c:v>0.25761342320459646</c:v>
                </c:pt>
                <c:pt idx="16857">
                  <c:v>0.27159253433575542</c:v>
                </c:pt>
                <c:pt idx="16858">
                  <c:v>0.19796847926531871</c:v>
                </c:pt>
                <c:pt idx="16859">
                  <c:v>0.22404716411034944</c:v>
                </c:pt>
                <c:pt idx="16860">
                  <c:v>0.21734950289428182</c:v>
                </c:pt>
                <c:pt idx="16861">
                  <c:v>0.25612313782563034</c:v>
                </c:pt>
                <c:pt idx="16862">
                  <c:v>0.24964888740453567</c:v>
                </c:pt>
                <c:pt idx="16863">
                  <c:v>0.24179179857647295</c:v>
                </c:pt>
                <c:pt idx="16864">
                  <c:v>0.27934302743595968</c:v>
                </c:pt>
                <c:pt idx="16865">
                  <c:v>0.20638431506727248</c:v>
                </c:pt>
                <c:pt idx="16866">
                  <c:v>0.22882345539978538</c:v>
                </c:pt>
                <c:pt idx="16867">
                  <c:v>0.23295958108099529</c:v>
                </c:pt>
                <c:pt idx="16868">
                  <c:v>0.26787414643011093</c:v>
                </c:pt>
                <c:pt idx="16869">
                  <c:v>0.30652238276052191</c:v>
                </c:pt>
                <c:pt idx="16870">
                  <c:v>0.23810847996945639</c:v>
                </c:pt>
                <c:pt idx="16871">
                  <c:v>0.30901095003416407</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44</c:v>
                </c:pt>
                <c:pt idx="16882">
                  <c:v>0.29418042652788751</c:v>
                </c:pt>
                <c:pt idx="16883">
                  <c:v>0.2015864805267642</c:v>
                </c:pt>
                <c:pt idx="16884">
                  <c:v>0.24204667078831749</c:v>
                </c:pt>
                <c:pt idx="16885">
                  <c:v>0.2427961949374853</c:v>
                </c:pt>
                <c:pt idx="16886">
                  <c:v>0.25115488495051952</c:v>
                </c:pt>
                <c:pt idx="16887">
                  <c:v>0.27510992984187732</c:v>
                </c:pt>
                <c:pt idx="16888">
                  <c:v>0.30107009298707144</c:v>
                </c:pt>
                <c:pt idx="16889">
                  <c:v>0.21512630194032506</c:v>
                </c:pt>
                <c:pt idx="16890">
                  <c:v>0.24332691320276392</c:v>
                </c:pt>
                <c:pt idx="16891">
                  <c:v>0.23348424239180549</c:v>
                </c:pt>
                <c:pt idx="16892">
                  <c:v>0.26433700414735417</c:v>
                </c:pt>
                <c:pt idx="16893">
                  <c:v>0.2481561263294132</c:v>
                </c:pt>
                <c:pt idx="16894">
                  <c:v>0.22630018508868768</c:v>
                </c:pt>
                <c:pt idx="16895">
                  <c:v>0.26970660850883471</c:v>
                </c:pt>
                <c:pt idx="16896">
                  <c:v>0.24657343314474334</c:v>
                </c:pt>
                <c:pt idx="16897">
                  <c:v>0.20565955389257071</c:v>
                </c:pt>
                <c:pt idx="16898">
                  <c:v>0.24896670120446374</c:v>
                </c:pt>
                <c:pt idx="16899">
                  <c:v>0.20140398011344637</c:v>
                </c:pt>
                <c:pt idx="16900">
                  <c:v>0.26223983613029828</c:v>
                </c:pt>
                <c:pt idx="16901">
                  <c:v>0.2624800516023208</c:v>
                </c:pt>
                <c:pt idx="16902">
                  <c:v>0.23953818132077748</c:v>
                </c:pt>
                <c:pt idx="16903">
                  <c:v>0.23259163527913004</c:v>
                </c:pt>
                <c:pt idx="16904">
                  <c:v>0.25150686353387436</c:v>
                </c:pt>
                <c:pt idx="16905">
                  <c:v>0.22288349750726752</c:v>
                </c:pt>
                <c:pt idx="16906">
                  <c:v>0.18385655131797421</c:v>
                </c:pt>
                <c:pt idx="16907">
                  <c:v>0.28737528086317732</c:v>
                </c:pt>
                <c:pt idx="16908">
                  <c:v>0.27422761391688338</c:v>
                </c:pt>
                <c:pt idx="16909">
                  <c:v>0.22862124139479942</c:v>
                </c:pt>
                <c:pt idx="16910">
                  <c:v>0.2253408806851839</c:v>
                </c:pt>
                <c:pt idx="16911">
                  <c:v>0.21970313199569552</c:v>
                </c:pt>
                <c:pt idx="16912">
                  <c:v>0.23989718153363032</c:v>
                </c:pt>
                <c:pt idx="16913">
                  <c:v>0.2845008824871243</c:v>
                </c:pt>
                <c:pt idx="16914">
                  <c:v>0.24098609928676884</c:v>
                </c:pt>
                <c:pt idx="16915">
                  <c:v>0.2574452103692913</c:v>
                </c:pt>
                <c:pt idx="16916">
                  <c:v>0.26684230410801946</c:v>
                </c:pt>
                <c:pt idx="16917">
                  <c:v>0.23821239768671876</c:v>
                </c:pt>
                <c:pt idx="16918">
                  <c:v>0.20532758722005717</c:v>
                </c:pt>
                <c:pt idx="16919">
                  <c:v>0.2410234942599547</c:v>
                </c:pt>
                <c:pt idx="16920">
                  <c:v>0.24354698645185333</c:v>
                </c:pt>
                <c:pt idx="16921">
                  <c:v>0.2667495822699073</c:v>
                </c:pt>
                <c:pt idx="16922">
                  <c:v>0.26020635060129588</c:v>
                </c:pt>
                <c:pt idx="16923">
                  <c:v>0.21913288364613073</c:v>
                </c:pt>
                <c:pt idx="16924">
                  <c:v>0.27902934463205381</c:v>
                </c:pt>
                <c:pt idx="16925">
                  <c:v>0.21348073569208556</c:v>
                </c:pt>
                <c:pt idx="16926">
                  <c:v>0.26735259819378232</c:v>
                </c:pt>
                <c:pt idx="16927">
                  <c:v>0.22053395525308817</c:v>
                </c:pt>
                <c:pt idx="16928">
                  <c:v>0.22751504533486641</c:v>
                </c:pt>
                <c:pt idx="16929">
                  <c:v>0.26896091602696448</c:v>
                </c:pt>
                <c:pt idx="16930">
                  <c:v>0.25733379835435832</c:v>
                </c:pt>
                <c:pt idx="16931">
                  <c:v>0.24447802627879966</c:v>
                </c:pt>
                <c:pt idx="16932">
                  <c:v>0.22580329551156375</c:v>
                </c:pt>
                <c:pt idx="16933">
                  <c:v>0.26542209580566978</c:v>
                </c:pt>
                <c:pt idx="16934">
                  <c:v>0.27549073807428032</c:v>
                </c:pt>
                <c:pt idx="16935">
                  <c:v>0.20732555640189973</c:v>
                </c:pt>
                <c:pt idx="16936">
                  <c:v>0.22099689662325364</c:v>
                </c:pt>
                <c:pt idx="16937">
                  <c:v>0.26749660557263139</c:v>
                </c:pt>
                <c:pt idx="16938">
                  <c:v>0.25154663493689278</c:v>
                </c:pt>
                <c:pt idx="16939">
                  <c:v>0.23615488510617849</c:v>
                </c:pt>
                <c:pt idx="16940">
                  <c:v>0.20559806213499479</c:v>
                </c:pt>
                <c:pt idx="16941">
                  <c:v>0.22708068092304787</c:v>
                </c:pt>
                <c:pt idx="16942">
                  <c:v>0.26225852594134696</c:v>
                </c:pt>
                <c:pt idx="16943">
                  <c:v>0.21339219691823141</c:v>
                </c:pt>
                <c:pt idx="16944">
                  <c:v>0.24222689059384478</c:v>
                </c:pt>
                <c:pt idx="16945">
                  <c:v>0.23063878053087541</c:v>
                </c:pt>
                <c:pt idx="16946">
                  <c:v>0.22319384647860988</c:v>
                </c:pt>
                <c:pt idx="16947">
                  <c:v>0.21557396077549426</c:v>
                </c:pt>
                <c:pt idx="16948">
                  <c:v>0.2786577727837069</c:v>
                </c:pt>
                <c:pt idx="16949">
                  <c:v>0.30787843281488997</c:v>
                </c:pt>
                <c:pt idx="16950">
                  <c:v>0.28047359487197082</c:v>
                </c:pt>
                <c:pt idx="16951">
                  <c:v>0.25203694411966432</c:v>
                </c:pt>
                <c:pt idx="16952">
                  <c:v>0.23483820291298704</c:v>
                </c:pt>
                <c:pt idx="16953">
                  <c:v>0.2596379738915065</c:v>
                </c:pt>
                <c:pt idx="16954">
                  <c:v>0.27333534275562543</c:v>
                </c:pt>
                <c:pt idx="16955">
                  <c:v>0.24364515049795807</c:v>
                </c:pt>
                <c:pt idx="16956">
                  <c:v>0.23477452179061967</c:v>
                </c:pt>
                <c:pt idx="16957">
                  <c:v>0.26157474298762851</c:v>
                </c:pt>
                <c:pt idx="16958">
                  <c:v>0.24278354972793223</c:v>
                </c:pt>
                <c:pt idx="16959">
                  <c:v>0.22674778170736887</c:v>
                </c:pt>
                <c:pt idx="16960">
                  <c:v>0.23763283059576668</c:v>
                </c:pt>
                <c:pt idx="16961">
                  <c:v>0.29742440230359185</c:v>
                </c:pt>
                <c:pt idx="16962">
                  <c:v>0.32526594591211438</c:v>
                </c:pt>
                <c:pt idx="16963">
                  <c:v>0.24123370339113359</c:v>
                </c:pt>
                <c:pt idx="16964">
                  <c:v>0.25334114383881445</c:v>
                </c:pt>
                <c:pt idx="16965">
                  <c:v>0.27005276775404041</c:v>
                </c:pt>
                <c:pt idx="16966">
                  <c:v>0.24834531854230035</c:v>
                </c:pt>
                <c:pt idx="16967">
                  <c:v>0.28546126975877334</c:v>
                </c:pt>
                <c:pt idx="16968">
                  <c:v>0.24763694842393191</c:v>
                </c:pt>
                <c:pt idx="16969">
                  <c:v>0.26008103764424401</c:v>
                </c:pt>
                <c:pt idx="16970">
                  <c:v>0.27053774502493333</c:v>
                </c:pt>
                <c:pt idx="16971">
                  <c:v>0.195194923158624</c:v>
                </c:pt>
                <c:pt idx="16972">
                  <c:v>0.25909738731852833</c:v>
                </c:pt>
                <c:pt idx="16973">
                  <c:v>0.30571224343630321</c:v>
                </c:pt>
                <c:pt idx="16974">
                  <c:v>0.26158383510187688</c:v>
                </c:pt>
                <c:pt idx="16975">
                  <c:v>0.28819132791592744</c:v>
                </c:pt>
                <c:pt idx="16976">
                  <c:v>0.30120457711160847</c:v>
                </c:pt>
                <c:pt idx="16977">
                  <c:v>0.29300167061006288</c:v>
                </c:pt>
                <c:pt idx="16978">
                  <c:v>0.26574472463162679</c:v>
                </c:pt>
                <c:pt idx="16979">
                  <c:v>0.22331375506055487</c:v>
                </c:pt>
                <c:pt idx="16980">
                  <c:v>0.24792241833537629</c:v>
                </c:pt>
                <c:pt idx="16981">
                  <c:v>0.19481985419373071</c:v>
                </c:pt>
                <c:pt idx="16982">
                  <c:v>0.22567382420509302</c:v>
                </c:pt>
                <c:pt idx="16983">
                  <c:v>0.22576492567604045</c:v>
                </c:pt>
                <c:pt idx="16984">
                  <c:v>0.27916086609357782</c:v>
                </c:pt>
                <c:pt idx="16985">
                  <c:v>0.24079681683907694</c:v>
                </c:pt>
                <c:pt idx="16986">
                  <c:v>0.26304267749452581</c:v>
                </c:pt>
                <c:pt idx="16987">
                  <c:v>0.24319399887582896</c:v>
                </c:pt>
                <c:pt idx="16988">
                  <c:v>0.27400223532347401</c:v>
                </c:pt>
                <c:pt idx="16989">
                  <c:v>0.22760433822912959</c:v>
                </c:pt>
                <c:pt idx="16990">
                  <c:v>0.19414007781597534</c:v>
                </c:pt>
                <c:pt idx="16991">
                  <c:v>0.25452647895325392</c:v>
                </c:pt>
                <c:pt idx="16992">
                  <c:v>0.24533193601977871</c:v>
                </c:pt>
                <c:pt idx="16993">
                  <c:v>0.24978442247618607</c:v>
                </c:pt>
                <c:pt idx="16994">
                  <c:v>0.23461843389923756</c:v>
                </c:pt>
                <c:pt idx="16995">
                  <c:v>0.24565317652026841</c:v>
                </c:pt>
                <c:pt idx="16996">
                  <c:v>0.29247994227108881</c:v>
                </c:pt>
                <c:pt idx="16997">
                  <c:v>0.25859570248593294</c:v>
                </c:pt>
                <c:pt idx="16998">
                  <c:v>0.24722455892823092</c:v>
                </c:pt>
                <c:pt idx="16999">
                  <c:v>0.27333030356310939</c:v>
                </c:pt>
                <c:pt idx="17000">
                  <c:v>0.2259278319338896</c:v>
                </c:pt>
                <c:pt idx="17001">
                  <c:v>0.30055456538302738</c:v>
                </c:pt>
                <c:pt idx="17002">
                  <c:v>0.21702649478498903</c:v>
                </c:pt>
                <c:pt idx="17003">
                  <c:v>0.25116003737615833</c:v>
                </c:pt>
                <c:pt idx="17004">
                  <c:v>0.22971376401145124</c:v>
                </c:pt>
                <c:pt idx="17005">
                  <c:v>0.22169238430346391</c:v>
                </c:pt>
                <c:pt idx="17006">
                  <c:v>0.30186453913485684</c:v>
                </c:pt>
                <c:pt idx="17007">
                  <c:v>0.22056802322747551</c:v>
                </c:pt>
                <c:pt idx="17008">
                  <c:v>0.25273342249093084</c:v>
                </c:pt>
                <c:pt idx="17009">
                  <c:v>0.26852502434695746</c:v>
                </c:pt>
                <c:pt idx="17010">
                  <c:v>0.24845581519053941</c:v>
                </c:pt>
                <c:pt idx="17011">
                  <c:v>0.18953148959858379</c:v>
                </c:pt>
                <c:pt idx="17012">
                  <c:v>0.21466004883826997</c:v>
                </c:pt>
                <c:pt idx="17013">
                  <c:v>0.21572362346767671</c:v>
                </c:pt>
                <c:pt idx="17014">
                  <c:v>0.23940599535216703</c:v>
                </c:pt>
                <c:pt idx="17015">
                  <c:v>0.20464348652220268</c:v>
                </c:pt>
                <c:pt idx="17016">
                  <c:v>0.22250934221564414</c:v>
                </c:pt>
                <c:pt idx="17017">
                  <c:v>0.26258320521046025</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987</c:v>
                </c:pt>
                <c:pt idx="17027">
                  <c:v>0.20578871730401718</c:v>
                </c:pt>
                <c:pt idx="17028">
                  <c:v>0.21923692012331128</c:v>
                </c:pt>
                <c:pt idx="17029">
                  <c:v>0.25210845783685942</c:v>
                </c:pt>
                <c:pt idx="17030">
                  <c:v>0.23714810288863494</c:v>
                </c:pt>
                <c:pt idx="17031">
                  <c:v>0.20341950897418029</c:v>
                </c:pt>
                <c:pt idx="17032">
                  <c:v>0.29332429831962459</c:v>
                </c:pt>
                <c:pt idx="17033">
                  <c:v>0.26496996581809373</c:v>
                </c:pt>
                <c:pt idx="17034">
                  <c:v>0.23317653105339314</c:v>
                </c:pt>
                <c:pt idx="17035">
                  <c:v>0.23166201952372623</c:v>
                </c:pt>
                <c:pt idx="17036">
                  <c:v>0.30935252427335186</c:v>
                </c:pt>
                <c:pt idx="17037">
                  <c:v>0.24148240530952791</c:v>
                </c:pt>
                <c:pt idx="17038">
                  <c:v>0.2686319932371003</c:v>
                </c:pt>
                <c:pt idx="17039">
                  <c:v>0.26680899817981407</c:v>
                </c:pt>
                <c:pt idx="17040">
                  <c:v>0.26098724887886232</c:v>
                </c:pt>
                <c:pt idx="17041">
                  <c:v>0.26883529292619279</c:v>
                </c:pt>
                <c:pt idx="17042">
                  <c:v>0.29108757549318742</c:v>
                </c:pt>
                <c:pt idx="17043">
                  <c:v>0.1921460173699128</c:v>
                </c:pt>
                <c:pt idx="17044">
                  <c:v>0.26637809814729085</c:v>
                </c:pt>
                <c:pt idx="17045">
                  <c:v>0.25335910151851893</c:v>
                </c:pt>
                <c:pt idx="17046">
                  <c:v>0.27509704664896723</c:v>
                </c:pt>
                <c:pt idx="17047">
                  <c:v>0.25225034189000378</c:v>
                </c:pt>
                <c:pt idx="17048">
                  <c:v>0.22287888590989338</c:v>
                </c:pt>
                <c:pt idx="17049">
                  <c:v>0.25397491748261625</c:v>
                </c:pt>
                <c:pt idx="17050">
                  <c:v>0.27261709615357105</c:v>
                </c:pt>
                <c:pt idx="17051">
                  <c:v>0.21616504555577462</c:v>
                </c:pt>
                <c:pt idx="17052">
                  <c:v>0.22908325762141554</c:v>
                </c:pt>
                <c:pt idx="17053">
                  <c:v>0.24822727226643529</c:v>
                </c:pt>
                <c:pt idx="17054">
                  <c:v>0.24582844436645562</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329</c:v>
                </c:pt>
                <c:pt idx="17066">
                  <c:v>0.25213037541961181</c:v>
                </c:pt>
                <c:pt idx="17067">
                  <c:v>0.21814389693778441</c:v>
                </c:pt>
                <c:pt idx="17068">
                  <c:v>0.20511113021730498</c:v>
                </c:pt>
                <c:pt idx="17069">
                  <c:v>0.20638564016868435</c:v>
                </c:pt>
                <c:pt idx="17070">
                  <c:v>0.25825326469934751</c:v>
                </c:pt>
                <c:pt idx="17071">
                  <c:v>0.24834475060712474</c:v>
                </c:pt>
                <c:pt idx="17072">
                  <c:v>0.23121958430445141</c:v>
                </c:pt>
                <c:pt idx="17073">
                  <c:v>0.29599941258135676</c:v>
                </c:pt>
                <c:pt idx="17074">
                  <c:v>0.24571632361800624</c:v>
                </c:pt>
                <c:pt idx="17075">
                  <c:v>0.28837238916126229</c:v>
                </c:pt>
                <c:pt idx="17076">
                  <c:v>0.27424637097941157</c:v>
                </c:pt>
                <c:pt idx="17077">
                  <c:v>0.25229409001947162</c:v>
                </c:pt>
                <c:pt idx="17078">
                  <c:v>0.22092852296645313</c:v>
                </c:pt>
                <c:pt idx="17079">
                  <c:v>0.22985999419943742</c:v>
                </c:pt>
                <c:pt idx="17080">
                  <c:v>0.23070045319378948</c:v>
                </c:pt>
                <c:pt idx="17081">
                  <c:v>0.25426085322203557</c:v>
                </c:pt>
                <c:pt idx="17082">
                  <c:v>0.25724063225474458</c:v>
                </c:pt>
                <c:pt idx="17083">
                  <c:v>0.22593266339543791</c:v>
                </c:pt>
                <c:pt idx="17084">
                  <c:v>0.21017153465951049</c:v>
                </c:pt>
                <c:pt idx="17085">
                  <c:v>0.18423040928097428</c:v>
                </c:pt>
                <c:pt idx="17086">
                  <c:v>0.27353791958508</c:v>
                </c:pt>
                <c:pt idx="17087">
                  <c:v>0.24275817859893292</c:v>
                </c:pt>
                <c:pt idx="17088">
                  <c:v>0.24490186956863041</c:v>
                </c:pt>
                <c:pt idx="17089">
                  <c:v>0.30839024620238148</c:v>
                </c:pt>
                <c:pt idx="17090">
                  <c:v>0.28958668674626226</c:v>
                </c:pt>
                <c:pt idx="17091">
                  <c:v>0.24612353371612194</c:v>
                </c:pt>
                <c:pt idx="17092">
                  <c:v>0.24841544254655776</c:v>
                </c:pt>
                <c:pt idx="17093">
                  <c:v>0.27374081854567472</c:v>
                </c:pt>
                <c:pt idx="17094">
                  <c:v>0.26559428324662138</c:v>
                </c:pt>
                <c:pt idx="17095">
                  <c:v>0.27214136318880588</c:v>
                </c:pt>
                <c:pt idx="17096">
                  <c:v>0.24952382769279474</c:v>
                </c:pt>
                <c:pt idx="17097">
                  <c:v>0.24573646838793969</c:v>
                </c:pt>
                <c:pt idx="17098">
                  <c:v>0.27212545290338463</c:v>
                </c:pt>
                <c:pt idx="17099">
                  <c:v>0.21740100526051853</c:v>
                </c:pt>
                <c:pt idx="17100">
                  <c:v>0.22616356985775787</c:v>
                </c:pt>
                <c:pt idx="17101">
                  <c:v>0.22507962018823183</c:v>
                </c:pt>
                <c:pt idx="17102">
                  <c:v>0.22157979775393097</c:v>
                </c:pt>
                <c:pt idx="17103">
                  <c:v>0.23425826902179514</c:v>
                </c:pt>
                <c:pt idx="17104">
                  <c:v>0.21221131661727227</c:v>
                </c:pt>
                <c:pt idx="17105">
                  <c:v>0.26767371727609235</c:v>
                </c:pt>
                <c:pt idx="17106">
                  <c:v>0.2262735766796786</c:v>
                </c:pt>
                <c:pt idx="17107">
                  <c:v>0.23623458148923906</c:v>
                </c:pt>
                <c:pt idx="17108">
                  <c:v>0.22549420546522486</c:v>
                </c:pt>
                <c:pt idx="17109">
                  <c:v>0.21732589969204899</c:v>
                </c:pt>
                <c:pt idx="17110">
                  <c:v>0.22237743321547751</c:v>
                </c:pt>
                <c:pt idx="17111">
                  <c:v>0.23693477612645841</c:v>
                </c:pt>
                <c:pt idx="17112">
                  <c:v>0.25359967230518077</c:v>
                </c:pt>
                <c:pt idx="17113">
                  <c:v>0.2182749532847495</c:v>
                </c:pt>
                <c:pt idx="17114">
                  <c:v>0.22301640359811487</c:v>
                </c:pt>
                <c:pt idx="17115">
                  <c:v>0.18400641255223377</c:v>
                </c:pt>
                <c:pt idx="17116">
                  <c:v>0.23582674467364037</c:v>
                </c:pt>
                <c:pt idx="17117">
                  <c:v>0.23885749089108413</c:v>
                </c:pt>
                <c:pt idx="17118">
                  <c:v>0.27671764779346752</c:v>
                </c:pt>
                <c:pt idx="17119">
                  <c:v>0.24728889643915841</c:v>
                </c:pt>
                <c:pt idx="17120">
                  <c:v>0.2276932900800665</c:v>
                </c:pt>
                <c:pt idx="17121">
                  <c:v>0.2676373023944833</c:v>
                </c:pt>
                <c:pt idx="17122">
                  <c:v>0.23699825437114358</c:v>
                </c:pt>
                <c:pt idx="17123">
                  <c:v>0.23574803418856363</c:v>
                </c:pt>
                <c:pt idx="17124">
                  <c:v>0.22337182401451966</c:v>
                </c:pt>
                <c:pt idx="17125">
                  <c:v>0.2755680295431096</c:v>
                </c:pt>
                <c:pt idx="17126">
                  <c:v>0.29742710263840288</c:v>
                </c:pt>
                <c:pt idx="17127">
                  <c:v>0.28176558768753662</c:v>
                </c:pt>
                <c:pt idx="17128">
                  <c:v>0.22362128948604534</c:v>
                </c:pt>
                <c:pt idx="17129">
                  <c:v>0.26743747027466014</c:v>
                </c:pt>
                <c:pt idx="17130">
                  <c:v>0.21825146490130382</c:v>
                </c:pt>
                <c:pt idx="17131">
                  <c:v>0.26771164027616129</c:v>
                </c:pt>
                <c:pt idx="17132">
                  <c:v>0.31729518317081956</c:v>
                </c:pt>
                <c:pt idx="17133">
                  <c:v>0.20825740967674</c:v>
                </c:pt>
                <c:pt idx="17134">
                  <c:v>0.23437883726453607</c:v>
                </c:pt>
                <c:pt idx="17135">
                  <c:v>0.23665145513789879</c:v>
                </c:pt>
                <c:pt idx="17136">
                  <c:v>0.25991746920972303</c:v>
                </c:pt>
                <c:pt idx="17137">
                  <c:v>0.28472096616581366</c:v>
                </c:pt>
                <c:pt idx="17138">
                  <c:v>0.24744447819570436</c:v>
                </c:pt>
                <c:pt idx="17139">
                  <c:v>0.22949015702119957</c:v>
                </c:pt>
                <c:pt idx="17140">
                  <c:v>0.22379254741239896</c:v>
                </c:pt>
                <c:pt idx="17141">
                  <c:v>0.23910284230991533</c:v>
                </c:pt>
                <c:pt idx="17142">
                  <c:v>0.23032930586658346</c:v>
                </c:pt>
                <c:pt idx="17143">
                  <c:v>0.26883997119121888</c:v>
                </c:pt>
                <c:pt idx="17144">
                  <c:v>0.22697215637464255</c:v>
                </c:pt>
                <c:pt idx="17145">
                  <c:v>0.22976513468153306</c:v>
                </c:pt>
                <c:pt idx="17146">
                  <c:v>0.23632108600680371</c:v>
                </c:pt>
                <c:pt idx="17147">
                  <c:v>0.22598781507311436</c:v>
                </c:pt>
                <c:pt idx="17148">
                  <c:v>0.20228614850138252</c:v>
                </c:pt>
                <c:pt idx="17149">
                  <c:v>0.24747162232295666</c:v>
                </c:pt>
                <c:pt idx="17150">
                  <c:v>0.24629119707513608</c:v>
                </c:pt>
                <c:pt idx="17151">
                  <c:v>0.21288813194950859</c:v>
                </c:pt>
                <c:pt idx="17152">
                  <c:v>0.22552170381585085</c:v>
                </c:pt>
                <c:pt idx="17153">
                  <c:v>0.26745603423126818</c:v>
                </c:pt>
                <c:pt idx="17154">
                  <c:v>0.20816976459627823</c:v>
                </c:pt>
                <c:pt idx="17155">
                  <c:v>0.22982614127355172</c:v>
                </c:pt>
                <c:pt idx="17156">
                  <c:v>0.21972266560169809</c:v>
                </c:pt>
                <c:pt idx="17157">
                  <c:v>0.24593977983812962</c:v>
                </c:pt>
                <c:pt idx="17158">
                  <c:v>0.22782354429699381</c:v>
                </c:pt>
                <c:pt idx="17159">
                  <c:v>0.26780891479669588</c:v>
                </c:pt>
                <c:pt idx="17160">
                  <c:v>0.27028723621179379</c:v>
                </c:pt>
                <c:pt idx="17161">
                  <c:v>0.28755280861929988</c:v>
                </c:pt>
                <c:pt idx="17162">
                  <c:v>0.21923465653979704</c:v>
                </c:pt>
                <c:pt idx="17163">
                  <c:v>0.20353334058943251</c:v>
                </c:pt>
                <c:pt idx="17164">
                  <c:v>0.26353117497794332</c:v>
                </c:pt>
                <c:pt idx="17165">
                  <c:v>0.25113439725122905</c:v>
                </c:pt>
                <c:pt idx="17166">
                  <c:v>0.21388921606420591</c:v>
                </c:pt>
                <c:pt idx="17167">
                  <c:v>0.2640154127326933</c:v>
                </c:pt>
                <c:pt idx="17168">
                  <c:v>0.21817486230934088</c:v>
                </c:pt>
                <c:pt idx="17169">
                  <c:v>0.29256850254257138</c:v>
                </c:pt>
                <c:pt idx="17170">
                  <c:v>0.31267267995885367</c:v>
                </c:pt>
                <c:pt idx="17171">
                  <c:v>0.22658233118869694</c:v>
                </c:pt>
                <c:pt idx="17172">
                  <c:v>0.26213757556459222</c:v>
                </c:pt>
                <c:pt idx="17173">
                  <c:v>0.23135760974274355</c:v>
                </c:pt>
                <c:pt idx="17174">
                  <c:v>0.24260852815670714</c:v>
                </c:pt>
                <c:pt idx="17175">
                  <c:v>0.26098948426730872</c:v>
                </c:pt>
                <c:pt idx="17176">
                  <c:v>0.22686293622022324</c:v>
                </c:pt>
                <c:pt idx="17177">
                  <c:v>0.25990017522985476</c:v>
                </c:pt>
                <c:pt idx="17178">
                  <c:v>0.29348861149031891</c:v>
                </c:pt>
                <c:pt idx="17179">
                  <c:v>0.24826553269578541</c:v>
                </c:pt>
                <c:pt idx="17180">
                  <c:v>0.16990873574067394</c:v>
                </c:pt>
                <c:pt idx="17181">
                  <c:v>0.24451047295711154</c:v>
                </c:pt>
                <c:pt idx="17182">
                  <c:v>0.27284606425088376</c:v>
                </c:pt>
                <c:pt idx="17183">
                  <c:v>0.25300172352940092</c:v>
                </c:pt>
                <c:pt idx="17184">
                  <c:v>0.23001058578763392</c:v>
                </c:pt>
                <c:pt idx="17185">
                  <c:v>0.21968072710898967</c:v>
                </c:pt>
                <c:pt idx="17186">
                  <c:v>0.26006374485527328</c:v>
                </c:pt>
                <c:pt idx="17187">
                  <c:v>0.23775734803903895</c:v>
                </c:pt>
                <c:pt idx="17188">
                  <c:v>0.22268765531664936</c:v>
                </c:pt>
                <c:pt idx="17189">
                  <c:v>0.24804750816328291</c:v>
                </c:pt>
                <c:pt idx="17190">
                  <c:v>0.21074609498235425</c:v>
                </c:pt>
                <c:pt idx="17191">
                  <c:v>0.2556031191752513</c:v>
                </c:pt>
                <c:pt idx="17192">
                  <c:v>0.26151121137132927</c:v>
                </c:pt>
                <c:pt idx="17193">
                  <c:v>0.24869913162075041</c:v>
                </c:pt>
                <c:pt idx="17194">
                  <c:v>0.21849774332696814</c:v>
                </c:pt>
                <c:pt idx="17195">
                  <c:v>0.18808195765868416</c:v>
                </c:pt>
                <c:pt idx="17196">
                  <c:v>0.23219851510648193</c:v>
                </c:pt>
                <c:pt idx="17197">
                  <c:v>0.23382301658896826</c:v>
                </c:pt>
                <c:pt idx="17198">
                  <c:v>0.2700498465411551</c:v>
                </c:pt>
                <c:pt idx="17199">
                  <c:v>0.22782558596988367</c:v>
                </c:pt>
                <c:pt idx="17200">
                  <c:v>0.23302136054260941</c:v>
                </c:pt>
                <c:pt idx="17201">
                  <c:v>0.20222333353744057</c:v>
                </c:pt>
                <c:pt idx="17202">
                  <c:v>0.26273262767841471</c:v>
                </c:pt>
                <c:pt idx="17203">
                  <c:v>0.24626458006743715</c:v>
                </c:pt>
                <c:pt idx="17204">
                  <c:v>0.26504593277324839</c:v>
                </c:pt>
                <c:pt idx="17205">
                  <c:v>0.21367683882330021</c:v>
                </c:pt>
                <c:pt idx="17206">
                  <c:v>0.23874960411466195</c:v>
                </c:pt>
                <c:pt idx="17207">
                  <c:v>0.25377512531181334</c:v>
                </c:pt>
                <c:pt idx="17208">
                  <c:v>0.25603398287758555</c:v>
                </c:pt>
                <c:pt idx="17209">
                  <c:v>0.30007468289118244</c:v>
                </c:pt>
                <c:pt idx="17210">
                  <c:v>0.26014775962325043</c:v>
                </c:pt>
                <c:pt idx="17211">
                  <c:v>0.23027075165865479</c:v>
                </c:pt>
                <c:pt idx="17212">
                  <c:v>0.2340505373802392</c:v>
                </c:pt>
                <c:pt idx="17213">
                  <c:v>0.2581928284860287</c:v>
                </c:pt>
                <c:pt idx="17214">
                  <c:v>0.28128693727447129</c:v>
                </c:pt>
                <c:pt idx="17215">
                  <c:v>0.18662074356621441</c:v>
                </c:pt>
                <c:pt idx="17216">
                  <c:v>0.23183379621966338</c:v>
                </c:pt>
                <c:pt idx="17217">
                  <c:v>0.30883665149845563</c:v>
                </c:pt>
                <c:pt idx="17218">
                  <c:v>0.23381836703240702</c:v>
                </c:pt>
                <c:pt idx="17219">
                  <c:v>0.22680168096706521</c:v>
                </c:pt>
                <c:pt idx="17220">
                  <c:v>0.23066698004500874</c:v>
                </c:pt>
                <c:pt idx="17221">
                  <c:v>0.25838380344546885</c:v>
                </c:pt>
                <c:pt idx="17222">
                  <c:v>0.27173127282831577</c:v>
                </c:pt>
                <c:pt idx="17223">
                  <c:v>0.25438347008681539</c:v>
                </c:pt>
                <c:pt idx="17224">
                  <c:v>0.28949399538698811</c:v>
                </c:pt>
                <c:pt idx="17225">
                  <c:v>0.23158010874982229</c:v>
                </c:pt>
                <c:pt idx="17226">
                  <c:v>0.20883845454776512</c:v>
                </c:pt>
                <c:pt idx="17227">
                  <c:v>0.22810543444000378</c:v>
                </c:pt>
                <c:pt idx="17228">
                  <c:v>0.27338257022164769</c:v>
                </c:pt>
                <c:pt idx="17229">
                  <c:v>0.25018941602765982</c:v>
                </c:pt>
                <c:pt idx="17230">
                  <c:v>0.21972064148540738</c:v>
                </c:pt>
                <c:pt idx="17231">
                  <c:v>0.2369476202492502</c:v>
                </c:pt>
                <c:pt idx="17232">
                  <c:v>0.24748208748358691</c:v>
                </c:pt>
                <c:pt idx="17233">
                  <c:v>0.24246201977833362</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237</c:v>
                </c:pt>
                <c:pt idx="17244">
                  <c:v>0.24868131928082521</c:v>
                </c:pt>
                <c:pt idx="17245">
                  <c:v>0.21654591220689484</c:v>
                </c:pt>
                <c:pt idx="17246">
                  <c:v>0.21392692644010974</c:v>
                </c:pt>
                <c:pt idx="17247">
                  <c:v>0.22002058297670402</c:v>
                </c:pt>
                <c:pt idx="17248">
                  <c:v>0.21612065488430371</c:v>
                </c:pt>
                <c:pt idx="17249">
                  <c:v>0.23884780051793481</c:v>
                </c:pt>
                <c:pt idx="17250">
                  <c:v>0.22248886726973247</c:v>
                </c:pt>
                <c:pt idx="17251">
                  <c:v>0.24438898207108353</c:v>
                </c:pt>
                <c:pt idx="17252">
                  <c:v>0.27981921719584918</c:v>
                </c:pt>
                <c:pt idx="17253">
                  <c:v>0.23101548529320709</c:v>
                </c:pt>
                <c:pt idx="17254">
                  <c:v>0.27116795543099426</c:v>
                </c:pt>
                <c:pt idx="17255">
                  <c:v>0.22256648788626765</c:v>
                </c:pt>
                <c:pt idx="17256">
                  <c:v>0.2791378478530232</c:v>
                </c:pt>
                <c:pt idx="17257">
                  <c:v>0.24218472695107937</c:v>
                </c:pt>
                <c:pt idx="17258">
                  <c:v>0.22283704250631109</c:v>
                </c:pt>
                <c:pt idx="17259">
                  <c:v>0.21434442998841341</c:v>
                </c:pt>
                <c:pt idx="17260">
                  <c:v>0.24780747705602868</c:v>
                </c:pt>
                <c:pt idx="17261">
                  <c:v>0.23747525240847231</c:v>
                </c:pt>
                <c:pt idx="17262">
                  <c:v>0.23688299157141693</c:v>
                </c:pt>
                <c:pt idx="17263">
                  <c:v>0.20853812441197556</c:v>
                </c:pt>
                <c:pt idx="17264">
                  <c:v>0.20692376618366959</c:v>
                </c:pt>
                <c:pt idx="17265">
                  <c:v>0.25791020084110072</c:v>
                </c:pt>
                <c:pt idx="17266">
                  <c:v>0.29172898918630491</c:v>
                </c:pt>
                <c:pt idx="17267">
                  <c:v>0.23700097424628377</c:v>
                </c:pt>
                <c:pt idx="17268">
                  <c:v>0.23155726643633454</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99</c:v>
                </c:pt>
                <c:pt idx="17278">
                  <c:v>0.24695478156909326</c:v>
                </c:pt>
                <c:pt idx="17279">
                  <c:v>0.23895193233290943</c:v>
                </c:pt>
                <c:pt idx="17280">
                  <c:v>0.195271937692472</c:v>
                </c:pt>
                <c:pt idx="17281">
                  <c:v>0.24757522041556471</c:v>
                </c:pt>
                <c:pt idx="17282">
                  <c:v>0.23699432934162834</c:v>
                </c:pt>
                <c:pt idx="17283">
                  <c:v>0.19779111626581788</c:v>
                </c:pt>
                <c:pt idx="17284">
                  <c:v>0.26579511925047378</c:v>
                </c:pt>
                <c:pt idx="17285">
                  <c:v>0.22838704681695721</c:v>
                </c:pt>
                <c:pt idx="17286">
                  <c:v>0.33747311545288577</c:v>
                </c:pt>
                <c:pt idx="17287">
                  <c:v>0.22916484798772221</c:v>
                </c:pt>
                <c:pt idx="17288">
                  <c:v>0.21561522650977191</c:v>
                </c:pt>
                <c:pt idx="17289">
                  <c:v>0.28677024411157076</c:v>
                </c:pt>
                <c:pt idx="17290">
                  <c:v>0.23773450658389594</c:v>
                </c:pt>
                <c:pt idx="17291">
                  <c:v>0.20909544799184374</c:v>
                </c:pt>
                <c:pt idx="17292">
                  <c:v>0.2469317179518197</c:v>
                </c:pt>
                <c:pt idx="17293">
                  <c:v>0.24695982185029375</c:v>
                </c:pt>
                <c:pt idx="17294">
                  <c:v>0.2268991073156327</c:v>
                </c:pt>
                <c:pt idx="17295">
                  <c:v>0.18670342477121293</c:v>
                </c:pt>
                <c:pt idx="17296">
                  <c:v>0.23251664187349275</c:v>
                </c:pt>
                <c:pt idx="17297">
                  <c:v>0.21319753957825421</c:v>
                </c:pt>
                <c:pt idx="17298">
                  <c:v>0.2352654632095138</c:v>
                </c:pt>
                <c:pt idx="17299">
                  <c:v>0.23702020785998029</c:v>
                </c:pt>
                <c:pt idx="17300">
                  <c:v>0.25169549454527729</c:v>
                </c:pt>
                <c:pt idx="17301">
                  <c:v>0.23692630817186763</c:v>
                </c:pt>
                <c:pt idx="17302">
                  <c:v>0.23478256751561688</c:v>
                </c:pt>
                <c:pt idx="17303">
                  <c:v>0.19578110044566174</c:v>
                </c:pt>
                <c:pt idx="17304">
                  <c:v>0.21512655299830463</c:v>
                </c:pt>
                <c:pt idx="17305">
                  <c:v>0.23891909622472654</c:v>
                </c:pt>
                <c:pt idx="17306">
                  <c:v>0.25358869391512801</c:v>
                </c:pt>
                <c:pt idx="17307">
                  <c:v>0.21761584323696648</c:v>
                </c:pt>
                <c:pt idx="17308">
                  <c:v>0.26295832242690864</c:v>
                </c:pt>
                <c:pt idx="17309">
                  <c:v>0.26188489830202638</c:v>
                </c:pt>
                <c:pt idx="17310">
                  <c:v>0.23780152731604282</c:v>
                </c:pt>
                <c:pt idx="17311">
                  <c:v>0.23335112546772471</c:v>
                </c:pt>
                <c:pt idx="17312">
                  <c:v>0.20859958190760741</c:v>
                </c:pt>
                <c:pt idx="17313">
                  <c:v>0.22079405753084241</c:v>
                </c:pt>
                <c:pt idx="17314">
                  <c:v>0.2140344742295649</c:v>
                </c:pt>
                <c:pt idx="17315">
                  <c:v>0.23672553979336391</c:v>
                </c:pt>
                <c:pt idx="17316">
                  <c:v>0.2905036770487085</c:v>
                </c:pt>
                <c:pt idx="17317">
                  <c:v>0.21052359951180941</c:v>
                </c:pt>
                <c:pt idx="17318">
                  <c:v>0.26061376058089031</c:v>
                </c:pt>
                <c:pt idx="17319">
                  <c:v>0.26789012330771761</c:v>
                </c:pt>
                <c:pt idx="17320">
                  <c:v>0.30444764397409751</c:v>
                </c:pt>
                <c:pt idx="17321">
                  <c:v>0.22631746287307691</c:v>
                </c:pt>
                <c:pt idx="17322">
                  <c:v>0.22602997724396112</c:v>
                </c:pt>
                <c:pt idx="17323">
                  <c:v>0.23816170669030221</c:v>
                </c:pt>
                <c:pt idx="17324">
                  <c:v>0.22872471298001187</c:v>
                </c:pt>
                <c:pt idx="17325">
                  <c:v>0.26160786477805081</c:v>
                </c:pt>
                <c:pt idx="17326">
                  <c:v>0.2470366181605427</c:v>
                </c:pt>
                <c:pt idx="17327">
                  <c:v>0.24994011770268784</c:v>
                </c:pt>
                <c:pt idx="17328">
                  <c:v>0.25522456308415303</c:v>
                </c:pt>
                <c:pt idx="17329">
                  <c:v>0.20085745009669834</c:v>
                </c:pt>
                <c:pt idx="17330">
                  <c:v>0.20847717700722632</c:v>
                </c:pt>
                <c:pt idx="17331">
                  <c:v>0.26101956366628581</c:v>
                </c:pt>
                <c:pt idx="17332">
                  <c:v>0.25407692314871277</c:v>
                </c:pt>
                <c:pt idx="17333">
                  <c:v>0.23254128426895571</c:v>
                </c:pt>
                <c:pt idx="17334">
                  <c:v>0.2597954861397076</c:v>
                </c:pt>
                <c:pt idx="17335">
                  <c:v>0.20427542826945205</c:v>
                </c:pt>
                <c:pt idx="17336">
                  <c:v>0.20162503740030521</c:v>
                </c:pt>
                <c:pt idx="17337">
                  <c:v>0.21412102116094869</c:v>
                </c:pt>
                <c:pt idx="17338">
                  <c:v>0.22929354449599937</c:v>
                </c:pt>
                <c:pt idx="17339">
                  <c:v>0.24085518531829891</c:v>
                </c:pt>
                <c:pt idx="17340">
                  <c:v>0.20330674776629595</c:v>
                </c:pt>
                <c:pt idx="17341">
                  <c:v>0.22912980672947728</c:v>
                </c:pt>
                <c:pt idx="17342">
                  <c:v>0.23825473215343504</c:v>
                </c:pt>
                <c:pt idx="17343">
                  <c:v>0.2598050443992399</c:v>
                </c:pt>
                <c:pt idx="17344">
                  <c:v>0.29505321759043068</c:v>
                </c:pt>
                <c:pt idx="17345">
                  <c:v>0.23453428155343056</c:v>
                </c:pt>
                <c:pt idx="17346">
                  <c:v>0.21112137333469477</c:v>
                </c:pt>
                <c:pt idx="17347">
                  <c:v>0.22760009846270909</c:v>
                </c:pt>
                <c:pt idx="17348">
                  <c:v>0.28378046112156974</c:v>
                </c:pt>
                <c:pt idx="17349">
                  <c:v>0.2673997885865001</c:v>
                </c:pt>
                <c:pt idx="17350">
                  <c:v>0.18247796238723732</c:v>
                </c:pt>
                <c:pt idx="17351">
                  <c:v>0.2702327039017563</c:v>
                </c:pt>
                <c:pt idx="17352">
                  <c:v>0.26804989857826211</c:v>
                </c:pt>
                <c:pt idx="17353">
                  <c:v>0.17407487037447325</c:v>
                </c:pt>
                <c:pt idx="17354">
                  <c:v>0.26469907036455531</c:v>
                </c:pt>
                <c:pt idx="17355">
                  <c:v>0.22928520353605794</c:v>
                </c:pt>
                <c:pt idx="17356">
                  <c:v>0.26088952922486786</c:v>
                </c:pt>
                <c:pt idx="17357">
                  <c:v>0.2264304049857559</c:v>
                </c:pt>
                <c:pt idx="17358">
                  <c:v>0.24195401337926944</c:v>
                </c:pt>
                <c:pt idx="17359">
                  <c:v>0.23197268740913621</c:v>
                </c:pt>
                <c:pt idx="17360">
                  <c:v>0.23627795721963837</c:v>
                </c:pt>
                <c:pt idx="17361">
                  <c:v>0.2175205159919944</c:v>
                </c:pt>
                <c:pt idx="17362">
                  <c:v>0.25270747052125825</c:v>
                </c:pt>
                <c:pt idx="17363">
                  <c:v>0.24209284743043388</c:v>
                </c:pt>
                <c:pt idx="17364">
                  <c:v>0.2602701170783725</c:v>
                </c:pt>
                <c:pt idx="17365">
                  <c:v>0.2124391958780675</c:v>
                </c:pt>
                <c:pt idx="17366">
                  <c:v>0.27557382121269097</c:v>
                </c:pt>
                <c:pt idx="17367">
                  <c:v>0.21842657024461717</c:v>
                </c:pt>
                <c:pt idx="17368">
                  <c:v>0.25328100859673125</c:v>
                </c:pt>
                <c:pt idx="17369">
                  <c:v>0.21738168825364368</c:v>
                </c:pt>
                <c:pt idx="17370">
                  <c:v>0.2530731274796193</c:v>
                </c:pt>
                <c:pt idx="17371">
                  <c:v>0.20618718447287909</c:v>
                </c:pt>
                <c:pt idx="17372">
                  <c:v>0.27847142733145813</c:v>
                </c:pt>
                <c:pt idx="17373">
                  <c:v>0.2451157651717524</c:v>
                </c:pt>
                <c:pt idx="17374">
                  <c:v>0.20693813498775673</c:v>
                </c:pt>
                <c:pt idx="17375">
                  <c:v>0.21764787470660141</c:v>
                </c:pt>
                <c:pt idx="17376">
                  <c:v>0.21475515482012247</c:v>
                </c:pt>
                <c:pt idx="17377">
                  <c:v>0.27353336443299126</c:v>
                </c:pt>
                <c:pt idx="17378">
                  <c:v>0.20563804863467069</c:v>
                </c:pt>
                <c:pt idx="17379">
                  <c:v>0.24475770802944391</c:v>
                </c:pt>
                <c:pt idx="17380">
                  <c:v>0.24457195564966072</c:v>
                </c:pt>
                <c:pt idx="17381">
                  <c:v>0.21360779398479721</c:v>
                </c:pt>
                <c:pt idx="17382">
                  <c:v>0.2384585244064869</c:v>
                </c:pt>
                <c:pt idx="17383">
                  <c:v>0.21674464057030154</c:v>
                </c:pt>
                <c:pt idx="17384">
                  <c:v>0.24775189940847372</c:v>
                </c:pt>
                <c:pt idx="17385">
                  <c:v>0.20361238522076291</c:v>
                </c:pt>
                <c:pt idx="17386">
                  <c:v>0.25510634809727972</c:v>
                </c:pt>
                <c:pt idx="17387">
                  <c:v>0.20928051431287403</c:v>
                </c:pt>
                <c:pt idx="17388">
                  <c:v>0.20584240869691661</c:v>
                </c:pt>
                <c:pt idx="17389">
                  <c:v>0.23366961864968208</c:v>
                </c:pt>
                <c:pt idx="17390">
                  <c:v>0.22972343401150044</c:v>
                </c:pt>
                <c:pt idx="17391">
                  <c:v>0.28922351100492238</c:v>
                </c:pt>
                <c:pt idx="17392">
                  <c:v>0.2410096039953834</c:v>
                </c:pt>
                <c:pt idx="17393">
                  <c:v>0.20453778497365738</c:v>
                </c:pt>
                <c:pt idx="17394">
                  <c:v>0.19298629514603838</c:v>
                </c:pt>
                <c:pt idx="17395">
                  <c:v>0.26723179889310256</c:v>
                </c:pt>
                <c:pt idx="17396">
                  <c:v>0.27801894418889223</c:v>
                </c:pt>
                <c:pt idx="17397">
                  <c:v>0.25339922252005675</c:v>
                </c:pt>
                <c:pt idx="17398">
                  <c:v>0.23613924535309744</c:v>
                </c:pt>
                <c:pt idx="17399">
                  <c:v>0.24951101837426323</c:v>
                </c:pt>
                <c:pt idx="17400">
                  <c:v>0.18462155053879514</c:v>
                </c:pt>
                <c:pt idx="17401">
                  <c:v>0.22946604110665325</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243</c:v>
                </c:pt>
                <c:pt idx="17410">
                  <c:v>0.21603153189255322</c:v>
                </c:pt>
                <c:pt idx="17411">
                  <c:v>0.26025281362110425</c:v>
                </c:pt>
                <c:pt idx="17412">
                  <c:v>0.24100866222165787</c:v>
                </c:pt>
                <c:pt idx="17413">
                  <c:v>0.22856838585195549</c:v>
                </c:pt>
                <c:pt idx="17414">
                  <c:v>0.24422137486262657</c:v>
                </c:pt>
                <c:pt idx="17415">
                  <c:v>0.24333155641379298</c:v>
                </c:pt>
                <c:pt idx="17416">
                  <c:v>0.23442700059205068</c:v>
                </c:pt>
                <c:pt idx="17417">
                  <c:v>0.22721775976930444</c:v>
                </c:pt>
                <c:pt idx="17418">
                  <c:v>0.21847975957098453</c:v>
                </c:pt>
                <c:pt idx="17419">
                  <c:v>0.21903673008473706</c:v>
                </c:pt>
                <c:pt idx="17420">
                  <c:v>0.29015074862712825</c:v>
                </c:pt>
                <c:pt idx="17421">
                  <c:v>0.18991630439687701</c:v>
                </c:pt>
                <c:pt idx="17422">
                  <c:v>0.23569456008956077</c:v>
                </c:pt>
                <c:pt idx="17423">
                  <c:v>0.20203739314641925</c:v>
                </c:pt>
                <c:pt idx="17424">
                  <c:v>0.19133637238347254</c:v>
                </c:pt>
                <c:pt idx="17425">
                  <c:v>0.18757140411847986</c:v>
                </c:pt>
                <c:pt idx="17426">
                  <c:v>0.19934829216731992</c:v>
                </c:pt>
                <c:pt idx="17427">
                  <c:v>0.23615522755430954</c:v>
                </c:pt>
                <c:pt idx="17428">
                  <c:v>0.2557585193207943</c:v>
                </c:pt>
                <c:pt idx="17429">
                  <c:v>0.20768939118720675</c:v>
                </c:pt>
                <c:pt idx="17430">
                  <c:v>0.24470761319426856</c:v>
                </c:pt>
                <c:pt idx="17431">
                  <c:v>0.2368779011916462</c:v>
                </c:pt>
                <c:pt idx="17432">
                  <c:v>0.28360913369450652</c:v>
                </c:pt>
                <c:pt idx="17433">
                  <c:v>0.24954415069174893</c:v>
                </c:pt>
                <c:pt idx="17434">
                  <c:v>0.28783132842924558</c:v>
                </c:pt>
                <c:pt idx="17435">
                  <c:v>0.31507886014496184</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67</c:v>
                </c:pt>
                <c:pt idx="17446">
                  <c:v>0.23823240993631173</c:v>
                </c:pt>
                <c:pt idx="17447">
                  <c:v>0.25281814603052905</c:v>
                </c:pt>
                <c:pt idx="17448">
                  <c:v>0.2538935620205795</c:v>
                </c:pt>
                <c:pt idx="17449">
                  <c:v>0.2277708433999002</c:v>
                </c:pt>
                <c:pt idx="17450">
                  <c:v>0.21812913829260391</c:v>
                </c:pt>
                <c:pt idx="17451">
                  <c:v>0.28712096518178154</c:v>
                </c:pt>
                <c:pt idx="17452">
                  <c:v>0.23777328299899494</c:v>
                </c:pt>
                <c:pt idx="17453">
                  <c:v>0.20948732988287658</c:v>
                </c:pt>
                <c:pt idx="17454">
                  <c:v>0.25316375180892919</c:v>
                </c:pt>
                <c:pt idx="17455">
                  <c:v>0.21669601582127149</c:v>
                </c:pt>
                <c:pt idx="17456">
                  <c:v>0.2488513245134184</c:v>
                </c:pt>
                <c:pt idx="17457">
                  <c:v>0.23640999609603733</c:v>
                </c:pt>
                <c:pt idx="17458">
                  <c:v>0.18407342622353268</c:v>
                </c:pt>
                <c:pt idx="17459">
                  <c:v>0.24765004797071827</c:v>
                </c:pt>
                <c:pt idx="17460">
                  <c:v>0.25552159116209028</c:v>
                </c:pt>
                <c:pt idx="17461">
                  <c:v>0.24854846576557643</c:v>
                </c:pt>
                <c:pt idx="17462">
                  <c:v>0.21438283413928574</c:v>
                </c:pt>
                <c:pt idx="17463">
                  <c:v>0.26395011475434282</c:v>
                </c:pt>
                <c:pt idx="17464">
                  <c:v>0.26742986195683277</c:v>
                </c:pt>
                <c:pt idx="17465">
                  <c:v>0.23835709840419941</c:v>
                </c:pt>
                <c:pt idx="17466">
                  <c:v>0.22253794588121775</c:v>
                </c:pt>
                <c:pt idx="17467">
                  <c:v>0.25713841520832303</c:v>
                </c:pt>
                <c:pt idx="17468">
                  <c:v>0.20786472232850217</c:v>
                </c:pt>
                <c:pt idx="17469">
                  <c:v>0.24165069555865287</c:v>
                </c:pt>
                <c:pt idx="17470">
                  <c:v>0.24777699352084054</c:v>
                </c:pt>
                <c:pt idx="17471">
                  <c:v>0.24214174043893524</c:v>
                </c:pt>
                <c:pt idx="17472">
                  <c:v>0.26299305937874218</c:v>
                </c:pt>
                <c:pt idx="17473">
                  <c:v>0.17967723372290476</c:v>
                </c:pt>
                <c:pt idx="17474">
                  <c:v>0.22098381956217344</c:v>
                </c:pt>
                <c:pt idx="17475">
                  <c:v>0.2325517625000692</c:v>
                </c:pt>
                <c:pt idx="17476">
                  <c:v>0.22527824395764395</c:v>
                </c:pt>
                <c:pt idx="17477">
                  <c:v>0.2307516943251873</c:v>
                </c:pt>
                <c:pt idx="17478">
                  <c:v>0.22085773536365469</c:v>
                </c:pt>
                <c:pt idx="17479">
                  <c:v>0.19736471678413359</c:v>
                </c:pt>
                <c:pt idx="17480">
                  <c:v>0.23825840782889729</c:v>
                </c:pt>
                <c:pt idx="17481">
                  <c:v>0.23829727032999842</c:v>
                </c:pt>
                <c:pt idx="17482">
                  <c:v>0.22498935324293876</c:v>
                </c:pt>
                <c:pt idx="17483">
                  <c:v>0.2741923263690888</c:v>
                </c:pt>
                <c:pt idx="17484">
                  <c:v>0.26484441008739051</c:v>
                </c:pt>
                <c:pt idx="17485">
                  <c:v>0.22629550057006687</c:v>
                </c:pt>
                <c:pt idx="17486">
                  <c:v>0.23888521428482171</c:v>
                </c:pt>
                <c:pt idx="17487">
                  <c:v>0.2357128592541477</c:v>
                </c:pt>
                <c:pt idx="17488">
                  <c:v>0.2981478153331763</c:v>
                </c:pt>
                <c:pt idx="17489">
                  <c:v>0.25242559967987327</c:v>
                </c:pt>
                <c:pt idx="17490">
                  <c:v>0.26286291880090124</c:v>
                </c:pt>
                <c:pt idx="17491">
                  <c:v>0.2201145658002607</c:v>
                </c:pt>
                <c:pt idx="17492">
                  <c:v>0.21085840547881204</c:v>
                </c:pt>
                <c:pt idx="17493">
                  <c:v>0.19389879609625549</c:v>
                </c:pt>
                <c:pt idx="17494">
                  <c:v>0.26843179414199414</c:v>
                </c:pt>
                <c:pt idx="17495">
                  <c:v>0.24179860166384859</c:v>
                </c:pt>
                <c:pt idx="17496">
                  <c:v>0.19606768391247836</c:v>
                </c:pt>
                <c:pt idx="17497">
                  <c:v>0.21724496788708453</c:v>
                </c:pt>
                <c:pt idx="17498">
                  <c:v>0.20634241556121777</c:v>
                </c:pt>
                <c:pt idx="17499">
                  <c:v>0.22275561658693371</c:v>
                </c:pt>
                <c:pt idx="17500">
                  <c:v>0.20792732710426506</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316</c:v>
                </c:pt>
                <c:pt idx="17510">
                  <c:v>0.28490543648183575</c:v>
                </c:pt>
                <c:pt idx="17511">
                  <c:v>0.26052253685054838</c:v>
                </c:pt>
                <c:pt idx="17512">
                  <c:v>0.24240621749384395</c:v>
                </c:pt>
                <c:pt idx="17513">
                  <c:v>0.22933325357829562</c:v>
                </c:pt>
                <c:pt idx="17514">
                  <c:v>0.24024254538814704</c:v>
                </c:pt>
                <c:pt idx="17515">
                  <c:v>0.23718959915527046</c:v>
                </c:pt>
                <c:pt idx="17516">
                  <c:v>0.18454483230194751</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961</c:v>
                </c:pt>
                <c:pt idx="17529">
                  <c:v>0.22603673657212681</c:v>
                </c:pt>
                <c:pt idx="17530">
                  <c:v>0.19542625741722036</c:v>
                </c:pt>
                <c:pt idx="17531">
                  <c:v>0.24016457455560988</c:v>
                </c:pt>
                <c:pt idx="17532">
                  <c:v>0.21937150447775008</c:v>
                </c:pt>
                <c:pt idx="17533">
                  <c:v>0.23440979193708025</c:v>
                </c:pt>
                <c:pt idx="17534">
                  <c:v>0.24407258901236789</c:v>
                </c:pt>
                <c:pt idx="17535">
                  <c:v>0.24224215042572259</c:v>
                </c:pt>
                <c:pt idx="17536">
                  <c:v>0.25396642087953458</c:v>
                </c:pt>
                <c:pt idx="17537">
                  <c:v>0.22234621238688621</c:v>
                </c:pt>
                <c:pt idx="17538">
                  <c:v>0.18624847551818002</c:v>
                </c:pt>
                <c:pt idx="17539">
                  <c:v>0.23315658793670818</c:v>
                </c:pt>
                <c:pt idx="17540">
                  <c:v>0.22803878188752796</c:v>
                </c:pt>
                <c:pt idx="17541">
                  <c:v>0.21070197467092244</c:v>
                </c:pt>
                <c:pt idx="17542">
                  <c:v>0.22564396859104591</c:v>
                </c:pt>
                <c:pt idx="17543">
                  <c:v>0.215639463806683</c:v>
                </c:pt>
                <c:pt idx="17544">
                  <c:v>0.21284600304463341</c:v>
                </c:pt>
                <c:pt idx="17545">
                  <c:v>0.25599094238911585</c:v>
                </c:pt>
                <c:pt idx="17546">
                  <c:v>0.22982283537357617</c:v>
                </c:pt>
                <c:pt idx="17547">
                  <c:v>0.2486211061130171</c:v>
                </c:pt>
                <c:pt idx="17548">
                  <c:v>0.18032088698244594</c:v>
                </c:pt>
                <c:pt idx="17549">
                  <c:v>0.20843584893881509</c:v>
                </c:pt>
                <c:pt idx="17550">
                  <c:v>0.22831610631783344</c:v>
                </c:pt>
                <c:pt idx="17551">
                  <c:v>0.22012213548809439</c:v>
                </c:pt>
                <c:pt idx="17552">
                  <c:v>0.24916157241153525</c:v>
                </c:pt>
                <c:pt idx="17553">
                  <c:v>0.25023042190671374</c:v>
                </c:pt>
                <c:pt idx="17554">
                  <c:v>0.20877681918482074</c:v>
                </c:pt>
                <c:pt idx="17555">
                  <c:v>0.21661939225830754</c:v>
                </c:pt>
                <c:pt idx="17556">
                  <c:v>0.22959650721820668</c:v>
                </c:pt>
                <c:pt idx="17557">
                  <c:v>0.25811623833899033</c:v>
                </c:pt>
                <c:pt idx="17558">
                  <c:v>0.28308061169097737</c:v>
                </c:pt>
                <c:pt idx="17559">
                  <c:v>0.26065964659769625</c:v>
                </c:pt>
                <c:pt idx="17560">
                  <c:v>0.20448975967703881</c:v>
                </c:pt>
                <c:pt idx="17561">
                  <c:v>0.24181640670735524</c:v>
                </c:pt>
                <c:pt idx="17562">
                  <c:v>0.25292059673725548</c:v>
                </c:pt>
                <c:pt idx="17563">
                  <c:v>0.22352781818371187</c:v>
                </c:pt>
                <c:pt idx="17564">
                  <c:v>0.21829937165606758</c:v>
                </c:pt>
                <c:pt idx="17565">
                  <c:v>0.23621290618678586</c:v>
                </c:pt>
                <c:pt idx="17566">
                  <c:v>0.19948066277947041</c:v>
                </c:pt>
                <c:pt idx="17567">
                  <c:v>0.2269707281784609</c:v>
                </c:pt>
                <c:pt idx="17568">
                  <c:v>0.2500875227394303</c:v>
                </c:pt>
                <c:pt idx="17569">
                  <c:v>0.21479546033514724</c:v>
                </c:pt>
                <c:pt idx="17570">
                  <c:v>0.23010180048809489</c:v>
                </c:pt>
                <c:pt idx="17571">
                  <c:v>0.25254723901446108</c:v>
                </c:pt>
                <c:pt idx="17572">
                  <c:v>0.25704810124479188</c:v>
                </c:pt>
                <c:pt idx="17573">
                  <c:v>0.18874994721141636</c:v>
                </c:pt>
                <c:pt idx="17574">
                  <c:v>0.19431963543762934</c:v>
                </c:pt>
                <c:pt idx="17575">
                  <c:v>0.22354473981836298</c:v>
                </c:pt>
                <c:pt idx="17576">
                  <c:v>0.24716009740085984</c:v>
                </c:pt>
                <c:pt idx="17577">
                  <c:v>0.24109709602869644</c:v>
                </c:pt>
                <c:pt idx="17578">
                  <c:v>0.22952130531637591</c:v>
                </c:pt>
                <c:pt idx="17579">
                  <c:v>0.21328542260048194</c:v>
                </c:pt>
                <c:pt idx="17580">
                  <c:v>0.24165539537200714</c:v>
                </c:pt>
                <c:pt idx="17581">
                  <c:v>0.25610670427514032</c:v>
                </c:pt>
                <c:pt idx="17582">
                  <c:v>0.22602043050926957</c:v>
                </c:pt>
                <c:pt idx="17583">
                  <c:v>0.25594877165097085</c:v>
                </c:pt>
                <c:pt idx="17584">
                  <c:v>0.26236878792199875</c:v>
                </c:pt>
                <c:pt idx="17585">
                  <c:v>0.23082201944271535</c:v>
                </c:pt>
                <c:pt idx="17586">
                  <c:v>0.21303583704308124</c:v>
                </c:pt>
                <c:pt idx="17587">
                  <c:v>0.18851130267104188</c:v>
                </c:pt>
                <c:pt idx="17588">
                  <c:v>0.22639063235963611</c:v>
                </c:pt>
                <c:pt idx="17589">
                  <c:v>0.19759590274153926</c:v>
                </c:pt>
                <c:pt idx="17590">
                  <c:v>0.23686918566777557</c:v>
                </c:pt>
                <c:pt idx="17591">
                  <c:v>0.23389570509779284</c:v>
                </c:pt>
                <c:pt idx="17592">
                  <c:v>0.23494156613201442</c:v>
                </c:pt>
                <c:pt idx="17593">
                  <c:v>0.26126245801375175</c:v>
                </c:pt>
                <c:pt idx="17594">
                  <c:v>0.21830840160785644</c:v>
                </c:pt>
                <c:pt idx="17595">
                  <c:v>0.27212086982760469</c:v>
                </c:pt>
                <c:pt idx="17596">
                  <c:v>0.21268856805156516</c:v>
                </c:pt>
                <c:pt idx="17597">
                  <c:v>0.24415646949522943</c:v>
                </c:pt>
                <c:pt idx="17598">
                  <c:v>0.24924422078713701</c:v>
                </c:pt>
                <c:pt idx="17599">
                  <c:v>0.20676029142894536</c:v>
                </c:pt>
                <c:pt idx="17600">
                  <c:v>0.22253013596826923</c:v>
                </c:pt>
                <c:pt idx="17601">
                  <c:v>0.21120624339368971</c:v>
                </c:pt>
                <c:pt idx="17602">
                  <c:v>0.28535007868097434</c:v>
                </c:pt>
                <c:pt idx="17603">
                  <c:v>0.27690513784510051</c:v>
                </c:pt>
                <c:pt idx="17604">
                  <c:v>0.17852975862853027</c:v>
                </c:pt>
                <c:pt idx="17605">
                  <c:v>0.22956496536990592</c:v>
                </c:pt>
                <c:pt idx="17606">
                  <c:v>0.23195037766008542</c:v>
                </c:pt>
                <c:pt idx="17607">
                  <c:v>0.28581565236182732</c:v>
                </c:pt>
                <c:pt idx="17608">
                  <c:v>0.22625502111217621</c:v>
                </c:pt>
                <c:pt idx="17609">
                  <c:v>0.15791898949522229</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323</c:v>
                </c:pt>
                <c:pt idx="17619">
                  <c:v>0.20974961516913437</c:v>
                </c:pt>
                <c:pt idx="17620">
                  <c:v>0.22609618942494494</c:v>
                </c:pt>
                <c:pt idx="17621">
                  <c:v>0.20877758905233626</c:v>
                </c:pt>
                <c:pt idx="17622">
                  <c:v>0.22509642773591709</c:v>
                </c:pt>
                <c:pt idx="17623">
                  <c:v>0.26180638694609382</c:v>
                </c:pt>
                <c:pt idx="17624">
                  <c:v>0.20547068286479594</c:v>
                </c:pt>
                <c:pt idx="17625">
                  <c:v>0.21282408047271709</c:v>
                </c:pt>
                <c:pt idx="17626">
                  <c:v>0.17601533717509793</c:v>
                </c:pt>
                <c:pt idx="17627">
                  <c:v>0.28659548918289707</c:v>
                </c:pt>
                <c:pt idx="17628">
                  <c:v>0.24205843689067136</c:v>
                </c:pt>
                <c:pt idx="17629">
                  <c:v>0.21705537528096991</c:v>
                </c:pt>
                <c:pt idx="17630">
                  <c:v>0.24697818413745551</c:v>
                </c:pt>
                <c:pt idx="17631">
                  <c:v>0.22956783006647388</c:v>
                </c:pt>
                <c:pt idx="17632">
                  <c:v>0.20716852716026671</c:v>
                </c:pt>
                <c:pt idx="17633">
                  <c:v>0.23319747570616794</c:v>
                </c:pt>
                <c:pt idx="17634">
                  <c:v>0.25724243798093477</c:v>
                </c:pt>
                <c:pt idx="17635">
                  <c:v>0.22304073108111291</c:v>
                </c:pt>
                <c:pt idx="17636">
                  <c:v>0.22030037155542326</c:v>
                </c:pt>
                <c:pt idx="17637">
                  <c:v>0.2471756257990721</c:v>
                </c:pt>
                <c:pt idx="17638">
                  <c:v>0.19929971715153841</c:v>
                </c:pt>
                <c:pt idx="17639">
                  <c:v>0.20580567486473675</c:v>
                </c:pt>
                <c:pt idx="17640">
                  <c:v>0.22413745152979264</c:v>
                </c:pt>
                <c:pt idx="17641">
                  <c:v>0.23113928198079545</c:v>
                </c:pt>
                <c:pt idx="17642">
                  <c:v>0.25905890057977032</c:v>
                </c:pt>
                <c:pt idx="17643">
                  <c:v>0.18385892262153963</c:v>
                </c:pt>
                <c:pt idx="17644">
                  <c:v>0.22747113859210832</c:v>
                </c:pt>
                <c:pt idx="17645">
                  <c:v>0.22185195200053637</c:v>
                </c:pt>
                <c:pt idx="17646">
                  <c:v>0.2364829823186059</c:v>
                </c:pt>
                <c:pt idx="17647">
                  <c:v>0.19944487592093241</c:v>
                </c:pt>
                <c:pt idx="17648">
                  <c:v>0.21991103745843221</c:v>
                </c:pt>
                <c:pt idx="17649">
                  <c:v>0.25316755469149721</c:v>
                </c:pt>
                <c:pt idx="17650">
                  <c:v>0.27354296216334695</c:v>
                </c:pt>
                <c:pt idx="17651">
                  <c:v>0.22474394521156621</c:v>
                </c:pt>
                <c:pt idx="17652">
                  <c:v>0.19845053366071203</c:v>
                </c:pt>
                <c:pt idx="17653">
                  <c:v>0.20879908982110551</c:v>
                </c:pt>
                <c:pt idx="17654">
                  <c:v>0.22819091148886092</c:v>
                </c:pt>
                <c:pt idx="17655">
                  <c:v>0.24975844031994798</c:v>
                </c:pt>
                <c:pt idx="17656">
                  <c:v>0.25079330779374576</c:v>
                </c:pt>
                <c:pt idx="17657">
                  <c:v>0.29536478950320078</c:v>
                </c:pt>
                <c:pt idx="17658">
                  <c:v>0.26502774900850978</c:v>
                </c:pt>
                <c:pt idx="17659">
                  <c:v>0.2029481580657273</c:v>
                </c:pt>
                <c:pt idx="17660">
                  <c:v>0.2024648647135997</c:v>
                </c:pt>
                <c:pt idx="17661">
                  <c:v>0.21175961983017341</c:v>
                </c:pt>
                <c:pt idx="17662">
                  <c:v>0.19017038749898188</c:v>
                </c:pt>
                <c:pt idx="17663">
                  <c:v>0.23606825379071344</c:v>
                </c:pt>
                <c:pt idx="17664">
                  <c:v>0.21401620068085941</c:v>
                </c:pt>
                <c:pt idx="17665">
                  <c:v>0.20535394974330878</c:v>
                </c:pt>
                <c:pt idx="17666">
                  <c:v>0.20646703069718342</c:v>
                </c:pt>
                <c:pt idx="17667">
                  <c:v>0.20849007043179837</c:v>
                </c:pt>
                <c:pt idx="17668">
                  <c:v>0.18544444162030926</c:v>
                </c:pt>
                <c:pt idx="17669">
                  <c:v>0.22286710665857867</c:v>
                </c:pt>
                <c:pt idx="17670">
                  <c:v>0.24461442458309576</c:v>
                </c:pt>
                <c:pt idx="17671">
                  <c:v>0.22172846632167198</c:v>
                </c:pt>
                <c:pt idx="17672">
                  <c:v>0.28860509335981038</c:v>
                </c:pt>
                <c:pt idx="17673">
                  <c:v>0.18516983813775412</c:v>
                </c:pt>
                <c:pt idx="17674">
                  <c:v>0.25046067138611339</c:v>
                </c:pt>
                <c:pt idx="17675">
                  <c:v>0.20589083066952196</c:v>
                </c:pt>
                <c:pt idx="17676">
                  <c:v>0.24143705019729617</c:v>
                </c:pt>
                <c:pt idx="17677">
                  <c:v>0.24696474030854471</c:v>
                </c:pt>
                <c:pt idx="17678">
                  <c:v>0.20884820106407503</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72</c:v>
                </c:pt>
                <c:pt idx="17688">
                  <c:v>0.18045275317702819</c:v>
                </c:pt>
                <c:pt idx="17689">
                  <c:v>0.20738376288976021</c:v>
                </c:pt>
                <c:pt idx="17690">
                  <c:v>0.21747893658088432</c:v>
                </c:pt>
                <c:pt idx="17691">
                  <c:v>0.22943121282001294</c:v>
                </c:pt>
                <c:pt idx="17692">
                  <c:v>0.21256498045525074</c:v>
                </c:pt>
                <c:pt idx="17693">
                  <c:v>0.23051478935504041</c:v>
                </c:pt>
                <c:pt idx="17694">
                  <c:v>0.25623093021595084</c:v>
                </c:pt>
                <c:pt idx="17695">
                  <c:v>0.23522597433197348</c:v>
                </c:pt>
                <c:pt idx="17696">
                  <c:v>0.19429704558164754</c:v>
                </c:pt>
                <c:pt idx="17697">
                  <c:v>0.22788864043615489</c:v>
                </c:pt>
                <c:pt idx="17698">
                  <c:v>0.18839266414784644</c:v>
                </c:pt>
                <c:pt idx="17699">
                  <c:v>0.24376925818097614</c:v>
                </c:pt>
                <c:pt idx="17700">
                  <c:v>0.20950868640642537</c:v>
                </c:pt>
                <c:pt idx="17701">
                  <c:v>0.20754308533320756</c:v>
                </c:pt>
                <c:pt idx="17702">
                  <c:v>0.2145829479916512</c:v>
                </c:pt>
                <c:pt idx="17703">
                  <c:v>0.26745049862991832</c:v>
                </c:pt>
                <c:pt idx="17704">
                  <c:v>0.23907825327976426</c:v>
                </c:pt>
                <c:pt idx="17705">
                  <c:v>0.22103615033250978</c:v>
                </c:pt>
                <c:pt idx="17706">
                  <c:v>0.21736547227437891</c:v>
                </c:pt>
                <c:pt idx="17707">
                  <c:v>0.19421594627632449</c:v>
                </c:pt>
                <c:pt idx="17708">
                  <c:v>0.19554742186723842</c:v>
                </c:pt>
                <c:pt idx="17709">
                  <c:v>0.27203201798838</c:v>
                </c:pt>
                <c:pt idx="17710">
                  <c:v>0.21456312447632736</c:v>
                </c:pt>
                <c:pt idx="17711">
                  <c:v>0.2311040198330612</c:v>
                </c:pt>
                <c:pt idx="17712">
                  <c:v>0.22829188021885952</c:v>
                </c:pt>
                <c:pt idx="17713">
                  <c:v>0.20945285710394421</c:v>
                </c:pt>
                <c:pt idx="17714">
                  <c:v>0.21078849169610925</c:v>
                </c:pt>
                <c:pt idx="17715">
                  <c:v>0.20671175744641523</c:v>
                </c:pt>
                <c:pt idx="17716">
                  <c:v>0.22959265788300284</c:v>
                </c:pt>
                <c:pt idx="17717">
                  <c:v>0.23899118492502983</c:v>
                </c:pt>
                <c:pt idx="17718">
                  <c:v>0.23319190958533151</c:v>
                </c:pt>
                <c:pt idx="17719">
                  <c:v>0.23042896333221041</c:v>
                </c:pt>
                <c:pt idx="17720">
                  <c:v>0.22107381669384699</c:v>
                </c:pt>
                <c:pt idx="17721">
                  <c:v>0.22416439312634806</c:v>
                </c:pt>
                <c:pt idx="17722">
                  <c:v>0.23022896643709292</c:v>
                </c:pt>
                <c:pt idx="17723">
                  <c:v>0.24106456453782912</c:v>
                </c:pt>
                <c:pt idx="17724">
                  <c:v>0.22997820447823225</c:v>
                </c:pt>
                <c:pt idx="17725">
                  <c:v>0.22560891283019491</c:v>
                </c:pt>
                <c:pt idx="17726">
                  <c:v>0.2524197694423494</c:v>
                </c:pt>
                <c:pt idx="17727">
                  <c:v>0.25175376248756876</c:v>
                </c:pt>
                <c:pt idx="17728">
                  <c:v>0.2661004580070549</c:v>
                </c:pt>
                <c:pt idx="17729">
                  <c:v>0.20425552980061637</c:v>
                </c:pt>
                <c:pt idx="17730">
                  <c:v>0.2447048132755919</c:v>
                </c:pt>
                <c:pt idx="17731">
                  <c:v>0.26080644952145232</c:v>
                </c:pt>
                <c:pt idx="17732">
                  <c:v>0.22731759981782954</c:v>
                </c:pt>
                <c:pt idx="17733">
                  <c:v>0.25168732450017473</c:v>
                </c:pt>
                <c:pt idx="17734">
                  <c:v>0.1954347713225405</c:v>
                </c:pt>
                <c:pt idx="17735">
                  <c:v>0.20240516709274045</c:v>
                </c:pt>
                <c:pt idx="17736">
                  <c:v>0.25319142098132269</c:v>
                </c:pt>
                <c:pt idx="17737">
                  <c:v>0.22753867375360218</c:v>
                </c:pt>
                <c:pt idx="17738">
                  <c:v>0.22207862116500768</c:v>
                </c:pt>
                <c:pt idx="17739">
                  <c:v>0.19494649224029786</c:v>
                </c:pt>
                <c:pt idx="17740">
                  <c:v>0.22890548085674825</c:v>
                </c:pt>
                <c:pt idx="17741">
                  <c:v>0.20939929288799947</c:v>
                </c:pt>
                <c:pt idx="17742">
                  <c:v>0.24359746914783495</c:v>
                </c:pt>
                <c:pt idx="17743">
                  <c:v>0.19000760754500309</c:v>
                </c:pt>
                <c:pt idx="17744">
                  <c:v>0.25575409611145677</c:v>
                </c:pt>
                <c:pt idx="17745">
                  <c:v>0.23665678453358166</c:v>
                </c:pt>
                <c:pt idx="17746">
                  <c:v>0.24767322487875337</c:v>
                </c:pt>
                <c:pt idx="17747">
                  <c:v>0.23163170755172321</c:v>
                </c:pt>
                <c:pt idx="17748">
                  <c:v>0.18586747486172386</c:v>
                </c:pt>
                <c:pt idx="17749">
                  <c:v>0.22311671016324072</c:v>
                </c:pt>
                <c:pt idx="17750">
                  <c:v>0.21706990354898043</c:v>
                </c:pt>
                <c:pt idx="17751">
                  <c:v>0.21227202526508535</c:v>
                </c:pt>
                <c:pt idx="17752">
                  <c:v>0.19236569651455737</c:v>
                </c:pt>
                <c:pt idx="17753">
                  <c:v>0.29659855626956338</c:v>
                </c:pt>
                <c:pt idx="17754">
                  <c:v>0.24589888126148357</c:v>
                </c:pt>
                <c:pt idx="17755">
                  <c:v>0.22204782519452579</c:v>
                </c:pt>
                <c:pt idx="17756">
                  <c:v>0.21020393115680733</c:v>
                </c:pt>
                <c:pt idx="17757">
                  <c:v>0.25629785431466778</c:v>
                </c:pt>
                <c:pt idx="17758">
                  <c:v>0.19191546908924076</c:v>
                </c:pt>
                <c:pt idx="17759">
                  <c:v>0.21354408720028437</c:v>
                </c:pt>
                <c:pt idx="17760">
                  <c:v>0.2212891266322862</c:v>
                </c:pt>
                <c:pt idx="17761">
                  <c:v>0.19758290785547541</c:v>
                </c:pt>
                <c:pt idx="17762">
                  <c:v>0.2427116784823253</c:v>
                </c:pt>
                <c:pt idx="17763">
                  <c:v>0.17922125937440544</c:v>
                </c:pt>
                <c:pt idx="17764">
                  <c:v>0.2534838519739338</c:v>
                </c:pt>
                <c:pt idx="17765">
                  <c:v>0.23170172420738666</c:v>
                </c:pt>
                <c:pt idx="17766">
                  <c:v>0.22061557419382616</c:v>
                </c:pt>
                <c:pt idx="17767">
                  <c:v>0.24268787015796944</c:v>
                </c:pt>
                <c:pt idx="17768">
                  <c:v>0.19503699800540228</c:v>
                </c:pt>
                <c:pt idx="17769">
                  <c:v>0.24945152779697691</c:v>
                </c:pt>
                <c:pt idx="17770">
                  <c:v>0.26858422684498173</c:v>
                </c:pt>
                <c:pt idx="17771">
                  <c:v>0.19560312751889131</c:v>
                </c:pt>
                <c:pt idx="17772">
                  <c:v>0.25694403855284192</c:v>
                </c:pt>
                <c:pt idx="17773">
                  <c:v>0.19237968252088611</c:v>
                </c:pt>
                <c:pt idx="17774">
                  <c:v>0.19485738173658371</c:v>
                </c:pt>
                <c:pt idx="17775">
                  <c:v>0.20594501690138226</c:v>
                </c:pt>
                <c:pt idx="17776">
                  <c:v>0.23396447644376331</c:v>
                </c:pt>
                <c:pt idx="17777">
                  <c:v>0.2199822142526599</c:v>
                </c:pt>
                <c:pt idx="17778">
                  <c:v>0.21479832430476895</c:v>
                </c:pt>
                <c:pt idx="17779">
                  <c:v>0.21196114578951245</c:v>
                </c:pt>
                <c:pt idx="17780">
                  <c:v>0.23952629283158072</c:v>
                </c:pt>
                <c:pt idx="17781">
                  <c:v>0.20518646578231758</c:v>
                </c:pt>
                <c:pt idx="17782">
                  <c:v>0.22704779265784344</c:v>
                </c:pt>
                <c:pt idx="17783">
                  <c:v>0.22684965406501695</c:v>
                </c:pt>
                <c:pt idx="17784">
                  <c:v>0.20312401300624736</c:v>
                </c:pt>
                <c:pt idx="17785">
                  <c:v>0.24100900239276879</c:v>
                </c:pt>
                <c:pt idx="17786">
                  <c:v>0.25397396475627382</c:v>
                </c:pt>
                <c:pt idx="17787">
                  <c:v>0.21841372862938579</c:v>
                </c:pt>
                <c:pt idx="17788">
                  <c:v>0.23941009219024997</c:v>
                </c:pt>
                <c:pt idx="17789">
                  <c:v>0.22012629494733921</c:v>
                </c:pt>
                <c:pt idx="17790">
                  <c:v>0.22690649948473468</c:v>
                </c:pt>
                <c:pt idx="17791">
                  <c:v>0.25773583490866309</c:v>
                </c:pt>
                <c:pt idx="17792">
                  <c:v>0.2022424236098837</c:v>
                </c:pt>
                <c:pt idx="17793">
                  <c:v>0.2300587281517284</c:v>
                </c:pt>
                <c:pt idx="17794">
                  <c:v>0.24338186788953628</c:v>
                </c:pt>
                <c:pt idx="17795">
                  <c:v>0.2109132712730567</c:v>
                </c:pt>
                <c:pt idx="17796">
                  <c:v>0.20620882781526448</c:v>
                </c:pt>
                <c:pt idx="17797">
                  <c:v>0.25006920319078141</c:v>
                </c:pt>
                <c:pt idx="17798">
                  <c:v>0.22984299873230854</c:v>
                </c:pt>
                <c:pt idx="17799">
                  <c:v>0.23863485276731691</c:v>
                </c:pt>
                <c:pt idx="17800">
                  <c:v>0.22682885372055217</c:v>
                </c:pt>
                <c:pt idx="17801">
                  <c:v>0.22499771520204795</c:v>
                </c:pt>
                <c:pt idx="17802">
                  <c:v>0.19327969155701241</c:v>
                </c:pt>
                <c:pt idx="17803">
                  <c:v>0.21350475979062541</c:v>
                </c:pt>
                <c:pt idx="17804">
                  <c:v>0.22585844836820534</c:v>
                </c:pt>
                <c:pt idx="17805">
                  <c:v>0.21821194282196213</c:v>
                </c:pt>
                <c:pt idx="17806">
                  <c:v>0.25857000422674681</c:v>
                </c:pt>
                <c:pt idx="17807">
                  <c:v>0.22570030059870441</c:v>
                </c:pt>
                <c:pt idx="17808">
                  <c:v>0.23037980556108281</c:v>
                </c:pt>
                <c:pt idx="17809">
                  <c:v>0.23440554333645044</c:v>
                </c:pt>
                <c:pt idx="17810">
                  <c:v>0.23114470390041816</c:v>
                </c:pt>
                <c:pt idx="17811">
                  <c:v>0.23414848044039405</c:v>
                </c:pt>
                <c:pt idx="17812">
                  <c:v>0.24249514953555129</c:v>
                </c:pt>
                <c:pt idx="17813">
                  <c:v>0.22446765157923104</c:v>
                </c:pt>
                <c:pt idx="17814">
                  <c:v>0.22044400653669868</c:v>
                </c:pt>
                <c:pt idx="17815">
                  <c:v>0.20150426149194561</c:v>
                </c:pt>
                <c:pt idx="17816">
                  <c:v>0.18513316763929274</c:v>
                </c:pt>
                <c:pt idx="17817">
                  <c:v>0.23288655980307418</c:v>
                </c:pt>
                <c:pt idx="17818">
                  <c:v>0.19614162348796046</c:v>
                </c:pt>
                <c:pt idx="17819">
                  <c:v>0.23845249020069723</c:v>
                </c:pt>
                <c:pt idx="17820">
                  <c:v>0.30013450699593136</c:v>
                </c:pt>
                <c:pt idx="17821">
                  <c:v>0.23941693260084088</c:v>
                </c:pt>
                <c:pt idx="17822">
                  <c:v>0.19194197479313649</c:v>
                </c:pt>
                <c:pt idx="17823">
                  <c:v>0.20458822233509491</c:v>
                </c:pt>
                <c:pt idx="17824">
                  <c:v>0.21108477214769253</c:v>
                </c:pt>
                <c:pt idx="17825">
                  <c:v>0.23474253535689418</c:v>
                </c:pt>
                <c:pt idx="17826">
                  <c:v>0.21351278309352187</c:v>
                </c:pt>
                <c:pt idx="17827">
                  <c:v>0.20190299427561156</c:v>
                </c:pt>
                <c:pt idx="17828">
                  <c:v>0.24028890569260064</c:v>
                </c:pt>
                <c:pt idx="17829">
                  <c:v>0.23241091257843091</c:v>
                </c:pt>
                <c:pt idx="17830">
                  <c:v>0.27407396336198764</c:v>
                </c:pt>
                <c:pt idx="17831">
                  <c:v>0.2325533790391065</c:v>
                </c:pt>
                <c:pt idx="17832">
                  <c:v>0.18833209061626494</c:v>
                </c:pt>
                <c:pt idx="17833">
                  <c:v>0.2490867510696414</c:v>
                </c:pt>
                <c:pt idx="17834">
                  <c:v>0.21392870288441354</c:v>
                </c:pt>
                <c:pt idx="17835">
                  <c:v>0.21085323084979632</c:v>
                </c:pt>
                <c:pt idx="17836">
                  <c:v>0.20073342170787994</c:v>
                </c:pt>
                <c:pt idx="17837">
                  <c:v>0.19844980979353771</c:v>
                </c:pt>
                <c:pt idx="17838">
                  <c:v>0.21651146716154887</c:v>
                </c:pt>
                <c:pt idx="17839">
                  <c:v>0.22350836398099441</c:v>
                </c:pt>
                <c:pt idx="17840">
                  <c:v>0.2245865123373797</c:v>
                </c:pt>
                <c:pt idx="17841">
                  <c:v>0.2103516884816517</c:v>
                </c:pt>
                <c:pt idx="17842">
                  <c:v>0.27557498410599518</c:v>
                </c:pt>
                <c:pt idx="17843">
                  <c:v>0.22523452371994238</c:v>
                </c:pt>
                <c:pt idx="17844">
                  <c:v>0.21784594526305331</c:v>
                </c:pt>
                <c:pt idx="17845">
                  <c:v>0.24247212341370047</c:v>
                </c:pt>
                <c:pt idx="17846">
                  <c:v>0.20054883202428253</c:v>
                </c:pt>
                <c:pt idx="17847">
                  <c:v>0.1744721751039581</c:v>
                </c:pt>
                <c:pt idx="17848">
                  <c:v>0.19549786309359521</c:v>
                </c:pt>
                <c:pt idx="17849">
                  <c:v>0.17214061170968617</c:v>
                </c:pt>
                <c:pt idx="17850">
                  <c:v>0.24508625578111404</c:v>
                </c:pt>
                <c:pt idx="17851">
                  <c:v>0.17602992333396936</c:v>
                </c:pt>
                <c:pt idx="17852">
                  <c:v>0.24396049184022423</c:v>
                </c:pt>
                <c:pt idx="17853">
                  <c:v>0.24803323286347312</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469</c:v>
                </c:pt>
                <c:pt idx="17862">
                  <c:v>0.16148330310470929</c:v>
                </c:pt>
                <c:pt idx="17863">
                  <c:v>0.18431795585637351</c:v>
                </c:pt>
                <c:pt idx="17864">
                  <c:v>0.21236990397296604</c:v>
                </c:pt>
                <c:pt idx="17865">
                  <c:v>0.22461196656800145</c:v>
                </c:pt>
                <c:pt idx="17866">
                  <c:v>0.25678388194508384</c:v>
                </c:pt>
                <c:pt idx="17867">
                  <c:v>0.20015175662160867</c:v>
                </c:pt>
                <c:pt idx="17868">
                  <c:v>0.20515175840970568</c:v>
                </c:pt>
                <c:pt idx="17869">
                  <c:v>0.26518144729996124</c:v>
                </c:pt>
                <c:pt idx="17870">
                  <c:v>0.22368273933026434</c:v>
                </c:pt>
                <c:pt idx="17871">
                  <c:v>0.18275590385339993</c:v>
                </c:pt>
                <c:pt idx="17872">
                  <c:v>0.23022476977490008</c:v>
                </c:pt>
                <c:pt idx="17873">
                  <c:v>0.28552098045848312</c:v>
                </c:pt>
                <c:pt idx="17874">
                  <c:v>0.19898483157186725</c:v>
                </c:pt>
                <c:pt idx="17875">
                  <c:v>0.26695009266773034</c:v>
                </c:pt>
                <c:pt idx="17876">
                  <c:v>0.22865978612180679</c:v>
                </c:pt>
                <c:pt idx="17877">
                  <c:v>0.19984496312848071</c:v>
                </c:pt>
                <c:pt idx="17878">
                  <c:v>0.24197261130631192</c:v>
                </c:pt>
                <c:pt idx="17879">
                  <c:v>0.23388790319700434</c:v>
                </c:pt>
                <c:pt idx="17880">
                  <c:v>0.24682317246466171</c:v>
                </c:pt>
                <c:pt idx="17881">
                  <c:v>0.25106406241765711</c:v>
                </c:pt>
                <c:pt idx="17882">
                  <c:v>0.27667134715325531</c:v>
                </c:pt>
                <c:pt idx="17883">
                  <c:v>0.18644284877923903</c:v>
                </c:pt>
                <c:pt idx="17884">
                  <c:v>0.20277397375192091</c:v>
                </c:pt>
                <c:pt idx="17885">
                  <c:v>0.23290453208015174</c:v>
                </c:pt>
                <c:pt idx="17886">
                  <c:v>0.27999166236417738</c:v>
                </c:pt>
                <c:pt idx="17887">
                  <c:v>0.23680846033142827</c:v>
                </c:pt>
                <c:pt idx="17888">
                  <c:v>0.19285427356616044</c:v>
                </c:pt>
                <c:pt idx="17889">
                  <c:v>0.20689938655904194</c:v>
                </c:pt>
                <c:pt idx="17890">
                  <c:v>0.23001124758224709</c:v>
                </c:pt>
                <c:pt idx="17891">
                  <c:v>0.24022026316633582</c:v>
                </c:pt>
                <c:pt idx="17892">
                  <c:v>0.21919499895469741</c:v>
                </c:pt>
                <c:pt idx="17893">
                  <c:v>0.19885556503356519</c:v>
                </c:pt>
                <c:pt idx="17894">
                  <c:v>0.23146992000460134</c:v>
                </c:pt>
                <c:pt idx="17895">
                  <c:v>0.21883974499140499</c:v>
                </c:pt>
                <c:pt idx="17896">
                  <c:v>0.23559636504334044</c:v>
                </c:pt>
                <c:pt idx="17897">
                  <c:v>0.23059153966371218</c:v>
                </c:pt>
                <c:pt idx="17898">
                  <c:v>0.23342614386060334</c:v>
                </c:pt>
                <c:pt idx="17899">
                  <c:v>0.22135735978627721</c:v>
                </c:pt>
                <c:pt idx="17900">
                  <c:v>0.22030377128016337</c:v>
                </c:pt>
                <c:pt idx="17901">
                  <c:v>0.25348723543549295</c:v>
                </c:pt>
                <c:pt idx="17902">
                  <c:v>0.21551922583351521</c:v>
                </c:pt>
                <c:pt idx="17903">
                  <c:v>0.21986267804914109</c:v>
                </c:pt>
                <c:pt idx="17904">
                  <c:v>0.25452084867659325</c:v>
                </c:pt>
                <c:pt idx="17905">
                  <c:v>0.22044249009972663</c:v>
                </c:pt>
                <c:pt idx="17906">
                  <c:v>0.23000885249303921</c:v>
                </c:pt>
                <c:pt idx="17907">
                  <c:v>0.19943154207992494</c:v>
                </c:pt>
                <c:pt idx="17908">
                  <c:v>0.2066530872934399</c:v>
                </c:pt>
                <c:pt idx="17909">
                  <c:v>0.20768141696316361</c:v>
                </c:pt>
                <c:pt idx="17910">
                  <c:v>0.26960008746007591</c:v>
                </c:pt>
                <c:pt idx="17911">
                  <c:v>0.23533608956141019</c:v>
                </c:pt>
                <c:pt idx="17912">
                  <c:v>0.22403804560607654</c:v>
                </c:pt>
                <c:pt idx="17913">
                  <c:v>0.22313324655171921</c:v>
                </c:pt>
                <c:pt idx="17914">
                  <c:v>0.21826889105758224</c:v>
                </c:pt>
                <c:pt idx="17915">
                  <c:v>0.21879698429282451</c:v>
                </c:pt>
                <c:pt idx="17916">
                  <c:v>0.17287270741595312</c:v>
                </c:pt>
                <c:pt idx="17917">
                  <c:v>0.23197280230125436</c:v>
                </c:pt>
                <c:pt idx="17918">
                  <c:v>0.22941126804438144</c:v>
                </c:pt>
                <c:pt idx="17919">
                  <c:v>0.21029633244927079</c:v>
                </c:pt>
                <c:pt idx="17920">
                  <c:v>0.18332136451035491</c:v>
                </c:pt>
                <c:pt idx="17921">
                  <c:v>0.22647588419924991</c:v>
                </c:pt>
                <c:pt idx="17922">
                  <c:v>0.24124304797324791</c:v>
                </c:pt>
                <c:pt idx="17923">
                  <c:v>0.19479890576689995</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9016</c:v>
                </c:pt>
                <c:pt idx="17935">
                  <c:v>0.19246192549127891</c:v>
                </c:pt>
                <c:pt idx="17936">
                  <c:v>0.26474416836506082</c:v>
                </c:pt>
                <c:pt idx="17937">
                  <c:v>0.22261023823217421</c:v>
                </c:pt>
                <c:pt idx="17938">
                  <c:v>0.19391539276186295</c:v>
                </c:pt>
                <c:pt idx="17939">
                  <c:v>0.22699723892313753</c:v>
                </c:pt>
                <c:pt idx="17940">
                  <c:v>0.20767935069505339</c:v>
                </c:pt>
                <c:pt idx="17941">
                  <c:v>0.24360026179091854</c:v>
                </c:pt>
                <c:pt idx="17942">
                  <c:v>0.26296425290411468</c:v>
                </c:pt>
                <c:pt idx="17943">
                  <c:v>0.22990595070598691</c:v>
                </c:pt>
                <c:pt idx="17944">
                  <c:v>0.21140919264846944</c:v>
                </c:pt>
                <c:pt idx="17945">
                  <c:v>0.16324916708157344</c:v>
                </c:pt>
                <c:pt idx="17946">
                  <c:v>0.18843843712828751</c:v>
                </c:pt>
                <c:pt idx="17947">
                  <c:v>0.18902664280562195</c:v>
                </c:pt>
                <c:pt idx="17948">
                  <c:v>0.24062264506815687</c:v>
                </c:pt>
                <c:pt idx="17949">
                  <c:v>0.24244239101411713</c:v>
                </c:pt>
                <c:pt idx="17950">
                  <c:v>0.23898530537667773</c:v>
                </c:pt>
                <c:pt idx="17951">
                  <c:v>0.26549696254972482</c:v>
                </c:pt>
                <c:pt idx="17952">
                  <c:v>0.22135560869564583</c:v>
                </c:pt>
                <c:pt idx="17953">
                  <c:v>0.20053092498936223</c:v>
                </c:pt>
                <c:pt idx="17954">
                  <c:v>0.18476929829181196</c:v>
                </c:pt>
                <c:pt idx="17955">
                  <c:v>0.24750755943797328</c:v>
                </c:pt>
                <c:pt idx="17956">
                  <c:v>0.20555763915458083</c:v>
                </c:pt>
                <c:pt idx="17957">
                  <c:v>0.22748423788773808</c:v>
                </c:pt>
                <c:pt idx="17958">
                  <c:v>0.20599583552112777</c:v>
                </c:pt>
                <c:pt idx="17959">
                  <c:v>0.19640808977650989</c:v>
                </c:pt>
                <c:pt idx="17960">
                  <c:v>0.22114172513772573</c:v>
                </c:pt>
                <c:pt idx="17961">
                  <c:v>0.21079609704715463</c:v>
                </c:pt>
                <c:pt idx="17962">
                  <c:v>0.21437633053033536</c:v>
                </c:pt>
                <c:pt idx="17963">
                  <c:v>0.18029398847843536</c:v>
                </c:pt>
                <c:pt idx="17964">
                  <c:v>0.21292746962476394</c:v>
                </c:pt>
                <c:pt idx="17965">
                  <c:v>0.1848299217991729</c:v>
                </c:pt>
                <c:pt idx="17966">
                  <c:v>0.24369881421876352</c:v>
                </c:pt>
                <c:pt idx="17967">
                  <c:v>0.24860265518382993</c:v>
                </c:pt>
                <c:pt idx="17968">
                  <c:v>0.25216861067094731</c:v>
                </c:pt>
                <c:pt idx="17969">
                  <c:v>0.20285634193555868</c:v>
                </c:pt>
                <c:pt idx="17970">
                  <c:v>0.24963343947061872</c:v>
                </c:pt>
                <c:pt idx="17971">
                  <c:v>0.2326893612378598</c:v>
                </c:pt>
                <c:pt idx="17972">
                  <c:v>0.22946476985301689</c:v>
                </c:pt>
                <c:pt idx="17973">
                  <c:v>0.26641625434532645</c:v>
                </c:pt>
                <c:pt idx="17974">
                  <c:v>0.21839591082940632</c:v>
                </c:pt>
                <c:pt idx="17975">
                  <c:v>0.24407252186066125</c:v>
                </c:pt>
                <c:pt idx="17976">
                  <c:v>0.16716118570038221</c:v>
                </c:pt>
                <c:pt idx="17977">
                  <c:v>0.25752813647140593</c:v>
                </c:pt>
                <c:pt idx="17978">
                  <c:v>0.21122851101921619</c:v>
                </c:pt>
                <c:pt idx="17979">
                  <c:v>0.20041547430256473</c:v>
                </c:pt>
                <c:pt idx="17980">
                  <c:v>0.22360275174551617</c:v>
                </c:pt>
                <c:pt idx="17981">
                  <c:v>0.19543712454142023</c:v>
                </c:pt>
                <c:pt idx="17982">
                  <c:v>0.28496969334768013</c:v>
                </c:pt>
                <c:pt idx="17983">
                  <c:v>0.20318477226019938</c:v>
                </c:pt>
                <c:pt idx="17984">
                  <c:v>0.23239414974442513</c:v>
                </c:pt>
                <c:pt idx="17985">
                  <c:v>0.22573037467794244</c:v>
                </c:pt>
                <c:pt idx="17986">
                  <c:v>0.19673363475622832</c:v>
                </c:pt>
                <c:pt idx="17987">
                  <c:v>0.22183605093446176</c:v>
                </c:pt>
                <c:pt idx="17988">
                  <c:v>0.20655232967720571</c:v>
                </c:pt>
                <c:pt idx="17989">
                  <c:v>0.19836341234246377</c:v>
                </c:pt>
                <c:pt idx="17990">
                  <c:v>0.22453702244731821</c:v>
                </c:pt>
                <c:pt idx="17991">
                  <c:v>0.22228175191461322</c:v>
                </c:pt>
                <c:pt idx="17992">
                  <c:v>0.23406221979638267</c:v>
                </c:pt>
                <c:pt idx="17993">
                  <c:v>0.23735745380086548</c:v>
                </c:pt>
                <c:pt idx="17994">
                  <c:v>0.20422586639113341</c:v>
                </c:pt>
                <c:pt idx="17995">
                  <c:v>0.17398636626005284</c:v>
                </c:pt>
                <c:pt idx="17996">
                  <c:v>0.24674612707493562</c:v>
                </c:pt>
                <c:pt idx="17997">
                  <c:v>0.23879495915150994</c:v>
                </c:pt>
                <c:pt idx="17998">
                  <c:v>0.21095981519085891</c:v>
                </c:pt>
                <c:pt idx="17999">
                  <c:v>0.20790912244567394</c:v>
                </c:pt>
                <c:pt idx="18000">
                  <c:v>0.19751894567823094</c:v>
                </c:pt>
                <c:pt idx="18001">
                  <c:v>0.23413550147907461</c:v>
                </c:pt>
                <c:pt idx="18002">
                  <c:v>0.2624921009677984</c:v>
                </c:pt>
                <c:pt idx="18003">
                  <c:v>0.21994793801912979</c:v>
                </c:pt>
                <c:pt idx="18004">
                  <c:v>0.19101840993859884</c:v>
                </c:pt>
                <c:pt idx="18005">
                  <c:v>0.21959055412893871</c:v>
                </c:pt>
                <c:pt idx="18006">
                  <c:v>0.20900872187214636</c:v>
                </c:pt>
                <c:pt idx="18007">
                  <c:v>0.20854020686147595</c:v>
                </c:pt>
                <c:pt idx="18008">
                  <c:v>0.19818520024858366</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826</c:v>
                </c:pt>
                <c:pt idx="18017">
                  <c:v>0.22661326757141367</c:v>
                </c:pt>
                <c:pt idx="18018">
                  <c:v>0.24534896239078441</c:v>
                </c:pt>
                <c:pt idx="18019">
                  <c:v>0.22197259607015668</c:v>
                </c:pt>
                <c:pt idx="18020">
                  <c:v>0.22972269667429493</c:v>
                </c:pt>
                <c:pt idx="18021">
                  <c:v>0.21402921697484634</c:v>
                </c:pt>
                <c:pt idx="18022">
                  <c:v>0.26024338840709194</c:v>
                </c:pt>
                <c:pt idx="18023">
                  <c:v>0.25963740596828128</c:v>
                </c:pt>
                <c:pt idx="18024">
                  <c:v>0.19880465478279291</c:v>
                </c:pt>
                <c:pt idx="18025">
                  <c:v>0.25276671180458987</c:v>
                </c:pt>
                <c:pt idx="18026">
                  <c:v>0.20912415012857408</c:v>
                </c:pt>
                <c:pt idx="18027">
                  <c:v>0.23398083220550003</c:v>
                </c:pt>
                <c:pt idx="18028">
                  <c:v>0.22995713711790303</c:v>
                </c:pt>
                <c:pt idx="18029">
                  <c:v>0.21183510520981538</c:v>
                </c:pt>
                <c:pt idx="18030">
                  <c:v>0.27567970670452646</c:v>
                </c:pt>
                <c:pt idx="18031">
                  <c:v>0.21955442086331589</c:v>
                </c:pt>
                <c:pt idx="18032">
                  <c:v>0.20099669466462691</c:v>
                </c:pt>
                <c:pt idx="18033">
                  <c:v>0.19479869455573354</c:v>
                </c:pt>
                <c:pt idx="18034">
                  <c:v>0.21210357028890417</c:v>
                </c:pt>
                <c:pt idx="18035">
                  <c:v>0.23895132107198241</c:v>
                </c:pt>
                <c:pt idx="18036">
                  <c:v>0.21074842656777776</c:v>
                </c:pt>
                <c:pt idx="18037">
                  <c:v>0.24587157001423607</c:v>
                </c:pt>
                <c:pt idx="18038">
                  <c:v>0.22933205311206595</c:v>
                </c:pt>
                <c:pt idx="18039">
                  <c:v>0.22556738946345753</c:v>
                </c:pt>
                <c:pt idx="18040">
                  <c:v>0.24516856894131336</c:v>
                </c:pt>
                <c:pt idx="18041">
                  <c:v>0.19567144041515019</c:v>
                </c:pt>
                <c:pt idx="18042">
                  <c:v>0.30970383917389832</c:v>
                </c:pt>
                <c:pt idx="18043">
                  <c:v>0.25259904452824616</c:v>
                </c:pt>
                <c:pt idx="18044">
                  <c:v>0.21813336637177141</c:v>
                </c:pt>
                <c:pt idx="18045">
                  <c:v>0.1936299620014553</c:v>
                </c:pt>
                <c:pt idx="18046">
                  <c:v>0.25997237374623217</c:v>
                </c:pt>
                <c:pt idx="18047">
                  <c:v>0.25913318613383529</c:v>
                </c:pt>
                <c:pt idx="18048">
                  <c:v>0.25416997836932081</c:v>
                </c:pt>
                <c:pt idx="18049">
                  <c:v>0.2521365326842514</c:v>
                </c:pt>
                <c:pt idx="18050">
                  <c:v>0.23719115885701245</c:v>
                </c:pt>
                <c:pt idx="18051">
                  <c:v>0.23546646805957144</c:v>
                </c:pt>
                <c:pt idx="18052">
                  <c:v>0.22118096210040172</c:v>
                </c:pt>
                <c:pt idx="18053">
                  <c:v>0.19547483596411205</c:v>
                </c:pt>
                <c:pt idx="18054">
                  <c:v>0.21439754252192092</c:v>
                </c:pt>
                <c:pt idx="18055">
                  <c:v>0.19412597526532668</c:v>
                </c:pt>
                <c:pt idx="18056">
                  <c:v>0.21091093798146382</c:v>
                </c:pt>
                <c:pt idx="18057">
                  <c:v>0.22483994936962898</c:v>
                </c:pt>
                <c:pt idx="18058">
                  <c:v>0.28223200553547401</c:v>
                </c:pt>
                <c:pt idx="18059">
                  <c:v>0.18909355005350251</c:v>
                </c:pt>
                <c:pt idx="18060">
                  <c:v>0.17431120455648264</c:v>
                </c:pt>
                <c:pt idx="18061">
                  <c:v>0.25301260215287247</c:v>
                </c:pt>
                <c:pt idx="18062">
                  <c:v>0.28036412839107788</c:v>
                </c:pt>
                <c:pt idx="18063">
                  <c:v>0.17135099042010141</c:v>
                </c:pt>
                <c:pt idx="18064">
                  <c:v>0.23306304721712925</c:v>
                </c:pt>
                <c:pt idx="18065">
                  <c:v>0.21679030093711979</c:v>
                </c:pt>
                <c:pt idx="18066">
                  <c:v>0.17713912218697503</c:v>
                </c:pt>
                <c:pt idx="18067">
                  <c:v>0.20472840478978249</c:v>
                </c:pt>
                <c:pt idx="18068">
                  <c:v>0.26215862538710732</c:v>
                </c:pt>
                <c:pt idx="18069">
                  <c:v>0.18844168572572925</c:v>
                </c:pt>
                <c:pt idx="18070">
                  <c:v>0.18417529884736597</c:v>
                </c:pt>
                <c:pt idx="18071">
                  <c:v>0.18741918627479295</c:v>
                </c:pt>
                <c:pt idx="18072">
                  <c:v>0.24442119105373891</c:v>
                </c:pt>
                <c:pt idx="18073">
                  <c:v>0.18955075439009275</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251</c:v>
                </c:pt>
                <c:pt idx="18083">
                  <c:v>0.20699188390751921</c:v>
                </c:pt>
                <c:pt idx="18084">
                  <c:v>0.23479773066684939</c:v>
                </c:pt>
                <c:pt idx="18085">
                  <c:v>0.24887200354434691</c:v>
                </c:pt>
                <c:pt idx="18086">
                  <c:v>0.19735969107686321</c:v>
                </c:pt>
                <c:pt idx="18087">
                  <c:v>0.18540535840518038</c:v>
                </c:pt>
                <c:pt idx="18088">
                  <c:v>0.21981914606071112</c:v>
                </c:pt>
                <c:pt idx="18089">
                  <c:v>0.24123205637089246</c:v>
                </c:pt>
                <c:pt idx="18090">
                  <c:v>0.24492525744543325</c:v>
                </c:pt>
                <c:pt idx="18091">
                  <c:v>0.20243423929707208</c:v>
                </c:pt>
                <c:pt idx="18092">
                  <c:v>0.22827814288633136</c:v>
                </c:pt>
                <c:pt idx="18093">
                  <c:v>0.20262072366496217</c:v>
                </c:pt>
                <c:pt idx="18094">
                  <c:v>0.16656638552771708</c:v>
                </c:pt>
                <c:pt idx="18095">
                  <c:v>0.22415069379833183</c:v>
                </c:pt>
                <c:pt idx="18096">
                  <c:v>0.26103678760759785</c:v>
                </c:pt>
                <c:pt idx="18097">
                  <c:v>0.24424152573735691</c:v>
                </c:pt>
                <c:pt idx="18098">
                  <c:v>0.24235604876641537</c:v>
                </c:pt>
                <c:pt idx="18099">
                  <c:v>0.21437152723180797</c:v>
                </c:pt>
                <c:pt idx="18100">
                  <c:v>0.20581254663597323</c:v>
                </c:pt>
                <c:pt idx="18101">
                  <c:v>0.22487630314542437</c:v>
                </c:pt>
                <c:pt idx="18102">
                  <c:v>0.19933311894952618</c:v>
                </c:pt>
                <c:pt idx="18103">
                  <c:v>0.20939199864174995</c:v>
                </c:pt>
                <c:pt idx="18104">
                  <c:v>0.23116009246450134</c:v>
                </c:pt>
                <c:pt idx="18105">
                  <c:v>0.21415383279093239</c:v>
                </c:pt>
                <c:pt idx="18106">
                  <c:v>0.20109575144703246</c:v>
                </c:pt>
                <c:pt idx="18107">
                  <c:v>0.18735190478093294</c:v>
                </c:pt>
                <c:pt idx="18108">
                  <c:v>0.23295492109087221</c:v>
                </c:pt>
                <c:pt idx="18109">
                  <c:v>0.21147228240628377</c:v>
                </c:pt>
                <c:pt idx="18110">
                  <c:v>0.2622414373374975</c:v>
                </c:pt>
                <c:pt idx="18111">
                  <c:v>0.23987931039797034</c:v>
                </c:pt>
                <c:pt idx="18112">
                  <c:v>0.18769401519518791</c:v>
                </c:pt>
                <c:pt idx="18113">
                  <c:v>0.21124480707632881</c:v>
                </c:pt>
                <c:pt idx="18114">
                  <c:v>0.22269200915534451</c:v>
                </c:pt>
                <c:pt idx="18115">
                  <c:v>0.22056747855517644</c:v>
                </c:pt>
                <c:pt idx="18116">
                  <c:v>0.23956751342786306</c:v>
                </c:pt>
                <c:pt idx="18117">
                  <c:v>0.1921974349090117</c:v>
                </c:pt>
                <c:pt idx="18118">
                  <c:v>0.23959440200684692</c:v>
                </c:pt>
                <c:pt idx="18119">
                  <c:v>0.23055648722207744</c:v>
                </c:pt>
                <c:pt idx="18120">
                  <c:v>0.2370168000048484</c:v>
                </c:pt>
                <c:pt idx="18121">
                  <c:v>0.1958559567508785</c:v>
                </c:pt>
                <c:pt idx="18122">
                  <c:v>0.19926644820317491</c:v>
                </c:pt>
                <c:pt idx="18123">
                  <c:v>0.23808065427414582</c:v>
                </c:pt>
                <c:pt idx="18124">
                  <c:v>0.20809647674746307</c:v>
                </c:pt>
                <c:pt idx="18125">
                  <c:v>0.22709883264953129</c:v>
                </c:pt>
                <c:pt idx="18126">
                  <c:v>0.21005810365434641</c:v>
                </c:pt>
                <c:pt idx="18127">
                  <c:v>0.25402130245158205</c:v>
                </c:pt>
                <c:pt idx="18128">
                  <c:v>0.18019288317135448</c:v>
                </c:pt>
                <c:pt idx="18129">
                  <c:v>0.17331543332085111</c:v>
                </c:pt>
                <c:pt idx="18130">
                  <c:v>0.21797874942254344</c:v>
                </c:pt>
                <c:pt idx="18131">
                  <c:v>0.24946524041299967</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75</c:v>
                </c:pt>
                <c:pt idx="18141">
                  <c:v>0.21715966436619524</c:v>
                </c:pt>
                <c:pt idx="18142">
                  <c:v>0.18452321019937212</c:v>
                </c:pt>
                <c:pt idx="18143">
                  <c:v>0.26772439189156738</c:v>
                </c:pt>
                <c:pt idx="18144">
                  <c:v>0.25015950088694899</c:v>
                </c:pt>
                <c:pt idx="18145">
                  <c:v>0.18837520705279578</c:v>
                </c:pt>
                <c:pt idx="18146">
                  <c:v>0.21319365517830371</c:v>
                </c:pt>
                <c:pt idx="18147">
                  <c:v>0.24344509258053196</c:v>
                </c:pt>
                <c:pt idx="18148">
                  <c:v>0.18940134654276805</c:v>
                </c:pt>
                <c:pt idx="18149">
                  <c:v>0.1878547161404534</c:v>
                </c:pt>
                <c:pt idx="18150">
                  <c:v>0.2217518161168725</c:v>
                </c:pt>
                <c:pt idx="18151">
                  <c:v>0.2003526614015225</c:v>
                </c:pt>
                <c:pt idx="18152">
                  <c:v>0.2228812711444384</c:v>
                </c:pt>
                <c:pt idx="18153">
                  <c:v>0.22349157822073182</c:v>
                </c:pt>
                <c:pt idx="18154">
                  <c:v>0.20867195898351573</c:v>
                </c:pt>
                <c:pt idx="18155">
                  <c:v>0.18358916932930641</c:v>
                </c:pt>
                <c:pt idx="18156">
                  <c:v>0.18255540155614619</c:v>
                </c:pt>
                <c:pt idx="18157">
                  <c:v>0.16800969304215074</c:v>
                </c:pt>
                <c:pt idx="18158">
                  <c:v>0.21201352085671221</c:v>
                </c:pt>
                <c:pt idx="18159">
                  <c:v>0.20756869109716963</c:v>
                </c:pt>
                <c:pt idx="18160">
                  <c:v>0.17562826426413677</c:v>
                </c:pt>
                <c:pt idx="18161">
                  <c:v>0.18268514094649732</c:v>
                </c:pt>
                <c:pt idx="18162">
                  <c:v>0.20537195973023914</c:v>
                </c:pt>
                <c:pt idx="18163">
                  <c:v>0.25450292901104482</c:v>
                </c:pt>
                <c:pt idx="18164">
                  <c:v>0.23176473590990879</c:v>
                </c:pt>
                <c:pt idx="18165">
                  <c:v>0.23587630815349395</c:v>
                </c:pt>
                <c:pt idx="18166">
                  <c:v>0.25203017041815429</c:v>
                </c:pt>
                <c:pt idx="18167">
                  <c:v>0.18245874941413878</c:v>
                </c:pt>
                <c:pt idx="18168">
                  <c:v>0.22470569131796342</c:v>
                </c:pt>
                <c:pt idx="18169">
                  <c:v>0.24072453788582612</c:v>
                </c:pt>
                <c:pt idx="18170">
                  <c:v>0.20136697152103131</c:v>
                </c:pt>
                <c:pt idx="18171">
                  <c:v>0.24745991946751181</c:v>
                </c:pt>
                <c:pt idx="18172">
                  <c:v>0.21633923242951991</c:v>
                </c:pt>
                <c:pt idx="18173">
                  <c:v>0.23720138613354724</c:v>
                </c:pt>
                <c:pt idx="18174">
                  <c:v>0.27214442485176316</c:v>
                </c:pt>
                <c:pt idx="18175">
                  <c:v>0.22460787984718669</c:v>
                </c:pt>
                <c:pt idx="18176">
                  <c:v>0.23516652774742094</c:v>
                </c:pt>
                <c:pt idx="18177">
                  <c:v>0.18098683410427324</c:v>
                </c:pt>
                <c:pt idx="18178">
                  <c:v>0.19477848228886271</c:v>
                </c:pt>
                <c:pt idx="18179">
                  <c:v>0.24014135686587684</c:v>
                </c:pt>
                <c:pt idx="18180">
                  <c:v>0.17308613319863403</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251</c:v>
                </c:pt>
                <c:pt idx="18191">
                  <c:v>0.25015231177005731</c:v>
                </c:pt>
                <c:pt idx="18192">
                  <c:v>0.22360866832650517</c:v>
                </c:pt>
                <c:pt idx="18193">
                  <c:v>0.20528180740897775</c:v>
                </c:pt>
                <c:pt idx="18194">
                  <c:v>0.19297891358881708</c:v>
                </c:pt>
                <c:pt idx="18195">
                  <c:v>0.24300318249529806</c:v>
                </c:pt>
                <c:pt idx="18196">
                  <c:v>0.20870983208466282</c:v>
                </c:pt>
                <c:pt idx="18197">
                  <c:v>0.24927831988398874</c:v>
                </c:pt>
                <c:pt idx="18198">
                  <c:v>0.22594641710268457</c:v>
                </c:pt>
                <c:pt idx="18199">
                  <c:v>0.25087157318499853</c:v>
                </c:pt>
                <c:pt idx="18200">
                  <c:v>0.20260055302842983</c:v>
                </c:pt>
                <c:pt idx="18201">
                  <c:v>0.24582989127336141</c:v>
                </c:pt>
                <c:pt idx="18202">
                  <c:v>0.2720548053562295</c:v>
                </c:pt>
                <c:pt idx="18203">
                  <c:v>0.27308365387291872</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435</c:v>
                </c:pt>
                <c:pt idx="18213">
                  <c:v>0.21006414205554091</c:v>
                </c:pt>
                <c:pt idx="18214">
                  <c:v>0.21815559494533121</c:v>
                </c:pt>
                <c:pt idx="18215">
                  <c:v>0.22507571254307285</c:v>
                </c:pt>
                <c:pt idx="18216">
                  <c:v>0.2492402819360999</c:v>
                </c:pt>
                <c:pt idx="18217">
                  <c:v>0.19092812156382721</c:v>
                </c:pt>
                <c:pt idx="18218">
                  <c:v>0.20690232179987297</c:v>
                </c:pt>
                <c:pt idx="18219">
                  <c:v>0.2111240079076073</c:v>
                </c:pt>
                <c:pt idx="18220">
                  <c:v>0.24107573318634407</c:v>
                </c:pt>
                <c:pt idx="18221">
                  <c:v>0.23541835492470417</c:v>
                </c:pt>
                <c:pt idx="18222">
                  <c:v>0.23532241671112167</c:v>
                </c:pt>
                <c:pt idx="18223">
                  <c:v>0.18819071321141545</c:v>
                </c:pt>
                <c:pt idx="18224">
                  <c:v>0.19991645056687177</c:v>
                </c:pt>
                <c:pt idx="18225">
                  <c:v>0.20298981415779627</c:v>
                </c:pt>
                <c:pt idx="18226">
                  <c:v>0.25696692967774526</c:v>
                </c:pt>
                <c:pt idx="18227">
                  <c:v>0.22009057710088617</c:v>
                </c:pt>
                <c:pt idx="18228">
                  <c:v>0.22759223537803094</c:v>
                </c:pt>
                <c:pt idx="18229">
                  <c:v>0.21491635623541508</c:v>
                </c:pt>
                <c:pt idx="18230">
                  <c:v>0.23063450373920616</c:v>
                </c:pt>
                <c:pt idx="18231">
                  <c:v>0.21052509497624974</c:v>
                </c:pt>
                <c:pt idx="18232">
                  <c:v>0.17681336055459868</c:v>
                </c:pt>
                <c:pt idx="18233">
                  <c:v>0.20768552995536219</c:v>
                </c:pt>
                <c:pt idx="18234">
                  <c:v>0.17250887214220764</c:v>
                </c:pt>
                <c:pt idx="18235">
                  <c:v>0.19520001019958766</c:v>
                </c:pt>
                <c:pt idx="18236">
                  <c:v>0.23627967799302238</c:v>
                </c:pt>
                <c:pt idx="18237">
                  <c:v>0.18870211090321798</c:v>
                </c:pt>
                <c:pt idx="18238">
                  <c:v>0.21943462713041603</c:v>
                </c:pt>
                <c:pt idx="18239">
                  <c:v>0.23230070312435597</c:v>
                </c:pt>
                <c:pt idx="18240">
                  <c:v>0.21882422523964337</c:v>
                </c:pt>
                <c:pt idx="18241">
                  <c:v>0.21921239843881926</c:v>
                </c:pt>
                <c:pt idx="18242">
                  <c:v>0.22722090738457107</c:v>
                </c:pt>
                <c:pt idx="18243">
                  <c:v>0.26601497195907309</c:v>
                </c:pt>
                <c:pt idx="18244">
                  <c:v>0.22481566855283441</c:v>
                </c:pt>
                <c:pt idx="18245">
                  <c:v>0.19710503477919741</c:v>
                </c:pt>
                <c:pt idx="18246">
                  <c:v>0.20867334995652254</c:v>
                </c:pt>
                <c:pt idx="18247">
                  <c:v>0.22743791629126578</c:v>
                </c:pt>
                <c:pt idx="18248">
                  <c:v>0.24164202926484338</c:v>
                </c:pt>
                <c:pt idx="18249">
                  <c:v>0.22596799266754194</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409</c:v>
                </c:pt>
                <c:pt idx="18265">
                  <c:v>0.20406063481330691</c:v>
                </c:pt>
                <c:pt idx="18266">
                  <c:v>0.23099232310960224</c:v>
                </c:pt>
                <c:pt idx="18267">
                  <c:v>0.20981768556907099</c:v>
                </c:pt>
                <c:pt idx="18268">
                  <c:v>0.18861670766429547</c:v>
                </c:pt>
                <c:pt idx="18269">
                  <c:v>0.22283850957134541</c:v>
                </c:pt>
                <c:pt idx="18270">
                  <c:v>0.21112013021592171</c:v>
                </c:pt>
                <c:pt idx="18271">
                  <c:v>0.22909395859926532</c:v>
                </c:pt>
                <c:pt idx="18272">
                  <c:v>0.21982688762874034</c:v>
                </c:pt>
                <c:pt idx="18273">
                  <c:v>0.21112621379499821</c:v>
                </c:pt>
                <c:pt idx="18274">
                  <c:v>0.22880710663502021</c:v>
                </c:pt>
                <c:pt idx="18275">
                  <c:v>0.24641442049293047</c:v>
                </c:pt>
                <c:pt idx="18276">
                  <c:v>0.23187624710375238</c:v>
                </c:pt>
                <c:pt idx="18277">
                  <c:v>0.19087219772431907</c:v>
                </c:pt>
                <c:pt idx="18278">
                  <c:v>0.22812159670078755</c:v>
                </c:pt>
                <c:pt idx="18279">
                  <c:v>0.24829140531584873</c:v>
                </c:pt>
                <c:pt idx="18280">
                  <c:v>0.21138092201607575</c:v>
                </c:pt>
                <c:pt idx="18281">
                  <c:v>0.24846757746370721</c:v>
                </c:pt>
                <c:pt idx="18282">
                  <c:v>0.21482129479272974</c:v>
                </c:pt>
                <c:pt idx="18283">
                  <c:v>0.21048061339630494</c:v>
                </c:pt>
                <c:pt idx="18284">
                  <c:v>0.22201492344035564</c:v>
                </c:pt>
                <c:pt idx="18285">
                  <c:v>0.21705018045628358</c:v>
                </c:pt>
                <c:pt idx="18286">
                  <c:v>0.21796779422382404</c:v>
                </c:pt>
                <c:pt idx="18287">
                  <c:v>0.22305090255101023</c:v>
                </c:pt>
                <c:pt idx="18288">
                  <c:v>0.22701068558183168</c:v>
                </c:pt>
                <c:pt idx="18289">
                  <c:v>0.20336578740186587</c:v>
                </c:pt>
                <c:pt idx="18290">
                  <c:v>0.17746689783086841</c:v>
                </c:pt>
                <c:pt idx="18291">
                  <c:v>0.20226077613431159</c:v>
                </c:pt>
                <c:pt idx="18292">
                  <c:v>0.20277269431773901</c:v>
                </c:pt>
                <c:pt idx="18293">
                  <c:v>0.17806549633015181</c:v>
                </c:pt>
                <c:pt idx="18294">
                  <c:v>0.20247119440756794</c:v>
                </c:pt>
                <c:pt idx="18295">
                  <c:v>0.23259827645227951</c:v>
                </c:pt>
                <c:pt idx="18296">
                  <c:v>0.21219120164902194</c:v>
                </c:pt>
                <c:pt idx="18297">
                  <c:v>0.22157592572010787</c:v>
                </c:pt>
                <c:pt idx="18298">
                  <c:v>0.18455481856984204</c:v>
                </c:pt>
                <c:pt idx="18299">
                  <c:v>0.19526670551919284</c:v>
                </c:pt>
                <c:pt idx="18300">
                  <c:v>0.24203164033232577</c:v>
                </c:pt>
                <c:pt idx="18301">
                  <c:v>0.23568591273189896</c:v>
                </c:pt>
                <c:pt idx="18302">
                  <c:v>0.22184580864001022</c:v>
                </c:pt>
                <c:pt idx="18303">
                  <c:v>0.20806324894849526</c:v>
                </c:pt>
                <c:pt idx="18304">
                  <c:v>0.21061629673776788</c:v>
                </c:pt>
                <c:pt idx="18305">
                  <c:v>0.18842055977241945</c:v>
                </c:pt>
                <c:pt idx="18306">
                  <c:v>0.19969535607562541</c:v>
                </c:pt>
                <c:pt idx="18307">
                  <c:v>0.16764878479688741</c:v>
                </c:pt>
                <c:pt idx="18308">
                  <c:v>0.19831730611236062</c:v>
                </c:pt>
                <c:pt idx="18309">
                  <c:v>0.21280639547719765</c:v>
                </c:pt>
                <c:pt idx="18310">
                  <c:v>0.21037866451575785</c:v>
                </c:pt>
                <c:pt idx="18311">
                  <c:v>0.24809899208925737</c:v>
                </c:pt>
                <c:pt idx="18312">
                  <c:v>0.18146805640171326</c:v>
                </c:pt>
                <c:pt idx="18313">
                  <c:v>0.20436130524455917</c:v>
                </c:pt>
                <c:pt idx="18314">
                  <c:v>0.2642405597865321</c:v>
                </c:pt>
                <c:pt idx="18315">
                  <c:v>0.1891220006403474</c:v>
                </c:pt>
                <c:pt idx="18316">
                  <c:v>0.19307561019586747</c:v>
                </c:pt>
                <c:pt idx="18317">
                  <c:v>0.24680146208610049</c:v>
                </c:pt>
                <c:pt idx="18318">
                  <c:v>0.20488592901541142</c:v>
                </c:pt>
                <c:pt idx="18319">
                  <c:v>0.21565087171397088</c:v>
                </c:pt>
                <c:pt idx="18320">
                  <c:v>0.21463463172534128</c:v>
                </c:pt>
                <c:pt idx="18321">
                  <c:v>0.22265514956017871</c:v>
                </c:pt>
                <c:pt idx="18322">
                  <c:v>0.21646356629758559</c:v>
                </c:pt>
                <c:pt idx="18323">
                  <c:v>0.21696984201903119</c:v>
                </c:pt>
                <c:pt idx="18324">
                  <c:v>0.22678263117097824</c:v>
                </c:pt>
                <c:pt idx="18325">
                  <c:v>0.21589388750155641</c:v>
                </c:pt>
                <c:pt idx="18326">
                  <c:v>0.21683179856596618</c:v>
                </c:pt>
                <c:pt idx="18327">
                  <c:v>0.20080549544334411</c:v>
                </c:pt>
                <c:pt idx="18328">
                  <c:v>0.2171003103201484</c:v>
                </c:pt>
                <c:pt idx="18329">
                  <c:v>0.17144531043714425</c:v>
                </c:pt>
                <c:pt idx="18330">
                  <c:v>0.21689905603744281</c:v>
                </c:pt>
                <c:pt idx="18331">
                  <c:v>0.26262411865415858</c:v>
                </c:pt>
                <c:pt idx="18332">
                  <c:v>0.2323942704583814</c:v>
                </c:pt>
                <c:pt idx="18333">
                  <c:v>0.22645869678160821</c:v>
                </c:pt>
                <c:pt idx="18334">
                  <c:v>0.21214507516403541</c:v>
                </c:pt>
                <c:pt idx="18335">
                  <c:v>0.20342762225820488</c:v>
                </c:pt>
                <c:pt idx="18336">
                  <c:v>0.24284928462256694</c:v>
                </c:pt>
                <c:pt idx="18337">
                  <c:v>0.22337440300119479</c:v>
                </c:pt>
                <c:pt idx="18338">
                  <c:v>0.22744826222620579</c:v>
                </c:pt>
                <c:pt idx="18339">
                  <c:v>0.19040209067069191</c:v>
                </c:pt>
                <c:pt idx="18340">
                  <c:v>0.23991724852533305</c:v>
                </c:pt>
                <c:pt idx="18341">
                  <c:v>0.292250537736575</c:v>
                </c:pt>
                <c:pt idx="18342">
                  <c:v>0.25279551843607606</c:v>
                </c:pt>
                <c:pt idx="18343">
                  <c:v>0.21634780852853841</c:v>
                </c:pt>
                <c:pt idx="18344">
                  <c:v>0.21164183871436351</c:v>
                </c:pt>
                <c:pt idx="18345">
                  <c:v>0.22445078800223187</c:v>
                </c:pt>
                <c:pt idx="18346">
                  <c:v>0.26081045039434897</c:v>
                </c:pt>
                <c:pt idx="18347">
                  <c:v>0.19597229713783107</c:v>
                </c:pt>
                <c:pt idx="18348">
                  <c:v>0.20818461946477668</c:v>
                </c:pt>
                <c:pt idx="18349">
                  <c:v>0.2331203026864562</c:v>
                </c:pt>
                <c:pt idx="18350">
                  <c:v>0.267475200794348</c:v>
                </c:pt>
                <c:pt idx="18351">
                  <c:v>0.21138021461678255</c:v>
                </c:pt>
                <c:pt idx="18352">
                  <c:v>0.22815520677542844</c:v>
                </c:pt>
                <c:pt idx="18353">
                  <c:v>0.19234952756431045</c:v>
                </c:pt>
                <c:pt idx="18354">
                  <c:v>0.21454935896535554</c:v>
                </c:pt>
                <c:pt idx="18355">
                  <c:v>0.23288577731131813</c:v>
                </c:pt>
                <c:pt idx="18356">
                  <c:v>0.19136327392461519</c:v>
                </c:pt>
                <c:pt idx="18357">
                  <c:v>0.20223814758678246</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404</c:v>
                </c:pt>
                <c:pt idx="18366">
                  <c:v>0.20318343883491971</c:v>
                </c:pt>
                <c:pt idx="18367">
                  <c:v>0.22194323204377644</c:v>
                </c:pt>
                <c:pt idx="18368">
                  <c:v>0.21607092123072838</c:v>
                </c:pt>
                <c:pt idx="18369">
                  <c:v>0.2123719778019752</c:v>
                </c:pt>
                <c:pt idx="18370">
                  <c:v>0.21179563206737587</c:v>
                </c:pt>
                <c:pt idx="18371">
                  <c:v>0.17482270419881088</c:v>
                </c:pt>
                <c:pt idx="18372">
                  <c:v>0.18999738677788167</c:v>
                </c:pt>
                <c:pt idx="18373">
                  <c:v>0.19978970713781591</c:v>
                </c:pt>
                <c:pt idx="18374">
                  <c:v>0.18697935116183712</c:v>
                </c:pt>
                <c:pt idx="18375">
                  <c:v>0.21010065587865465</c:v>
                </c:pt>
                <c:pt idx="18376">
                  <c:v>0.2175362299401139</c:v>
                </c:pt>
                <c:pt idx="18377">
                  <c:v>0.19532194180836698</c:v>
                </c:pt>
                <c:pt idx="18378">
                  <c:v>0.22678107770590578</c:v>
                </c:pt>
                <c:pt idx="18379">
                  <c:v>0.29524066008779681</c:v>
                </c:pt>
                <c:pt idx="18380">
                  <c:v>0.20721983314354409</c:v>
                </c:pt>
                <c:pt idx="18381">
                  <c:v>0.17894557337047079</c:v>
                </c:pt>
                <c:pt idx="18382">
                  <c:v>0.27645121979683301</c:v>
                </c:pt>
                <c:pt idx="18383">
                  <c:v>0.26549351562079376</c:v>
                </c:pt>
                <c:pt idx="18384">
                  <c:v>0.25092699169036897</c:v>
                </c:pt>
                <c:pt idx="18385">
                  <c:v>0.20735474967047871</c:v>
                </c:pt>
                <c:pt idx="18386">
                  <c:v>0.20735844467148432</c:v>
                </c:pt>
                <c:pt idx="18387">
                  <c:v>0.23334555570854115</c:v>
                </c:pt>
                <c:pt idx="18388">
                  <c:v>0.17468152036627788</c:v>
                </c:pt>
                <c:pt idx="18389">
                  <c:v>0.25375912749024593</c:v>
                </c:pt>
                <c:pt idx="18390">
                  <c:v>0.19625164362448982</c:v>
                </c:pt>
                <c:pt idx="18391">
                  <c:v>0.19725046064127696</c:v>
                </c:pt>
                <c:pt idx="18392">
                  <c:v>0.22297525285939906</c:v>
                </c:pt>
                <c:pt idx="18393">
                  <c:v>0.21040497297037197</c:v>
                </c:pt>
                <c:pt idx="18394">
                  <c:v>0.20724714477978823</c:v>
                </c:pt>
                <c:pt idx="18395">
                  <c:v>0.22785725458001141</c:v>
                </c:pt>
                <c:pt idx="18396">
                  <c:v>0.21879009718361248</c:v>
                </c:pt>
                <c:pt idx="18397">
                  <c:v>0.21847916245021967</c:v>
                </c:pt>
                <c:pt idx="18398">
                  <c:v>0.18498415302933552</c:v>
                </c:pt>
                <c:pt idx="18399">
                  <c:v>0.224889595417779</c:v>
                </c:pt>
                <c:pt idx="18400">
                  <c:v>0.18379305543872596</c:v>
                </c:pt>
                <c:pt idx="18401">
                  <c:v>0.20398906849967896</c:v>
                </c:pt>
                <c:pt idx="18402">
                  <c:v>0.17735221557156344</c:v>
                </c:pt>
                <c:pt idx="18403">
                  <c:v>0.18600611427933991</c:v>
                </c:pt>
                <c:pt idx="18404">
                  <c:v>0.1909615375639887</c:v>
                </c:pt>
                <c:pt idx="18405">
                  <c:v>0.23132823656660095</c:v>
                </c:pt>
                <c:pt idx="18406">
                  <c:v>0.21128475726144821</c:v>
                </c:pt>
                <c:pt idx="18407">
                  <c:v>0.21662792257076796</c:v>
                </c:pt>
                <c:pt idx="18408">
                  <c:v>0.20407846999643944</c:v>
                </c:pt>
                <c:pt idx="18409">
                  <c:v>0.17044462965766174</c:v>
                </c:pt>
                <c:pt idx="18410">
                  <c:v>0.16708726687493841</c:v>
                </c:pt>
                <c:pt idx="18411">
                  <c:v>0.20965930289429413</c:v>
                </c:pt>
                <c:pt idx="18412">
                  <c:v>0.21262137259360336</c:v>
                </c:pt>
                <c:pt idx="18413">
                  <c:v>0.21136341402440437</c:v>
                </c:pt>
                <c:pt idx="18414">
                  <c:v>0.28564003862413873</c:v>
                </c:pt>
                <c:pt idx="18415">
                  <c:v>0.21616814247744084</c:v>
                </c:pt>
                <c:pt idx="18416">
                  <c:v>0.22167914190321017</c:v>
                </c:pt>
                <c:pt idx="18417">
                  <c:v>0.1690529067645638</c:v>
                </c:pt>
                <c:pt idx="18418">
                  <c:v>0.23245894050457724</c:v>
                </c:pt>
                <c:pt idx="18419">
                  <c:v>0.22104428255943134</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657</c:v>
                </c:pt>
                <c:pt idx="18429">
                  <c:v>0.23463765468078937</c:v>
                </c:pt>
                <c:pt idx="18430">
                  <c:v>0.21651134371093186</c:v>
                </c:pt>
                <c:pt idx="18431">
                  <c:v>0.21564817918105225</c:v>
                </c:pt>
                <c:pt idx="18432">
                  <c:v>0.20253520354191051</c:v>
                </c:pt>
                <c:pt idx="18433">
                  <c:v>0.20839116796433671</c:v>
                </c:pt>
                <c:pt idx="18434">
                  <c:v>0.22427124496309145</c:v>
                </c:pt>
                <c:pt idx="18435">
                  <c:v>0.21000623114235592</c:v>
                </c:pt>
                <c:pt idx="18436">
                  <c:v>0.24486724246301494</c:v>
                </c:pt>
                <c:pt idx="18437">
                  <c:v>0.21874957288170307</c:v>
                </c:pt>
                <c:pt idx="18438">
                  <c:v>0.21054840286902732</c:v>
                </c:pt>
                <c:pt idx="18439">
                  <c:v>0.18979279229603199</c:v>
                </c:pt>
                <c:pt idx="18440">
                  <c:v>0.21344233584425976</c:v>
                </c:pt>
                <c:pt idx="18441">
                  <c:v>0.18947898466825144</c:v>
                </c:pt>
                <c:pt idx="18442">
                  <c:v>0.22951351872989278</c:v>
                </c:pt>
                <c:pt idx="18443">
                  <c:v>0.23245444330096302</c:v>
                </c:pt>
                <c:pt idx="18444">
                  <c:v>0.19338604530230491</c:v>
                </c:pt>
                <c:pt idx="18445">
                  <c:v>0.18060603273319958</c:v>
                </c:pt>
                <c:pt idx="18446">
                  <c:v>0.18341312167148033</c:v>
                </c:pt>
                <c:pt idx="18447">
                  <c:v>0.24262223902949931</c:v>
                </c:pt>
                <c:pt idx="18448">
                  <c:v>0.22065446257266691</c:v>
                </c:pt>
                <c:pt idx="18449">
                  <c:v>0.18877392944842344</c:v>
                </c:pt>
                <c:pt idx="18450">
                  <c:v>0.25221913239191729</c:v>
                </c:pt>
                <c:pt idx="18451">
                  <c:v>0.21149163090262638</c:v>
                </c:pt>
                <c:pt idx="18452">
                  <c:v>0.22260731123525335</c:v>
                </c:pt>
                <c:pt idx="18453">
                  <c:v>0.26424213651646139</c:v>
                </c:pt>
                <c:pt idx="18454">
                  <c:v>0.2525839620114283</c:v>
                </c:pt>
                <c:pt idx="18455">
                  <c:v>0.18679130593250295</c:v>
                </c:pt>
                <c:pt idx="18456">
                  <c:v>0.27388470479683924</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713</c:v>
                </c:pt>
                <c:pt idx="18466">
                  <c:v>0.19289963171672314</c:v>
                </c:pt>
                <c:pt idx="18467">
                  <c:v>0.17246263777735604</c:v>
                </c:pt>
                <c:pt idx="18468">
                  <c:v>0.20738493875269329</c:v>
                </c:pt>
                <c:pt idx="18469">
                  <c:v>0.20351508603925078</c:v>
                </c:pt>
                <c:pt idx="18470">
                  <c:v>0.19787566921257954</c:v>
                </c:pt>
                <c:pt idx="18471">
                  <c:v>0.22846461392467568</c:v>
                </c:pt>
                <c:pt idx="18472">
                  <c:v>0.17139046321456583</c:v>
                </c:pt>
                <c:pt idx="18473">
                  <c:v>0.23096690774828924</c:v>
                </c:pt>
                <c:pt idx="18474">
                  <c:v>0.21125928305192815</c:v>
                </c:pt>
                <c:pt idx="18475">
                  <c:v>0.21016634061056649</c:v>
                </c:pt>
                <c:pt idx="18476">
                  <c:v>0.21877456361753611</c:v>
                </c:pt>
                <c:pt idx="18477">
                  <c:v>0.16525569077178726</c:v>
                </c:pt>
                <c:pt idx="18478">
                  <c:v>0.25940786534383992</c:v>
                </c:pt>
                <c:pt idx="18479">
                  <c:v>0.22582588630119141</c:v>
                </c:pt>
                <c:pt idx="18480">
                  <c:v>0.24636604305029453</c:v>
                </c:pt>
                <c:pt idx="18481">
                  <c:v>0.19184093549614195</c:v>
                </c:pt>
                <c:pt idx="18482">
                  <c:v>0.26786067022230337</c:v>
                </c:pt>
                <c:pt idx="18483">
                  <c:v>0.2459841639038334</c:v>
                </c:pt>
                <c:pt idx="18484">
                  <c:v>0.26542684111519932</c:v>
                </c:pt>
                <c:pt idx="18485">
                  <c:v>0.20313673256649953</c:v>
                </c:pt>
                <c:pt idx="18486">
                  <c:v>0.20344603963758781</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76</c:v>
                </c:pt>
                <c:pt idx="18495">
                  <c:v>0.23667203087120062</c:v>
                </c:pt>
                <c:pt idx="18496">
                  <c:v>0.19163515291934402</c:v>
                </c:pt>
                <c:pt idx="18497">
                  <c:v>0.20936625087204519</c:v>
                </c:pt>
                <c:pt idx="18498">
                  <c:v>0.19098110418881031</c:v>
                </c:pt>
                <c:pt idx="18499">
                  <c:v>0.31184135585007372</c:v>
                </c:pt>
                <c:pt idx="18500">
                  <c:v>0.21904622479791444</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947</c:v>
                </c:pt>
                <c:pt idx="18509">
                  <c:v>0.22761889494389198</c:v>
                </c:pt>
                <c:pt idx="18510">
                  <c:v>0.18595562421432471</c:v>
                </c:pt>
                <c:pt idx="18511">
                  <c:v>0.19726527743383229</c:v>
                </c:pt>
                <c:pt idx="18512">
                  <c:v>0.21344238786370257</c:v>
                </c:pt>
                <c:pt idx="18513">
                  <c:v>0.21926247800988891</c:v>
                </c:pt>
                <c:pt idx="18514">
                  <c:v>0.21045685267980074</c:v>
                </c:pt>
                <c:pt idx="18515">
                  <c:v>0.20421606686924679</c:v>
                </c:pt>
                <c:pt idx="18516">
                  <c:v>0.23169677164338617</c:v>
                </c:pt>
                <c:pt idx="18517">
                  <c:v>0.21865319821297341</c:v>
                </c:pt>
                <c:pt idx="18518">
                  <c:v>0.20951936256118414</c:v>
                </c:pt>
                <c:pt idx="18519">
                  <c:v>0.20257878606655511</c:v>
                </c:pt>
                <c:pt idx="18520">
                  <c:v>0.21342945136519445</c:v>
                </c:pt>
                <c:pt idx="18521">
                  <c:v>0.21086076697095127</c:v>
                </c:pt>
                <c:pt idx="18522">
                  <c:v>0.18996311225815943</c:v>
                </c:pt>
                <c:pt idx="18523">
                  <c:v>0.23439689423741791</c:v>
                </c:pt>
                <c:pt idx="18524">
                  <c:v>0.26335053317958951</c:v>
                </c:pt>
                <c:pt idx="18525">
                  <c:v>0.21467241210210491</c:v>
                </c:pt>
                <c:pt idx="18526">
                  <c:v>0.2239999970636132</c:v>
                </c:pt>
                <c:pt idx="18527">
                  <c:v>0.19607308835714396</c:v>
                </c:pt>
                <c:pt idx="18528">
                  <c:v>0.21154001878940645</c:v>
                </c:pt>
                <c:pt idx="18529">
                  <c:v>0.22759423277051091</c:v>
                </c:pt>
                <c:pt idx="18530">
                  <c:v>0.23161448622202901</c:v>
                </c:pt>
                <c:pt idx="18531">
                  <c:v>0.19559902897786671</c:v>
                </c:pt>
                <c:pt idx="18532">
                  <c:v>0.17879040370734597</c:v>
                </c:pt>
                <c:pt idx="18533">
                  <c:v>0.18072924847558891</c:v>
                </c:pt>
                <c:pt idx="18534">
                  <c:v>0.24074104099050744</c:v>
                </c:pt>
                <c:pt idx="18535">
                  <c:v>0.25209491307019943</c:v>
                </c:pt>
                <c:pt idx="18536">
                  <c:v>0.25377265415347716</c:v>
                </c:pt>
                <c:pt idx="18537">
                  <c:v>0.16454692082696468</c:v>
                </c:pt>
                <c:pt idx="18538">
                  <c:v>0.19191207674405877</c:v>
                </c:pt>
                <c:pt idx="18539">
                  <c:v>0.19927107588874088</c:v>
                </c:pt>
                <c:pt idx="18540">
                  <c:v>0.22327007233601517</c:v>
                </c:pt>
                <c:pt idx="18541">
                  <c:v>0.16695640809735376</c:v>
                </c:pt>
                <c:pt idx="18542">
                  <c:v>0.19490937414774936</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7064</c:v>
                </c:pt>
                <c:pt idx="18551">
                  <c:v>0.20882976516732582</c:v>
                </c:pt>
                <c:pt idx="18552">
                  <c:v>0.25494590879748896</c:v>
                </c:pt>
                <c:pt idx="18553">
                  <c:v>0.19039292534834917</c:v>
                </c:pt>
                <c:pt idx="18554">
                  <c:v>0.24986597476918093</c:v>
                </c:pt>
                <c:pt idx="18555">
                  <c:v>0.20945482232828888</c:v>
                </c:pt>
                <c:pt idx="18556">
                  <c:v>0.2601400716845908</c:v>
                </c:pt>
                <c:pt idx="18557">
                  <c:v>0.24276413998247401</c:v>
                </c:pt>
                <c:pt idx="18558">
                  <c:v>0.21272967481262994</c:v>
                </c:pt>
                <c:pt idx="18559">
                  <c:v>0.21568587655744742</c:v>
                </c:pt>
                <c:pt idx="18560">
                  <c:v>0.23887707181489171</c:v>
                </c:pt>
                <c:pt idx="18561">
                  <c:v>0.21019813211677013</c:v>
                </c:pt>
                <c:pt idx="18562">
                  <c:v>0.19760845046256537</c:v>
                </c:pt>
                <c:pt idx="18563">
                  <c:v>0.21361201818820721</c:v>
                </c:pt>
                <c:pt idx="18564">
                  <c:v>0.21285764659439252</c:v>
                </c:pt>
                <c:pt idx="18565">
                  <c:v>0.17464643160265145</c:v>
                </c:pt>
                <c:pt idx="18566">
                  <c:v>0.21677012057379449</c:v>
                </c:pt>
                <c:pt idx="18567">
                  <c:v>0.18763662331974917</c:v>
                </c:pt>
                <c:pt idx="18568">
                  <c:v>0.20617567681175317</c:v>
                </c:pt>
                <c:pt idx="18569">
                  <c:v>0.18948719374044384</c:v>
                </c:pt>
                <c:pt idx="18570">
                  <c:v>0.25114408238832109</c:v>
                </c:pt>
                <c:pt idx="18571">
                  <c:v>0.25859347602297078</c:v>
                </c:pt>
                <c:pt idx="18572">
                  <c:v>0.17058161872825317</c:v>
                </c:pt>
                <c:pt idx="18573">
                  <c:v>0.26009212020975458</c:v>
                </c:pt>
                <c:pt idx="18574">
                  <c:v>0.20490621605355325</c:v>
                </c:pt>
                <c:pt idx="18575">
                  <c:v>0.22801259391830953</c:v>
                </c:pt>
                <c:pt idx="18576">
                  <c:v>0.22178229301220326</c:v>
                </c:pt>
                <c:pt idx="18577">
                  <c:v>0.20026478913142925</c:v>
                </c:pt>
                <c:pt idx="18578">
                  <c:v>0.24742822079109775</c:v>
                </c:pt>
                <c:pt idx="18579">
                  <c:v>0.18551564093611081</c:v>
                </c:pt>
                <c:pt idx="18580">
                  <c:v>0.18879236468236554</c:v>
                </c:pt>
                <c:pt idx="18581">
                  <c:v>0.23797813143131602</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93</c:v>
                </c:pt>
                <c:pt idx="18591">
                  <c:v>0.23384583580186688</c:v>
                </c:pt>
                <c:pt idx="18592">
                  <c:v>0.20865718487882562</c:v>
                </c:pt>
                <c:pt idx="18593">
                  <c:v>0.21438307226890585</c:v>
                </c:pt>
                <c:pt idx="18594">
                  <c:v>0.1941346176722398</c:v>
                </c:pt>
                <c:pt idx="18595">
                  <c:v>0.17947028849820118</c:v>
                </c:pt>
                <c:pt idx="18596">
                  <c:v>0.17746404955580514</c:v>
                </c:pt>
                <c:pt idx="18597">
                  <c:v>0.2052933778063942</c:v>
                </c:pt>
                <c:pt idx="18598">
                  <c:v>0.20070354675615334</c:v>
                </c:pt>
                <c:pt idx="18599">
                  <c:v>0.21406358230593794</c:v>
                </c:pt>
                <c:pt idx="18600">
                  <c:v>0.23014974778617431</c:v>
                </c:pt>
                <c:pt idx="18601">
                  <c:v>0.20401949559908314</c:v>
                </c:pt>
                <c:pt idx="18602">
                  <c:v>0.17885182544740374</c:v>
                </c:pt>
                <c:pt idx="18603">
                  <c:v>0.21206072345631521</c:v>
                </c:pt>
                <c:pt idx="18604">
                  <c:v>0.19927487319912274</c:v>
                </c:pt>
                <c:pt idx="18605">
                  <c:v>0.18883432756284613</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77</c:v>
                </c:pt>
                <c:pt idx="18615">
                  <c:v>0.22641115176427412</c:v>
                </c:pt>
                <c:pt idx="18616">
                  <c:v>0.19074989692592279</c:v>
                </c:pt>
                <c:pt idx="18617">
                  <c:v>0.2184390517725352</c:v>
                </c:pt>
                <c:pt idx="18618">
                  <c:v>0.20321684652542754</c:v>
                </c:pt>
                <c:pt idx="18619">
                  <c:v>0.20903966513527544</c:v>
                </c:pt>
                <c:pt idx="18620">
                  <c:v>0.17841219126912369</c:v>
                </c:pt>
                <c:pt idx="18621">
                  <c:v>0.20452318873333394</c:v>
                </c:pt>
                <c:pt idx="18622">
                  <c:v>0.25364655511306311</c:v>
                </c:pt>
                <c:pt idx="18623">
                  <c:v>0.19663582784494787</c:v>
                </c:pt>
                <c:pt idx="18624">
                  <c:v>0.17298442844228387</c:v>
                </c:pt>
                <c:pt idx="18625">
                  <c:v>0.22990454429565158</c:v>
                </c:pt>
                <c:pt idx="18626">
                  <c:v>0.20554023394220519</c:v>
                </c:pt>
                <c:pt idx="18627">
                  <c:v>0.22048180615280621</c:v>
                </c:pt>
                <c:pt idx="18628">
                  <c:v>0.22608053565361738</c:v>
                </c:pt>
                <c:pt idx="18629">
                  <c:v>0.19260154584000455</c:v>
                </c:pt>
                <c:pt idx="18630">
                  <c:v>0.18673380661797406</c:v>
                </c:pt>
                <c:pt idx="18631">
                  <c:v>0.19868356054777564</c:v>
                </c:pt>
                <c:pt idx="18632">
                  <c:v>0.19815400110475487</c:v>
                </c:pt>
                <c:pt idx="18633">
                  <c:v>0.20026446736750408</c:v>
                </c:pt>
                <c:pt idx="18634">
                  <c:v>0.18459877504645741</c:v>
                </c:pt>
                <c:pt idx="18635">
                  <c:v>0.18869354280894329</c:v>
                </c:pt>
                <c:pt idx="18636">
                  <c:v>0.24011265788391822</c:v>
                </c:pt>
                <c:pt idx="18637">
                  <c:v>0.23529989165210294</c:v>
                </c:pt>
                <c:pt idx="18638">
                  <c:v>0.25807162445411425</c:v>
                </c:pt>
                <c:pt idx="18639">
                  <c:v>0.21270248826580618</c:v>
                </c:pt>
                <c:pt idx="18640">
                  <c:v>0.2193294264480764</c:v>
                </c:pt>
                <c:pt idx="18641">
                  <c:v>0.19812048913421043</c:v>
                </c:pt>
                <c:pt idx="18642">
                  <c:v>0.19987613221234329</c:v>
                </c:pt>
                <c:pt idx="18643">
                  <c:v>0.19295069288586641</c:v>
                </c:pt>
                <c:pt idx="18644">
                  <c:v>0.2092246147413134</c:v>
                </c:pt>
                <c:pt idx="18645">
                  <c:v>0.18889752841492274</c:v>
                </c:pt>
                <c:pt idx="18646">
                  <c:v>0.22790754649231537</c:v>
                </c:pt>
                <c:pt idx="18647">
                  <c:v>0.18955156927933403</c:v>
                </c:pt>
                <c:pt idx="18648">
                  <c:v>0.23179628981684014</c:v>
                </c:pt>
                <c:pt idx="18649">
                  <c:v>0.17369040896593121</c:v>
                </c:pt>
                <c:pt idx="18650">
                  <c:v>0.23754024959505451</c:v>
                </c:pt>
                <c:pt idx="18651">
                  <c:v>0.21318468011023028</c:v>
                </c:pt>
                <c:pt idx="18652">
                  <c:v>0.26134487093291747</c:v>
                </c:pt>
                <c:pt idx="18653">
                  <c:v>0.24936824146306633</c:v>
                </c:pt>
                <c:pt idx="18654">
                  <c:v>0.18848480778497878</c:v>
                </c:pt>
                <c:pt idx="18655">
                  <c:v>0.20630337482416591</c:v>
                </c:pt>
                <c:pt idx="18656">
                  <c:v>0.20846128207979692</c:v>
                </c:pt>
                <c:pt idx="18657">
                  <c:v>0.23662348951770346</c:v>
                </c:pt>
                <c:pt idx="18658">
                  <c:v>0.21550648079420431</c:v>
                </c:pt>
                <c:pt idx="18659">
                  <c:v>0.21315039005119862</c:v>
                </c:pt>
                <c:pt idx="18660">
                  <c:v>0.23370961552391858</c:v>
                </c:pt>
                <c:pt idx="18661">
                  <c:v>0.19112930449351817</c:v>
                </c:pt>
                <c:pt idx="18662">
                  <c:v>0.19854454264213126</c:v>
                </c:pt>
                <c:pt idx="18663">
                  <c:v>0.21989484328421041</c:v>
                </c:pt>
                <c:pt idx="18664">
                  <c:v>0.1969165601086344</c:v>
                </c:pt>
                <c:pt idx="18665">
                  <c:v>0.23160127542842171</c:v>
                </c:pt>
                <c:pt idx="18666">
                  <c:v>0.19583220974094326</c:v>
                </c:pt>
                <c:pt idx="18667">
                  <c:v>0.17147334895444194</c:v>
                </c:pt>
                <c:pt idx="18668">
                  <c:v>0.2234954681904108</c:v>
                </c:pt>
                <c:pt idx="18669">
                  <c:v>0.18844107249533676</c:v>
                </c:pt>
                <c:pt idx="18670">
                  <c:v>0.23549248028218175</c:v>
                </c:pt>
                <c:pt idx="18671">
                  <c:v>0.17549633332034281</c:v>
                </c:pt>
                <c:pt idx="18672">
                  <c:v>0.21405819922227734</c:v>
                </c:pt>
                <c:pt idx="18673">
                  <c:v>0.21399071402714179</c:v>
                </c:pt>
                <c:pt idx="18674">
                  <c:v>0.19682294403920619</c:v>
                </c:pt>
                <c:pt idx="18675">
                  <c:v>0.21320995370860904</c:v>
                </c:pt>
                <c:pt idx="18676">
                  <c:v>0.19849988122669526</c:v>
                </c:pt>
                <c:pt idx="18677">
                  <c:v>0.16863712124473618</c:v>
                </c:pt>
                <c:pt idx="18678">
                  <c:v>0.21129313584698076</c:v>
                </c:pt>
                <c:pt idx="18679">
                  <c:v>0.21378529537198074</c:v>
                </c:pt>
                <c:pt idx="18680">
                  <c:v>0.18912230740244759</c:v>
                </c:pt>
                <c:pt idx="18681">
                  <c:v>0.1991667938858184</c:v>
                </c:pt>
                <c:pt idx="18682">
                  <c:v>0.21390144005389564</c:v>
                </c:pt>
                <c:pt idx="18683">
                  <c:v>0.24358167205302678</c:v>
                </c:pt>
                <c:pt idx="18684">
                  <c:v>0.20320267244308127</c:v>
                </c:pt>
                <c:pt idx="18685">
                  <c:v>0.22233924761556875</c:v>
                </c:pt>
                <c:pt idx="18686">
                  <c:v>0.18288968042950021</c:v>
                </c:pt>
                <c:pt idx="18687">
                  <c:v>0.20845695063388625</c:v>
                </c:pt>
                <c:pt idx="18688">
                  <c:v>0.18549451750208798</c:v>
                </c:pt>
                <c:pt idx="18689">
                  <c:v>0.18133540933143219</c:v>
                </c:pt>
                <c:pt idx="18690">
                  <c:v>0.21867541393673173</c:v>
                </c:pt>
                <c:pt idx="18691">
                  <c:v>0.20442582435249207</c:v>
                </c:pt>
                <c:pt idx="18692">
                  <c:v>0.20030716967314718</c:v>
                </c:pt>
                <c:pt idx="18693">
                  <c:v>0.16062840456159391</c:v>
                </c:pt>
                <c:pt idx="18694">
                  <c:v>0.18005797876324905</c:v>
                </c:pt>
                <c:pt idx="18695">
                  <c:v>0.19443216562189194</c:v>
                </c:pt>
                <c:pt idx="18696">
                  <c:v>0.21484532024758071</c:v>
                </c:pt>
                <c:pt idx="18697">
                  <c:v>0.21047614602676873</c:v>
                </c:pt>
                <c:pt idx="18698">
                  <c:v>0.17385009554670441</c:v>
                </c:pt>
                <c:pt idx="18699">
                  <c:v>0.1851538687700669</c:v>
                </c:pt>
                <c:pt idx="18700">
                  <c:v>0.22906701143138691</c:v>
                </c:pt>
                <c:pt idx="18701">
                  <c:v>0.18752288980210868</c:v>
                </c:pt>
                <c:pt idx="18702">
                  <c:v>0.20044697457067584</c:v>
                </c:pt>
                <c:pt idx="18703">
                  <c:v>0.19361822259759401</c:v>
                </c:pt>
                <c:pt idx="18704">
                  <c:v>0.20600177424315325</c:v>
                </c:pt>
                <c:pt idx="18705">
                  <c:v>0.21422998331263507</c:v>
                </c:pt>
                <c:pt idx="18706">
                  <c:v>0.19203906826695433</c:v>
                </c:pt>
                <c:pt idx="18707">
                  <c:v>0.21855325652376581</c:v>
                </c:pt>
                <c:pt idx="18708">
                  <c:v>0.16502454465818817</c:v>
                </c:pt>
                <c:pt idx="18709">
                  <c:v>0.26265710273247483</c:v>
                </c:pt>
                <c:pt idx="18710">
                  <c:v>0.20633102795171962</c:v>
                </c:pt>
                <c:pt idx="18711">
                  <c:v>0.17892086628661752</c:v>
                </c:pt>
                <c:pt idx="18712">
                  <c:v>0.21710410099340191</c:v>
                </c:pt>
                <c:pt idx="18713">
                  <c:v>0.2004331848242363</c:v>
                </c:pt>
                <c:pt idx="18714">
                  <c:v>0.21038022039389251</c:v>
                </c:pt>
                <c:pt idx="18715">
                  <c:v>0.22774698162161491</c:v>
                </c:pt>
                <c:pt idx="18716">
                  <c:v>0.21922844988511275</c:v>
                </c:pt>
                <c:pt idx="18717">
                  <c:v>0.21793832149303677</c:v>
                </c:pt>
                <c:pt idx="18718">
                  <c:v>0.22692349257687444</c:v>
                </c:pt>
                <c:pt idx="18719">
                  <c:v>0.20595808218951234</c:v>
                </c:pt>
                <c:pt idx="18720">
                  <c:v>0.17015656114093342</c:v>
                </c:pt>
                <c:pt idx="18721">
                  <c:v>0.19787122449068517</c:v>
                </c:pt>
                <c:pt idx="18722">
                  <c:v>0.18723040245796393</c:v>
                </c:pt>
                <c:pt idx="18723">
                  <c:v>0.21215214322491685</c:v>
                </c:pt>
                <c:pt idx="18724">
                  <c:v>0.22297247787414792</c:v>
                </c:pt>
                <c:pt idx="18725">
                  <c:v>0.21353696546230788</c:v>
                </c:pt>
                <c:pt idx="18726">
                  <c:v>0.21507544191679634</c:v>
                </c:pt>
                <c:pt idx="18727">
                  <c:v>0.20309671639190591</c:v>
                </c:pt>
                <c:pt idx="18728">
                  <c:v>0.2257220739624492</c:v>
                </c:pt>
                <c:pt idx="18729">
                  <c:v>0.16304912103886121</c:v>
                </c:pt>
                <c:pt idx="18730">
                  <c:v>0.21195193940351445</c:v>
                </c:pt>
                <c:pt idx="18731">
                  <c:v>0.17432430531460233</c:v>
                </c:pt>
                <c:pt idx="18732">
                  <c:v>0.18916574536447048</c:v>
                </c:pt>
                <c:pt idx="18733">
                  <c:v>0.17601434449370684</c:v>
                </c:pt>
                <c:pt idx="18734">
                  <c:v>0.2129999351667741</c:v>
                </c:pt>
                <c:pt idx="18735">
                  <c:v>0.17215083652520471</c:v>
                </c:pt>
                <c:pt idx="18736">
                  <c:v>0.17157421579606291</c:v>
                </c:pt>
                <c:pt idx="18737">
                  <c:v>0.23112168055550422</c:v>
                </c:pt>
                <c:pt idx="18738">
                  <c:v>0.24632047341527641</c:v>
                </c:pt>
                <c:pt idx="18739">
                  <c:v>0.14872194670130684</c:v>
                </c:pt>
                <c:pt idx="18740">
                  <c:v>0.20496923683819246</c:v>
                </c:pt>
                <c:pt idx="18741">
                  <c:v>0.19659946364536862</c:v>
                </c:pt>
                <c:pt idx="18742">
                  <c:v>0.17201399027291184</c:v>
                </c:pt>
                <c:pt idx="18743">
                  <c:v>0.25611398158297632</c:v>
                </c:pt>
                <c:pt idx="18744">
                  <c:v>0.2094938895470882</c:v>
                </c:pt>
                <c:pt idx="18745">
                  <c:v>0.24576067429726181</c:v>
                </c:pt>
                <c:pt idx="18746">
                  <c:v>0.26022068300989454</c:v>
                </c:pt>
                <c:pt idx="18747">
                  <c:v>0.25311335989352679</c:v>
                </c:pt>
                <c:pt idx="18748">
                  <c:v>0.23209609305140214</c:v>
                </c:pt>
                <c:pt idx="18749">
                  <c:v>0.21770398783159781</c:v>
                </c:pt>
                <c:pt idx="18750">
                  <c:v>0.18875025511237981</c:v>
                </c:pt>
                <c:pt idx="18751">
                  <c:v>0.21197282976620641</c:v>
                </c:pt>
                <c:pt idx="18752">
                  <c:v>0.22968387900793111</c:v>
                </c:pt>
                <c:pt idx="18753">
                  <c:v>0.18546551236203701</c:v>
                </c:pt>
                <c:pt idx="18754">
                  <c:v>0.21202710070495343</c:v>
                </c:pt>
                <c:pt idx="18755">
                  <c:v>0.21241941944421197</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706</c:v>
                </c:pt>
                <c:pt idx="18764">
                  <c:v>0.2115239483190087</c:v>
                </c:pt>
                <c:pt idx="18765">
                  <c:v>0.19873202693770439</c:v>
                </c:pt>
                <c:pt idx="18766">
                  <c:v>0.21838979702265426</c:v>
                </c:pt>
                <c:pt idx="18767">
                  <c:v>0.20135235012752559</c:v>
                </c:pt>
                <c:pt idx="18768">
                  <c:v>0.25329491772796631</c:v>
                </c:pt>
                <c:pt idx="18769">
                  <c:v>0.20455309260893526</c:v>
                </c:pt>
                <c:pt idx="18770">
                  <c:v>0.23419896790077518</c:v>
                </c:pt>
                <c:pt idx="18771">
                  <c:v>0.20131881983829841</c:v>
                </c:pt>
                <c:pt idx="18772">
                  <c:v>0.19933802833135322</c:v>
                </c:pt>
                <c:pt idx="18773">
                  <c:v>0.19942099260329949</c:v>
                </c:pt>
                <c:pt idx="18774">
                  <c:v>0.15700647187150016</c:v>
                </c:pt>
                <c:pt idx="18775">
                  <c:v>0.20426790368978048</c:v>
                </c:pt>
                <c:pt idx="18776">
                  <c:v>0.23959306019427196</c:v>
                </c:pt>
                <c:pt idx="18777">
                  <c:v>0.2039701002258934</c:v>
                </c:pt>
                <c:pt idx="18778">
                  <c:v>0.16296446145037194</c:v>
                </c:pt>
                <c:pt idx="18779">
                  <c:v>0.23494431801793131</c:v>
                </c:pt>
                <c:pt idx="18780">
                  <c:v>0.19785327219515009</c:v>
                </c:pt>
                <c:pt idx="18781">
                  <c:v>0.20591411545678975</c:v>
                </c:pt>
                <c:pt idx="18782">
                  <c:v>0.25461893838910732</c:v>
                </c:pt>
                <c:pt idx="18783">
                  <c:v>0.18080275114406841</c:v>
                </c:pt>
                <c:pt idx="18784">
                  <c:v>0.20122207230527861</c:v>
                </c:pt>
                <c:pt idx="18785">
                  <c:v>0.16700355435144734</c:v>
                </c:pt>
                <c:pt idx="18786">
                  <c:v>0.20762939865758431</c:v>
                </c:pt>
                <c:pt idx="18787">
                  <c:v>0.22394690378278148</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474</c:v>
                </c:pt>
                <c:pt idx="18797">
                  <c:v>0.21800525892741957</c:v>
                </c:pt>
                <c:pt idx="18798">
                  <c:v>0.1729431057292643</c:v>
                </c:pt>
                <c:pt idx="18799">
                  <c:v>0.2179461358198031</c:v>
                </c:pt>
                <c:pt idx="18800">
                  <c:v>0.2144263911402832</c:v>
                </c:pt>
                <c:pt idx="18801">
                  <c:v>0.19367367952284037</c:v>
                </c:pt>
                <c:pt idx="18802">
                  <c:v>0.20313629005203995</c:v>
                </c:pt>
                <c:pt idx="18803">
                  <c:v>0.21037647650471203</c:v>
                </c:pt>
                <c:pt idx="18804">
                  <c:v>0.18553165055728443</c:v>
                </c:pt>
                <c:pt idx="18805">
                  <c:v>0.25958541824143222</c:v>
                </c:pt>
                <c:pt idx="18806">
                  <c:v>0.22698359877082921</c:v>
                </c:pt>
                <c:pt idx="18807">
                  <c:v>0.22534337446820671</c:v>
                </c:pt>
                <c:pt idx="18808">
                  <c:v>0.18911093499850248</c:v>
                </c:pt>
                <c:pt idx="18809">
                  <c:v>0.17186124930717891</c:v>
                </c:pt>
                <c:pt idx="18810">
                  <c:v>0.18665098210781389</c:v>
                </c:pt>
                <c:pt idx="18811">
                  <c:v>0.22724205408330145</c:v>
                </c:pt>
                <c:pt idx="18812">
                  <c:v>0.20116428567495245</c:v>
                </c:pt>
                <c:pt idx="18813">
                  <c:v>0.14613516972303103</c:v>
                </c:pt>
                <c:pt idx="18814">
                  <c:v>0.24476419324860541</c:v>
                </c:pt>
                <c:pt idx="18815">
                  <c:v>0.22608035766059925</c:v>
                </c:pt>
                <c:pt idx="18816">
                  <c:v>0.15848180389465394</c:v>
                </c:pt>
                <c:pt idx="18817">
                  <c:v>0.24825334286026648</c:v>
                </c:pt>
                <c:pt idx="18818">
                  <c:v>0.21015451226613616</c:v>
                </c:pt>
                <c:pt idx="18819">
                  <c:v>0.22179414410516729</c:v>
                </c:pt>
                <c:pt idx="18820">
                  <c:v>0.17299289718688995</c:v>
                </c:pt>
                <c:pt idx="18821">
                  <c:v>0.18493606391802941</c:v>
                </c:pt>
                <c:pt idx="18822">
                  <c:v>0.21634364426481231</c:v>
                </c:pt>
                <c:pt idx="18823">
                  <c:v>0.20429038929590182</c:v>
                </c:pt>
                <c:pt idx="18824">
                  <c:v>0.21098231876688409</c:v>
                </c:pt>
                <c:pt idx="18825">
                  <c:v>0.19068061881296788</c:v>
                </c:pt>
                <c:pt idx="18826">
                  <c:v>0.22253409319219336</c:v>
                </c:pt>
                <c:pt idx="18827">
                  <c:v>0.2000300606427069</c:v>
                </c:pt>
                <c:pt idx="18828">
                  <c:v>0.19773718547565691</c:v>
                </c:pt>
                <c:pt idx="18829">
                  <c:v>0.21160561529608402</c:v>
                </c:pt>
                <c:pt idx="18830">
                  <c:v>0.23576600272020379</c:v>
                </c:pt>
                <c:pt idx="18831">
                  <c:v>0.18444985465291153</c:v>
                </c:pt>
                <c:pt idx="18832">
                  <c:v>0.22807098025170519</c:v>
                </c:pt>
                <c:pt idx="18833">
                  <c:v>0.20596903517830625</c:v>
                </c:pt>
                <c:pt idx="18834">
                  <c:v>0.18962683165740027</c:v>
                </c:pt>
                <c:pt idx="18835">
                  <c:v>0.25262734590533276</c:v>
                </c:pt>
                <c:pt idx="18836">
                  <c:v>0.20122078518499845</c:v>
                </c:pt>
                <c:pt idx="18837">
                  <c:v>0.18841583939282655</c:v>
                </c:pt>
                <c:pt idx="18838">
                  <c:v>0.19145682052905502</c:v>
                </c:pt>
                <c:pt idx="18839">
                  <c:v>0.18380179909937741</c:v>
                </c:pt>
                <c:pt idx="18840">
                  <c:v>0.18661730795957054</c:v>
                </c:pt>
                <c:pt idx="18841">
                  <c:v>0.21387611974127121</c:v>
                </c:pt>
                <c:pt idx="18842">
                  <c:v>0.18755825732963904</c:v>
                </c:pt>
                <c:pt idx="18843">
                  <c:v>0.20028773856188467</c:v>
                </c:pt>
                <c:pt idx="18844">
                  <c:v>0.21204086073539494</c:v>
                </c:pt>
                <c:pt idx="18845">
                  <c:v>0.22542335846964076</c:v>
                </c:pt>
                <c:pt idx="18846">
                  <c:v>0.20133287144641673</c:v>
                </c:pt>
                <c:pt idx="18847">
                  <c:v>0.21880426607550446</c:v>
                </c:pt>
                <c:pt idx="18848">
                  <c:v>0.1753116080534135</c:v>
                </c:pt>
                <c:pt idx="18849">
                  <c:v>0.24880380079948294</c:v>
                </c:pt>
                <c:pt idx="18850">
                  <c:v>0.19902447050003791</c:v>
                </c:pt>
                <c:pt idx="18851">
                  <c:v>0.16316739885346804</c:v>
                </c:pt>
                <c:pt idx="18852">
                  <c:v>0.21307011094448858</c:v>
                </c:pt>
                <c:pt idx="18853">
                  <c:v>0.24884225961233652</c:v>
                </c:pt>
                <c:pt idx="18854">
                  <c:v>0.21699212764023118</c:v>
                </c:pt>
                <c:pt idx="18855">
                  <c:v>0.21518538148782343</c:v>
                </c:pt>
                <c:pt idx="18856">
                  <c:v>0.22798625759041813</c:v>
                </c:pt>
                <c:pt idx="18857">
                  <c:v>0.19634779491713111</c:v>
                </c:pt>
                <c:pt idx="18858">
                  <c:v>0.18681503604109095</c:v>
                </c:pt>
                <c:pt idx="18859">
                  <c:v>0.22829149962162312</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557</c:v>
                </c:pt>
                <c:pt idx="18872">
                  <c:v>0.2005927254940934</c:v>
                </c:pt>
                <c:pt idx="18873">
                  <c:v>0.22834379617624173</c:v>
                </c:pt>
                <c:pt idx="18874">
                  <c:v>0.21399018523593574</c:v>
                </c:pt>
                <c:pt idx="18875">
                  <c:v>0.18427836214531759</c:v>
                </c:pt>
                <c:pt idx="18876">
                  <c:v>0.1565995860724437</c:v>
                </c:pt>
                <c:pt idx="18877">
                  <c:v>0.18898742941630312</c:v>
                </c:pt>
                <c:pt idx="18878">
                  <c:v>0.24076570876141198</c:v>
                </c:pt>
                <c:pt idx="18879">
                  <c:v>0.20357636105349144</c:v>
                </c:pt>
                <c:pt idx="18880">
                  <c:v>0.21970706947667853</c:v>
                </c:pt>
                <c:pt idx="18881">
                  <c:v>0.16619076793935317</c:v>
                </c:pt>
                <c:pt idx="18882">
                  <c:v>0.21730688118989683</c:v>
                </c:pt>
                <c:pt idx="18883">
                  <c:v>0.24201005703856521</c:v>
                </c:pt>
                <c:pt idx="18884">
                  <c:v>0.23859826167440176</c:v>
                </c:pt>
                <c:pt idx="18885">
                  <c:v>0.20678063682422254</c:v>
                </c:pt>
                <c:pt idx="18886">
                  <c:v>0.19934522026461757</c:v>
                </c:pt>
                <c:pt idx="18887">
                  <c:v>0.23357221772783854</c:v>
                </c:pt>
                <c:pt idx="18888">
                  <c:v>0.21871499039096273</c:v>
                </c:pt>
                <c:pt idx="18889">
                  <c:v>0.2289027575937139</c:v>
                </c:pt>
                <c:pt idx="18890">
                  <c:v>0.21583769607258596</c:v>
                </c:pt>
                <c:pt idx="18891">
                  <c:v>0.19777604546573749</c:v>
                </c:pt>
                <c:pt idx="18892">
                  <c:v>0.21007866225281316</c:v>
                </c:pt>
                <c:pt idx="18893">
                  <c:v>0.21266539393934203</c:v>
                </c:pt>
                <c:pt idx="18894">
                  <c:v>0.21102808652490018</c:v>
                </c:pt>
                <c:pt idx="18895">
                  <c:v>0.22851762465614461</c:v>
                </c:pt>
                <c:pt idx="18896">
                  <c:v>0.21931291205262848</c:v>
                </c:pt>
                <c:pt idx="18897">
                  <c:v>0.19465541798711228</c:v>
                </c:pt>
                <c:pt idx="18898">
                  <c:v>0.23681466246220587</c:v>
                </c:pt>
                <c:pt idx="18899">
                  <c:v>0.19942319480378895</c:v>
                </c:pt>
                <c:pt idx="18900">
                  <c:v>0.25158425083109714</c:v>
                </c:pt>
                <c:pt idx="18901">
                  <c:v>0.20648751927167522</c:v>
                </c:pt>
                <c:pt idx="18902">
                  <c:v>0.19066274089997864</c:v>
                </c:pt>
                <c:pt idx="18903">
                  <c:v>0.23615504302883197</c:v>
                </c:pt>
                <c:pt idx="18904">
                  <c:v>0.15906208262994401</c:v>
                </c:pt>
                <c:pt idx="18905">
                  <c:v>0.18196666066674821</c:v>
                </c:pt>
                <c:pt idx="18906">
                  <c:v>0.19865349899277671</c:v>
                </c:pt>
                <c:pt idx="18907">
                  <c:v>0.23671714842236793</c:v>
                </c:pt>
                <c:pt idx="18908">
                  <c:v>0.16125912483818738</c:v>
                </c:pt>
                <c:pt idx="18909">
                  <c:v>0.18226708007045106</c:v>
                </c:pt>
                <c:pt idx="18910">
                  <c:v>0.18669676340932456</c:v>
                </c:pt>
                <c:pt idx="18911">
                  <c:v>0.19602348095152844</c:v>
                </c:pt>
                <c:pt idx="18912">
                  <c:v>0.18738349869802634</c:v>
                </c:pt>
                <c:pt idx="18913">
                  <c:v>0.16639910863227447</c:v>
                </c:pt>
                <c:pt idx="18914">
                  <c:v>0.20950758007225642</c:v>
                </c:pt>
                <c:pt idx="18915">
                  <c:v>0.19146413689697095</c:v>
                </c:pt>
                <c:pt idx="18916">
                  <c:v>0.20488352406013272</c:v>
                </c:pt>
                <c:pt idx="18917">
                  <c:v>0.19099323566372794</c:v>
                </c:pt>
                <c:pt idx="18918">
                  <c:v>0.19906378042106349</c:v>
                </c:pt>
                <c:pt idx="18919">
                  <c:v>0.15387006120432631</c:v>
                </c:pt>
                <c:pt idx="18920">
                  <c:v>0.1886430025543363</c:v>
                </c:pt>
                <c:pt idx="18921">
                  <c:v>0.16821633201339012</c:v>
                </c:pt>
                <c:pt idx="18922">
                  <c:v>0.18600424874050567</c:v>
                </c:pt>
                <c:pt idx="18923">
                  <c:v>0.18528745429645657</c:v>
                </c:pt>
                <c:pt idx="18924">
                  <c:v>0.20723876849565714</c:v>
                </c:pt>
                <c:pt idx="18925">
                  <c:v>0.18166637994300869</c:v>
                </c:pt>
                <c:pt idx="18926">
                  <c:v>0.23979398271430999</c:v>
                </c:pt>
                <c:pt idx="18927">
                  <c:v>0.22547533883933787</c:v>
                </c:pt>
                <c:pt idx="18928">
                  <c:v>0.23477619180707882</c:v>
                </c:pt>
                <c:pt idx="18929">
                  <c:v>0.19738601335843001</c:v>
                </c:pt>
                <c:pt idx="18930">
                  <c:v>0.24931182396352078</c:v>
                </c:pt>
                <c:pt idx="18931">
                  <c:v>0.19926189992676493</c:v>
                </c:pt>
                <c:pt idx="18932">
                  <c:v>0.17917783321016703</c:v>
                </c:pt>
                <c:pt idx="18933">
                  <c:v>0.17720519766241469</c:v>
                </c:pt>
                <c:pt idx="18934">
                  <c:v>0.21539146826358435</c:v>
                </c:pt>
                <c:pt idx="18935">
                  <c:v>0.18230535482632762</c:v>
                </c:pt>
                <c:pt idx="18936">
                  <c:v>0.15742291589441662</c:v>
                </c:pt>
                <c:pt idx="18937">
                  <c:v>0.19423306068095664</c:v>
                </c:pt>
                <c:pt idx="18938">
                  <c:v>0.1916387265294742</c:v>
                </c:pt>
                <c:pt idx="18939">
                  <c:v>0.17446798261314339</c:v>
                </c:pt>
                <c:pt idx="18940">
                  <c:v>0.19982344382181971</c:v>
                </c:pt>
                <c:pt idx="18941">
                  <c:v>0.20557853211416821</c:v>
                </c:pt>
                <c:pt idx="18942">
                  <c:v>0.22181491652579591</c:v>
                </c:pt>
                <c:pt idx="18943">
                  <c:v>0.23490184238959341</c:v>
                </c:pt>
                <c:pt idx="18944">
                  <c:v>0.1926049618620419</c:v>
                </c:pt>
                <c:pt idx="18945">
                  <c:v>0.17491811104602775</c:v>
                </c:pt>
                <c:pt idx="18946">
                  <c:v>0.22259182267851285</c:v>
                </c:pt>
                <c:pt idx="18947">
                  <c:v>0.2127291064745877</c:v>
                </c:pt>
                <c:pt idx="18948">
                  <c:v>0.17341683073695496</c:v>
                </c:pt>
                <c:pt idx="18949">
                  <c:v>0.19645726760839791</c:v>
                </c:pt>
                <c:pt idx="18950">
                  <c:v>0.19748356697050615</c:v>
                </c:pt>
                <c:pt idx="18951">
                  <c:v>0.16240628776698582</c:v>
                </c:pt>
                <c:pt idx="18952">
                  <c:v>0.18826639982227147</c:v>
                </c:pt>
                <c:pt idx="18953">
                  <c:v>0.18707891563306164</c:v>
                </c:pt>
                <c:pt idx="18954">
                  <c:v>0.17362469889177956</c:v>
                </c:pt>
                <c:pt idx="18955">
                  <c:v>0.17299250766643118</c:v>
                </c:pt>
                <c:pt idx="18956">
                  <c:v>0.21654452951150649</c:v>
                </c:pt>
                <c:pt idx="18957">
                  <c:v>0.20048471521635355</c:v>
                </c:pt>
                <c:pt idx="18958">
                  <c:v>0.19526883800405329</c:v>
                </c:pt>
                <c:pt idx="18959">
                  <c:v>0.18351503199087438</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76</c:v>
                </c:pt>
                <c:pt idx="18972">
                  <c:v>0.16880598647072775</c:v>
                </c:pt>
                <c:pt idx="18973">
                  <c:v>0.15731313961881921</c:v>
                </c:pt>
                <c:pt idx="18974">
                  <c:v>0.22259794887931117</c:v>
                </c:pt>
                <c:pt idx="18975">
                  <c:v>0.21337065746554687</c:v>
                </c:pt>
                <c:pt idx="18976">
                  <c:v>0.2246869255759664</c:v>
                </c:pt>
                <c:pt idx="18977">
                  <c:v>0.17517148350529552</c:v>
                </c:pt>
                <c:pt idx="18978">
                  <c:v>0.18871574025812907</c:v>
                </c:pt>
                <c:pt idx="18979">
                  <c:v>0.23910412854540194</c:v>
                </c:pt>
                <c:pt idx="18980">
                  <c:v>0.19059393109421641</c:v>
                </c:pt>
                <c:pt idx="18981">
                  <c:v>0.20802621755402889</c:v>
                </c:pt>
                <c:pt idx="18982">
                  <c:v>0.19627739273757591</c:v>
                </c:pt>
                <c:pt idx="18983">
                  <c:v>0.18099252603381688</c:v>
                </c:pt>
                <c:pt idx="18984">
                  <c:v>0.21611740700979706</c:v>
                </c:pt>
                <c:pt idx="18985">
                  <c:v>0.19691435857141662</c:v>
                </c:pt>
                <c:pt idx="18986">
                  <c:v>0.19784177883745541</c:v>
                </c:pt>
                <c:pt idx="18987">
                  <c:v>0.21734044752077669</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96</c:v>
                </c:pt>
                <c:pt idx="18996">
                  <c:v>0.21996121391045395</c:v>
                </c:pt>
                <c:pt idx="18997">
                  <c:v>0.17790963217176697</c:v>
                </c:pt>
                <c:pt idx="18998">
                  <c:v>0.18622021852080259</c:v>
                </c:pt>
                <c:pt idx="18999">
                  <c:v>0.22556747998722707</c:v>
                </c:pt>
                <c:pt idx="19000">
                  <c:v>0.20011873990178627</c:v>
                </c:pt>
                <c:pt idx="19001">
                  <c:v>0.22192644041741727</c:v>
                </c:pt>
                <c:pt idx="19002">
                  <c:v>0.20204579245355966</c:v>
                </c:pt>
                <c:pt idx="19003">
                  <c:v>0.18102450962858657</c:v>
                </c:pt>
                <c:pt idx="19004">
                  <c:v>0.19382306358826984</c:v>
                </c:pt>
                <c:pt idx="19005">
                  <c:v>0.18686834413912265</c:v>
                </c:pt>
                <c:pt idx="19006">
                  <c:v>0.24635883784973894</c:v>
                </c:pt>
                <c:pt idx="19007">
                  <c:v>0.17574211066427053</c:v>
                </c:pt>
                <c:pt idx="19008">
                  <c:v>0.20360307646308887</c:v>
                </c:pt>
                <c:pt idx="19009">
                  <c:v>0.18540555866039626</c:v>
                </c:pt>
                <c:pt idx="19010">
                  <c:v>0.1992091053008804</c:v>
                </c:pt>
                <c:pt idx="19011">
                  <c:v>0.17869387008709336</c:v>
                </c:pt>
                <c:pt idx="19012">
                  <c:v>0.2012184001906942</c:v>
                </c:pt>
                <c:pt idx="19013">
                  <c:v>0.21852255159764294</c:v>
                </c:pt>
                <c:pt idx="19014">
                  <c:v>0.18835179052498791</c:v>
                </c:pt>
                <c:pt idx="19015">
                  <c:v>0.19741539095118088</c:v>
                </c:pt>
                <c:pt idx="19016">
                  <c:v>0.2001392302835153</c:v>
                </c:pt>
                <c:pt idx="19017">
                  <c:v>0.18270899754669356</c:v>
                </c:pt>
                <c:pt idx="19018">
                  <c:v>0.2438565636079239</c:v>
                </c:pt>
                <c:pt idx="19019">
                  <c:v>0.21611707516590359</c:v>
                </c:pt>
                <c:pt idx="19020">
                  <c:v>0.17083988791877333</c:v>
                </c:pt>
                <c:pt idx="19021">
                  <c:v>0.17731885518824544</c:v>
                </c:pt>
                <c:pt idx="19022">
                  <c:v>0.19313237097077016</c:v>
                </c:pt>
                <c:pt idx="19023">
                  <c:v>0.20404717620006793</c:v>
                </c:pt>
                <c:pt idx="19024">
                  <c:v>0.18974004314354662</c:v>
                </c:pt>
                <c:pt idx="19025">
                  <c:v>0.15298619896334587</c:v>
                </c:pt>
                <c:pt idx="19026">
                  <c:v>0.18612770547403873</c:v>
                </c:pt>
                <c:pt idx="19027">
                  <c:v>0.18118281030802105</c:v>
                </c:pt>
                <c:pt idx="19028">
                  <c:v>0.18681044775508057</c:v>
                </c:pt>
                <c:pt idx="19029">
                  <c:v>0.24675507805669641</c:v>
                </c:pt>
                <c:pt idx="19030">
                  <c:v>0.19091890507058321</c:v>
                </c:pt>
                <c:pt idx="19031">
                  <c:v>0.19755367765401319</c:v>
                </c:pt>
                <c:pt idx="19032">
                  <c:v>0.21080979184993154</c:v>
                </c:pt>
                <c:pt idx="19033">
                  <c:v>0.2113951715135578</c:v>
                </c:pt>
                <c:pt idx="19034">
                  <c:v>0.20222837535373775</c:v>
                </c:pt>
                <c:pt idx="19035">
                  <c:v>0.20310904501492591</c:v>
                </c:pt>
                <c:pt idx="19036">
                  <c:v>0.18563162750303908</c:v>
                </c:pt>
                <c:pt idx="19037">
                  <c:v>0.16842140847832957</c:v>
                </c:pt>
                <c:pt idx="19038">
                  <c:v>0.20301978220975839</c:v>
                </c:pt>
                <c:pt idx="19039">
                  <c:v>0.17222032607585627</c:v>
                </c:pt>
                <c:pt idx="19040">
                  <c:v>0.22128119511143779</c:v>
                </c:pt>
                <c:pt idx="19041">
                  <c:v>0.17820598031097737</c:v>
                </c:pt>
                <c:pt idx="19042">
                  <c:v>0.19248635514224069</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94</c:v>
                </c:pt>
                <c:pt idx="19056">
                  <c:v>0.17108275603543124</c:v>
                </c:pt>
                <c:pt idx="19057">
                  <c:v>0.21031062300850917</c:v>
                </c:pt>
                <c:pt idx="19058">
                  <c:v>0.17252711619422217</c:v>
                </c:pt>
                <c:pt idx="19059">
                  <c:v>0.22114145823223771</c:v>
                </c:pt>
                <c:pt idx="19060">
                  <c:v>0.16548473169221944</c:v>
                </c:pt>
                <c:pt idx="19061">
                  <c:v>0.18530289897005039</c:v>
                </c:pt>
                <c:pt idx="19062">
                  <c:v>0.17928847300505529</c:v>
                </c:pt>
                <c:pt idx="19063">
                  <c:v>0.16516471537211586</c:v>
                </c:pt>
                <c:pt idx="19064">
                  <c:v>0.24764834835053354</c:v>
                </c:pt>
                <c:pt idx="19065">
                  <c:v>0.19470584775672437</c:v>
                </c:pt>
                <c:pt idx="19066">
                  <c:v>0.20490930165305604</c:v>
                </c:pt>
                <c:pt idx="19067">
                  <c:v>0.18055186833812256</c:v>
                </c:pt>
                <c:pt idx="19068">
                  <c:v>0.17781728701889879</c:v>
                </c:pt>
                <c:pt idx="19069">
                  <c:v>0.20575891480785721</c:v>
                </c:pt>
                <c:pt idx="19070">
                  <c:v>0.24944902840329958</c:v>
                </c:pt>
                <c:pt idx="19071">
                  <c:v>0.23817658282548321</c:v>
                </c:pt>
                <c:pt idx="19072">
                  <c:v>0.17820096763792895</c:v>
                </c:pt>
                <c:pt idx="19073">
                  <c:v>0.18286195639921643</c:v>
                </c:pt>
                <c:pt idx="19074">
                  <c:v>0.18937818900743791</c:v>
                </c:pt>
                <c:pt idx="19075">
                  <c:v>0.19946475548212469</c:v>
                </c:pt>
                <c:pt idx="19076">
                  <c:v>0.19304566737152534</c:v>
                </c:pt>
                <c:pt idx="19077">
                  <c:v>0.21697043799143953</c:v>
                </c:pt>
                <c:pt idx="19078">
                  <c:v>0.20128350575967183</c:v>
                </c:pt>
                <c:pt idx="19079">
                  <c:v>0.18380127041967889</c:v>
                </c:pt>
                <c:pt idx="19080">
                  <c:v>0.24733860779392844</c:v>
                </c:pt>
                <c:pt idx="19081">
                  <c:v>0.23749385147114732</c:v>
                </c:pt>
                <c:pt idx="19082">
                  <c:v>0.20997646692327121</c:v>
                </c:pt>
                <c:pt idx="19083">
                  <c:v>0.21969393025250294</c:v>
                </c:pt>
                <c:pt idx="19084">
                  <c:v>0.21091392874718223</c:v>
                </c:pt>
                <c:pt idx="19085">
                  <c:v>0.22337744515299551</c:v>
                </c:pt>
                <c:pt idx="19086">
                  <c:v>0.2071952167441547</c:v>
                </c:pt>
                <c:pt idx="19087">
                  <c:v>0.20131143351934908</c:v>
                </c:pt>
                <c:pt idx="19088">
                  <c:v>0.22518592404429585</c:v>
                </c:pt>
                <c:pt idx="19089">
                  <c:v>0.19232561893646918</c:v>
                </c:pt>
                <c:pt idx="19090">
                  <c:v>0.18677219479624896</c:v>
                </c:pt>
                <c:pt idx="19091">
                  <c:v>0.19865413306473925</c:v>
                </c:pt>
                <c:pt idx="19092">
                  <c:v>0.19816500353995048</c:v>
                </c:pt>
                <c:pt idx="19093">
                  <c:v>0.19164996641428947</c:v>
                </c:pt>
                <c:pt idx="19094">
                  <c:v>0.20051026975929245</c:v>
                </c:pt>
                <c:pt idx="19095">
                  <c:v>0.21614675703024044</c:v>
                </c:pt>
                <c:pt idx="19096">
                  <c:v>0.20585001144006254</c:v>
                </c:pt>
                <c:pt idx="19097">
                  <c:v>0.20701845685363962</c:v>
                </c:pt>
                <c:pt idx="19098">
                  <c:v>0.19421007068345311</c:v>
                </c:pt>
                <c:pt idx="19099">
                  <c:v>0.19234747328680171</c:v>
                </c:pt>
                <c:pt idx="19100">
                  <c:v>0.17363651192803237</c:v>
                </c:pt>
                <c:pt idx="19101">
                  <c:v>0.21951080050902594</c:v>
                </c:pt>
                <c:pt idx="19102">
                  <c:v>0.21022775239541591</c:v>
                </c:pt>
                <c:pt idx="19103">
                  <c:v>0.20920623548049422</c:v>
                </c:pt>
                <c:pt idx="19104">
                  <c:v>0.14717503652522956</c:v>
                </c:pt>
                <c:pt idx="19105">
                  <c:v>0.19858042015531521</c:v>
                </c:pt>
                <c:pt idx="19106">
                  <c:v>0.20857283426643144</c:v>
                </c:pt>
                <c:pt idx="19107">
                  <c:v>0.22331252067833915</c:v>
                </c:pt>
                <c:pt idx="19108">
                  <c:v>0.19677254354246212</c:v>
                </c:pt>
                <c:pt idx="19109">
                  <c:v>0.21042878705674251</c:v>
                </c:pt>
                <c:pt idx="19110">
                  <c:v>0.17934769252317734</c:v>
                </c:pt>
                <c:pt idx="19111">
                  <c:v>0.22951754595872595</c:v>
                </c:pt>
                <c:pt idx="19112">
                  <c:v>0.19584803450695937</c:v>
                </c:pt>
                <c:pt idx="19113">
                  <c:v>0.19527149519388884</c:v>
                </c:pt>
                <c:pt idx="19114">
                  <c:v>0.23017389732754837</c:v>
                </c:pt>
                <c:pt idx="19115">
                  <c:v>0.20554873313938363</c:v>
                </c:pt>
                <c:pt idx="19116">
                  <c:v>0.19333648475289181</c:v>
                </c:pt>
                <c:pt idx="19117">
                  <c:v>0.19712247371137601</c:v>
                </c:pt>
                <c:pt idx="19118">
                  <c:v>0.19847879682960723</c:v>
                </c:pt>
                <c:pt idx="19119">
                  <c:v>0.19853757992690027</c:v>
                </c:pt>
                <c:pt idx="19120">
                  <c:v>0.21474912632962256</c:v>
                </c:pt>
                <c:pt idx="19121">
                  <c:v>0.17241439504495681</c:v>
                </c:pt>
                <c:pt idx="19122">
                  <c:v>0.20138756454488702</c:v>
                </c:pt>
                <c:pt idx="19123">
                  <c:v>0.16564760519804539</c:v>
                </c:pt>
                <c:pt idx="19124">
                  <c:v>0.22273126818916494</c:v>
                </c:pt>
                <c:pt idx="19125">
                  <c:v>0.20875195358629536</c:v>
                </c:pt>
                <c:pt idx="19126">
                  <c:v>0.17691087983228554</c:v>
                </c:pt>
                <c:pt idx="19127">
                  <c:v>0.234752235751747</c:v>
                </c:pt>
                <c:pt idx="19128">
                  <c:v>0.19233038526292684</c:v>
                </c:pt>
                <c:pt idx="19129">
                  <c:v>0.22764273031094806</c:v>
                </c:pt>
                <c:pt idx="19130">
                  <c:v>0.18764553933257241</c:v>
                </c:pt>
                <c:pt idx="19131">
                  <c:v>0.18186764211150941</c:v>
                </c:pt>
                <c:pt idx="19132">
                  <c:v>0.19555345144997691</c:v>
                </c:pt>
                <c:pt idx="19133">
                  <c:v>0.23812151530773268</c:v>
                </c:pt>
                <c:pt idx="19134">
                  <c:v>0.22213170898375009</c:v>
                </c:pt>
                <c:pt idx="19135">
                  <c:v>0.22768030874531836</c:v>
                </c:pt>
                <c:pt idx="19136">
                  <c:v>0.19834637058768706</c:v>
                </c:pt>
                <c:pt idx="19137">
                  <c:v>0.18764200305679318</c:v>
                </c:pt>
                <c:pt idx="19138">
                  <c:v>0.17570769378645076</c:v>
                </c:pt>
                <c:pt idx="19139">
                  <c:v>0.19198844746060245</c:v>
                </c:pt>
                <c:pt idx="19140">
                  <c:v>0.22221704222358582</c:v>
                </c:pt>
                <c:pt idx="19141">
                  <c:v>0.21470790853134794</c:v>
                </c:pt>
                <c:pt idx="19142">
                  <c:v>0.18103619169147492</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602</c:v>
                </c:pt>
                <c:pt idx="19152">
                  <c:v>0.21534982884042669</c:v>
                </c:pt>
                <c:pt idx="19153">
                  <c:v>0.22425962729466667</c:v>
                </c:pt>
                <c:pt idx="19154">
                  <c:v>0.1935900098555022</c:v>
                </c:pt>
                <c:pt idx="19155">
                  <c:v>0.17473472969450438</c:v>
                </c:pt>
                <c:pt idx="19156">
                  <c:v>0.21756855423041541</c:v>
                </c:pt>
                <c:pt idx="19157">
                  <c:v>0.18478654296740554</c:v>
                </c:pt>
                <c:pt idx="19158">
                  <c:v>0.18724246266336814</c:v>
                </c:pt>
                <c:pt idx="19159">
                  <c:v>0.19689536259736606</c:v>
                </c:pt>
                <c:pt idx="19160">
                  <c:v>0.18749949715474606</c:v>
                </c:pt>
                <c:pt idx="19161">
                  <c:v>0.16271280335417126</c:v>
                </c:pt>
                <c:pt idx="19162">
                  <c:v>0.19015520406220571</c:v>
                </c:pt>
                <c:pt idx="19163">
                  <c:v>0.19990767301922641</c:v>
                </c:pt>
                <c:pt idx="19164">
                  <c:v>0.18842484328948841</c:v>
                </c:pt>
                <c:pt idx="19165">
                  <c:v>0.18442078944900239</c:v>
                </c:pt>
                <c:pt idx="19166">
                  <c:v>0.22962683119864888</c:v>
                </c:pt>
                <c:pt idx="19167">
                  <c:v>0.17336705613569497</c:v>
                </c:pt>
                <c:pt idx="19168">
                  <c:v>0.21719831282726726</c:v>
                </c:pt>
                <c:pt idx="19169">
                  <c:v>0.1998179999557689</c:v>
                </c:pt>
                <c:pt idx="19170">
                  <c:v>0.21900286136718841</c:v>
                </c:pt>
                <c:pt idx="19171">
                  <c:v>0.21124483791200138</c:v>
                </c:pt>
                <c:pt idx="19172">
                  <c:v>0.18006023235907484</c:v>
                </c:pt>
                <c:pt idx="19173">
                  <c:v>0.18921330483797355</c:v>
                </c:pt>
                <c:pt idx="19174">
                  <c:v>0.19261936624983056</c:v>
                </c:pt>
                <c:pt idx="19175">
                  <c:v>0.18213708489552499</c:v>
                </c:pt>
                <c:pt idx="19176">
                  <c:v>0.18584672375621694</c:v>
                </c:pt>
                <c:pt idx="19177">
                  <c:v>0.17255802380777976</c:v>
                </c:pt>
                <c:pt idx="19178">
                  <c:v>0.16661922226891837</c:v>
                </c:pt>
                <c:pt idx="19179">
                  <c:v>0.17171185915970044</c:v>
                </c:pt>
                <c:pt idx="19180">
                  <c:v>0.20526757552142963</c:v>
                </c:pt>
                <c:pt idx="19181">
                  <c:v>0.24726258170557291</c:v>
                </c:pt>
                <c:pt idx="19182">
                  <c:v>0.17757394979648491</c:v>
                </c:pt>
                <c:pt idx="19183">
                  <c:v>0.14049713563498317</c:v>
                </c:pt>
                <c:pt idx="19184">
                  <c:v>0.1864181995536032</c:v>
                </c:pt>
                <c:pt idx="19185">
                  <c:v>0.18596803045505736</c:v>
                </c:pt>
                <c:pt idx="19186">
                  <c:v>0.22198392739316539</c:v>
                </c:pt>
                <c:pt idx="19187">
                  <c:v>0.19396922264301236</c:v>
                </c:pt>
                <c:pt idx="19188">
                  <c:v>0.16091093034082352</c:v>
                </c:pt>
                <c:pt idx="19189">
                  <c:v>0.20538190620481717</c:v>
                </c:pt>
                <c:pt idx="19190">
                  <c:v>0.16267709330406788</c:v>
                </c:pt>
                <c:pt idx="19191">
                  <c:v>0.22299646239150028</c:v>
                </c:pt>
                <c:pt idx="19192">
                  <c:v>0.22757388497681838</c:v>
                </c:pt>
                <c:pt idx="19193">
                  <c:v>0.17838701969693899</c:v>
                </c:pt>
                <c:pt idx="19194">
                  <c:v>0.21908555869591376</c:v>
                </c:pt>
                <c:pt idx="19195">
                  <c:v>0.16989534316497457</c:v>
                </c:pt>
                <c:pt idx="19196">
                  <c:v>0.18618855574831666</c:v>
                </c:pt>
                <c:pt idx="19197">
                  <c:v>0.22720558080513098</c:v>
                </c:pt>
                <c:pt idx="19198">
                  <c:v>0.20371649644991346</c:v>
                </c:pt>
                <c:pt idx="19199">
                  <c:v>0.19839037219828121</c:v>
                </c:pt>
                <c:pt idx="19200">
                  <c:v>0.19964944343776986</c:v>
                </c:pt>
                <c:pt idx="19201">
                  <c:v>0.18794819684727088</c:v>
                </c:pt>
                <c:pt idx="19202">
                  <c:v>0.17963523038463849</c:v>
                </c:pt>
                <c:pt idx="19203">
                  <c:v>0.20815234589356571</c:v>
                </c:pt>
                <c:pt idx="19204">
                  <c:v>0.17752636956936318</c:v>
                </c:pt>
                <c:pt idx="19205">
                  <c:v>0.19391119649904356</c:v>
                </c:pt>
                <c:pt idx="19206">
                  <c:v>0.22293867572602699</c:v>
                </c:pt>
                <c:pt idx="19207">
                  <c:v>0.18188570862113229</c:v>
                </c:pt>
                <c:pt idx="19208">
                  <c:v>0.17453174953140024</c:v>
                </c:pt>
                <c:pt idx="19209">
                  <c:v>0.19615516345118236</c:v>
                </c:pt>
                <c:pt idx="19210">
                  <c:v>0.22624825268080387</c:v>
                </c:pt>
                <c:pt idx="19211">
                  <c:v>0.18692329266415114</c:v>
                </c:pt>
                <c:pt idx="19212">
                  <c:v>0.23908888214812327</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845</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251</c:v>
                </c:pt>
                <c:pt idx="19234">
                  <c:v>0.20975568765071906</c:v>
                </c:pt>
                <c:pt idx="19235">
                  <c:v>0.25077940131117105</c:v>
                </c:pt>
                <c:pt idx="19236">
                  <c:v>0.26088119539838384</c:v>
                </c:pt>
                <c:pt idx="19237">
                  <c:v>0.14602755159058847</c:v>
                </c:pt>
                <c:pt idx="19238">
                  <c:v>0.21495055079320746</c:v>
                </c:pt>
                <c:pt idx="19239">
                  <c:v>0.19196490617827491</c:v>
                </c:pt>
                <c:pt idx="19240">
                  <c:v>0.18979814673651843</c:v>
                </c:pt>
                <c:pt idx="19241">
                  <c:v>0.19545204505670474</c:v>
                </c:pt>
                <c:pt idx="19242">
                  <c:v>0.19087580871905105</c:v>
                </c:pt>
                <c:pt idx="19243">
                  <c:v>0.21378329003960594</c:v>
                </c:pt>
                <c:pt idx="19244">
                  <c:v>0.18753417014612481</c:v>
                </c:pt>
                <c:pt idx="19245">
                  <c:v>0.19516492735795637</c:v>
                </c:pt>
                <c:pt idx="19246">
                  <c:v>0.18839493765977144</c:v>
                </c:pt>
                <c:pt idx="19247">
                  <c:v>0.19519941837038146</c:v>
                </c:pt>
                <c:pt idx="19248">
                  <c:v>0.17919009754422693</c:v>
                </c:pt>
                <c:pt idx="19249">
                  <c:v>0.19960419362958318</c:v>
                </c:pt>
                <c:pt idx="19250">
                  <c:v>0.16289288398391255</c:v>
                </c:pt>
                <c:pt idx="19251">
                  <c:v>0.19149124655026903</c:v>
                </c:pt>
                <c:pt idx="19252">
                  <c:v>0.21466373721986456</c:v>
                </c:pt>
                <c:pt idx="19253">
                  <c:v>0.20264772426263522</c:v>
                </c:pt>
                <c:pt idx="19254">
                  <c:v>0.20141562541294691</c:v>
                </c:pt>
                <c:pt idx="19255">
                  <c:v>0.22287757357998017</c:v>
                </c:pt>
                <c:pt idx="19256">
                  <c:v>0.19742319241077794</c:v>
                </c:pt>
                <c:pt idx="19257">
                  <c:v>0.20067788008305715</c:v>
                </c:pt>
                <c:pt idx="19258">
                  <c:v>0.22468275597164825</c:v>
                </c:pt>
                <c:pt idx="19259">
                  <c:v>0.20880354216067304</c:v>
                </c:pt>
                <c:pt idx="19260">
                  <c:v>0.23461616383160294</c:v>
                </c:pt>
                <c:pt idx="19261">
                  <c:v>0.21377166963174538</c:v>
                </c:pt>
                <c:pt idx="19262">
                  <c:v>0.21168544761985778</c:v>
                </c:pt>
                <c:pt idx="19263">
                  <c:v>0.17408075691492625</c:v>
                </c:pt>
                <c:pt idx="19264">
                  <c:v>0.24033229948278811</c:v>
                </c:pt>
                <c:pt idx="19265">
                  <c:v>0.16688025312371813</c:v>
                </c:pt>
                <c:pt idx="19266">
                  <c:v>0.18348593474321784</c:v>
                </c:pt>
                <c:pt idx="19267">
                  <c:v>0.19090494295473145</c:v>
                </c:pt>
                <c:pt idx="19268">
                  <c:v>0.20561600465578245</c:v>
                </c:pt>
                <c:pt idx="19269">
                  <c:v>0.21984029920364134</c:v>
                </c:pt>
                <c:pt idx="19270">
                  <c:v>0.18766716536878977</c:v>
                </c:pt>
                <c:pt idx="19271">
                  <c:v>0.20542138061086984</c:v>
                </c:pt>
                <c:pt idx="19272">
                  <c:v>0.22460060714856167</c:v>
                </c:pt>
                <c:pt idx="19273">
                  <c:v>0.19656852934056668</c:v>
                </c:pt>
                <c:pt idx="19274">
                  <c:v>0.18199595135332614</c:v>
                </c:pt>
                <c:pt idx="19275">
                  <c:v>0.23218718862917756</c:v>
                </c:pt>
                <c:pt idx="19276">
                  <c:v>0.20690602007698441</c:v>
                </c:pt>
                <c:pt idx="19277">
                  <c:v>0.20958337102157179</c:v>
                </c:pt>
                <c:pt idx="19278">
                  <c:v>0.20282118764628954</c:v>
                </c:pt>
                <c:pt idx="19279">
                  <c:v>0.17787816789622932</c:v>
                </c:pt>
                <c:pt idx="19280">
                  <c:v>0.18985740423087524</c:v>
                </c:pt>
                <c:pt idx="19281">
                  <c:v>0.17467067452125218</c:v>
                </c:pt>
                <c:pt idx="19282">
                  <c:v>0.18411134004090993</c:v>
                </c:pt>
                <c:pt idx="19283">
                  <c:v>0.15610033426046388</c:v>
                </c:pt>
                <c:pt idx="19284">
                  <c:v>0.18784864670531959</c:v>
                </c:pt>
                <c:pt idx="19285">
                  <c:v>0.16362921496981067</c:v>
                </c:pt>
                <c:pt idx="19286">
                  <c:v>0.18649871596060499</c:v>
                </c:pt>
                <c:pt idx="19287">
                  <c:v>0.21676264863388134</c:v>
                </c:pt>
                <c:pt idx="19288">
                  <c:v>0.18664869990674934</c:v>
                </c:pt>
                <c:pt idx="19289">
                  <c:v>0.19989296664456147</c:v>
                </c:pt>
                <c:pt idx="19290">
                  <c:v>0.25358302216577711</c:v>
                </c:pt>
                <c:pt idx="19291">
                  <c:v>0.19528651120451673</c:v>
                </c:pt>
                <c:pt idx="19292">
                  <c:v>0.21411833915731099</c:v>
                </c:pt>
                <c:pt idx="19293">
                  <c:v>0.19850436346686351</c:v>
                </c:pt>
                <c:pt idx="19294">
                  <c:v>0.22098464638325888</c:v>
                </c:pt>
                <c:pt idx="19295">
                  <c:v>0.21667424910198571</c:v>
                </c:pt>
                <c:pt idx="19296">
                  <c:v>0.16444086084988771</c:v>
                </c:pt>
                <c:pt idx="19297">
                  <c:v>0.23354564087585691</c:v>
                </c:pt>
                <c:pt idx="19298">
                  <c:v>0.20356686074010991</c:v>
                </c:pt>
                <c:pt idx="19299">
                  <c:v>0.18659280023636904</c:v>
                </c:pt>
                <c:pt idx="19300">
                  <c:v>0.25740009297087918</c:v>
                </c:pt>
                <c:pt idx="19301">
                  <c:v>0.20448477270263091</c:v>
                </c:pt>
                <c:pt idx="19302">
                  <c:v>0.18121581531152794</c:v>
                </c:pt>
                <c:pt idx="19303">
                  <c:v>0.19024070369910823</c:v>
                </c:pt>
                <c:pt idx="19304">
                  <c:v>0.18616157293338462</c:v>
                </c:pt>
                <c:pt idx="19305">
                  <c:v>0.22541754618001991</c:v>
                </c:pt>
                <c:pt idx="19306">
                  <c:v>0.21746313675340762</c:v>
                </c:pt>
                <c:pt idx="19307">
                  <c:v>0.21877478177345591</c:v>
                </c:pt>
                <c:pt idx="19308">
                  <c:v>0.21489484420218771</c:v>
                </c:pt>
                <c:pt idx="19309">
                  <c:v>0.1943567668834067</c:v>
                </c:pt>
                <c:pt idx="19310">
                  <c:v>0.1654755939500302</c:v>
                </c:pt>
                <c:pt idx="19311">
                  <c:v>0.21108417932919304</c:v>
                </c:pt>
                <c:pt idx="19312">
                  <c:v>0.19791345526582277</c:v>
                </c:pt>
                <c:pt idx="19313">
                  <c:v>0.19553114189983309</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119</c:v>
                </c:pt>
                <c:pt idx="19322">
                  <c:v>0.18424892101263593</c:v>
                </c:pt>
                <c:pt idx="19323">
                  <c:v>0.16205136787847121</c:v>
                </c:pt>
                <c:pt idx="19324">
                  <c:v>0.19458270063187977</c:v>
                </c:pt>
                <c:pt idx="19325">
                  <c:v>0.19126203286448498</c:v>
                </c:pt>
                <c:pt idx="19326">
                  <c:v>0.21174103029974267</c:v>
                </c:pt>
                <c:pt idx="19327">
                  <c:v>0.17234382469781501</c:v>
                </c:pt>
                <c:pt idx="19328">
                  <c:v>0.18046033931499675</c:v>
                </c:pt>
                <c:pt idx="19329">
                  <c:v>0.18106207236525743</c:v>
                </c:pt>
                <c:pt idx="19330">
                  <c:v>0.18739989637297244</c:v>
                </c:pt>
                <c:pt idx="19331">
                  <c:v>0.20845371963101988</c:v>
                </c:pt>
                <c:pt idx="19332">
                  <c:v>0.23183821105378125</c:v>
                </c:pt>
                <c:pt idx="19333">
                  <c:v>0.17547768375862449</c:v>
                </c:pt>
                <c:pt idx="19334">
                  <c:v>0.14616420799216984</c:v>
                </c:pt>
                <c:pt idx="19335">
                  <c:v>0.22171443808660843</c:v>
                </c:pt>
                <c:pt idx="19336">
                  <c:v>0.21932343502179408</c:v>
                </c:pt>
                <c:pt idx="19337">
                  <c:v>0.17443469315617943</c:v>
                </c:pt>
                <c:pt idx="19338">
                  <c:v>0.15703811373650037</c:v>
                </c:pt>
                <c:pt idx="19339">
                  <c:v>0.16609055305990073</c:v>
                </c:pt>
                <c:pt idx="19340">
                  <c:v>0.19200139852790904</c:v>
                </c:pt>
                <c:pt idx="19341">
                  <c:v>0.14920106541194067</c:v>
                </c:pt>
                <c:pt idx="19342">
                  <c:v>0.17926563420874964</c:v>
                </c:pt>
                <c:pt idx="19343">
                  <c:v>0.20588686620498817</c:v>
                </c:pt>
                <c:pt idx="19344">
                  <c:v>0.20868999664449472</c:v>
                </c:pt>
                <c:pt idx="19345">
                  <c:v>0.15548616237790469</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99</c:v>
                </c:pt>
                <c:pt idx="19355">
                  <c:v>0.26112278333716554</c:v>
                </c:pt>
                <c:pt idx="19356">
                  <c:v>0.16061299462186321</c:v>
                </c:pt>
                <c:pt idx="19357">
                  <c:v>0.17604314072468241</c:v>
                </c:pt>
                <c:pt idx="19358">
                  <c:v>0.15627914244216451</c:v>
                </c:pt>
                <c:pt idx="19359">
                  <c:v>0.21460660129019024</c:v>
                </c:pt>
                <c:pt idx="19360">
                  <c:v>0.19185185825856052</c:v>
                </c:pt>
                <c:pt idx="19361">
                  <c:v>0.2100515412576848</c:v>
                </c:pt>
                <c:pt idx="19362">
                  <c:v>0.20735824023001584</c:v>
                </c:pt>
                <c:pt idx="19363">
                  <c:v>0.19150620573975569</c:v>
                </c:pt>
                <c:pt idx="19364">
                  <c:v>0.19454146617587104</c:v>
                </c:pt>
                <c:pt idx="19365">
                  <c:v>0.17470632442933756</c:v>
                </c:pt>
                <c:pt idx="19366">
                  <c:v>0.20192668693633217</c:v>
                </c:pt>
                <c:pt idx="19367">
                  <c:v>0.18339504539095244</c:v>
                </c:pt>
                <c:pt idx="19368">
                  <c:v>0.19209777782875287</c:v>
                </c:pt>
                <c:pt idx="19369">
                  <c:v>0.24073340936861926</c:v>
                </c:pt>
                <c:pt idx="19370">
                  <c:v>0.18691009541383868</c:v>
                </c:pt>
                <c:pt idx="19371">
                  <c:v>0.19589352559286094</c:v>
                </c:pt>
                <c:pt idx="19372">
                  <c:v>0.18289893869247381</c:v>
                </c:pt>
                <c:pt idx="19373">
                  <c:v>0.22643209154799465</c:v>
                </c:pt>
                <c:pt idx="19374">
                  <c:v>0.18201606287127631</c:v>
                </c:pt>
                <c:pt idx="19375">
                  <c:v>0.23536112683520591</c:v>
                </c:pt>
                <c:pt idx="19376">
                  <c:v>0.22729355166024151</c:v>
                </c:pt>
                <c:pt idx="19377">
                  <c:v>0.19403166755119144</c:v>
                </c:pt>
                <c:pt idx="19378">
                  <c:v>0.16355867751293079</c:v>
                </c:pt>
                <c:pt idx="19379">
                  <c:v>0.19523796596909021</c:v>
                </c:pt>
                <c:pt idx="19380">
                  <c:v>0.19556430709996594</c:v>
                </c:pt>
                <c:pt idx="19381">
                  <c:v>0.21988900042819978</c:v>
                </c:pt>
                <c:pt idx="19382">
                  <c:v>0.21631811094192752</c:v>
                </c:pt>
                <c:pt idx="19383">
                  <c:v>0.1795775102627816</c:v>
                </c:pt>
                <c:pt idx="19384">
                  <c:v>0.21068509087312509</c:v>
                </c:pt>
                <c:pt idx="19385">
                  <c:v>0.21134752076835689</c:v>
                </c:pt>
                <c:pt idx="19386">
                  <c:v>0.20831198520033098</c:v>
                </c:pt>
                <c:pt idx="19387">
                  <c:v>0.16755853586451555</c:v>
                </c:pt>
                <c:pt idx="19388">
                  <c:v>0.17845491812618341</c:v>
                </c:pt>
                <c:pt idx="19389">
                  <c:v>0.19209062631955098</c:v>
                </c:pt>
                <c:pt idx="19390">
                  <c:v>0.17722109058706112</c:v>
                </c:pt>
                <c:pt idx="19391">
                  <c:v>0.19478097339581688</c:v>
                </c:pt>
                <c:pt idx="19392">
                  <c:v>0.23451154641138244</c:v>
                </c:pt>
                <c:pt idx="19393">
                  <c:v>0.19225291813800033</c:v>
                </c:pt>
                <c:pt idx="19394">
                  <c:v>0.16239770042793841</c:v>
                </c:pt>
                <c:pt idx="19395">
                  <c:v>0.21413670710385838</c:v>
                </c:pt>
                <c:pt idx="19396">
                  <c:v>0.16347045298897603</c:v>
                </c:pt>
                <c:pt idx="19397">
                  <c:v>0.18681865857531926</c:v>
                </c:pt>
                <c:pt idx="19398">
                  <c:v>0.18883146020344579</c:v>
                </c:pt>
                <c:pt idx="19399">
                  <c:v>0.21556218649948514</c:v>
                </c:pt>
                <c:pt idx="19400">
                  <c:v>0.18427092893330088</c:v>
                </c:pt>
                <c:pt idx="19401">
                  <c:v>0.22218389616233974</c:v>
                </c:pt>
                <c:pt idx="19402">
                  <c:v>0.19938036211300939</c:v>
                </c:pt>
                <c:pt idx="19403">
                  <c:v>0.24930854806982791</c:v>
                </c:pt>
                <c:pt idx="19404">
                  <c:v>0.18504995680253497</c:v>
                </c:pt>
                <c:pt idx="19405">
                  <c:v>0.19235223380429894</c:v>
                </c:pt>
                <c:pt idx="19406">
                  <c:v>0.20931428234515403</c:v>
                </c:pt>
                <c:pt idx="19407">
                  <c:v>0.24223687770722538</c:v>
                </c:pt>
                <c:pt idx="19408">
                  <c:v>0.20386754618856692</c:v>
                </c:pt>
                <c:pt idx="19409">
                  <c:v>0.18269803011545513</c:v>
                </c:pt>
                <c:pt idx="19410">
                  <c:v>0.18110924928576191</c:v>
                </c:pt>
                <c:pt idx="19411">
                  <c:v>0.18128323004870991</c:v>
                </c:pt>
                <c:pt idx="19412">
                  <c:v>0.18886924006380579</c:v>
                </c:pt>
                <c:pt idx="19413">
                  <c:v>0.15406512675621736</c:v>
                </c:pt>
                <c:pt idx="19414">
                  <c:v>0.19127929117333667</c:v>
                </c:pt>
                <c:pt idx="19415">
                  <c:v>0.22864317448738194</c:v>
                </c:pt>
                <c:pt idx="19416">
                  <c:v>0.16892988405457871</c:v>
                </c:pt>
                <c:pt idx="19417">
                  <c:v>0.21463853751498971</c:v>
                </c:pt>
                <c:pt idx="19418">
                  <c:v>0.18651089712670663</c:v>
                </c:pt>
                <c:pt idx="19419">
                  <c:v>0.15390952049371831</c:v>
                </c:pt>
                <c:pt idx="19420">
                  <c:v>0.16371614655729999</c:v>
                </c:pt>
                <c:pt idx="19421">
                  <c:v>0.14929521169716176</c:v>
                </c:pt>
                <c:pt idx="19422">
                  <c:v>0.25191494820523197</c:v>
                </c:pt>
                <c:pt idx="19423">
                  <c:v>0.21529219979418304</c:v>
                </c:pt>
                <c:pt idx="19424">
                  <c:v>0.19322610902180501</c:v>
                </c:pt>
                <c:pt idx="19425">
                  <c:v>0.21683861324632941</c:v>
                </c:pt>
                <c:pt idx="19426">
                  <c:v>0.18631586529705441</c:v>
                </c:pt>
                <c:pt idx="19427">
                  <c:v>0.23441571130997121</c:v>
                </c:pt>
                <c:pt idx="19428">
                  <c:v>0.19120951432294045</c:v>
                </c:pt>
                <c:pt idx="19429">
                  <c:v>0.23001723186724443</c:v>
                </c:pt>
                <c:pt idx="19430">
                  <c:v>0.17167433584674704</c:v>
                </c:pt>
                <c:pt idx="19431">
                  <c:v>0.20278131891408266</c:v>
                </c:pt>
                <c:pt idx="19432">
                  <c:v>0.20039142016228623</c:v>
                </c:pt>
                <c:pt idx="19433">
                  <c:v>0.17247343716071606</c:v>
                </c:pt>
                <c:pt idx="19434">
                  <c:v>0.19462627381938638</c:v>
                </c:pt>
                <c:pt idx="19435">
                  <c:v>0.22309680362824935</c:v>
                </c:pt>
                <c:pt idx="19436">
                  <c:v>0.18533016436003091</c:v>
                </c:pt>
                <c:pt idx="19437">
                  <c:v>0.18122007506239263</c:v>
                </c:pt>
                <c:pt idx="19438">
                  <c:v>0.20141414656717743</c:v>
                </c:pt>
                <c:pt idx="19439">
                  <c:v>0.1847884028866231</c:v>
                </c:pt>
                <c:pt idx="19440">
                  <c:v>0.17517772848034269</c:v>
                </c:pt>
                <c:pt idx="19441">
                  <c:v>0.1966863960120829</c:v>
                </c:pt>
                <c:pt idx="19442">
                  <c:v>0.15970649482686747</c:v>
                </c:pt>
                <c:pt idx="19443">
                  <c:v>0.18671178911945796</c:v>
                </c:pt>
                <c:pt idx="19444">
                  <c:v>0.19228925472744929</c:v>
                </c:pt>
                <c:pt idx="19445">
                  <c:v>0.17354985907250173</c:v>
                </c:pt>
                <c:pt idx="19446">
                  <c:v>0.17706212263860802</c:v>
                </c:pt>
                <c:pt idx="19447">
                  <c:v>0.14444117259373895</c:v>
                </c:pt>
                <c:pt idx="19448">
                  <c:v>0.21226542994848424</c:v>
                </c:pt>
                <c:pt idx="19449">
                  <c:v>0.17897148782179356</c:v>
                </c:pt>
                <c:pt idx="19450">
                  <c:v>0.1843173471223373</c:v>
                </c:pt>
                <c:pt idx="19451">
                  <c:v>0.1539909143839539</c:v>
                </c:pt>
                <c:pt idx="19452">
                  <c:v>0.1613647600317363</c:v>
                </c:pt>
                <c:pt idx="19453">
                  <c:v>0.19695343938934148</c:v>
                </c:pt>
                <c:pt idx="19454">
                  <c:v>0.2077874744793248</c:v>
                </c:pt>
                <c:pt idx="19455">
                  <c:v>0.17480704929469371</c:v>
                </c:pt>
                <c:pt idx="19456">
                  <c:v>0.17084039354252437</c:v>
                </c:pt>
                <c:pt idx="19457">
                  <c:v>0.20263935938937094</c:v>
                </c:pt>
                <c:pt idx="19458">
                  <c:v>0.18193295012016397</c:v>
                </c:pt>
                <c:pt idx="19459">
                  <c:v>0.19957701272318867</c:v>
                </c:pt>
                <c:pt idx="19460">
                  <c:v>0.20364718490040173</c:v>
                </c:pt>
                <c:pt idx="19461">
                  <c:v>0.16584109022867016</c:v>
                </c:pt>
                <c:pt idx="19462">
                  <c:v>0.21819138010203154</c:v>
                </c:pt>
                <c:pt idx="19463">
                  <c:v>0.16699353380704443</c:v>
                </c:pt>
                <c:pt idx="19464">
                  <c:v>0.18671645913661669</c:v>
                </c:pt>
                <c:pt idx="19465">
                  <c:v>0.15979787658662062</c:v>
                </c:pt>
                <c:pt idx="19466">
                  <c:v>0.23370038709087476</c:v>
                </c:pt>
                <c:pt idx="19467">
                  <c:v>0.17568438808530451</c:v>
                </c:pt>
                <c:pt idx="19468">
                  <c:v>0.12126212051381509</c:v>
                </c:pt>
                <c:pt idx="19469">
                  <c:v>0.17056864968592941</c:v>
                </c:pt>
                <c:pt idx="19470">
                  <c:v>0.16187212652484467</c:v>
                </c:pt>
                <c:pt idx="19471">
                  <c:v>0.18703433957312227</c:v>
                </c:pt>
                <c:pt idx="19472">
                  <c:v>0.18461326121245125</c:v>
                </c:pt>
                <c:pt idx="19473">
                  <c:v>0.24567636234637041</c:v>
                </c:pt>
                <c:pt idx="19474">
                  <c:v>0.20233618503704151</c:v>
                </c:pt>
                <c:pt idx="19475">
                  <c:v>0.1956640138581433</c:v>
                </c:pt>
                <c:pt idx="19476">
                  <c:v>0.24112810701904802</c:v>
                </c:pt>
                <c:pt idx="19477">
                  <c:v>0.21309837465278444</c:v>
                </c:pt>
                <c:pt idx="19478">
                  <c:v>0.19610212896599397</c:v>
                </c:pt>
                <c:pt idx="19479">
                  <c:v>0.17132513187759463</c:v>
                </c:pt>
                <c:pt idx="19480">
                  <c:v>0.20106409918540413</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58</c:v>
                </c:pt>
                <c:pt idx="19489">
                  <c:v>0.19258023754268996</c:v>
                </c:pt>
                <c:pt idx="19490">
                  <c:v>0.20447689289008641</c:v>
                </c:pt>
                <c:pt idx="19491">
                  <c:v>0.16339135203187596</c:v>
                </c:pt>
                <c:pt idx="19492">
                  <c:v>0.20333174159462244</c:v>
                </c:pt>
                <c:pt idx="19493">
                  <c:v>0.20646527364193051</c:v>
                </c:pt>
                <c:pt idx="19494">
                  <c:v>0.21159044711281225</c:v>
                </c:pt>
                <c:pt idx="19495">
                  <c:v>0.20021054144816391</c:v>
                </c:pt>
                <c:pt idx="19496">
                  <c:v>0.20940142382894494</c:v>
                </c:pt>
                <c:pt idx="19497">
                  <c:v>0.18105544361145887</c:v>
                </c:pt>
                <c:pt idx="19498">
                  <c:v>0.14550065673172224</c:v>
                </c:pt>
                <c:pt idx="19499">
                  <c:v>0.14035527614008736</c:v>
                </c:pt>
                <c:pt idx="19500">
                  <c:v>0.1947904129610572</c:v>
                </c:pt>
                <c:pt idx="19501">
                  <c:v>0.19178901609412199</c:v>
                </c:pt>
                <c:pt idx="19502">
                  <c:v>0.18834781572164241</c:v>
                </c:pt>
                <c:pt idx="19503">
                  <c:v>0.18905141419188451</c:v>
                </c:pt>
                <c:pt idx="19504">
                  <c:v>0.22592443245195654</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77</c:v>
                </c:pt>
                <c:pt idx="19514">
                  <c:v>0.19823712274732644</c:v>
                </c:pt>
                <c:pt idx="19515">
                  <c:v>0.17481379887506393</c:v>
                </c:pt>
                <c:pt idx="19516">
                  <c:v>0.22338668127807068</c:v>
                </c:pt>
                <c:pt idx="19517">
                  <c:v>0.19050341656052441</c:v>
                </c:pt>
                <c:pt idx="19518">
                  <c:v>0.19880398050013207</c:v>
                </c:pt>
                <c:pt idx="19519">
                  <c:v>0.18566873614417057</c:v>
                </c:pt>
                <c:pt idx="19520">
                  <c:v>0.21140896672012602</c:v>
                </c:pt>
                <c:pt idx="19521">
                  <c:v>0.18604037906078091</c:v>
                </c:pt>
                <c:pt idx="19522">
                  <c:v>0.21948610416879458</c:v>
                </c:pt>
                <c:pt idx="19523">
                  <c:v>0.19182093563640221</c:v>
                </c:pt>
                <c:pt idx="19524">
                  <c:v>0.23956857266456819</c:v>
                </c:pt>
                <c:pt idx="19525">
                  <c:v>0.16975969784715081</c:v>
                </c:pt>
                <c:pt idx="19526">
                  <c:v>0.2029378173058822</c:v>
                </c:pt>
                <c:pt idx="19527">
                  <c:v>0.17371024372219757</c:v>
                </c:pt>
                <c:pt idx="19528">
                  <c:v>0.22410632681461867</c:v>
                </c:pt>
                <c:pt idx="19529">
                  <c:v>0.18049797804403173</c:v>
                </c:pt>
                <c:pt idx="19530">
                  <c:v>0.16809483259754557</c:v>
                </c:pt>
                <c:pt idx="19531">
                  <c:v>0.15362611529282971</c:v>
                </c:pt>
                <c:pt idx="19532">
                  <c:v>0.18498908045272797</c:v>
                </c:pt>
                <c:pt idx="19533">
                  <c:v>0.19497750809804937</c:v>
                </c:pt>
                <c:pt idx="19534">
                  <c:v>0.19894383443501218</c:v>
                </c:pt>
                <c:pt idx="19535">
                  <c:v>0.18055824066979909</c:v>
                </c:pt>
                <c:pt idx="19536">
                  <c:v>0.18275024150555574</c:v>
                </c:pt>
                <c:pt idx="19537">
                  <c:v>0.15522216504259659</c:v>
                </c:pt>
                <c:pt idx="19538">
                  <c:v>0.22279753372707514</c:v>
                </c:pt>
                <c:pt idx="19539">
                  <c:v>0.14501384485470473</c:v>
                </c:pt>
                <c:pt idx="19540">
                  <c:v>0.17714872798201339</c:v>
                </c:pt>
                <c:pt idx="19541">
                  <c:v>0.17822369645309791</c:v>
                </c:pt>
                <c:pt idx="19542">
                  <c:v>0.20730274120200393</c:v>
                </c:pt>
                <c:pt idx="19543">
                  <c:v>0.204304010592566</c:v>
                </c:pt>
                <c:pt idx="19544">
                  <c:v>0.20559735048313013</c:v>
                </c:pt>
                <c:pt idx="19545">
                  <c:v>0.21029904897478691</c:v>
                </c:pt>
                <c:pt idx="19546">
                  <c:v>0.19067882385179255</c:v>
                </c:pt>
                <c:pt idx="19547">
                  <c:v>0.19888717753696225</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223</c:v>
                </c:pt>
                <c:pt idx="19557">
                  <c:v>0.20098636642559406</c:v>
                </c:pt>
                <c:pt idx="19558">
                  <c:v>0.21039280942653021</c:v>
                </c:pt>
                <c:pt idx="19559">
                  <c:v>0.17883998144447036</c:v>
                </c:pt>
                <c:pt idx="19560">
                  <c:v>0.19894982864052121</c:v>
                </c:pt>
                <c:pt idx="19561">
                  <c:v>0.21600269761447091</c:v>
                </c:pt>
                <c:pt idx="19562">
                  <c:v>0.20068886774503639</c:v>
                </c:pt>
                <c:pt idx="19563">
                  <c:v>0.17658925762129724</c:v>
                </c:pt>
                <c:pt idx="19564">
                  <c:v>0.1897794076086082</c:v>
                </c:pt>
                <c:pt idx="19565">
                  <c:v>0.13434938921567074</c:v>
                </c:pt>
                <c:pt idx="19566">
                  <c:v>0.16777945413369871</c:v>
                </c:pt>
                <c:pt idx="19567">
                  <c:v>0.19781568948703476</c:v>
                </c:pt>
                <c:pt idx="19568">
                  <c:v>0.18709767318920711</c:v>
                </c:pt>
                <c:pt idx="19569">
                  <c:v>0.19117913895625988</c:v>
                </c:pt>
                <c:pt idx="19570">
                  <c:v>0.24695102094577126</c:v>
                </c:pt>
                <c:pt idx="19571">
                  <c:v>0.16309874896127091</c:v>
                </c:pt>
                <c:pt idx="19572">
                  <c:v>0.20020549551732136</c:v>
                </c:pt>
                <c:pt idx="19573">
                  <c:v>0.20872122131925189</c:v>
                </c:pt>
                <c:pt idx="19574">
                  <c:v>0.18741114390203908</c:v>
                </c:pt>
                <c:pt idx="19575">
                  <c:v>0.18793116812588978</c:v>
                </c:pt>
                <c:pt idx="19576">
                  <c:v>0.19340508445773483</c:v>
                </c:pt>
                <c:pt idx="19577">
                  <c:v>0.15614515393462741</c:v>
                </c:pt>
                <c:pt idx="19578">
                  <c:v>0.20205045245101041</c:v>
                </c:pt>
                <c:pt idx="19579">
                  <c:v>0.16036963063063314</c:v>
                </c:pt>
                <c:pt idx="19580">
                  <c:v>0.1935059487547878</c:v>
                </c:pt>
                <c:pt idx="19581">
                  <c:v>0.19202455674155716</c:v>
                </c:pt>
                <c:pt idx="19582">
                  <c:v>0.1711363256553034</c:v>
                </c:pt>
                <c:pt idx="19583">
                  <c:v>0.19234446327458107</c:v>
                </c:pt>
                <c:pt idx="19584">
                  <c:v>0.18320378025892944</c:v>
                </c:pt>
                <c:pt idx="19585">
                  <c:v>0.19502643835758804</c:v>
                </c:pt>
                <c:pt idx="19586">
                  <c:v>0.18843775184278647</c:v>
                </c:pt>
                <c:pt idx="19587">
                  <c:v>0.17533448393517173</c:v>
                </c:pt>
                <c:pt idx="19588">
                  <c:v>0.21259059432960392</c:v>
                </c:pt>
                <c:pt idx="19589">
                  <c:v>0.18093573975211438</c:v>
                </c:pt>
                <c:pt idx="19590">
                  <c:v>0.18826202934032274</c:v>
                </c:pt>
                <c:pt idx="19591">
                  <c:v>0.19122316092219946</c:v>
                </c:pt>
                <c:pt idx="19592">
                  <c:v>0.21138083100933491</c:v>
                </c:pt>
                <c:pt idx="19593">
                  <c:v>0.15420644827288446</c:v>
                </c:pt>
                <c:pt idx="19594">
                  <c:v>0.15738872598707473</c:v>
                </c:pt>
                <c:pt idx="19595">
                  <c:v>0.24370929680823994</c:v>
                </c:pt>
                <c:pt idx="19596">
                  <c:v>0.20968756666810667</c:v>
                </c:pt>
                <c:pt idx="19597">
                  <c:v>0.20364454768510393</c:v>
                </c:pt>
                <c:pt idx="19598">
                  <c:v>0.18428663666673212</c:v>
                </c:pt>
                <c:pt idx="19599">
                  <c:v>0.18101940177757553</c:v>
                </c:pt>
                <c:pt idx="19600">
                  <c:v>0.19065030179505427</c:v>
                </c:pt>
                <c:pt idx="19601">
                  <c:v>0.19768287019081038</c:v>
                </c:pt>
                <c:pt idx="19602">
                  <c:v>0.1779653321619471</c:v>
                </c:pt>
                <c:pt idx="19603">
                  <c:v>0.19169255946688807</c:v>
                </c:pt>
                <c:pt idx="19604">
                  <c:v>0.16379434933869699</c:v>
                </c:pt>
                <c:pt idx="19605">
                  <c:v>0.19559264852419422</c:v>
                </c:pt>
                <c:pt idx="19606">
                  <c:v>0.19450395758124694</c:v>
                </c:pt>
                <c:pt idx="19607">
                  <c:v>0.17194732229160234</c:v>
                </c:pt>
                <c:pt idx="19608">
                  <c:v>0.1999513717405707</c:v>
                </c:pt>
                <c:pt idx="19609">
                  <c:v>0.20759426160588146</c:v>
                </c:pt>
                <c:pt idx="19610">
                  <c:v>0.21026003409279953</c:v>
                </c:pt>
                <c:pt idx="19611">
                  <c:v>0.16554699651445934</c:v>
                </c:pt>
                <c:pt idx="19612">
                  <c:v>0.16707284527790972</c:v>
                </c:pt>
                <c:pt idx="19613">
                  <c:v>0.1617115354337377</c:v>
                </c:pt>
                <c:pt idx="19614">
                  <c:v>0.13684085722933009</c:v>
                </c:pt>
                <c:pt idx="19615">
                  <c:v>0.14659837127245698</c:v>
                </c:pt>
                <c:pt idx="19616">
                  <c:v>0.15775811643236906</c:v>
                </c:pt>
                <c:pt idx="19617">
                  <c:v>0.14641282714095899</c:v>
                </c:pt>
                <c:pt idx="19618">
                  <c:v>0.16555088745576121</c:v>
                </c:pt>
                <c:pt idx="19619">
                  <c:v>0.18779932891620083</c:v>
                </c:pt>
                <c:pt idx="19620">
                  <c:v>0.18792074082807494</c:v>
                </c:pt>
                <c:pt idx="19621">
                  <c:v>0.16256361223419366</c:v>
                </c:pt>
                <c:pt idx="19622">
                  <c:v>0.21084240619946229</c:v>
                </c:pt>
                <c:pt idx="19623">
                  <c:v>0.18802099321787571</c:v>
                </c:pt>
                <c:pt idx="19624">
                  <c:v>0.18649718280016722</c:v>
                </c:pt>
                <c:pt idx="19625">
                  <c:v>0.22014674911610829</c:v>
                </c:pt>
                <c:pt idx="19626">
                  <c:v>0.21078867861895817</c:v>
                </c:pt>
                <c:pt idx="19627">
                  <c:v>0.17905413143359494</c:v>
                </c:pt>
                <c:pt idx="19628">
                  <c:v>0.19335443228198743</c:v>
                </c:pt>
                <c:pt idx="19629">
                  <c:v>0.19508248989285848</c:v>
                </c:pt>
                <c:pt idx="19630">
                  <c:v>0.20244081533197594</c:v>
                </c:pt>
                <c:pt idx="19631">
                  <c:v>0.18927191070606941</c:v>
                </c:pt>
                <c:pt idx="19632">
                  <c:v>0.19683257743802232</c:v>
                </c:pt>
                <c:pt idx="19633">
                  <c:v>0.17786912798204671</c:v>
                </c:pt>
                <c:pt idx="19634">
                  <c:v>0.18326608247483236</c:v>
                </c:pt>
                <c:pt idx="19635">
                  <c:v>0.16662372698905248</c:v>
                </c:pt>
                <c:pt idx="19636">
                  <c:v>0.16329818931687923</c:v>
                </c:pt>
                <c:pt idx="19637">
                  <c:v>0.18044468401614933</c:v>
                </c:pt>
                <c:pt idx="19638">
                  <c:v>0.18440004139130914</c:v>
                </c:pt>
                <c:pt idx="19639">
                  <c:v>0.18700952053403946</c:v>
                </c:pt>
                <c:pt idx="19640">
                  <c:v>0.18474970431766968</c:v>
                </c:pt>
                <c:pt idx="19641">
                  <c:v>0.19406752228684587</c:v>
                </c:pt>
                <c:pt idx="19642">
                  <c:v>0.16578150250826179</c:v>
                </c:pt>
                <c:pt idx="19643">
                  <c:v>0.17585750235489084</c:v>
                </c:pt>
                <c:pt idx="19644">
                  <c:v>0.17520549884488268</c:v>
                </c:pt>
                <c:pt idx="19645">
                  <c:v>0.19547352657725525</c:v>
                </c:pt>
                <c:pt idx="19646">
                  <c:v>0.18235491312997096</c:v>
                </c:pt>
                <c:pt idx="19647">
                  <c:v>0.2003671698823648</c:v>
                </c:pt>
                <c:pt idx="19648">
                  <c:v>0.2159625773901464</c:v>
                </c:pt>
                <c:pt idx="19649">
                  <c:v>0.22998464735913784</c:v>
                </c:pt>
                <c:pt idx="19650">
                  <c:v>0.16979260816902444</c:v>
                </c:pt>
                <c:pt idx="19651">
                  <c:v>0.22557912842933753</c:v>
                </c:pt>
                <c:pt idx="19652">
                  <c:v>0.15611771808590691</c:v>
                </c:pt>
                <c:pt idx="19653">
                  <c:v>0.15153927516765209</c:v>
                </c:pt>
                <c:pt idx="19654">
                  <c:v>0.17051899676194546</c:v>
                </c:pt>
                <c:pt idx="19655">
                  <c:v>0.21102740192320221</c:v>
                </c:pt>
                <c:pt idx="19656">
                  <c:v>0.20984378942834794</c:v>
                </c:pt>
                <c:pt idx="19657">
                  <c:v>0.14601411883444651</c:v>
                </c:pt>
                <c:pt idx="19658">
                  <c:v>0.19597759452876026</c:v>
                </c:pt>
                <c:pt idx="19659">
                  <c:v>0.22850773444747383</c:v>
                </c:pt>
                <c:pt idx="19660">
                  <c:v>0.21761039214607969</c:v>
                </c:pt>
                <c:pt idx="19661">
                  <c:v>0.25909672593130234</c:v>
                </c:pt>
                <c:pt idx="19662">
                  <c:v>0.18447034813162877</c:v>
                </c:pt>
                <c:pt idx="19663">
                  <c:v>0.18645001570645675</c:v>
                </c:pt>
                <c:pt idx="19664">
                  <c:v>0.17669468515974604</c:v>
                </c:pt>
                <c:pt idx="19665">
                  <c:v>0.16436862554309672</c:v>
                </c:pt>
                <c:pt idx="19666">
                  <c:v>0.20881275950883391</c:v>
                </c:pt>
                <c:pt idx="19667">
                  <c:v>0.18938055605694584</c:v>
                </c:pt>
                <c:pt idx="19668">
                  <c:v>0.17675694121497124</c:v>
                </c:pt>
                <c:pt idx="19669">
                  <c:v>0.21587940020956789</c:v>
                </c:pt>
                <c:pt idx="19670">
                  <c:v>0.16979495440023196</c:v>
                </c:pt>
                <c:pt idx="19671">
                  <c:v>0.23841396744988871</c:v>
                </c:pt>
                <c:pt idx="19672">
                  <c:v>0.22055731861081238</c:v>
                </c:pt>
                <c:pt idx="19673">
                  <c:v>0.19503070140345385</c:v>
                </c:pt>
                <c:pt idx="19674">
                  <c:v>0.15859913879987897</c:v>
                </c:pt>
                <c:pt idx="19675">
                  <c:v>0.20348058917418749</c:v>
                </c:pt>
                <c:pt idx="19676">
                  <c:v>0.21642099188850591</c:v>
                </c:pt>
                <c:pt idx="19677">
                  <c:v>0.23895784260378333</c:v>
                </c:pt>
                <c:pt idx="19678">
                  <c:v>0.18611601165255121</c:v>
                </c:pt>
                <c:pt idx="19679">
                  <c:v>0.19920743410164302</c:v>
                </c:pt>
                <c:pt idx="19680">
                  <c:v>0.18766589459207331</c:v>
                </c:pt>
                <c:pt idx="19681">
                  <c:v>0.17281238689485987</c:v>
                </c:pt>
                <c:pt idx="19682">
                  <c:v>0.15126852678691571</c:v>
                </c:pt>
                <c:pt idx="19683">
                  <c:v>0.19203311123521516</c:v>
                </c:pt>
                <c:pt idx="19684">
                  <c:v>0.18319633488973713</c:v>
                </c:pt>
                <c:pt idx="19685">
                  <c:v>0.18390540317124965</c:v>
                </c:pt>
                <c:pt idx="19686">
                  <c:v>0.19966412423662339</c:v>
                </c:pt>
                <c:pt idx="19687">
                  <c:v>0.21821100351700637</c:v>
                </c:pt>
                <c:pt idx="19688">
                  <c:v>0.18185505825307785</c:v>
                </c:pt>
                <c:pt idx="19689">
                  <c:v>0.15659799626450721</c:v>
                </c:pt>
                <c:pt idx="19690">
                  <c:v>0.16718936251204791</c:v>
                </c:pt>
                <c:pt idx="19691">
                  <c:v>0.18596184234458393</c:v>
                </c:pt>
                <c:pt idx="19692">
                  <c:v>0.18608513154252393</c:v>
                </c:pt>
                <c:pt idx="19693">
                  <c:v>0.20211957303461567</c:v>
                </c:pt>
                <c:pt idx="19694">
                  <c:v>0.17215066485480318</c:v>
                </c:pt>
                <c:pt idx="19695">
                  <c:v>0.23292998438191842</c:v>
                </c:pt>
                <c:pt idx="19696">
                  <c:v>0.16308986943871287</c:v>
                </c:pt>
                <c:pt idx="19697">
                  <c:v>0.16372008935243368</c:v>
                </c:pt>
                <c:pt idx="19698">
                  <c:v>0.19858508235377956</c:v>
                </c:pt>
                <c:pt idx="19699">
                  <c:v>0.18454035228838214</c:v>
                </c:pt>
                <c:pt idx="19700">
                  <c:v>0.17827783443300024</c:v>
                </c:pt>
                <c:pt idx="19701">
                  <c:v>0.15734965290425859</c:v>
                </c:pt>
                <c:pt idx="19702">
                  <c:v>0.16481022336148321</c:v>
                </c:pt>
                <c:pt idx="19703">
                  <c:v>0.21257547929089654</c:v>
                </c:pt>
                <c:pt idx="19704">
                  <c:v>0.23538949034156359</c:v>
                </c:pt>
                <c:pt idx="19705">
                  <c:v>0.20371091548366529</c:v>
                </c:pt>
                <c:pt idx="19706">
                  <c:v>0.20614021855789433</c:v>
                </c:pt>
                <c:pt idx="19707">
                  <c:v>0.19467227448229671</c:v>
                </c:pt>
                <c:pt idx="19708">
                  <c:v>0.19698032412945471</c:v>
                </c:pt>
                <c:pt idx="19709">
                  <c:v>0.16375597014211671</c:v>
                </c:pt>
                <c:pt idx="19710">
                  <c:v>0.19288583584334593</c:v>
                </c:pt>
                <c:pt idx="19711">
                  <c:v>0.18608082181666991</c:v>
                </c:pt>
                <c:pt idx="19712">
                  <c:v>0.23051505788644683</c:v>
                </c:pt>
                <c:pt idx="19713">
                  <c:v>0.14416433026599854</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47</c:v>
                </c:pt>
                <c:pt idx="19722">
                  <c:v>0.20461378841313546</c:v>
                </c:pt>
                <c:pt idx="19723">
                  <c:v>0.15973784699856741</c:v>
                </c:pt>
                <c:pt idx="19724">
                  <c:v>0.180851115433214</c:v>
                </c:pt>
                <c:pt idx="19725">
                  <c:v>0.17339414584623891</c:v>
                </c:pt>
                <c:pt idx="19726">
                  <c:v>0.15866206122078755</c:v>
                </c:pt>
                <c:pt idx="19727">
                  <c:v>0.17425628997386391</c:v>
                </c:pt>
                <c:pt idx="19728">
                  <c:v>0.16557034200293871</c:v>
                </c:pt>
                <c:pt idx="19729">
                  <c:v>0.17885435972177979</c:v>
                </c:pt>
                <c:pt idx="19730">
                  <c:v>0.16992059624734784</c:v>
                </c:pt>
                <c:pt idx="19731">
                  <c:v>0.18222539312980396</c:v>
                </c:pt>
                <c:pt idx="19732">
                  <c:v>0.17385770735782394</c:v>
                </c:pt>
                <c:pt idx="19733">
                  <c:v>0.18079806455479674</c:v>
                </c:pt>
                <c:pt idx="19734">
                  <c:v>0.17097541449859854</c:v>
                </c:pt>
                <c:pt idx="19735">
                  <c:v>0.20596442863580094</c:v>
                </c:pt>
                <c:pt idx="19736">
                  <c:v>0.16472131929756492</c:v>
                </c:pt>
                <c:pt idx="19737">
                  <c:v>0.22452020761942354</c:v>
                </c:pt>
                <c:pt idx="19738">
                  <c:v>0.17037500478637024</c:v>
                </c:pt>
                <c:pt idx="19739">
                  <c:v>0.17164436817673379</c:v>
                </c:pt>
                <c:pt idx="19740">
                  <c:v>0.18310837852636774</c:v>
                </c:pt>
                <c:pt idx="19741">
                  <c:v>0.20441691952289875</c:v>
                </c:pt>
                <c:pt idx="19742">
                  <c:v>0.16958858634342291</c:v>
                </c:pt>
                <c:pt idx="19743">
                  <c:v>0.19847051424691017</c:v>
                </c:pt>
                <c:pt idx="19744">
                  <c:v>0.22295906967011181</c:v>
                </c:pt>
                <c:pt idx="19745">
                  <c:v>0.15927801920160797</c:v>
                </c:pt>
                <c:pt idx="19746">
                  <c:v>0.22172397876963967</c:v>
                </c:pt>
                <c:pt idx="19747">
                  <c:v>0.18270380415016446</c:v>
                </c:pt>
                <c:pt idx="19748">
                  <c:v>0.21004131525663741</c:v>
                </c:pt>
                <c:pt idx="19749">
                  <c:v>0.21128871771931221</c:v>
                </c:pt>
                <c:pt idx="19750">
                  <c:v>0.22162923634980536</c:v>
                </c:pt>
                <c:pt idx="19751">
                  <c:v>0.21395487338493943</c:v>
                </c:pt>
                <c:pt idx="19752">
                  <c:v>0.18898703066055444</c:v>
                </c:pt>
                <c:pt idx="19753">
                  <c:v>0.15193508494464097</c:v>
                </c:pt>
                <c:pt idx="19754">
                  <c:v>0.13627529734672289</c:v>
                </c:pt>
                <c:pt idx="19755">
                  <c:v>0.20974870950897637</c:v>
                </c:pt>
                <c:pt idx="19756">
                  <c:v>0.16582037516391068</c:v>
                </c:pt>
                <c:pt idx="19757">
                  <c:v>0.20530516445013774</c:v>
                </c:pt>
                <c:pt idx="19758">
                  <c:v>0.18630183755412649</c:v>
                </c:pt>
                <c:pt idx="19759">
                  <c:v>0.17522556810448356</c:v>
                </c:pt>
                <c:pt idx="19760">
                  <c:v>0.15404365019401775</c:v>
                </c:pt>
                <c:pt idx="19761">
                  <c:v>0.20139661252548191</c:v>
                </c:pt>
                <c:pt idx="19762">
                  <c:v>0.17607933773676412</c:v>
                </c:pt>
                <c:pt idx="19763">
                  <c:v>0.21488800235436456</c:v>
                </c:pt>
                <c:pt idx="19764">
                  <c:v>0.23155229593332941</c:v>
                </c:pt>
                <c:pt idx="19765">
                  <c:v>0.13767901126348867</c:v>
                </c:pt>
                <c:pt idx="19766">
                  <c:v>0.15951519685517856</c:v>
                </c:pt>
                <c:pt idx="19767">
                  <c:v>0.21184425154223413</c:v>
                </c:pt>
                <c:pt idx="19768">
                  <c:v>0.18272422935724741</c:v>
                </c:pt>
                <c:pt idx="19769">
                  <c:v>0.22135247735511313</c:v>
                </c:pt>
                <c:pt idx="19770">
                  <c:v>0.18361784134237844</c:v>
                </c:pt>
                <c:pt idx="19771">
                  <c:v>0.19150693171952821</c:v>
                </c:pt>
                <c:pt idx="19772">
                  <c:v>0.18169436186651344</c:v>
                </c:pt>
                <c:pt idx="19773">
                  <c:v>0.18718824588255994</c:v>
                </c:pt>
                <c:pt idx="19774">
                  <c:v>0.16264080301440595</c:v>
                </c:pt>
                <c:pt idx="19775">
                  <c:v>0.1921200562188051</c:v>
                </c:pt>
                <c:pt idx="19776">
                  <c:v>0.15412897451237997</c:v>
                </c:pt>
                <c:pt idx="19777">
                  <c:v>0.16051422005310206</c:v>
                </c:pt>
                <c:pt idx="19778">
                  <c:v>0.16042696749995086</c:v>
                </c:pt>
                <c:pt idx="19779">
                  <c:v>0.24984957317851586</c:v>
                </c:pt>
                <c:pt idx="19780">
                  <c:v>0.18509282526768975</c:v>
                </c:pt>
                <c:pt idx="19781">
                  <c:v>0.19009451246626524</c:v>
                </c:pt>
                <c:pt idx="19782">
                  <c:v>0.18678979352308256</c:v>
                </c:pt>
                <c:pt idx="19783">
                  <c:v>0.177100421255415</c:v>
                </c:pt>
                <c:pt idx="19784">
                  <c:v>0.17094586446601057</c:v>
                </c:pt>
                <c:pt idx="19785">
                  <c:v>0.17038914647378872</c:v>
                </c:pt>
                <c:pt idx="19786">
                  <c:v>0.14504878222397571</c:v>
                </c:pt>
                <c:pt idx="19787">
                  <c:v>0.16667554104288967</c:v>
                </c:pt>
                <c:pt idx="19788">
                  <c:v>0.18500329262598392</c:v>
                </c:pt>
                <c:pt idx="19789">
                  <c:v>0.20767293239093979</c:v>
                </c:pt>
                <c:pt idx="19790">
                  <c:v>0.20592511459371804</c:v>
                </c:pt>
                <c:pt idx="19791">
                  <c:v>0.18760511767179194</c:v>
                </c:pt>
                <c:pt idx="19792">
                  <c:v>0.1969886664780249</c:v>
                </c:pt>
                <c:pt idx="19793">
                  <c:v>0.16538474548961818</c:v>
                </c:pt>
                <c:pt idx="19794">
                  <c:v>0.22062288275140873</c:v>
                </c:pt>
                <c:pt idx="19795">
                  <c:v>0.18805118143702101</c:v>
                </c:pt>
                <c:pt idx="19796">
                  <c:v>0.20421209361520551</c:v>
                </c:pt>
                <c:pt idx="19797">
                  <c:v>0.16959628819023251</c:v>
                </c:pt>
                <c:pt idx="19798">
                  <c:v>0.19104610795511345</c:v>
                </c:pt>
                <c:pt idx="19799">
                  <c:v>0.20083174742208226</c:v>
                </c:pt>
                <c:pt idx="19800">
                  <c:v>0.18072141437296249</c:v>
                </c:pt>
                <c:pt idx="19801">
                  <c:v>0.21057521833077097</c:v>
                </c:pt>
                <c:pt idx="19802">
                  <c:v>0.20204024719604588</c:v>
                </c:pt>
                <c:pt idx="19803">
                  <c:v>0.204589518605098</c:v>
                </c:pt>
                <c:pt idx="19804">
                  <c:v>0.14132356208680402</c:v>
                </c:pt>
                <c:pt idx="19805">
                  <c:v>0.17169589999995802</c:v>
                </c:pt>
                <c:pt idx="19806">
                  <c:v>0.17563998937309641</c:v>
                </c:pt>
                <c:pt idx="19807">
                  <c:v>0.19142588434434021</c:v>
                </c:pt>
                <c:pt idx="19808">
                  <c:v>0.16989643109814057</c:v>
                </c:pt>
                <c:pt idx="19809">
                  <c:v>0.17016720546126662</c:v>
                </c:pt>
                <c:pt idx="19810">
                  <c:v>0.16360813885583464</c:v>
                </c:pt>
                <c:pt idx="19811">
                  <c:v>0.1721313931737074</c:v>
                </c:pt>
                <c:pt idx="19812">
                  <c:v>0.14934293614093858</c:v>
                </c:pt>
                <c:pt idx="19813">
                  <c:v>0.16436536361477838</c:v>
                </c:pt>
                <c:pt idx="19814">
                  <c:v>0.16692243253746764</c:v>
                </c:pt>
                <c:pt idx="19815">
                  <c:v>0.17787910723879186</c:v>
                </c:pt>
                <c:pt idx="19816">
                  <c:v>0.22471462370051687</c:v>
                </c:pt>
                <c:pt idx="19817">
                  <c:v>0.16449888829167394</c:v>
                </c:pt>
                <c:pt idx="19818">
                  <c:v>0.20268658976744641</c:v>
                </c:pt>
                <c:pt idx="19819">
                  <c:v>0.15574857783160495</c:v>
                </c:pt>
                <c:pt idx="19820">
                  <c:v>0.16037018928042079</c:v>
                </c:pt>
                <c:pt idx="19821">
                  <c:v>0.1778938183343407</c:v>
                </c:pt>
                <c:pt idx="19822">
                  <c:v>0.1821407143709052</c:v>
                </c:pt>
                <c:pt idx="19823">
                  <c:v>0.19594372457950829</c:v>
                </c:pt>
                <c:pt idx="19824">
                  <c:v>0.15407237366429921</c:v>
                </c:pt>
                <c:pt idx="19825">
                  <c:v>0.22453597847969842</c:v>
                </c:pt>
                <c:pt idx="19826">
                  <c:v>0.18074329612703338</c:v>
                </c:pt>
                <c:pt idx="19827">
                  <c:v>0.18472600221847191</c:v>
                </c:pt>
                <c:pt idx="19828">
                  <c:v>0.16785446048604641</c:v>
                </c:pt>
                <c:pt idx="19829">
                  <c:v>0.18653888514084876</c:v>
                </c:pt>
                <c:pt idx="19830">
                  <c:v>0.18185358804909491</c:v>
                </c:pt>
                <c:pt idx="19831">
                  <c:v>0.17770420700682313</c:v>
                </c:pt>
                <c:pt idx="19832">
                  <c:v>0.18148501362512759</c:v>
                </c:pt>
                <c:pt idx="19833">
                  <c:v>0.1879245268048127</c:v>
                </c:pt>
                <c:pt idx="19834">
                  <c:v>0.19581419127333224</c:v>
                </c:pt>
                <c:pt idx="19835">
                  <c:v>0.16314638297153441</c:v>
                </c:pt>
                <c:pt idx="19836">
                  <c:v>0.18600797380478071</c:v>
                </c:pt>
                <c:pt idx="19837">
                  <c:v>0.16564401390943589</c:v>
                </c:pt>
                <c:pt idx="19838">
                  <c:v>0.17939832401137701</c:v>
                </c:pt>
                <c:pt idx="19839">
                  <c:v>0.19311171080247291</c:v>
                </c:pt>
                <c:pt idx="19840">
                  <c:v>0.17405850845492371</c:v>
                </c:pt>
                <c:pt idx="19841">
                  <c:v>0.21761171268907184</c:v>
                </c:pt>
                <c:pt idx="19842">
                  <c:v>0.17864581369349841</c:v>
                </c:pt>
                <c:pt idx="19843">
                  <c:v>0.16618025424029914</c:v>
                </c:pt>
                <c:pt idx="19844">
                  <c:v>0.19731984048662662</c:v>
                </c:pt>
                <c:pt idx="19845">
                  <c:v>0.16922860162252373</c:v>
                </c:pt>
                <c:pt idx="19846">
                  <c:v>0.18893302729778491</c:v>
                </c:pt>
                <c:pt idx="19847">
                  <c:v>0.18603235775475171</c:v>
                </c:pt>
                <c:pt idx="19848">
                  <c:v>0.17249626751500208</c:v>
                </c:pt>
                <c:pt idx="19849">
                  <c:v>0.17824371086161367</c:v>
                </c:pt>
                <c:pt idx="19850">
                  <c:v>0.21413832739103311</c:v>
                </c:pt>
                <c:pt idx="19851">
                  <c:v>0.20072923010058694</c:v>
                </c:pt>
                <c:pt idx="19852">
                  <c:v>0.1759486348759137</c:v>
                </c:pt>
                <c:pt idx="19853">
                  <c:v>0.19834767294112648</c:v>
                </c:pt>
                <c:pt idx="19854">
                  <c:v>0.18899081771476844</c:v>
                </c:pt>
                <c:pt idx="19855">
                  <c:v>0.2110350869687754</c:v>
                </c:pt>
                <c:pt idx="19856">
                  <c:v>0.17498617815683407</c:v>
                </c:pt>
                <c:pt idx="19857">
                  <c:v>0.18444664245561257</c:v>
                </c:pt>
                <c:pt idx="19858">
                  <c:v>0.17011912210899491</c:v>
                </c:pt>
                <c:pt idx="19859">
                  <c:v>0.19914968311439726</c:v>
                </c:pt>
                <c:pt idx="19860">
                  <c:v>0.15024286275456294</c:v>
                </c:pt>
                <c:pt idx="19861">
                  <c:v>0.17751103933533327</c:v>
                </c:pt>
                <c:pt idx="19862">
                  <c:v>0.12707566596562567</c:v>
                </c:pt>
                <c:pt idx="19863">
                  <c:v>0.17733443566916346</c:v>
                </c:pt>
                <c:pt idx="19864">
                  <c:v>0.19563985986647256</c:v>
                </c:pt>
                <c:pt idx="19865">
                  <c:v>0.15617321562041497</c:v>
                </c:pt>
                <c:pt idx="19866">
                  <c:v>0.17163114071835675</c:v>
                </c:pt>
                <c:pt idx="19867">
                  <c:v>0.1520925332051119</c:v>
                </c:pt>
                <c:pt idx="19868">
                  <c:v>0.22379674738533994</c:v>
                </c:pt>
                <c:pt idx="19869">
                  <c:v>0.18305699898669694</c:v>
                </c:pt>
                <c:pt idx="19870">
                  <c:v>0.19044208823855469</c:v>
                </c:pt>
                <c:pt idx="19871">
                  <c:v>0.20591052933666493</c:v>
                </c:pt>
                <c:pt idx="19872">
                  <c:v>0.19835433912231451</c:v>
                </c:pt>
                <c:pt idx="19873">
                  <c:v>0.22810598501356152</c:v>
                </c:pt>
                <c:pt idx="19874">
                  <c:v>0.21187441812538921</c:v>
                </c:pt>
                <c:pt idx="19875">
                  <c:v>0.20917579964961799</c:v>
                </c:pt>
                <c:pt idx="19876">
                  <c:v>0.17000297737096909</c:v>
                </c:pt>
                <c:pt idx="19877">
                  <c:v>0.1928301593754714</c:v>
                </c:pt>
                <c:pt idx="19878">
                  <c:v>0.18227043245950086</c:v>
                </c:pt>
                <c:pt idx="19879">
                  <c:v>0.19339437664403528</c:v>
                </c:pt>
                <c:pt idx="19880">
                  <c:v>0.17727437082902303</c:v>
                </c:pt>
                <c:pt idx="19881">
                  <c:v>0.20169486376003654</c:v>
                </c:pt>
                <c:pt idx="19882">
                  <c:v>0.21423292065422744</c:v>
                </c:pt>
                <c:pt idx="19883">
                  <c:v>0.18642089740848244</c:v>
                </c:pt>
                <c:pt idx="19884">
                  <c:v>0.21452970919807371</c:v>
                </c:pt>
                <c:pt idx="19885">
                  <c:v>0.15163849466558399</c:v>
                </c:pt>
                <c:pt idx="19886">
                  <c:v>0.18805894936094064</c:v>
                </c:pt>
                <c:pt idx="19887">
                  <c:v>0.1674608022791359</c:v>
                </c:pt>
                <c:pt idx="19888">
                  <c:v>0.16540959788644496</c:v>
                </c:pt>
                <c:pt idx="19889">
                  <c:v>0.18400708483562886</c:v>
                </c:pt>
                <c:pt idx="19890">
                  <c:v>0.21565245590825516</c:v>
                </c:pt>
                <c:pt idx="19891">
                  <c:v>0.17604839801808791</c:v>
                </c:pt>
                <c:pt idx="19892">
                  <c:v>0.18799989449419444</c:v>
                </c:pt>
                <c:pt idx="19893">
                  <c:v>0.16290208009743229</c:v>
                </c:pt>
                <c:pt idx="19894">
                  <c:v>0.19698255268342321</c:v>
                </c:pt>
                <c:pt idx="19895">
                  <c:v>0.19340684284630869</c:v>
                </c:pt>
                <c:pt idx="19896">
                  <c:v>0.20922625759203697</c:v>
                </c:pt>
                <c:pt idx="19897">
                  <c:v>0.24092795486485424</c:v>
                </c:pt>
                <c:pt idx="19898">
                  <c:v>0.19192152579853117</c:v>
                </c:pt>
                <c:pt idx="19899">
                  <c:v>0.14817983458004871</c:v>
                </c:pt>
                <c:pt idx="19900">
                  <c:v>0.18344649305475025</c:v>
                </c:pt>
                <c:pt idx="19901">
                  <c:v>0.18122511443426403</c:v>
                </c:pt>
                <c:pt idx="19902">
                  <c:v>0.23693959636904174</c:v>
                </c:pt>
                <c:pt idx="19903">
                  <c:v>0.17371652176125404</c:v>
                </c:pt>
                <c:pt idx="19904">
                  <c:v>0.14937027648500742</c:v>
                </c:pt>
                <c:pt idx="19905">
                  <c:v>0.21915313940094741</c:v>
                </c:pt>
                <c:pt idx="19906">
                  <c:v>0.23833817595014034</c:v>
                </c:pt>
                <c:pt idx="19907">
                  <c:v>0.19649703384610195</c:v>
                </c:pt>
                <c:pt idx="19908">
                  <c:v>0.17027666016818627</c:v>
                </c:pt>
                <c:pt idx="19909">
                  <c:v>0.18385729557489269</c:v>
                </c:pt>
                <c:pt idx="19910">
                  <c:v>0.13444260973135691</c:v>
                </c:pt>
                <c:pt idx="19911">
                  <c:v>0.18780811061951558</c:v>
                </c:pt>
                <c:pt idx="19912">
                  <c:v>0.21220335210418667</c:v>
                </c:pt>
                <c:pt idx="19913">
                  <c:v>0.17354976750769646</c:v>
                </c:pt>
                <c:pt idx="19914">
                  <c:v>0.17871373416340608</c:v>
                </c:pt>
                <c:pt idx="19915">
                  <c:v>0.20473634143724287</c:v>
                </c:pt>
                <c:pt idx="19916">
                  <c:v>0.1458905584304479</c:v>
                </c:pt>
                <c:pt idx="19917">
                  <c:v>0.16362213316695598</c:v>
                </c:pt>
                <c:pt idx="19918">
                  <c:v>0.17984074017203008</c:v>
                </c:pt>
                <c:pt idx="19919">
                  <c:v>0.20308497620708205</c:v>
                </c:pt>
                <c:pt idx="19920">
                  <c:v>0.18113854533573548</c:v>
                </c:pt>
                <c:pt idx="19921">
                  <c:v>0.16399381488707926</c:v>
                </c:pt>
                <c:pt idx="19922">
                  <c:v>0.22084218358409949</c:v>
                </c:pt>
                <c:pt idx="19923">
                  <c:v>0.15756668655533795</c:v>
                </c:pt>
                <c:pt idx="19924">
                  <c:v>0.17969882426325512</c:v>
                </c:pt>
                <c:pt idx="19925">
                  <c:v>0.16228624657820831</c:v>
                </c:pt>
                <c:pt idx="19926">
                  <c:v>0.18850380116092569</c:v>
                </c:pt>
                <c:pt idx="19927">
                  <c:v>0.16309116764512174</c:v>
                </c:pt>
                <c:pt idx="19928">
                  <c:v>0.16964276215519344</c:v>
                </c:pt>
                <c:pt idx="19929">
                  <c:v>0.2034513083656872</c:v>
                </c:pt>
                <c:pt idx="19930">
                  <c:v>0.20261813094768191</c:v>
                </c:pt>
                <c:pt idx="19931">
                  <c:v>0.17929269838685741</c:v>
                </c:pt>
                <c:pt idx="19932">
                  <c:v>0.16822046114189737</c:v>
                </c:pt>
                <c:pt idx="19933">
                  <c:v>0.16719611067104231</c:v>
                </c:pt>
                <c:pt idx="19934">
                  <c:v>0.18562983002048195</c:v>
                </c:pt>
                <c:pt idx="19935">
                  <c:v>0.18463726826131024</c:v>
                </c:pt>
                <c:pt idx="19936">
                  <c:v>0.18587479974957757</c:v>
                </c:pt>
                <c:pt idx="19937">
                  <c:v>0.19494718420387874</c:v>
                </c:pt>
                <c:pt idx="19938">
                  <c:v>0.19093150486315719</c:v>
                </c:pt>
                <c:pt idx="19939">
                  <c:v>0.16621306848366094</c:v>
                </c:pt>
                <c:pt idx="19940">
                  <c:v>0.20496251205971697</c:v>
                </c:pt>
                <c:pt idx="19941">
                  <c:v>0.17144363206635038</c:v>
                </c:pt>
                <c:pt idx="19942">
                  <c:v>0.19843380670110591</c:v>
                </c:pt>
                <c:pt idx="19943">
                  <c:v>0.15724008032710013</c:v>
                </c:pt>
                <c:pt idx="19944">
                  <c:v>0.17382437688410199</c:v>
                </c:pt>
                <c:pt idx="19945">
                  <c:v>0.18146781847059973</c:v>
                </c:pt>
                <c:pt idx="19946">
                  <c:v>0.19436688579870595</c:v>
                </c:pt>
                <c:pt idx="19947">
                  <c:v>0.19581617122573858</c:v>
                </c:pt>
                <c:pt idx="19948">
                  <c:v>0.16211908880740492</c:v>
                </c:pt>
                <c:pt idx="19949">
                  <c:v>0.17706626437512779</c:v>
                </c:pt>
                <c:pt idx="19950">
                  <c:v>0.15564329441727826</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74</c:v>
                </c:pt>
                <c:pt idx="19959">
                  <c:v>0.20766805112883371</c:v>
                </c:pt>
                <c:pt idx="19960">
                  <c:v>0.15376579807611057</c:v>
                </c:pt>
                <c:pt idx="19961">
                  <c:v>0.15325110767155919</c:v>
                </c:pt>
                <c:pt idx="19962">
                  <c:v>0.17656812877528394</c:v>
                </c:pt>
                <c:pt idx="19963">
                  <c:v>0.18866799706997264</c:v>
                </c:pt>
                <c:pt idx="19964">
                  <c:v>0.1810986722222474</c:v>
                </c:pt>
                <c:pt idx="19965">
                  <c:v>0.18488156462872463</c:v>
                </c:pt>
                <c:pt idx="19966">
                  <c:v>0.15575298292144493</c:v>
                </c:pt>
                <c:pt idx="19967">
                  <c:v>0.16038902740788538</c:v>
                </c:pt>
                <c:pt idx="19968">
                  <c:v>0.14308034814177681</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707</c:v>
                </c:pt>
                <c:pt idx="19980">
                  <c:v>0.1864670941812184</c:v>
                </c:pt>
                <c:pt idx="19981">
                  <c:v>0.19573600516245049</c:v>
                </c:pt>
                <c:pt idx="19982">
                  <c:v>0.18827920898352193</c:v>
                </c:pt>
                <c:pt idx="19983">
                  <c:v>0.20343369579813941</c:v>
                </c:pt>
                <c:pt idx="19984">
                  <c:v>0.23365307593777387</c:v>
                </c:pt>
                <c:pt idx="19985">
                  <c:v>0.18683974932860256</c:v>
                </c:pt>
                <c:pt idx="19986">
                  <c:v>0.20042602862680428</c:v>
                </c:pt>
                <c:pt idx="19987">
                  <c:v>0.17773428980803457</c:v>
                </c:pt>
                <c:pt idx="19988">
                  <c:v>0.164503050903655</c:v>
                </c:pt>
                <c:pt idx="19989">
                  <c:v>0.16721833812793718</c:v>
                </c:pt>
                <c:pt idx="19990">
                  <c:v>0.15795223941600769</c:v>
                </c:pt>
                <c:pt idx="19991">
                  <c:v>0.19295318281995441</c:v>
                </c:pt>
                <c:pt idx="19992">
                  <c:v>0.20801455539902441</c:v>
                </c:pt>
                <c:pt idx="19993">
                  <c:v>0.16985669969104222</c:v>
                </c:pt>
                <c:pt idx="19994">
                  <c:v>0.18271310044276612</c:v>
                </c:pt>
                <c:pt idx="19995">
                  <c:v>0.19293314384595694</c:v>
                </c:pt>
                <c:pt idx="19996">
                  <c:v>0.20636936225969199</c:v>
                </c:pt>
                <c:pt idx="19997">
                  <c:v>0.2206358603662984</c:v>
                </c:pt>
                <c:pt idx="19998">
                  <c:v>0.1920429181780737</c:v>
                </c:pt>
                <c:pt idx="19999">
                  <c:v>0.21333103949762353</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5997</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03</c:v>
                </c:pt>
                <c:pt idx="21">
                  <c:v>144625.11105142455</c:v>
                </c:pt>
                <c:pt idx="22">
                  <c:v>132322.64040377308</c:v>
                </c:pt>
                <c:pt idx="23">
                  <c:v>121525.66795715351</c:v>
                </c:pt>
                <c:pt idx="24">
                  <c:v>111998.20802867155</c:v>
                </c:pt>
                <c:pt idx="25">
                  <c:v>103548.76407153739</c:v>
                </c:pt>
                <c:pt idx="26">
                  <c:v>96020.630718371496</c:v>
                </c:pt>
                <c:pt idx="27">
                  <c:v>89284.575451844692</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017</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029</c:v>
                </c:pt>
                <c:pt idx="63">
                  <c:v>17089.802026850492</c:v>
                </c:pt>
                <c:pt idx="64">
                  <c:v>16568.008123057705</c:v>
                </c:pt>
                <c:pt idx="65">
                  <c:v>16069.751905987212</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755</c:v>
                </c:pt>
                <c:pt idx="77">
                  <c:v>11505.569517472852</c:v>
                </c:pt>
                <c:pt idx="78">
                  <c:v>11216.133286118924</c:v>
                </c:pt>
                <c:pt idx="79">
                  <c:v>10937.482910182953</c:v>
                </c:pt>
                <c:pt idx="80">
                  <c:v>10669.089057934678</c:v>
                </c:pt>
                <c:pt idx="81">
                  <c:v>10410.454475826196</c:v>
                </c:pt>
                <c:pt idx="82">
                  <c:v>10161.111683681589</c:v>
                </c:pt>
                <c:pt idx="83">
                  <c:v>9920.6208607980971</c:v>
                </c:pt>
                <c:pt idx="84">
                  <c:v>9688.5679050962317</c:v>
                </c:pt>
                <c:pt idx="85">
                  <c:v>9464.562649320369</c:v>
                </c:pt>
                <c:pt idx="86">
                  <c:v>9248.237219927043</c:v>
                </c:pt>
                <c:pt idx="87">
                  <c:v>9039.2445257689487</c:v>
                </c:pt>
                <c:pt idx="88">
                  <c:v>8837.2568649704099</c:v>
                </c:pt>
                <c:pt idx="89">
                  <c:v>8641.9646395497148</c:v>
                </c:pt>
                <c:pt idx="90">
                  <c:v>8453.0751683670424</c:v>
                </c:pt>
                <c:pt idx="91">
                  <c:v>8270.3115898965152</c:v>
                </c:pt>
                <c:pt idx="92">
                  <c:v>8093.4118471362108</c:v>
                </c:pt>
                <c:pt idx="93">
                  <c:v>7922.127747705129</c:v>
                </c:pt>
                <c:pt idx="94">
                  <c:v>7756.2240928264437</c:v>
                </c:pt>
                <c:pt idx="95">
                  <c:v>7595.4778694901588</c:v>
                </c:pt>
                <c:pt idx="96">
                  <c:v>7439.677500608459</c:v>
                </c:pt>
                <c:pt idx="97">
                  <c:v>7288.6221484568496</c:v>
                </c:pt>
                <c:pt idx="98">
                  <c:v>7142.1210671145154</c:v>
                </c:pt>
                <c:pt idx="99">
                  <c:v>6999.9930000069999</c:v>
                </c:pt>
                <c:pt idx="100">
                  <c:v>6862.0656189926294</c:v>
                </c:pt>
                <c:pt idx="101">
                  <c:v>6728.1750017541344</c:v>
                </c:pt>
                <c:pt idx="102">
                  <c:v>6598.1651445328853</c:v>
                </c:pt>
                <c:pt idx="103">
                  <c:v>6471.8875075004535</c:v>
                </c:pt>
                <c:pt idx="104">
                  <c:v>6349.2005902942492</c:v>
                </c:pt>
                <c:pt idx="105">
                  <c:v>6229.9695354489713</c:v>
                </c:pt>
                <c:pt idx="106">
                  <c:v>6114.0657576506619</c:v>
                </c:pt>
                <c:pt idx="107">
                  <c:v>6001.3665969080139</c:v>
                </c:pt>
                <c:pt idx="108">
                  <c:v>5891.7549938936172</c:v>
                </c:pt>
                <c:pt idx="109">
                  <c:v>5785.119185851976</c:v>
                </c:pt>
                <c:pt idx="110">
                  <c:v>5681.3524215954103</c:v>
                </c:pt>
                <c:pt idx="111">
                  <c:v>5580.3526942342041</c:v>
                </c:pt>
                <c:pt idx="112">
                  <c:v>5482.0224903888911</c:v>
                </c:pt>
                <c:pt idx="113">
                  <c:v>5386.2685547333394</c:v>
                </c:pt>
                <c:pt idx="114">
                  <c:v>5293.0016688078686</c:v>
                </c:pt>
                <c:pt idx="115">
                  <c:v>5202.1364431209549</c:v>
                </c:pt>
                <c:pt idx="116">
                  <c:v>5113.591121637055</c:v>
                </c:pt>
                <c:pt idx="117">
                  <c:v>5027.2873978114067</c:v>
                </c:pt>
                <c:pt idx="118">
                  <c:v>4943.1502414023462</c:v>
                </c:pt>
                <c:pt idx="119">
                  <c:v>4861.1077353418505</c:v>
                </c:pt>
                <c:pt idx="120">
                  <c:v>4781.0909220060639</c:v>
                </c:pt>
                <c:pt idx="121">
                  <c:v>4703.0336582681675</c:v>
                </c:pt>
                <c:pt idx="122">
                  <c:v>4626.8724787676638</c:v>
                </c:pt>
                <c:pt idx="123">
                  <c:v>4552.5464668662444</c:v>
                </c:pt>
                <c:pt idx="124">
                  <c:v>4479.9971328018346</c:v>
                </c:pt>
                <c:pt idx="125">
                  <c:v>4409.1682985839643</c:v>
                </c:pt>
                <c:pt idx="126">
                  <c:v>4340.0059892082645</c:v>
                </c:pt>
                <c:pt idx="127">
                  <c:v>4272.4583297983827</c:v>
                </c:pt>
                <c:pt idx="128">
                  <c:v>4206.4754483051165</c:v>
                </c:pt>
                <c:pt idx="129">
                  <c:v>4142.0093834264007</c:v>
                </c:pt>
                <c:pt idx="130">
                  <c:v>4079.0139974278904</c:v>
                </c:pt>
                <c:pt idx="131">
                  <c:v>4017.4448935692758</c:v>
                </c:pt>
                <c:pt idx="132">
                  <c:v>3957.2593378600845</c:v>
                </c:pt>
                <c:pt idx="133">
                  <c:v>3898.4161848874251</c:v>
                </c:pt>
                <c:pt idx="134">
                  <c:v>3840.8758074755797</c:v>
                </c:pt>
                <c:pt idx="135">
                  <c:v>3784.6000299524057</c:v>
                </c:pt>
                <c:pt idx="136">
                  <c:v>3729.5520648132215</c:v>
                </c:pt>
                <c:pt idx="137">
                  <c:v>3675.6964525853796</c:v>
                </c:pt>
                <c:pt idx="138">
                  <c:v>3622.9990047104161</c:v>
                </c:pt>
                <c:pt idx="139">
                  <c:v>3571.4267492720669</c:v>
                </c:pt>
                <c:pt idx="140">
                  <c:v>3520.9478794085408</c:v>
                </c:pt>
                <c:pt idx="141">
                  <c:v>3471.5317042592478</c:v>
                </c:pt>
                <c:pt idx="142">
                  <c:v>3423.1486023039747</c:v>
                </c:pt>
                <c:pt idx="143">
                  <c:v>3375.7699769627807</c:v>
                </c:pt>
                <c:pt idx="144">
                  <c:v>3329.3682143314122</c:v>
                </c:pt>
                <c:pt idx="145">
                  <c:v>3283.9166429364827</c:v>
                </c:pt>
                <c:pt idx="146">
                  <c:v>3239.3894954002985</c:v>
                </c:pt>
                <c:pt idx="147">
                  <c:v>3195.7618719129487</c:v>
                </c:pt>
                <c:pt idx="148">
                  <c:v>3153.0097054143034</c:v>
                </c:pt>
                <c:pt idx="149">
                  <c:v>3111.1097283956747</c:v>
                </c:pt>
                <c:pt idx="150">
                  <c:v>3070.0394412352812</c:v>
                </c:pt>
                <c:pt idx="151">
                  <c:v>3029.7770819870657</c:v>
                </c:pt>
                <c:pt idx="152">
                  <c:v>2990.3015975473122</c:v>
                </c:pt>
                <c:pt idx="153">
                  <c:v>2951.5926161272491</c:v>
                </c:pt>
                <c:pt idx="154">
                  <c:v>2913.6304209654854</c:v>
                </c:pt>
                <c:pt idx="155">
                  <c:v>2876.3959252153522</c:v>
                </c:pt>
                <c:pt idx="156">
                  <c:v>2839.8706479489442</c:v>
                </c:pt>
                <c:pt idx="157">
                  <c:v>2804.0366912206787</c:v>
                </c:pt>
                <c:pt idx="158">
                  <c:v>2768.8767181374742</c:v>
                </c:pt>
                <c:pt idx="159">
                  <c:v>2734.3739318852258</c:v>
                </c:pt>
                <c:pt idx="160">
                  <c:v>2700.5120556644974</c:v>
                </c:pt>
                <c:pt idx="161">
                  <c:v>2667.2753134906002</c:v>
                </c:pt>
                <c:pt idx="162">
                  <c:v>2634.6484118151184</c:v>
                </c:pt>
                <c:pt idx="163">
                  <c:v>2602.6165219302052</c:v>
                </c:pt>
                <c:pt idx="164">
                  <c:v>2571.1652631165243</c:v>
                </c:pt>
                <c:pt idx="165">
                  <c:v>2540.280686499932</c:v>
                </c:pt>
                <c:pt idx="166">
                  <c:v>2509.9492595828965</c:v>
                </c:pt>
                <c:pt idx="167">
                  <c:v>2480.1578514179937</c:v>
                </c:pt>
                <c:pt idx="168">
                  <c:v>2450.8937183944554</c:v>
                </c:pt>
                <c:pt idx="169">
                  <c:v>2422.1444906074407</c:v>
                </c:pt>
                <c:pt idx="170">
                  <c:v>2393.8981587845556</c:v>
                </c:pt>
                <c:pt idx="171">
                  <c:v>2366.1430617417759</c:v>
                </c:pt>
                <c:pt idx="172">
                  <c:v>2338.8678743466617</c:v>
                </c:pt>
                <c:pt idx="173">
                  <c:v>2312.0615959632728</c:v>
                </c:pt>
                <c:pt idx="174">
                  <c:v>2285.7135393588442</c:v>
                </c:pt>
                <c:pt idx="175">
                  <c:v>2259.8133200499628</c:v>
                </c:pt>
                <c:pt idx="176">
                  <c:v>2234.3508460688668</c:v>
                </c:pt>
                <c:pt idx="177">
                  <c:v>2209.3163081314806</c:v>
                </c:pt>
                <c:pt idx="178">
                  <c:v>2184.7001701881431</c:v>
                </c:pt>
                <c:pt idx="179">
                  <c:v>2160.4931603416171</c:v>
                </c:pt>
                <c:pt idx="180">
                  <c:v>2136.6862621145988</c:v>
                </c:pt>
                <c:pt idx="181">
                  <c:v>2113.2707060527996</c:v>
                </c:pt>
                <c:pt idx="182">
                  <c:v>2090.2379616477147</c:v>
                </c:pt>
                <c:pt idx="183">
                  <c:v>2067.5797295664802</c:v>
                </c:pt>
                <c:pt idx="184">
                  <c:v>2045.2879341744529</c:v>
                </c:pt>
                <c:pt idx="185">
                  <c:v>2023.3547163386631</c:v>
                </c:pt>
                <c:pt idx="186">
                  <c:v>2001.7724264999051</c:v>
                </c:pt>
                <c:pt idx="187">
                  <c:v>1980.533618002032</c:v>
                </c:pt>
                <c:pt idx="188">
                  <c:v>1959.6310406676628</c:v>
                </c:pt>
                <c:pt idx="189">
                  <c:v>1939.0576346100736</c:v>
                </c:pt>
                <c:pt idx="190">
                  <c:v>1918.8065242711207</c:v>
                </c:pt>
                <c:pt idx="191">
                  <c:v>1898.8710126760448</c:v>
                </c:pt>
                <c:pt idx="192">
                  <c:v>1879.244575896111</c:v>
                </c:pt>
                <c:pt idx="193">
                  <c:v>1859.920857710488</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298</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42</c:v>
                </c:pt>
                <c:pt idx="233">
                  <c:v>1278.3984808242958</c:v>
                </c:pt>
                <c:pt idx="234">
                  <c:v>1267.5416446280408</c:v>
                </c:pt>
                <c:pt idx="235">
                  <c:v>1256.8225264251425</c:v>
                </c:pt>
                <c:pt idx="236">
                  <c:v>1246.2388067726313</c:v>
                </c:pt>
                <c:pt idx="237">
                  <c:v>1235.7882148527258</c:v>
                </c:pt>
                <c:pt idx="238">
                  <c:v>1225.4685272546831</c:v>
                </c:pt>
                <c:pt idx="239">
                  <c:v>1215.2775667921026</c:v>
                </c:pt>
                <c:pt idx="240">
                  <c:v>1205.2132013544528</c:v>
                </c:pt>
                <c:pt idx="241">
                  <c:v>1195.273342791917</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771</c:v>
                </c:pt>
                <c:pt idx="258">
                  <c:v>1043.514401467718</c:v>
                </c:pt>
                <c:pt idx="259">
                  <c:v>1035.5028053989934</c:v>
                </c:pt>
                <c:pt idx="260">
                  <c:v>1027.5831200975895</c:v>
                </c:pt>
                <c:pt idx="261">
                  <c:v>1019.7539450274005</c:v>
                </c:pt>
                <c:pt idx="262">
                  <c:v>1012.0139062276683</c:v>
                </c:pt>
                <c:pt idx="263">
                  <c:v>1004.3616557102679</c:v>
                </c:pt>
                <c:pt idx="264">
                  <c:v>996.79587087279197</c:v>
                </c:pt>
                <c:pt idx="265">
                  <c:v>989.31525392683943</c:v>
                </c:pt>
                <c:pt idx="266">
                  <c:v>981.91853134164853</c:v>
                </c:pt>
                <c:pt idx="267">
                  <c:v>974.60445330189805</c:v>
                </c:pt>
                <c:pt idx="268">
                  <c:v>967.37179317978052</c:v>
                </c:pt>
                <c:pt idx="269">
                  <c:v>960.21934702067426</c:v>
                </c:pt>
                <c:pt idx="270">
                  <c:v>953.145933042043</c:v>
                </c:pt>
                <c:pt idx="271">
                  <c:v>946.15039114532988</c:v>
                </c:pt>
                <c:pt idx="272">
                  <c:v>939.23158244018055</c:v>
                </c:pt>
                <c:pt idx="273">
                  <c:v>932.38838878091678</c:v>
                </c:pt>
                <c:pt idx="274">
                  <c:v>925.61971231474877</c:v>
                </c:pt>
                <c:pt idx="275">
                  <c:v>918.92447504142058</c:v>
                </c:pt>
                <c:pt idx="276">
                  <c:v>912.30161838396089</c:v>
                </c:pt>
                <c:pt idx="277">
                  <c:v>905.75010277028844</c:v>
                </c:pt>
                <c:pt idx="278">
                  <c:v>899.26890722512462</c:v>
                </c:pt>
                <c:pt idx="279">
                  <c:v>892.85702897231749</c:v>
                </c:pt>
                <c:pt idx="280">
                  <c:v>886.51348304689566</c:v>
                </c:pt>
                <c:pt idx="281">
                  <c:v>880.23730191674304</c:v>
                </c:pt>
                <c:pt idx="282">
                  <c:v>874.02753511374249</c:v>
                </c:pt>
                <c:pt idx="283">
                  <c:v>867.88324887382839</c:v>
                </c:pt>
                <c:pt idx="284">
                  <c:v>861.80352578595136</c:v>
                </c:pt>
                <c:pt idx="285">
                  <c:v>855.78746444967305</c:v>
                </c:pt>
                <c:pt idx="286">
                  <c:v>849.83417914091717</c:v>
                </c:pt>
                <c:pt idx="287">
                  <c:v>843.94279948606288</c:v>
                </c:pt>
                <c:pt idx="288">
                  <c:v>838.11247014373987</c:v>
                </c:pt>
                <c:pt idx="289">
                  <c:v>832.34235049436188</c:v>
                </c:pt>
                <c:pt idx="290">
                  <c:v>826.63161433714595</c:v>
                </c:pt>
                <c:pt idx="291">
                  <c:v>820.97944959426604</c:v>
                </c:pt>
                <c:pt idx="292">
                  <c:v>815.38505802221789</c:v>
                </c:pt>
                <c:pt idx="293">
                  <c:v>809.84765492992256</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432</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176</c:v>
                </c:pt>
                <c:pt idx="326">
                  <c:v>654.63993354095453</c:v>
                </c:pt>
                <c:pt idx="327">
                  <c:v>650.65431191865855</c:v>
                </c:pt>
                <c:pt idx="328">
                  <c:v>646.70497808547793</c:v>
                </c:pt>
                <c:pt idx="329">
                  <c:v>642.7914928566197</c:v>
                </c:pt>
                <c:pt idx="330">
                  <c:v>638.91342367143204</c:v>
                </c:pt>
                <c:pt idx="331">
                  <c:v>635.07034447394904</c:v>
                </c:pt>
                <c:pt idx="332">
                  <c:v>631.26183559579079</c:v>
                </c:pt>
                <c:pt idx="333">
                  <c:v>627.48748364162554</c:v>
                </c:pt>
                <c:pt idx="334">
                  <c:v>623.74688137697854</c:v>
                </c:pt>
                <c:pt idx="335">
                  <c:v>620.03962761837204</c:v>
                </c:pt>
                <c:pt idx="336">
                  <c:v>616.36532712576172</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914</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0869</c:v>
                </c:pt>
                <c:pt idx="363">
                  <c:v>528.31779613589799</c:v>
                </c:pt>
                <c:pt idx="364">
                  <c:v>525.42686992479798</c:v>
                </c:pt>
                <c:pt idx="365">
                  <c:v>522.55960744127799</c:v>
                </c:pt>
                <c:pt idx="366">
                  <c:v>519.715751121788</c:v>
                </c:pt>
                <c:pt idx="367">
                  <c:v>516.89504689751789</c:v>
                </c:pt>
                <c:pt idx="368">
                  <c:v>514.09724413765753</c:v>
                </c:pt>
                <c:pt idx="369">
                  <c:v>511.32209559371432</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572</c:v>
                </c:pt>
                <c:pt idx="381">
                  <c:v>479.70172968793827</c:v>
                </c:pt>
                <c:pt idx="382">
                  <c:v>477.20003018631047</c:v>
                </c:pt>
                <c:pt idx="383">
                  <c:v>474.71784975057869</c:v>
                </c:pt>
                <c:pt idx="384">
                  <c:v>472.25498584887924</c:v>
                </c:pt>
                <c:pt idx="385">
                  <c:v>469.81123856940866</c:v>
                </c:pt>
                <c:pt idx="386">
                  <c:v>467.3864105798657</c:v>
                </c:pt>
                <c:pt idx="387">
                  <c:v>464.98030708760388</c:v>
                </c:pt>
                <c:pt idx="388">
                  <c:v>462.59273580053423</c:v>
                </c:pt>
                <c:pt idx="389">
                  <c:v>460.22350688865669</c:v>
                </c:pt>
                <c:pt idx="390">
                  <c:v>457.87243294638063</c:v>
                </c:pt>
                <c:pt idx="391">
                  <c:v>455.53932895542664</c:v>
                </c:pt>
                <c:pt idx="392">
                  <c:v>453.22401224844123</c:v>
                </c:pt>
                <c:pt idx="393">
                  <c:v>450.92630247324257</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804</c:v>
                </c:pt>
                <c:pt idx="408">
                  <c:v>418.45754039863817</c:v>
                </c:pt>
                <c:pt idx="409">
                  <c:v>416.41877356223318</c:v>
                </c:pt>
                <c:pt idx="410">
                  <c:v>414.39487012302897</c:v>
                </c:pt>
                <c:pt idx="411">
                  <c:v>412.38568595145131</c:v>
                </c:pt>
                <c:pt idx="412">
                  <c:v>410.39107866077194</c:v>
                </c:pt>
                <c:pt idx="413">
                  <c:v>408.41090758180394</c:v>
                </c:pt>
                <c:pt idx="414">
                  <c:v>406.44503373813126</c:v>
                </c:pt>
                <c:pt idx="415">
                  <c:v>404.49331982171174</c:v>
                </c:pt>
                <c:pt idx="416">
                  <c:v>402.55563016892211</c:v>
                </c:pt>
                <c:pt idx="417">
                  <c:v>400.63183073694336</c:v>
                </c:pt>
                <c:pt idx="418">
                  <c:v>398.72178908061625</c:v>
                </c:pt>
                <c:pt idx="419">
                  <c:v>396.82537432962727</c:v>
                </c:pt>
                <c:pt idx="420">
                  <c:v>394.94245716609265</c:v>
                </c:pt>
                <c:pt idx="421">
                  <c:v>393.07290980251395</c:v>
                </c:pt>
                <c:pt idx="422">
                  <c:v>391.21660596009144</c:v>
                </c:pt>
                <c:pt idx="423">
                  <c:v>389.37342084742005</c:v>
                </c:pt>
                <c:pt idx="424">
                  <c:v>387.54323113947532</c:v>
                </c:pt>
                <c:pt idx="425">
                  <c:v>385.72591495701846</c:v>
                </c:pt>
                <c:pt idx="426">
                  <c:v>383.92135184630916</c:v>
                </c:pt>
                <c:pt idx="427">
                  <c:v>382.1294227591153</c:v>
                </c:pt>
                <c:pt idx="428">
                  <c:v>380.35001003308992</c:v>
                </c:pt>
                <c:pt idx="429">
                  <c:v>378.58299737247165</c:v>
                </c:pt>
                <c:pt idx="430">
                  <c:v>376.82826982906732</c:v>
                </c:pt>
                <c:pt idx="431">
                  <c:v>375.08571378355873</c:v>
                </c:pt>
                <c:pt idx="432">
                  <c:v>373.35521692711399</c:v>
                </c:pt>
                <c:pt idx="433">
                  <c:v>371.63666824328863</c:v>
                </c:pt>
                <c:pt idx="434">
                  <c:v>369.92995799022174</c:v>
                </c:pt>
                <c:pt idx="435">
                  <c:v>368.23497768311915</c:v>
                </c:pt>
                <c:pt idx="436">
                  <c:v>366.55162007699573</c:v>
                </c:pt>
                <c:pt idx="437">
                  <c:v>364.87977914973732</c:v>
                </c:pt>
                <c:pt idx="438">
                  <c:v>363.21935008539026</c:v>
                </c:pt>
                <c:pt idx="439">
                  <c:v>361.57022925773612</c:v>
                </c:pt>
                <c:pt idx="440">
                  <c:v>359.93231421411906</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49</c:v>
                </c:pt>
                <c:pt idx="456">
                  <c:v>335.17037021147399</c:v>
                </c:pt>
                <c:pt idx="457">
                  <c:v>333.7083420554365</c:v>
                </c:pt>
                <c:pt idx="458">
                  <c:v>332.25585922528069</c:v>
                </c:pt>
                <c:pt idx="459">
                  <c:v>330.81283880846701</c:v>
                </c:pt>
                <c:pt idx="460">
                  <c:v>329.37919879074542</c:v>
                </c:pt>
                <c:pt idx="461">
                  <c:v>327.95485804450544</c:v>
                </c:pt>
                <c:pt idx="462">
                  <c:v>326.5397363172932</c:v>
                </c:pt>
                <c:pt idx="463">
                  <c:v>325.13375422052644</c:v>
                </c:pt>
                <c:pt idx="464">
                  <c:v>323.73683321832169</c:v>
                </c:pt>
                <c:pt idx="465">
                  <c:v>322.34889561657002</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986</c:v>
                </c:pt>
                <c:pt idx="474">
                  <c:v>310.24929372856332</c:v>
                </c:pt>
                <c:pt idx="475">
                  <c:v>308.94709461959371</c:v>
                </c:pt>
                <c:pt idx="476">
                  <c:v>307.65307685380435</c:v>
                </c:pt>
                <c:pt idx="477">
                  <c:v>306.36717203974501</c:v>
                </c:pt>
                <c:pt idx="478">
                  <c:v>305.08931249910364</c:v>
                </c:pt>
                <c:pt idx="479">
                  <c:v>303.81943125783721</c:v>
                </c:pt>
                <c:pt idx="480">
                  <c:v>302.55746203736396</c:v>
                </c:pt>
                <c:pt idx="481">
                  <c:v>301.30333924590536</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384</c:v>
                </c:pt>
                <c:pt idx="501">
                  <c:v>277.77335765410697</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565</c:v>
                </c:pt>
                <c:pt idx="512">
                  <c:v>265.98876516653689</c:v>
                </c:pt>
                <c:pt idx="513">
                  <c:v>264.95479625146493</c:v>
                </c:pt>
                <c:pt idx="514">
                  <c:v>263.92684460639668</c:v>
                </c:pt>
                <c:pt idx="515">
                  <c:v>262.90486363106447</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805</c:v>
                </c:pt>
                <c:pt idx="525">
                  <c:v>253.00350399009992</c:v>
                </c:pt>
                <c:pt idx="526">
                  <c:v>252.04424989668885</c:v>
                </c:pt>
                <c:pt idx="527">
                  <c:v>251.09044094745812</c:v>
                </c:pt>
                <c:pt idx="528">
                  <c:v>250.14203600823382</c:v>
                </c:pt>
                <c:pt idx="529">
                  <c:v>249.19899433253846</c:v>
                </c:pt>
                <c:pt idx="530">
                  <c:v>248.26127555721268</c:v>
                </c:pt>
                <c:pt idx="531">
                  <c:v>247.32883969808807</c:v>
                </c:pt>
                <c:pt idx="532">
                  <c:v>246.40164714573248</c:v>
                </c:pt>
                <c:pt idx="533">
                  <c:v>245.47965866123451</c:v>
                </c:pt>
                <c:pt idx="534">
                  <c:v>244.56283537207503</c:v>
                </c:pt>
                <c:pt idx="535">
                  <c:v>243.65113876799205</c:v>
                </c:pt>
                <c:pt idx="536">
                  <c:v>242.74453069696787</c:v>
                </c:pt>
                <c:pt idx="537">
                  <c:v>241.84297336123834</c:v>
                </c:pt>
                <c:pt idx="538">
                  <c:v>240.94642931332442</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142</c:v>
                </c:pt>
                <c:pt idx="551">
                  <c:v>229.7311413788089</c:v>
                </c:pt>
                <c:pt idx="552">
                  <c:v>228.90103859268461</c:v>
                </c:pt>
                <c:pt idx="553">
                  <c:v>228.07542688959251</c:v>
                </c:pt>
                <c:pt idx="554">
                  <c:v>227.2542739305467</c:v>
                </c:pt>
                <c:pt idx="555">
                  <c:v>226.43754766712561</c:v>
                </c:pt>
                <c:pt idx="556">
                  <c:v>225.62521633832247</c:v>
                </c:pt>
                <c:pt idx="557">
                  <c:v>224.81724846747903</c:v>
                </c:pt>
                <c:pt idx="558">
                  <c:v>224.01361285922619</c:v>
                </c:pt>
                <c:pt idx="559">
                  <c:v>223.21427859648338</c:v>
                </c:pt>
                <c:pt idx="560">
                  <c:v>222.41921503747079</c:v>
                </c:pt>
                <c:pt idx="561">
                  <c:v>221.62839181278363</c:v>
                </c:pt>
                <c:pt idx="562">
                  <c:v>220.84177882247857</c:v>
                </c:pt>
                <c:pt idx="563">
                  <c:v>220.05934623323517</c:v>
                </c:pt>
                <c:pt idx="564">
                  <c:v>219.28106447549447</c:v>
                </c:pt>
                <c:pt idx="565">
                  <c:v>218.50690424069148</c:v>
                </c:pt>
                <c:pt idx="566">
                  <c:v>217.73683647848645</c:v>
                </c:pt>
                <c:pt idx="567">
                  <c:v>216.97083239403042</c:v>
                </c:pt>
                <c:pt idx="568">
                  <c:v>216.20886344529256</c:v>
                </c:pt>
                <c:pt idx="569">
                  <c:v>215.45090134038622</c:v>
                </c:pt>
                <c:pt idx="570">
                  <c:v>214.69691803494212</c:v>
                </c:pt>
                <c:pt idx="571">
                  <c:v>213.9468857295297</c:v>
                </c:pt>
                <c:pt idx="572">
                  <c:v>213.2007768670822</c:v>
                </c:pt>
                <c:pt idx="573">
                  <c:v>212.45856413035958</c:v>
                </c:pt>
                <c:pt idx="574">
                  <c:v>211.72022043946404</c:v>
                </c:pt>
                <c:pt idx="575">
                  <c:v>210.98571894935984</c:v>
                </c:pt>
                <c:pt idx="576">
                  <c:v>210.25503304743708</c:v>
                </c:pt>
                <c:pt idx="577">
                  <c:v>209.528136351097</c:v>
                </c:pt>
                <c:pt idx="578">
                  <c:v>208.80500270536712</c:v>
                </c:pt>
                <c:pt idx="579">
                  <c:v>208.08560618057061</c:v>
                </c:pt>
                <c:pt idx="580">
                  <c:v>207.36992106997192</c:v>
                </c:pt>
                <c:pt idx="581">
                  <c:v>206.65792188750046</c:v>
                </c:pt>
                <c:pt idx="582">
                  <c:v>205.94958336546392</c:v>
                </c:pt>
                <c:pt idx="583">
                  <c:v>205.24488045233394</c:v>
                </c:pt>
                <c:pt idx="584">
                  <c:v>204.54378831050366</c:v>
                </c:pt>
                <c:pt idx="585">
                  <c:v>203.84628231411321</c:v>
                </c:pt>
                <c:pt idx="586">
                  <c:v>203.15233804688557</c:v>
                </c:pt>
                <c:pt idx="587">
                  <c:v>202.46193129998116</c:v>
                </c:pt>
                <c:pt idx="588">
                  <c:v>201.77503806990532</c:v>
                </c:pt>
                <c:pt idx="589">
                  <c:v>201.09163455640234</c:v>
                </c:pt>
                <c:pt idx="590">
                  <c:v>200.41169716040389</c:v>
                </c:pt>
                <c:pt idx="591">
                  <c:v>199.73520248198957</c:v>
                </c:pt>
                <c:pt idx="592">
                  <c:v>199.06212731837616</c:v>
                </c:pt>
                <c:pt idx="593">
                  <c:v>198.39244866191709</c:v>
                </c:pt>
                <c:pt idx="594">
                  <c:v>197.72614369815105</c:v>
                </c:pt>
                <c:pt idx="595">
                  <c:v>197.06318980386038</c:v>
                </c:pt>
                <c:pt idx="596">
                  <c:v>196.40356454512565</c:v>
                </c:pt>
                <c:pt idx="597">
                  <c:v>195.74724567546096</c:v>
                </c:pt>
                <c:pt idx="598">
                  <c:v>195.09421113390957</c:v>
                </c:pt>
                <c:pt idx="599">
                  <c:v>194.44443904321147</c:v>
                </c:pt>
                <c:pt idx="600">
                  <c:v>193.79790770795464</c:v>
                </c:pt>
                <c:pt idx="601">
                  <c:v>193.15459561278033</c:v>
                </c:pt>
                <c:pt idx="602">
                  <c:v>192.5144814205772</c:v>
                </c:pt>
                <c:pt idx="603">
                  <c:v>191.87754397072649</c:v>
                </c:pt>
                <c:pt idx="604">
                  <c:v>191.24376227733489</c:v>
                </c:pt>
                <c:pt idx="605">
                  <c:v>190.61311552753074</c:v>
                </c:pt>
                <c:pt idx="606">
                  <c:v>189.98558307973198</c:v>
                </c:pt>
                <c:pt idx="607">
                  <c:v>189.36114446196697</c:v>
                </c:pt>
                <c:pt idx="608">
                  <c:v>188.73977937020732</c:v>
                </c:pt>
                <c:pt idx="609">
                  <c:v>188.1214676667168</c:v>
                </c:pt>
                <c:pt idx="610">
                  <c:v>187.50618937841207</c:v>
                </c:pt>
                <c:pt idx="611">
                  <c:v>186.89392469525666</c:v>
                </c:pt>
                <c:pt idx="612">
                  <c:v>186.28465396866972</c:v>
                </c:pt>
                <c:pt idx="613">
                  <c:v>185.67835770993969</c:v>
                </c:pt>
                <c:pt idx="614">
                  <c:v>185.07501658867147</c:v>
                </c:pt>
                <c:pt idx="615">
                  <c:v>184.47461143124335</c:v>
                </c:pt>
                <c:pt idx="616">
                  <c:v>183.87712321929126</c:v>
                </c:pt>
                <c:pt idx="617">
                  <c:v>183.28253308819208</c:v>
                </c:pt>
                <c:pt idx="618">
                  <c:v>182.69082232558057</c:v>
                </c:pt>
                <c:pt idx="619">
                  <c:v>182.10197236987472</c:v>
                </c:pt>
                <c:pt idx="620">
                  <c:v>181.51596480882552</c:v>
                </c:pt>
                <c:pt idx="621">
                  <c:v>180.93278137806729</c:v>
                </c:pt>
                <c:pt idx="622">
                  <c:v>180.35240395970627</c:v>
                </c:pt>
                <c:pt idx="623">
                  <c:v>179.77481458089642</c:v>
                </c:pt>
                <c:pt idx="624">
                  <c:v>179.19999541248021</c:v>
                </c:pt>
                <c:pt idx="625">
                  <c:v>178.62792876757121</c:v>
                </c:pt>
                <c:pt idx="626">
                  <c:v>178.0585971002258</c:v>
                </c:pt>
                <c:pt idx="627">
                  <c:v>177.49198300407758</c:v>
                </c:pt>
                <c:pt idx="628">
                  <c:v>176.92806921102544</c:v>
                </c:pt>
                <c:pt idx="629">
                  <c:v>176.36683858990187</c:v>
                </c:pt>
                <c:pt idx="630">
                  <c:v>175.8082741451756</c:v>
                </c:pt>
                <c:pt idx="631">
                  <c:v>175.25235901567578</c:v>
                </c:pt>
                <c:pt idx="632">
                  <c:v>174.69907647329782</c:v>
                </c:pt>
                <c:pt idx="633">
                  <c:v>174.1484099217723</c:v>
                </c:pt>
                <c:pt idx="634">
                  <c:v>173.60034289539729</c:v>
                </c:pt>
                <c:pt idx="635">
                  <c:v>173.05485905781865</c:v>
                </c:pt>
                <c:pt idx="636">
                  <c:v>172.51194220081018</c:v>
                </c:pt>
                <c:pt idx="637">
                  <c:v>171.97157624307013</c:v>
                </c:pt>
                <c:pt idx="638">
                  <c:v>171.43374522902749</c:v>
                </c:pt>
                <c:pt idx="639">
                  <c:v>170.89843332767811</c:v>
                </c:pt>
                <c:pt idx="640">
                  <c:v>170.36562483138366</c:v>
                </c:pt>
                <c:pt idx="641">
                  <c:v>169.83530415477082</c:v>
                </c:pt>
                <c:pt idx="642">
                  <c:v>169.30745583355008</c:v>
                </c:pt>
                <c:pt idx="643">
                  <c:v>168.78206452340598</c:v>
                </c:pt>
                <c:pt idx="644">
                  <c:v>168.25911499887752</c:v>
                </c:pt>
                <c:pt idx="645">
                  <c:v>167.73859215226369</c:v>
                </c:pt>
                <c:pt idx="646">
                  <c:v>167.22048099251381</c:v>
                </c:pt>
                <c:pt idx="647">
                  <c:v>166.70476664416455</c:v>
                </c:pt>
                <c:pt idx="648">
                  <c:v>166.19143434627711</c:v>
                </c:pt>
                <c:pt idx="649">
                  <c:v>165.68046945134984</c:v>
                </c:pt>
                <c:pt idx="650">
                  <c:v>165.17185742431332</c:v>
                </c:pt>
                <c:pt idx="651">
                  <c:v>164.66558384146975</c:v>
                </c:pt>
                <c:pt idx="652">
                  <c:v>164.16163438947981</c:v>
                </c:pt>
                <c:pt idx="653">
                  <c:v>163.65999486434669</c:v>
                </c:pt>
                <c:pt idx="654">
                  <c:v>163.16065117042945</c:v>
                </c:pt>
                <c:pt idx="655">
                  <c:v>162.66358931942506</c:v>
                </c:pt>
                <c:pt idx="656">
                  <c:v>162.16879542941615</c:v>
                </c:pt>
                <c:pt idx="657">
                  <c:v>161.67625572388474</c:v>
                </c:pt>
                <c:pt idx="658">
                  <c:v>161.18595653077256</c:v>
                </c:pt>
                <c:pt idx="659">
                  <c:v>160.69788428149946</c:v>
                </c:pt>
                <c:pt idx="660">
                  <c:v>160.21202551005715</c:v>
                </c:pt>
                <c:pt idx="661">
                  <c:v>159.72836685206741</c:v>
                </c:pt>
                <c:pt idx="662">
                  <c:v>159.24689504384949</c:v>
                </c:pt>
                <c:pt idx="663">
                  <c:v>158.76759692154928</c:v>
                </c:pt>
                <c:pt idx="664">
                  <c:v>158.29045942019425</c:v>
                </c:pt>
                <c:pt idx="665">
                  <c:v>157.81546957282802</c:v>
                </c:pt>
                <c:pt idx="666">
                  <c:v>157.34261450962791</c:v>
                </c:pt>
                <c:pt idx="667">
                  <c:v>156.87188145703087</c:v>
                </c:pt>
                <c:pt idx="668">
                  <c:v>156.40325773685942</c:v>
                </c:pt>
                <c:pt idx="669">
                  <c:v>155.93673076549987</c:v>
                </c:pt>
                <c:pt idx="670">
                  <c:v>155.47228805301603</c:v>
                </c:pt>
                <c:pt idx="671">
                  <c:v>155.0099172023385</c:v>
                </c:pt>
                <c:pt idx="672">
                  <c:v>154.54960590843996</c:v>
                </c:pt>
                <c:pt idx="673">
                  <c:v>154.09134195750585</c:v>
                </c:pt>
                <c:pt idx="674">
                  <c:v>153.63511322611356</c:v>
                </c:pt>
                <c:pt idx="675">
                  <c:v>153.18090768047207</c:v>
                </c:pt>
                <c:pt idx="676">
                  <c:v>152.72871337557271</c:v>
                </c:pt>
                <c:pt idx="677">
                  <c:v>152.27851845444872</c:v>
                </c:pt>
                <c:pt idx="678">
                  <c:v>151.83031114737639</c:v>
                </c:pt>
                <c:pt idx="679">
                  <c:v>151.38407977110555</c:v>
                </c:pt>
                <c:pt idx="680">
                  <c:v>150.93981272810981</c:v>
                </c:pt>
                <c:pt idx="681">
                  <c:v>150.49749850582864</c:v>
                </c:pt>
                <c:pt idx="682">
                  <c:v>150.0571256759082</c:v>
                </c:pt>
                <c:pt idx="683">
                  <c:v>149.61868289348232</c:v>
                </c:pt>
                <c:pt idx="684">
                  <c:v>149.18215889643221</c:v>
                </c:pt>
                <c:pt idx="685">
                  <c:v>148.74754250466339</c:v>
                </c:pt>
                <c:pt idx="686">
                  <c:v>148.31482261939178</c:v>
                </c:pt>
                <c:pt idx="687">
                  <c:v>147.88398822243587</c:v>
                </c:pt>
                <c:pt idx="688">
                  <c:v>147.45502837550887</c:v>
                </c:pt>
                <c:pt idx="689">
                  <c:v>147.02793221953524</c:v>
                </c:pt>
                <c:pt idx="690">
                  <c:v>146.60268897395522</c:v>
                </c:pt>
                <c:pt idx="691">
                  <c:v>146.17928793604537</c:v>
                </c:pt>
                <c:pt idx="692">
                  <c:v>145.75771848025261</c:v>
                </c:pt>
                <c:pt idx="693">
                  <c:v>145.33797005751509</c:v>
                </c:pt>
                <c:pt idx="694">
                  <c:v>144.92003219460625</c:v>
                </c:pt>
                <c:pt idx="695">
                  <c:v>144.50389449349538</c:v>
                </c:pt>
                <c:pt idx="696">
                  <c:v>144.08954663068107</c:v>
                </c:pt>
                <c:pt idx="697">
                  <c:v>143.67697835656156</c:v>
                </c:pt>
                <c:pt idx="698">
                  <c:v>143.26617949479737</c:v>
                </c:pt>
                <c:pt idx="699">
                  <c:v>142.85713994169433</c:v>
                </c:pt>
                <c:pt idx="700">
                  <c:v>142.44984966555072</c:v>
                </c:pt>
                <c:pt idx="701">
                  <c:v>142.04429870609198</c:v>
                </c:pt>
                <c:pt idx="702">
                  <c:v>141.64047717381752</c:v>
                </c:pt>
                <c:pt idx="703">
                  <c:v>141.23837524941939</c:v>
                </c:pt>
                <c:pt idx="704">
                  <c:v>140.83798318318026</c:v>
                </c:pt>
                <c:pt idx="705">
                  <c:v>140.43929129438064</c:v>
                </c:pt>
                <c:pt idx="706">
                  <c:v>140.04228997072607</c:v>
                </c:pt>
                <c:pt idx="707">
                  <c:v>139.64696966773997</c:v>
                </c:pt>
                <c:pt idx="708">
                  <c:v>139.25332090822513</c:v>
                </c:pt>
                <c:pt idx="709">
                  <c:v>138.86133428166514</c:v>
                </c:pt>
                <c:pt idx="710">
                  <c:v>138.47100044368167</c:v>
                </c:pt>
                <c:pt idx="711">
                  <c:v>138.08231011547255</c:v>
                </c:pt>
                <c:pt idx="712">
                  <c:v>137.69525408324938</c:v>
                </c:pt>
                <c:pt idx="713">
                  <c:v>137.30982319771391</c:v>
                </c:pt>
                <c:pt idx="714">
                  <c:v>136.92600837349735</c:v>
                </c:pt>
                <c:pt idx="715">
                  <c:v>136.5438005886248</c:v>
                </c:pt>
                <c:pt idx="716">
                  <c:v>136.16319088400658</c:v>
                </c:pt>
                <c:pt idx="717">
                  <c:v>135.7841703628896</c:v>
                </c:pt>
                <c:pt idx="718">
                  <c:v>135.40673019034674</c:v>
                </c:pt>
                <c:pt idx="719">
                  <c:v>135.03086159276734</c:v>
                </c:pt>
                <c:pt idx="720">
                  <c:v>134.65655585733799</c:v>
                </c:pt>
                <c:pt idx="721">
                  <c:v>134.28380433153748</c:v>
                </c:pt>
                <c:pt idx="722">
                  <c:v>133.91259842265114</c:v>
                </c:pt>
                <c:pt idx="723">
                  <c:v>133.54292959725501</c:v>
                </c:pt>
                <c:pt idx="724">
                  <c:v>133.17478938074115</c:v>
                </c:pt>
                <c:pt idx="725">
                  <c:v>132.80816935682722</c:v>
                </c:pt>
                <c:pt idx="726">
                  <c:v>132.4430611670663</c:v>
                </c:pt>
                <c:pt idx="727">
                  <c:v>132.07945651039549</c:v>
                </c:pt>
                <c:pt idx="728">
                  <c:v>131.71734714263232</c:v>
                </c:pt>
                <c:pt idx="729">
                  <c:v>131.35672487602491</c:v>
                </c:pt>
                <c:pt idx="730">
                  <c:v>130.99758157879074</c:v>
                </c:pt>
                <c:pt idx="731">
                  <c:v>130.63990917465532</c:v>
                </c:pt>
                <c:pt idx="732">
                  <c:v>130.28369964239545</c:v>
                </c:pt>
                <c:pt idx="733">
                  <c:v>129.92894501539024</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2</c:v>
                </c:pt>
                <c:pt idx="742">
                  <c:v>126.8003360788553</c:v>
                </c:pt>
                <c:pt idx="743">
                  <c:v>126.45970403985098</c:v>
                </c:pt>
                <c:pt idx="744">
                  <c:v>126.12044275265893</c:v>
                </c:pt>
                <c:pt idx="745">
                  <c:v>125.78254487233885</c:v>
                </c:pt>
                <c:pt idx="746">
                  <c:v>125.44600310306819</c:v>
                </c:pt>
                <c:pt idx="747">
                  <c:v>125.11081019776785</c:v>
                </c:pt>
                <c:pt idx="748">
                  <c:v>124.77695895770285</c:v>
                </c:pt>
                <c:pt idx="749">
                  <c:v>124.44444223209881</c:v>
                </c:pt>
                <c:pt idx="750">
                  <c:v>124.11325291775557</c:v>
                </c:pt>
                <c:pt idx="751">
                  <c:v>123.78338395867431</c:v>
                </c:pt>
                <c:pt idx="752">
                  <c:v>123.45482834567302</c:v>
                </c:pt>
                <c:pt idx="753">
                  <c:v>123.12757911602019</c:v>
                </c:pt>
                <c:pt idx="754">
                  <c:v>122.80162935306997</c:v>
                </c:pt>
                <c:pt idx="755">
                  <c:v>122.47697218588205</c:v>
                </c:pt>
                <c:pt idx="756">
                  <c:v>122.15360078887494</c:v>
                </c:pt>
                <c:pt idx="757">
                  <c:v>121.83150838145905</c:v>
                </c:pt>
                <c:pt idx="758">
                  <c:v>121.51068822768518</c:v>
                </c:pt>
                <c:pt idx="759">
                  <c:v>121.19113363588762</c:v>
                </c:pt>
                <c:pt idx="760">
                  <c:v>120.87283795833842</c:v>
                </c:pt>
                <c:pt idx="761">
                  <c:v>120.55579459090605</c:v>
                </c:pt>
                <c:pt idx="762">
                  <c:v>120.23999697270041</c:v>
                </c:pt>
                <c:pt idx="763">
                  <c:v>119.92543858574601</c:v>
                </c:pt>
                <c:pt idx="764">
                  <c:v>119.61211295463895</c:v>
                </c:pt>
                <c:pt idx="765">
                  <c:v>119.30001364621843</c:v>
                </c:pt>
                <c:pt idx="766">
                  <c:v>118.98913426922662</c:v>
                </c:pt>
                <c:pt idx="767">
                  <c:v>118.67946847399337</c:v>
                </c:pt>
                <c:pt idx="768">
                  <c:v>118.3710099521103</c:v>
                </c:pt>
                <c:pt idx="769">
                  <c:v>118.06375243609745</c:v>
                </c:pt>
                <c:pt idx="770">
                  <c:v>117.75768969910182</c:v>
                </c:pt>
                <c:pt idx="771">
                  <c:v>117.45281555456401</c:v>
                </c:pt>
                <c:pt idx="772">
                  <c:v>117.14912385592802</c:v>
                </c:pt>
                <c:pt idx="773">
                  <c:v>116.84660849630752</c:v>
                </c:pt>
                <c:pt idx="774">
                  <c:v>116.54526340819662</c:v>
                </c:pt>
                <c:pt idx="775">
                  <c:v>116.24508256315291</c:v>
                </c:pt>
                <c:pt idx="776">
                  <c:v>115.94605997150992</c:v>
                </c:pt>
                <c:pt idx="777">
                  <c:v>115.64818968206346</c:v>
                </c:pt>
                <c:pt idx="778">
                  <c:v>115.3514657817869</c:v>
                </c:pt>
                <c:pt idx="779">
                  <c:v>115.05588239552982</c:v>
                </c:pt>
                <c:pt idx="780">
                  <c:v>114.76143368573811</c:v>
                </c:pt>
                <c:pt idx="781">
                  <c:v>114.46811385214458</c:v>
                </c:pt>
                <c:pt idx="782">
                  <c:v>114.17591713150932</c:v>
                </c:pt>
                <c:pt idx="783">
                  <c:v>113.88483779732285</c:v>
                </c:pt>
                <c:pt idx="784">
                  <c:v>113.59487015952065</c:v>
                </c:pt>
                <c:pt idx="785">
                  <c:v>113.30600856421847</c:v>
                </c:pt>
                <c:pt idx="786">
                  <c:v>113.01824739342285</c:v>
                </c:pt>
                <c:pt idx="787">
                  <c:v>112.73158106477302</c:v>
                </c:pt>
                <c:pt idx="788">
                  <c:v>112.44600403125349</c:v>
                </c:pt>
                <c:pt idx="789">
                  <c:v>112.16151078094116</c:v>
                </c:pt>
                <c:pt idx="790">
                  <c:v>111.87809583672494</c:v>
                </c:pt>
                <c:pt idx="791">
                  <c:v>111.59575375606123</c:v>
                </c:pt>
                <c:pt idx="792">
                  <c:v>111.31447913068874</c:v>
                </c:pt>
                <c:pt idx="793">
                  <c:v>111.03426658638996</c:v>
                </c:pt>
                <c:pt idx="794">
                  <c:v>110.75511078272045</c:v>
                </c:pt>
                <c:pt idx="795">
                  <c:v>110.47700641276337</c:v>
                </c:pt>
                <c:pt idx="796">
                  <c:v>110.19994820287575</c:v>
                </c:pt>
                <c:pt idx="797">
                  <c:v>109.92393091243162</c:v>
                </c:pt>
                <c:pt idx="798">
                  <c:v>109.64894933358444</c:v>
                </c:pt>
                <c:pt idx="799">
                  <c:v>109.37499829101566</c:v>
                </c:pt>
                <c:pt idx="800">
                  <c:v>109.10207264168643</c:v>
                </c:pt>
                <c:pt idx="801">
                  <c:v>108.83016727461012</c:v>
                </c:pt>
                <c:pt idx="802">
                  <c:v>108.55927711059607</c:v>
                </c:pt>
                <c:pt idx="803">
                  <c:v>108.28939710202887</c:v>
                </c:pt>
                <c:pt idx="804">
                  <c:v>108.02052223262054</c:v>
                </c:pt>
                <c:pt idx="805">
                  <c:v>107.75264751718296</c:v>
                </c:pt>
                <c:pt idx="806">
                  <c:v>107.4857680013978</c:v>
                </c:pt>
                <c:pt idx="807">
                  <c:v>107.21987876158087</c:v>
                </c:pt>
                <c:pt idx="808">
                  <c:v>106.95497490446667</c:v>
                </c:pt>
                <c:pt idx="809">
                  <c:v>106.69105156697071</c:v>
                </c:pt>
                <c:pt idx="810">
                  <c:v>106.42810391597496</c:v>
                </c:pt>
                <c:pt idx="811">
                  <c:v>106.16612714810286</c:v>
                </c:pt>
                <c:pt idx="812">
                  <c:v>105.90511648950122</c:v>
                </c:pt>
                <c:pt idx="813">
                  <c:v>105.64506719561975</c:v>
                </c:pt>
                <c:pt idx="814">
                  <c:v>105.38597455100305</c:v>
                </c:pt>
                <c:pt idx="815">
                  <c:v>105.12783386906727</c:v>
                </c:pt>
                <c:pt idx="816">
                  <c:v>104.87064049189364</c:v>
                </c:pt>
                <c:pt idx="817">
                  <c:v>104.61438979001819</c:v>
                </c:pt>
                <c:pt idx="818">
                  <c:v>104.35907716222053</c:v>
                </c:pt>
                <c:pt idx="819">
                  <c:v>104.10469803532573</c:v>
                </c:pt>
                <c:pt idx="820">
                  <c:v>103.85124786398355</c:v>
                </c:pt>
                <c:pt idx="821">
                  <c:v>103.59872213048058</c:v>
                </c:pt>
                <c:pt idx="822">
                  <c:v>103.3471163445369</c:v>
                </c:pt>
                <c:pt idx="823">
                  <c:v>103.09642604309393</c:v>
                </c:pt>
                <c:pt idx="824">
                  <c:v>102.84664679013191</c:v>
                </c:pt>
                <c:pt idx="825">
                  <c:v>102.59777417646426</c:v>
                </c:pt>
                <c:pt idx="826">
                  <c:v>102.34980381955066</c:v>
                </c:pt>
                <c:pt idx="827">
                  <c:v>102.1027313632928</c:v>
                </c:pt>
                <c:pt idx="828">
                  <c:v>101.85655247785563</c:v>
                </c:pt>
                <c:pt idx="829">
                  <c:v>101.6112628594678</c:v>
                </c:pt>
                <c:pt idx="830">
                  <c:v>101.36685823023805</c:v>
                </c:pt>
                <c:pt idx="831">
                  <c:v>101.12333433796813</c:v>
                </c:pt>
                <c:pt idx="832">
                  <c:v>100.88068695597299</c:v>
                </c:pt>
                <c:pt idx="833">
                  <c:v>100.63891188288243</c:v>
                </c:pt>
                <c:pt idx="834">
                  <c:v>100.39800494247905</c:v>
                </c:pt>
                <c:pt idx="835">
                  <c:v>100.15796198350023</c:v>
                </c:pt>
                <c:pt idx="836">
                  <c:v>99.918778879469855</c:v>
                </c:pt>
                <c:pt idx="837">
                  <c:v>99.680451528520905</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698</c:v>
                </c:pt>
                <c:pt idx="850">
                  <c:v>96.658246858837558</c:v>
                </c:pt>
                <c:pt idx="851">
                  <c:v>96.431482724554158</c:v>
                </c:pt>
                <c:pt idx="852">
                  <c:v>96.20551565187462</c:v>
                </c:pt>
                <c:pt idx="853">
                  <c:v>95.980341909675062</c:v>
                </c:pt>
                <c:pt idx="854">
                  <c:v>95.755957788639819</c:v>
                </c:pt>
                <c:pt idx="855">
                  <c:v>95.532359601106563</c:v>
                </c:pt>
                <c:pt idx="856">
                  <c:v>95.309543680916434</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0826</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042</c:v>
                </c:pt>
                <c:pt idx="881">
                  <c:v>89.983082023653026</c:v>
                </c:pt>
                <c:pt idx="882">
                  <c:v>89.779385244893959</c:v>
                </c:pt>
                <c:pt idx="883">
                  <c:v>89.576379353713108</c:v>
                </c:pt>
                <c:pt idx="884">
                  <c:v>89.374061229224509</c:v>
                </c:pt>
                <c:pt idx="885">
                  <c:v>89.172427768136018</c:v>
                </c:pt>
                <c:pt idx="886">
                  <c:v>88.971475884643709</c:v>
                </c:pt>
                <c:pt idx="887">
                  <c:v>88.771202510307575</c:v>
                </c:pt>
                <c:pt idx="888">
                  <c:v>88.571604593935817</c:v>
                </c:pt>
                <c:pt idx="889">
                  <c:v>88.372679101467355</c:v>
                </c:pt>
                <c:pt idx="890">
                  <c:v>88.174423015862303</c:v>
                </c:pt>
                <c:pt idx="891">
                  <c:v>87.976833336975858</c:v>
                </c:pt>
                <c:pt idx="892">
                  <c:v>87.779907081457154</c:v>
                </c:pt>
                <c:pt idx="893">
                  <c:v>87.583641282629358</c:v>
                </c:pt>
                <c:pt idx="894">
                  <c:v>87.388032990379642</c:v>
                </c:pt>
                <c:pt idx="895">
                  <c:v>87.193079271052412</c:v>
                </c:pt>
                <c:pt idx="896">
                  <c:v>86.9987772073287</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1127</c:v>
                </c:pt>
                <c:pt idx="907">
                  <c:v>84.903645460521673</c:v>
                </c:pt>
                <c:pt idx="908">
                  <c:v>84.716941516057972</c:v>
                </c:pt>
                <c:pt idx="909">
                  <c:v>84.530852740842263</c:v>
                </c:pt>
                <c:pt idx="910">
                  <c:v>84.345376435282589</c:v>
                </c:pt>
                <c:pt idx="911">
                  <c:v>84.160509914582889</c:v>
                </c:pt>
                <c:pt idx="912">
                  <c:v>83.976250508641144</c:v>
                </c:pt>
                <c:pt idx="913">
                  <c:v>83.792595561953902</c:v>
                </c:pt>
                <c:pt idx="914">
                  <c:v>83.609542433519678</c:v>
                </c:pt>
                <c:pt idx="915">
                  <c:v>83.427088496750059</c:v>
                </c:pt>
                <c:pt idx="916">
                  <c:v>83.245231139362872</c:v>
                </c:pt>
                <c:pt idx="917">
                  <c:v>83.063967763301292</c:v>
                </c:pt>
                <c:pt idx="918">
                  <c:v>82.88329578463491</c:v>
                </c:pt>
                <c:pt idx="919">
                  <c:v>82.703212633468652</c:v>
                </c:pt>
                <c:pt idx="920">
                  <c:v>82.523715753850368</c:v>
                </c:pt>
                <c:pt idx="921">
                  <c:v>82.344802603686148</c:v>
                </c:pt>
                <c:pt idx="922">
                  <c:v>82.166470654638218</c:v>
                </c:pt>
                <c:pt idx="923">
                  <c:v>81.988717392047548</c:v>
                </c:pt>
                <c:pt idx="924">
                  <c:v>81.811540314839519</c:v>
                </c:pt>
                <c:pt idx="925">
                  <c:v>81.634936935436258</c:v>
                </c:pt>
                <c:pt idx="926">
                  <c:v>81.458904779672224</c:v>
                </c:pt>
                <c:pt idx="927">
                  <c:v>81.283441386702009</c:v>
                </c:pt>
                <c:pt idx="928">
                  <c:v>81.108544308919889</c:v>
                </c:pt>
                <c:pt idx="929">
                  <c:v>80.934211111871761</c:v>
                </c:pt>
                <c:pt idx="930">
                  <c:v>80.760439374170744</c:v>
                </c:pt>
                <c:pt idx="931">
                  <c:v>80.587226687414258</c:v>
                </c:pt>
                <c:pt idx="932">
                  <c:v>80.414570656095933</c:v>
                </c:pt>
                <c:pt idx="933">
                  <c:v>80.242468897530784</c:v>
                </c:pt>
                <c:pt idx="934">
                  <c:v>80.070919041769343</c:v>
                </c:pt>
                <c:pt idx="935">
                  <c:v>79.899918731509658</c:v>
                </c:pt>
                <c:pt idx="936">
                  <c:v>79.729465622026908</c:v>
                </c:pt>
                <c:pt idx="937">
                  <c:v>79.559557381086208</c:v>
                </c:pt>
                <c:pt idx="938">
                  <c:v>79.390191688865627</c:v>
                </c:pt>
                <c:pt idx="939">
                  <c:v>79.221366237874989</c:v>
                </c:pt>
                <c:pt idx="940">
                  <c:v>79.053078732878475</c:v>
                </c:pt>
                <c:pt idx="941">
                  <c:v>78.885326890820039</c:v>
                </c:pt>
                <c:pt idx="942">
                  <c:v>78.718108440739229</c:v>
                </c:pt>
                <c:pt idx="943">
                  <c:v>78.551421123695789</c:v>
                </c:pt>
                <c:pt idx="944">
                  <c:v>78.385262692698788</c:v>
                </c:pt>
                <c:pt idx="945">
                  <c:v>78.219630912626059</c:v>
                </c:pt>
                <c:pt idx="946">
                  <c:v>78.054523560150727</c:v>
                </c:pt>
                <c:pt idx="947">
                  <c:v>77.889938423662898</c:v>
                </c:pt>
                <c:pt idx="948">
                  <c:v>77.725873303206058</c:v>
                </c:pt>
                <c:pt idx="949">
                  <c:v>77.562326010388958</c:v>
                </c:pt>
                <c:pt idx="950">
                  <c:v>77.399294368324504</c:v>
                </c:pt>
                <c:pt idx="951">
                  <c:v>77.236776211548758</c:v>
                </c:pt>
                <c:pt idx="952">
                  <c:v>77.074769385958874</c:v>
                </c:pt>
                <c:pt idx="953">
                  <c:v>76.913271748730196</c:v>
                </c:pt>
                <c:pt idx="954">
                  <c:v>76.752281168254058</c:v>
                </c:pt>
                <c:pt idx="955">
                  <c:v>76.591795524065191</c:v>
                </c:pt>
                <c:pt idx="956">
                  <c:v>76.431812706769179</c:v>
                </c:pt>
                <c:pt idx="957">
                  <c:v>76.272330617975484</c:v>
                </c:pt>
                <c:pt idx="958">
                  <c:v>76.113347170232359</c:v>
                </c:pt>
                <c:pt idx="959">
                  <c:v>75.954860286949</c:v>
                </c:pt>
                <c:pt idx="960">
                  <c:v>75.796867902333915</c:v>
                </c:pt>
                <c:pt idx="961">
                  <c:v>75.639367961331345</c:v>
                </c:pt>
                <c:pt idx="962">
                  <c:v>75.482358419546458</c:v>
                </c:pt>
                <c:pt idx="963">
                  <c:v>75.325837243182377</c:v>
                </c:pt>
                <c:pt idx="964">
                  <c:v>75.16980240897955</c:v>
                </c:pt>
                <c:pt idx="965">
                  <c:v>75.014251904138618</c:v>
                </c:pt>
                <c:pt idx="966">
                  <c:v>74.859183726263652</c:v>
                </c:pt>
                <c:pt idx="967">
                  <c:v>74.704595883300797</c:v>
                </c:pt>
                <c:pt idx="968">
                  <c:v>74.550486393464524</c:v>
                </c:pt>
                <c:pt idx="969">
                  <c:v>74.396853285186026</c:v>
                </c:pt>
                <c:pt idx="970">
                  <c:v>74.243694597034974</c:v>
                </c:pt>
                <c:pt idx="971">
                  <c:v>74.091008377671358</c:v>
                </c:pt>
                <c:pt idx="972">
                  <c:v>73.938792685776065</c:v>
                </c:pt>
                <c:pt idx="973">
                  <c:v>73.787045589990427</c:v>
                </c:pt>
                <c:pt idx="974">
                  <c:v>73.635765168853325</c:v>
                </c:pt>
                <c:pt idx="975">
                  <c:v>73.484949510748223</c:v>
                </c:pt>
                <c:pt idx="976">
                  <c:v>73.334596713828518</c:v>
                </c:pt>
                <c:pt idx="977">
                  <c:v>73.184704885970874</c:v>
                </c:pt>
                <c:pt idx="978">
                  <c:v>73.035272144708458</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643</c:v>
                </c:pt>
                <c:pt idx="989">
                  <c:v>71.421282813780167</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227</c:v>
                </c:pt>
                <c:pt idx="1001">
                  <c:v>69.720837071158158</c:v>
                </c:pt>
                <c:pt idx="1002">
                  <c:v>69.581881776584225</c:v>
                </c:pt>
                <c:pt idx="1003">
                  <c:v>69.443341480260827</c:v>
                </c:pt>
                <c:pt idx="1004">
                  <c:v>69.305214531271872</c:v>
                </c:pt>
                <c:pt idx="1005">
                  <c:v>69.167499286907827</c:v>
                </c:pt>
                <c:pt idx="1006">
                  <c:v>69.030194112608768</c:v>
                </c:pt>
                <c:pt idx="1007">
                  <c:v>68.893297381923801</c:v>
                </c:pt>
                <c:pt idx="1008">
                  <c:v>68.75680747644904</c:v>
                </c:pt>
                <c:pt idx="1009">
                  <c:v>68.620722785798208</c:v>
                </c:pt>
                <c:pt idx="1010">
                  <c:v>68.48504170753715</c:v>
                </c:pt>
                <c:pt idx="1011">
                  <c:v>68.349762647149603</c:v>
                </c:pt>
                <c:pt idx="1012">
                  <c:v>68.214884017984488</c:v>
                </c:pt>
                <c:pt idx="1013">
                  <c:v>68.080404241211127</c:v>
                </c:pt>
                <c:pt idx="1014">
                  <c:v>67.946321745771527</c:v>
                </c:pt>
                <c:pt idx="1015">
                  <c:v>67.812634968335857</c:v>
                </c:pt>
                <c:pt idx="1016">
                  <c:v>67.67934235325373</c:v>
                </c:pt>
                <c:pt idx="1017">
                  <c:v>67.546442352521055</c:v>
                </c:pt>
                <c:pt idx="1018">
                  <c:v>67.413933425718156</c:v>
                </c:pt>
                <c:pt idx="1019">
                  <c:v>67.281814039967827</c:v>
                </c:pt>
                <c:pt idx="1020">
                  <c:v>67.1500826699057</c:v>
                </c:pt>
                <c:pt idx="1021">
                  <c:v>67.018737797621853</c:v>
                </c:pt>
                <c:pt idx="1022">
                  <c:v>66.887777912623747</c:v>
                </c:pt>
                <c:pt idx="1023">
                  <c:v>66.757201511791209</c:v>
                </c:pt>
                <c:pt idx="1024">
                  <c:v>66.627007099326519</c:v>
                </c:pt>
                <c:pt idx="1025">
                  <c:v>66.497193186724203</c:v>
                </c:pt>
                <c:pt idx="1026">
                  <c:v>66.367758292719458</c:v>
                </c:pt>
                <c:pt idx="1027">
                  <c:v>66.238700943251388</c:v>
                </c:pt>
                <c:pt idx="1028">
                  <c:v>66.110019671414122</c:v>
                </c:pt>
                <c:pt idx="1029">
                  <c:v>65.981713017421058</c:v>
                </c:pt>
                <c:pt idx="1030">
                  <c:v>65.853779528563024</c:v>
                </c:pt>
                <c:pt idx="1031">
                  <c:v>65.72621775916582</c:v>
                </c:pt>
                <c:pt idx="1032">
                  <c:v>65.599026270545167</c:v>
                </c:pt>
                <c:pt idx="1033">
                  <c:v>65.472203630974306</c:v>
                </c:pt>
                <c:pt idx="1034">
                  <c:v>65.345748415637786</c:v>
                </c:pt>
                <c:pt idx="1035">
                  <c:v>65.219659206596702</c:v>
                </c:pt>
                <c:pt idx="1036">
                  <c:v>65.093934592740382</c:v>
                </c:pt>
                <c:pt idx="1037">
                  <c:v>64.9685731697557</c:v>
                </c:pt>
                <c:pt idx="1038">
                  <c:v>64.843573540083298</c:v>
                </c:pt>
                <c:pt idx="1039">
                  <c:v>64.718934312878858</c:v>
                </c:pt>
                <c:pt idx="1040">
                  <c:v>64.594654103978527</c:v>
                </c:pt>
                <c:pt idx="1041">
                  <c:v>64.470731535850476</c:v>
                </c:pt>
                <c:pt idx="1042">
                  <c:v>64.347165237572824</c:v>
                </c:pt>
                <c:pt idx="1043">
                  <c:v>64.223953844776631</c:v>
                </c:pt>
                <c:pt idx="1044">
                  <c:v>64.101095999623652</c:v>
                </c:pt>
                <c:pt idx="1045">
                  <c:v>63.978590350761813</c:v>
                </c:pt>
                <c:pt idx="1046">
                  <c:v>63.856435553288669</c:v>
                </c:pt>
                <c:pt idx="1047">
                  <c:v>63.734630268717645</c:v>
                </c:pt>
                <c:pt idx="1048">
                  <c:v>63.613173164935581</c:v>
                </c:pt>
                <c:pt idx="1049">
                  <c:v>63.492062916172337</c:v>
                </c:pt>
                <c:pt idx="1050">
                  <c:v>63.371298202959281</c:v>
                </c:pt>
                <c:pt idx="1051">
                  <c:v>63.250877712099374</c:v>
                </c:pt>
                <c:pt idx="1052">
                  <c:v>63.130800136626</c:v>
                </c:pt>
                <c:pt idx="1053">
                  <c:v>63.011064175768908</c:v>
                </c:pt>
                <c:pt idx="1054">
                  <c:v>62.891668534923575</c:v>
                </c:pt>
                <c:pt idx="1055">
                  <c:v>62.772611925607173</c:v>
                </c:pt>
                <c:pt idx="1056">
                  <c:v>62.653893065431994</c:v>
                </c:pt>
                <c:pt idx="1057">
                  <c:v>62.535510678068263</c:v>
                </c:pt>
                <c:pt idx="1058">
                  <c:v>62.41746349320595</c:v>
                </c:pt>
                <c:pt idx="1059">
                  <c:v>62.299750246532135</c:v>
                </c:pt>
                <c:pt idx="1060">
                  <c:v>62.182369679677294</c:v>
                </c:pt>
                <c:pt idx="1061">
                  <c:v>62.065320540205228</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435</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185</c:v>
                </c:pt>
                <c:pt idx="1083">
                  <c:v>59.571628419652235</c:v>
                </c:pt>
                <c:pt idx="1084">
                  <c:v>59.461869570711258</c:v>
                </c:pt>
                <c:pt idx="1085">
                  <c:v>59.352413783390148</c:v>
                </c:pt>
                <c:pt idx="1086">
                  <c:v>59.24325994298087</c:v>
                </c:pt>
                <c:pt idx="1087">
                  <c:v>59.134406939892344</c:v>
                </c:pt>
                <c:pt idx="1088">
                  <c:v>59.025853669630145</c:v>
                </c:pt>
                <c:pt idx="1089">
                  <c:v>58.917599032761544</c:v>
                </c:pt>
                <c:pt idx="1090">
                  <c:v>58.809641934890394</c:v>
                </c:pt>
                <c:pt idx="1091">
                  <c:v>58.701981286630144</c:v>
                </c:pt>
                <c:pt idx="1092">
                  <c:v>58.594616003574139</c:v>
                </c:pt>
                <c:pt idx="1093">
                  <c:v>58.487545006270324</c:v>
                </c:pt>
                <c:pt idx="1094">
                  <c:v>58.380767220192972</c:v>
                </c:pt>
                <c:pt idx="1095">
                  <c:v>58.274281575716678</c:v>
                </c:pt>
                <c:pt idx="1096">
                  <c:v>58.168087008090446</c:v>
                </c:pt>
                <c:pt idx="1097">
                  <c:v>58.062182457405733</c:v>
                </c:pt>
                <c:pt idx="1098">
                  <c:v>57.956566868577134</c:v>
                </c:pt>
                <c:pt idx="1099">
                  <c:v>57.851239191311493</c:v>
                </c:pt>
                <c:pt idx="1100">
                  <c:v>57.746198380086049</c:v>
                </c:pt>
                <c:pt idx="1101">
                  <c:v>57.641443394113956</c:v>
                </c:pt>
                <c:pt idx="1102">
                  <c:v>57.536973197330006</c:v>
                </c:pt>
                <c:pt idx="1103">
                  <c:v>57.432786758355761</c:v>
                </c:pt>
                <c:pt idx="1104">
                  <c:v>57.328883050479043</c:v>
                </c:pt>
                <c:pt idx="1105">
                  <c:v>57.225261051626035</c:v>
                </c:pt>
                <c:pt idx="1106">
                  <c:v>57.12191974433965</c:v>
                </c:pt>
                <c:pt idx="1107">
                  <c:v>57.018858115747804</c:v>
                </c:pt>
                <c:pt idx="1108">
                  <c:v>56.916075157546757</c:v>
                </c:pt>
                <c:pt idx="1109">
                  <c:v>56.813569865971999</c:v>
                </c:pt>
                <c:pt idx="1110">
                  <c:v>56.711341241773077</c:v>
                </c:pt>
                <c:pt idx="1111">
                  <c:v>56.609388290191163</c:v>
                </c:pt>
                <c:pt idx="1112">
                  <c:v>56.507710020934411</c:v>
                </c:pt>
                <c:pt idx="1113">
                  <c:v>56.406305448154107</c:v>
                </c:pt>
                <c:pt idx="1114">
                  <c:v>56.305173590418676</c:v>
                </c:pt>
                <c:pt idx="1115">
                  <c:v>56.204313470694146</c:v>
                </c:pt>
                <c:pt idx="1116">
                  <c:v>56.103724116316194</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822</c:v>
                </c:pt>
                <c:pt idx="1128">
                  <c:v>54.917423377111994</c:v>
                </c:pt>
                <c:pt idx="1129">
                  <c:v>54.820267406841886</c:v>
                </c:pt>
                <c:pt idx="1130">
                  <c:v>54.723369030768069</c:v>
                </c:pt>
                <c:pt idx="1131">
                  <c:v>54.626727339063983</c:v>
                </c:pt>
                <c:pt idx="1132">
                  <c:v>54.53034142591904</c:v>
                </c:pt>
                <c:pt idx="1133">
                  <c:v>54.434210389514021</c:v>
                </c:pt>
                <c:pt idx="1134">
                  <c:v>54.338333332001426</c:v>
                </c:pt>
                <c:pt idx="1135">
                  <c:v>54.242709359481111</c:v>
                </c:pt>
                <c:pt idx="1136">
                  <c:v>54.147337581986044</c:v>
                </c:pt>
                <c:pt idx="1137">
                  <c:v>54.05221711345547</c:v>
                </c:pt>
                <c:pt idx="1138">
                  <c:v>53.957347071715716</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228</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203</c:v>
                </c:pt>
                <c:pt idx="1161">
                  <c:v>51.842481419339286</c:v>
                </c:pt>
                <c:pt idx="1162">
                  <c:v>51.753366728400813</c:v>
                </c:pt>
                <c:pt idx="1163">
                  <c:v>51.664481615825245</c:v>
                </c:pt>
                <c:pt idx="1164">
                  <c:v>51.575825293699829</c:v>
                </c:pt>
                <c:pt idx="1165">
                  <c:v>51.487396977488245</c:v>
                </c:pt>
                <c:pt idx="1166">
                  <c:v>51.399195886014233</c:v>
                </c:pt>
                <c:pt idx="1167">
                  <c:v>51.311221241443363</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525</c:v>
                </c:pt>
                <c:pt idx="1177">
                  <c:v>50.443760608007544</c:v>
                </c:pt>
                <c:pt idx="1178">
                  <c:v>50.358226481389423</c:v>
                </c:pt>
                <c:pt idx="1179">
                  <c:v>50.272909722257182</c:v>
                </c:pt>
                <c:pt idx="1180">
                  <c:v>50.187809594705975</c:v>
                </c:pt>
                <c:pt idx="1181">
                  <c:v>50.102925365945161</c:v>
                </c:pt>
                <c:pt idx="1182">
                  <c:v>50.018256306278531</c:v>
                </c:pt>
                <c:pt idx="1183">
                  <c:v>49.933801689090117</c:v>
                </c:pt>
                <c:pt idx="1184">
                  <c:v>49.849560790830807</c:v>
                </c:pt>
                <c:pt idx="1185">
                  <c:v>49.765532890997605</c:v>
                </c:pt>
                <c:pt idx="1186">
                  <c:v>49.681717272120913</c:v>
                </c:pt>
                <c:pt idx="1187">
                  <c:v>49.598113219753337</c:v>
                </c:pt>
                <c:pt idx="1188">
                  <c:v>49.514720022445999</c:v>
                </c:pt>
                <c:pt idx="1189">
                  <c:v>49.431536971742027</c:v>
                </c:pt>
                <c:pt idx="1190">
                  <c:v>49.348563362156</c:v>
                </c:pt>
                <c:pt idx="1191">
                  <c:v>49.265798491159387</c:v>
                </c:pt>
                <c:pt idx="1192">
                  <c:v>49.183241659166136</c:v>
                </c:pt>
                <c:pt idx="1193">
                  <c:v>49.100892169523675</c:v>
                </c:pt>
                <c:pt idx="1194">
                  <c:v>49.018749328486912</c:v>
                </c:pt>
                <c:pt idx="1195">
                  <c:v>48.936812445212944</c:v>
                </c:pt>
                <c:pt idx="1196">
                  <c:v>48.855080831742612</c:v>
                </c:pt>
                <c:pt idx="1197">
                  <c:v>48.773553802989234</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355</c:v>
                </c:pt>
                <c:pt idx="1211">
                  <c:v>47.653279855097701</c:v>
                </c:pt>
                <c:pt idx="1212">
                  <c:v>47.574741294843115</c:v>
                </c:pt>
                <c:pt idx="1213">
                  <c:v>47.496396736750562</c:v>
                </c:pt>
                <c:pt idx="1214">
                  <c:v>47.418245542391951</c:v>
                </c:pt>
                <c:pt idx="1215">
                  <c:v>47.340287075963538</c:v>
                </c:pt>
                <c:pt idx="1216">
                  <c:v>47.262520704276099</c:v>
                </c:pt>
                <c:pt idx="1217">
                  <c:v>47.184945796731654</c:v>
                </c:pt>
                <c:pt idx="1218">
                  <c:v>47.107561725324125</c:v>
                </c:pt>
                <c:pt idx="1219">
                  <c:v>47.030367864616814</c:v>
                </c:pt>
                <c:pt idx="1220">
                  <c:v>46.953363591734913</c:v>
                </c:pt>
                <c:pt idx="1221">
                  <c:v>46.876548286350435</c:v>
                </c:pt>
                <c:pt idx="1222">
                  <c:v>46.799921330669413</c:v>
                </c:pt>
                <c:pt idx="1223">
                  <c:v>46.723482109422008</c:v>
                </c:pt>
                <c:pt idx="1224">
                  <c:v>46.647230009847235</c:v>
                </c:pt>
                <c:pt idx="1225">
                  <c:v>46.571164421684223</c:v>
                </c:pt>
                <c:pt idx="1226">
                  <c:v>46.495284737156943</c:v>
                </c:pt>
                <c:pt idx="1227">
                  <c:v>46.41959035096135</c:v>
                </c:pt>
                <c:pt idx="1228">
                  <c:v>46.344080660256061</c:v>
                </c:pt>
                <c:pt idx="1229">
                  <c:v>46.268755064652289</c:v>
                </c:pt>
                <c:pt idx="1230">
                  <c:v>46.193612966193463</c:v>
                </c:pt>
                <c:pt idx="1231">
                  <c:v>46.118653769352044</c:v>
                </c:pt>
                <c:pt idx="1232">
                  <c:v>46.043876881014874</c:v>
                </c:pt>
                <c:pt idx="1233">
                  <c:v>45.969281710469154</c:v>
                </c:pt>
                <c:pt idx="1234">
                  <c:v>45.894867669392838</c:v>
                </c:pt>
                <c:pt idx="1235">
                  <c:v>45.820634171846145</c:v>
                </c:pt>
                <c:pt idx="1236">
                  <c:v>45.746580634252943</c:v>
                </c:pt>
                <c:pt idx="1237">
                  <c:v>45.672706475393014</c:v>
                </c:pt>
                <c:pt idx="1238">
                  <c:v>45.59901111639401</c:v>
                </c:pt>
                <c:pt idx="1239">
                  <c:v>45.525493980713492</c:v>
                </c:pt>
                <c:pt idx="1240">
                  <c:v>45.452154494132749</c:v>
                </c:pt>
                <c:pt idx="1241">
                  <c:v>45.378992084743345</c:v>
                </c:pt>
                <c:pt idx="1242">
                  <c:v>45.30600618293629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495</c:v>
                </c:pt>
                <c:pt idx="1251">
                  <c:v>44.656983046569685</c:v>
                </c:pt>
                <c:pt idx="1252">
                  <c:v>44.585731390166011</c:v>
                </c:pt>
                <c:pt idx="1253">
                  <c:v>44.514650124292999</c:v>
                </c:pt>
                <c:pt idx="1254">
                  <c:v>44.443738706092041</c:v>
                </c:pt>
                <c:pt idx="1255">
                  <c:v>44.372996594860595</c:v>
                </c:pt>
                <c:pt idx="1256">
                  <c:v>44.302423252048094</c:v>
                </c:pt>
                <c:pt idx="1257">
                  <c:v>44.232018141244112</c:v>
                </c:pt>
                <c:pt idx="1258">
                  <c:v>44.161780728166065</c:v>
                </c:pt>
                <c:pt idx="1259">
                  <c:v>44.091710480651862</c:v>
                </c:pt>
                <c:pt idx="1260">
                  <c:v>44.021806868647914</c:v>
                </c:pt>
                <c:pt idx="1261">
                  <c:v>43.952069364201144</c:v>
                </c:pt>
                <c:pt idx="1262">
                  <c:v>43.882497441445878</c:v>
                </c:pt>
                <c:pt idx="1263">
                  <c:v>43.813090576598071</c:v>
                </c:pt>
                <c:pt idx="1264">
                  <c:v>43.743848247941081</c:v>
                </c:pt>
                <c:pt idx="1265">
                  <c:v>43.67476993581824</c:v>
                </c:pt>
                <c:pt idx="1266">
                  <c:v>43.60585512262368</c:v>
                </c:pt>
                <c:pt idx="1267">
                  <c:v>43.537103292791357</c:v>
                </c:pt>
                <c:pt idx="1268">
                  <c:v>43.468513932786358</c:v>
                </c:pt>
                <c:pt idx="1269">
                  <c:v>43.400086531091944</c:v>
                </c:pt>
                <c:pt idx="1270">
                  <c:v>43.331820578207903</c:v>
                </c:pt>
                <c:pt idx="1271">
                  <c:v>43.263715566632833</c:v>
                </c:pt>
                <c:pt idx="1272">
                  <c:v>43.195770990857525</c:v>
                </c:pt>
                <c:pt idx="1273">
                  <c:v>43.127986347355353</c:v>
                </c:pt>
                <c:pt idx="1274">
                  <c:v>43.060361134577178</c:v>
                </c:pt>
                <c:pt idx="1275">
                  <c:v>42.992894852934235</c:v>
                </c:pt>
                <c:pt idx="1276">
                  <c:v>42.925587004795993</c:v>
                </c:pt>
                <c:pt idx="1277">
                  <c:v>42.858437094476905</c:v>
                </c:pt>
                <c:pt idx="1278">
                  <c:v>42.791444628228255</c:v>
                </c:pt>
                <c:pt idx="1279">
                  <c:v>42.724609114229679</c:v>
                </c:pt>
                <c:pt idx="1280">
                  <c:v>42.657930062579609</c:v>
                </c:pt>
                <c:pt idx="1281">
                  <c:v>42.591406985286028</c:v>
                </c:pt>
                <c:pt idx="1282">
                  <c:v>42.525039396260013</c:v>
                </c:pt>
                <c:pt idx="1283">
                  <c:v>42.458826811300199</c:v>
                </c:pt>
                <c:pt idx="1284">
                  <c:v>42.392768748094483</c:v>
                </c:pt>
                <c:pt idx="1285">
                  <c:v>42.326864726200021</c:v>
                </c:pt>
                <c:pt idx="1286">
                  <c:v>42.261114267043645</c:v>
                </c:pt>
                <c:pt idx="1287">
                  <c:v>42.195516893906976</c:v>
                </c:pt>
                <c:pt idx="1288">
                  <c:v>42.130072131919661</c:v>
                </c:pt>
                <c:pt idx="1289">
                  <c:v>42.064779508053732</c:v>
                </c:pt>
                <c:pt idx="1290">
                  <c:v>41.999638551110444</c:v>
                </c:pt>
                <c:pt idx="1291">
                  <c:v>41.934648791714707</c:v>
                </c:pt>
                <c:pt idx="1292">
                  <c:v>41.869809762305998</c:v>
                </c:pt>
                <c:pt idx="1293">
                  <c:v>41.80512099712945</c:v>
                </c:pt>
                <c:pt idx="1294">
                  <c:v>41.740582032226222</c:v>
                </c:pt>
                <c:pt idx="1295">
                  <c:v>41.676192405429617</c:v>
                </c:pt>
                <c:pt idx="1296">
                  <c:v>41.611951656351998</c:v>
                </c:pt>
                <c:pt idx="1297">
                  <c:v>41.547859326379452</c:v>
                </c:pt>
                <c:pt idx="1298">
                  <c:v>41.483914958661785</c:v>
                </c:pt>
                <c:pt idx="1299">
                  <c:v>41.420118098106329</c:v>
                </c:pt>
                <c:pt idx="1300">
                  <c:v>41.356468291365871</c:v>
                </c:pt>
                <c:pt idx="1301">
                  <c:v>41.292965086839772</c:v>
                </c:pt>
                <c:pt idx="1302">
                  <c:v>41.229608034651669</c:v>
                </c:pt>
                <c:pt idx="1303">
                  <c:v>41.166396686655517</c:v>
                </c:pt>
                <c:pt idx="1304">
                  <c:v>41.103330596419163</c:v>
                </c:pt>
                <c:pt idx="1305">
                  <c:v>41.040409319219194</c:v>
                </c:pt>
                <c:pt idx="1306">
                  <c:v>40.977632412033394</c:v>
                </c:pt>
                <c:pt idx="1307">
                  <c:v>40.914999433531825</c:v>
                </c:pt>
                <c:pt idx="1308">
                  <c:v>40.852509944070263</c:v>
                </c:pt>
                <c:pt idx="1309">
                  <c:v>40.790163505680525</c:v>
                </c:pt>
                <c:pt idx="1310">
                  <c:v>40.727959682066142</c:v>
                </c:pt>
                <c:pt idx="1311">
                  <c:v>40.665898038591763</c:v>
                </c:pt>
                <c:pt idx="1312">
                  <c:v>40.603978142275743</c:v>
                </c:pt>
                <c:pt idx="1313">
                  <c:v>40.542199561783995</c:v>
                </c:pt>
                <c:pt idx="1314">
                  <c:v>40.480561867422423</c:v>
                </c:pt>
                <c:pt idx="1315">
                  <c:v>40.419064631129444</c:v>
                </c:pt>
                <c:pt idx="1316">
                  <c:v>40.357707426465048</c:v>
                </c:pt>
                <c:pt idx="1317">
                  <c:v>40.296489828610454</c:v>
                </c:pt>
                <c:pt idx="1318">
                  <c:v>40.235411414352832</c:v>
                </c:pt>
                <c:pt idx="1319">
                  <c:v>40.174471762084046</c:v>
                </c:pt>
                <c:pt idx="1320">
                  <c:v>40.113670451789936</c:v>
                </c:pt>
                <c:pt idx="1321">
                  <c:v>40.05300706504628</c:v>
                </c:pt>
                <c:pt idx="1322">
                  <c:v>39.992481185008756</c:v>
                </c:pt>
                <c:pt idx="1323">
                  <c:v>39.932092396404563</c:v>
                </c:pt>
                <c:pt idx="1324">
                  <c:v>39.871840285528855</c:v>
                </c:pt>
                <c:pt idx="1325">
                  <c:v>39.811724440236617</c:v>
                </c:pt>
                <c:pt idx="1326">
                  <c:v>39.751744449936105</c:v>
                </c:pt>
                <c:pt idx="1327">
                  <c:v>39.691899905579213</c:v>
                </c:pt>
                <c:pt idx="1328">
                  <c:v>39.632190399655613</c:v>
                </c:pt>
                <c:pt idx="1329">
                  <c:v>39.572615526188372</c:v>
                </c:pt>
                <c:pt idx="1330">
                  <c:v>39.51317488072285</c:v>
                </c:pt>
                <c:pt idx="1331">
                  <c:v>39.453868060324027</c:v>
                </c:pt>
                <c:pt idx="1332">
                  <c:v>39.39469466356767</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164</c:v>
                </c:pt>
                <c:pt idx="1344">
                  <c:v>38.694876860768204</c:v>
                </c:pt>
                <c:pt idx="1345">
                  <c:v>38.637402116902415</c:v>
                </c:pt>
                <c:pt idx="1346">
                  <c:v>38.580055331625587</c:v>
                </c:pt>
                <c:pt idx="1347">
                  <c:v>38.522836125379563</c:v>
                </c:pt>
                <c:pt idx="1348">
                  <c:v>38.465744120012324</c:v>
                </c:pt>
                <c:pt idx="1349">
                  <c:v>38.408778938772521</c:v>
                </c:pt>
                <c:pt idx="1350">
                  <c:v>38.351940206300895</c:v>
                </c:pt>
                <c:pt idx="1351">
                  <c:v>38.295227548628233</c:v>
                </c:pt>
                <c:pt idx="1352">
                  <c:v>38.238640593165222</c:v>
                </c:pt>
                <c:pt idx="1353">
                  <c:v>38.182178968698366</c:v>
                </c:pt>
                <c:pt idx="1354">
                  <c:v>38.125842305383408</c:v>
                </c:pt>
                <c:pt idx="1355">
                  <c:v>38.069630234739513</c:v>
                </c:pt>
                <c:pt idx="1356">
                  <c:v>38.013542389641998</c:v>
                </c:pt>
                <c:pt idx="1357">
                  <c:v>37.957578404319904</c:v>
                </c:pt>
                <c:pt idx="1358">
                  <c:v>37.901737914344544</c:v>
                </c:pt>
                <c:pt idx="1359">
                  <c:v>37.846020556627877</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458</c:v>
                </c:pt>
                <c:pt idx="1374">
                  <c:v>37.024793192596135</c:v>
                </c:pt>
                <c:pt idx="1375">
                  <c:v>36.970997641403294</c:v>
                </c:pt>
                <c:pt idx="1376">
                  <c:v>36.917319249284624</c:v>
                </c:pt>
                <c:pt idx="1377">
                  <c:v>36.863757676278496</c:v>
                </c:pt>
                <c:pt idx="1378">
                  <c:v>36.810312583655993</c:v>
                </c:pt>
                <c:pt idx="1379">
                  <c:v>36.756983633915993</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628</c:v>
                </c:pt>
                <c:pt idx="1401">
                  <c:v>35.612462959922425</c:v>
                </c:pt>
                <c:pt idx="1402">
                  <c:v>35.561714889732144</c:v>
                </c:pt>
                <c:pt idx="1403">
                  <c:v>35.511075216967214</c:v>
                </c:pt>
                <c:pt idx="1404">
                  <c:v>35.460543633132595</c:v>
                </c:pt>
                <c:pt idx="1405">
                  <c:v>35.410119830830112</c:v>
                </c:pt>
                <c:pt idx="1406">
                  <c:v>35.359803503752659</c:v>
                </c:pt>
                <c:pt idx="1407">
                  <c:v>35.309594346683753</c:v>
                </c:pt>
                <c:pt idx="1408">
                  <c:v>35.259492055484884</c:v>
                </c:pt>
                <c:pt idx="1409">
                  <c:v>35.209496327098762</c:v>
                </c:pt>
                <c:pt idx="1410">
                  <c:v>35.159606859540844</c:v>
                </c:pt>
                <c:pt idx="1411">
                  <c:v>35.109823351895344</c:v>
                </c:pt>
                <c:pt idx="1412">
                  <c:v>35.060145504311919</c:v>
                </c:pt>
                <c:pt idx="1413">
                  <c:v>35.010573017998546</c:v>
                </c:pt>
                <c:pt idx="1414">
                  <c:v>34.961105595219792</c:v>
                </c:pt>
                <c:pt idx="1415">
                  <c:v>34.911742939290754</c:v>
                </c:pt>
                <c:pt idx="1416">
                  <c:v>34.862484754573146</c:v>
                </c:pt>
                <c:pt idx="1417">
                  <c:v>34.813330746471266</c:v>
                </c:pt>
                <c:pt idx="1418">
                  <c:v>34.764280621425023</c:v>
                </c:pt>
                <c:pt idx="1419">
                  <c:v>34.715334086910659</c:v>
                </c:pt>
                <c:pt idx="1420">
                  <c:v>34.666490851431348</c:v>
                </c:pt>
                <c:pt idx="1421">
                  <c:v>34.617750624515352</c:v>
                </c:pt>
                <c:pt idx="1422">
                  <c:v>34.569113116711463</c:v>
                </c:pt>
                <c:pt idx="1423">
                  <c:v>34.520578039583413</c:v>
                </c:pt>
                <c:pt idx="1424">
                  <c:v>34.472145105708115</c:v>
                </c:pt>
                <c:pt idx="1425">
                  <c:v>34.423814028669064</c:v>
                </c:pt>
                <c:pt idx="1426">
                  <c:v>34.375584523052844</c:v>
                </c:pt>
                <c:pt idx="1427">
                  <c:v>34.327456304446002</c:v>
                </c:pt>
                <c:pt idx="1428">
                  <c:v>34.279429089428525</c:v>
                </c:pt>
                <c:pt idx="1429">
                  <c:v>34.23150259557201</c:v>
                </c:pt>
                <c:pt idx="1430">
                  <c:v>34.183676541433904</c:v>
                </c:pt>
                <c:pt idx="1431">
                  <c:v>34.135950646555479</c:v>
                </c:pt>
                <c:pt idx="1432">
                  <c:v>34.088324631452494</c:v>
                </c:pt>
                <c:pt idx="1433">
                  <c:v>34.040798217619916</c:v>
                </c:pt>
                <c:pt idx="1434">
                  <c:v>33.993371127519481</c:v>
                </c:pt>
                <c:pt idx="1435">
                  <c:v>33.946043084579763</c:v>
                </c:pt>
                <c:pt idx="1436">
                  <c:v>33.898813813191317</c:v>
                </c:pt>
                <c:pt idx="1437">
                  <c:v>33.851683038701928</c:v>
                </c:pt>
                <c:pt idx="1438">
                  <c:v>33.804650487415778</c:v>
                </c:pt>
                <c:pt idx="1439">
                  <c:v>33.757715886585558</c:v>
                </c:pt>
                <c:pt idx="1440">
                  <c:v>33.710878964407193</c:v>
                </c:pt>
                <c:pt idx="1441">
                  <c:v>33.66413945002347</c:v>
                </c:pt>
                <c:pt idx="1442">
                  <c:v>33.617497073511984</c:v>
                </c:pt>
                <c:pt idx="1443">
                  <c:v>33.570951565888294</c:v>
                </c:pt>
                <c:pt idx="1444">
                  <c:v>33.524502659094104</c:v>
                </c:pt>
                <c:pt idx="1445">
                  <c:v>33.478150086000063</c:v>
                </c:pt>
                <c:pt idx="1446">
                  <c:v>33.431893580398103</c:v>
                </c:pt>
                <c:pt idx="1447">
                  <c:v>33.385732877002496</c:v>
                </c:pt>
                <c:pt idx="1448">
                  <c:v>33.339667711437656</c:v>
                </c:pt>
                <c:pt idx="1449">
                  <c:v>33.293697820244006</c:v>
                </c:pt>
                <c:pt idx="1450">
                  <c:v>33.247822940866008</c:v>
                </c:pt>
                <c:pt idx="1451">
                  <c:v>33.202042811653143</c:v>
                </c:pt>
                <c:pt idx="1452">
                  <c:v>33.15635717185576</c:v>
                </c:pt>
                <c:pt idx="1453">
                  <c:v>33.110765761619191</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09995</c:v>
                </c:pt>
                <c:pt idx="1477">
                  <c:v>32.044180538542825</c:v>
                </c:pt>
                <c:pt idx="1478">
                  <c:v>32.000862962699955</c:v>
                </c:pt>
                <c:pt idx="1479">
                  <c:v>31.957633163086044</c:v>
                </c:pt>
                <c:pt idx="1480">
                  <c:v>31.914490902708259</c:v>
                </c:pt>
                <c:pt idx="1481">
                  <c:v>31.871435945373086</c:v>
                </c:pt>
                <c:pt idx="1482">
                  <c:v>31.828468055683143</c:v>
                </c:pt>
                <c:pt idx="1483">
                  <c:v>31.785586999033498</c:v>
                </c:pt>
                <c:pt idx="1484">
                  <c:v>31.742792541609685</c:v>
                </c:pt>
                <c:pt idx="1485">
                  <c:v>31.700084450383549</c:v>
                </c:pt>
                <c:pt idx="1486">
                  <c:v>31.65746249310903</c:v>
                </c:pt>
                <c:pt idx="1487">
                  <c:v>31.614926438321433</c:v>
                </c:pt>
                <c:pt idx="1488">
                  <c:v>31.572476055332672</c:v>
                </c:pt>
                <c:pt idx="1489">
                  <c:v>31.530111114228635</c:v>
                </c:pt>
                <c:pt idx="1490">
                  <c:v>31.487831385865686</c:v>
                </c:pt>
                <c:pt idx="1491">
                  <c:v>31.445636641867715</c:v>
                </c:pt>
                <c:pt idx="1492">
                  <c:v>31.403526654624589</c:v>
                </c:pt>
                <c:pt idx="1493">
                  <c:v>31.36150119728579</c:v>
                </c:pt>
                <c:pt idx="1494">
                  <c:v>31.319560043759868</c:v>
                </c:pt>
                <c:pt idx="1495">
                  <c:v>31.277702968711086</c:v>
                </c:pt>
                <c:pt idx="1496">
                  <c:v>31.235929747555989</c:v>
                </c:pt>
                <c:pt idx="1497">
                  <c:v>31.194240156460328</c:v>
                </c:pt>
                <c:pt idx="1498">
                  <c:v>31.152633972336023</c:v>
                </c:pt>
                <c:pt idx="1499">
                  <c:v>31.11111097283953</c:v>
                </c:pt>
                <c:pt idx="1500">
                  <c:v>31.069670936365558</c:v>
                </c:pt>
                <c:pt idx="1501">
                  <c:v>31.028313642048889</c:v>
                </c:pt>
                <c:pt idx="1502">
                  <c:v>30.987038869756432</c:v>
                </c:pt>
                <c:pt idx="1503">
                  <c:v>30.945846400088026</c:v>
                </c:pt>
                <c:pt idx="1504">
                  <c:v>30.90473601437153</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24</c:v>
                </c:pt>
                <c:pt idx="1514">
                  <c:v>30.498099182005689</c:v>
                </c:pt>
                <c:pt idx="1515">
                  <c:v>30.45787749294303</c:v>
                </c:pt>
                <c:pt idx="1516">
                  <c:v>30.417735319563189</c:v>
                </c:pt>
                <c:pt idx="1517">
                  <c:v>30.377672452408291</c:v>
                </c:pt>
                <c:pt idx="1518">
                  <c:v>30.337688682708595</c:v>
                </c:pt>
                <c:pt idx="1519">
                  <c:v>30.297783802381197</c:v>
                </c:pt>
                <c:pt idx="1520">
                  <c:v>30.257957604028135</c:v>
                </c:pt>
                <c:pt idx="1521">
                  <c:v>30.218209880930456</c:v>
                </c:pt>
                <c:pt idx="1522">
                  <c:v>30.178540427049885</c:v>
                </c:pt>
                <c:pt idx="1523">
                  <c:v>30.138949037022027</c:v>
                </c:pt>
                <c:pt idx="1524">
                  <c:v>30.099435506156688</c:v>
                </c:pt>
                <c:pt idx="1525">
                  <c:v>30.059999630433776</c:v>
                </c:pt>
                <c:pt idx="1526">
                  <c:v>30.020641206500816</c:v>
                </c:pt>
                <c:pt idx="1527">
                  <c:v>29.981360031671489</c:v>
                </c:pt>
                <c:pt idx="1528">
                  <c:v>29.942155903920789</c:v>
                </c:pt>
                <c:pt idx="1529">
                  <c:v>29.90302862188463</c:v>
                </c:pt>
                <c:pt idx="1530">
                  <c:v>29.863977984855644</c:v>
                </c:pt>
                <c:pt idx="1531">
                  <c:v>29.825003792781789</c:v>
                </c:pt>
                <c:pt idx="1532">
                  <c:v>29.786105846262991</c:v>
                </c:pt>
                <c:pt idx="1533">
                  <c:v>29.747283946549722</c:v>
                </c:pt>
                <c:pt idx="1534">
                  <c:v>29.708537895537908</c:v>
                </c:pt>
                <c:pt idx="1535">
                  <c:v>29.669867495770635</c:v>
                </c:pt>
                <c:pt idx="1536">
                  <c:v>29.631272550430214</c:v>
                </c:pt>
                <c:pt idx="1537">
                  <c:v>29.592752863340689</c:v>
                </c:pt>
                <c:pt idx="1538">
                  <c:v>29.554308238962989</c:v>
                </c:pt>
                <c:pt idx="1539">
                  <c:v>29.515938482391892</c:v>
                </c:pt>
                <c:pt idx="1540">
                  <c:v>29.477643399354889</c:v>
                </c:pt>
                <c:pt idx="1541">
                  <c:v>29.439422796209286</c:v>
                </c:pt>
                <c:pt idx="1542">
                  <c:v>29.40127647993917</c:v>
                </c:pt>
                <c:pt idx="1543">
                  <c:v>29.363204258154564</c:v>
                </c:pt>
                <c:pt idx="1544">
                  <c:v>29.325205939086494</c:v>
                </c:pt>
                <c:pt idx="1545">
                  <c:v>29.287281331586886</c:v>
                </c:pt>
                <c:pt idx="1546">
                  <c:v>29.249430245124724</c:v>
                </c:pt>
                <c:pt idx="1547">
                  <c:v>29.211652489785717</c:v>
                </c:pt>
                <c:pt idx="1548">
                  <c:v>29.173947876266002</c:v>
                </c:pt>
                <c:pt idx="1549">
                  <c:v>29.136316215873816</c:v>
                </c:pt>
                <c:pt idx="1550">
                  <c:v>29.098757320524989</c:v>
                </c:pt>
                <c:pt idx="1551">
                  <c:v>29.061271002741428</c:v>
                </c:pt>
                <c:pt idx="1552">
                  <c:v>29.02385707564796</c:v>
                </c:pt>
                <c:pt idx="1553">
                  <c:v>28.986515352970589</c:v>
                </c:pt>
                <c:pt idx="1554">
                  <c:v>28.949245649034872</c:v>
                </c:pt>
                <c:pt idx="1555">
                  <c:v>28.912047778761163</c:v>
                </c:pt>
                <c:pt idx="1556">
                  <c:v>28.87492155766623</c:v>
                </c:pt>
                <c:pt idx="1557">
                  <c:v>28.837866801856723</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552</c:v>
                </c:pt>
                <c:pt idx="1570">
                  <c:v>28.362575709388228</c:v>
                </c:pt>
                <c:pt idx="1571">
                  <c:v>28.326502484936189</c:v>
                </c:pt>
                <c:pt idx="1572">
                  <c:v>28.290498036879889</c:v>
                </c:pt>
                <c:pt idx="1573">
                  <c:v>28.254562190493218</c:v>
                </c:pt>
                <c:pt idx="1574">
                  <c:v>28.218694771605129</c:v>
                </c:pt>
                <c:pt idx="1575">
                  <c:v>28.18289560659699</c:v>
                </c:pt>
                <c:pt idx="1576">
                  <c:v>28.147164522400331</c:v>
                </c:pt>
                <c:pt idx="1577">
                  <c:v>28.111501346494968</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02</c:v>
                </c:pt>
                <c:pt idx="1586">
                  <c:v>27.793560439306763</c:v>
                </c:pt>
                <c:pt idx="1587">
                  <c:v>27.758566976827815</c:v>
                </c:pt>
                <c:pt idx="1588">
                  <c:v>27.723639560510147</c:v>
                </c:pt>
                <c:pt idx="1589">
                  <c:v>27.688778024252294</c:v>
                </c:pt>
                <c:pt idx="1590">
                  <c:v>27.653982202473827</c:v>
                </c:pt>
                <c:pt idx="1591">
                  <c:v>27.619251930115198</c:v>
                </c:pt>
                <c:pt idx="1592">
                  <c:v>27.584587042634389</c:v>
                </c:pt>
                <c:pt idx="1593">
                  <c:v>27.549987376005433</c:v>
                </c:pt>
                <c:pt idx="1594">
                  <c:v>27.515452766716315</c:v>
                </c:pt>
                <c:pt idx="1595">
                  <c:v>27.480983051766909</c:v>
                </c:pt>
                <c:pt idx="1596">
                  <c:v>27.446578068668288</c:v>
                </c:pt>
                <c:pt idx="1597">
                  <c:v>27.412237655438187</c:v>
                </c:pt>
                <c:pt idx="1598">
                  <c:v>27.37796165060206</c:v>
                </c:pt>
                <c:pt idx="1599">
                  <c:v>27.343749893188171</c:v>
                </c:pt>
                <c:pt idx="1600">
                  <c:v>27.309602222729822</c:v>
                </c:pt>
                <c:pt idx="1601">
                  <c:v>27.275518479259226</c:v>
                </c:pt>
                <c:pt idx="1602">
                  <c:v>27.241498503307099</c:v>
                </c:pt>
                <c:pt idx="1603">
                  <c:v>27.207542135902589</c:v>
                </c:pt>
                <c:pt idx="1604">
                  <c:v>27.173649218568521</c:v>
                </c:pt>
                <c:pt idx="1605">
                  <c:v>27.139819593322127</c:v>
                </c:pt>
                <c:pt idx="1606">
                  <c:v>27.106053102670941</c:v>
                </c:pt>
                <c:pt idx="1607">
                  <c:v>27.072349589612589</c:v>
                </c:pt>
                <c:pt idx="1608">
                  <c:v>27.038708897632926</c:v>
                </c:pt>
                <c:pt idx="1609">
                  <c:v>27.005130870702498</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7904</c:v>
                </c:pt>
                <c:pt idx="1618">
                  <c:v>26.705723049038962</c:v>
                </c:pt>
                <c:pt idx="1619">
                  <c:v>26.672763196643942</c:v>
                </c:pt>
                <c:pt idx="1620">
                  <c:v>26.639864324541268</c:v>
                </c:pt>
                <c:pt idx="1621">
                  <c:v>26.607026282393889</c:v>
                </c:pt>
                <c:pt idx="1622">
                  <c:v>26.574248920329076</c:v>
                </c:pt>
                <c:pt idx="1623">
                  <c:v>26.541532088933774</c:v>
                </c:pt>
                <c:pt idx="1624">
                  <c:v>26.508875639256331</c:v>
                </c:pt>
                <c:pt idx="1625">
                  <c:v>26.476279422800921</c:v>
                </c:pt>
                <c:pt idx="1626">
                  <c:v>26.443743291528733</c:v>
                </c:pt>
                <c:pt idx="1627">
                  <c:v>26.411267097857291</c:v>
                </c:pt>
                <c:pt idx="1628">
                  <c:v>26.378850694653735</c:v>
                </c:pt>
                <c:pt idx="1629">
                  <c:v>26.34649393523846</c:v>
                </c:pt>
                <c:pt idx="1630">
                  <c:v>26.314196673381026</c:v>
                </c:pt>
                <c:pt idx="1631">
                  <c:v>26.281958763299137</c:v>
                </c:pt>
                <c:pt idx="1632">
                  <c:v>26.249780059655322</c:v>
                </c:pt>
                <c:pt idx="1633">
                  <c:v>26.217660417558928</c:v>
                </c:pt>
                <c:pt idx="1634">
                  <c:v>26.185599692559812</c:v>
                </c:pt>
                <c:pt idx="1635">
                  <c:v>26.153597740651964</c:v>
                </c:pt>
                <c:pt idx="1636">
                  <c:v>26.121654418266708</c:v>
                </c:pt>
                <c:pt idx="1637">
                  <c:v>26.089769582273501</c:v>
                </c:pt>
                <c:pt idx="1638">
                  <c:v>26.057943089980892</c:v>
                </c:pt>
                <c:pt idx="1639">
                  <c:v>26.026174799129329</c:v>
                </c:pt>
                <c:pt idx="1640">
                  <c:v>25.994464567894145</c:v>
                </c:pt>
                <c:pt idx="1641">
                  <c:v>25.962812254881804</c:v>
                </c:pt>
                <c:pt idx="1642">
                  <c:v>25.931217719130025</c:v>
                </c:pt>
                <c:pt idx="1643">
                  <c:v>25.899680820103477</c:v>
                </c:pt>
                <c:pt idx="1644">
                  <c:v>25.868201417694955</c:v>
                </c:pt>
                <c:pt idx="1645">
                  <c:v>25.836779372222427</c:v>
                </c:pt>
                <c:pt idx="1646">
                  <c:v>25.805414544427602</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887</c:v>
                </c:pt>
                <c:pt idx="1659">
                  <c:v>25.402815991425403</c:v>
                </c:pt>
                <c:pt idx="1660">
                  <c:v>25.372237822785589</c:v>
                </c:pt>
                <c:pt idx="1661">
                  <c:v>25.341714832788913</c:v>
                </c:pt>
                <c:pt idx="1662">
                  <c:v>25.311246888755086</c:v>
                </c:pt>
                <c:pt idx="1663">
                  <c:v>25.280833858401</c:v>
                </c:pt>
                <c:pt idx="1664">
                  <c:v>25.250475609842361</c:v>
                </c:pt>
                <c:pt idx="1665">
                  <c:v>25.220172011589089</c:v>
                </c:pt>
                <c:pt idx="1666">
                  <c:v>25.189922932546189</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05</c:v>
                </c:pt>
                <c:pt idx="1682">
                  <c:v>24.713246813268189</c:v>
                </c:pt>
                <c:pt idx="1683">
                  <c:v>24.683904878513189</c:v>
                </c:pt>
                <c:pt idx="1684">
                  <c:v>24.654615169088338</c:v>
                </c:pt>
                <c:pt idx="1685">
                  <c:v>24.625377561125681</c:v>
                </c:pt>
                <c:pt idx="1686">
                  <c:v>24.596191931126956</c:v>
                </c:pt>
                <c:pt idx="1687">
                  <c:v>24.567058155957831</c:v>
                </c:pt>
                <c:pt idx="1688">
                  <c:v>24.537976112848437</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789</c:v>
                </c:pt>
                <c:pt idx="1700">
                  <c:v>24.192982499857631</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2989</c:v>
                </c:pt>
                <c:pt idx="1709">
                  <c:v>23.938989692763489</c:v>
                </c:pt>
                <c:pt idx="1710">
                  <c:v>23.911015415735651</c:v>
                </c:pt>
                <c:pt idx="1711">
                  <c:v>23.883090144734627</c:v>
                </c:pt>
                <c:pt idx="1712">
                  <c:v>23.855213765360752</c:v>
                </c:pt>
                <c:pt idx="1713">
                  <c:v>23.827386163547821</c:v>
                </c:pt>
                <c:pt idx="1714">
                  <c:v>23.799607225561843</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825</c:v>
                </c:pt>
                <c:pt idx="1725">
                  <c:v>23.4972185217926</c:v>
                </c:pt>
                <c:pt idx="1726">
                  <c:v>23.470014797944916</c:v>
                </c:pt>
                <c:pt idx="1727">
                  <c:v>23.442858289117229</c:v>
                </c:pt>
                <c:pt idx="1728">
                  <c:v>23.415748886110055</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117</c:v>
                </c:pt>
                <c:pt idx="1738">
                  <c:v>23.147221876547789</c:v>
                </c:pt>
                <c:pt idx="1739">
                  <c:v>23.120623519881676</c:v>
                </c:pt>
                <c:pt idx="1740">
                  <c:v>23.094070982946114</c:v>
                </c:pt>
                <c:pt idx="1741">
                  <c:v>23.067564160559591</c:v>
                </c:pt>
                <c:pt idx="1742">
                  <c:v>23.041102947842173</c:v>
                </c:pt>
                <c:pt idx="1743">
                  <c:v>23.014687240214531</c:v>
                </c:pt>
                <c:pt idx="1744">
                  <c:v>22.988316933396526</c:v>
                </c:pt>
                <c:pt idx="1745">
                  <c:v>22.961991923408135</c:v>
                </c:pt>
                <c:pt idx="1746">
                  <c:v>22.935712106563834</c:v>
                </c:pt>
                <c:pt idx="1747">
                  <c:v>22.909477379478222</c:v>
                </c:pt>
                <c:pt idx="1748">
                  <c:v>22.883287639058349</c:v>
                </c:pt>
                <c:pt idx="1749">
                  <c:v>22.857142782507289</c:v>
                </c:pt>
                <c:pt idx="1750">
                  <c:v>22.831042707321089</c:v>
                </c:pt>
                <c:pt idx="1751">
                  <c:v>22.804987311289011</c:v>
                </c:pt>
                <c:pt idx="1752">
                  <c:v>22.778976492490031</c:v>
                </c:pt>
                <c:pt idx="1753">
                  <c:v>22.753010149295491</c:v>
                </c:pt>
                <c:pt idx="1754">
                  <c:v>22.727088180365129</c:v>
                </c:pt>
                <c:pt idx="1755">
                  <c:v>22.701210484647461</c:v>
                </c:pt>
                <c:pt idx="1756">
                  <c:v>22.675376961378401</c:v>
                </c:pt>
                <c:pt idx="1757">
                  <c:v>22.649587510080401</c:v>
                </c:pt>
                <c:pt idx="1758">
                  <c:v>22.623842030561104</c:v>
                </c:pt>
                <c:pt idx="1759">
                  <c:v>22.59814042291406</c:v>
                </c:pt>
                <c:pt idx="1760">
                  <c:v>22.572482587514124</c:v>
                </c:pt>
                <c:pt idx="1761">
                  <c:v>22.546868425021135</c:v>
                </c:pt>
                <c:pt idx="1762">
                  <c:v>22.521297836374689</c:v>
                </c:pt>
                <c:pt idx="1763">
                  <c:v>22.49577072279628</c:v>
                </c:pt>
                <c:pt idx="1764">
                  <c:v>22.470286985786622</c:v>
                </c:pt>
                <c:pt idx="1765">
                  <c:v>22.444846527125094</c:v>
                </c:pt>
                <c:pt idx="1766">
                  <c:v>22.419449248869846</c:v>
                </c:pt>
                <c:pt idx="1767">
                  <c:v>22.39409505335523</c:v>
                </c:pt>
                <c:pt idx="1768">
                  <c:v>22.368783843190759</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037</c:v>
                </c:pt>
                <c:pt idx="1784">
                  <c:v>21.969572073630527</c:v>
                </c:pt>
                <c:pt idx="1785">
                  <c:v>21.944976976756578</c:v>
                </c:pt>
                <c:pt idx="1786">
                  <c:v>21.92042315836186</c:v>
                </c:pt>
                <c:pt idx="1787">
                  <c:v>21.895910526127729</c:v>
                </c:pt>
                <c:pt idx="1788">
                  <c:v>21.871438987991521</c:v>
                </c:pt>
                <c:pt idx="1789">
                  <c:v>21.847008452148795</c:v>
                </c:pt>
                <c:pt idx="1790">
                  <c:v>21.822618827051009</c:v>
                </c:pt>
                <c:pt idx="1791">
                  <c:v>21.79827002140506</c:v>
                </c:pt>
                <c:pt idx="1792">
                  <c:v>21.773961944172303</c:v>
                </c:pt>
                <c:pt idx="1793">
                  <c:v>21.749694504567429</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823</c:v>
                </c:pt>
                <c:pt idx="1805">
                  <c:v>21.461622261154524</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06</c:v>
                </c:pt>
                <c:pt idx="1814">
                  <c:v>21.249307435741684</c:v>
                </c:pt>
                <c:pt idx="1815">
                  <c:v>21.225911558218698</c:v>
                </c:pt>
                <c:pt idx="1816">
                  <c:v>21.202554298370789</c:v>
                </c:pt>
                <c:pt idx="1817">
                  <c:v>21.179235571254708</c:v>
                </c:pt>
                <c:pt idx="1818">
                  <c:v>21.155955292159344</c:v>
                </c:pt>
                <c:pt idx="1819">
                  <c:v>21.132713376606926</c:v>
                </c:pt>
                <c:pt idx="1820">
                  <c:v>21.109509740351488</c:v>
                </c:pt>
                <c:pt idx="1821">
                  <c:v>21.086344299377703</c:v>
                </c:pt>
                <c:pt idx="1822">
                  <c:v>21.063216969902086</c:v>
                </c:pt>
                <c:pt idx="1823">
                  <c:v>21.040127668368729</c:v>
                </c:pt>
                <c:pt idx="1824">
                  <c:v>21.017076311451831</c:v>
                </c:pt>
                <c:pt idx="1825">
                  <c:v>20.994062816053432</c:v>
                </c:pt>
                <c:pt idx="1826">
                  <c:v>20.971087099302927</c:v>
                </c:pt>
                <c:pt idx="1827">
                  <c:v>20.948149078555915</c:v>
                </c:pt>
                <c:pt idx="1828">
                  <c:v>20.925248671395057</c:v>
                </c:pt>
                <c:pt idx="1829">
                  <c:v>20.902385795627229</c:v>
                </c:pt>
                <c:pt idx="1830">
                  <c:v>20.87956036928319</c:v>
                </c:pt>
                <c:pt idx="1831">
                  <c:v>20.856772310618204</c:v>
                </c:pt>
                <c:pt idx="1832">
                  <c:v>20.834021538110271</c:v>
                </c:pt>
                <c:pt idx="1833">
                  <c:v>20.811307970459531</c:v>
                </c:pt>
                <c:pt idx="1834">
                  <c:v>20.78863152658721</c:v>
                </c:pt>
                <c:pt idx="1835">
                  <c:v>20.76599212563665</c:v>
                </c:pt>
                <c:pt idx="1836">
                  <c:v>20.743389686968868</c:v>
                </c:pt>
                <c:pt idx="1837">
                  <c:v>20.720824130166889</c:v>
                </c:pt>
                <c:pt idx="1838">
                  <c:v>20.698295375030064</c:v>
                </c:pt>
                <c:pt idx="1839">
                  <c:v>20.675803341576668</c:v>
                </c:pt>
                <c:pt idx="1840">
                  <c:v>20.653347950042065</c:v>
                </c:pt>
                <c:pt idx="1841">
                  <c:v>20.630929120878221</c:v>
                </c:pt>
                <c:pt idx="1842">
                  <c:v>20.608546774751684</c:v>
                </c:pt>
                <c:pt idx="1843">
                  <c:v>20.586200832546311</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5973</c:v>
                </c:pt>
                <c:pt idx="1852">
                  <c:v>20.38671258030007</c:v>
                </c:pt>
                <c:pt idx="1853">
                  <c:v>20.364726372656087</c:v>
                </c:pt>
                <c:pt idx="1854">
                  <c:v>20.342775712635696</c:v>
                </c:pt>
                <c:pt idx="1855">
                  <c:v>20.320860523648896</c:v>
                </c:pt>
                <c:pt idx="1856">
                  <c:v>20.298980729310635</c:v>
                </c:pt>
                <c:pt idx="1857">
                  <c:v>20.277136253442372</c:v>
                </c:pt>
                <c:pt idx="1858">
                  <c:v>20.255327020070059</c:v>
                </c:pt>
                <c:pt idx="1859">
                  <c:v>20.233552953423629</c:v>
                </c:pt>
                <c:pt idx="1860">
                  <c:v>20.211813977936743</c:v>
                </c:pt>
                <c:pt idx="1861">
                  <c:v>20.190110018245775</c:v>
                </c:pt>
                <c:pt idx="1862">
                  <c:v>20.168440999189116</c:v>
                </c:pt>
                <c:pt idx="1863">
                  <c:v>20.146806845807827</c:v>
                </c:pt>
                <c:pt idx="1864">
                  <c:v>20.125207483342187</c:v>
                </c:pt>
                <c:pt idx="1865">
                  <c:v>20.103642837233554</c:v>
                </c:pt>
                <c:pt idx="1866">
                  <c:v>20.082112833123325</c:v>
                </c:pt>
                <c:pt idx="1867">
                  <c:v>20.060617396852269</c:v>
                </c:pt>
                <c:pt idx="1868">
                  <c:v>20.039156454457295</c:v>
                </c:pt>
                <c:pt idx="1869">
                  <c:v>20.017729932174763</c:v>
                </c:pt>
                <c:pt idx="1870">
                  <c:v>19.9963377564385</c:v>
                </c:pt>
                <c:pt idx="1871">
                  <c:v>19.974979853877372</c:v>
                </c:pt>
                <c:pt idx="1872">
                  <c:v>19.953656151316967</c:v>
                </c:pt>
                <c:pt idx="1873">
                  <c:v>19.932366575777479</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759</c:v>
                </c:pt>
                <c:pt idx="1884">
                  <c:v>19.70041294964296</c:v>
                </c:pt>
                <c:pt idx="1885">
                  <c:v>19.679527276163263</c:v>
                </c:pt>
                <c:pt idx="1886">
                  <c:v>19.658674798453191</c:v>
                </c:pt>
                <c:pt idx="1887">
                  <c:v>19.637855446201048</c:v>
                </c:pt>
                <c:pt idx="1888">
                  <c:v>19.617069149280734</c:v>
                </c:pt>
                <c:pt idx="1889">
                  <c:v>19.596315837752819</c:v>
                </c:pt>
                <c:pt idx="1890">
                  <c:v>19.57559544186287</c:v>
                </c:pt>
                <c:pt idx="1891">
                  <c:v>19.554907892039846</c:v>
                </c:pt>
                <c:pt idx="1892">
                  <c:v>19.53425311889708</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552</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8941</c:v>
                </c:pt>
                <c:pt idx="1916">
                  <c:v>19.048194329003696</c:v>
                </c:pt>
                <c:pt idx="1917">
                  <c:v>19.028336947733873</c:v>
                </c:pt>
                <c:pt idx="1918">
                  <c:v>19.008510601701925</c:v>
                </c:pt>
                <c:pt idx="1919">
                  <c:v>18.988715226267324</c:v>
                </c:pt>
                <c:pt idx="1920">
                  <c:v>18.968950756958833</c:v>
                </c:pt>
                <c:pt idx="1921">
                  <c:v>18.949217129471826</c:v>
                </c:pt>
                <c:pt idx="1922">
                  <c:v>18.929514279669451</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684</c:v>
                </c:pt>
                <c:pt idx="1941">
                  <c:v>18.560923796904984</c:v>
                </c:pt>
                <c:pt idx="1942">
                  <c:v>18.541823284922689</c:v>
                </c:pt>
                <c:pt idx="1943">
                  <c:v>18.522752241457429</c:v>
                </c:pt>
                <c:pt idx="1944">
                  <c:v>18.503710605920489</c:v>
                </c:pt>
                <c:pt idx="1945">
                  <c:v>18.484698317880042</c:v>
                </c:pt>
                <c:pt idx="1946">
                  <c:v>18.465715317058404</c:v>
                </c:pt>
                <c:pt idx="1947">
                  <c:v>18.446761543332819</c:v>
                </c:pt>
                <c:pt idx="1948">
                  <c:v>18.427836936735581</c:v>
                </c:pt>
                <c:pt idx="1949">
                  <c:v>18.408941437451826</c:v>
                </c:pt>
                <c:pt idx="1950">
                  <c:v>18.390074985819741</c:v>
                </c:pt>
                <c:pt idx="1951">
                  <c:v>18.371237522330929</c:v>
                </c:pt>
                <c:pt idx="1952">
                  <c:v>18.352428987629072</c:v>
                </c:pt>
                <c:pt idx="1953">
                  <c:v>18.333649322509689</c:v>
                </c:pt>
                <c:pt idx="1954">
                  <c:v>18.314898467920113</c:v>
                </c:pt>
                <c:pt idx="1955">
                  <c:v>18.296176364957027</c:v>
                </c:pt>
                <c:pt idx="1956">
                  <c:v>18.277482954869789</c:v>
                </c:pt>
                <c:pt idx="1957">
                  <c:v>18.258818179056391</c:v>
                </c:pt>
                <c:pt idx="1958">
                  <c:v>18.240181979064488</c:v>
                </c:pt>
                <c:pt idx="1959">
                  <c:v>18.221574296591072</c:v>
                </c:pt>
                <c:pt idx="1960">
                  <c:v>18.202995073481603</c:v>
                </c:pt>
                <c:pt idx="1961">
                  <c:v>18.184444251729499</c:v>
                </c:pt>
                <c:pt idx="1962">
                  <c:v>18.165921773476867</c:v>
                </c:pt>
                <c:pt idx="1963">
                  <c:v>18.147427581011602</c:v>
                </c:pt>
                <c:pt idx="1964">
                  <c:v>18.128961616769388</c:v>
                </c:pt>
                <c:pt idx="1965">
                  <c:v>18.110523823332027</c:v>
                </c:pt>
                <c:pt idx="1966">
                  <c:v>18.092114143427189</c:v>
                </c:pt>
                <c:pt idx="1967">
                  <c:v>18.073732519927923</c:v>
                </c:pt>
                <c:pt idx="1968">
                  <c:v>18.055378895853277</c:v>
                </c:pt>
                <c:pt idx="1969">
                  <c:v>18.037053214365088</c:v>
                </c:pt>
                <c:pt idx="1970">
                  <c:v>18.018755418770695</c:v>
                </c:pt>
                <c:pt idx="1971">
                  <c:v>18.000485452520671</c:v>
                </c:pt>
                <c:pt idx="1972">
                  <c:v>17.982243259208722</c:v>
                </c:pt>
                <c:pt idx="1973">
                  <c:v>17.964028782572559</c:v>
                </c:pt>
                <c:pt idx="1974">
                  <c:v>17.945841966490388</c:v>
                </c:pt>
                <c:pt idx="1975">
                  <c:v>17.927682754983682</c:v>
                </c:pt>
                <c:pt idx="1976">
                  <c:v>17.909551092215125</c:v>
                </c:pt>
                <c:pt idx="1977">
                  <c:v>17.89144692248853</c:v>
                </c:pt>
                <c:pt idx="1978">
                  <c:v>17.87337019024833</c:v>
                </c:pt>
                <c:pt idx="1979">
                  <c:v>17.855320840079049</c:v>
                </c:pt>
                <c:pt idx="1980">
                  <c:v>17.837298816705957</c:v>
                </c:pt>
                <c:pt idx="1981">
                  <c:v>17.819304064992338</c:v>
                </c:pt>
                <c:pt idx="1982">
                  <c:v>17.801336529941189</c:v>
                </c:pt>
                <c:pt idx="1983">
                  <c:v>17.783396156694593</c:v>
                </c:pt>
                <c:pt idx="1984">
                  <c:v>17.765482890531196</c:v>
                </c:pt>
                <c:pt idx="1985">
                  <c:v>17.747596676869737</c:v>
                </c:pt>
                <c:pt idx="1986">
                  <c:v>17.729737461264289</c:v>
                </c:pt>
                <c:pt idx="1987">
                  <c:v>17.711905189406647</c:v>
                </c:pt>
                <c:pt idx="1988">
                  <c:v>17.694099807123713</c:v>
                </c:pt>
                <c:pt idx="1989">
                  <c:v>17.676321260381503</c:v>
                </c:pt>
                <c:pt idx="1990">
                  <c:v>17.658569495278805</c:v>
                </c:pt>
                <c:pt idx="1991">
                  <c:v>17.640844458051031</c:v>
                </c:pt>
                <c:pt idx="1992">
                  <c:v>17.623146095067789</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479</c:v>
                </c:pt>
                <c:pt idx="2001">
                  <c:v>17.465052386511651</c:v>
                </c:pt>
                <c:pt idx="2002">
                  <c:v>17.447617845703416</c:v>
                </c:pt>
                <c:pt idx="2003">
                  <c:v>17.430209397994886</c:v>
                </c:pt>
                <c:pt idx="2004">
                  <c:v>17.412826991342524</c:v>
                </c:pt>
                <c:pt idx="2005">
                  <c:v>17.39547057383292</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89</c:v>
                </c:pt>
                <c:pt idx="2015">
                  <c:v>17.223324472613623</c:v>
                </c:pt>
                <c:pt idx="2016">
                  <c:v>17.20625054609874</c:v>
                </c:pt>
                <c:pt idx="2017">
                  <c:v>17.189201995741982</c:v>
                </c:pt>
                <c:pt idx="2018">
                  <c:v>17.172178771281104</c:v>
                </c:pt>
                <c:pt idx="2019">
                  <c:v>17.155180822578224</c:v>
                </c:pt>
                <c:pt idx="2020">
                  <c:v>17.138208099619703</c:v>
                </c:pt>
                <c:pt idx="2021">
                  <c:v>17.121260552514691</c:v>
                </c:pt>
                <c:pt idx="2022">
                  <c:v>17.104338131496895</c:v>
                </c:pt>
                <c:pt idx="2023">
                  <c:v>17.087440786921611</c:v>
                </c:pt>
                <c:pt idx="2024">
                  <c:v>17.07056846926876</c:v>
                </c:pt>
                <c:pt idx="2025">
                  <c:v>17.053721129137287</c:v>
                </c:pt>
                <c:pt idx="2026">
                  <c:v>17.036898717251109</c:v>
                </c:pt>
                <c:pt idx="2027">
                  <c:v>17.02010118445293</c:v>
                </c:pt>
                <c:pt idx="2028">
                  <c:v>17.003328481708827</c:v>
                </c:pt>
                <c:pt idx="2029">
                  <c:v>16.986580560104116</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247</c:v>
                </c:pt>
                <c:pt idx="2041">
                  <c:v>16.787520788256792</c:v>
                </c:pt>
                <c:pt idx="2042">
                  <c:v>16.771090624574367</c:v>
                </c:pt>
                <c:pt idx="2043">
                  <c:v>16.754684569714133</c:v>
                </c:pt>
                <c:pt idx="2044">
                  <c:v>16.738302576530611</c:v>
                </c:pt>
                <c:pt idx="2045">
                  <c:v>16.721944597995027</c:v>
                </c:pt>
                <c:pt idx="2046">
                  <c:v>16.705610587190868</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9</c:v>
                </c:pt>
                <c:pt idx="2059">
                  <c:v>16.495428370968927</c:v>
                </c:pt>
                <c:pt idx="2060">
                  <c:v>16.479425045855329</c:v>
                </c:pt>
                <c:pt idx="2061">
                  <c:v>16.463444998302883</c:v>
                </c:pt>
                <c:pt idx="2062">
                  <c:v>16.447488183190508</c:v>
                </c:pt>
                <c:pt idx="2063">
                  <c:v>16.431554555504025</c:v>
                </c:pt>
                <c:pt idx="2064">
                  <c:v>16.415644070339123</c:v>
                </c:pt>
                <c:pt idx="2065">
                  <c:v>16.399756682901426</c:v>
                </c:pt>
                <c:pt idx="2066">
                  <c:v>16.383892348502496</c:v>
                </c:pt>
                <c:pt idx="2067">
                  <c:v>16.368051022563474</c:v>
                </c:pt>
                <c:pt idx="2068">
                  <c:v>16.352232660612827</c:v>
                </c:pt>
                <c:pt idx="2069">
                  <c:v>16.336437218286491</c:v>
                </c:pt>
                <c:pt idx="2070">
                  <c:v>16.320664651327089</c:v>
                </c:pt>
                <c:pt idx="2071">
                  <c:v>16.304914915584995</c:v>
                </c:pt>
                <c:pt idx="2072">
                  <c:v>16.289187967015817</c:v>
                </c:pt>
                <c:pt idx="2073">
                  <c:v>16.27348376168209</c:v>
                </c:pt>
                <c:pt idx="2074">
                  <c:v>16.257802255751926</c:v>
                </c:pt>
                <c:pt idx="2075">
                  <c:v>16.242143405499089</c:v>
                </c:pt>
                <c:pt idx="2076">
                  <c:v>16.226507167302692</c:v>
                </c:pt>
                <c:pt idx="2077">
                  <c:v>16.210893497646708</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77</c:v>
                </c:pt>
                <c:pt idx="2100">
                  <c:v>15.857909470235022</c:v>
                </c:pt>
                <c:pt idx="2101">
                  <c:v>15.842824658309176</c:v>
                </c:pt>
                <c:pt idx="2102">
                  <c:v>15.827761360256398</c:v>
                </c:pt>
                <c:pt idx="2103">
                  <c:v>15.812719535185895</c:v>
                </c:pt>
                <c:pt idx="2104">
                  <c:v>15.797699142302967</c:v>
                </c:pt>
                <c:pt idx="2105">
                  <c:v>15.782700140910848</c:v>
                </c:pt>
                <c:pt idx="2106">
                  <c:v>15.767722490408781</c:v>
                </c:pt>
                <c:pt idx="2107">
                  <c:v>15.75276615029227</c:v>
                </c:pt>
                <c:pt idx="2108">
                  <c:v>15.737831080152775</c:v>
                </c:pt>
                <c:pt idx="2109">
                  <c:v>15.7229172396781</c:v>
                </c:pt>
                <c:pt idx="2110">
                  <c:v>15.708024588650431</c:v>
                </c:pt>
                <c:pt idx="2111">
                  <c:v>15.69315308694825</c:v>
                </c:pt>
                <c:pt idx="2112">
                  <c:v>15.678302694544101</c:v>
                </c:pt>
                <c:pt idx="2113">
                  <c:v>15.663473371505654</c:v>
                </c:pt>
                <c:pt idx="2114">
                  <c:v>15.648665077994798</c:v>
                </c:pt>
                <c:pt idx="2115">
                  <c:v>15.633877774267621</c:v>
                </c:pt>
                <c:pt idx="2116">
                  <c:v>15.619111420673843</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311</c:v>
                </c:pt>
                <c:pt idx="2128">
                  <c:v>15.443534982268552</c:v>
                </c:pt>
                <c:pt idx="2129">
                  <c:v>15.42903741447015</c:v>
                </c:pt>
                <c:pt idx="2130">
                  <c:v>15.414560251410252</c:v>
                </c:pt>
                <c:pt idx="2131">
                  <c:v>15.400103454814989</c:v>
                </c:pt>
                <c:pt idx="2132">
                  <c:v>15.385666986500386</c:v>
                </c:pt>
                <c:pt idx="2133">
                  <c:v>15.371250808371336</c:v>
                </c:pt>
                <c:pt idx="2134">
                  <c:v>15.35685488242286</c:v>
                </c:pt>
                <c:pt idx="2135">
                  <c:v>15.342479170737954</c:v>
                </c:pt>
                <c:pt idx="2136">
                  <c:v>15.328123635489066</c:v>
                </c:pt>
                <c:pt idx="2137">
                  <c:v>15.313788238936809</c:v>
                </c:pt>
                <c:pt idx="2138">
                  <c:v>15.299472943429604</c:v>
                </c:pt>
                <c:pt idx="2139">
                  <c:v>15.285177711404538</c:v>
                </c:pt>
                <c:pt idx="2140">
                  <c:v>15.270902505385974</c:v>
                </c:pt>
                <c:pt idx="2141">
                  <c:v>15.256647287985794</c:v>
                </c:pt>
                <c:pt idx="2142">
                  <c:v>15.242412021902885</c:v>
                </c:pt>
                <c:pt idx="2143">
                  <c:v>15.228196669923623</c:v>
                </c:pt>
                <c:pt idx="2144">
                  <c:v>15.214001194920693</c:v>
                </c:pt>
                <c:pt idx="2145">
                  <c:v>15.199825559853384</c:v>
                </c:pt>
                <c:pt idx="2146">
                  <c:v>15.185669727767319</c:v>
                </c:pt>
                <c:pt idx="2147">
                  <c:v>15.171533661793713</c:v>
                </c:pt>
                <c:pt idx="2148">
                  <c:v>15.157417325150167</c:v>
                </c:pt>
                <c:pt idx="2149">
                  <c:v>15.14332068113926</c:v>
                </c:pt>
                <c:pt idx="2150">
                  <c:v>15.12924369314945</c:v>
                </c:pt>
                <c:pt idx="2151">
                  <c:v>15.115186324653504</c:v>
                </c:pt>
                <c:pt idx="2152">
                  <c:v>15.1011485392095</c:v>
                </c:pt>
                <c:pt idx="2153">
                  <c:v>15.08713030045992</c:v>
                </c:pt>
                <c:pt idx="2154">
                  <c:v>15.073131572131652</c:v>
                </c:pt>
                <c:pt idx="2155">
                  <c:v>15.059152318035753</c:v>
                </c:pt>
                <c:pt idx="2156">
                  <c:v>15.045192502066724</c:v>
                </c:pt>
                <c:pt idx="2157">
                  <c:v>15.031252088203273</c:v>
                </c:pt>
                <c:pt idx="2158">
                  <c:v>15.017331040507253</c:v>
                </c:pt>
                <c:pt idx="2159">
                  <c:v>15.003429323123656</c:v>
                </c:pt>
                <c:pt idx="2160">
                  <c:v>14.989546900280526</c:v>
                </c:pt>
                <c:pt idx="2161">
                  <c:v>14.975683736288468</c:v>
                </c:pt>
                <c:pt idx="2162">
                  <c:v>14.961839795540406</c:v>
                </c:pt>
                <c:pt idx="2163">
                  <c:v>14.948015042512001</c:v>
                </c:pt>
                <c:pt idx="2164">
                  <c:v>14.934209441760935</c:v>
                </c:pt>
                <c:pt idx="2165">
                  <c:v>14.920422957926124</c:v>
                </c:pt>
                <c:pt idx="2166">
                  <c:v>14.906655555728461</c:v>
                </c:pt>
                <c:pt idx="2167">
                  <c:v>14.892907199969876</c:v>
                </c:pt>
                <c:pt idx="2168">
                  <c:v>14.879177855533857</c:v>
                </c:pt>
                <c:pt idx="2169">
                  <c:v>14.865467487384729</c:v>
                </c:pt>
                <c:pt idx="2170">
                  <c:v>14.851776060566866</c:v>
                </c:pt>
                <c:pt idx="2171">
                  <c:v>14.838103540205953</c:v>
                </c:pt>
                <c:pt idx="2172">
                  <c:v>14.824449891507509</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51</c:v>
                </c:pt>
                <c:pt idx="2182">
                  <c:v>14.688943748083448</c:v>
                </c:pt>
                <c:pt idx="2183">
                  <c:v>14.675495413959124</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698</c:v>
                </c:pt>
                <c:pt idx="2192">
                  <c:v>14.555287084209526</c:v>
                </c:pt>
                <c:pt idx="2193">
                  <c:v>14.542021842652748</c:v>
                </c:pt>
                <c:pt idx="2194">
                  <c:v>14.528774727136462</c:v>
                </c:pt>
                <c:pt idx="2195">
                  <c:v>14.515545704651888</c:v>
                </c:pt>
                <c:pt idx="2196">
                  <c:v>14.50233474226485</c:v>
                </c:pt>
                <c:pt idx="2197">
                  <c:v>14.489141807116525</c:v>
                </c:pt>
                <c:pt idx="2198">
                  <c:v>14.475966866422787</c:v>
                </c:pt>
                <c:pt idx="2199">
                  <c:v>14.462809887473536</c:v>
                </c:pt>
                <c:pt idx="2200">
                  <c:v>14.449670837633652</c:v>
                </c:pt>
                <c:pt idx="2201">
                  <c:v>14.436549684341674</c:v>
                </c:pt>
                <c:pt idx="2202">
                  <c:v>14.423446395110076</c:v>
                </c:pt>
                <c:pt idx="2203">
                  <c:v>14.410360937525002</c:v>
                </c:pt>
                <c:pt idx="2204">
                  <c:v>14.397293279246336</c:v>
                </c:pt>
                <c:pt idx="2205">
                  <c:v>14.384243388006659</c:v>
                </c:pt>
                <c:pt idx="2206">
                  <c:v>14.371211231612371</c:v>
                </c:pt>
                <c:pt idx="2207">
                  <c:v>14.358196777942407</c:v>
                </c:pt>
                <c:pt idx="2208">
                  <c:v>14.345199994948146</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66</c:v>
                </c:pt>
                <c:pt idx="2223">
                  <c:v>14.152347158386025</c:v>
                </c:pt>
                <c:pt idx="2224">
                  <c:v>14.139628806181788</c:v>
                </c:pt>
                <c:pt idx="2225">
                  <c:v>14.126927590763637</c:v>
                </c:pt>
                <c:pt idx="2226">
                  <c:v>14.114243481358248</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69</c:v>
                </c:pt>
                <c:pt idx="2238">
                  <c:v>13.963357329768506</c:v>
                </c:pt>
                <c:pt idx="2239">
                  <c:v>13.950892829339081</c:v>
                </c:pt>
                <c:pt idx="2240">
                  <c:v>13.938445011264372</c:v>
                </c:pt>
                <c:pt idx="2241">
                  <c:v>13.92601384578807</c:v>
                </c:pt>
                <c:pt idx="2242">
                  <c:v>13.913599303219724</c:v>
                </c:pt>
                <c:pt idx="2243">
                  <c:v>13.901201353934912</c:v>
                </c:pt>
                <c:pt idx="2244">
                  <c:v>13.888819968375515</c:v>
                </c:pt>
                <c:pt idx="2245">
                  <c:v>13.876455117049153</c:v>
                </c:pt>
                <c:pt idx="2246">
                  <c:v>13.864106770528426</c:v>
                </c:pt>
                <c:pt idx="2247">
                  <c:v>13.851774899452424</c:v>
                </c:pt>
                <c:pt idx="2248">
                  <c:v>13.839459474524807</c:v>
                </c:pt>
                <c:pt idx="2249">
                  <c:v>13.827160466514249</c:v>
                </c:pt>
                <c:pt idx="2250">
                  <c:v>13.814877846254848</c:v>
                </c:pt>
                <c:pt idx="2251">
                  <c:v>13.802611584645106</c:v>
                </c:pt>
                <c:pt idx="2252">
                  <c:v>13.790361652648048</c:v>
                </c:pt>
                <c:pt idx="2253">
                  <c:v>13.778128021291119</c:v>
                </c:pt>
                <c:pt idx="2254">
                  <c:v>13.765910661666538</c:v>
                </c:pt>
                <c:pt idx="2255">
                  <c:v>13.753709544929738</c:v>
                </c:pt>
                <c:pt idx="2256">
                  <c:v>13.741524642300211</c:v>
                </c:pt>
                <c:pt idx="2257">
                  <c:v>13.729355925061718</c:v>
                </c:pt>
                <c:pt idx="2258">
                  <c:v>13.717203364561048</c:v>
                </c:pt>
                <c:pt idx="2259">
                  <c:v>13.705066932208776</c:v>
                </c:pt>
                <c:pt idx="2260">
                  <c:v>13.692946599478176</c:v>
                </c:pt>
                <c:pt idx="2261">
                  <c:v>13.680842337905824</c:v>
                </c:pt>
                <c:pt idx="2262">
                  <c:v>13.668754119091259</c:v>
                </c:pt>
                <c:pt idx="2263">
                  <c:v>13.656681914696724</c:v>
                </c:pt>
                <c:pt idx="2264">
                  <c:v>13.644625696446791</c:v>
                </c:pt>
                <c:pt idx="2265">
                  <c:v>13.632585436128753</c:v>
                </c:pt>
                <c:pt idx="2266">
                  <c:v>13.620561105591408</c:v>
                </c:pt>
                <c:pt idx="2267">
                  <c:v>13.608552676746807</c:v>
                </c:pt>
                <c:pt idx="2268">
                  <c:v>13.5965601215677</c:v>
                </c:pt>
                <c:pt idx="2269">
                  <c:v>13.584583412089152</c:v>
                </c:pt>
                <c:pt idx="2270">
                  <c:v>13.572622520407762</c:v>
                </c:pt>
                <c:pt idx="2271">
                  <c:v>13.56067741868112</c:v>
                </c:pt>
                <c:pt idx="2272">
                  <c:v>13.548748079128664</c:v>
                </c:pt>
                <c:pt idx="2273">
                  <c:v>13.536834474030483</c:v>
                </c:pt>
                <c:pt idx="2274">
                  <c:v>13.524936575727816</c:v>
                </c:pt>
                <c:pt idx="2275">
                  <c:v>13.513054356622154</c:v>
                </c:pt>
                <c:pt idx="2276">
                  <c:v>13.501187789176273</c:v>
                </c:pt>
                <c:pt idx="2277">
                  <c:v>13.489336845913073</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601</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389</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411</c:v>
                </c:pt>
                <c:pt idx="2307">
                  <c:v>13.140939935502502</c:v>
                </c:pt>
                <c:pt idx="2308">
                  <c:v>13.129560035701974</c:v>
                </c:pt>
                <c:pt idx="2309">
                  <c:v>13.118194911792893</c:v>
                </c:pt>
                <c:pt idx="2310">
                  <c:v>13.106844538206076</c:v>
                </c:pt>
                <c:pt idx="2311">
                  <c:v>13.095508889427057</c:v>
                </c:pt>
                <c:pt idx="2312">
                  <c:v>13.08418793999707</c:v>
                </c:pt>
                <c:pt idx="2313">
                  <c:v>13.072881664512352</c:v>
                </c:pt>
                <c:pt idx="2314">
                  <c:v>13.061590037623853</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525</c:v>
                </c:pt>
                <c:pt idx="2329">
                  <c:v>12.893956394676724</c:v>
                </c:pt>
                <c:pt idx="2330">
                  <c:v>12.882895742068802</c:v>
                </c:pt>
                <c:pt idx="2331">
                  <c:v>12.871849315379817</c:v>
                </c:pt>
                <c:pt idx="2332">
                  <c:v>12.860817090224026</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317</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66</c:v>
                </c:pt>
                <c:pt idx="2370">
                  <c:v>12.451880131705529</c:v>
                </c:pt>
                <c:pt idx="2371">
                  <c:v>12.441383289086946</c:v>
                </c:pt>
                <c:pt idx="2372">
                  <c:v>12.430899714016675</c:v>
                </c:pt>
                <c:pt idx="2373">
                  <c:v>12.42042938414467</c:v>
                </c:pt>
                <c:pt idx="2374">
                  <c:v>12.409972277168052</c:v>
                </c:pt>
                <c:pt idx="2375">
                  <c:v>12.399528370830344</c:v>
                </c:pt>
                <c:pt idx="2376">
                  <c:v>12.389097642922676</c:v>
                </c:pt>
                <c:pt idx="2377">
                  <c:v>12.378680071282417</c:v>
                </c:pt>
                <c:pt idx="2378">
                  <c:v>12.368275633793246</c:v>
                </c:pt>
                <c:pt idx="2379">
                  <c:v>12.357884308386099</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308</c:v>
                </c:pt>
                <c:pt idx="2406">
                  <c:v>12.082195500483056</c:v>
                </c:pt>
                <c:pt idx="2407">
                  <c:v>12.07216253809257</c:v>
                </c:pt>
                <c:pt idx="2408">
                  <c:v>12.062142067457804</c:v>
                </c:pt>
                <c:pt idx="2409">
                  <c:v>12.052134067850016</c:v>
                </c:pt>
                <c:pt idx="2410">
                  <c:v>12.042138518582776</c:v>
                </c:pt>
                <c:pt idx="2411">
                  <c:v>12.032155399013508</c:v>
                </c:pt>
                <c:pt idx="2412">
                  <c:v>12.022184688541802</c:v>
                </c:pt>
                <c:pt idx="2413">
                  <c:v>12.012226366610015</c:v>
                </c:pt>
                <c:pt idx="2414">
                  <c:v>12.002280412703076</c:v>
                </c:pt>
                <c:pt idx="2415">
                  <c:v>11.992346806348507</c:v>
                </c:pt>
                <c:pt idx="2416">
                  <c:v>11.982425527115586</c:v>
                </c:pt>
                <c:pt idx="2417">
                  <c:v>11.972516554616876</c:v>
                </c:pt>
                <c:pt idx="2418">
                  <c:v>11.962619868505984</c:v>
                </c:pt>
                <c:pt idx="2419">
                  <c:v>11.952735448479126</c:v>
                </c:pt>
                <c:pt idx="2420">
                  <c:v>11.942863274274401</c:v>
                </c:pt>
                <c:pt idx="2421">
                  <c:v>11.933003325671768</c:v>
                </c:pt>
                <c:pt idx="2422">
                  <c:v>11.923155582492718</c:v>
                </c:pt>
                <c:pt idx="2423">
                  <c:v>11.913320024600461</c:v>
                </c:pt>
                <c:pt idx="2424">
                  <c:v>11.903496631899827</c:v>
                </c:pt>
                <c:pt idx="2425">
                  <c:v>11.893685384336482</c:v>
                </c:pt>
                <c:pt idx="2426">
                  <c:v>11.883886261898429</c:v>
                </c:pt>
                <c:pt idx="2427">
                  <c:v>11.874099244613754</c:v>
                </c:pt>
                <c:pt idx="2428">
                  <c:v>11.864324312552533</c:v>
                </c:pt>
                <c:pt idx="2429">
                  <c:v>11.8545614458254</c:v>
                </c:pt>
                <c:pt idx="2430">
                  <c:v>11.844810624583955</c:v>
                </c:pt>
                <c:pt idx="2431">
                  <c:v>11.835071829020624</c:v>
                </c:pt>
                <c:pt idx="2432">
                  <c:v>11.825345039368576</c:v>
                </c:pt>
                <c:pt idx="2433">
                  <c:v>11.815630235901567</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776</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425</c:v>
                </c:pt>
                <c:pt idx="2470">
                  <c:v>11.46443215363055</c:v>
                </c:pt>
                <c:pt idx="2471">
                  <c:v>11.455158599199176</c:v>
                </c:pt>
                <c:pt idx="2472">
                  <c:v>11.445896292255776</c:v>
                </c:pt>
                <c:pt idx="2473">
                  <c:v>11.436645214619126</c:v>
                </c:pt>
                <c:pt idx="2474">
                  <c:v>11.427405348144276</c:v>
                </c:pt>
                <c:pt idx="2475">
                  <c:v>11.418176674723266</c:v>
                </c:pt>
                <c:pt idx="2476">
                  <c:v>11.408959176284622</c:v>
                </c:pt>
                <c:pt idx="2477">
                  <c:v>11.399752834793373</c:v>
                </c:pt>
                <c:pt idx="2478">
                  <c:v>11.390557632250404</c:v>
                </c:pt>
                <c:pt idx="2479">
                  <c:v>11.381373550693651</c:v>
                </c:pt>
                <c:pt idx="2480">
                  <c:v>11.372200572196824</c:v>
                </c:pt>
                <c:pt idx="2481">
                  <c:v>11.363038678869895</c:v>
                </c:pt>
                <c:pt idx="2482">
                  <c:v>11.353887852858499</c:v>
                </c:pt>
                <c:pt idx="2483">
                  <c:v>11.344748076344404</c:v>
                </c:pt>
                <c:pt idx="2484">
                  <c:v>11.335619331545761</c:v>
                </c:pt>
                <c:pt idx="2485">
                  <c:v>11.326501600715412</c:v>
                </c:pt>
                <c:pt idx="2486">
                  <c:v>11.317394866142873</c:v>
                </c:pt>
                <c:pt idx="2487">
                  <c:v>11.308299110152689</c:v>
                </c:pt>
                <c:pt idx="2488">
                  <c:v>11.299214315105052</c:v>
                </c:pt>
                <c:pt idx="2489">
                  <c:v>11.290140463395417</c:v>
                </c:pt>
                <c:pt idx="2490">
                  <c:v>11.281077537455067</c:v>
                </c:pt>
                <c:pt idx="2491">
                  <c:v>11.272025519749874</c:v>
                </c:pt>
                <c:pt idx="2492">
                  <c:v>11.262984392781172</c:v>
                </c:pt>
                <c:pt idx="2493">
                  <c:v>11.253954139085454</c:v>
                </c:pt>
                <c:pt idx="2494">
                  <c:v>11.244934741233971</c:v>
                </c:pt>
                <c:pt idx="2495">
                  <c:v>11.235926181833348</c:v>
                </c:pt>
                <c:pt idx="2496">
                  <c:v>11.226928443524297</c:v>
                </c:pt>
                <c:pt idx="2497">
                  <c:v>11.217941508983101</c:v>
                </c:pt>
                <c:pt idx="2498">
                  <c:v>11.208965360919786</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76</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24</c:v>
                </c:pt>
                <c:pt idx="2523">
                  <c:v>10.988017392794593</c:v>
                </c:pt>
                <c:pt idx="2524">
                  <c:v>10.979315736136746</c:v>
                </c:pt>
                <c:pt idx="2525">
                  <c:v>10.970624411942316</c:v>
                </c:pt>
                <c:pt idx="2526">
                  <c:v>10.961943403858912</c:v>
                </c:pt>
                <c:pt idx="2527">
                  <c:v>10.953272695567129</c:v>
                </c:pt>
                <c:pt idx="2528">
                  <c:v>10.944612270779382</c:v>
                </c:pt>
                <c:pt idx="2529">
                  <c:v>10.935962113240384</c:v>
                </c:pt>
                <c:pt idx="2530">
                  <c:v>10.92732220672695</c:v>
                </c:pt>
                <c:pt idx="2531">
                  <c:v>10.918692535048065</c:v>
                </c:pt>
                <c:pt idx="2532">
                  <c:v>10.910073082044098</c:v>
                </c:pt>
                <c:pt idx="2533">
                  <c:v>10.90146383158817</c:v>
                </c:pt>
                <c:pt idx="2534">
                  <c:v>10.892864767584626</c:v>
                </c:pt>
                <c:pt idx="2535">
                  <c:v>10.884275873969624</c:v>
                </c:pt>
                <c:pt idx="2536">
                  <c:v>10.875697134711126</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61</c:v>
                </c:pt>
                <c:pt idx="2545">
                  <c:v>10.798942797692998</c:v>
                </c:pt>
                <c:pt idx="2546">
                  <c:v>10.790464727141568</c:v>
                </c:pt>
                <c:pt idx="2547">
                  <c:v>10.781996636660889</c:v>
                </c:pt>
                <c:pt idx="2548">
                  <c:v>10.77353851059287</c:v>
                </c:pt>
                <c:pt idx="2549">
                  <c:v>10.765090333310127</c:v>
                </c:pt>
                <c:pt idx="2550">
                  <c:v>10.756652089215899</c:v>
                </c:pt>
                <c:pt idx="2551">
                  <c:v>10.748223762743748</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7025</c:v>
                </c:pt>
                <c:pt idx="2561">
                  <c:v>10.664482564386876</c:v>
                </c:pt>
                <c:pt idx="2562">
                  <c:v>10.6561623130568</c:v>
                </c:pt>
                <c:pt idx="2563">
                  <c:v>10.647851794911489</c:v>
                </c:pt>
                <c:pt idx="2564">
                  <c:v>10.639550994775902</c:v>
                </c:pt>
                <c:pt idx="2565">
                  <c:v>10.631259897503629</c:v>
                </c:pt>
                <c:pt idx="2566">
                  <c:v>10.622978487978298</c:v>
                </c:pt>
                <c:pt idx="2567">
                  <c:v>10.614706751113168</c:v>
                </c:pt>
                <c:pt idx="2568">
                  <c:v>10.606444671850324</c:v>
                </c:pt>
                <c:pt idx="2569">
                  <c:v>10.598192235161482</c:v>
                </c:pt>
                <c:pt idx="2570">
                  <c:v>10.589949426047509</c:v>
                </c:pt>
                <c:pt idx="2571">
                  <c:v>10.58171622953842</c:v>
                </c:pt>
                <c:pt idx="2572">
                  <c:v>10.573492630693401</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86</c:v>
                </c:pt>
                <c:pt idx="2590">
                  <c:v>10.427092191691228</c:v>
                </c:pt>
                <c:pt idx="2591">
                  <c:v>10.41904814788165</c:v>
                </c:pt>
                <c:pt idx="2592">
                  <c:v>10.411013408922718</c:v>
                </c:pt>
                <c:pt idx="2593">
                  <c:v>10.402987960469067</c:v>
                </c:pt>
                <c:pt idx="2594">
                  <c:v>10.394971788202398</c:v>
                </c:pt>
                <c:pt idx="2595">
                  <c:v>10.386964877833076</c:v>
                </c:pt>
                <c:pt idx="2596">
                  <c:v>10.37896721509777</c:v>
                </c:pt>
                <c:pt idx="2597">
                  <c:v>10.370978785761388</c:v>
                </c:pt>
                <c:pt idx="2598">
                  <c:v>10.362999575616099</c:v>
                </c:pt>
                <c:pt idx="2599">
                  <c:v>10.355029570480861</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63</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53</c:v>
                </c:pt>
                <c:pt idx="2619">
                  <c:v>10.197540920987224</c:v>
                </c:pt>
                <c:pt idx="2620">
                  <c:v>10.189760993056607</c:v>
                </c:pt>
                <c:pt idx="2621">
                  <c:v>10.181989964947787</c:v>
                </c:pt>
                <c:pt idx="2622">
                  <c:v>10.174227823091348</c:v>
                </c:pt>
                <c:pt idx="2623">
                  <c:v>10.166474553943898</c:v>
                </c:pt>
                <c:pt idx="2624">
                  <c:v>10.158730143987334</c:v>
                </c:pt>
                <c:pt idx="2625">
                  <c:v>10.150994579730074</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78</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268</c:v>
                </c:pt>
                <c:pt idx="2659">
                  <c:v>9.8931539234931929</c:v>
                </c:pt>
                <c:pt idx="2660">
                  <c:v>9.8857196544268415</c:v>
                </c:pt>
                <c:pt idx="2661">
                  <c:v>9.8782937620009985</c:v>
                </c:pt>
                <c:pt idx="2662">
                  <c:v>9.8708762336363343</c:v>
                </c:pt>
                <c:pt idx="2663">
                  <c:v>9.8634670567761216</c:v>
                </c:pt>
                <c:pt idx="2664">
                  <c:v>9.8560662188878734</c:v>
                </c:pt>
                <c:pt idx="2665">
                  <c:v>9.8486737074619199</c:v>
                </c:pt>
                <c:pt idx="2666">
                  <c:v>9.8412895100130342</c:v>
                </c:pt>
                <c:pt idx="2667">
                  <c:v>9.8339136140785719</c:v>
                </c:pt>
                <c:pt idx="2668">
                  <c:v>9.8265460072195268</c:v>
                </c:pt>
                <c:pt idx="2669">
                  <c:v>9.8191866770201681</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571</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267</c:v>
                </c:pt>
                <c:pt idx="2700">
                  <c:v>9.5950859869182228</c:v>
                </c:pt>
                <c:pt idx="2701">
                  <c:v>9.5879850909735609</c:v>
                </c:pt>
                <c:pt idx="2702">
                  <c:v>9.5808920746985304</c:v>
                </c:pt>
                <c:pt idx="2703">
                  <c:v>9.5738069264389747</c:v>
                </c:pt>
                <c:pt idx="2704">
                  <c:v>9.5667296345623267</c:v>
                </c:pt>
                <c:pt idx="2705">
                  <c:v>9.5596601874572062</c:v>
                </c:pt>
                <c:pt idx="2706">
                  <c:v>9.5525985735343344</c:v>
                </c:pt>
                <c:pt idx="2707">
                  <c:v>9.5455447812249208</c:v>
                </c:pt>
                <c:pt idx="2708">
                  <c:v>9.5384987989824079</c:v>
                </c:pt>
                <c:pt idx="2709">
                  <c:v>9.5314606152810271</c:v>
                </c:pt>
                <c:pt idx="2710">
                  <c:v>9.5244302186164767</c:v>
                </c:pt>
                <c:pt idx="2711">
                  <c:v>9.5174075975054091</c:v>
                </c:pt>
                <c:pt idx="2712">
                  <c:v>9.5103927404857114</c:v>
                </c:pt>
                <c:pt idx="2713">
                  <c:v>9.5033856361167448</c:v>
                </c:pt>
                <c:pt idx="2714">
                  <c:v>9.4963862729785262</c:v>
                </c:pt>
                <c:pt idx="2715">
                  <c:v>9.4893946396722768</c:v>
                </c:pt>
                <c:pt idx="2716">
                  <c:v>9.4824107248200225</c:v>
                </c:pt>
                <c:pt idx="2717">
                  <c:v>9.475434517065235</c:v>
                </c:pt>
                <c:pt idx="2718">
                  <c:v>9.4684660050709528</c:v>
                </c:pt>
                <c:pt idx="2719">
                  <c:v>9.4615051775228363</c:v>
                </c:pt>
                <c:pt idx="2720">
                  <c:v>9.4545520231261708</c:v>
                </c:pt>
                <c:pt idx="2721">
                  <c:v>9.4476065306073895</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812</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893</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748</c:v>
                </c:pt>
                <c:pt idx="2771">
                  <c:v>9.1098575828504309</c:v>
                </c:pt>
                <c:pt idx="2772">
                  <c:v>9.1032883690232698</c:v>
                </c:pt>
                <c:pt idx="2773">
                  <c:v>9.0967262583285304</c:v>
                </c:pt>
                <c:pt idx="2774">
                  <c:v>9.090171240528953</c:v>
                </c:pt>
                <c:pt idx="2775">
                  <c:v>9.083623305406439</c:v>
                </c:pt>
                <c:pt idx="2776">
                  <c:v>9.0770824427607835</c:v>
                </c:pt>
                <c:pt idx="2777">
                  <c:v>9.0705486424102713</c:v>
                </c:pt>
                <c:pt idx="2778">
                  <c:v>9.0640218941914981</c:v>
                </c:pt>
                <c:pt idx="2779">
                  <c:v>9.0575021879593525</c:v>
                </c:pt>
                <c:pt idx="2780">
                  <c:v>9.0509895135870888</c:v>
                </c:pt>
                <c:pt idx="2781">
                  <c:v>9.0444838609655012</c:v>
                </c:pt>
                <c:pt idx="2782">
                  <c:v>9.0379852200045931</c:v>
                </c:pt>
                <c:pt idx="2783">
                  <c:v>9.0314935806317589</c:v>
                </c:pt>
                <c:pt idx="2784">
                  <c:v>9.0250089327926801</c:v>
                </c:pt>
                <c:pt idx="2785">
                  <c:v>9.0185312664510491</c:v>
                </c:pt>
                <c:pt idx="2786">
                  <c:v>9.0120605715885773</c:v>
                </c:pt>
                <c:pt idx="2787">
                  <c:v>9.0055968382051752</c:v>
                </c:pt>
                <c:pt idx="2788">
                  <c:v>8.9991400563177244</c:v>
                </c:pt>
                <c:pt idx="2789">
                  <c:v>8.9926902159625683</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815</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66</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489</c:v>
                </c:pt>
                <c:pt idx="2846">
                  <c:v>8.6362082300397081</c:v>
                </c:pt>
                <c:pt idx="2847">
                  <c:v>8.630144541815568</c:v>
                </c:pt>
                <c:pt idx="2848">
                  <c:v>8.6240872375408895</c:v>
                </c:pt>
                <c:pt idx="2849">
                  <c:v>8.6180363082572704</c:v>
                </c:pt>
                <c:pt idx="2850">
                  <c:v>8.6119917450220189</c:v>
                </c:pt>
                <c:pt idx="2851">
                  <c:v>8.6059535389084267</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3989</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267</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2387</c:v>
                </c:pt>
                <c:pt idx="2892">
                  <c:v>8.3637524903207527</c:v>
                </c:pt>
                <c:pt idx="2893">
                  <c:v>8.3579734250378319</c:v>
                </c:pt>
                <c:pt idx="2894">
                  <c:v>8.3522003473894042</c:v>
                </c:pt>
                <c:pt idx="2895">
                  <c:v>8.3464332491061768</c:v>
                </c:pt>
                <c:pt idx="2896">
                  <c:v>8.340672121934098</c:v>
                </c:pt>
                <c:pt idx="2897">
                  <c:v>8.334916957632764</c:v>
                </c:pt>
                <c:pt idx="2898">
                  <c:v>8.3291677479760811</c:v>
                </c:pt>
                <c:pt idx="2899">
                  <c:v>8.3234244847521683</c:v>
                </c:pt>
                <c:pt idx="2900">
                  <c:v>8.3176871597634179</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6989</c:v>
                </c:pt>
                <c:pt idx="2919">
                  <c:v>8.2097954491816054</c:v>
                </c:pt>
                <c:pt idx="2920">
                  <c:v>8.2041751889050119</c:v>
                </c:pt>
                <c:pt idx="2921">
                  <c:v>8.1985606979287624</c:v>
                </c:pt>
                <c:pt idx="2922">
                  <c:v>8.1929519683591039</c:v>
                </c:pt>
                <c:pt idx="2923">
                  <c:v>8.1873489923158189</c:v>
                </c:pt>
                <c:pt idx="2924">
                  <c:v>8.1817517619322189</c:v>
                </c:pt>
                <c:pt idx="2925">
                  <c:v>8.1761602693552362</c:v>
                </c:pt>
                <c:pt idx="2926">
                  <c:v>8.1705745067446767</c:v>
                </c:pt>
                <c:pt idx="2927">
                  <c:v>8.1649944662741429</c:v>
                </c:pt>
                <c:pt idx="2928">
                  <c:v>8.1594201401305479</c:v>
                </c:pt>
                <c:pt idx="2929">
                  <c:v>8.1538515205141007</c:v>
                </c:pt>
                <c:pt idx="2930">
                  <c:v>8.1482885996382759</c:v>
                </c:pt>
                <c:pt idx="2931">
                  <c:v>8.1427313697298711</c:v>
                </c:pt>
                <c:pt idx="2932">
                  <c:v>8.1371798230289158</c:v>
                </c:pt>
                <c:pt idx="2933">
                  <c:v>8.1316339517886647</c:v>
                </c:pt>
                <c:pt idx="2934">
                  <c:v>8.1260937482755189</c:v>
                </c:pt>
                <c:pt idx="2935">
                  <c:v>8.1205592047693465</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402</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3097</c:v>
                </c:pt>
                <c:pt idx="2962">
                  <c:v>7.9732381587182024</c:v>
                </c:pt>
                <c:pt idx="2963">
                  <c:v>7.9678590135518954</c:v>
                </c:pt>
                <c:pt idx="2964">
                  <c:v>7.9624853101103765</c:v>
                </c:pt>
                <c:pt idx="2965">
                  <c:v>7.9571170410560645</c:v>
                </c:pt>
                <c:pt idx="2966">
                  <c:v>7.9517541990638758</c:v>
                </c:pt>
                <c:pt idx="2967">
                  <c:v>7.9463967768206833</c:v>
                </c:pt>
                <c:pt idx="2968">
                  <c:v>7.9410447670261464</c:v>
                </c:pt>
                <c:pt idx="2969">
                  <c:v>7.9356981623919944</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45</c:v>
                </c:pt>
                <c:pt idx="2983">
                  <c:v>7.8614091869535114</c:v>
                </c:pt>
                <c:pt idx="2984">
                  <c:v>7.8561427934130892</c:v>
                </c:pt>
                <c:pt idx="2985">
                  <c:v>7.8508816900717715</c:v>
                </c:pt>
                <c:pt idx="2986">
                  <c:v>7.8456258698466375</c:v>
                </c:pt>
                <c:pt idx="2987">
                  <c:v>7.8403753256663702</c:v>
                </c:pt>
                <c:pt idx="2988">
                  <c:v>7.8351300504715216</c:v>
                </c:pt>
                <c:pt idx="2989">
                  <c:v>7.8298900372144695</c:v>
                </c:pt>
                <c:pt idx="2990">
                  <c:v>7.8246552788592734</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34</c:v>
                </c:pt>
                <c:pt idx="3006">
                  <c:v>7.7416081158799965</c:v>
                </c:pt>
                <c:pt idx="3007">
                  <c:v>7.7364616256733001</c:v>
                </c:pt>
                <c:pt idx="3008">
                  <c:v>7.7313202657107833</c:v>
                </c:pt>
                <c:pt idx="3009">
                  <c:v>7.7261840291760073</c:v>
                </c:pt>
                <c:pt idx="3010">
                  <c:v>7.721052909264003</c:v>
                </c:pt>
                <c:pt idx="3011">
                  <c:v>7.7159268991806895</c:v>
                </c:pt>
                <c:pt idx="3012">
                  <c:v>7.7108059921435634</c:v>
                </c:pt>
                <c:pt idx="3013">
                  <c:v>7.7056901813813532</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465</c:v>
                </c:pt>
                <c:pt idx="3022">
                  <c:v>7.6598761051588564</c:v>
                </c:pt>
                <c:pt idx="3023">
                  <c:v>7.6548108871806759</c:v>
                </c:pt>
                <c:pt idx="3024">
                  <c:v>7.6497506917289799</c:v>
                </c:pt>
                <c:pt idx="3025">
                  <c:v>7.6446955121653843</c:v>
                </c:pt>
                <c:pt idx="3026">
                  <c:v>7.6396453418630594</c:v>
                </c:pt>
                <c:pt idx="3027">
                  <c:v>7.6346001742056515</c:v>
                </c:pt>
                <c:pt idx="3028">
                  <c:v>7.6295600025879855</c:v>
                </c:pt>
                <c:pt idx="3029">
                  <c:v>7.6245248204156137</c:v>
                </c:pt>
                <c:pt idx="3030">
                  <c:v>7.6194946211053765</c:v>
                </c:pt>
                <c:pt idx="3031">
                  <c:v>7.6144693980843874</c:v>
                </c:pt>
                <c:pt idx="3032">
                  <c:v>7.6094491447909194</c:v>
                </c:pt>
                <c:pt idx="3033">
                  <c:v>7.6044338546740065</c:v>
                </c:pt>
                <c:pt idx="3034">
                  <c:v>7.5994235211935184</c:v>
                </c:pt>
                <c:pt idx="3035">
                  <c:v>7.5944181378199538</c:v>
                </c:pt>
                <c:pt idx="3036">
                  <c:v>7.5894176980348433</c:v>
                </c:pt>
                <c:pt idx="3037">
                  <c:v>7.5844221953300934</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847</c:v>
                </c:pt>
                <c:pt idx="3066">
                  <c:v>7.4416713744717926</c:v>
                </c:pt>
                <c:pt idx="3067">
                  <c:v>7.4368210103401982</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378</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523</c:v>
                </c:pt>
                <c:pt idx="3097">
                  <c:v>7.2934869918643424</c:v>
                </c:pt>
                <c:pt idx="3098">
                  <c:v>7.2887807574430363</c:v>
                </c:pt>
                <c:pt idx="3099">
                  <c:v>7.2840790767075045</c:v>
                </c:pt>
                <c:pt idx="3100">
                  <c:v>7.2793819437849034</c:v>
                </c:pt>
                <c:pt idx="3101">
                  <c:v>7.2746893528117411</c:v>
                </c:pt>
                <c:pt idx="3102">
                  <c:v>7.2700012979341571</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755</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6932</c:v>
                </c:pt>
                <c:pt idx="3123">
                  <c:v>7.1725897156000684</c:v>
                </c:pt>
                <c:pt idx="3124">
                  <c:v>7.1679999926599676</c:v>
                </c:pt>
                <c:pt idx="3125">
                  <c:v>7.163414673739724</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342</c:v>
                </c:pt>
                <c:pt idx="3135">
                  <c:v>7.1178024708964616</c:v>
                </c:pt>
                <c:pt idx="3136">
                  <c:v>7.1132652264134375</c:v>
                </c:pt>
                <c:pt idx="3137">
                  <c:v>7.1087323189489755</c:v>
                </c:pt>
                <c:pt idx="3138">
                  <c:v>7.1042037429774147</c:v>
                </c:pt>
                <c:pt idx="3139">
                  <c:v>7.0996794929818883</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695</c:v>
                </c:pt>
                <c:pt idx="3150">
                  <c:v>7.0501966883511953</c:v>
                </c:pt>
                <c:pt idx="3151">
                  <c:v>7.0457239229244903</c:v>
                </c:pt>
                <c:pt idx="3152">
                  <c:v>7.0412554125463984</c:v>
                </c:pt>
                <c:pt idx="3153">
                  <c:v>7.0367911518214123</c:v>
                </c:pt>
                <c:pt idx="3154">
                  <c:v>7.0323311353624982</c:v>
                </c:pt>
                <c:pt idx="3155">
                  <c:v>7.0278753577911921</c:v>
                </c:pt>
                <c:pt idx="3156">
                  <c:v>7.0234238137377725</c:v>
                </c:pt>
                <c:pt idx="3157">
                  <c:v>7.0189764978405851</c:v>
                </c:pt>
                <c:pt idx="3158">
                  <c:v>7.0145334047467616</c:v>
                </c:pt>
                <c:pt idx="3159">
                  <c:v>7.0100945291118268</c:v>
                </c:pt>
                <c:pt idx="3160">
                  <c:v>7.0056598655997586</c:v>
                </c:pt>
                <c:pt idx="3161">
                  <c:v>7.0012294088830407</c:v>
                </c:pt>
                <c:pt idx="3162">
                  <c:v>6.9968031536423672</c:v>
                </c:pt>
                <c:pt idx="3163">
                  <c:v>6.9923810945669791</c:v>
                </c:pt>
                <c:pt idx="3164">
                  <c:v>6.9879632263546414</c:v>
                </c:pt>
                <c:pt idx="3165">
                  <c:v>6.9835495437112884</c:v>
                </c:pt>
                <c:pt idx="3166">
                  <c:v>6.9791400413512834</c:v>
                </c:pt>
                <c:pt idx="3167">
                  <c:v>6.9747347139972815</c:v>
                </c:pt>
                <c:pt idx="3168">
                  <c:v>6.9703335563803561</c:v>
                </c:pt>
                <c:pt idx="3169">
                  <c:v>6.9659365632397607</c:v>
                </c:pt>
                <c:pt idx="3170">
                  <c:v>6.9615437293233562</c:v>
                </c:pt>
                <c:pt idx="3171">
                  <c:v>6.9571550493866745</c:v>
                </c:pt>
                <c:pt idx="3172">
                  <c:v>6.9527705181941881</c:v>
                </c:pt>
                <c:pt idx="3173">
                  <c:v>6.9483901305181934</c:v>
                </c:pt>
                <c:pt idx="3174">
                  <c:v>6.9440138811393002</c:v>
                </c:pt>
                <c:pt idx="3175">
                  <c:v>6.9396417648464928</c:v>
                </c:pt>
                <c:pt idx="3176">
                  <c:v>6.9352737764366434</c:v>
                </c:pt>
                <c:pt idx="3177">
                  <c:v>6.9309099107151173</c:v>
                </c:pt>
                <c:pt idx="3178">
                  <c:v>6.9265501624953325</c:v>
                </c:pt>
                <c:pt idx="3179">
                  <c:v>6.9221945265987586</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495</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998</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226</c:v>
                </c:pt>
                <c:pt idx="3212">
                  <c:v>6.7807321362040511</c:v>
                </c:pt>
                <c:pt idx="3213">
                  <c:v>6.7765132953482334</c:v>
                </c:pt>
                <c:pt idx="3214">
                  <c:v>6.7722983905901675</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247</c:v>
                </c:pt>
                <c:pt idx="3240">
                  <c:v>6.6640765558984567</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2132</c:v>
                </c:pt>
                <c:pt idx="3249">
                  <c:v>6.6272189286368706</c:v>
                </c:pt>
                <c:pt idx="3250">
                  <c:v>6.6231425215844455</c:v>
                </c:pt>
                <c:pt idx="3251">
                  <c:v>6.6190698744768381</c:v>
                </c:pt>
                <c:pt idx="3252">
                  <c:v>6.6150009826914706</c:v>
                </c:pt>
                <c:pt idx="3253">
                  <c:v>6.6109358416127195</c:v>
                </c:pt>
                <c:pt idx="3254">
                  <c:v>6.6068744466323786</c:v>
                </c:pt>
                <c:pt idx="3255">
                  <c:v>6.6028167931488264</c:v>
                </c:pt>
                <c:pt idx="3256">
                  <c:v>6.5987628765678155</c:v>
                </c:pt>
                <c:pt idx="3257">
                  <c:v>6.5947126923020916</c:v>
                </c:pt>
                <c:pt idx="3258">
                  <c:v>6.590666235771419</c:v>
                </c:pt>
                <c:pt idx="3259">
                  <c:v>6.5866235024026656</c:v>
                </c:pt>
                <c:pt idx="3260">
                  <c:v>6.5825844876293855</c:v>
                </c:pt>
                <c:pt idx="3261">
                  <c:v>6.5785491868927419</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796</c:v>
                </c:pt>
                <c:pt idx="3272">
                  <c:v>6.5344047082305146</c:v>
                </c:pt>
                <c:pt idx="3273">
                  <c:v>6.5304136228435983</c:v>
                </c:pt>
                <c:pt idx="3274">
                  <c:v>6.5264261928546237</c:v>
                </c:pt>
                <c:pt idx="3275">
                  <c:v>6.5224424138008521</c:v>
                </c:pt>
                <c:pt idx="3276">
                  <c:v>6.5184622812267063</c:v>
                </c:pt>
                <c:pt idx="3277">
                  <c:v>6.514485790683163</c:v>
                </c:pt>
                <c:pt idx="3278">
                  <c:v>6.5105129377279845</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45</c:v>
                </c:pt>
                <c:pt idx="3291">
                  <c:v>6.4591948609361225</c:v>
                </c:pt>
                <c:pt idx="3292">
                  <c:v>6.4552724715594323</c:v>
                </c:pt>
                <c:pt idx="3293">
                  <c:v>6.4513536539441603</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66</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196</c:v>
                </c:pt>
                <c:pt idx="3316">
                  <c:v>6.362196766238724</c:v>
                </c:pt>
                <c:pt idx="3317">
                  <c:v>6.3583623852739901</c:v>
                </c:pt>
                <c:pt idx="3318">
                  <c:v>6.3545314696328745</c:v>
                </c:pt>
                <c:pt idx="3319">
                  <c:v>6.3507040151412495</c:v>
                </c:pt>
                <c:pt idx="3320">
                  <c:v>6.3468800176308351</c:v>
                </c:pt>
                <c:pt idx="3321">
                  <c:v>6.3430594729397294</c:v>
                </c:pt>
                <c:pt idx="3322">
                  <c:v>6.3392423769122974</c:v>
                </c:pt>
                <c:pt idx="3323">
                  <c:v>6.3354287253991934</c:v>
                </c:pt>
                <c:pt idx="3324">
                  <c:v>6.3316185142571184</c:v>
                </c:pt>
                <c:pt idx="3325">
                  <c:v>6.3278117393492179</c:v>
                </c:pt>
                <c:pt idx="3326">
                  <c:v>6.3240083965449445</c:v>
                </c:pt>
                <c:pt idx="3327">
                  <c:v>6.3202084817196589</c:v>
                </c:pt>
                <c:pt idx="3328">
                  <c:v>6.3164119907549274</c:v>
                </c:pt>
                <c:pt idx="3329">
                  <c:v>6.3126189195387745</c:v>
                </c:pt>
                <c:pt idx="3330">
                  <c:v>6.3088292639652659</c:v>
                </c:pt>
                <c:pt idx="3331">
                  <c:v>6.3050430199345424</c:v>
                </c:pt>
                <c:pt idx="3332">
                  <c:v>6.3012601833530351</c:v>
                </c:pt>
                <c:pt idx="3333">
                  <c:v>6.2974807501329755</c:v>
                </c:pt>
                <c:pt idx="3334">
                  <c:v>6.2937047161932895</c:v>
                </c:pt>
                <c:pt idx="3335">
                  <c:v>6.2899320774585945</c:v>
                </c:pt>
                <c:pt idx="3336">
                  <c:v>6.2861628298597383</c:v>
                </c:pt>
                <c:pt idx="3337">
                  <c:v>6.2823969693336483</c:v>
                </c:pt>
                <c:pt idx="3338">
                  <c:v>6.2786344918234125</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24</c:v>
                </c:pt>
                <c:pt idx="3350">
                  <c:v>6.2337471684461434</c:v>
                </c:pt>
                <c:pt idx="3351">
                  <c:v>6.2300283037039428</c:v>
                </c:pt>
                <c:pt idx="3352">
                  <c:v>6.2263127658123594</c:v>
                </c:pt>
                <c:pt idx="3353">
                  <c:v>6.2226005508045095</c:v>
                </c:pt>
                <c:pt idx="3354">
                  <c:v>6.2188916547192354</c:v>
                </c:pt>
                <c:pt idx="3355">
                  <c:v>6.2151860736013065</c:v>
                </c:pt>
                <c:pt idx="3356">
                  <c:v>6.2114838035014097</c:v>
                </c:pt>
                <c:pt idx="3357">
                  <c:v>6.2077848404760072</c:v>
                </c:pt>
                <c:pt idx="3358">
                  <c:v>6.2040891805877516</c:v>
                </c:pt>
                <c:pt idx="3359">
                  <c:v>6.2003968199046939</c:v>
                </c:pt>
                <c:pt idx="3360">
                  <c:v>6.1967077545010394</c:v>
                </c:pt>
                <c:pt idx="3361">
                  <c:v>6.1930219804567495</c:v>
                </c:pt>
                <c:pt idx="3362">
                  <c:v>6.1893394938576938</c:v>
                </c:pt>
                <c:pt idx="3363">
                  <c:v>6.1856602907952603</c:v>
                </c:pt>
                <c:pt idx="3364">
                  <c:v>6.1819843673669936</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638</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55</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23</c:v>
                </c:pt>
                <c:pt idx="3395">
                  <c:v>6.0696364131105334</c:v>
                </c:pt>
                <c:pt idx="3396">
                  <c:v>6.0660634116234045</c:v>
                </c:pt>
                <c:pt idx="3397">
                  <c:v>6.0624935641758855</c:v>
                </c:pt>
                <c:pt idx="3398">
                  <c:v>6.058926867057</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917</c:v>
                </c:pt>
                <c:pt idx="3421">
                  <c:v>5.9777538692482866</c:v>
                </c:pt>
                <c:pt idx="3422">
                  <c:v>5.9742616807064124</c:v>
                </c:pt>
                <c:pt idx="3423">
                  <c:v>5.9707725514622823</c:v>
                </c:pt>
                <c:pt idx="3424">
                  <c:v>5.9672864779435955</c:v>
                </c:pt>
                <c:pt idx="3425">
                  <c:v>5.9638034565831823</c:v>
                </c:pt>
                <c:pt idx="3426">
                  <c:v>5.9603234838191019</c:v>
                </c:pt>
                <c:pt idx="3427">
                  <c:v>5.9568465560943915</c:v>
                </c:pt>
                <c:pt idx="3428">
                  <c:v>5.9533726698576981</c:v>
                </c:pt>
                <c:pt idx="3429">
                  <c:v>5.9499018215625314</c:v>
                </c:pt>
                <c:pt idx="3430">
                  <c:v>5.9464340076676425</c:v>
                </c:pt>
                <c:pt idx="3431">
                  <c:v>5.9429692246369621</c:v>
                </c:pt>
                <c:pt idx="3432">
                  <c:v>5.9395074689395511</c:v>
                </c:pt>
                <c:pt idx="3433">
                  <c:v>5.9360487370496902</c:v>
                </c:pt>
                <c:pt idx="3434">
                  <c:v>5.9325930254465113</c:v>
                </c:pt>
                <c:pt idx="3435">
                  <c:v>5.9291403306146924</c:v>
                </c:pt>
                <c:pt idx="3436">
                  <c:v>5.9256906490436991</c:v>
                </c:pt>
                <c:pt idx="3437">
                  <c:v>5.9222439772282565</c:v>
                </c:pt>
                <c:pt idx="3438">
                  <c:v>5.9188003116681314</c:v>
                </c:pt>
                <c:pt idx="3439">
                  <c:v>5.9153596488681721</c:v>
                </c:pt>
                <c:pt idx="3440">
                  <c:v>5.9119219853383891</c:v>
                </c:pt>
                <c:pt idx="3441">
                  <c:v>5.9084873175936119</c:v>
                </c:pt>
                <c:pt idx="3442">
                  <c:v>5.9050556421540872</c:v>
                </c:pt>
                <c:pt idx="3443">
                  <c:v>5.9016269555449439</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89908</c:v>
                </c:pt>
                <c:pt idx="3455">
                  <c:v>5.8607145869998645</c:v>
                </c:pt>
                <c:pt idx="3456">
                  <c:v>5.8573244412532315</c:v>
                </c:pt>
                <c:pt idx="3457">
                  <c:v>5.8539372362140645</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645</c:v>
                </c:pt>
                <c:pt idx="3467">
                  <c:v>5.8202261791277445</c:v>
                </c:pt>
                <c:pt idx="3468">
                  <c:v>5.8168710985378214</c:v>
                </c:pt>
                <c:pt idx="3469">
                  <c:v>5.8135189181758742</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18</c:v>
                </c:pt>
                <c:pt idx="3492">
                  <c:v>5.7372116071845864</c:v>
                </c:pt>
                <c:pt idx="3493">
                  <c:v>5.7339280407315902</c:v>
                </c:pt>
                <c:pt idx="3494">
                  <c:v>5.7306472923873937</c:v>
                </c:pt>
                <c:pt idx="3495">
                  <c:v>5.7273693589278816</c:v>
                </c:pt>
                <c:pt idx="3496">
                  <c:v>5.7240942371338699</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707</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216</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526</c:v>
                </c:pt>
                <c:pt idx="3527">
                  <c:v>5.6239426942542403</c:v>
                </c:pt>
                <c:pt idx="3528">
                  <c:v>5.6207558731311655</c:v>
                </c:pt>
                <c:pt idx="3529">
                  <c:v>5.6175717599711295</c:v>
                </c:pt>
                <c:pt idx="3530">
                  <c:v>5.6143903517066951</c:v>
                </c:pt>
                <c:pt idx="3531">
                  <c:v>5.6112116452752225</c:v>
                </c:pt>
                <c:pt idx="3532">
                  <c:v>5.6080356376179106</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6878</c:v>
                </c:pt>
                <c:pt idx="3541">
                  <c:v>5.5795725110247814</c:v>
                </c:pt>
                <c:pt idx="3542">
                  <c:v>5.5764233238395908</c:v>
                </c:pt>
                <c:pt idx="3543">
                  <c:v>5.5732768020686834</c:v>
                </c:pt>
                <c:pt idx="3544">
                  <c:v>5.5701329427051087</c:v>
                </c:pt>
                <c:pt idx="3545">
                  <c:v>5.5669917427459765</c:v>
                </c:pt>
                <c:pt idx="3546">
                  <c:v>5.5638531991926934</c:v>
                </c:pt>
                <c:pt idx="3547">
                  <c:v>5.5607173090507445</c:v>
                </c:pt>
                <c:pt idx="3548">
                  <c:v>5.5575840693299856</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324</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872</c:v>
                </c:pt>
                <c:pt idx="3576">
                  <c:v>5.4709174193378374</c:v>
                </c:pt>
                <c:pt idx="3577">
                  <c:v>5.4678597598110885</c:v>
                </c:pt>
                <c:pt idx="3578">
                  <c:v>5.4648046629266656</c:v>
                </c:pt>
                <c:pt idx="3579">
                  <c:v>5.4617521258218771</c:v>
                </c:pt>
                <c:pt idx="3580">
                  <c:v>5.4587021456374734</c:v>
                </c:pt>
                <c:pt idx="3581">
                  <c:v>5.4556547195188294</c:v>
                </c:pt>
                <c:pt idx="3582">
                  <c:v>5.4526098446149494</c:v>
                </c:pt>
                <c:pt idx="3583">
                  <c:v>5.4495675180788874</c:v>
                </c:pt>
                <c:pt idx="3584">
                  <c:v>5.4465277370676874</c:v>
                </c:pt>
                <c:pt idx="3585">
                  <c:v>5.4434904987423982</c:v>
                </c:pt>
                <c:pt idx="3586">
                  <c:v>5.4404558002677668</c:v>
                </c:pt>
                <c:pt idx="3587">
                  <c:v>5.437423638812902</c:v>
                </c:pt>
                <c:pt idx="3588">
                  <c:v>5.4343940115505784</c:v>
                </c:pt>
                <c:pt idx="3589">
                  <c:v>5.4313669156576543</c:v>
                </c:pt>
                <c:pt idx="3590">
                  <c:v>5.4283423483145974</c:v>
                </c:pt>
                <c:pt idx="3591">
                  <c:v>5.4253203067062845</c:v>
                </c:pt>
                <c:pt idx="3592">
                  <c:v>5.4223007880211922</c:v>
                </c:pt>
                <c:pt idx="3593">
                  <c:v>5.4192837894518595</c:v>
                </c:pt>
                <c:pt idx="3594">
                  <c:v>5.416269308194483</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98</c:v>
                </c:pt>
                <c:pt idx="3604">
                  <c:v>5.386262333762712</c:v>
                </c:pt>
                <c:pt idx="3605">
                  <c:v>5.383275359008115</c:v>
                </c:pt>
                <c:pt idx="3606">
                  <c:v>5.3802908682242316</c:v>
                </c:pt>
                <c:pt idx="3607">
                  <c:v>5.3773088586574485</c:v>
                </c:pt>
                <c:pt idx="3608">
                  <c:v>5.3743293275582866</c:v>
                </c:pt>
                <c:pt idx="3609">
                  <c:v>5.3713522721807294</c:v>
                </c:pt>
                <c:pt idx="3610">
                  <c:v>5.3683776897827906</c:v>
                </c:pt>
                <c:pt idx="3611">
                  <c:v>5.3654055776261247</c:v>
                </c:pt>
                <c:pt idx="3612">
                  <c:v>5.3624359329764912</c:v>
                </c:pt>
                <c:pt idx="3613">
                  <c:v>5.3594687531032124</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289</c:v>
                </c:pt>
                <c:pt idx="3623">
                  <c:v>5.329931919005408</c:v>
                </c:pt>
                <c:pt idx="3624">
                  <c:v>5.3269916725216708</c:v>
                </c:pt>
                <c:pt idx="3625">
                  <c:v>5.3240538583386687</c:v>
                </c:pt>
                <c:pt idx="3626">
                  <c:v>5.3211184737746633</c:v>
                </c:pt>
                <c:pt idx="3627">
                  <c:v>5.318185516150935</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484</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75</c:v>
                </c:pt>
                <c:pt idx="3680">
                  <c:v>5.1661427790747405</c:v>
                </c:pt>
                <c:pt idx="3681">
                  <c:v>5.1633369989362246</c:v>
                </c:pt>
                <c:pt idx="3682">
                  <c:v>5.1605335039450333</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758</c:v>
                </c:pt>
                <c:pt idx="3693">
                  <c:v>5.1298451716505955</c:v>
                </c:pt>
                <c:pt idx="3694">
                  <c:v>5.1270689058819796</c:v>
                </c:pt>
                <c:pt idx="3695">
                  <c:v>5.1242948932709655</c:v>
                </c:pt>
                <c:pt idx="3696">
                  <c:v>5.1215231313800764</c:v>
                </c:pt>
                <c:pt idx="3697">
                  <c:v>5.1187536177750745</c:v>
                </c:pt>
                <c:pt idx="3698">
                  <c:v>5.1159863500250244</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757</c:v>
                </c:pt>
                <c:pt idx="3710">
                  <c:v>5.0829534333332154</c:v>
                </c:pt>
                <c:pt idx="3711">
                  <c:v>5.080215141972988</c:v>
                </c:pt>
                <c:pt idx="3712">
                  <c:v>5.077479062777531</c:v>
                </c:pt>
                <c:pt idx="3713">
                  <c:v>5.0747451933647225</c:v>
                </c:pt>
                <c:pt idx="3714">
                  <c:v>5.0720135313553545</c:v>
                </c:pt>
                <c:pt idx="3715">
                  <c:v>5.0692840743738694</c:v>
                </c:pt>
                <c:pt idx="3716">
                  <c:v>5.0665568200475271</c:v>
                </c:pt>
                <c:pt idx="3717">
                  <c:v>5.0638317660070546</c:v>
                </c:pt>
                <c:pt idx="3718">
                  <c:v>5.0611089098862267</c:v>
                </c:pt>
                <c:pt idx="3719">
                  <c:v>5.0583882493218955</c:v>
                </c:pt>
                <c:pt idx="3720">
                  <c:v>5.0556697819543581</c:v>
                </c:pt>
                <c:pt idx="3721">
                  <c:v>5.0529535054266166</c:v>
                </c:pt>
                <c:pt idx="3722">
                  <c:v>5.0502394173854475</c:v>
                </c:pt>
                <c:pt idx="3723">
                  <c:v>5.0475275154803869</c:v>
                </c:pt>
                <c:pt idx="3724">
                  <c:v>5.0448177973642085</c:v>
                </c:pt>
                <c:pt idx="3725">
                  <c:v>5.0421102606928665</c:v>
                </c:pt>
                <c:pt idx="3726">
                  <c:v>5.039404903125428</c:v>
                </c:pt>
                <c:pt idx="3727">
                  <c:v>5.036701722324203</c:v>
                </c:pt>
                <c:pt idx="3728">
                  <c:v>5.0340007159542814</c:v>
                </c:pt>
                <c:pt idx="3729">
                  <c:v>5.0313018816844588</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707</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98</c:v>
                </c:pt>
                <c:pt idx="3757">
                  <c:v>4.9566070262052895</c:v>
                </c:pt>
                <c:pt idx="3758">
                  <c:v>4.9539701825107034</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314</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75</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8988</c:v>
                </c:pt>
                <c:pt idx="3787">
                  <c:v>4.8784077735069475</c:v>
                </c:pt>
                <c:pt idx="3788">
                  <c:v>4.8758330762196262</c:v>
                </c:pt>
                <c:pt idx="3789">
                  <c:v>4.8732604166824034</c:v>
                </c:pt>
                <c:pt idx="3790">
                  <c:v>4.8706897927454094</c:v>
                </c:pt>
                <c:pt idx="3791">
                  <c:v>4.8681212022617286</c:v>
                </c:pt>
                <c:pt idx="3792">
                  <c:v>4.865554643087135</c:v>
                </c:pt>
                <c:pt idx="3793">
                  <c:v>4.8629901130805058</c:v>
                </c:pt>
                <c:pt idx="3794">
                  <c:v>4.8604276101031436</c:v>
                </c:pt>
                <c:pt idx="3795">
                  <c:v>4.8578671320194315</c:v>
                </c:pt>
                <c:pt idx="3796">
                  <c:v>4.8553086766964313</c:v>
                </c:pt>
                <c:pt idx="3797">
                  <c:v>4.8527522420042875</c:v>
                </c:pt>
                <c:pt idx="3798">
                  <c:v>4.8501978258155365</c:v>
                </c:pt>
                <c:pt idx="3799">
                  <c:v>4.8476454260057755</c:v>
                </c:pt>
                <c:pt idx="3800">
                  <c:v>4.845095040453363</c:v>
                </c:pt>
                <c:pt idx="3801">
                  <c:v>4.8425466670393655</c:v>
                </c:pt>
                <c:pt idx="3802">
                  <c:v>4.8400003036477885</c:v>
                </c:pt>
                <c:pt idx="3803">
                  <c:v>4.837455948165168</c:v>
                </c:pt>
                <c:pt idx="3804">
                  <c:v>4.8349135984811955</c:v>
                </c:pt>
                <c:pt idx="3805">
                  <c:v>4.8323732524879315</c:v>
                </c:pt>
                <c:pt idx="3806">
                  <c:v>4.8298349080803655</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342</c:v>
                </c:pt>
                <c:pt idx="3820">
                  <c:v>4.7945070806345633</c:v>
                </c:pt>
                <c:pt idx="3821">
                  <c:v>4.7919985092831974</c:v>
                </c:pt>
                <c:pt idx="3822">
                  <c:v>4.7894919062106034</c:v>
                </c:pt>
                <c:pt idx="3823">
                  <c:v>4.7869872693581748</c:v>
                </c:pt>
                <c:pt idx="3824">
                  <c:v>4.7844845966699339</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19734</c:v>
                </c:pt>
                <c:pt idx="3836">
                  <c:v>4.7546049845277674</c:v>
                </c:pt>
                <c:pt idx="3837">
                  <c:v>4.752127660103846</c:v>
                </c:pt>
                <c:pt idx="3838">
                  <c:v>4.7496522713416534</c:v>
                </c:pt>
                <c:pt idx="3839">
                  <c:v>4.747178816224995</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4782</c:v>
                </c:pt>
                <c:pt idx="3863">
                  <c:v>4.6883907911107734</c:v>
                </c:pt>
                <c:pt idx="3864">
                  <c:v>4.685965029522607</c:v>
                </c:pt>
                <c:pt idx="3865">
                  <c:v>4.6835411500719388</c:v>
                </c:pt>
                <c:pt idx="3866">
                  <c:v>4.6811191508121404</c:v>
                </c:pt>
                <c:pt idx="3867">
                  <c:v>4.6786990297991133</c:v>
                </c:pt>
                <c:pt idx="3868">
                  <c:v>4.6762807850912962</c:v>
                </c:pt>
                <c:pt idx="3869">
                  <c:v>4.6738644147494712</c:v>
                </c:pt>
                <c:pt idx="3870">
                  <c:v>4.6714499168372106</c:v>
                </c:pt>
                <c:pt idx="3871">
                  <c:v>4.6690372894203875</c:v>
                </c:pt>
                <c:pt idx="3872">
                  <c:v>4.6666265305673855</c:v>
                </c:pt>
                <c:pt idx="3873">
                  <c:v>4.6642176383491645</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1852</c:v>
                </c:pt>
                <c:pt idx="3890">
                  <c:v>4.6235502084701654</c:v>
                </c:pt>
                <c:pt idx="3891">
                  <c:v>4.621174588622225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793</c:v>
                </c:pt>
                <c:pt idx="3910">
                  <c:v>4.5763834655158524</c:v>
                </c:pt>
                <c:pt idx="3911">
                  <c:v>4.5740441002057768</c:v>
                </c:pt>
                <c:pt idx="3912">
                  <c:v>4.5717065281998819</c:v>
                </c:pt>
                <c:pt idx="3913">
                  <c:v>4.5693707476656575</c:v>
                </c:pt>
                <c:pt idx="3914">
                  <c:v>4.5670367567729047</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9077</c:v>
                </c:pt>
                <c:pt idx="3927">
                  <c:v>4.5368569040742184</c:v>
                </c:pt>
                <c:pt idx="3928">
                  <c:v>4.5345477773010066</c:v>
                </c:pt>
                <c:pt idx="3929">
                  <c:v>4.5322404129957334</c:v>
                </c:pt>
                <c:pt idx="3930">
                  <c:v>4.5299348093651091</c:v>
                </c:pt>
                <c:pt idx="3931">
                  <c:v>4.5276309646184645</c:v>
                </c:pt>
                <c:pt idx="3932">
                  <c:v>4.5253288769669373</c:v>
                </c:pt>
                <c:pt idx="3933">
                  <c:v>4.5230285446244398</c:v>
                </c:pt>
                <c:pt idx="3934">
                  <c:v>4.5207299658066704</c:v>
                </c:pt>
                <c:pt idx="3935">
                  <c:v>4.5184331387318863</c:v>
                </c:pt>
                <c:pt idx="3936">
                  <c:v>4.5161380616205475</c:v>
                </c:pt>
                <c:pt idx="3937">
                  <c:v>4.5138447326953735</c:v>
                </c:pt>
                <c:pt idx="3938">
                  <c:v>4.5115531501813324</c:v>
                </c:pt>
                <c:pt idx="3939">
                  <c:v>4.5092633123056922</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211</c:v>
                </c:pt>
                <c:pt idx="3953">
                  <c:v>4.4773877816453531</c:v>
                </c:pt>
                <c:pt idx="3954">
                  <c:v>4.4751239021322133</c:v>
                </c:pt>
                <c:pt idx="3955">
                  <c:v>4.4728617391963414</c:v>
                </c:pt>
                <c:pt idx="3956">
                  <c:v>4.4706012911029465</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633</c:v>
                </c:pt>
                <c:pt idx="3968">
                  <c:v>4.4436090431230753</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314</c:v>
                </c:pt>
                <c:pt idx="3982">
                  <c:v>4.4124259181029615</c:v>
                </c:pt>
                <c:pt idx="3983">
                  <c:v>4.4102111228484402</c:v>
                </c:pt>
                <c:pt idx="3984">
                  <c:v>4.4079979947337034</c:v>
                </c:pt>
                <c:pt idx="3985">
                  <c:v>4.4057865320859655</c:v>
                </c:pt>
                <c:pt idx="3986">
                  <c:v>4.4035767332345523</c:v>
                </c:pt>
                <c:pt idx="3987">
                  <c:v>4.4013685965109035</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655</c:v>
                </c:pt>
                <c:pt idx="4003">
                  <c:v>4.3662631047984428</c:v>
                </c:pt>
                <c:pt idx="4004">
                  <c:v>4.3640829709653071</c:v>
                </c:pt>
                <c:pt idx="4005">
                  <c:v>4.3619044695799465</c:v>
                </c:pt>
                <c:pt idx="4006">
                  <c:v>4.359727599012853</c:v>
                </c:pt>
                <c:pt idx="4007">
                  <c:v>4.3575523576364654</c:v>
                </c:pt>
                <c:pt idx="4008">
                  <c:v>4.3553787438257805</c:v>
                </c:pt>
                <c:pt idx="4009">
                  <c:v>4.3532067559572374</c:v>
                </c:pt>
                <c:pt idx="4010">
                  <c:v>4.3510363924096334</c:v>
                </c:pt>
                <c:pt idx="4011">
                  <c:v>4.3488676515637117</c:v>
                </c:pt>
                <c:pt idx="4012">
                  <c:v>4.3467005318022309</c:v>
                </c:pt>
                <c:pt idx="4013">
                  <c:v>4.3445350315098841</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307</c:v>
                </c:pt>
                <c:pt idx="4030">
                  <c:v>4.3079677498715343</c:v>
                </c:pt>
                <c:pt idx="4031">
                  <c:v>4.3058311260991955</c:v>
                </c:pt>
                <c:pt idx="4032">
                  <c:v>4.3036960914854525</c:v>
                </c:pt>
                <c:pt idx="4033">
                  <c:v>4.3015626444547514</c:v>
                </c:pt>
                <c:pt idx="4034">
                  <c:v>4.299430783433452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895</c:v>
                </c:pt>
                <c:pt idx="4050">
                  <c:v>4.2655354278215745</c:v>
                </c:pt>
                <c:pt idx="4051">
                  <c:v>4.2634302900743988</c:v>
                </c:pt>
                <c:pt idx="4052">
                  <c:v>4.2613267103420434</c:v>
                </c:pt>
                <c:pt idx="4053">
                  <c:v>4.2592246870874026</c:v>
                </c:pt>
                <c:pt idx="4054">
                  <c:v>4.2571242187752869</c:v>
                </c:pt>
                <c:pt idx="4055">
                  <c:v>4.2550253038726193</c:v>
                </c:pt>
                <c:pt idx="4056">
                  <c:v>4.2529279408477665</c:v>
                </c:pt>
                <c:pt idx="4057">
                  <c:v>4.2508321281713135</c:v>
                </c:pt>
                <c:pt idx="4058">
                  <c:v>4.2487378643156228</c:v>
                </c:pt>
                <c:pt idx="4059">
                  <c:v>4.2466451477549532</c:v>
                </c:pt>
                <c:pt idx="4060">
                  <c:v>4.2445539769653662</c:v>
                </c:pt>
                <c:pt idx="4061">
                  <c:v>4.2424643504250845</c:v>
                </c:pt>
                <c:pt idx="4062">
                  <c:v>4.2403762666137865</c:v>
                </c:pt>
                <c:pt idx="4063">
                  <c:v>4.2382897240133843</c:v>
                </c:pt>
                <c:pt idx="4064">
                  <c:v>4.2362047211072333</c:v>
                </c:pt>
                <c:pt idx="4065">
                  <c:v>4.2341212563810355</c:v>
                </c:pt>
                <c:pt idx="4066">
                  <c:v>4.2320393283221334</c:v>
                </c:pt>
                <c:pt idx="4067">
                  <c:v>4.2299589354196714</c:v>
                </c:pt>
                <c:pt idx="4068">
                  <c:v>4.2278800761646682</c:v>
                </c:pt>
                <c:pt idx="4069">
                  <c:v>4.2258027490502155</c:v>
                </c:pt>
                <c:pt idx="4070">
                  <c:v>4.2237269525709085</c:v>
                </c:pt>
                <c:pt idx="4071">
                  <c:v>4.2216526852234795</c:v>
                </c:pt>
                <c:pt idx="4072">
                  <c:v>4.2195799455061884</c:v>
                </c:pt>
                <c:pt idx="4073">
                  <c:v>4.2175087319195352</c:v>
                </c:pt>
                <c:pt idx="4074">
                  <c:v>4.2154390429655955</c:v>
                </c:pt>
                <c:pt idx="4075">
                  <c:v>4.2133708771483445</c:v>
                </c:pt>
                <c:pt idx="4076">
                  <c:v>4.2113042329736192</c:v>
                </c:pt>
                <c:pt idx="4077">
                  <c:v>4.2092391089490908</c:v>
                </c:pt>
                <c:pt idx="4078">
                  <c:v>4.2071755035840779</c:v>
                </c:pt>
                <c:pt idx="4079">
                  <c:v>4.2051134153900493</c:v>
                </c:pt>
                <c:pt idx="4080">
                  <c:v>4.2030528428800684</c:v>
                </c:pt>
                <c:pt idx="4081">
                  <c:v>4.2009937845691532</c:v>
                </c:pt>
                <c:pt idx="4082">
                  <c:v>4.1989362389738245</c:v>
                </c:pt>
                <c:pt idx="4083">
                  <c:v>4.1968802046129685</c:v>
                </c:pt>
                <c:pt idx="4084">
                  <c:v>4.1948256800067645</c:v>
                </c:pt>
                <c:pt idx="4085">
                  <c:v>4.1927726636775855</c:v>
                </c:pt>
                <c:pt idx="4086">
                  <c:v>4.190721154149319</c:v>
                </c:pt>
                <c:pt idx="4087">
                  <c:v>4.1886711499478029</c:v>
                </c:pt>
                <c:pt idx="4088">
                  <c:v>4.1866226496006824</c:v>
                </c:pt>
                <c:pt idx="4089">
                  <c:v>4.1845756516372319</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485</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549</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019</c:v>
                </c:pt>
                <c:pt idx="4121">
                  <c:v>4.1198562687380083</c:v>
                </c:pt>
                <c:pt idx="4122">
                  <c:v>4.1178580360688137</c:v>
                </c:pt>
                <c:pt idx="4123">
                  <c:v>4.1158612568358643</c:v>
                </c:pt>
                <c:pt idx="4124">
                  <c:v>4.1138659296300455</c:v>
                </c:pt>
                <c:pt idx="4125">
                  <c:v>4.1118720530436974</c:v>
                </c:pt>
                <c:pt idx="4126">
                  <c:v>4.1098796256710814</c:v>
                </c:pt>
                <c:pt idx="4127">
                  <c:v>4.107888646107944</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054</c:v>
                </c:pt>
                <c:pt idx="4150">
                  <c:v>4.0624925074217355</c:v>
                </c:pt>
                <c:pt idx="4151">
                  <c:v>4.0605358584409563</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313</c:v>
                </c:pt>
                <c:pt idx="4163">
                  <c:v>4.0371659164244456</c:v>
                </c:pt>
                <c:pt idx="4164">
                  <c:v>4.0352275340665571</c:v>
                </c:pt>
                <c:pt idx="4165">
                  <c:v>4.0332905473997549</c:v>
                </c:pt>
                <c:pt idx="4166">
                  <c:v>4.0313549550844554</c:v>
                </c:pt>
                <c:pt idx="4167">
                  <c:v>4.0294207557826924</c:v>
                </c:pt>
                <c:pt idx="4168">
                  <c:v>4.0274879481579022</c:v>
                </c:pt>
                <c:pt idx="4169">
                  <c:v>4.0255565308756296</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631</c:v>
                </c:pt>
                <c:pt idx="4216">
                  <c:v>3.9363239963898446</c:v>
                </c:pt>
                <c:pt idx="4217">
                  <c:v>3.9344577766725002</c:v>
                </c:pt>
                <c:pt idx="4218">
                  <c:v>3.93259288380876</c:v>
                </c:pt>
                <c:pt idx="4219">
                  <c:v>3.9307293165412225</c:v>
                </c:pt>
                <c:pt idx="4220">
                  <c:v>3.9288670736137377</c:v>
                </c:pt>
                <c:pt idx="4221">
                  <c:v>3.9270061537717962</c:v>
                </c:pt>
                <c:pt idx="4222">
                  <c:v>3.9251465557623426</c:v>
                </c:pt>
                <c:pt idx="4223">
                  <c:v>3.9232882783337142</c:v>
                </c:pt>
                <c:pt idx="4224">
                  <c:v>3.9214313202358837</c:v>
                </c:pt>
                <c:pt idx="4225">
                  <c:v>3.9195756802201767</c:v>
                </c:pt>
                <c:pt idx="4226">
                  <c:v>3.9177213570395355</c:v>
                </c:pt>
                <c:pt idx="4227">
                  <c:v>3.9158683494480933</c:v>
                </c:pt>
                <c:pt idx="4228">
                  <c:v>3.9140166562018797</c:v>
                </c:pt>
                <c:pt idx="4229">
                  <c:v>3.9121662760580067</c:v>
                </c:pt>
                <c:pt idx="4230">
                  <c:v>3.9103172077752602</c:v>
                </c:pt>
                <c:pt idx="4231">
                  <c:v>3.9084694501137967</c:v>
                </c:pt>
                <c:pt idx="4232">
                  <c:v>3.9066230018353751</c:v>
                </c:pt>
                <c:pt idx="4233">
                  <c:v>3.9047778617030442</c:v>
                </c:pt>
                <c:pt idx="4234">
                  <c:v>3.9029340284814475</c:v>
                </c:pt>
                <c:pt idx="4235">
                  <c:v>3.9010915009365452</c:v>
                </c:pt>
                <c:pt idx="4236">
                  <c:v>3.8992502778359261</c:v>
                </c:pt>
                <c:pt idx="4237">
                  <c:v>3.8974103579485182</c:v>
                </c:pt>
                <c:pt idx="4238">
                  <c:v>3.8955717400447289</c:v>
                </c:pt>
                <c:pt idx="4239">
                  <c:v>3.8937344228964212</c:v>
                </c:pt>
                <c:pt idx="4240">
                  <c:v>3.891898405276851</c:v>
                </c:pt>
                <c:pt idx="4241">
                  <c:v>3.8900636859609028</c:v>
                </c:pt>
                <c:pt idx="4242">
                  <c:v>3.8882302637246444</c:v>
                </c:pt>
                <c:pt idx="4243">
                  <c:v>3.8863981373457537</c:v>
                </c:pt>
                <c:pt idx="4244">
                  <c:v>3.8845673056033152</c:v>
                </c:pt>
                <c:pt idx="4245">
                  <c:v>3.8827377672778609</c:v>
                </c:pt>
                <c:pt idx="4246">
                  <c:v>3.8809095211512572</c:v>
                </c:pt>
                <c:pt idx="4247">
                  <c:v>3.8790825660069772</c:v>
                </c:pt>
                <c:pt idx="4248">
                  <c:v>3.8772569006297739</c:v>
                </c:pt>
                <c:pt idx="4249">
                  <c:v>3.8754325238059777</c:v>
                </c:pt>
                <c:pt idx="4250">
                  <c:v>3.873609434323146</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7879</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281</c:v>
                </c:pt>
                <c:pt idx="4280">
                  <c:v>3.8195094081230767</c:v>
                </c:pt>
                <c:pt idx="4281">
                  <c:v>3.8177256325929241</c:v>
                </c:pt>
                <c:pt idx="4282">
                  <c:v>3.8159431063510727</c:v>
                </c:pt>
                <c:pt idx="4283">
                  <c:v>3.8141618282312044</c:v>
                </c:pt>
                <c:pt idx="4284">
                  <c:v>3.8123817970683431</c:v>
                </c:pt>
                <c:pt idx="4285">
                  <c:v>3.8106030116988432</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03</c:v>
                </c:pt>
                <c:pt idx="4296">
                  <c:v>3.7911182635599951</c:v>
                </c:pt>
                <c:pt idx="4297">
                  <c:v>3.7893543374415137</c:v>
                </c:pt>
                <c:pt idx="4298">
                  <c:v>3.7875916421122655</c:v>
                </c:pt>
                <c:pt idx="4299">
                  <c:v>3.7858301764273814</c:v>
                </c:pt>
                <c:pt idx="4300">
                  <c:v>3.784069939243476</c:v>
                </c:pt>
                <c:pt idx="4301">
                  <c:v>3.7823109294184518</c:v>
                </c:pt>
                <c:pt idx="4302">
                  <c:v>3.7805531458115063</c:v>
                </c:pt>
                <c:pt idx="4303">
                  <c:v>3.7787965872830802</c:v>
                </c:pt>
                <c:pt idx="4304">
                  <c:v>3.7770412526951276</c:v>
                </c:pt>
                <c:pt idx="4305">
                  <c:v>3.7752871409107152</c:v>
                </c:pt>
                <c:pt idx="4306">
                  <c:v>3.7735342507944618</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781</c:v>
                </c:pt>
                <c:pt idx="4318">
                  <c:v>3.7525944479761764</c:v>
                </c:pt>
                <c:pt idx="4319">
                  <c:v>3.7508573368104545</c:v>
                </c:pt>
                <c:pt idx="4320">
                  <c:v>3.7491214315532182</c:v>
                </c:pt>
                <c:pt idx="4321">
                  <c:v>3.7473867310885276</c:v>
                </c:pt>
                <c:pt idx="4322">
                  <c:v>3.745653234301658</c:v>
                </c:pt>
                <c:pt idx="4323">
                  <c:v>3.7439209400793807</c:v>
                </c:pt>
                <c:pt idx="4324">
                  <c:v>3.7421898473094974</c:v>
                </c:pt>
                <c:pt idx="4325">
                  <c:v>3.7404599548812576</c:v>
                </c:pt>
                <c:pt idx="4326">
                  <c:v>3.7387312616852499</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654</c:v>
                </c:pt>
                <c:pt idx="4335">
                  <c:v>3.7232268059335012</c:v>
                </c:pt>
                <c:pt idx="4336">
                  <c:v>3.7215100443176294</c:v>
                </c:pt>
                <c:pt idx="4337">
                  <c:v>3.7197944698135519</c:v>
                </c:pt>
                <c:pt idx="4338">
                  <c:v>3.7180800813271202</c:v>
                </c:pt>
                <c:pt idx="4339">
                  <c:v>3.7163668777653212</c:v>
                </c:pt>
                <c:pt idx="4340">
                  <c:v>3.7146548580364507</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826</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99</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873</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262</c:v>
                </c:pt>
                <c:pt idx="4380">
                  <c:v>3.6471324324080192</c:v>
                </c:pt>
                <c:pt idx="4381">
                  <c:v>3.6454680251596177</c:v>
                </c:pt>
                <c:pt idx="4382">
                  <c:v>3.6438047570060035</c:v>
                </c:pt>
                <c:pt idx="4383">
                  <c:v>3.6421426269077837</c:v>
                </c:pt>
                <c:pt idx="4384">
                  <c:v>3.6404816338271049</c:v>
                </c:pt>
                <c:pt idx="4385">
                  <c:v>3.6388217767271116</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915</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614</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533</c:v>
                </c:pt>
                <c:pt idx="4414">
                  <c:v>3.5911754540124714</c:v>
                </c:pt>
                <c:pt idx="4415">
                  <c:v>3.5895492000076592</c:v>
                </c:pt>
                <c:pt idx="4416">
                  <c:v>3.5879240504198306</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622</c:v>
                </c:pt>
                <c:pt idx="4434">
                  <c:v>3.5588590788102428</c:v>
                </c:pt>
                <c:pt idx="4435">
                  <c:v>3.5572547244625432</c:v>
                </c:pt>
                <c:pt idx="4436">
                  <c:v>3.5556514547487139</c:v>
                </c:pt>
                <c:pt idx="4437">
                  <c:v>3.5540492686913812</c:v>
                </c:pt>
                <c:pt idx="4438">
                  <c:v>3.5524481653140181</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284</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81</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467</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12</c:v>
                </c:pt>
                <c:pt idx="4480">
                  <c:v>3.4861667144257398</c:v>
                </c:pt>
                <c:pt idx="4481">
                  <c:v>3.4846112580200606</c:v>
                </c:pt>
                <c:pt idx="4482">
                  <c:v>3.4830568424014832</c:v>
                </c:pt>
                <c:pt idx="4483">
                  <c:v>3.4815034666416742</c:v>
                </c:pt>
                <c:pt idx="4484">
                  <c:v>3.4799511298133767</c:v>
                </c:pt>
                <c:pt idx="4485">
                  <c:v>3.4783998309903192</c:v>
                </c:pt>
                <c:pt idx="4486">
                  <c:v>3.4768495692471899</c:v>
                </c:pt>
                <c:pt idx="4487">
                  <c:v>3.4753003436598777</c:v>
                </c:pt>
                <c:pt idx="4488">
                  <c:v>3.4737521533051368</c:v>
                </c:pt>
                <c:pt idx="4489">
                  <c:v>3.4722049972608167</c:v>
                </c:pt>
                <c:pt idx="4490">
                  <c:v>3.4706588746057747</c:v>
                </c:pt>
                <c:pt idx="4491">
                  <c:v>3.4691137844200002</c:v>
                </c:pt>
                <c:pt idx="4492">
                  <c:v>3.4675697257843052</c:v>
                </c:pt>
                <c:pt idx="4493">
                  <c:v>3.4660266977806797</c:v>
                </c:pt>
                <c:pt idx="4494">
                  <c:v>3.4644846994920893</c:v>
                </c:pt>
                <c:pt idx="4495">
                  <c:v>3.4629437300025172</c:v>
                </c:pt>
                <c:pt idx="4496">
                  <c:v>3.4614037883969915</c:v>
                </c:pt>
                <c:pt idx="4497">
                  <c:v>3.4598648737614597</c:v>
                </c:pt>
                <c:pt idx="4498">
                  <c:v>3.4583269851830307</c:v>
                </c:pt>
                <c:pt idx="4499">
                  <c:v>3.4567901217497328</c:v>
                </c:pt>
                <c:pt idx="4500">
                  <c:v>3.4552542825506283</c:v>
                </c:pt>
                <c:pt idx="4501">
                  <c:v>3.4537194666757913</c:v>
                </c:pt>
                <c:pt idx="4502">
                  <c:v>3.4521856732163068</c:v>
                </c:pt>
                <c:pt idx="4503">
                  <c:v>3.4506529012642346</c:v>
                </c:pt>
                <c:pt idx="4504">
                  <c:v>3.4491211499127892</c:v>
                </c:pt>
                <c:pt idx="4505">
                  <c:v>3.4475904182559898</c:v>
                </c:pt>
                <c:pt idx="4506">
                  <c:v>3.4460607053889047</c:v>
                </c:pt>
                <c:pt idx="4507">
                  <c:v>3.4445320104077402</c:v>
                </c:pt>
                <c:pt idx="4508">
                  <c:v>3.4430043324095752</c:v>
                </c:pt>
                <c:pt idx="4509">
                  <c:v>3.4414776704925356</c:v>
                </c:pt>
                <c:pt idx="4510">
                  <c:v>3.4399520237557044</c:v>
                </c:pt>
                <c:pt idx="4511">
                  <c:v>3.4384273912993111</c:v>
                </c:pt>
                <c:pt idx="4512">
                  <c:v>3.4369037722243592</c:v>
                </c:pt>
                <c:pt idx="4513">
                  <c:v>3.4353811656329882</c:v>
                </c:pt>
                <c:pt idx="4514">
                  <c:v>3.4338595706283037</c:v>
                </c:pt>
                <c:pt idx="4515">
                  <c:v>3.4323389863144107</c:v>
                </c:pt>
                <c:pt idx="4516">
                  <c:v>3.4308194117963926</c:v>
                </c:pt>
                <c:pt idx="4517">
                  <c:v>3.4293008461803578</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093</c:v>
                </c:pt>
                <c:pt idx="4527">
                  <c:v>3.4141704836698104</c:v>
                </c:pt>
                <c:pt idx="4528">
                  <c:v>3.4126629572583567</c:v>
                </c:pt>
                <c:pt idx="4529">
                  <c:v>3.411156429098503</c:v>
                </c:pt>
                <c:pt idx="4530">
                  <c:v>3.4096508983092177</c:v>
                </c:pt>
                <c:pt idx="4531">
                  <c:v>3.4081463640102148</c:v>
                </c:pt>
                <c:pt idx="4532">
                  <c:v>3.4066428253222418</c:v>
                </c:pt>
                <c:pt idx="4533">
                  <c:v>3.4051402813671596</c:v>
                </c:pt>
                <c:pt idx="4534">
                  <c:v>3.4036387312675815</c:v>
                </c:pt>
                <c:pt idx="4535">
                  <c:v>3.4021381741472188</c:v>
                </c:pt>
                <c:pt idx="4536">
                  <c:v>3.4006386091307177</c:v>
                </c:pt>
                <c:pt idx="4537">
                  <c:v>3.3991400353436716</c:v>
                </c:pt>
                <c:pt idx="4538">
                  <c:v>3.3976424519127333</c:v>
                </c:pt>
                <c:pt idx="4539">
                  <c:v>3.396145857965347</c:v>
                </c:pt>
                <c:pt idx="4540">
                  <c:v>3.3946502526300417</c:v>
                </c:pt>
                <c:pt idx="4541">
                  <c:v>3.3931556350362455</c:v>
                </c:pt>
                <c:pt idx="4542">
                  <c:v>3.3916620043144219</c:v>
                </c:pt>
                <c:pt idx="4543">
                  <c:v>3.3901693595959572</c:v>
                </c:pt>
                <c:pt idx="4544">
                  <c:v>3.3886777000131048</c:v>
                </c:pt>
                <c:pt idx="4545">
                  <c:v>3.3871870246991804</c:v>
                </c:pt>
                <c:pt idx="4546">
                  <c:v>3.3856973327884146</c:v>
                </c:pt>
                <c:pt idx="4547">
                  <c:v>3.3842086234159927</c:v>
                </c:pt>
                <c:pt idx="4548">
                  <c:v>3.3827208957180477</c:v>
                </c:pt>
                <c:pt idx="4549">
                  <c:v>3.3812341488316959</c:v>
                </c:pt>
                <c:pt idx="4550">
                  <c:v>3.3797483818948466</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538</c:v>
                </c:pt>
                <c:pt idx="4560">
                  <c:v>3.3649444207971908</c:v>
                </c:pt>
                <c:pt idx="4561">
                  <c:v>3.3634693766859542</c:v>
                </c:pt>
                <c:pt idx="4562">
                  <c:v>3.3619953022541864</c:v>
                </c:pt>
                <c:pt idx="4563">
                  <c:v>3.3605221966521315</c:v>
                </c:pt>
                <c:pt idx="4564">
                  <c:v>3.3590500590309587</c:v>
                </c:pt>
                <c:pt idx="4565">
                  <c:v>3.3575788885427804</c:v>
                </c:pt>
                <c:pt idx="4566">
                  <c:v>3.3561086843405872</c:v>
                </c:pt>
                <c:pt idx="4567">
                  <c:v>3.3546394455784321</c:v>
                </c:pt>
                <c:pt idx="4568">
                  <c:v>3.3531711714111072</c:v>
                </c:pt>
                <c:pt idx="4569">
                  <c:v>3.3517038609944487</c:v>
                </c:pt>
                <c:pt idx="4570">
                  <c:v>3.3502375134851907</c:v>
                </c:pt>
                <c:pt idx="4571">
                  <c:v>3.3487721280409857</c:v>
                </c:pt>
                <c:pt idx="4572">
                  <c:v>3.3473077038204346</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191</c:v>
                </c:pt>
                <c:pt idx="4581">
                  <c:v>3.3341710025175288</c:v>
                </c:pt>
                <c:pt idx="4582">
                  <c:v>3.3327161444565228</c:v>
                </c:pt>
                <c:pt idx="4583">
                  <c:v>3.3312622384239177</c:v>
                </c:pt>
                <c:pt idx="4584">
                  <c:v>3.3298092835892126</c:v>
                </c:pt>
                <c:pt idx="4585">
                  <c:v>3.3283572791229092</c:v>
                </c:pt>
                <c:pt idx="4586">
                  <c:v>3.3269062241962577</c:v>
                </c:pt>
                <c:pt idx="4587">
                  <c:v>3.3254561179815507</c:v>
                </c:pt>
                <c:pt idx="4588">
                  <c:v>3.3240069596519182</c:v>
                </c:pt>
                <c:pt idx="4589">
                  <c:v>3.3225587483814212</c:v>
                </c:pt>
                <c:pt idx="4590">
                  <c:v>3.3211114833449762</c:v>
                </c:pt>
                <c:pt idx="4591">
                  <c:v>3.3196651637184096</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804</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272</c:v>
                </c:pt>
                <c:pt idx="4616">
                  <c:v>3.2838120388753849</c:v>
                </c:pt>
                <c:pt idx="4617">
                  <c:v>3.2823900135429867</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329</c:v>
                </c:pt>
                <c:pt idx="4626">
                  <c:v>3.2696332469809817</c:v>
                </c:pt>
                <c:pt idx="4627">
                  <c:v>3.2682204207057732</c:v>
                </c:pt>
                <c:pt idx="4628">
                  <c:v>3.2668085099676589</c:v>
                </c:pt>
                <c:pt idx="4629">
                  <c:v>3.2653975139757212</c:v>
                </c:pt>
                <c:pt idx="4630">
                  <c:v>3.2639874319399516</c:v>
                </c:pt>
                <c:pt idx="4631">
                  <c:v>3.2625782630711111</c:v>
                </c:pt>
                <c:pt idx="4632">
                  <c:v>3.2611700065809943</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211</c:v>
                </c:pt>
                <c:pt idx="4643">
                  <c:v>3.2457391775715729</c:v>
                </c:pt>
                <c:pt idx="4644">
                  <c:v>3.2443418084451277</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858</c:v>
                </c:pt>
                <c:pt idx="4666">
                  <c:v>3.2138265783302846</c:v>
                </c:pt>
                <c:pt idx="4667">
                  <c:v>3.2124497649898167</c:v>
                </c:pt>
                <c:pt idx="4668">
                  <c:v>3.2110738362065758</c:v>
                </c:pt>
                <c:pt idx="4669">
                  <c:v>3.2096987912230004</c:v>
                </c:pt>
                <c:pt idx="4670">
                  <c:v>3.2083246292823309</c:v>
                </c:pt>
                <c:pt idx="4671">
                  <c:v>3.2069513496285476</c:v>
                </c:pt>
                <c:pt idx="4672">
                  <c:v>3.2055789515066082</c:v>
                </c:pt>
                <c:pt idx="4673">
                  <c:v>3.2042074341621394</c:v>
                </c:pt>
                <c:pt idx="4674">
                  <c:v>3.2028367968416211</c:v>
                </c:pt>
                <c:pt idx="4675">
                  <c:v>3.2014670387923601</c:v>
                </c:pt>
                <c:pt idx="4676">
                  <c:v>3.2000981592623492</c:v>
                </c:pt>
                <c:pt idx="4677">
                  <c:v>3.1987301575005991</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106</c:v>
                </c:pt>
                <c:pt idx="4686">
                  <c:v>3.1864575176765602</c:v>
                </c:pt>
                <c:pt idx="4687">
                  <c:v>3.1850982524617018</c:v>
                </c:pt>
                <c:pt idx="4688">
                  <c:v>3.183739856805555</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99</c:v>
                </c:pt>
                <c:pt idx="4701">
                  <c:v>3.1661595067891688</c:v>
                </c:pt>
                <c:pt idx="4702">
                  <c:v>3.1648132074505857</c:v>
                </c:pt>
                <c:pt idx="4703">
                  <c:v>3.1634677666299971</c:v>
                </c:pt>
                <c:pt idx="4704">
                  <c:v>3.1621231835975596</c:v>
                </c:pt>
                <c:pt idx="4705">
                  <c:v>3.1607794576243675</c:v>
                </c:pt>
                <c:pt idx="4706">
                  <c:v>3.1594365879820612</c:v>
                </c:pt>
                <c:pt idx="4707">
                  <c:v>3.1580945739432229</c:v>
                </c:pt>
                <c:pt idx="4708">
                  <c:v>3.1567534147811367</c:v>
                </c:pt>
                <c:pt idx="4709">
                  <c:v>3.155413109769841</c:v>
                </c:pt>
                <c:pt idx="4710">
                  <c:v>3.154073658184263</c:v>
                </c:pt>
                <c:pt idx="4711">
                  <c:v>3.1527350592999142</c:v>
                </c:pt>
                <c:pt idx="4712">
                  <c:v>3.1513973123932</c:v>
                </c:pt>
                <c:pt idx="4713">
                  <c:v>3.1500604167412627</c:v>
                </c:pt>
                <c:pt idx="4714">
                  <c:v>3.1487243716220661</c:v>
                </c:pt>
                <c:pt idx="4715">
                  <c:v>3.1473891763141402</c:v>
                </c:pt>
                <c:pt idx="4716">
                  <c:v>3.1460548300970594</c:v>
                </c:pt>
                <c:pt idx="4717">
                  <c:v>3.1447213322510197</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546</c:v>
                </c:pt>
                <c:pt idx="4734">
                  <c:v>3.1221809758277712</c:v>
                </c:pt>
                <c:pt idx="4735">
                  <c:v>3.1208626264391337</c:v>
                </c:pt>
                <c:pt idx="4736">
                  <c:v>3.1195451118891229</c:v>
                </c:pt>
                <c:pt idx="4737">
                  <c:v>3.1182284314730571</c:v>
                </c:pt>
                <c:pt idx="4738">
                  <c:v>3.1169125844869603</c:v>
                </c:pt>
                <c:pt idx="4739">
                  <c:v>3.1155975702275605</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444</c:v>
                </c:pt>
                <c:pt idx="4748">
                  <c:v>3.1037997989253507</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032</c:v>
                </c:pt>
                <c:pt idx="4758">
                  <c:v>3.0907695874583072</c:v>
                </c:pt>
                <c:pt idx="4759">
                  <c:v>3.0894710811871202</c:v>
                </c:pt>
                <c:pt idx="4760">
                  <c:v>3.0881733930444142</c:v>
                </c:pt>
                <c:pt idx="4761">
                  <c:v>3.0868765223430428</c:v>
                </c:pt>
                <c:pt idx="4762">
                  <c:v>3.085580468396615</c:v>
                </c:pt>
                <c:pt idx="4763">
                  <c:v>3.0842852305193542</c:v>
                </c:pt>
                <c:pt idx="4764">
                  <c:v>3.0829908080263855</c:v>
                </c:pt>
                <c:pt idx="4765">
                  <c:v>3.0816972002333212</c:v>
                </c:pt>
                <c:pt idx="4766">
                  <c:v>3.0804044064567195</c:v>
                </c:pt>
                <c:pt idx="4767">
                  <c:v>3.0791124260136908</c:v>
                </c:pt>
                <c:pt idx="4768">
                  <c:v>3.0778212582222411</c:v>
                </c:pt>
                <c:pt idx="4769">
                  <c:v>3.0765309024007794</c:v>
                </c:pt>
                <c:pt idx="4770">
                  <c:v>3.0752413578687623</c:v>
                </c:pt>
                <c:pt idx="4771">
                  <c:v>3.0739526239461767</c:v>
                </c:pt>
                <c:pt idx="4772">
                  <c:v>3.0726646999537364</c:v>
                </c:pt>
                <c:pt idx="4773">
                  <c:v>3.0713775852130114</c:v>
                </c:pt>
                <c:pt idx="4774">
                  <c:v>3.0700912790460402</c:v>
                </c:pt>
                <c:pt idx="4775">
                  <c:v>3.0688057807757354</c:v>
                </c:pt>
                <c:pt idx="4776">
                  <c:v>3.0675210897257084</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617</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96</c:v>
                </c:pt>
                <c:pt idx="4795">
                  <c:v>3.0432644371407362</c:v>
                </c:pt>
                <c:pt idx="4796">
                  <c:v>3.0419957495314867</c:v>
                </c:pt>
                <c:pt idx="4797">
                  <c:v>3.0407278550998011</c:v>
                </c:pt>
                <c:pt idx="4798">
                  <c:v>3.0394607531846867</c:v>
                </c:pt>
                <c:pt idx="4799">
                  <c:v>3.0381944431257835</c:v>
                </c:pt>
                <c:pt idx="4800">
                  <c:v>3.036928924263373</c:v>
                </c:pt>
                <c:pt idx="4801">
                  <c:v>3.0356641959385384</c:v>
                </c:pt>
                <c:pt idx="4802">
                  <c:v>3.034400257492992</c:v>
                </c:pt>
                <c:pt idx="4803">
                  <c:v>3.0331371082690084</c:v>
                </c:pt>
                <c:pt idx="4804">
                  <c:v>3.0318747476096952</c:v>
                </c:pt>
                <c:pt idx="4805">
                  <c:v>3.0306131748588103</c:v>
                </c:pt>
                <c:pt idx="4806">
                  <c:v>3.0293523893608567</c:v>
                </c:pt>
                <c:pt idx="4807">
                  <c:v>3.0280923904608787</c:v>
                </c:pt>
                <c:pt idx="4808">
                  <c:v>3.0268331775046824</c:v>
                </c:pt>
                <c:pt idx="4809">
                  <c:v>3.0255747498387482</c:v>
                </c:pt>
                <c:pt idx="4810">
                  <c:v>3.0243171068102352</c:v>
                </c:pt>
                <c:pt idx="4811">
                  <c:v>3.0230602477670159</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273</c:v>
                </c:pt>
                <c:pt idx="4833">
                  <c:v>2.995606385624717</c:v>
                </c:pt>
                <c:pt idx="4834">
                  <c:v>2.9943673797919272</c:v>
                </c:pt>
                <c:pt idx="4835">
                  <c:v>2.9931291424936752</c:v>
                </c:pt>
                <c:pt idx="4836">
                  <c:v>2.9918916730945067</c:v>
                </c:pt>
                <c:pt idx="4837">
                  <c:v>2.9906549709595978</c:v>
                </c:pt>
                <c:pt idx="4838">
                  <c:v>2.9894190354547967</c:v>
                </c:pt>
                <c:pt idx="4839">
                  <c:v>2.9881838659466067</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4008</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106</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595</c:v>
                </c:pt>
                <c:pt idx="4869">
                  <c:v>2.951481853466734</c:v>
                </c:pt>
                <c:pt idx="4870">
                  <c:v>2.95027011916675</c:v>
                </c:pt>
                <c:pt idx="4871">
                  <c:v>2.9490591309320378</c:v>
                </c:pt>
                <c:pt idx="4872">
                  <c:v>2.9478488881502121</c:v>
                </c:pt>
                <c:pt idx="4873">
                  <c:v>2.9466393902095467</c:v>
                </c:pt>
                <c:pt idx="4874">
                  <c:v>2.9454306364989638</c:v>
                </c:pt>
                <c:pt idx="4875">
                  <c:v>2.9442226264079996</c:v>
                </c:pt>
                <c:pt idx="4876">
                  <c:v>2.9430153593268233</c:v>
                </c:pt>
                <c:pt idx="4877">
                  <c:v>2.9418088346461864</c:v>
                </c:pt>
                <c:pt idx="4878">
                  <c:v>2.9406030517576012</c:v>
                </c:pt>
                <c:pt idx="4879">
                  <c:v>2.9393980100529942</c:v>
                </c:pt>
                <c:pt idx="4880">
                  <c:v>2.9381937089251036</c:v>
                </c:pt>
                <c:pt idx="4881">
                  <c:v>2.9369901477671112</c:v>
                </c:pt>
                <c:pt idx="4882">
                  <c:v>2.9357873259730121</c:v>
                </c:pt>
                <c:pt idx="4883">
                  <c:v>2.9345852429373398</c:v>
                </c:pt>
                <c:pt idx="4884">
                  <c:v>2.9333838980551112</c:v>
                </c:pt>
                <c:pt idx="4885">
                  <c:v>2.9321832907222105</c:v>
                </c:pt>
                <c:pt idx="4886">
                  <c:v>2.9309834203349774</c:v>
                </c:pt>
                <c:pt idx="4887">
                  <c:v>2.9297842862904351</c:v>
                </c:pt>
                <c:pt idx="4888">
                  <c:v>2.9285858879861202</c:v>
                </c:pt>
                <c:pt idx="4889">
                  <c:v>2.9273882248203282</c:v>
                </c:pt>
                <c:pt idx="4890">
                  <c:v>2.9261912961918881</c:v>
                </c:pt>
                <c:pt idx="4891">
                  <c:v>2.9249951015002571</c:v>
                </c:pt>
                <c:pt idx="4892">
                  <c:v>2.923799640145532</c:v>
                </c:pt>
                <c:pt idx="4893">
                  <c:v>2.9226049115283197</c:v>
                </c:pt>
                <c:pt idx="4894">
                  <c:v>2.9214109150499987</c:v>
                </c:pt>
                <c:pt idx="4895">
                  <c:v>2.9202176501124706</c:v>
                </c:pt>
                <c:pt idx="4896">
                  <c:v>2.9190251161181453</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948</c:v>
                </c:pt>
                <c:pt idx="4907">
                  <c:v>2.9059553141678167</c:v>
                </c:pt>
                <c:pt idx="4908">
                  <c:v>2.9047715051107712</c:v>
                </c:pt>
                <c:pt idx="4909">
                  <c:v>2.9035884192849748</c:v>
                </c:pt>
                <c:pt idx="4910">
                  <c:v>2.9024060561014342</c:v>
                </c:pt>
                <c:pt idx="4911">
                  <c:v>2.9012244149717334</c:v>
                </c:pt>
                <c:pt idx="4912">
                  <c:v>2.9000434953080321</c:v>
                </c:pt>
                <c:pt idx="4913">
                  <c:v>2.8988632965231824</c:v>
                </c:pt>
                <c:pt idx="4914">
                  <c:v>2.8976838180305546</c:v>
                </c:pt>
                <c:pt idx="4915">
                  <c:v>2.8965050592440567</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561</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07</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19</c:v>
                </c:pt>
                <c:pt idx="4965">
                  <c:v>2.8384719666675511</c:v>
                </c:pt>
                <c:pt idx="4966">
                  <c:v>2.8373291495817932</c:v>
                </c:pt>
                <c:pt idx="4967">
                  <c:v>2.8361870225335113</c:v>
                </c:pt>
                <c:pt idx="4968">
                  <c:v>2.8350455849672533</c:v>
                </c:pt>
                <c:pt idx="4969">
                  <c:v>2.8339048363282577</c:v>
                </c:pt>
                <c:pt idx="4970">
                  <c:v>2.8327647760621484</c:v>
                </c:pt>
                <c:pt idx="4971">
                  <c:v>2.8316254036151349</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03</c:v>
                </c:pt>
                <c:pt idx="4980">
                  <c:v>2.8214019123617744</c:v>
                </c:pt>
                <c:pt idx="4981">
                  <c:v>2.8202693877725893</c:v>
                </c:pt>
                <c:pt idx="4982">
                  <c:v>2.8191375449480001</c:v>
                </c:pt>
                <c:pt idx="4983">
                  <c:v>2.8180063833407774</c:v>
                </c:pt>
                <c:pt idx="4984">
                  <c:v>2.8168759024045196</c:v>
                </c:pt>
                <c:pt idx="4985">
                  <c:v>2.8157461015931498</c:v>
                </c:pt>
                <c:pt idx="4986">
                  <c:v>2.814616980361218</c:v>
                </c:pt>
                <c:pt idx="4987">
                  <c:v>2.8134885381637833</c:v>
                </c:pt>
                <c:pt idx="4988">
                  <c:v>2.8123607744565158</c:v>
                </c:pt>
                <c:pt idx="4989">
                  <c:v>2.811233688695534</c:v>
                </c:pt>
                <c:pt idx="4990">
                  <c:v>2.8101072803375842</c:v>
                </c:pt>
                <c:pt idx="4991">
                  <c:v>2.8089815488399759</c:v>
                </c:pt>
                <c:pt idx="4992">
                  <c:v>2.8078564936603767</c:v>
                </c:pt>
                <c:pt idx="4993">
                  <c:v>2.8067321142572768</c:v>
                </c:pt>
                <c:pt idx="4994">
                  <c:v>2.8056084100894907</c:v>
                </c:pt>
                <c:pt idx="4995">
                  <c:v>2.8044853806165477</c:v>
                </c:pt>
                <c:pt idx="4996">
                  <c:v>2.8033630252983235</c:v>
                </c:pt>
                <c:pt idx="4997">
                  <c:v>2.8022413435953637</c:v>
                </c:pt>
                <c:pt idx="4998">
                  <c:v>2.8011203349687177</c:v>
                </c:pt>
                <c:pt idx="4999">
                  <c:v>2.7999999988800002</c:v>
                </c:pt>
                <c:pt idx="5000">
                  <c:v>2.7988803347913191</c:v>
                </c:pt>
                <c:pt idx="5001">
                  <c:v>2.7977613421654004</c:v>
                </c:pt>
                <c:pt idx="5002">
                  <c:v>2.796643020465265</c:v>
                </c:pt>
                <c:pt idx="5003">
                  <c:v>2.7955253691549058</c:v>
                </c:pt>
                <c:pt idx="5004">
                  <c:v>2.7944083876984522</c:v>
                </c:pt>
                <c:pt idx="5005">
                  <c:v>2.7932920755607484</c:v>
                </c:pt>
                <c:pt idx="5006">
                  <c:v>2.7921764322071425</c:v>
                </c:pt>
                <c:pt idx="5007">
                  <c:v>2.7910614571035142</c:v>
                </c:pt>
                <c:pt idx="5008">
                  <c:v>2.7899471497162782</c:v>
                </c:pt>
                <c:pt idx="5009">
                  <c:v>2.7888335095124139</c:v>
                </c:pt>
                <c:pt idx="5010">
                  <c:v>2.787720535959338</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441</c:v>
                </c:pt>
                <c:pt idx="5028">
                  <c:v>2.7678004053847793</c:v>
                </c:pt>
                <c:pt idx="5029">
                  <c:v>2.7666999977207531</c:v>
                </c:pt>
                <c:pt idx="5030">
                  <c:v>2.7656002461678426</c:v>
                </c:pt>
                <c:pt idx="5031">
                  <c:v>2.7645011502045014</c:v>
                </c:pt>
                <c:pt idx="5032">
                  <c:v>2.7634027093097342</c:v>
                </c:pt>
                <c:pt idx="5033">
                  <c:v>2.7623049229631413</c:v>
                </c:pt>
                <c:pt idx="5034">
                  <c:v>2.761207790644749</c:v>
                </c:pt>
                <c:pt idx="5035">
                  <c:v>2.7601113118351575</c:v>
                </c:pt>
                <c:pt idx="5036">
                  <c:v>2.7590154860153522</c:v>
                </c:pt>
                <c:pt idx="5037">
                  <c:v>2.7579203126670695</c:v>
                </c:pt>
                <c:pt idx="5038">
                  <c:v>2.7568257912722807</c:v>
                </c:pt>
                <c:pt idx="5039">
                  <c:v>2.7557319213137235</c:v>
                </c:pt>
                <c:pt idx="5040">
                  <c:v>2.7546387022745016</c:v>
                </c:pt>
                <c:pt idx="5041">
                  <c:v>2.7535461336382347</c:v>
                </c:pt>
                <c:pt idx="5042">
                  <c:v>2.7524542148891777</c:v>
                </c:pt>
                <c:pt idx="5043">
                  <c:v>2.7513629455119442</c:v>
                </c:pt>
                <c:pt idx="5044">
                  <c:v>2.750272324991716</c:v>
                </c:pt>
                <c:pt idx="5045">
                  <c:v>2.7491823528142052</c:v>
                </c:pt>
                <c:pt idx="5046">
                  <c:v>2.7480930284656413</c:v>
                </c:pt>
                <c:pt idx="5047">
                  <c:v>2.7470043514327069</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466</c:v>
                </c:pt>
                <c:pt idx="5066">
                  <c:v>2.7264417988118712</c:v>
                </c:pt>
                <c:pt idx="5067">
                  <c:v>2.7253659610803092</c:v>
                </c:pt>
                <c:pt idx="5068">
                  <c:v>2.7242907600019426</c:v>
                </c:pt>
                <c:pt idx="5069">
                  <c:v>2.7232161950743992</c:v>
                </c:pt>
                <c:pt idx="5070">
                  <c:v>2.7221422657960601</c:v>
                </c:pt>
                <c:pt idx="5071">
                  <c:v>2.7210689716656375</c:v>
                </c:pt>
                <c:pt idx="5072">
                  <c:v>2.7199963121824027</c:v>
                </c:pt>
                <c:pt idx="5073">
                  <c:v>2.718924286846033</c:v>
                </c:pt>
                <c:pt idx="5074">
                  <c:v>2.7178528951567427</c:v>
                </c:pt>
                <c:pt idx="5075">
                  <c:v>2.7167821366153371</c:v>
                </c:pt>
                <c:pt idx="5076">
                  <c:v>2.7157120107229842</c:v>
                </c:pt>
                <c:pt idx="5077">
                  <c:v>2.714642516981391</c:v>
                </c:pt>
                <c:pt idx="5078">
                  <c:v>2.7135736548927611</c:v>
                </c:pt>
                <c:pt idx="5079">
                  <c:v>2.7125054239597124</c:v>
                </c:pt>
                <c:pt idx="5080">
                  <c:v>2.7114378236855647</c:v>
                </c:pt>
                <c:pt idx="5081">
                  <c:v>2.7103708535738522</c:v>
                </c:pt>
                <c:pt idx="5082">
                  <c:v>2.7093045131287647</c:v>
                </c:pt>
                <c:pt idx="5083">
                  <c:v>2.7082388018549612</c:v>
                </c:pt>
                <c:pt idx="5084">
                  <c:v>2.707173719257554</c:v>
                </c:pt>
                <c:pt idx="5085">
                  <c:v>2.7061092648420852</c:v>
                </c:pt>
                <c:pt idx="5086">
                  <c:v>2.705045438114718</c:v>
                </c:pt>
                <c:pt idx="5087">
                  <c:v>2.7039822385821299</c:v>
                </c:pt>
                <c:pt idx="5088">
                  <c:v>2.7029196657511942</c:v>
                </c:pt>
                <c:pt idx="5089">
                  <c:v>2.7018577191295936</c:v>
                </c:pt>
                <c:pt idx="5090">
                  <c:v>2.7007963982253758</c:v>
                </c:pt>
                <c:pt idx="5091">
                  <c:v>2.699735702546961</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245</c:v>
                </c:pt>
                <c:pt idx="5107">
                  <c:v>2.6828492032233537</c:v>
                </c:pt>
                <c:pt idx="5108">
                  <c:v>2.6817990616531442</c:v>
                </c:pt>
                <c:pt idx="5109">
                  <c:v>2.6807495365440741</c:v>
                </c:pt>
                <c:pt idx="5110">
                  <c:v>2.6797006274137347</c:v>
                </c:pt>
                <c:pt idx="5111">
                  <c:v>2.678652333780152</c:v>
                </c:pt>
                <c:pt idx="5112">
                  <c:v>2.6776046551619692</c:v>
                </c:pt>
                <c:pt idx="5113">
                  <c:v>2.6765575910780708</c:v>
                </c:pt>
                <c:pt idx="5114">
                  <c:v>2.6755111410480001</c:v>
                </c:pt>
                <c:pt idx="5115">
                  <c:v>2.6744653045916187</c:v>
                </c:pt>
                <c:pt idx="5116">
                  <c:v>2.6734200812294202</c:v>
                </c:pt>
                <c:pt idx="5117">
                  <c:v>2.6723754704822467</c:v>
                </c:pt>
                <c:pt idx="5118">
                  <c:v>2.6713314718714876</c:v>
                </c:pt>
                <c:pt idx="5119">
                  <c:v>2.6702880849188371</c:v>
                </c:pt>
                <c:pt idx="5120">
                  <c:v>2.6692453091467367</c:v>
                </c:pt>
                <c:pt idx="5121">
                  <c:v>2.6682031440778609</c:v>
                </c:pt>
                <c:pt idx="5122">
                  <c:v>2.667161589235445</c:v>
                </c:pt>
                <c:pt idx="5123">
                  <c:v>2.6661206441430814</c:v>
                </c:pt>
                <c:pt idx="5124">
                  <c:v>2.6650803083250212</c:v>
                </c:pt>
                <c:pt idx="5125">
                  <c:v>2.6640405813058181</c:v>
                </c:pt>
                <c:pt idx="5126">
                  <c:v>2.6630014626105947</c:v>
                </c:pt>
                <c:pt idx="5127">
                  <c:v>2.6619629517647887</c:v>
                </c:pt>
                <c:pt idx="5128">
                  <c:v>2.6609250482945224</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716</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767</c:v>
                </c:pt>
                <c:pt idx="5146">
                  <c:v>2.6423461094256777</c:v>
                </c:pt>
                <c:pt idx="5147">
                  <c:v>2.6413196566400212</c:v>
                </c:pt>
                <c:pt idx="5148">
                  <c:v>2.6402938018460929</c:v>
                </c:pt>
                <c:pt idx="5149">
                  <c:v>2.6392685445794068</c:v>
                </c:pt>
                <c:pt idx="5150">
                  <c:v>2.6382438843760787</c:v>
                </c:pt>
                <c:pt idx="5151">
                  <c:v>2.6372198207725752</c:v>
                </c:pt>
                <c:pt idx="5152">
                  <c:v>2.6361963533058237</c:v>
                </c:pt>
                <c:pt idx="5153">
                  <c:v>2.6351734815132137</c:v>
                </c:pt>
                <c:pt idx="5154">
                  <c:v>2.6341512049326012</c:v>
                </c:pt>
                <c:pt idx="5155">
                  <c:v>2.6331295231022032</c:v>
                </c:pt>
                <c:pt idx="5156">
                  <c:v>2.6321084355607756</c:v>
                </c:pt>
                <c:pt idx="5157">
                  <c:v>2.6310879418475892</c:v>
                </c:pt>
                <c:pt idx="5158">
                  <c:v>2.6300680415021476</c:v>
                </c:pt>
                <c:pt idx="5159">
                  <c:v>2.6290487340645567</c:v>
                </c:pt>
                <c:pt idx="5160">
                  <c:v>2.6280300190753612</c:v>
                </c:pt>
                <c:pt idx="5161">
                  <c:v>2.6270118960755084</c:v>
                </c:pt>
                <c:pt idx="5162">
                  <c:v>2.6259943646063721</c:v>
                </c:pt>
                <c:pt idx="5163">
                  <c:v>2.6249774242097828</c:v>
                </c:pt>
                <c:pt idx="5164">
                  <c:v>2.6239610744281081</c:v>
                </c:pt>
                <c:pt idx="5165">
                  <c:v>2.6229453148040367</c:v>
                </c:pt>
                <c:pt idx="5166">
                  <c:v>2.6219301448807695</c:v>
                </c:pt>
                <c:pt idx="5167">
                  <c:v>2.6209155642019297</c:v>
                </c:pt>
                <c:pt idx="5168">
                  <c:v>2.6199015723115395</c:v>
                </c:pt>
                <c:pt idx="5169">
                  <c:v>2.6188881687540873</c:v>
                </c:pt>
                <c:pt idx="5170">
                  <c:v>2.6178753530745777</c:v>
                </c:pt>
                <c:pt idx="5171">
                  <c:v>2.6168631248183334</c:v>
                </c:pt>
                <c:pt idx="5172">
                  <c:v>2.6158514835312365</c:v>
                </c:pt>
                <c:pt idx="5173">
                  <c:v>2.6148404287595537</c:v>
                </c:pt>
                <c:pt idx="5174">
                  <c:v>2.6138299600499142</c:v>
                </c:pt>
                <c:pt idx="5175">
                  <c:v>2.6128200769494847</c:v>
                </c:pt>
                <c:pt idx="5176">
                  <c:v>2.6118107790058427</c:v>
                </c:pt>
                <c:pt idx="5177">
                  <c:v>2.6108020657669986</c:v>
                </c:pt>
                <c:pt idx="5178">
                  <c:v>2.6097939367814011</c:v>
                </c:pt>
                <c:pt idx="5179">
                  <c:v>2.6087863915979566</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88</c:v>
                </c:pt>
                <c:pt idx="5200">
                  <c:v>2.5877620067119609</c:v>
                </c:pt>
                <c:pt idx="5201">
                  <c:v>2.5867671919183306</c:v>
                </c:pt>
                <c:pt idx="5202">
                  <c:v>2.5857729506702958</c:v>
                </c:pt>
                <c:pt idx="5203">
                  <c:v>2.5847792825270504</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578</c:v>
                </c:pt>
                <c:pt idx="5222">
                  <c:v>2.5660078945190374</c:v>
                </c:pt>
                <c:pt idx="5223">
                  <c:v>2.5650255965498228</c:v>
                </c:pt>
                <c:pt idx="5224">
                  <c:v>2.5640438625254802</c:v>
                </c:pt>
                <c:pt idx="5225">
                  <c:v>2.5630626920143817</c:v>
                </c:pt>
                <c:pt idx="5226">
                  <c:v>2.5620820845853531</c:v>
                </c:pt>
                <c:pt idx="5227">
                  <c:v>2.5611020398076105</c:v>
                </c:pt>
                <c:pt idx="5228">
                  <c:v>2.5601225572508133</c:v>
                </c:pt>
                <c:pt idx="5229">
                  <c:v>2.5591436364849267</c:v>
                </c:pt>
                <c:pt idx="5230">
                  <c:v>2.5581652770804855</c:v>
                </c:pt>
                <c:pt idx="5231">
                  <c:v>2.5571874786083533</c:v>
                </c:pt>
                <c:pt idx="5232">
                  <c:v>2.5562102406397287</c:v>
                </c:pt>
                <c:pt idx="5233">
                  <c:v>2.5552335627464058</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737</c:v>
                </c:pt>
                <c:pt idx="5242">
                  <c:v>2.5464685946223637</c:v>
                </c:pt>
                <c:pt idx="5243">
                  <c:v>2.5454974940138722</c:v>
                </c:pt>
                <c:pt idx="5244">
                  <c:v>2.5445269487961482</c:v>
                </c:pt>
                <c:pt idx="5245">
                  <c:v>2.5435569585455857</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409</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59</c:v>
                </c:pt>
                <c:pt idx="5279">
                  <c:v>2.5109044986402003</c:v>
                </c:pt>
                <c:pt idx="5280">
                  <c:v>2.509953668582392</c:v>
                </c:pt>
                <c:pt idx="5281">
                  <c:v>2.5090033785131949</c:v>
                </c:pt>
                <c:pt idx="5282">
                  <c:v>2.5080536280238777</c:v>
                </c:pt>
                <c:pt idx="5283">
                  <c:v>2.5071044167060212</c:v>
                </c:pt>
                <c:pt idx="5284">
                  <c:v>2.5061557441515192</c:v>
                </c:pt>
                <c:pt idx="5285">
                  <c:v>2.5052076099527718</c:v>
                </c:pt>
                <c:pt idx="5286">
                  <c:v>2.5042600137025022</c:v>
                </c:pt>
                <c:pt idx="5287">
                  <c:v>2.5033129549938247</c:v>
                </c:pt>
                <c:pt idx="5288">
                  <c:v>2.502366433420212</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364</c:v>
                </c:pt>
                <c:pt idx="5304">
                  <c:v>2.487294808398453</c:v>
                </c:pt>
                <c:pt idx="5305">
                  <c:v>2.4863573562980079</c:v>
                </c:pt>
                <c:pt idx="5306">
                  <c:v>2.4854204340810147</c:v>
                </c:pt>
                <c:pt idx="5307">
                  <c:v>2.4844840413481752</c:v>
                </c:pt>
                <c:pt idx="5308">
                  <c:v>2.483548177700587</c:v>
                </c:pt>
                <c:pt idx="5309">
                  <c:v>2.4826128427397371</c:v>
                </c:pt>
                <c:pt idx="5310">
                  <c:v>2.4816780360674757</c:v>
                </c:pt>
                <c:pt idx="5311">
                  <c:v>2.4807437572860649</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081</c:v>
                </c:pt>
                <c:pt idx="5321">
                  <c:v>2.471429916224376</c:v>
                </c:pt>
                <c:pt idx="5322">
                  <c:v>2.4705014180958718</c:v>
                </c:pt>
                <c:pt idx="5323">
                  <c:v>2.4695734431140197</c:v>
                </c:pt>
                <c:pt idx="5324">
                  <c:v>2.4686459908858494</c:v>
                </c:pt>
                <c:pt idx="5325">
                  <c:v>2.4677190610188946</c:v>
                </c:pt>
                <c:pt idx="5326">
                  <c:v>2.4667926531208528</c:v>
                </c:pt>
                <c:pt idx="5327">
                  <c:v>2.4658667667999272</c:v>
                </c:pt>
                <c:pt idx="5328">
                  <c:v>2.4649414016646518</c:v>
                </c:pt>
                <c:pt idx="5329">
                  <c:v>2.4640165573239412</c:v>
                </c:pt>
                <c:pt idx="5330">
                  <c:v>2.4630922333870351</c:v>
                </c:pt>
                <c:pt idx="5331">
                  <c:v>2.46216842946356</c:v>
                </c:pt>
                <c:pt idx="5332">
                  <c:v>2.4612451451635957</c:v>
                </c:pt>
                <c:pt idx="5333">
                  <c:v>2.4603223800974812</c:v>
                </c:pt>
                <c:pt idx="5334">
                  <c:v>2.4594001338758522</c:v>
                </c:pt>
                <c:pt idx="5335">
                  <c:v>2.4584784061099767</c:v>
                </c:pt>
                <c:pt idx="5336">
                  <c:v>2.4575571964111798</c:v>
                </c:pt>
                <c:pt idx="5337">
                  <c:v>2.4566365043913301</c:v>
                </c:pt>
                <c:pt idx="5338">
                  <c:v>2.4557163296626165</c:v>
                </c:pt>
                <c:pt idx="5339">
                  <c:v>2.4547966718376002</c:v>
                </c:pt>
                <c:pt idx="5340">
                  <c:v>2.4538775305291707</c:v>
                </c:pt>
                <c:pt idx="5341">
                  <c:v>2.4529589053505965</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93</c:v>
                </c:pt>
                <c:pt idx="5358">
                  <c:v>2.4374208721999242</c:v>
                </c:pt>
                <c:pt idx="5359">
                  <c:v>2.4365114716402188</c:v>
                </c:pt>
                <c:pt idx="5360">
                  <c:v>2.4356025799309577</c:v>
                </c:pt>
                <c:pt idx="5361">
                  <c:v>2.4346941966925808</c:v>
                </c:pt>
                <c:pt idx="5362">
                  <c:v>2.4337863215458735</c:v>
                </c:pt>
                <c:pt idx="5363">
                  <c:v>2.4328789541119566</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845</c:v>
                </c:pt>
                <c:pt idx="5381">
                  <c:v>2.4166327294041339</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762</c:v>
                </c:pt>
                <c:pt idx="5411">
                  <c:v>2.3899150493121706</c:v>
                </c:pt>
                <c:pt idx="5412">
                  <c:v>2.3890321029639279</c:v>
                </c:pt>
                <c:pt idx="5413">
                  <c:v>2.3881496458278035</c:v>
                </c:pt>
                <c:pt idx="5414">
                  <c:v>2.3872676775424808</c:v>
                </c:pt>
                <c:pt idx="5415">
                  <c:v>2.3863861977468743</c:v>
                </c:pt>
                <c:pt idx="5416">
                  <c:v>2.385505206080385</c:v>
                </c:pt>
                <c:pt idx="5417">
                  <c:v>2.384624702182677</c:v>
                </c:pt>
                <c:pt idx="5418">
                  <c:v>2.3837446856936437</c:v>
                </c:pt>
                <c:pt idx="5419">
                  <c:v>2.3828651562536707</c:v>
                </c:pt>
                <c:pt idx="5420">
                  <c:v>2.3819861135034777</c:v>
                </c:pt>
                <c:pt idx="5421">
                  <c:v>2.3811075570839808</c:v>
                </c:pt>
                <c:pt idx="5422">
                  <c:v>2.3802294866364466</c:v>
                </c:pt>
                <c:pt idx="5423">
                  <c:v>2.3793519018025999</c:v>
                </c:pt>
                <c:pt idx="5424">
                  <c:v>2.3784748022243942</c:v>
                </c:pt>
                <c:pt idx="5425">
                  <c:v>2.3775981875441303</c:v>
                </c:pt>
                <c:pt idx="5426">
                  <c:v>2.376722057404451</c:v>
                </c:pt>
                <c:pt idx="5427">
                  <c:v>2.3758464114482729</c:v>
                </c:pt>
                <c:pt idx="5428">
                  <c:v>2.3749712493190294</c:v>
                </c:pt>
                <c:pt idx="5429">
                  <c:v>2.3740965706602033</c:v>
                </c:pt>
                <c:pt idx="5430">
                  <c:v>2.3732223751157928</c:v>
                </c:pt>
                <c:pt idx="5431">
                  <c:v>2.3723486623300727</c:v>
                </c:pt>
                <c:pt idx="5432">
                  <c:v>2.3714754319476263</c:v>
                </c:pt>
                <c:pt idx="5433">
                  <c:v>2.3706026836134333</c:v>
                </c:pt>
                <c:pt idx="5434">
                  <c:v>2.3697304169727782</c:v>
                </c:pt>
                <c:pt idx="5435">
                  <c:v>2.3688586316711344</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212</c:v>
                </c:pt>
                <c:pt idx="5454">
                  <c:v>2.3523856963683727</c:v>
                </c:pt>
                <c:pt idx="5455">
                  <c:v>2.3515234639205338</c:v>
                </c:pt>
                <c:pt idx="5456">
                  <c:v>2.3506617054437977</c:v>
                </c:pt>
                <c:pt idx="5457">
                  <c:v>2.3498004205908125</c:v>
                </c:pt>
                <c:pt idx="5458">
                  <c:v>2.3489396090146597</c:v>
                </c:pt>
                <c:pt idx="5459">
                  <c:v>2.3480792703685549</c:v>
                </c:pt>
                <c:pt idx="5460">
                  <c:v>2.3472194043061547</c:v>
                </c:pt>
                <c:pt idx="5461">
                  <c:v>2.3463600104814049</c:v>
                </c:pt>
                <c:pt idx="5462">
                  <c:v>2.3455010885485632</c:v>
                </c:pt>
                <c:pt idx="5463">
                  <c:v>2.3446426381621968</c:v>
                </c:pt>
                <c:pt idx="5464">
                  <c:v>2.343784658977266</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03</c:v>
                </c:pt>
                <c:pt idx="5474">
                  <c:v>2.3352307075047709</c:v>
                </c:pt>
                <c:pt idx="5475">
                  <c:v>2.3343778888478712</c:v>
                </c:pt>
                <c:pt idx="5476">
                  <c:v>2.3335255372755785</c:v>
                </c:pt>
                <c:pt idx="5477">
                  <c:v>2.3326736524468568</c:v>
                </c:pt>
                <c:pt idx="5478">
                  <c:v>2.3318222340209789</c:v>
                </c:pt>
                <c:pt idx="5479">
                  <c:v>2.3309712816576011</c:v>
                </c:pt>
                <c:pt idx="5480">
                  <c:v>2.3301207950165392</c:v>
                </c:pt>
                <c:pt idx="5481">
                  <c:v>2.3292707737580387</c:v>
                </c:pt>
                <c:pt idx="5482">
                  <c:v>2.3284212175426506</c:v>
                </c:pt>
                <c:pt idx="5483">
                  <c:v>2.3275721260311237</c:v>
                </c:pt>
                <c:pt idx="5484">
                  <c:v>2.3267234988846774</c:v>
                </c:pt>
                <c:pt idx="5485">
                  <c:v>2.3258753357646955</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7916</c:v>
                </c:pt>
                <c:pt idx="5494">
                  <c:v>2.3182626931693613</c:v>
                </c:pt>
                <c:pt idx="5495">
                  <c:v>2.3174191517618787</c:v>
                </c:pt>
                <c:pt idx="5496">
                  <c:v>2.3165760706770877</c:v>
                </c:pt>
                <c:pt idx="5497">
                  <c:v>2.3157334495801529</c:v>
                </c:pt>
                <c:pt idx="5498">
                  <c:v>2.3148912881365082</c:v>
                </c:pt>
                <c:pt idx="5499">
                  <c:v>2.3140495860118562</c:v>
                </c:pt>
                <c:pt idx="5500">
                  <c:v>2.3132083428723402</c:v>
                </c:pt>
                <c:pt idx="5501">
                  <c:v>2.3123675583841865</c:v>
                </c:pt>
                <c:pt idx="5502">
                  <c:v>2.3115272322141007</c:v>
                </c:pt>
                <c:pt idx="5503">
                  <c:v>2.3106873640290178</c:v>
                </c:pt>
                <c:pt idx="5504">
                  <c:v>2.3098479534961927</c:v>
                </c:pt>
                <c:pt idx="5505">
                  <c:v>2.3090090002832127</c:v>
                </c:pt>
                <c:pt idx="5506">
                  <c:v>2.3081705040578888</c:v>
                </c:pt>
                <c:pt idx="5507">
                  <c:v>2.3073324644883955</c:v>
                </c:pt>
                <c:pt idx="5508">
                  <c:v>2.3064948812431934</c:v>
                </c:pt>
                <c:pt idx="5509">
                  <c:v>2.3056577539910417</c:v>
                </c:pt>
                <c:pt idx="5510">
                  <c:v>2.3048210824010016</c:v>
                </c:pt>
                <c:pt idx="5511">
                  <c:v>2.3039848661424789</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258</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819</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732</c:v>
                </c:pt>
                <c:pt idx="5539">
                  <c:v>2.280754342464824</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627</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4147</c:v>
                </c:pt>
                <c:pt idx="5556">
                  <c:v>2.2668210990569402</c:v>
                </c:pt>
                <c:pt idx="5557">
                  <c:v>2.2660054757484938</c:v>
                </c:pt>
                <c:pt idx="5558">
                  <c:v>2.2651902925641818</c:v>
                </c:pt>
                <c:pt idx="5559">
                  <c:v>2.2643755491873296</c:v>
                </c:pt>
                <c:pt idx="5560">
                  <c:v>2.2635612453016507</c:v>
                </c:pt>
                <c:pt idx="5561">
                  <c:v>2.2627473805910232</c:v>
                </c:pt>
                <c:pt idx="5562">
                  <c:v>2.2619339547398214</c:v>
                </c:pt>
                <c:pt idx="5563">
                  <c:v>2.2611209674325639</c:v>
                </c:pt>
                <c:pt idx="5564">
                  <c:v>2.2603084183539282</c:v>
                </c:pt>
                <c:pt idx="5565">
                  <c:v>2.2594963071891438</c:v>
                </c:pt>
                <c:pt idx="5566">
                  <c:v>2.2586846336235427</c:v>
                </c:pt>
                <c:pt idx="5567">
                  <c:v>2.2578733973427951</c:v>
                </c:pt>
                <c:pt idx="5568">
                  <c:v>2.2570625980328352</c:v>
                </c:pt>
                <c:pt idx="5569">
                  <c:v>2.2562522353798506</c:v>
                </c:pt>
                <c:pt idx="5570">
                  <c:v>2.2554423090704567</c:v>
                </c:pt>
                <c:pt idx="5571">
                  <c:v>2.2546328187913804</c:v>
                </c:pt>
                <c:pt idx="5572">
                  <c:v>2.2538237642296202</c:v>
                </c:pt>
                <c:pt idx="5573">
                  <c:v>2.2530151450726059</c:v>
                </c:pt>
                <c:pt idx="5574">
                  <c:v>2.2522069610079591</c:v>
                </c:pt>
                <c:pt idx="5575">
                  <c:v>2.2513992117235802</c:v>
                </c:pt>
                <c:pt idx="5576">
                  <c:v>2.2505918969076877</c:v>
                </c:pt>
                <c:pt idx="5577">
                  <c:v>2.2497850162486595</c:v>
                </c:pt>
                <c:pt idx="5578">
                  <c:v>2.2489785694353412</c:v>
                </c:pt>
                <c:pt idx="5579">
                  <c:v>2.248172556156756</c:v>
                </c:pt>
                <c:pt idx="5580">
                  <c:v>2.2473669761021471</c:v>
                </c:pt>
                <c:pt idx="5581">
                  <c:v>2.24656182896114</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94</c:v>
                </c:pt>
                <c:pt idx="5594">
                  <c:v>2.2361341705304252</c:v>
                </c:pt>
                <c:pt idx="5595">
                  <c:v>2.2353350517412012</c:v>
                </c:pt>
                <c:pt idx="5596">
                  <c:v>2.2345363612425486</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502</c:v>
                </c:pt>
                <c:pt idx="5606">
                  <c:v>2.2265729450500014</c:v>
                </c:pt>
                <c:pt idx="5607">
                  <c:v>2.2257789456110642</c:v>
                </c:pt>
                <c:pt idx="5608">
                  <c:v>2.2249853708085991</c:v>
                </c:pt>
                <c:pt idx="5609">
                  <c:v>2.2241922203398592</c:v>
                </c:pt>
                <c:pt idx="5610">
                  <c:v>2.2233994939024049</c:v>
                </c:pt>
                <c:pt idx="5611">
                  <c:v>2.2226071911939389</c:v>
                </c:pt>
                <c:pt idx="5612">
                  <c:v>2.2218153119126192</c:v>
                </c:pt>
                <c:pt idx="5613">
                  <c:v>2.2210238557567412</c:v>
                </c:pt>
                <c:pt idx="5614">
                  <c:v>2.2202328224249377</c:v>
                </c:pt>
                <c:pt idx="5615">
                  <c:v>2.219442211616002</c:v>
                </c:pt>
                <c:pt idx="5616">
                  <c:v>2.2186520230291125</c:v>
                </c:pt>
                <c:pt idx="5617">
                  <c:v>2.2178622563637558</c:v>
                </c:pt>
                <c:pt idx="5618">
                  <c:v>2.2170729113194994</c:v>
                </c:pt>
                <c:pt idx="5619">
                  <c:v>2.2162839875963192</c:v>
                </c:pt>
                <c:pt idx="5620">
                  <c:v>2.2154954848944177</c:v>
                </c:pt>
                <c:pt idx="5621">
                  <c:v>2.2147074029142804</c:v>
                </c:pt>
                <c:pt idx="5622">
                  <c:v>2.2139197413566816</c:v>
                </c:pt>
                <c:pt idx="5623">
                  <c:v>2.2131324999225002</c:v>
                </c:pt>
                <c:pt idx="5624">
                  <c:v>2.2123456783131337</c:v>
                </c:pt>
                <c:pt idx="5625">
                  <c:v>2.2115592762300853</c:v>
                </c:pt>
                <c:pt idx="5626">
                  <c:v>2.2107732933751514</c:v>
                </c:pt>
                <c:pt idx="5627">
                  <c:v>2.2099877294504298</c:v>
                </c:pt>
                <c:pt idx="5628">
                  <c:v>2.2092025841581577</c:v>
                </c:pt>
                <c:pt idx="5629">
                  <c:v>2.2084178572010855</c:v>
                </c:pt>
                <c:pt idx="5630">
                  <c:v>2.2076335482819633</c:v>
                </c:pt>
                <c:pt idx="5631">
                  <c:v>2.2068496571038367</c:v>
                </c:pt>
                <c:pt idx="5632">
                  <c:v>2.2060661833702531</c:v>
                </c:pt>
                <c:pt idx="5633">
                  <c:v>2.2052831267848507</c:v>
                </c:pt>
                <c:pt idx="5634">
                  <c:v>2.2045004870514986</c:v>
                </c:pt>
                <c:pt idx="5635">
                  <c:v>2.2037182638743493</c:v>
                </c:pt>
                <c:pt idx="5636">
                  <c:v>2.2029364569578402</c:v>
                </c:pt>
                <c:pt idx="5637">
                  <c:v>2.2021550660067182</c:v>
                </c:pt>
                <c:pt idx="5638">
                  <c:v>2.2013740907259618</c:v>
                </c:pt>
                <c:pt idx="5639">
                  <c:v>2.2005935308207012</c:v>
                </c:pt>
                <c:pt idx="5640">
                  <c:v>2.1998133859965057</c:v>
                </c:pt>
                <c:pt idx="5641">
                  <c:v>2.1990336559591004</c:v>
                </c:pt>
                <c:pt idx="5642">
                  <c:v>2.1982543404144912</c:v>
                </c:pt>
                <c:pt idx="5643">
                  <c:v>2.1974754390689153</c:v>
                </c:pt>
                <c:pt idx="5644">
                  <c:v>2.1966969516289847</c:v>
                </c:pt>
                <c:pt idx="5645">
                  <c:v>2.1959188778014092</c:v>
                </c:pt>
                <c:pt idx="5646">
                  <c:v>2.1951412172932532</c:v>
                </c:pt>
                <c:pt idx="5647">
                  <c:v>2.1943639698118331</c:v>
                </c:pt>
                <c:pt idx="5648">
                  <c:v>2.1935871350647105</c:v>
                </c:pt>
                <c:pt idx="5649">
                  <c:v>2.1928107127597114</c:v>
                </c:pt>
                <c:pt idx="5650">
                  <c:v>2.1920347026049476</c:v>
                </c:pt>
                <c:pt idx="5651">
                  <c:v>2.1912591043086369</c:v>
                </c:pt>
                <c:pt idx="5652">
                  <c:v>2.1904839175795741</c:v>
                </c:pt>
                <c:pt idx="5653">
                  <c:v>2.1897091421265076</c:v>
                </c:pt>
                <c:pt idx="5654">
                  <c:v>2.1889347776585497</c:v>
                </c:pt>
                <c:pt idx="5655">
                  <c:v>2.1881608238850152</c:v>
                </c:pt>
                <c:pt idx="5656">
                  <c:v>2.187387280515686</c:v>
                </c:pt>
                <c:pt idx="5657">
                  <c:v>2.1866141472602751</c:v>
                </c:pt>
                <c:pt idx="5658">
                  <c:v>2.1858414238290367</c:v>
                </c:pt>
                <c:pt idx="5659">
                  <c:v>2.1850691099323662</c:v>
                </c:pt>
                <c:pt idx="5660">
                  <c:v>2.1842972052808802</c:v>
                </c:pt>
                <c:pt idx="5661">
                  <c:v>2.1835257095855205</c:v>
                </c:pt>
                <c:pt idx="5662">
                  <c:v>2.1827546225573933</c:v>
                </c:pt>
                <c:pt idx="5663">
                  <c:v>2.1819839439079622</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927</c:v>
                </c:pt>
                <c:pt idx="5675">
                  <c:v>2.1727675489553553</c:v>
                </c:pt>
                <c:pt idx="5676">
                  <c:v>2.1720021530833677</c:v>
                </c:pt>
                <c:pt idx="5677">
                  <c:v>2.1712371615766402</c:v>
                </c:pt>
                <c:pt idx="5678">
                  <c:v>2.1704725741502378</c:v>
                </c:pt>
                <c:pt idx="5679">
                  <c:v>2.1697083905197037</c:v>
                </c:pt>
                <c:pt idx="5680">
                  <c:v>2.1689446104007075</c:v>
                </c:pt>
                <c:pt idx="5681">
                  <c:v>2.1681812335092219</c:v>
                </c:pt>
                <c:pt idx="5682">
                  <c:v>2.1674182595614839</c:v>
                </c:pt>
                <c:pt idx="5683">
                  <c:v>2.1666556882738504</c:v>
                </c:pt>
                <c:pt idx="5684">
                  <c:v>2.1658935193631983</c:v>
                </c:pt>
                <c:pt idx="5685">
                  <c:v>2.165131752546444</c:v>
                </c:pt>
                <c:pt idx="5686">
                  <c:v>2.1643703875406319</c:v>
                </c:pt>
                <c:pt idx="5687">
                  <c:v>2.1636094240633637</c:v>
                </c:pt>
                <c:pt idx="5688">
                  <c:v>2.1628488618323485</c:v>
                </c:pt>
                <c:pt idx="5689">
                  <c:v>2.1620887005655152</c:v>
                </c:pt>
                <c:pt idx="5690">
                  <c:v>2.1613289399810598</c:v>
                </c:pt>
                <c:pt idx="5691">
                  <c:v>2.1605695797974662</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43</c:v>
                </c:pt>
                <c:pt idx="5703">
                  <c:v>2.1514883867108927</c:v>
                </c:pt>
                <c:pt idx="5704">
                  <c:v>2.1507342062290951</c:v>
                </c:pt>
                <c:pt idx="5705">
                  <c:v>2.1499804222322041</c:v>
                </c:pt>
                <c:pt idx="5706">
                  <c:v>2.1492270344424296</c:v>
                </c:pt>
                <c:pt idx="5707">
                  <c:v>2.1484740425821629</c:v>
                </c:pt>
                <c:pt idx="5708">
                  <c:v>2.1477214463738896</c:v>
                </c:pt>
                <c:pt idx="5709">
                  <c:v>2.1469692455406011</c:v>
                </c:pt>
                <c:pt idx="5710">
                  <c:v>2.1462174398053562</c:v>
                </c:pt>
                <c:pt idx="5711">
                  <c:v>2.1454660288915002</c:v>
                </c:pt>
                <c:pt idx="5712">
                  <c:v>2.144715012522644</c:v>
                </c:pt>
                <c:pt idx="5713">
                  <c:v>2.1439643904225711</c:v>
                </c:pt>
                <c:pt idx="5714">
                  <c:v>2.1432141623153829</c:v>
                </c:pt>
                <c:pt idx="5715">
                  <c:v>2.1424643279253255</c:v>
                </c:pt>
                <c:pt idx="5716">
                  <c:v>2.141714886977085</c:v>
                </c:pt>
                <c:pt idx="5717">
                  <c:v>2.1409658391953084</c:v>
                </c:pt>
                <c:pt idx="5718">
                  <c:v>2.1402171843051341</c:v>
                </c:pt>
                <c:pt idx="5719">
                  <c:v>2.1394689220317753</c:v>
                </c:pt>
                <c:pt idx="5720">
                  <c:v>2.1387210521008524</c:v>
                </c:pt>
                <c:pt idx="5721">
                  <c:v>2.1379735742379893</c:v>
                </c:pt>
                <c:pt idx="5722">
                  <c:v>2.1372264881692069</c:v>
                </c:pt>
                <c:pt idx="5723">
                  <c:v>2.1364797936207767</c:v>
                </c:pt>
                <c:pt idx="5724">
                  <c:v>2.1357334903191827</c:v>
                </c:pt>
                <c:pt idx="5725">
                  <c:v>2.1349875779911285</c:v>
                </c:pt>
                <c:pt idx="5726">
                  <c:v>2.1342420563634907</c:v>
                </c:pt>
                <c:pt idx="5727">
                  <c:v>2.1334969251635427</c:v>
                </c:pt>
                <c:pt idx="5728">
                  <c:v>2.1327521841186363</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645</c:v>
                </c:pt>
                <c:pt idx="5740">
                  <c:v>2.1238456247843027</c:v>
                </c:pt>
                <c:pt idx="5741">
                  <c:v>2.1231059310592597</c:v>
                </c:pt>
                <c:pt idx="5742">
                  <c:v>2.1223666236981167</c:v>
                </c:pt>
                <c:pt idx="5743">
                  <c:v>2.1216277024319208</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618</c:v>
                </c:pt>
                <c:pt idx="5753">
                  <c:v>2.1142596659680368</c:v>
                </c:pt>
                <c:pt idx="5754">
                  <c:v>2.1135249740561752</c:v>
                </c:pt>
                <c:pt idx="5755">
                  <c:v>2.1127906650289949</c:v>
                </c:pt>
                <c:pt idx="5756">
                  <c:v>2.1120567386205003</c:v>
                </c:pt>
                <c:pt idx="5757">
                  <c:v>2.11132319456491</c:v>
                </c:pt>
                <c:pt idx="5758">
                  <c:v>2.1105900325966802</c:v>
                </c:pt>
                <c:pt idx="5759">
                  <c:v>2.1098572524505173</c:v>
                </c:pt>
                <c:pt idx="5760">
                  <c:v>2.1091248538612652</c:v>
                </c:pt>
                <c:pt idx="5761">
                  <c:v>2.1083928365641382</c:v>
                </c:pt>
                <c:pt idx="5762">
                  <c:v>2.1076612002944892</c:v>
                </c:pt>
                <c:pt idx="5763">
                  <c:v>2.1069299447879462</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463</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616</c:v>
                </c:pt>
                <c:pt idx="5796">
                  <c:v>2.0830104041064001</c:v>
                </c:pt>
                <c:pt idx="5797">
                  <c:v>2.08229193885228</c:v>
                </c:pt>
                <c:pt idx="5798">
                  <c:v>2.0815738452501602</c:v>
                </c:pt>
                <c:pt idx="5799">
                  <c:v>2.0808561230436986</c:v>
                </c:pt>
                <c:pt idx="5800">
                  <c:v>2.080138771977007</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521</c:v>
                </c:pt>
                <c:pt idx="5812">
                  <c:v>2.071559415158629</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241</c:v>
                </c:pt>
                <c:pt idx="5824">
                  <c:v>2.0630330263403844</c:v>
                </c:pt>
                <c:pt idx="5825">
                  <c:v>2.0623248711835602</c:v>
                </c:pt>
                <c:pt idx="5826">
                  <c:v>2.0616170805854002</c:v>
                </c:pt>
                <c:pt idx="5827">
                  <c:v>2.0609096542956808</c:v>
                </c:pt>
                <c:pt idx="5828">
                  <c:v>2.0602025920644342</c:v>
                </c:pt>
                <c:pt idx="5829">
                  <c:v>2.0594958936418633</c:v>
                </c:pt>
                <c:pt idx="5830">
                  <c:v>2.0587895587785212</c:v>
                </c:pt>
                <c:pt idx="5831">
                  <c:v>2.0580835872249685</c:v>
                </c:pt>
                <c:pt idx="5832">
                  <c:v>2.0573779787321569</c:v>
                </c:pt>
                <c:pt idx="5833">
                  <c:v>2.056672733051053</c:v>
                </c:pt>
                <c:pt idx="5834">
                  <c:v>2.055967849933154</c:v>
                </c:pt>
                <c:pt idx="5835">
                  <c:v>2.0552633291298039</c:v>
                </c:pt>
                <c:pt idx="5836">
                  <c:v>2.0545591703929111</c:v>
                </c:pt>
                <c:pt idx="5837">
                  <c:v>2.0538553734742391</c:v>
                </c:pt>
                <c:pt idx="5838">
                  <c:v>2.0531519381261099</c:v>
                </c:pt>
                <c:pt idx="5839">
                  <c:v>2.0524488641007332</c:v>
                </c:pt>
                <c:pt idx="5840">
                  <c:v>2.0517461511508577</c:v>
                </c:pt>
                <c:pt idx="5841">
                  <c:v>2.0510437990291326</c:v>
                </c:pt>
                <c:pt idx="5842">
                  <c:v>2.0503418074886794</c:v>
                </c:pt>
                <c:pt idx="5843">
                  <c:v>2.0496401762826277</c:v>
                </c:pt>
                <c:pt idx="5844">
                  <c:v>2.0489389051644418</c:v>
                </c:pt>
                <c:pt idx="5845">
                  <c:v>2.0482379938877542</c:v>
                </c:pt>
                <c:pt idx="5846">
                  <c:v>2.047537442206472</c:v>
                </c:pt>
                <c:pt idx="5847">
                  <c:v>2.0468372498744891</c:v>
                </c:pt>
                <c:pt idx="5848">
                  <c:v>2.0461374166462405</c:v>
                </c:pt>
                <c:pt idx="5849">
                  <c:v>2.0454379422761786</c:v>
                </c:pt>
                <c:pt idx="5850">
                  <c:v>2.0447388265189201</c:v>
                </c:pt>
                <c:pt idx="5851">
                  <c:v>2.0440400691294234</c:v>
                </c:pt>
                <c:pt idx="5852">
                  <c:v>2.0433416698628002</c:v>
                </c:pt>
                <c:pt idx="5853">
                  <c:v>2.0426436284743343</c:v>
                </c:pt>
                <c:pt idx="5854">
                  <c:v>2.0419459447195787</c:v>
                </c:pt>
                <c:pt idx="5855">
                  <c:v>2.0412486183542375</c:v>
                </c:pt>
                <c:pt idx="5856">
                  <c:v>2.0405516491343292</c:v>
                </c:pt>
                <c:pt idx="5857">
                  <c:v>2.0398550368159167</c:v>
                </c:pt>
                <c:pt idx="5858">
                  <c:v>2.039158781155423</c:v>
                </c:pt>
                <c:pt idx="5859">
                  <c:v>2.0384628819093797</c:v>
                </c:pt>
                <c:pt idx="5860">
                  <c:v>2.0377673388345792</c:v>
                </c:pt>
                <c:pt idx="5861">
                  <c:v>2.0370721516879997</c:v>
                </c:pt>
                <c:pt idx="5862">
                  <c:v>2.0363773202268267</c:v>
                </c:pt>
                <c:pt idx="5863">
                  <c:v>2.0356828442084667</c:v>
                </c:pt>
                <c:pt idx="5864">
                  <c:v>2.0349887233905273</c:v>
                </c:pt>
                <c:pt idx="5865">
                  <c:v>2.0342949575308102</c:v>
                </c:pt>
                <c:pt idx="5866">
                  <c:v>2.0336015463873816</c:v>
                </c:pt>
                <c:pt idx="5867">
                  <c:v>2.0329084897182939</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327</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677</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771</c:v>
                </c:pt>
                <c:pt idx="5897">
                  <c:v>2.0122804294423977</c:v>
                </c:pt>
                <c:pt idx="5898">
                  <c:v>2.0115982426759658</c:v>
                </c:pt>
                <c:pt idx="5899">
                  <c:v>2.0109164027546922</c:v>
                </c:pt>
                <c:pt idx="5900">
                  <c:v>2.0102349094435867</c:v>
                </c:pt>
                <c:pt idx="5901">
                  <c:v>2.0095537625077617</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86</c:v>
                </c:pt>
                <c:pt idx="5915">
                  <c:v>2.0000539437406388</c:v>
                </c:pt>
                <c:pt idx="5916">
                  <c:v>1.9993779643815155</c:v>
                </c:pt>
                <c:pt idx="5917">
                  <c:v>1.9987023276662765</c:v>
                </c:pt>
                <c:pt idx="5918">
                  <c:v>1.9980270333634329</c:v>
                </c:pt>
                <c:pt idx="5919">
                  <c:v>1.9973520812416428</c:v>
                </c:pt>
                <c:pt idx="5920">
                  <c:v>1.9966774710697537</c:v>
                </c:pt>
                <c:pt idx="5921">
                  <c:v>1.9960032026168062</c:v>
                </c:pt>
                <c:pt idx="5922">
                  <c:v>1.9953292756520518</c:v>
                </c:pt>
                <c:pt idx="5923">
                  <c:v>1.9946556899449481</c:v>
                </c:pt>
                <c:pt idx="5924">
                  <c:v>1.993982445265116</c:v>
                </c:pt>
                <c:pt idx="5925">
                  <c:v>1.9933095413823847</c:v>
                </c:pt>
                <c:pt idx="5926">
                  <c:v>1.9926369780667947</c:v>
                </c:pt>
                <c:pt idx="5927">
                  <c:v>1.9919647550885118</c:v>
                </c:pt>
                <c:pt idx="5928">
                  <c:v>1.9912928722179988</c:v>
                </c:pt>
                <c:pt idx="5929">
                  <c:v>1.9906213292258421</c:v>
                </c:pt>
                <c:pt idx="5930">
                  <c:v>1.9899501258828525</c:v>
                </c:pt>
                <c:pt idx="5931">
                  <c:v>1.9892792619599791</c:v>
                </c:pt>
                <c:pt idx="5932">
                  <c:v>1.9886087372284491</c:v>
                </c:pt>
                <c:pt idx="5933">
                  <c:v>1.9879385514596244</c:v>
                </c:pt>
                <c:pt idx="5934">
                  <c:v>1.9872687044250743</c:v>
                </c:pt>
                <c:pt idx="5935">
                  <c:v>1.9865991958965603</c:v>
                </c:pt>
                <c:pt idx="5936">
                  <c:v>1.9859300256460461</c:v>
                </c:pt>
                <c:pt idx="5937">
                  <c:v>1.9852611934456486</c:v>
                </c:pt>
                <c:pt idx="5938">
                  <c:v>1.9845926990677341</c:v>
                </c:pt>
                <c:pt idx="5939">
                  <c:v>1.9839245422848109</c:v>
                </c:pt>
                <c:pt idx="5940">
                  <c:v>1.9832567228696341</c:v>
                </c:pt>
                <c:pt idx="5941">
                  <c:v>1.9825892405950811</c:v>
                </c:pt>
                <c:pt idx="5942">
                  <c:v>1.9819220952342658</c:v>
                </c:pt>
                <c:pt idx="5943">
                  <c:v>1.9812552865604844</c:v>
                </c:pt>
                <c:pt idx="5944">
                  <c:v>1.9805888143472383</c:v>
                </c:pt>
                <c:pt idx="5945">
                  <c:v>1.9799226783681438</c:v>
                </c:pt>
                <c:pt idx="5946">
                  <c:v>1.979256878397128</c:v>
                </c:pt>
                <c:pt idx="5947">
                  <c:v>1.9785914142082281</c:v>
                </c:pt>
                <c:pt idx="5948">
                  <c:v>1.9779262855756594</c:v>
                </c:pt>
                <c:pt idx="5949">
                  <c:v>1.9772614922739178</c:v>
                </c:pt>
                <c:pt idx="5950">
                  <c:v>1.9765970340775929</c:v>
                </c:pt>
                <c:pt idx="5951">
                  <c:v>1.9759329107614689</c:v>
                </c:pt>
                <c:pt idx="5952">
                  <c:v>1.9752691221005922</c:v>
                </c:pt>
                <c:pt idx="5953">
                  <c:v>1.9746056678701402</c:v>
                </c:pt>
                <c:pt idx="5954">
                  <c:v>1.9739425478454931</c:v>
                </c:pt>
                <c:pt idx="5955">
                  <c:v>1.9732797618022322</c:v>
                </c:pt>
                <c:pt idx="5956">
                  <c:v>1.9726173095161008</c:v>
                </c:pt>
                <c:pt idx="5957">
                  <c:v>1.9719551907630253</c:v>
                </c:pt>
                <c:pt idx="5958">
                  <c:v>1.9712934053191598</c:v>
                </c:pt>
                <c:pt idx="5959">
                  <c:v>1.970631952960838</c:v>
                </c:pt>
                <c:pt idx="5960">
                  <c:v>1.969970833464556</c:v>
                </c:pt>
                <c:pt idx="5961">
                  <c:v>1.9693100466070121</c:v>
                </c:pt>
                <c:pt idx="5962">
                  <c:v>1.9686495921650868</c:v>
                </c:pt>
                <c:pt idx="5963">
                  <c:v>1.9679894699158667</c:v>
                </c:pt>
                <c:pt idx="5964">
                  <c:v>1.96732967963657</c:v>
                </c:pt>
                <c:pt idx="5965">
                  <c:v>1.966670221104678</c:v>
                </c:pt>
                <c:pt idx="5966">
                  <c:v>1.966011094097821</c:v>
                </c:pt>
                <c:pt idx="5967">
                  <c:v>1.9653522983937821</c:v>
                </c:pt>
                <c:pt idx="5968">
                  <c:v>1.9646938337705981</c:v>
                </c:pt>
                <c:pt idx="5969">
                  <c:v>1.9640357000064441</c:v>
                </c:pt>
                <c:pt idx="5970">
                  <c:v>1.9633778968796967</c:v>
                </c:pt>
                <c:pt idx="5971">
                  <c:v>1.9627204241689293</c:v>
                </c:pt>
                <c:pt idx="5972">
                  <c:v>1.9620632816528489</c:v>
                </c:pt>
                <c:pt idx="5973">
                  <c:v>1.961406469110424</c:v>
                </c:pt>
                <c:pt idx="5974">
                  <c:v>1.9607499863207722</c:v>
                </c:pt>
                <c:pt idx="5975">
                  <c:v>1.9600938330631501</c:v>
                </c:pt>
                <c:pt idx="5976">
                  <c:v>1.9594380091170864</c:v>
                </c:pt>
                <c:pt idx="5977">
                  <c:v>1.9587825142622568</c:v>
                </c:pt>
                <c:pt idx="5978">
                  <c:v>1.9581273482784529</c:v>
                </c:pt>
                <c:pt idx="5979">
                  <c:v>1.9574725109457871</c:v>
                </c:pt>
                <c:pt idx="5980">
                  <c:v>1.9568180020444226</c:v>
                </c:pt>
                <c:pt idx="5981">
                  <c:v>1.9561638213548167</c:v>
                </c:pt>
                <c:pt idx="5982">
                  <c:v>1.9555099686575041</c:v>
                </c:pt>
                <c:pt idx="5983">
                  <c:v>1.9548564437333102</c:v>
                </c:pt>
                <c:pt idx="5984">
                  <c:v>1.954203246363136</c:v>
                </c:pt>
                <c:pt idx="5985">
                  <c:v>1.9535503763281641</c:v>
                </c:pt>
                <c:pt idx="5986">
                  <c:v>1.9528978334096969</c:v>
                </c:pt>
                <c:pt idx="5987">
                  <c:v>1.9522456173892413</c:v>
                </c:pt>
                <c:pt idx="5988">
                  <c:v>1.9515937280484819</c:v>
                </c:pt>
                <c:pt idx="5989">
                  <c:v>1.9509421651693004</c:v>
                </c:pt>
                <c:pt idx="5990">
                  <c:v>1.9502909285337344</c:v>
                </c:pt>
                <c:pt idx="5991">
                  <c:v>1.9496400179239766</c:v>
                </c:pt>
                <c:pt idx="5992">
                  <c:v>1.9489894331225162</c:v>
                </c:pt>
                <c:pt idx="5993">
                  <c:v>1.9483391739119034</c:v>
                </c:pt>
                <c:pt idx="5994">
                  <c:v>1.9476892400748942</c:v>
                </c:pt>
                <c:pt idx="5995">
                  <c:v>1.9470396313945122</c:v>
                </c:pt>
                <c:pt idx="5996">
                  <c:v>1.9463903476538473</c:v>
                </c:pt>
                <c:pt idx="5997">
                  <c:v>1.9457413886362307</c:v>
                </c:pt>
                <c:pt idx="5998">
                  <c:v>1.9450927541251617</c:v>
                </c:pt>
                <c:pt idx="5999">
                  <c:v>1.9444444439043209</c:v>
                </c:pt>
                <c:pt idx="6000">
                  <c:v>1.9437964577575577</c:v>
                </c:pt>
                <c:pt idx="6001">
                  <c:v>1.9431487954689466</c:v>
                </c:pt>
                <c:pt idx="6002">
                  <c:v>1.9425014568226737</c:v>
                </c:pt>
                <c:pt idx="6003">
                  <c:v>1.9418544416031511</c:v>
                </c:pt>
                <c:pt idx="6004">
                  <c:v>1.941207749594958</c:v>
                </c:pt>
                <c:pt idx="6005">
                  <c:v>1.9405613805828534</c:v>
                </c:pt>
                <c:pt idx="6006">
                  <c:v>1.9399153343517925</c:v>
                </c:pt>
                <c:pt idx="6007">
                  <c:v>1.9392696106868412</c:v>
                </c:pt>
                <c:pt idx="6008">
                  <c:v>1.9386242093733466</c:v>
                </c:pt>
                <c:pt idx="6009">
                  <c:v>1.9379791301967721</c:v>
                </c:pt>
                <c:pt idx="6010">
                  <c:v>1.9373343729427519</c:v>
                </c:pt>
                <c:pt idx="6011">
                  <c:v>1.9366899373971369</c:v>
                </c:pt>
                <c:pt idx="6012">
                  <c:v>1.9360458233459483</c:v>
                </c:pt>
                <c:pt idx="6013">
                  <c:v>1.9354020305753161</c:v>
                </c:pt>
                <c:pt idx="6014">
                  <c:v>1.9347585588716747</c:v>
                </c:pt>
                <c:pt idx="6015">
                  <c:v>1.9341154080215297</c:v>
                </c:pt>
                <c:pt idx="6016">
                  <c:v>1.9334725778115887</c:v>
                </c:pt>
                <c:pt idx="6017">
                  <c:v>1.9328300680287751</c:v>
                </c:pt>
                <c:pt idx="6018">
                  <c:v>1.932187878460156</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89</c:v>
                </c:pt>
                <c:pt idx="6028">
                  <c:v>1.9257835478369769</c:v>
                </c:pt>
                <c:pt idx="6029">
                  <c:v>1.9251448666218143</c:v>
                </c:pt>
                <c:pt idx="6030">
                  <c:v>1.9245065030794424</c:v>
                </c:pt>
                <c:pt idx="6031">
                  <c:v>1.9238684569992675</c:v>
                </c:pt>
                <c:pt idx="6032">
                  <c:v>1.9232307281708081</c:v>
                </c:pt>
                <c:pt idx="6033">
                  <c:v>1.9225933163837707</c:v>
                </c:pt>
                <c:pt idx="6034">
                  <c:v>1.9219562214280401</c:v>
                </c:pt>
                <c:pt idx="6035">
                  <c:v>1.9213194430936691</c:v>
                </c:pt>
                <c:pt idx="6036">
                  <c:v>1.9206829811709083</c:v>
                </c:pt>
                <c:pt idx="6037">
                  <c:v>1.9200468354501081</c:v>
                </c:pt>
                <c:pt idx="6038">
                  <c:v>1.9194110057218983</c:v>
                </c:pt>
                <c:pt idx="6039">
                  <c:v>1.9187754917770121</c:v>
                </c:pt>
                <c:pt idx="6040">
                  <c:v>1.918140293406374</c:v>
                </c:pt>
                <c:pt idx="6041">
                  <c:v>1.91750541040108</c:v>
                </c:pt>
                <c:pt idx="6042">
                  <c:v>1.9168708425523993</c:v>
                </c:pt>
                <c:pt idx="6043">
                  <c:v>1.9162365896517963</c:v>
                </c:pt>
                <c:pt idx="6044">
                  <c:v>1.915602651490824</c:v>
                </c:pt>
                <c:pt idx="6045">
                  <c:v>1.9149690278613305</c:v>
                </c:pt>
                <c:pt idx="6046">
                  <c:v>1.9143357185552561</c:v>
                </c:pt>
                <c:pt idx="6047">
                  <c:v>1.9137027233647301</c:v>
                </c:pt>
                <c:pt idx="6048">
                  <c:v>1.9130700420820559</c:v>
                </c:pt>
                <c:pt idx="6049">
                  <c:v>1.9124376744997242</c:v>
                </c:pt>
                <c:pt idx="6050">
                  <c:v>1.9118056204103369</c:v>
                </c:pt>
                <c:pt idx="6051">
                  <c:v>1.9111738796067732</c:v>
                </c:pt>
                <c:pt idx="6052">
                  <c:v>1.9105424518819678</c:v>
                </c:pt>
                <c:pt idx="6053">
                  <c:v>1.9099113370290777</c:v>
                </c:pt>
                <c:pt idx="6054">
                  <c:v>1.9092805348415225</c:v>
                </c:pt>
                <c:pt idx="6055">
                  <c:v>1.9086500451126753</c:v>
                </c:pt>
                <c:pt idx="6056">
                  <c:v>1.90801986763631</c:v>
                </c:pt>
                <c:pt idx="6057">
                  <c:v>1.9073900022061978</c:v>
                </c:pt>
                <c:pt idx="6058">
                  <c:v>1.9067604486163987</c:v>
                </c:pt>
                <c:pt idx="6059">
                  <c:v>1.906131206661076</c:v>
                </c:pt>
                <c:pt idx="6060">
                  <c:v>1.9055022761345819</c:v>
                </c:pt>
                <c:pt idx="6061">
                  <c:v>1.9048736568314393</c:v>
                </c:pt>
                <c:pt idx="6062">
                  <c:v>1.9042453485463495</c:v>
                </c:pt>
                <c:pt idx="6063">
                  <c:v>1.9036173510741359</c:v>
                </c:pt>
                <c:pt idx="6064">
                  <c:v>1.9029896642098645</c:v>
                </c:pt>
                <c:pt idx="6065">
                  <c:v>1.9023622877487221</c:v>
                </c:pt>
                <c:pt idx="6066">
                  <c:v>1.9017352214860721</c:v>
                </c:pt>
                <c:pt idx="6067">
                  <c:v>1.901108465217453</c:v>
                </c:pt>
                <c:pt idx="6068">
                  <c:v>1.9004820187385822</c:v>
                </c:pt>
                <c:pt idx="6069">
                  <c:v>1.8998558818452995</c:v>
                </c:pt>
                <c:pt idx="6070">
                  <c:v>1.899230054333654</c:v>
                </c:pt>
                <c:pt idx="6071">
                  <c:v>1.8986045359998733</c:v>
                </c:pt>
                <c:pt idx="6072">
                  <c:v>1.8979793266403227</c:v>
                </c:pt>
                <c:pt idx="6073">
                  <c:v>1.8973544260515598</c:v>
                </c:pt>
                <c:pt idx="6074">
                  <c:v>1.8967298340302521</c:v>
                </c:pt>
                <c:pt idx="6075">
                  <c:v>1.8961055503733313</c:v>
                </c:pt>
                <c:pt idx="6076">
                  <c:v>1.8954815748778087</c:v>
                </c:pt>
                <c:pt idx="6077">
                  <c:v>1.8948579073409042</c:v>
                </c:pt>
                <c:pt idx="6078">
                  <c:v>1.8942345475599838</c:v>
                </c:pt>
                <c:pt idx="6079">
                  <c:v>1.893611495332612</c:v>
                </c:pt>
                <c:pt idx="6080">
                  <c:v>1.8929887504565241</c:v>
                </c:pt>
                <c:pt idx="6081">
                  <c:v>1.8923663127295458</c:v>
                </c:pt>
                <c:pt idx="6082">
                  <c:v>1.8917441819497542</c:v>
                </c:pt>
                <c:pt idx="6083">
                  <c:v>1.8911223579153498</c:v>
                </c:pt>
                <c:pt idx="6084">
                  <c:v>1.8905008404247143</c:v>
                </c:pt>
                <c:pt idx="6085">
                  <c:v>1.8898796292763846</c:v>
                </c:pt>
                <c:pt idx="6086">
                  <c:v>1.8892587242690781</c:v>
                </c:pt>
                <c:pt idx="6087">
                  <c:v>1.8886381252016549</c:v>
                </c:pt>
                <c:pt idx="6088">
                  <c:v>1.8880178318731642</c:v>
                </c:pt>
                <c:pt idx="6089">
                  <c:v>1.8873978440827661</c:v>
                </c:pt>
                <c:pt idx="6090">
                  <c:v>1.8867781616298995</c:v>
                </c:pt>
                <c:pt idx="6091">
                  <c:v>1.886158784314047</c:v>
                </c:pt>
                <c:pt idx="6092">
                  <c:v>1.8855397119349078</c:v>
                </c:pt>
                <c:pt idx="6093">
                  <c:v>1.884920944292368</c:v>
                </c:pt>
                <c:pt idx="6094">
                  <c:v>1.8843024811864482</c:v>
                </c:pt>
                <c:pt idx="6095">
                  <c:v>1.8836843224173059</c:v>
                </c:pt>
                <c:pt idx="6096">
                  <c:v>1.8830664677853284</c:v>
                </c:pt>
                <c:pt idx="6097">
                  <c:v>1.8824489170910201</c:v>
                </c:pt>
                <c:pt idx="6098">
                  <c:v>1.8818316701350493</c:v>
                </c:pt>
                <c:pt idx="6099">
                  <c:v>1.8812147267182981</c:v>
                </c:pt>
                <c:pt idx="6100">
                  <c:v>1.8805980866417464</c:v>
                </c:pt>
                <c:pt idx="6101">
                  <c:v>1.8799817497065401</c:v>
                </c:pt>
                <c:pt idx="6102">
                  <c:v>1.8793657157140478</c:v>
                </c:pt>
                <c:pt idx="6103">
                  <c:v>1.8787499844657716</c:v>
                </c:pt>
                <c:pt idx="6104">
                  <c:v>1.878134555763322</c:v>
                </c:pt>
                <c:pt idx="6105">
                  <c:v>1.8775194294085755</c:v>
                </c:pt>
                <c:pt idx="6106">
                  <c:v>1.8769046052034521</c:v>
                </c:pt>
                <c:pt idx="6107">
                  <c:v>1.8762900829501699</c:v>
                </c:pt>
                <c:pt idx="6108">
                  <c:v>1.8756758624509879</c:v>
                </c:pt>
                <c:pt idx="6109">
                  <c:v>1.8750619435083851</c:v>
                </c:pt>
                <c:pt idx="6110">
                  <c:v>1.874448325924992</c:v>
                </c:pt>
                <c:pt idx="6111">
                  <c:v>1.8738350095036</c:v>
                </c:pt>
                <c:pt idx="6112">
                  <c:v>1.8732219940471508</c:v>
                </c:pt>
                <c:pt idx="6113">
                  <c:v>1.8726092793587925</c:v>
                </c:pt>
                <c:pt idx="6114">
                  <c:v>1.871996865241766</c:v>
                </c:pt>
                <c:pt idx="6115">
                  <c:v>1.8713847514995179</c:v>
                </c:pt>
                <c:pt idx="6116">
                  <c:v>1.8707729379356461</c:v>
                </c:pt>
                <c:pt idx="6117">
                  <c:v>1.8701614243539162</c:v>
                </c:pt>
                <c:pt idx="6118">
                  <c:v>1.8695502105582127</c:v>
                </c:pt>
                <c:pt idx="6119">
                  <c:v>1.868939296352635</c:v>
                </c:pt>
                <c:pt idx="6120">
                  <c:v>1.8683286815414468</c:v>
                </c:pt>
                <c:pt idx="6121">
                  <c:v>1.8677183659290073</c:v>
                </c:pt>
                <c:pt idx="6122">
                  <c:v>1.8671083493198859</c:v>
                </c:pt>
                <c:pt idx="6123">
                  <c:v>1.8664986315188001</c:v>
                </c:pt>
                <c:pt idx="6124">
                  <c:v>1.8658892123306119</c:v>
                </c:pt>
                <c:pt idx="6125">
                  <c:v>1.8652800915603962</c:v>
                </c:pt>
                <c:pt idx="6126">
                  <c:v>1.864671269013308</c:v>
                </c:pt>
                <c:pt idx="6127">
                  <c:v>1.8640627444947264</c:v>
                </c:pt>
                <c:pt idx="6128">
                  <c:v>1.8634545178101252</c:v>
                </c:pt>
                <c:pt idx="6129">
                  <c:v>1.8628465887652141</c:v>
                </c:pt>
                <c:pt idx="6130">
                  <c:v>1.8622389571658067</c:v>
                </c:pt>
                <c:pt idx="6131">
                  <c:v>1.861631622817882</c:v>
                </c:pt>
                <c:pt idx="6132">
                  <c:v>1.8610245855276075</c:v>
                </c:pt>
                <c:pt idx="6133">
                  <c:v>1.8604178451013009</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395</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98</c:v>
                </c:pt>
                <c:pt idx="6153">
                  <c:v>1.8483450811026505</c:v>
                </c:pt>
                <c:pt idx="6154">
                  <c:v>1.8477445303534288</c:v>
                </c:pt>
                <c:pt idx="6155">
                  <c:v>1.8471442722464797</c:v>
                </c:pt>
                <c:pt idx="6156">
                  <c:v>1.8465443065917486</c:v>
                </c:pt>
                <c:pt idx="6157">
                  <c:v>1.8459446331992118</c:v>
                </c:pt>
                <c:pt idx="6158">
                  <c:v>1.8453452518791218</c:v>
                </c:pt>
                <c:pt idx="6159">
                  <c:v>1.8447461624418384</c:v>
                </c:pt>
                <c:pt idx="6160">
                  <c:v>1.844147364697853</c:v>
                </c:pt>
                <c:pt idx="6161">
                  <c:v>1.8435488584578099</c:v>
                </c:pt>
                <c:pt idx="6162">
                  <c:v>1.8429506435325766</c:v>
                </c:pt>
                <c:pt idx="6163">
                  <c:v>1.8423527197331178</c:v>
                </c:pt>
                <c:pt idx="6164">
                  <c:v>1.8417550868705221</c:v>
                </c:pt>
                <c:pt idx="6165">
                  <c:v>1.8411577447561189</c:v>
                </c:pt>
                <c:pt idx="6166">
                  <c:v>1.8405606932012868</c:v>
                </c:pt>
                <c:pt idx="6167">
                  <c:v>1.8399639320176415</c:v>
                </c:pt>
                <c:pt idx="6168">
                  <c:v>1.8393674610169441</c:v>
                </c:pt>
                <c:pt idx="6169">
                  <c:v>1.8387712800110398</c:v>
                </c:pt>
                <c:pt idx="6170">
                  <c:v>1.838175388811994</c:v>
                </c:pt>
                <c:pt idx="6171">
                  <c:v>1.8375797872319843</c:v>
                </c:pt>
                <c:pt idx="6172">
                  <c:v>1.8369844750833959</c:v>
                </c:pt>
                <c:pt idx="6173">
                  <c:v>1.8363894521786899</c:v>
                </c:pt>
                <c:pt idx="6174">
                  <c:v>1.8357947183305154</c:v>
                </c:pt>
                <c:pt idx="6175">
                  <c:v>1.8352002733517181</c:v>
                </c:pt>
                <c:pt idx="6176">
                  <c:v>1.834606117055207</c:v>
                </c:pt>
                <c:pt idx="6177">
                  <c:v>1.834012249254104</c:v>
                </c:pt>
                <c:pt idx="6178">
                  <c:v>1.8334186697616661</c:v>
                </c:pt>
                <c:pt idx="6179">
                  <c:v>1.8328253783912964</c:v>
                </c:pt>
                <c:pt idx="6180">
                  <c:v>1.8322323749565752</c:v>
                </c:pt>
                <c:pt idx="6181">
                  <c:v>1.8316396592711452</c:v>
                </c:pt>
                <c:pt idx="6182">
                  <c:v>1.8310472311489581</c:v>
                </c:pt>
                <c:pt idx="6183">
                  <c:v>1.830455090403966</c:v>
                </c:pt>
                <c:pt idx="6184">
                  <c:v>1.8298632368503438</c:v>
                </c:pt>
                <c:pt idx="6185">
                  <c:v>1.829271670302391</c:v>
                </c:pt>
                <c:pt idx="6186">
                  <c:v>1.828680390574605</c:v>
                </c:pt>
                <c:pt idx="6187">
                  <c:v>1.8280893974815589</c:v>
                </c:pt>
                <c:pt idx="6188">
                  <c:v>1.8274986908380149</c:v>
                </c:pt>
                <c:pt idx="6189">
                  <c:v>1.8269082704589172</c:v>
                </c:pt>
                <c:pt idx="6190">
                  <c:v>1.8263181361593028</c:v>
                </c:pt>
                <c:pt idx="6191">
                  <c:v>1.8257282877543339</c:v>
                </c:pt>
                <c:pt idx="6192">
                  <c:v>1.8251387250594644</c:v>
                </c:pt>
                <c:pt idx="6193">
                  <c:v>1.8245494478901512</c:v>
                </c:pt>
                <c:pt idx="6194">
                  <c:v>1.8239604560620293</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506</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28</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186</c:v>
                </c:pt>
                <c:pt idx="6227">
                  <c:v>1.8046826043331661</c:v>
                </c:pt>
                <c:pt idx="6228">
                  <c:v>1.8041032054753956</c:v>
                </c:pt>
                <c:pt idx="6229">
                  <c:v>1.8035240855994725</c:v>
                </c:pt>
                <c:pt idx="6230">
                  <c:v>1.8029452445263947</c:v>
                </c:pt>
                <c:pt idx="6231">
                  <c:v>1.8023666820771314</c:v>
                </c:pt>
                <c:pt idx="6232">
                  <c:v>1.8017883980729601</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773</c:v>
                </c:pt>
                <c:pt idx="6244">
                  <c:v>1.7948706438534658</c:v>
                </c:pt>
                <c:pt idx="6245">
                  <c:v>1.7942959634302369</c:v>
                </c:pt>
                <c:pt idx="6246">
                  <c:v>1.7937215589639528</c:v>
                </c:pt>
                <c:pt idx="6247">
                  <c:v>1.7931474302780361</c:v>
                </c:pt>
                <c:pt idx="6248">
                  <c:v>1.7925735771959204</c:v>
                </c:pt>
                <c:pt idx="6249">
                  <c:v>1.7919999995412479</c:v>
                </c:pt>
                <c:pt idx="6250">
                  <c:v>1.7914266971377621</c:v>
                </c:pt>
                <c:pt idx="6251">
                  <c:v>1.7908536698094477</c:v>
                </c:pt>
                <c:pt idx="6252">
                  <c:v>1.7902809173802801</c:v>
                </c:pt>
                <c:pt idx="6253">
                  <c:v>1.7897084396744738</c:v>
                </c:pt>
                <c:pt idx="6254">
                  <c:v>1.7891362365163637</c:v>
                </c:pt>
                <c:pt idx="6255">
                  <c:v>1.7885643077304048</c:v>
                </c:pt>
                <c:pt idx="6256">
                  <c:v>1.7879926531412518</c:v>
                </c:pt>
                <c:pt idx="6257">
                  <c:v>1.7874212725736016</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51</c:v>
                </c:pt>
                <c:pt idx="6269">
                  <c:v>1.7805860158419791</c:v>
                </c:pt>
                <c:pt idx="6270">
                  <c:v>1.7800181816702443</c:v>
                </c:pt>
                <c:pt idx="6271">
                  <c:v>1.7794506190811779</c:v>
                </c:pt>
                <c:pt idx="6272">
                  <c:v>1.77888332790167</c:v>
                </c:pt>
                <c:pt idx="6273">
                  <c:v>1.7783163079586777</c:v>
                </c:pt>
                <c:pt idx="6274">
                  <c:v>1.7777495590793158</c:v>
                </c:pt>
                <c:pt idx="6275">
                  <c:v>1.7771830810908373</c:v>
                </c:pt>
                <c:pt idx="6276">
                  <c:v>1.77661687382063</c:v>
                </c:pt>
                <c:pt idx="6277">
                  <c:v>1.7760509370962383</c:v>
                </c:pt>
                <c:pt idx="6278">
                  <c:v>1.7754852707452746</c:v>
                </c:pt>
                <c:pt idx="6279">
                  <c:v>1.7749198745955921</c:v>
                </c:pt>
                <c:pt idx="6280">
                  <c:v>1.7743547484751119</c:v>
                </c:pt>
                <c:pt idx="6281">
                  <c:v>1.7737898922119038</c:v>
                </c:pt>
                <c:pt idx="6282">
                  <c:v>1.7732253056341767</c:v>
                </c:pt>
                <c:pt idx="6283">
                  <c:v>1.7726609885703224</c:v>
                </c:pt>
                <c:pt idx="6284">
                  <c:v>1.7720969408487721</c:v>
                </c:pt>
                <c:pt idx="6285">
                  <c:v>1.7715331622981672</c:v>
                </c:pt>
                <c:pt idx="6286">
                  <c:v>1.7709696527472492</c:v>
                </c:pt>
                <c:pt idx="6287">
                  <c:v>1.7704064120249485</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533</c:v>
                </c:pt>
                <c:pt idx="6314">
                  <c:v>1.7552999082215615</c:v>
                </c:pt>
                <c:pt idx="6315">
                  <c:v>1.7547441257797722</c:v>
                </c:pt>
                <c:pt idx="6316">
                  <c:v>1.7541886072631598</c:v>
                </c:pt>
                <c:pt idx="6317">
                  <c:v>1.7536333525046215</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25</c:v>
                </c:pt>
                <c:pt idx="6332">
                  <c:v>1.7453360688869846</c:v>
                </c:pt>
                <c:pt idx="6333">
                  <c:v>1.7447850116425061</c:v>
                </c:pt>
                <c:pt idx="6334">
                  <c:v>1.7442342153358574</c:v>
                </c:pt>
                <c:pt idx="6335">
                  <c:v>1.7436836798023618</c:v>
                </c:pt>
                <c:pt idx="6336">
                  <c:v>1.7431334048773879</c:v>
                </c:pt>
                <c:pt idx="6337">
                  <c:v>1.7425833903964876</c:v>
                </c:pt>
                <c:pt idx="6338">
                  <c:v>1.7420336361953295</c:v>
                </c:pt>
                <c:pt idx="6339">
                  <c:v>1.7414841421097118</c:v>
                </c:pt>
                <c:pt idx="6340">
                  <c:v>1.7409349079755638</c:v>
                </c:pt>
                <c:pt idx="6341">
                  <c:v>1.7403859336289567</c:v>
                </c:pt>
                <c:pt idx="6342">
                  <c:v>1.7398372189060358</c:v>
                </c:pt>
                <c:pt idx="6343">
                  <c:v>1.739288763643158</c:v>
                </c:pt>
                <c:pt idx="6344">
                  <c:v>1.7387405676767658</c:v>
                </c:pt>
                <c:pt idx="6345">
                  <c:v>1.7381926308433957</c:v>
                </c:pt>
                <c:pt idx="6346">
                  <c:v>1.7376449529797766</c:v>
                </c:pt>
                <c:pt idx="6347">
                  <c:v>1.7370975339227621</c:v>
                </c:pt>
                <c:pt idx="6348">
                  <c:v>1.736550373509274</c:v>
                </c:pt>
                <c:pt idx="6349">
                  <c:v>1.7360034715764143</c:v>
                </c:pt>
                <c:pt idx="6350">
                  <c:v>1.7354568279613987</c:v>
                </c:pt>
                <c:pt idx="6351">
                  <c:v>1.7349104425015707</c:v>
                </c:pt>
                <c:pt idx="6352">
                  <c:v>1.7343643150343786</c:v>
                </c:pt>
                <c:pt idx="6353">
                  <c:v>1.7338184453974808</c:v>
                </c:pt>
                <c:pt idx="6354">
                  <c:v>1.7332728334285761</c:v>
                </c:pt>
                <c:pt idx="6355">
                  <c:v>1.7327274789654978</c:v>
                </c:pt>
                <c:pt idx="6356">
                  <c:v>1.7321823818462629</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186</c:v>
                </c:pt>
                <c:pt idx="6365">
                  <c:v>1.7272880615753301</c:v>
                </c:pt>
                <c:pt idx="6366">
                  <c:v>1.7267455290113862</c:v>
                </c:pt>
                <c:pt idx="6367">
                  <c:v>1.7262032520174158</c:v>
                </c:pt>
                <c:pt idx="6368">
                  <c:v>1.7256612304330134</c:v>
                </c:pt>
                <c:pt idx="6369">
                  <c:v>1.7251194640977701</c:v>
                </c:pt>
                <c:pt idx="6370">
                  <c:v>1.724577952851424</c:v>
                </c:pt>
                <c:pt idx="6371">
                  <c:v>1.7240366965338694</c:v>
                </c:pt>
                <c:pt idx="6372">
                  <c:v>1.723495694985101</c:v>
                </c:pt>
                <c:pt idx="6373">
                  <c:v>1.7229549480452893</c:v>
                </c:pt>
                <c:pt idx="6374">
                  <c:v>1.7224144555546412</c:v>
                </c:pt>
                <c:pt idx="6375">
                  <c:v>1.721874217353567</c:v>
                </c:pt>
                <c:pt idx="6376">
                  <c:v>1.7213342332825916</c:v>
                </c:pt>
                <c:pt idx="6377">
                  <c:v>1.7207945031823291</c:v>
                </c:pt>
                <c:pt idx="6378">
                  <c:v>1.7202550268935648</c:v>
                </c:pt>
                <c:pt idx="6379">
                  <c:v>1.7197158042571035</c:v>
                </c:pt>
                <c:pt idx="6380">
                  <c:v>1.7191768351140218</c:v>
                </c:pt>
                <c:pt idx="6381">
                  <c:v>1.7186381193054419</c:v>
                </c:pt>
                <c:pt idx="6382">
                  <c:v>1.7180996566725992</c:v>
                </c:pt>
                <c:pt idx="6383">
                  <c:v>1.7175614470568972</c:v>
                </c:pt>
                <c:pt idx="6384">
                  <c:v>1.7170234902998367</c:v>
                </c:pt>
                <c:pt idx="6385">
                  <c:v>1.716485786243062</c:v>
                </c:pt>
                <c:pt idx="6386">
                  <c:v>1.7159483347282893</c:v>
                </c:pt>
                <c:pt idx="6387">
                  <c:v>1.7154111355974138</c:v>
                </c:pt>
                <c:pt idx="6388">
                  <c:v>1.7148741886924268</c:v>
                </c:pt>
                <c:pt idx="6389">
                  <c:v>1.7143374938554858</c:v>
                </c:pt>
                <c:pt idx="6390">
                  <c:v>1.7138010509288018</c:v>
                </c:pt>
                <c:pt idx="6391">
                  <c:v>1.7132648597547546</c:v>
                </c:pt>
                <c:pt idx="6392">
                  <c:v>1.712728920175864</c:v>
                </c:pt>
                <c:pt idx="6393">
                  <c:v>1.7121932320347051</c:v>
                </c:pt>
                <c:pt idx="6394">
                  <c:v>1.7116577951740517</c:v>
                </c:pt>
                <c:pt idx="6395">
                  <c:v>1.7111226094367722</c:v>
                </c:pt>
                <c:pt idx="6396">
                  <c:v>1.7105876746658371</c:v>
                </c:pt>
                <c:pt idx="6397">
                  <c:v>1.7100529907043345</c:v>
                </c:pt>
                <c:pt idx="6398">
                  <c:v>1.7095185573955298</c:v>
                </c:pt>
                <c:pt idx="6399">
                  <c:v>1.7089843745827675</c:v>
                </c:pt>
                <c:pt idx="6400">
                  <c:v>1.7084504421095228</c:v>
                </c:pt>
                <c:pt idx="6401">
                  <c:v>1.7079167598193796</c:v>
                </c:pt>
                <c:pt idx="6402">
                  <c:v>1.707383327556105</c:v>
                </c:pt>
                <c:pt idx="6403">
                  <c:v>1.7068501451634959</c:v>
                </c:pt>
                <c:pt idx="6404">
                  <c:v>1.7063172124855333</c:v>
                </c:pt>
                <c:pt idx="6405">
                  <c:v>1.7057845293663041</c:v>
                </c:pt>
                <c:pt idx="6406">
                  <c:v>1.7052520956500135</c:v>
                </c:pt>
                <c:pt idx="6407">
                  <c:v>1.704719911180995</c:v>
                </c:pt>
                <c:pt idx="6408">
                  <c:v>1.7041879758037199</c:v>
                </c:pt>
                <c:pt idx="6409">
                  <c:v>1.7036562893626828</c:v>
                </c:pt>
                <c:pt idx="6410">
                  <c:v>1.7031248517026674</c:v>
                </c:pt>
                <c:pt idx="6411">
                  <c:v>1.702593662668463</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32</c:v>
                </c:pt>
                <c:pt idx="6427">
                  <c:v>1.6941283250670855</c:v>
                </c:pt>
                <c:pt idx="6428">
                  <c:v>1.6936013390450277</c:v>
                </c:pt>
                <c:pt idx="6429">
                  <c:v>1.6930745988760223</c:v>
                </c:pt>
                <c:pt idx="6430">
                  <c:v>1.6925481044071748</c:v>
                </c:pt>
                <c:pt idx="6431">
                  <c:v>1.692021855485665</c:v>
                </c:pt>
                <c:pt idx="6432">
                  <c:v>1.6914958519588583</c:v>
                </c:pt>
                <c:pt idx="6433">
                  <c:v>1.6909700936741938</c:v>
                </c:pt>
                <c:pt idx="6434">
                  <c:v>1.6904445804792423</c:v>
                </c:pt>
                <c:pt idx="6435">
                  <c:v>1.6899193122216898</c:v>
                </c:pt>
                <c:pt idx="6436">
                  <c:v>1.6893942887493267</c:v>
                </c:pt>
                <c:pt idx="6437">
                  <c:v>1.6888695099101247</c:v>
                </c:pt>
                <c:pt idx="6438">
                  <c:v>1.6883449755520785</c:v>
                </c:pt>
                <c:pt idx="6439">
                  <c:v>1.6878206855233528</c:v>
                </c:pt>
                <c:pt idx="6440">
                  <c:v>1.6872966396722593</c:v>
                </c:pt>
                <c:pt idx="6441">
                  <c:v>1.68677283784716</c:v>
                </c:pt>
                <c:pt idx="6442">
                  <c:v>1.6862492798965931</c:v>
                </c:pt>
                <c:pt idx="6443">
                  <c:v>1.685725965669149</c:v>
                </c:pt>
                <c:pt idx="6444">
                  <c:v>1.6852028950136164</c:v>
                </c:pt>
                <c:pt idx="6445">
                  <c:v>1.6846800677788623</c:v>
                </c:pt>
                <c:pt idx="6446">
                  <c:v>1.6841574838138509</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713</c:v>
                </c:pt>
                <c:pt idx="6455">
                  <c:v>1.6794651504072691</c:v>
                </c:pt>
                <c:pt idx="6456">
                  <c:v>1.6789449908594758</c:v>
                </c:pt>
                <c:pt idx="6457">
                  <c:v>1.6784250729279471</c:v>
                </c:pt>
                <c:pt idx="6458">
                  <c:v>1.6779053964630604</c:v>
                </c:pt>
                <c:pt idx="6459">
                  <c:v>1.6773859613153341</c:v>
                </c:pt>
                <c:pt idx="6460">
                  <c:v>1.6768667673353188</c:v>
                </c:pt>
                <c:pt idx="6461">
                  <c:v>1.6763478143738275</c:v>
                </c:pt>
                <c:pt idx="6462">
                  <c:v>1.6758291022816119</c:v>
                </c:pt>
                <c:pt idx="6463">
                  <c:v>1.6753106309097041</c:v>
                </c:pt>
                <c:pt idx="6464">
                  <c:v>1.6747924001091499</c:v>
                </c:pt>
                <c:pt idx="6465">
                  <c:v>1.6742744097311539</c:v>
                </c:pt>
                <c:pt idx="6466">
                  <c:v>1.6737566596269839</c:v>
                </c:pt>
                <c:pt idx="6467">
                  <c:v>1.6732391496480941</c:v>
                </c:pt>
                <c:pt idx="6468">
                  <c:v>1.6727218796460179</c:v>
                </c:pt>
                <c:pt idx="6469">
                  <c:v>1.6722048494723705</c:v>
                </c:pt>
                <c:pt idx="6470">
                  <c:v>1.6716880589789487</c:v>
                </c:pt>
                <c:pt idx="6471">
                  <c:v>1.6711715080176193</c:v>
                </c:pt>
                <c:pt idx="6472">
                  <c:v>1.6706551964403857</c:v>
                </c:pt>
                <c:pt idx="6473">
                  <c:v>1.6701391240993317</c:v>
                </c:pt>
                <c:pt idx="6474">
                  <c:v>1.6696232908466671</c:v>
                </c:pt>
                <c:pt idx="6475">
                  <c:v>1.6691076965347829</c:v>
                </c:pt>
                <c:pt idx="6476">
                  <c:v>1.6685923410160841</c:v>
                </c:pt>
                <c:pt idx="6477">
                  <c:v>1.668077224143157</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89</c:v>
                </c:pt>
                <c:pt idx="6489">
                  <c:v>1.6619143825247518</c:v>
                </c:pt>
                <c:pt idx="6490">
                  <c:v>1.6614023546814907</c:v>
                </c:pt>
                <c:pt idx="6491">
                  <c:v>1.6608905634317805</c:v>
                </c:pt>
                <c:pt idx="6492">
                  <c:v>1.6603790086298249</c:v>
                </c:pt>
                <c:pt idx="6493">
                  <c:v>1.6598676901300498</c:v>
                </c:pt>
                <c:pt idx="6494">
                  <c:v>1.6593566077869204</c:v>
                </c:pt>
                <c:pt idx="6495">
                  <c:v>1.6588457614550445</c:v>
                </c:pt>
                <c:pt idx="6496">
                  <c:v>1.658335150989086</c:v>
                </c:pt>
                <c:pt idx="6497">
                  <c:v>1.6578247762439038</c:v>
                </c:pt>
                <c:pt idx="6498">
                  <c:v>1.6573146370744036</c:v>
                </c:pt>
                <c:pt idx="6499">
                  <c:v>1.6568047333356675</c:v>
                </c:pt>
                <c:pt idx="6500">
                  <c:v>1.6562950648828223</c:v>
                </c:pt>
                <c:pt idx="6501">
                  <c:v>1.6557856315710981</c:v>
                </c:pt>
                <c:pt idx="6502">
                  <c:v>1.655276433255914</c:v>
                </c:pt>
                <c:pt idx="6503">
                  <c:v>1.6547674697927679</c:v>
                </c:pt>
                <c:pt idx="6504">
                  <c:v>1.6542587410371945</c:v>
                </c:pt>
                <c:pt idx="6505">
                  <c:v>1.6537502468449634</c:v>
                </c:pt>
                <c:pt idx="6506">
                  <c:v>1.653241987071874</c:v>
                </c:pt>
                <c:pt idx="6507">
                  <c:v>1.6527339615738736</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515</c:v>
                </c:pt>
                <c:pt idx="6516">
                  <c:v>1.6481722507531682</c:v>
                </c:pt>
                <c:pt idx="6517">
                  <c:v>1.6476665601063427</c:v>
                </c:pt>
                <c:pt idx="6518">
                  <c:v>1.6471611021571038</c:v>
                </c:pt>
                <c:pt idx="6519">
                  <c:v>1.6466558767627311</c:v>
                </c:pt>
                <c:pt idx="6520">
                  <c:v>1.6461508837805303</c:v>
                </c:pt>
                <c:pt idx="6521">
                  <c:v>1.6456461230679889</c:v>
                </c:pt>
                <c:pt idx="6522">
                  <c:v>1.6451415944827181</c:v>
                </c:pt>
                <c:pt idx="6523">
                  <c:v>1.6446372978823838</c:v>
                </c:pt>
                <c:pt idx="6524">
                  <c:v>1.6441332331247906</c:v>
                </c:pt>
                <c:pt idx="6525">
                  <c:v>1.6436294000678418</c:v>
                </c:pt>
                <c:pt idx="6526">
                  <c:v>1.6431257985695538</c:v>
                </c:pt>
                <c:pt idx="6527">
                  <c:v>1.6426224284880631</c:v>
                </c:pt>
                <c:pt idx="6528">
                  <c:v>1.6421192896815791</c:v>
                </c:pt>
                <c:pt idx="6529">
                  <c:v>1.6416163820084322</c:v>
                </c:pt>
                <c:pt idx="6530">
                  <c:v>1.6411137053271292</c:v>
                </c:pt>
                <c:pt idx="6531">
                  <c:v>1.6406112594961835</c:v>
                </c:pt>
                <c:pt idx="6532">
                  <c:v>1.6401090443742727</c:v>
                </c:pt>
                <c:pt idx="6533">
                  <c:v>1.639607059820172</c:v>
                </c:pt>
                <c:pt idx="6534">
                  <c:v>1.639105305692764</c:v>
                </c:pt>
                <c:pt idx="6535">
                  <c:v>1.6386037818510504</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82</c:v>
                </c:pt>
                <c:pt idx="6544">
                  <c:v>1.6341004069180713</c:v>
                </c:pt>
                <c:pt idx="6545">
                  <c:v>1.6336011782013375</c:v>
                </c:pt>
                <c:pt idx="6546">
                  <c:v>1.6331021782263087</c:v>
                </c:pt>
                <c:pt idx="6547">
                  <c:v>1.6326034068532258</c:v>
                </c:pt>
                <c:pt idx="6548">
                  <c:v>1.632104863942468</c:v>
                </c:pt>
                <c:pt idx="6549">
                  <c:v>1.6316065493545582</c:v>
                </c:pt>
                <c:pt idx="6550">
                  <c:v>1.6311084629500801</c:v>
                </c:pt>
                <c:pt idx="6551">
                  <c:v>1.630610604589749</c:v>
                </c:pt>
                <c:pt idx="6552">
                  <c:v>1.630112974134359</c:v>
                </c:pt>
                <c:pt idx="6553">
                  <c:v>1.6296155714448222</c:v>
                </c:pt>
                <c:pt idx="6554">
                  <c:v>1.6291183963821658</c:v>
                </c:pt>
                <c:pt idx="6555">
                  <c:v>1.628621448807537</c:v>
                </c:pt>
                <c:pt idx="6556">
                  <c:v>1.6281247285821578</c:v>
                </c:pt>
                <c:pt idx="6557">
                  <c:v>1.6276282355673592</c:v>
                </c:pt>
                <c:pt idx="6558">
                  <c:v>1.6271319696246231</c:v>
                </c:pt>
                <c:pt idx="6559">
                  <c:v>1.6266359306154643</c:v>
                </c:pt>
                <c:pt idx="6560">
                  <c:v>1.6261401184015669</c:v>
                </c:pt>
                <c:pt idx="6561">
                  <c:v>1.6256445328446512</c:v>
                </c:pt>
                <c:pt idx="6562">
                  <c:v>1.6251491738066361</c:v>
                </c:pt>
                <c:pt idx="6563">
                  <c:v>1.6246540411494572</c:v>
                </c:pt>
                <c:pt idx="6564">
                  <c:v>1.6241591347352418</c:v>
                </c:pt>
                <c:pt idx="6565">
                  <c:v>1.6236644544260896</c:v>
                </c:pt>
                <c:pt idx="6566">
                  <c:v>1.6231700000843654</c:v>
                </c:pt>
                <c:pt idx="6567">
                  <c:v>1.6226757715724369</c:v>
                </c:pt>
                <c:pt idx="6568">
                  <c:v>1.6221817687528133</c:v>
                </c:pt>
                <c:pt idx="6569">
                  <c:v>1.6216879914880753</c:v>
                </c:pt>
                <c:pt idx="6570">
                  <c:v>1.621194439640929</c:v>
                </c:pt>
                <c:pt idx="6571">
                  <c:v>1.6207011130742095</c:v>
                </c:pt>
                <c:pt idx="6572">
                  <c:v>1.6202080116508326</c:v>
                </c:pt>
                <c:pt idx="6573">
                  <c:v>1.6197151352337962</c:v>
                </c:pt>
                <c:pt idx="6574">
                  <c:v>1.6192224836862241</c:v>
                </c:pt>
                <c:pt idx="6575">
                  <c:v>1.6187300568713681</c:v>
                </c:pt>
                <c:pt idx="6576">
                  <c:v>1.6182378546525613</c:v>
                </c:pt>
                <c:pt idx="6577">
                  <c:v>1.6177458768932171</c:v>
                </c:pt>
                <c:pt idx="6578">
                  <c:v>1.6172541234568845</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47</c:v>
                </c:pt>
                <c:pt idx="6590">
                  <c:v>1.6113705298857823</c:v>
                </c:pt>
                <c:pt idx="6591">
                  <c:v>1.6108816802777999</c:v>
                </c:pt>
                <c:pt idx="6592">
                  <c:v>1.6103930530932573</c:v>
                </c:pt>
                <c:pt idx="6593">
                  <c:v>1.6099046481972057</c:v>
                </c:pt>
                <c:pt idx="6594">
                  <c:v>1.6094164654548719</c:v>
                </c:pt>
                <c:pt idx="6595">
                  <c:v>1.6089285047315223</c:v>
                </c:pt>
                <c:pt idx="6596">
                  <c:v>1.6084407658925284</c:v>
                </c:pt>
                <c:pt idx="6597">
                  <c:v>1.607953248803395</c:v>
                </c:pt>
                <c:pt idx="6598">
                  <c:v>1.6074659533297369</c:v>
                </c:pt>
                <c:pt idx="6599">
                  <c:v>1.6069788793372421</c:v>
                </c:pt>
                <c:pt idx="6600">
                  <c:v>1.6064920266917306</c:v>
                </c:pt>
                <c:pt idx="6601">
                  <c:v>1.6060053952590339</c:v>
                </c:pt>
                <c:pt idx="6602">
                  <c:v>1.6055189849052418</c:v>
                </c:pt>
                <c:pt idx="6603">
                  <c:v>1.6050327954963897</c:v>
                </c:pt>
                <c:pt idx="6604">
                  <c:v>1.6045468268987495</c:v>
                </c:pt>
                <c:pt idx="6605">
                  <c:v>1.6040610789785461</c:v>
                </c:pt>
                <c:pt idx="6606">
                  <c:v>1.6035755516022541</c:v>
                </c:pt>
                <c:pt idx="6607">
                  <c:v>1.60309024463636</c:v>
                </c:pt>
                <c:pt idx="6608">
                  <c:v>1.6026051579474738</c:v>
                </c:pt>
                <c:pt idx="6609">
                  <c:v>1.6021202914023078</c:v>
                </c:pt>
                <c:pt idx="6610">
                  <c:v>1.6016356448676718</c:v>
                </c:pt>
                <c:pt idx="6611">
                  <c:v>1.6011512182104675</c:v>
                </c:pt>
                <c:pt idx="6612">
                  <c:v>1.6006670112977441</c:v>
                </c:pt>
                <c:pt idx="6613">
                  <c:v>1.6001830239965997</c:v>
                </c:pt>
                <c:pt idx="6614">
                  <c:v>1.5996992561741679</c:v>
                </c:pt>
                <c:pt idx="6615">
                  <c:v>1.5992157076979079</c:v>
                </c:pt>
                <c:pt idx="6616">
                  <c:v>1.5987323784351346</c:v>
                </c:pt>
                <c:pt idx="6617">
                  <c:v>1.5982492682533882</c:v>
                </c:pt>
                <c:pt idx="6618">
                  <c:v>1.5977663770202708</c:v>
                </c:pt>
                <c:pt idx="6619">
                  <c:v>1.5972837046035464</c:v>
                </c:pt>
                <c:pt idx="6620">
                  <c:v>1.5968012508709459</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897</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46</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47</c:v>
                </c:pt>
                <c:pt idx="6655">
                  <c:v>1.5800521214998795</c:v>
                </c:pt>
                <c:pt idx="6656">
                  <c:v>1.5795774531972717</c:v>
                </c:pt>
                <c:pt idx="6657">
                  <c:v>1.5791029987574032</c:v>
                </c:pt>
                <c:pt idx="6658">
                  <c:v>1.578628758051795</c:v>
                </c:pt>
                <c:pt idx="6659">
                  <c:v>1.5781547309520885</c:v>
                </c:pt>
                <c:pt idx="6660">
                  <c:v>1.5776809173300199</c:v>
                </c:pt>
                <c:pt idx="6661">
                  <c:v>1.5772073170574108</c:v>
                </c:pt>
                <c:pt idx="6662">
                  <c:v>1.5767339300062393</c:v>
                </c:pt>
                <c:pt idx="6663">
                  <c:v>1.5762607560484592</c:v>
                </c:pt>
                <c:pt idx="6664">
                  <c:v>1.5757877950562387</c:v>
                </c:pt>
                <c:pt idx="6665">
                  <c:v>1.5753150469017985</c:v>
                </c:pt>
                <c:pt idx="6666">
                  <c:v>1.5748425114574085</c:v>
                </c:pt>
                <c:pt idx="6667">
                  <c:v>1.5743701885955221</c:v>
                </c:pt>
                <c:pt idx="6668">
                  <c:v>1.5738980781886258</c:v>
                </c:pt>
                <c:pt idx="6669">
                  <c:v>1.5734261801093119</c:v>
                </c:pt>
                <c:pt idx="6670">
                  <c:v>1.572954494230312</c:v>
                </c:pt>
                <c:pt idx="6671">
                  <c:v>1.57248302042438</c:v>
                </c:pt>
                <c:pt idx="6672">
                  <c:v>1.5720117585644118</c:v>
                </c:pt>
                <c:pt idx="6673">
                  <c:v>1.5715407085233946</c:v>
                </c:pt>
                <c:pt idx="6674">
                  <c:v>1.5710698701743884</c:v>
                </c:pt>
                <c:pt idx="6675">
                  <c:v>1.5705992433906018</c:v>
                </c:pt>
                <c:pt idx="6676">
                  <c:v>1.5701288280452721</c:v>
                </c:pt>
                <c:pt idx="6677">
                  <c:v>1.5696586240117782</c:v>
                </c:pt>
                <c:pt idx="6678">
                  <c:v>1.5691886311635381</c:v>
                </c:pt>
                <c:pt idx="6679">
                  <c:v>1.5687188493741442</c:v>
                </c:pt>
                <c:pt idx="6680">
                  <c:v>1.5682492785172299</c:v>
                </c:pt>
                <c:pt idx="6681">
                  <c:v>1.5677799184665349</c:v>
                </c:pt>
                <c:pt idx="6682">
                  <c:v>1.5673107690958941</c:v>
                </c:pt>
                <c:pt idx="6683">
                  <c:v>1.566841830279236</c:v>
                </c:pt>
                <c:pt idx="6684">
                  <c:v>1.5663731018905975</c:v>
                </c:pt>
                <c:pt idx="6685">
                  <c:v>1.5659045838040468</c:v>
                </c:pt>
                <c:pt idx="6686">
                  <c:v>1.5654362758938678</c:v>
                </c:pt>
                <c:pt idx="6687">
                  <c:v>1.5649681780343194</c:v>
                </c:pt>
                <c:pt idx="6688">
                  <c:v>1.5645002900998017</c:v>
                </c:pt>
                <c:pt idx="6689">
                  <c:v>1.5640326119648422</c:v>
                </c:pt>
                <c:pt idx="6690">
                  <c:v>1.5635651435039939</c:v>
                </c:pt>
                <c:pt idx="6691">
                  <c:v>1.5630978845919505</c:v>
                </c:pt>
                <c:pt idx="6692">
                  <c:v>1.5626308351034859</c:v>
                </c:pt>
                <c:pt idx="6693">
                  <c:v>1.5621639949134682</c:v>
                </c:pt>
                <c:pt idx="6694">
                  <c:v>1.5616973638968601</c:v>
                </c:pt>
                <c:pt idx="6695">
                  <c:v>1.5612309419287291</c:v>
                </c:pt>
                <c:pt idx="6696">
                  <c:v>1.5607647288841708</c:v>
                </c:pt>
                <c:pt idx="6697">
                  <c:v>1.5602987246385183</c:v>
                </c:pt>
                <c:pt idx="6698">
                  <c:v>1.5598329290670141</c:v>
                </c:pt>
                <c:pt idx="6699">
                  <c:v>1.5593673420451284</c:v>
                </c:pt>
                <c:pt idx="6700">
                  <c:v>1.5589019634484029</c:v>
                </c:pt>
                <c:pt idx="6701">
                  <c:v>1.5584367931524037</c:v>
                </c:pt>
                <c:pt idx="6702">
                  <c:v>1.5579718310328858</c:v>
                </c:pt>
                <c:pt idx="6703">
                  <c:v>1.5575070769656123</c:v>
                </c:pt>
                <c:pt idx="6704">
                  <c:v>1.5570425308264861</c:v>
                </c:pt>
                <c:pt idx="6705">
                  <c:v>1.5565781924914897</c:v>
                </c:pt>
                <c:pt idx="6706">
                  <c:v>1.5561140618367253</c:v>
                </c:pt>
                <c:pt idx="6707">
                  <c:v>1.5556501387383022</c:v>
                </c:pt>
                <c:pt idx="6708">
                  <c:v>1.5551864230725181</c:v>
                </c:pt>
                <c:pt idx="6709">
                  <c:v>1.5547229147157486</c:v>
                </c:pt>
                <c:pt idx="6710">
                  <c:v>1.5542596135443898</c:v>
                </c:pt>
                <c:pt idx="6711">
                  <c:v>1.5537965194350198</c:v>
                </c:pt>
                <c:pt idx="6712">
                  <c:v>1.5533336322642415</c:v>
                </c:pt>
                <c:pt idx="6713">
                  <c:v>1.5528709519088244</c:v>
                </c:pt>
                <c:pt idx="6714">
                  <c:v>1.5524084782455103</c:v>
                </c:pt>
                <c:pt idx="6715">
                  <c:v>1.551946211151251</c:v>
                </c:pt>
                <c:pt idx="6716">
                  <c:v>1.5514841505030312</c:v>
                </c:pt>
                <c:pt idx="6717">
                  <c:v>1.551022296177925</c:v>
                </c:pt>
                <c:pt idx="6718">
                  <c:v>1.5505606480531458</c:v>
                </c:pt>
                <c:pt idx="6719">
                  <c:v>1.5500992060059458</c:v>
                </c:pt>
                <c:pt idx="6720">
                  <c:v>1.5496379699136931</c:v>
                </c:pt>
                <c:pt idx="6721">
                  <c:v>1.549176939653822</c:v>
                </c:pt>
                <c:pt idx="6722">
                  <c:v>1.5487161151038746</c:v>
                </c:pt>
                <c:pt idx="6723">
                  <c:v>1.5482554961415285</c:v>
                </c:pt>
                <c:pt idx="6724">
                  <c:v>1.5477950826444329</c:v>
                </c:pt>
                <c:pt idx="6725">
                  <c:v>1.5473348744905102</c:v>
                </c:pt>
                <c:pt idx="6726">
                  <c:v>1.5468748715575931</c:v>
                </c:pt>
                <c:pt idx="6727">
                  <c:v>1.546415073723721</c:v>
                </c:pt>
                <c:pt idx="6728">
                  <c:v>1.5459554808669225</c:v>
                </c:pt>
                <c:pt idx="6729">
                  <c:v>1.5454960928654184</c:v>
                </c:pt>
                <c:pt idx="6730">
                  <c:v>1.5450369095975205</c:v>
                </c:pt>
                <c:pt idx="6731">
                  <c:v>1.544577930941551</c:v>
                </c:pt>
                <c:pt idx="6732">
                  <c:v>1.544119156775914</c:v>
                </c:pt>
                <c:pt idx="6733">
                  <c:v>1.5436605869792184</c:v>
                </c:pt>
                <c:pt idx="6734">
                  <c:v>1.543202221430074</c:v>
                </c:pt>
                <c:pt idx="6735">
                  <c:v>1.5427440600072024</c:v>
                </c:pt>
                <c:pt idx="6736">
                  <c:v>1.5422861025894155</c:v>
                </c:pt>
                <c:pt idx="6737">
                  <c:v>1.5418283490556037</c:v>
                </c:pt>
                <c:pt idx="6738">
                  <c:v>1.5413707992847918</c:v>
                </c:pt>
                <c:pt idx="6739">
                  <c:v>1.54091345315603</c:v>
                </c:pt>
                <c:pt idx="6740">
                  <c:v>1.5404563105484976</c:v>
                </c:pt>
                <c:pt idx="6741">
                  <c:v>1.5399993713414448</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106</c:v>
                </c:pt>
                <c:pt idx="6750">
                  <c:v>1.5358960516224374</c:v>
                </c:pt>
                <c:pt idx="6751">
                  <c:v>1.5354411397993184</c:v>
                </c:pt>
                <c:pt idx="6752">
                  <c:v>1.5349864300544318</c:v>
                </c:pt>
                <c:pt idx="6753">
                  <c:v>1.5345319222681251</c:v>
                </c:pt>
                <c:pt idx="6754">
                  <c:v>1.5340776163208161</c:v>
                </c:pt>
                <c:pt idx="6755">
                  <c:v>1.5336235120929989</c:v>
                </c:pt>
                <c:pt idx="6756">
                  <c:v>1.5331696094653038</c:v>
                </c:pt>
                <c:pt idx="6757">
                  <c:v>1.5327159083183841</c:v>
                </c:pt>
                <c:pt idx="6758">
                  <c:v>1.5322624085330161</c:v>
                </c:pt>
                <c:pt idx="6759">
                  <c:v>1.531809109990063</c:v>
                </c:pt>
                <c:pt idx="6760">
                  <c:v>1.5313560125704624</c:v>
                </c:pt>
                <c:pt idx="6761">
                  <c:v>1.5309031161552831</c:v>
                </c:pt>
                <c:pt idx="6762">
                  <c:v>1.5304504206256284</c:v>
                </c:pt>
                <c:pt idx="6763">
                  <c:v>1.5299979258626832</c:v>
                </c:pt>
                <c:pt idx="6764">
                  <c:v>1.529545631747786</c:v>
                </c:pt>
                <c:pt idx="6765">
                  <c:v>1.5290935381623096</c:v>
                </c:pt>
                <c:pt idx="6766">
                  <c:v>1.5286416449877311</c:v>
                </c:pt>
                <c:pt idx="6767">
                  <c:v>1.5281899521056119</c:v>
                </c:pt>
                <c:pt idx="6768">
                  <c:v>1.5277384593976018</c:v>
                </c:pt>
                <c:pt idx="6769">
                  <c:v>1.5272871667454524</c:v>
                </c:pt>
                <c:pt idx="6770">
                  <c:v>1.5268360740309512</c:v>
                </c:pt>
                <c:pt idx="6771">
                  <c:v>1.5263851811360603</c:v>
                </c:pt>
                <c:pt idx="6772">
                  <c:v>1.5259344879427104</c:v>
                </c:pt>
                <c:pt idx="6773">
                  <c:v>1.5254839943330702</c:v>
                </c:pt>
                <c:pt idx="6774">
                  <c:v>1.5250337001892598</c:v>
                </c:pt>
                <c:pt idx="6775">
                  <c:v>1.5245836053935535</c:v>
                </c:pt>
                <c:pt idx="6776">
                  <c:v>1.5241337098282981</c:v>
                </c:pt>
                <c:pt idx="6777">
                  <c:v>1.5236840133759135</c:v>
                </c:pt>
                <c:pt idx="6778">
                  <c:v>1.5232345159189558</c:v>
                </c:pt>
                <c:pt idx="6779">
                  <c:v>1.5227852173400018</c:v>
                </c:pt>
                <c:pt idx="6780">
                  <c:v>1.5223361175217525</c:v>
                </c:pt>
                <c:pt idx="6781">
                  <c:v>1.521887216346989</c:v>
                </c:pt>
                <c:pt idx="6782">
                  <c:v>1.5214385136985784</c:v>
                </c:pt>
                <c:pt idx="6783">
                  <c:v>1.5209900094594624</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12</c:v>
                </c:pt>
                <c:pt idx="6796">
                  <c:v>1.5151774564981886</c:v>
                </c:pt>
                <c:pt idx="6797">
                  <c:v>1.5147317177475752</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06</c:v>
                </c:pt>
                <c:pt idx="6818">
                  <c:v>1.5054164558265506</c:v>
                </c:pt>
                <c:pt idx="6819">
                  <c:v>1.5049750170911458</c:v>
                </c:pt>
                <c:pt idx="6820">
                  <c:v>1.5045337724943038</c:v>
                </c:pt>
                <c:pt idx="6821">
                  <c:v>1.5040927219222129</c:v>
                </c:pt>
                <c:pt idx="6822">
                  <c:v>1.5036518652610962</c:v>
                </c:pt>
                <c:pt idx="6823">
                  <c:v>1.5032112023973214</c:v>
                </c:pt>
                <c:pt idx="6824">
                  <c:v>1.5027707332173472</c:v>
                </c:pt>
                <c:pt idx="6825">
                  <c:v>1.5023304576076291</c:v>
                </c:pt>
                <c:pt idx="6826">
                  <c:v>1.501890375454795</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1</c:v>
                </c:pt>
                <c:pt idx="6839">
                  <c:v>1.4961868605946729</c:v>
                </c:pt>
                <c:pt idx="6840">
                  <c:v>1.4957494749768165</c:v>
                </c:pt>
                <c:pt idx="6841">
                  <c:v>1.4953122811246558</c:v>
                </c:pt>
                <c:pt idx="6842">
                  <c:v>1.4948752789261355</c:v>
                </c:pt>
                <c:pt idx="6843">
                  <c:v>1.4944384682692202</c:v>
                </c:pt>
                <c:pt idx="6844">
                  <c:v>1.4940018490419975</c:v>
                </c:pt>
                <c:pt idx="6845">
                  <c:v>1.4935654211326266</c:v>
                </c:pt>
                <c:pt idx="6846">
                  <c:v>1.4931291844293368</c:v>
                </c:pt>
                <c:pt idx="6847">
                  <c:v>1.4926931388204838</c:v>
                </c:pt>
                <c:pt idx="6848">
                  <c:v>1.4922572841944399</c:v>
                </c:pt>
                <c:pt idx="6849">
                  <c:v>1.4918216204396741</c:v>
                </c:pt>
                <c:pt idx="6850">
                  <c:v>1.4913861474448278</c:v>
                </c:pt>
                <c:pt idx="6851">
                  <c:v>1.490950865098478</c:v>
                </c:pt>
                <c:pt idx="6852">
                  <c:v>1.4905157732893748</c:v>
                </c:pt>
                <c:pt idx="6853">
                  <c:v>1.4900808719063467</c:v>
                </c:pt>
                <c:pt idx="6854">
                  <c:v>1.4896461608382361</c:v>
                </c:pt>
                <c:pt idx="6855">
                  <c:v>1.4892116399740618</c:v>
                </c:pt>
                <c:pt idx="6856">
                  <c:v>1.4887773092028669</c:v>
                </c:pt>
                <c:pt idx="6857">
                  <c:v>1.4883431684137938</c:v>
                </c:pt>
                <c:pt idx="6858">
                  <c:v>1.4879092174960018</c:v>
                </c:pt>
                <c:pt idx="6859">
                  <c:v>1.4874754563388819</c:v>
                </c:pt>
                <c:pt idx="6860">
                  <c:v>1.4870418848317501</c:v>
                </c:pt>
                <c:pt idx="6861">
                  <c:v>1.4866085028640557</c:v>
                </c:pt>
                <c:pt idx="6862">
                  <c:v>1.4861753103253632</c:v>
                </c:pt>
                <c:pt idx="6863">
                  <c:v>1.4857423071052818</c:v>
                </c:pt>
                <c:pt idx="6864">
                  <c:v>1.4853094930935098</c:v>
                </c:pt>
                <c:pt idx="6865">
                  <c:v>1.4848768681798277</c:v>
                </c:pt>
                <c:pt idx="6866">
                  <c:v>1.4844444322540813</c:v>
                </c:pt>
                <c:pt idx="6867">
                  <c:v>1.4840121852062573</c:v>
                </c:pt>
                <c:pt idx="6868">
                  <c:v>1.4835801269263178</c:v>
                </c:pt>
                <c:pt idx="6869">
                  <c:v>1.4831482573043451</c:v>
                </c:pt>
                <c:pt idx="6870">
                  <c:v>1.482716576230618</c:v>
                </c:pt>
                <c:pt idx="6871">
                  <c:v>1.4822850835953127</c:v>
                </c:pt>
                <c:pt idx="6872">
                  <c:v>1.481853779288792</c:v>
                </c:pt>
                <c:pt idx="6873">
                  <c:v>1.4814226632014718</c:v>
                </c:pt>
                <c:pt idx="6874">
                  <c:v>1.4809917352238458</c:v>
                </c:pt>
                <c:pt idx="6875">
                  <c:v>1.4805609952465191</c:v>
                </c:pt>
                <c:pt idx="6876">
                  <c:v>1.4801304431601194</c:v>
                </c:pt>
                <c:pt idx="6877">
                  <c:v>1.4797000788553938</c:v>
                </c:pt>
                <c:pt idx="6878">
                  <c:v>1.4792699022231484</c:v>
                </c:pt>
                <c:pt idx="6879">
                  <c:v>1.4788399131543035</c:v>
                </c:pt>
                <c:pt idx="6880">
                  <c:v>1.478410111539832</c:v>
                </c:pt>
                <c:pt idx="6881">
                  <c:v>1.4779804972707618</c:v>
                </c:pt>
                <c:pt idx="6882">
                  <c:v>1.4775510702382499</c:v>
                </c:pt>
                <c:pt idx="6883">
                  <c:v>1.4771218303334837</c:v>
                </c:pt>
                <c:pt idx="6884">
                  <c:v>1.4766927774478018</c:v>
                </c:pt>
                <c:pt idx="6885">
                  <c:v>1.4762639114725311</c:v>
                </c:pt>
                <c:pt idx="6886">
                  <c:v>1.4758352322991131</c:v>
                </c:pt>
                <c:pt idx="6887">
                  <c:v>1.4754067398191328</c:v>
                </c:pt>
                <c:pt idx="6888">
                  <c:v>1.4749784339241618</c:v>
                </c:pt>
                <c:pt idx="6889">
                  <c:v>1.474550314505878</c:v>
                </c:pt>
                <c:pt idx="6890">
                  <c:v>1.474122381456054</c:v>
                </c:pt>
                <c:pt idx="6891">
                  <c:v>1.4736946346665318</c:v>
                </c:pt>
                <c:pt idx="6892">
                  <c:v>1.473267074029236</c:v>
                </c:pt>
                <c:pt idx="6893">
                  <c:v>1.4728396994361508</c:v>
                </c:pt>
                <c:pt idx="6894">
                  <c:v>1.4724125107793926</c:v>
                </c:pt>
                <c:pt idx="6895">
                  <c:v>1.47198550795108</c:v>
                </c:pt>
                <c:pt idx="6896">
                  <c:v>1.471558690843447</c:v>
                </c:pt>
                <c:pt idx="6897">
                  <c:v>1.4711320593488442</c:v>
                </c:pt>
                <c:pt idx="6898">
                  <c:v>1.4707056133596113</c:v>
                </c:pt>
                <c:pt idx="6899">
                  <c:v>1.4702793527682674</c:v>
                </c:pt>
                <c:pt idx="6900">
                  <c:v>1.4698532774673061</c:v>
                </c:pt>
                <c:pt idx="6901">
                  <c:v>1.4694273873493848</c:v>
                </c:pt>
                <c:pt idx="6902">
                  <c:v>1.4690016823072152</c:v>
                </c:pt>
                <c:pt idx="6903">
                  <c:v>1.468576162233572</c:v>
                </c:pt>
                <c:pt idx="6904">
                  <c:v>1.4681508270212957</c:v>
                </c:pt>
                <c:pt idx="6905">
                  <c:v>1.4677256765633038</c:v>
                </c:pt>
                <c:pt idx="6906">
                  <c:v>1.467300710752633</c:v>
                </c:pt>
                <c:pt idx="6907">
                  <c:v>1.4668759294823965</c:v>
                </c:pt>
                <c:pt idx="6908">
                  <c:v>1.4664513326457245</c:v>
                </c:pt>
                <c:pt idx="6909">
                  <c:v>1.4660269201358742</c:v>
                </c:pt>
                <c:pt idx="6910">
                  <c:v>1.4656026918461658</c:v>
                </c:pt>
                <c:pt idx="6911">
                  <c:v>1.4651786476699813</c:v>
                </c:pt>
                <c:pt idx="6912">
                  <c:v>1.4647547875008518</c:v>
                </c:pt>
                <c:pt idx="6913">
                  <c:v>1.4643311112322792</c:v>
                </c:pt>
                <c:pt idx="6914">
                  <c:v>1.4639076187578894</c:v>
                </c:pt>
                <c:pt idx="6915">
                  <c:v>1.463484309971437</c:v>
                </c:pt>
                <c:pt idx="6916">
                  <c:v>1.463061184766661</c:v>
                </c:pt>
                <c:pt idx="6917">
                  <c:v>1.4626382430374216</c:v>
                </c:pt>
                <c:pt idx="6918">
                  <c:v>1.4622154846777147</c:v>
                </c:pt>
                <c:pt idx="6919">
                  <c:v>1.4617929095814692</c:v>
                </c:pt>
                <c:pt idx="6920">
                  <c:v>1.4613705176428298</c:v>
                </c:pt>
                <c:pt idx="6921">
                  <c:v>1.4609483087559498</c:v>
                </c:pt>
                <c:pt idx="6922">
                  <c:v>1.4605262828150556</c:v>
                </c:pt>
                <c:pt idx="6923">
                  <c:v>1.4601044397145186</c:v>
                </c:pt>
                <c:pt idx="6924">
                  <c:v>1.4596827793486826</c:v>
                </c:pt>
                <c:pt idx="6925">
                  <c:v>1.4592613016120259</c:v>
                </c:pt>
                <c:pt idx="6926">
                  <c:v>1.4588400063991298</c:v>
                </c:pt>
                <c:pt idx="6927">
                  <c:v>1.4584188936045874</c:v>
                </c:pt>
                <c:pt idx="6928">
                  <c:v>1.4579979631231079</c:v>
                </c:pt>
                <c:pt idx="6929">
                  <c:v>1.4575772148494555</c:v>
                </c:pt>
                <c:pt idx="6930">
                  <c:v>1.457156648678521</c:v>
                </c:pt>
                <c:pt idx="6931">
                  <c:v>1.4567362645051938</c:v>
                </c:pt>
                <c:pt idx="6932">
                  <c:v>1.4563160622244802</c:v>
                </c:pt>
                <c:pt idx="6933">
                  <c:v>1.4558960417314804</c:v>
                </c:pt>
                <c:pt idx="6934">
                  <c:v>1.4554762029213424</c:v>
                </c:pt>
                <c:pt idx="6935">
                  <c:v>1.4550565456893039</c:v>
                </c:pt>
                <c:pt idx="6936">
                  <c:v>1.4546370699306521</c:v>
                </c:pt>
                <c:pt idx="6937">
                  <c:v>1.4542177755407781</c:v>
                </c:pt>
                <c:pt idx="6938">
                  <c:v>1.4537986624151165</c:v>
                </c:pt>
                <c:pt idx="6939">
                  <c:v>1.4533797304492533</c:v>
                </c:pt>
                <c:pt idx="6940">
                  <c:v>1.4529609795387681</c:v>
                </c:pt>
                <c:pt idx="6941">
                  <c:v>1.45254240957933</c:v>
                </c:pt>
                <c:pt idx="6942">
                  <c:v>1.4521240204667081</c:v>
                </c:pt>
                <c:pt idx="6943">
                  <c:v>1.4517058120967357</c:v>
                </c:pt>
                <c:pt idx="6944">
                  <c:v>1.4512877843653207</c:v>
                </c:pt>
                <c:pt idx="6945">
                  <c:v>1.4508699371684339</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32</c:v>
                </c:pt>
                <c:pt idx="6954">
                  <c:v>1.4471174193250917</c:v>
                </c:pt>
                <c:pt idx="6955">
                  <c:v>1.4467013717691115</c:v>
                </c:pt>
                <c:pt idx="6956">
                  <c:v>1.4462855036084341</c:v>
                </c:pt>
                <c:pt idx="6957">
                  <c:v>1.4458698147398863</c:v>
                </c:pt>
                <c:pt idx="6958">
                  <c:v>1.4454543050604576</c:v>
                </c:pt>
                <c:pt idx="6959">
                  <c:v>1.4450389744671854</c:v>
                </c:pt>
                <c:pt idx="6960">
                  <c:v>1.4446238228571258</c:v>
                </c:pt>
                <c:pt idx="6961">
                  <c:v>1.4442088501274595</c:v>
                </c:pt>
                <c:pt idx="6962">
                  <c:v>1.4437940561754445</c:v>
                </c:pt>
                <c:pt idx="6963">
                  <c:v>1.4433794408984297</c:v>
                </c:pt>
                <c:pt idx="6964">
                  <c:v>1.4429650041937789</c:v>
                </c:pt>
                <c:pt idx="6965">
                  <c:v>1.4425507459589515</c:v>
                </c:pt>
                <c:pt idx="6966">
                  <c:v>1.4421366660915007</c:v>
                </c:pt>
                <c:pt idx="6967">
                  <c:v>1.4417227644890414</c:v>
                </c:pt>
                <c:pt idx="6968">
                  <c:v>1.4413090410492508</c:v>
                </c:pt>
                <c:pt idx="6969">
                  <c:v>1.4408954956699076</c:v>
                </c:pt>
                <c:pt idx="6970">
                  <c:v>1.4404821282488771</c:v>
                </c:pt>
                <c:pt idx="6971">
                  <c:v>1.44006893868399</c:v>
                </c:pt>
                <c:pt idx="6972">
                  <c:v>1.4396559268732971</c:v>
                </c:pt>
                <c:pt idx="6973">
                  <c:v>1.4392430927147848</c:v>
                </c:pt>
                <c:pt idx="6974">
                  <c:v>1.4388304361066624</c:v>
                </c:pt>
                <c:pt idx="6975">
                  <c:v>1.4384179569470783</c:v>
                </c:pt>
                <c:pt idx="6976">
                  <c:v>1.4380056551343063</c:v>
                </c:pt>
                <c:pt idx="6977">
                  <c:v>1.4375935305667311</c:v>
                </c:pt>
                <c:pt idx="6978">
                  <c:v>1.4371815831427344</c:v>
                </c:pt>
                <c:pt idx="6979">
                  <c:v>1.4367698127608097</c:v>
                </c:pt>
                <c:pt idx="6980">
                  <c:v>1.4363582193195559</c:v>
                </c:pt>
                <c:pt idx="6981">
                  <c:v>1.4359468027175646</c:v>
                </c:pt>
                <c:pt idx="6982">
                  <c:v>1.4355355628535946</c:v>
                </c:pt>
                <c:pt idx="6983">
                  <c:v>1.4351244996263779</c:v>
                </c:pt>
                <c:pt idx="6984">
                  <c:v>1.434713612934809</c:v>
                </c:pt>
                <c:pt idx="6985">
                  <c:v>1.4343029026778142</c:v>
                </c:pt>
                <c:pt idx="6986">
                  <c:v>1.4338923687543539</c:v>
                </c:pt>
                <c:pt idx="6987">
                  <c:v>1.4334820110635564</c:v>
                </c:pt>
                <c:pt idx="6988">
                  <c:v>1.4330718295045226</c:v>
                </c:pt>
                <c:pt idx="6989">
                  <c:v>1.4326618239764835</c:v>
                </c:pt>
                <c:pt idx="6990">
                  <c:v>1.4322519943787391</c:v>
                </c:pt>
                <c:pt idx="6991">
                  <c:v>1.4318423406106138</c:v>
                </c:pt>
                <c:pt idx="6992">
                  <c:v>1.43143286257158</c:v>
                </c:pt>
                <c:pt idx="6993">
                  <c:v>1.4310235601611252</c:v>
                </c:pt>
                <c:pt idx="6994">
                  <c:v>1.4306144332788273</c:v>
                </c:pt>
                <c:pt idx="6995">
                  <c:v>1.4302054818243346</c:v>
                </c:pt>
                <c:pt idx="6996">
                  <c:v>1.4297967056973442</c:v>
                </c:pt>
                <c:pt idx="6997">
                  <c:v>1.4293881047977264</c:v>
                </c:pt>
                <c:pt idx="6998">
                  <c:v>1.4289796790252418</c:v>
                </c:pt>
                <c:pt idx="6999">
                  <c:v>1.4285714282798834</c:v>
                </c:pt>
                <c:pt idx="7000">
                  <c:v>1.4281633524616326</c:v>
                </c:pt>
                <c:pt idx="7001">
                  <c:v>1.4277554514706012</c:v>
                </c:pt>
                <c:pt idx="7002">
                  <c:v>1.4273477252069042</c:v>
                </c:pt>
                <c:pt idx="7003">
                  <c:v>1.4269401735707725</c:v>
                </c:pt>
                <c:pt idx="7004">
                  <c:v>1.4265327964624832</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093</c:v>
                </c:pt>
                <c:pt idx="7022">
                  <c:v>1.4192297395335838</c:v>
                </c:pt>
                <c:pt idx="7023">
                  <c:v>1.4188256596041571</c:v>
                </c:pt>
                <c:pt idx="7024">
                  <c:v>1.4184217522232978</c:v>
                </c:pt>
                <c:pt idx="7025">
                  <c:v>1.4180180172927666</c:v>
                </c:pt>
                <c:pt idx="7026">
                  <c:v>1.4176144547143594</c:v>
                </c:pt>
                <c:pt idx="7027">
                  <c:v>1.4172110643900511</c:v>
                </c:pt>
                <c:pt idx="7028">
                  <c:v>1.4168078462217801</c:v>
                </c:pt>
                <c:pt idx="7029">
                  <c:v>1.4164048001116116</c:v>
                </c:pt>
                <c:pt idx="7030">
                  <c:v>1.4160019259616687</c:v>
                </c:pt>
                <c:pt idx="7031">
                  <c:v>1.4155992236741193</c:v>
                </c:pt>
                <c:pt idx="7032">
                  <c:v>1.4151966931512752</c:v>
                </c:pt>
                <c:pt idx="7033">
                  <c:v>1.4147943342954343</c:v>
                </c:pt>
                <c:pt idx="7034">
                  <c:v>1.4143921470090004</c:v>
                </c:pt>
                <c:pt idx="7035">
                  <c:v>1.4139901311944336</c:v>
                </c:pt>
                <c:pt idx="7036">
                  <c:v>1.4135882867542908</c:v>
                </c:pt>
                <c:pt idx="7037">
                  <c:v>1.4131866135911635</c:v>
                </c:pt>
                <c:pt idx="7038">
                  <c:v>1.4127851116077461</c:v>
                </c:pt>
                <c:pt idx="7039">
                  <c:v>1.4123837807067601</c:v>
                </c:pt>
                <c:pt idx="7040">
                  <c:v>1.411982620791032</c:v>
                </c:pt>
                <c:pt idx="7041">
                  <c:v>1.4115816317634458</c:v>
                </c:pt>
                <c:pt idx="7042">
                  <c:v>1.4111808135269539</c:v>
                </c:pt>
                <c:pt idx="7043">
                  <c:v>1.4107801659845787</c:v>
                </c:pt>
                <c:pt idx="7044">
                  <c:v>1.4103796890393927</c:v>
                </c:pt>
                <c:pt idx="7045">
                  <c:v>1.4099793825945808</c:v>
                </c:pt>
                <c:pt idx="7046">
                  <c:v>1.4095792465533816</c:v>
                </c:pt>
                <c:pt idx="7047">
                  <c:v>1.4091792808190544</c:v>
                </c:pt>
                <c:pt idx="7048">
                  <c:v>1.4087794852950015</c:v>
                </c:pt>
                <c:pt idx="7049">
                  <c:v>1.4083798598846358</c:v>
                </c:pt>
                <c:pt idx="7050">
                  <c:v>1.4079804044914535</c:v>
                </c:pt>
                <c:pt idx="7051">
                  <c:v>1.4075811190190195</c:v>
                </c:pt>
                <c:pt idx="7052">
                  <c:v>1.4071820033710085</c:v>
                </c:pt>
                <c:pt idx="7053">
                  <c:v>1.4067830574510938</c:v>
                </c:pt>
                <c:pt idx="7054">
                  <c:v>1.4063842811630618</c:v>
                </c:pt>
                <c:pt idx="7055">
                  <c:v>1.4059856744107584</c:v>
                </c:pt>
                <c:pt idx="7056">
                  <c:v>1.4055872370980858</c:v>
                </c:pt>
                <c:pt idx="7057">
                  <c:v>1.4051889691290445</c:v>
                </c:pt>
                <c:pt idx="7058">
                  <c:v>1.4047908704076515</c:v>
                </c:pt>
                <c:pt idx="7059">
                  <c:v>1.4043929408380629</c:v>
                </c:pt>
                <c:pt idx="7060">
                  <c:v>1.403995180324406</c:v>
                </c:pt>
                <c:pt idx="7061">
                  <c:v>1.4035975887710113</c:v>
                </c:pt>
                <c:pt idx="7062">
                  <c:v>1.4032001660821298</c:v>
                </c:pt>
                <c:pt idx="7063">
                  <c:v>1.4028029121621595</c:v>
                </c:pt>
                <c:pt idx="7064">
                  <c:v>1.4024058269155941</c:v>
                </c:pt>
                <c:pt idx="7065">
                  <c:v>1.4020089102469129</c:v>
                </c:pt>
                <c:pt idx="7066">
                  <c:v>1.4016121620607231</c:v>
                </c:pt>
                <c:pt idx="7067">
                  <c:v>1.4012155822616799</c:v>
                </c:pt>
                <c:pt idx="7068">
                  <c:v>1.4008191707545099</c:v>
                </c:pt>
                <c:pt idx="7069">
                  <c:v>1.4004229274440034</c:v>
                </c:pt>
                <c:pt idx="7070">
                  <c:v>1.4000268522350072</c:v>
                </c:pt>
                <c:pt idx="7071">
                  <c:v>1.3996309450324858</c:v>
                </c:pt>
                <c:pt idx="7072">
                  <c:v>1.3992352057413988</c:v>
                </c:pt>
                <c:pt idx="7073">
                  <c:v>1.3988396342668161</c:v>
                </c:pt>
                <c:pt idx="7074">
                  <c:v>1.3984442305138645</c:v>
                </c:pt>
                <c:pt idx="7075">
                  <c:v>1.3980489943877592</c:v>
                </c:pt>
                <c:pt idx="7076">
                  <c:v>1.397653925793733</c:v>
                </c:pt>
                <c:pt idx="7077">
                  <c:v>1.3972590246371095</c:v>
                </c:pt>
                <c:pt idx="7078">
                  <c:v>1.3968642908232998</c:v>
                </c:pt>
                <c:pt idx="7079">
                  <c:v>1.3964697242577861</c:v>
                </c:pt>
                <c:pt idx="7080">
                  <c:v>1.3960753248460964</c:v>
                </c:pt>
                <c:pt idx="7081">
                  <c:v>1.3956810924937637</c:v>
                </c:pt>
                <c:pt idx="7082">
                  <c:v>1.3952870271065398</c:v>
                </c:pt>
                <c:pt idx="7083">
                  <c:v>1.3948931285900781</c:v>
                </c:pt>
                <c:pt idx="7084">
                  <c:v>1.3944993968502244</c:v>
                </c:pt>
                <c:pt idx="7085">
                  <c:v>1.3941058317928423</c:v>
                </c:pt>
                <c:pt idx="7086">
                  <c:v>1.393712433323822</c:v>
                </c:pt>
                <c:pt idx="7087">
                  <c:v>1.3933192013491698</c:v>
                </c:pt>
                <c:pt idx="7088">
                  <c:v>1.3929261357749718</c:v>
                </c:pt>
                <c:pt idx="7089">
                  <c:v>1.3925332365073411</c:v>
                </c:pt>
                <c:pt idx="7090">
                  <c:v>1.3921405034524705</c:v>
                </c:pt>
                <c:pt idx="7091">
                  <c:v>1.3917479365166383</c:v>
                </c:pt>
                <c:pt idx="7092">
                  <c:v>1.3913555356061322</c:v>
                </c:pt>
                <c:pt idx="7093">
                  <c:v>1.3909633006273556</c:v>
                </c:pt>
                <c:pt idx="7094">
                  <c:v>1.3905712314868008</c:v>
                </c:pt>
                <c:pt idx="7095">
                  <c:v>1.3901793280909447</c:v>
                </c:pt>
                <c:pt idx="7096">
                  <c:v>1.3897875903464121</c:v>
                </c:pt>
                <c:pt idx="7097">
                  <c:v>1.3893960181598319</c:v>
                </c:pt>
                <c:pt idx="7098">
                  <c:v>1.3890046114379526</c:v>
                </c:pt>
                <c:pt idx="7099">
                  <c:v>1.38861337008756</c:v>
                </c:pt>
                <c:pt idx="7100">
                  <c:v>1.3882222940154818</c:v>
                </c:pt>
                <c:pt idx="7101">
                  <c:v>1.3878313831286397</c:v>
                </c:pt>
                <c:pt idx="7102">
                  <c:v>1.3874406373340478</c:v>
                </c:pt>
                <c:pt idx="7103">
                  <c:v>1.3870500565387407</c:v>
                </c:pt>
                <c:pt idx="7104">
                  <c:v>1.3866596406497966</c:v>
                </c:pt>
                <c:pt idx="7105">
                  <c:v>1.3862693895744398</c:v>
                </c:pt>
                <c:pt idx="7106">
                  <c:v>1.3858793032198913</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9</c:v>
                </c:pt>
                <c:pt idx="7116">
                  <c:v>1.3819874789600821</c:v>
                </c:pt>
                <c:pt idx="7117">
                  <c:v>1.3815991984313558</c:v>
                </c:pt>
                <c:pt idx="7118">
                  <c:v>1.381211081515465</c:v>
                </c:pt>
                <c:pt idx="7119">
                  <c:v>1.3808231281204979</c:v>
                </c:pt>
                <c:pt idx="7120">
                  <c:v>1.3804353381546086</c:v>
                </c:pt>
                <c:pt idx="7121">
                  <c:v>1.3800477115260354</c:v>
                </c:pt>
                <c:pt idx="7122">
                  <c:v>1.3796602481429832</c:v>
                </c:pt>
                <c:pt idx="7123">
                  <c:v>1.3792729479139101</c:v>
                </c:pt>
                <c:pt idx="7124">
                  <c:v>1.3788858107471571</c:v>
                </c:pt>
                <c:pt idx="7125">
                  <c:v>1.3784988365512327</c:v>
                </c:pt>
                <c:pt idx="7126">
                  <c:v>1.3781120252346379</c:v>
                </c:pt>
                <c:pt idx="7127">
                  <c:v>1.3777253767059918</c:v>
                </c:pt>
                <c:pt idx="7128">
                  <c:v>1.377338890873983</c:v>
                </c:pt>
                <c:pt idx="7129">
                  <c:v>1.3769525676473411</c:v>
                </c:pt>
                <c:pt idx="7130">
                  <c:v>1.376566406934826</c:v>
                </c:pt>
                <c:pt idx="7131">
                  <c:v>1.376180408645346</c:v>
                </c:pt>
                <c:pt idx="7132">
                  <c:v>1.3757945726877778</c:v>
                </c:pt>
                <c:pt idx="7133">
                  <c:v>1.3754088989711453</c:v>
                </c:pt>
                <c:pt idx="7134">
                  <c:v>1.3750233874044639</c:v>
                </c:pt>
                <c:pt idx="7135">
                  <c:v>1.3746380378969181</c:v>
                </c:pt>
                <c:pt idx="7136">
                  <c:v>1.3742528503576181</c:v>
                </c:pt>
                <c:pt idx="7137">
                  <c:v>1.3738678246958396</c:v>
                </c:pt>
                <c:pt idx="7138">
                  <c:v>1.3734829608208694</c:v>
                </c:pt>
                <c:pt idx="7139">
                  <c:v>1.3730982586420524</c:v>
                </c:pt>
                <c:pt idx="7140">
                  <c:v>1.3727137180688966</c:v>
                </c:pt>
                <c:pt idx="7141">
                  <c:v>1.3723293390108435</c:v>
                </c:pt>
                <c:pt idx="7142">
                  <c:v>1.371945121377466</c:v>
                </c:pt>
                <c:pt idx="7143">
                  <c:v>1.3715610650783856</c:v>
                </c:pt>
                <c:pt idx="7144">
                  <c:v>1.3711771700233026</c:v>
                </c:pt>
                <c:pt idx="7145">
                  <c:v>1.3707934361219281</c:v>
                </c:pt>
                <c:pt idx="7146">
                  <c:v>1.3704098632841122</c:v>
                </c:pt>
                <c:pt idx="7147">
                  <c:v>1.370026451419718</c:v>
                </c:pt>
                <c:pt idx="7148">
                  <c:v>1.3696432004386838</c:v>
                </c:pt>
                <c:pt idx="7149">
                  <c:v>1.3692601102510127</c:v>
                </c:pt>
                <c:pt idx="7150">
                  <c:v>1.3688771807667877</c:v>
                </c:pt>
                <c:pt idx="7151">
                  <c:v>1.3684944118960767</c:v>
                </c:pt>
                <c:pt idx="7152">
                  <c:v>1.36811180354913</c:v>
                </c:pt>
                <c:pt idx="7153">
                  <c:v>1.3677293556361634</c:v>
                </c:pt>
                <c:pt idx="7154">
                  <c:v>1.3673470680675441</c:v>
                </c:pt>
                <c:pt idx="7155">
                  <c:v>1.3669649407535982</c:v>
                </c:pt>
                <c:pt idx="7156">
                  <c:v>1.3665829736048023</c:v>
                </c:pt>
                <c:pt idx="7157">
                  <c:v>1.3662011665316223</c:v>
                </c:pt>
                <c:pt idx="7158">
                  <c:v>1.3658195194446319</c:v>
                </c:pt>
                <c:pt idx="7159">
                  <c:v>1.3654380322544741</c:v>
                </c:pt>
                <c:pt idx="7160">
                  <c:v>1.3650567048718771</c:v>
                </c:pt>
                <c:pt idx="7161">
                  <c:v>1.3646755372075141</c:v>
                </c:pt>
                <c:pt idx="7162">
                  <c:v>1.3642945291722541</c:v>
                </c:pt>
                <c:pt idx="7163">
                  <c:v>1.3639136806769598</c:v>
                </c:pt>
                <c:pt idx="7164">
                  <c:v>1.363532991632576</c:v>
                </c:pt>
                <c:pt idx="7165">
                  <c:v>1.3631524619501183</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717</c:v>
                </c:pt>
                <c:pt idx="7174">
                  <c:v>1.3597348514397918</c:v>
                </c:pt>
                <c:pt idx="7175">
                  <c:v>1.3593559104951605</c:v>
                </c:pt>
                <c:pt idx="7176">
                  <c:v>1.3589771279375604</c:v>
                </c:pt>
                <c:pt idx="7177">
                  <c:v>1.3585985036786969</c:v>
                </c:pt>
                <c:pt idx="7178">
                  <c:v>1.3582200376304137</c:v>
                </c:pt>
                <c:pt idx="7179">
                  <c:v>1.3578417297045644</c:v>
                </c:pt>
                <c:pt idx="7180">
                  <c:v>1.3574635798130781</c:v>
                </c:pt>
                <c:pt idx="7181">
                  <c:v>1.3570855878679406</c:v>
                </c:pt>
                <c:pt idx="7182">
                  <c:v>1.3567077537812187</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34</c:v>
                </c:pt>
                <c:pt idx="7201">
                  <c:v>1.3495587827030755</c:v>
                </c:pt>
                <c:pt idx="7202">
                  <c:v>1.3491840874088599</c:v>
                </c:pt>
                <c:pt idx="7203">
                  <c:v>1.348809548140167</c:v>
                </c:pt>
                <c:pt idx="7204">
                  <c:v>1.3484351648103963</c:v>
                </c:pt>
                <c:pt idx="7205">
                  <c:v>1.3480609373329491</c:v>
                </c:pt>
                <c:pt idx="7206">
                  <c:v>1.3476868656213761</c:v>
                </c:pt>
                <c:pt idx="7207">
                  <c:v>1.3473129495892375</c:v>
                </c:pt>
                <c:pt idx="7208">
                  <c:v>1.3469391891501239</c:v>
                </c:pt>
                <c:pt idx="7209">
                  <c:v>1.3465655842177691</c:v>
                </c:pt>
                <c:pt idx="7210">
                  <c:v>1.3461921347058872</c:v>
                </c:pt>
                <c:pt idx="7211">
                  <c:v>1.3458188405282701</c:v>
                </c:pt>
                <c:pt idx="7212">
                  <c:v>1.3454457015988261</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39</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86</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237</c:v>
                </c:pt>
                <c:pt idx="7247">
                  <c:v>1.3324829805123177</c:v>
                </c:pt>
                <c:pt idx="7248">
                  <c:v>1.3321153736500737</c:v>
                </c:pt>
                <c:pt idx="7249">
                  <c:v>1.3317479188905121</c:v>
                </c:pt>
                <c:pt idx="7250">
                  <c:v>1.3313806161497532</c:v>
                </c:pt>
                <c:pt idx="7251">
                  <c:v>1.331013465343944</c:v>
                </c:pt>
                <c:pt idx="7252">
                  <c:v>1.3306464663892965</c:v>
                </c:pt>
                <c:pt idx="7253">
                  <c:v>1.3302796192020838</c:v>
                </c:pt>
                <c:pt idx="7254">
                  <c:v>1.3299129236986502</c:v>
                </c:pt>
                <c:pt idx="7255">
                  <c:v>1.3295463797953422</c:v>
                </c:pt>
                <c:pt idx="7256">
                  <c:v>1.3291799874086438</c:v>
                </c:pt>
                <c:pt idx="7257">
                  <c:v>1.3288137464550451</c:v>
                </c:pt>
                <c:pt idx="7258">
                  <c:v>1.3284476568511061</c:v>
                </c:pt>
                <c:pt idx="7259">
                  <c:v>1.3280817185134437</c:v>
                </c:pt>
                <c:pt idx="7260">
                  <c:v>1.3277159313587523</c:v>
                </c:pt>
                <c:pt idx="7261">
                  <c:v>1.3273502953037075</c:v>
                </c:pt>
                <c:pt idx="7262">
                  <c:v>1.3269848102651556</c:v>
                </c:pt>
                <c:pt idx="7263">
                  <c:v>1.3266194761599239</c:v>
                </c:pt>
                <c:pt idx="7264">
                  <c:v>1.3262542929049053</c:v>
                </c:pt>
                <c:pt idx="7265">
                  <c:v>1.3258892604170958</c:v>
                </c:pt>
                <c:pt idx="7266">
                  <c:v>1.3255243786134645</c:v>
                </c:pt>
                <c:pt idx="7267">
                  <c:v>1.3251596474111456</c:v>
                </c:pt>
                <c:pt idx="7268">
                  <c:v>1.3247950667272221</c:v>
                </c:pt>
                <c:pt idx="7269">
                  <c:v>1.3244306364789007</c:v>
                </c:pt>
                <c:pt idx="7270">
                  <c:v>1.3240663565834279</c:v>
                </c:pt>
                <c:pt idx="7271">
                  <c:v>1.3237022269581069</c:v>
                </c:pt>
                <c:pt idx="7272">
                  <c:v>1.3233382475202866</c:v>
                </c:pt>
                <c:pt idx="7273">
                  <c:v>1.3229744181874052</c:v>
                </c:pt>
                <c:pt idx="7274">
                  <c:v>1.3226107388769421</c:v>
                </c:pt>
                <c:pt idx="7275">
                  <c:v>1.3222472095064082</c:v>
                </c:pt>
                <c:pt idx="7276">
                  <c:v>1.3218838299933848</c:v>
                </c:pt>
                <c:pt idx="7277">
                  <c:v>1.3215206002555138</c:v>
                </c:pt>
                <c:pt idx="7278">
                  <c:v>1.3211575202105394</c:v>
                </c:pt>
                <c:pt idx="7279">
                  <c:v>1.3207945897761453</c:v>
                </c:pt>
                <c:pt idx="7280">
                  <c:v>1.3204318088702061</c:v>
                </c:pt>
                <c:pt idx="7281">
                  <c:v>1.3200691774105708</c:v>
                </c:pt>
                <c:pt idx="7282">
                  <c:v>1.3197066953151437</c:v>
                </c:pt>
                <c:pt idx="7283">
                  <c:v>1.3193443625019738</c:v>
                </c:pt>
                <c:pt idx="7284">
                  <c:v>1.3189821788890341</c:v>
                </c:pt>
                <c:pt idx="7285">
                  <c:v>1.3186201443944399</c:v>
                </c:pt>
                <c:pt idx="7286">
                  <c:v>1.3182582589363441</c:v>
                </c:pt>
                <c:pt idx="7287">
                  <c:v>1.3178965224329438</c:v>
                </c:pt>
                <c:pt idx="7288">
                  <c:v>1.31753493480253</c:v>
                </c:pt>
                <c:pt idx="7289">
                  <c:v>1.3171734959633952</c:v>
                </c:pt>
                <c:pt idx="7290">
                  <c:v>1.316812205833924</c:v>
                </c:pt>
                <c:pt idx="7291">
                  <c:v>1.3164510643325593</c:v>
                </c:pt>
                <c:pt idx="7292">
                  <c:v>1.3160900713777521</c:v>
                </c:pt>
                <c:pt idx="7293">
                  <c:v>1.3157292268880818</c:v>
                </c:pt>
                <c:pt idx="7294">
                  <c:v>1.3153685307821379</c:v>
                </c:pt>
                <c:pt idx="7295">
                  <c:v>1.3150079829785741</c:v>
                </c:pt>
                <c:pt idx="7296">
                  <c:v>1.3146475833961102</c:v>
                </c:pt>
                <c:pt idx="7297">
                  <c:v>1.3142873319534913</c:v>
                </c:pt>
                <c:pt idx="7298">
                  <c:v>1.3139272285695358</c:v>
                </c:pt>
                <c:pt idx="7299">
                  <c:v>1.3135672731631498</c:v>
                </c:pt>
                <c:pt idx="7300">
                  <c:v>1.3132074656532657</c:v>
                </c:pt>
                <c:pt idx="7301">
                  <c:v>1.3128478059588473</c:v>
                </c:pt>
                <c:pt idx="7302">
                  <c:v>1.3124882939989364</c:v>
                </c:pt>
                <c:pt idx="7303">
                  <c:v>1.3121289296926621</c:v>
                </c:pt>
                <c:pt idx="7304">
                  <c:v>1.3117697129591315</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574</c:v>
                </c:pt>
                <c:pt idx="7313">
                  <c:v>1.3085433898204328</c:v>
                </c:pt>
                <c:pt idx="7314">
                  <c:v>1.3081856443803501</c:v>
                </c:pt>
                <c:pt idx="7315">
                  <c:v>1.307828045627373</c:v>
                </c:pt>
                <c:pt idx="7316">
                  <c:v>1.3074705934813606</c:v>
                </c:pt>
                <c:pt idx="7317">
                  <c:v>1.3071132878621254</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13</c:v>
                </c:pt>
                <c:pt idx="7327">
                  <c:v>1.3035482730548618</c:v>
                </c:pt>
                <c:pt idx="7328">
                  <c:v>1.303192573957586</c:v>
                </c:pt>
                <c:pt idx="7329">
                  <c:v>1.3028370204298181</c:v>
                </c:pt>
                <c:pt idx="7330">
                  <c:v>1.3024816123921246</c:v>
                </c:pt>
                <c:pt idx="7331">
                  <c:v>1.3021263497651772</c:v>
                </c:pt>
                <c:pt idx="7332">
                  <c:v>1.3017712324696051</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3</c:v>
                </c:pt>
                <c:pt idx="7350">
                  <c:v>1.2954038827260124</c:v>
                </c:pt>
                <c:pt idx="7351">
                  <c:v>1.295051511729346</c:v>
                </c:pt>
                <c:pt idx="7352">
                  <c:v>1.2946992844891054</c:v>
                </c:pt>
                <c:pt idx="7353">
                  <c:v>1.2943472009271471</c:v>
                </c:pt>
                <c:pt idx="7354">
                  <c:v>1.2939952609652936</c:v>
                </c:pt>
                <c:pt idx="7355">
                  <c:v>1.2936434645254791</c:v>
                </c:pt>
                <c:pt idx="7356">
                  <c:v>1.2932918115296614</c:v>
                </c:pt>
                <c:pt idx="7357">
                  <c:v>1.2929403018999093</c:v>
                </c:pt>
                <c:pt idx="7358">
                  <c:v>1.2925889355582723</c:v>
                </c:pt>
                <c:pt idx="7359">
                  <c:v>1.2922377124268525</c:v>
                </c:pt>
                <c:pt idx="7360">
                  <c:v>1.2918866324278664</c:v>
                </c:pt>
                <c:pt idx="7361">
                  <c:v>1.2915356954835593</c:v>
                </c:pt>
                <c:pt idx="7362">
                  <c:v>1.2911849015162336</c:v>
                </c:pt>
                <c:pt idx="7363">
                  <c:v>1.2908342504481538</c:v>
                </c:pt>
                <c:pt idx="7364">
                  <c:v>1.2904837422018181</c:v>
                </c:pt>
                <c:pt idx="7365">
                  <c:v>1.2901333766996064</c:v>
                </c:pt>
                <c:pt idx="7366">
                  <c:v>1.2897831538640396</c:v>
                </c:pt>
                <c:pt idx="7367">
                  <c:v>1.2894330736176698</c:v>
                </c:pt>
                <c:pt idx="7368">
                  <c:v>1.2890831358831041</c:v>
                </c:pt>
                <c:pt idx="7369">
                  <c:v>1.2887333405829871</c:v>
                </c:pt>
                <c:pt idx="7370">
                  <c:v>1.2883836876400652</c:v>
                </c:pt>
                <c:pt idx="7371">
                  <c:v>1.2880341769770673</c:v>
                </c:pt>
                <c:pt idx="7372">
                  <c:v>1.28768480851682</c:v>
                </c:pt>
                <c:pt idx="7373">
                  <c:v>1.2873355821821786</c:v>
                </c:pt>
                <c:pt idx="7374">
                  <c:v>1.2869864978961012</c:v>
                </c:pt>
                <c:pt idx="7375">
                  <c:v>1.2866375555815261</c:v>
                </c:pt>
                <c:pt idx="7376">
                  <c:v>1.2862887551614792</c:v>
                </c:pt>
                <c:pt idx="7377">
                  <c:v>1.2859400965590371</c:v>
                </c:pt>
                <c:pt idx="7378">
                  <c:v>1.2855915796973578</c:v>
                </c:pt>
                <c:pt idx="7379">
                  <c:v>1.2852432044995918</c:v>
                </c:pt>
                <c:pt idx="7380">
                  <c:v>1.2848949708889799</c:v>
                </c:pt>
                <c:pt idx="7381">
                  <c:v>1.2845468787888101</c:v>
                </c:pt>
                <c:pt idx="7382">
                  <c:v>1.284198928122414</c:v>
                </c:pt>
                <c:pt idx="7383">
                  <c:v>1.2838511188131854</c:v>
                </c:pt>
                <c:pt idx="7384">
                  <c:v>1.2835034507845524</c:v>
                </c:pt>
                <c:pt idx="7385">
                  <c:v>1.2831559239600585</c:v>
                </c:pt>
                <c:pt idx="7386">
                  <c:v>1.2828085382631624</c:v>
                </c:pt>
                <c:pt idx="7387">
                  <c:v>1.2824612936175113</c:v>
                </c:pt>
                <c:pt idx="7388">
                  <c:v>1.2821141899467867</c:v>
                </c:pt>
                <c:pt idx="7389">
                  <c:v>1.2817672271745937</c:v>
                </c:pt>
                <c:pt idx="7390">
                  <c:v>1.281420405224768</c:v>
                </c:pt>
                <c:pt idx="7391">
                  <c:v>1.2810737240210925</c:v>
                </c:pt>
                <c:pt idx="7392">
                  <c:v>1.2807271834873999</c:v>
                </c:pt>
                <c:pt idx="7393">
                  <c:v>1.280380783547608</c:v>
                </c:pt>
                <c:pt idx="7394">
                  <c:v>1.2800345241256741</c:v>
                </c:pt>
                <c:pt idx="7395">
                  <c:v>1.2796884051456037</c:v>
                </c:pt>
                <c:pt idx="7396">
                  <c:v>1.2793424265314601</c:v>
                </c:pt>
                <c:pt idx="7397">
                  <c:v>1.2789965882073411</c:v>
                </c:pt>
                <c:pt idx="7398">
                  <c:v>1.2786508900974438</c:v>
                </c:pt>
                <c:pt idx="7399">
                  <c:v>1.2783053321259479</c:v>
                </c:pt>
                <c:pt idx="7400">
                  <c:v>1.2779599142171298</c:v>
                </c:pt>
                <c:pt idx="7401">
                  <c:v>1.2776146362953058</c:v>
                </c:pt>
                <c:pt idx="7402">
                  <c:v>1.2772694982848254</c:v>
                </c:pt>
                <c:pt idx="7403">
                  <c:v>1.276924500110145</c:v>
                </c:pt>
                <c:pt idx="7404">
                  <c:v>1.2765796416957209</c:v>
                </c:pt>
                <c:pt idx="7405">
                  <c:v>1.2762349229660541</c:v>
                </c:pt>
                <c:pt idx="7406">
                  <c:v>1.2758903438457236</c:v>
                </c:pt>
                <c:pt idx="7407">
                  <c:v>1.2755459042593564</c:v>
                </c:pt>
                <c:pt idx="7408">
                  <c:v>1.2752016041316239</c:v>
                </c:pt>
                <c:pt idx="7409">
                  <c:v>1.2748574433872581</c:v>
                </c:pt>
                <c:pt idx="7410">
                  <c:v>1.2745134219510279</c:v>
                </c:pt>
                <c:pt idx="7411">
                  <c:v>1.2741695397477357</c:v>
                </c:pt>
                <c:pt idx="7412">
                  <c:v>1.2738257967022624</c:v>
                </c:pt>
                <c:pt idx="7413">
                  <c:v>1.2734821927395858</c:v>
                </c:pt>
                <c:pt idx="7414">
                  <c:v>1.2731387277846358</c:v>
                </c:pt>
                <c:pt idx="7415">
                  <c:v>1.2727954017624514</c:v>
                </c:pt>
                <c:pt idx="7416">
                  <c:v>1.2724522145981121</c:v>
                </c:pt>
                <c:pt idx="7417">
                  <c:v>1.272109166216761</c:v>
                </c:pt>
                <c:pt idx="7418">
                  <c:v>1.2717662565435184</c:v>
                </c:pt>
                <c:pt idx="7419">
                  <c:v>1.2714234855036846</c:v>
                </c:pt>
                <c:pt idx="7420">
                  <c:v>1.2710808530225275</c:v>
                </c:pt>
                <c:pt idx="7421">
                  <c:v>1.2707383590253498</c:v>
                </c:pt>
                <c:pt idx="7422">
                  <c:v>1.2703960034375472</c:v>
                </c:pt>
                <c:pt idx="7423">
                  <c:v>1.2700537861845484</c:v>
                </c:pt>
                <c:pt idx="7424">
                  <c:v>1.2697117071918338</c:v>
                </c:pt>
                <c:pt idx="7425">
                  <c:v>1.2693697663849279</c:v>
                </c:pt>
                <c:pt idx="7426">
                  <c:v>1.2690279636894428</c:v>
                </c:pt>
                <c:pt idx="7427">
                  <c:v>1.2686862990309649</c:v>
                </c:pt>
                <c:pt idx="7428">
                  <c:v>1.2683447723352217</c:v>
                </c:pt>
                <c:pt idx="7429">
                  <c:v>1.2680033835279108</c:v>
                </c:pt>
                <c:pt idx="7430">
                  <c:v>1.2676621325348254</c:v>
                </c:pt>
                <c:pt idx="7431">
                  <c:v>1.2673210192817959</c:v>
                </c:pt>
                <c:pt idx="7432">
                  <c:v>1.2669800436947063</c:v>
                </c:pt>
                <c:pt idx="7433">
                  <c:v>1.2666392056994638</c:v>
                </c:pt>
                <c:pt idx="7434">
                  <c:v>1.2662985052221158</c:v>
                </c:pt>
                <c:pt idx="7435">
                  <c:v>1.265957942188628</c:v>
                </c:pt>
                <c:pt idx="7436">
                  <c:v>1.265617516525102</c:v>
                </c:pt>
                <c:pt idx="7437">
                  <c:v>1.2652772281576679</c:v>
                </c:pt>
                <c:pt idx="7438">
                  <c:v>1.2649370770125068</c:v>
                </c:pt>
                <c:pt idx="7439">
                  <c:v>1.2645970630158481</c:v>
                </c:pt>
                <c:pt idx="7440">
                  <c:v>1.2642571860939817</c:v>
                </c:pt>
                <c:pt idx="7441">
                  <c:v>1.2639174461732021</c:v>
                </c:pt>
                <c:pt idx="7442">
                  <c:v>1.2635778431799212</c:v>
                </c:pt>
                <c:pt idx="7443">
                  <c:v>1.2632383770405538</c:v>
                </c:pt>
                <c:pt idx="7444">
                  <c:v>1.2628990476815836</c:v>
                </c:pt>
                <c:pt idx="7445">
                  <c:v>1.2625598550295298</c:v>
                </c:pt>
                <c:pt idx="7446">
                  <c:v>1.2622207990109593</c:v>
                </c:pt>
                <c:pt idx="7447">
                  <c:v>1.2618818795525306</c:v>
                </c:pt>
                <c:pt idx="7448">
                  <c:v>1.2615430965808838</c:v>
                </c:pt>
                <c:pt idx="7449">
                  <c:v>1.2612044500227435</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17</c:v>
                </c:pt>
                <c:pt idx="7460">
                  <c:v>1.2574883202674918</c:v>
                </c:pt>
                <c:pt idx="7461">
                  <c:v>1.2571513049738525</c:v>
                </c:pt>
                <c:pt idx="7462">
                  <c:v>1.2568144251455935</c:v>
                </c:pt>
                <c:pt idx="7463">
                  <c:v>1.2564776807101239</c:v>
                </c:pt>
                <c:pt idx="7464">
                  <c:v>1.2561410715949015</c:v>
                </c:pt>
                <c:pt idx="7465">
                  <c:v>1.2558045977274062</c:v>
                </c:pt>
                <c:pt idx="7466">
                  <c:v>1.2554682590352542</c:v>
                </c:pt>
                <c:pt idx="7467">
                  <c:v>1.2551320554460086</c:v>
                </c:pt>
                <c:pt idx="7468">
                  <c:v>1.2547959868873109</c:v>
                </c:pt>
                <c:pt idx="7469">
                  <c:v>1.2544600532868717</c:v>
                </c:pt>
                <c:pt idx="7470">
                  <c:v>1.2541242545724216</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59</c:v>
                </c:pt>
                <c:pt idx="7481">
                  <c:v>1.2504393505742299</c:v>
                </c:pt>
                <c:pt idx="7482">
                  <c:v>1.2501051648737873</c:v>
                </c:pt>
                <c:pt idx="7483">
                  <c:v>1.2497711131243774</c:v>
                </c:pt>
                <c:pt idx="7484">
                  <c:v>1.2494371952545578</c:v>
                </c:pt>
                <c:pt idx="7485">
                  <c:v>1.2491034111927262</c:v>
                </c:pt>
                <c:pt idx="7486">
                  <c:v>1.2487697608674098</c:v>
                </c:pt>
                <c:pt idx="7487">
                  <c:v>1.2484362442071653</c:v>
                </c:pt>
                <c:pt idx="7488">
                  <c:v>1.2481028611406511</c:v>
                </c:pt>
                <c:pt idx="7489">
                  <c:v>1.2477696115964392</c:v>
                </c:pt>
                <c:pt idx="7490">
                  <c:v>1.2474364955033195</c:v>
                </c:pt>
                <c:pt idx="7491">
                  <c:v>1.2471035127900258</c:v>
                </c:pt>
                <c:pt idx="7492">
                  <c:v>1.2467706633853377</c:v>
                </c:pt>
                <c:pt idx="7493">
                  <c:v>1.2464379472181182</c:v>
                </c:pt>
                <c:pt idx="7494">
                  <c:v>1.2461053642172661</c:v>
                </c:pt>
                <c:pt idx="7495">
                  <c:v>1.2457729143117346</c:v>
                </c:pt>
                <c:pt idx="7496">
                  <c:v>1.2454405974304672</c:v>
                </c:pt>
                <c:pt idx="7497">
                  <c:v>1.2451084135025838</c:v>
                </c:pt>
                <c:pt idx="7498">
                  <c:v>1.2447763624571138</c:v>
                </c:pt>
                <c:pt idx="7499">
                  <c:v>1.2444444442232101</c:v>
                </c:pt>
                <c:pt idx="7500">
                  <c:v>1.2441126587300491</c:v>
                </c:pt>
                <c:pt idx="7501">
                  <c:v>1.2437810059068615</c:v>
                </c:pt>
                <c:pt idx="7502">
                  <c:v>1.2434494856829101</c:v>
                </c:pt>
                <c:pt idx="7503">
                  <c:v>1.2431180979875556</c:v>
                </c:pt>
                <c:pt idx="7504">
                  <c:v>1.2427868427501298</c:v>
                </c:pt>
                <c:pt idx="7505">
                  <c:v>1.2424557199000625</c:v>
                </c:pt>
                <c:pt idx="7506">
                  <c:v>1.2421247293668181</c:v>
                </c:pt>
                <c:pt idx="7507">
                  <c:v>1.2417938710798933</c:v>
                </c:pt>
                <c:pt idx="7508">
                  <c:v>1.241463144968886</c:v>
                </c:pt>
                <c:pt idx="7509">
                  <c:v>1.2411325509633613</c:v>
                </c:pt>
                <c:pt idx="7510">
                  <c:v>1.2408020889929838</c:v>
                </c:pt>
                <c:pt idx="7511">
                  <c:v>1.2404717589874394</c:v>
                </c:pt>
                <c:pt idx="7512">
                  <c:v>1.2401415608765283</c:v>
                </c:pt>
                <c:pt idx="7513">
                  <c:v>1.2398114945899423</c:v>
                </c:pt>
                <c:pt idx="7514">
                  <c:v>1.2394815600576214</c:v>
                </c:pt>
                <c:pt idx="7515">
                  <c:v>1.2391517572093722</c:v>
                </c:pt>
                <c:pt idx="7516">
                  <c:v>1.2388220859752046</c:v>
                </c:pt>
                <c:pt idx="7517">
                  <c:v>1.2384925462850331</c:v>
                </c:pt>
                <c:pt idx="7518">
                  <c:v>1.2381631380689047</c:v>
                </c:pt>
                <c:pt idx="7519">
                  <c:v>1.2378338612568904</c:v>
                </c:pt>
                <c:pt idx="7520">
                  <c:v>1.2375047157790855</c:v>
                </c:pt>
                <c:pt idx="7521">
                  <c:v>1.2371757015657243</c:v>
                </c:pt>
                <c:pt idx="7522">
                  <c:v>1.2368468185469479</c:v>
                </c:pt>
                <c:pt idx="7523">
                  <c:v>1.2365180666530498</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47</c:v>
                </c:pt>
                <c:pt idx="7533">
                  <c:v>1.2332377442712341</c:v>
                </c:pt>
                <c:pt idx="7534">
                  <c:v>1.2329104301610561</c:v>
                </c:pt>
                <c:pt idx="7535">
                  <c:v>1.2325832463424338</c:v>
                </c:pt>
                <c:pt idx="7536">
                  <c:v>1.2322561927462301</c:v>
                </c:pt>
                <c:pt idx="7537">
                  <c:v>1.2319292693033284</c:v>
                </c:pt>
                <c:pt idx="7538">
                  <c:v>1.2316024759447184</c:v>
                </c:pt>
                <c:pt idx="7539">
                  <c:v>1.2312758126013559</c:v>
                </c:pt>
                <c:pt idx="7540">
                  <c:v>1.2309492792042938</c:v>
                </c:pt>
                <c:pt idx="7541">
                  <c:v>1.2306228756846178</c:v>
                </c:pt>
                <c:pt idx="7542">
                  <c:v>1.2302966019734596</c:v>
                </c:pt>
                <c:pt idx="7543">
                  <c:v>1.2299704580019832</c:v>
                </c:pt>
                <c:pt idx="7544">
                  <c:v>1.2296444437014498</c:v>
                </c:pt>
                <c:pt idx="7545">
                  <c:v>1.2293185590030904</c:v>
                </c:pt>
                <c:pt idx="7546">
                  <c:v>1.2289928038382301</c:v>
                </c:pt>
                <c:pt idx="7547">
                  <c:v>1.2286671781382301</c:v>
                </c:pt>
                <c:pt idx="7548">
                  <c:v>1.2283416818344788</c:v>
                </c:pt>
                <c:pt idx="7549">
                  <c:v>1.2280163148584682</c:v>
                </c:pt>
                <c:pt idx="7550">
                  <c:v>1.2276910771416376</c:v>
                </c:pt>
                <c:pt idx="7551">
                  <c:v>1.227365968615592</c:v>
                </c:pt>
                <c:pt idx="7552">
                  <c:v>1.2270409892118661</c:v>
                </c:pt>
                <c:pt idx="7553">
                  <c:v>1.2267161388621086</c:v>
                </c:pt>
                <c:pt idx="7554">
                  <c:v>1.2263914174979746</c:v>
                </c:pt>
                <c:pt idx="7555">
                  <c:v>1.2260668250512521</c:v>
                </c:pt>
                <c:pt idx="7556">
                  <c:v>1.225742361453642</c:v>
                </c:pt>
                <c:pt idx="7557">
                  <c:v>1.2254180266369785</c:v>
                </c:pt>
                <c:pt idx="7558">
                  <c:v>1.2250938205331197</c:v>
                </c:pt>
                <c:pt idx="7559">
                  <c:v>1.2247697430739548</c:v>
                </c:pt>
                <c:pt idx="7560">
                  <c:v>1.2244457941914695</c:v>
                </c:pt>
                <c:pt idx="7561">
                  <c:v>1.2241219738176186</c:v>
                </c:pt>
                <c:pt idx="7562">
                  <c:v>1.2237982818844291</c:v>
                </c:pt>
                <c:pt idx="7563">
                  <c:v>1.2234747183240307</c:v>
                </c:pt>
                <c:pt idx="7564">
                  <c:v>1.2231512830685456</c:v>
                </c:pt>
                <c:pt idx="7565">
                  <c:v>1.2228279760501057</c:v>
                </c:pt>
                <c:pt idx="7566">
                  <c:v>1.2225047972009262</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03</c:v>
                </c:pt>
                <c:pt idx="7575">
                  <c:v>1.2196019440142072</c:v>
                </c:pt>
                <c:pt idx="7576">
                  <c:v>1.2192800431396458</c:v>
                </c:pt>
                <c:pt idx="7577">
                  <c:v>1.2189582696917189</c:v>
                </c:pt>
                <c:pt idx="7578">
                  <c:v>1.2186366236031292</c:v>
                </c:pt>
                <c:pt idx="7579">
                  <c:v>1.2183151048067458</c:v>
                </c:pt>
                <c:pt idx="7580">
                  <c:v>1.2179937132353007</c:v>
                </c:pt>
                <c:pt idx="7581">
                  <c:v>1.217672448821806</c:v>
                </c:pt>
                <c:pt idx="7582">
                  <c:v>1.2173513114991013</c:v>
                </c:pt>
                <c:pt idx="7583">
                  <c:v>1.2170303012002162</c:v>
                </c:pt>
                <c:pt idx="7584">
                  <c:v>1.2167094178581166</c:v>
                </c:pt>
                <c:pt idx="7585">
                  <c:v>1.2163886614059161</c:v>
                </c:pt>
                <c:pt idx="7586">
                  <c:v>1.2160680317766801</c:v>
                </c:pt>
                <c:pt idx="7587">
                  <c:v>1.2157475289035844</c:v>
                </c:pt>
                <c:pt idx="7588">
                  <c:v>1.2154271527197775</c:v>
                </c:pt>
                <c:pt idx="7589">
                  <c:v>1.2151069031585651</c:v>
                </c:pt>
                <c:pt idx="7590">
                  <c:v>1.2147867801531838</c:v>
                </c:pt>
                <c:pt idx="7591">
                  <c:v>1.2144667836369698</c:v>
                </c:pt>
                <c:pt idx="7592">
                  <c:v>1.2141469135432961</c:v>
                </c:pt>
                <c:pt idx="7593">
                  <c:v>1.2138271698055727</c:v>
                </c:pt>
                <c:pt idx="7594">
                  <c:v>1.2135075523572578</c:v>
                </c:pt>
                <c:pt idx="7595">
                  <c:v>1.2131880611318666</c:v>
                </c:pt>
                <c:pt idx="7596">
                  <c:v>1.2128686960628901</c:v>
                </c:pt>
                <c:pt idx="7597">
                  <c:v>1.212549457083989</c:v>
                </c:pt>
                <c:pt idx="7598">
                  <c:v>1.2122303441287761</c:v>
                </c:pt>
                <c:pt idx="7599">
                  <c:v>1.2119113571308786</c:v>
                </c:pt>
                <c:pt idx="7600">
                  <c:v>1.2115924960240831</c:v>
                </c:pt>
                <c:pt idx="7601">
                  <c:v>1.2112737607421338</c:v>
                </c:pt>
                <c:pt idx="7602">
                  <c:v>1.2109551512188121</c:v>
                </c:pt>
                <c:pt idx="7603">
                  <c:v>1.2106366673879636</c:v>
                </c:pt>
                <c:pt idx="7604">
                  <c:v>1.2103183091835381</c:v>
                </c:pt>
                <c:pt idx="7605">
                  <c:v>1.2100000765394192</c:v>
                </c:pt>
                <c:pt idx="7606">
                  <c:v>1.2096819693896057</c:v>
                </c:pt>
                <c:pt idx="7607">
                  <c:v>1.2093639876681095</c:v>
                </c:pt>
                <c:pt idx="7608">
                  <c:v>1.2090461313090344</c:v>
                </c:pt>
                <c:pt idx="7609">
                  <c:v>1.2087284002464538</c:v>
                </c:pt>
                <c:pt idx="7610">
                  <c:v>1.208410794414537</c:v>
                </c:pt>
                <c:pt idx="7611">
                  <c:v>1.2080933137474636</c:v>
                </c:pt>
                <c:pt idx="7612">
                  <c:v>1.2077759581795178</c:v>
                </c:pt>
                <c:pt idx="7613">
                  <c:v>1.2074587276449438</c:v>
                </c:pt>
                <c:pt idx="7614">
                  <c:v>1.2071416220780671</c:v>
                </c:pt>
                <c:pt idx="7615">
                  <c:v>1.2068246414132824</c:v>
                </c:pt>
                <c:pt idx="7616">
                  <c:v>1.2065077855850022</c:v>
                </c:pt>
                <c:pt idx="7617">
                  <c:v>1.2061910545276489</c:v>
                </c:pt>
                <c:pt idx="7618">
                  <c:v>1.2058744481757557</c:v>
                </c:pt>
                <c:pt idx="7619">
                  <c:v>1.2055579664638791</c:v>
                </c:pt>
                <c:pt idx="7620">
                  <c:v>1.2052416093265379</c:v>
                </c:pt>
                <c:pt idx="7621">
                  <c:v>1.2049253766984154</c:v>
                </c:pt>
                <c:pt idx="7622">
                  <c:v>1.2046092685141514</c:v>
                </c:pt>
                <c:pt idx="7623">
                  <c:v>1.2042932847085077</c:v>
                </c:pt>
                <c:pt idx="7624">
                  <c:v>1.203977425216193</c:v>
                </c:pt>
                <c:pt idx="7625">
                  <c:v>1.2036616899720063</c:v>
                </c:pt>
                <c:pt idx="7626">
                  <c:v>1.2033460789108379</c:v>
                </c:pt>
                <c:pt idx="7627">
                  <c:v>1.2030305919675244</c:v>
                </c:pt>
                <c:pt idx="7628">
                  <c:v>1.2027152290770091</c:v>
                </c:pt>
                <c:pt idx="7629">
                  <c:v>1.2023999901742493</c:v>
                </c:pt>
                <c:pt idx="7630">
                  <c:v>1.2020848751942959</c:v>
                </c:pt>
                <c:pt idx="7631">
                  <c:v>1.2017698840721467</c:v>
                </c:pt>
                <c:pt idx="7632">
                  <c:v>1.2014550167429698</c:v>
                </c:pt>
                <c:pt idx="7633">
                  <c:v>1.2011402731418479</c:v>
                </c:pt>
                <c:pt idx="7634">
                  <c:v>1.2008256532039656</c:v>
                </c:pt>
                <c:pt idx="7635">
                  <c:v>1.2005111568645999</c:v>
                </c:pt>
                <c:pt idx="7636">
                  <c:v>1.2001967840589658</c:v>
                </c:pt>
                <c:pt idx="7637">
                  <c:v>1.1998825347224067</c:v>
                </c:pt>
                <c:pt idx="7638">
                  <c:v>1.1995684087902303</c:v>
                </c:pt>
                <c:pt idx="7639">
                  <c:v>1.1992544061978745</c:v>
                </c:pt>
                <c:pt idx="7640">
                  <c:v>1.1989405268807873</c:v>
                </c:pt>
                <c:pt idx="7641">
                  <c:v>1.1986267707743719</c:v>
                </c:pt>
                <c:pt idx="7642">
                  <c:v>1.1983131378142384</c:v>
                </c:pt>
                <c:pt idx="7643">
                  <c:v>1.1979996279358858</c:v>
                </c:pt>
                <c:pt idx="7644">
                  <c:v>1.1976862410749598</c:v>
                </c:pt>
                <c:pt idx="7645">
                  <c:v>1.197372977167094</c:v>
                </c:pt>
                <c:pt idx="7646">
                  <c:v>1.1970598361479785</c:v>
                </c:pt>
                <c:pt idx="7647">
                  <c:v>1.1967468179533449</c:v>
                </c:pt>
                <c:pt idx="7648">
                  <c:v>1.1964339225189788</c:v>
                </c:pt>
                <c:pt idx="7649">
                  <c:v>1.1961211497806621</c:v>
                </c:pt>
                <c:pt idx="7650">
                  <c:v>1.1958084996742859</c:v>
                </c:pt>
                <c:pt idx="7651">
                  <c:v>1.1954959721357401</c:v>
                </c:pt>
                <c:pt idx="7652">
                  <c:v>1.1951835671009641</c:v>
                </c:pt>
                <c:pt idx="7653">
                  <c:v>1.1948712845059417</c:v>
                </c:pt>
                <c:pt idx="7654">
                  <c:v>1.1945591242867333</c:v>
                </c:pt>
                <c:pt idx="7655">
                  <c:v>1.1942470863793166</c:v>
                </c:pt>
                <c:pt idx="7656">
                  <c:v>1.1939351707198631</c:v>
                </c:pt>
                <c:pt idx="7657">
                  <c:v>1.1936233772445166</c:v>
                </c:pt>
                <c:pt idx="7658">
                  <c:v>1.1933117058894898</c:v>
                </c:pt>
                <c:pt idx="7659">
                  <c:v>1.1930001565909849</c:v>
                </c:pt>
                <c:pt idx="7660">
                  <c:v>1.1926887292853063</c:v>
                </c:pt>
                <c:pt idx="7661">
                  <c:v>1.1923774239087448</c:v>
                </c:pt>
                <c:pt idx="7662">
                  <c:v>1.1920662403976179</c:v>
                </c:pt>
                <c:pt idx="7663">
                  <c:v>1.1917551786884195</c:v>
                </c:pt>
                <c:pt idx="7664">
                  <c:v>1.1914442387175219</c:v>
                </c:pt>
                <c:pt idx="7665">
                  <c:v>1.1911334204214425</c:v>
                </c:pt>
                <c:pt idx="7666">
                  <c:v>1.1908227237367115</c:v>
                </c:pt>
                <c:pt idx="7667">
                  <c:v>1.1905121485998562</c:v>
                </c:pt>
                <c:pt idx="7668">
                  <c:v>1.1902016949474958</c:v>
                </c:pt>
                <c:pt idx="7669">
                  <c:v>1.1898913627163026</c:v>
                </c:pt>
                <c:pt idx="7670">
                  <c:v>1.1895811518429507</c:v>
                </c:pt>
                <c:pt idx="7671">
                  <c:v>1.1892710622641718</c:v>
                </c:pt>
                <c:pt idx="7672">
                  <c:v>1.1889610939167401</c:v>
                </c:pt>
                <c:pt idx="7673">
                  <c:v>1.1886512467374664</c:v>
                </c:pt>
                <c:pt idx="7674">
                  <c:v>1.1883415206632293</c:v>
                </c:pt>
                <c:pt idx="7675">
                  <c:v>1.1880319156308561</c:v>
                </c:pt>
                <c:pt idx="7676">
                  <c:v>1.187722431577352</c:v>
                </c:pt>
                <c:pt idx="7677">
                  <c:v>1.1874130684396711</c:v>
                </c:pt>
                <c:pt idx="7678">
                  <c:v>1.1871038261548341</c:v>
                </c:pt>
                <c:pt idx="7679">
                  <c:v>1.1867947046598994</c:v>
                </c:pt>
                <c:pt idx="7680">
                  <c:v>1.1864857038919832</c:v>
                </c:pt>
                <c:pt idx="7681">
                  <c:v>1.1861768237881964</c:v>
                </c:pt>
                <c:pt idx="7682">
                  <c:v>1.1858680642857395</c:v>
                </c:pt>
                <c:pt idx="7683">
                  <c:v>1.1855594253218347</c:v>
                </c:pt>
                <c:pt idx="7684">
                  <c:v>1.1852509068337589</c:v>
                </c:pt>
                <c:pt idx="7685">
                  <c:v>1.1849425087587888</c:v>
                </c:pt>
                <c:pt idx="7686">
                  <c:v>1.1846342310342668</c:v>
                </c:pt>
                <c:pt idx="7687">
                  <c:v>1.1843260735976215</c:v>
                </c:pt>
                <c:pt idx="7688">
                  <c:v>1.1840180363862836</c:v>
                </c:pt>
                <c:pt idx="7689">
                  <c:v>1.1837101193376449</c:v>
                </c:pt>
                <c:pt idx="7690">
                  <c:v>1.1834023223892902</c:v>
                </c:pt>
                <c:pt idx="7691">
                  <c:v>1.1830946454787439</c:v>
                </c:pt>
                <c:pt idx="7692">
                  <c:v>1.1827870885436105</c:v>
                </c:pt>
                <c:pt idx="7693">
                  <c:v>1.1824796515214764</c:v>
                </c:pt>
                <c:pt idx="7694">
                  <c:v>1.1821723343500743</c:v>
                </c:pt>
                <c:pt idx="7695">
                  <c:v>1.1818651369670501</c:v>
                </c:pt>
                <c:pt idx="7696">
                  <c:v>1.1815580593102157</c:v>
                </c:pt>
                <c:pt idx="7697">
                  <c:v>1.1812511013173161</c:v>
                </c:pt>
                <c:pt idx="7698">
                  <c:v>1.1809442629262161</c:v>
                </c:pt>
                <c:pt idx="7699">
                  <c:v>1.1806375440747932</c:v>
                </c:pt>
                <c:pt idx="7700">
                  <c:v>1.1803309447009311</c:v>
                </c:pt>
                <c:pt idx="7701">
                  <c:v>1.1800244647425921</c:v>
                </c:pt>
                <c:pt idx="7702">
                  <c:v>1.1797181041377884</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329</c:v>
                </c:pt>
                <c:pt idx="7711">
                  <c:v>1.1769662193919899</c:v>
                </c:pt>
                <c:pt idx="7712">
                  <c:v>1.1766610489209335</c:v>
                </c:pt>
                <c:pt idx="7713">
                  <c:v>1.1763559971239861</c:v>
                </c:pt>
                <c:pt idx="7714">
                  <c:v>1.1760510639396327</c:v>
                </c:pt>
                <c:pt idx="7715">
                  <c:v>1.1757462493063524</c:v>
                </c:pt>
                <c:pt idx="7716">
                  <c:v>1.175441553162738</c:v>
                </c:pt>
                <c:pt idx="7717">
                  <c:v>1.1751369754473702</c:v>
                </c:pt>
                <c:pt idx="7718">
                  <c:v>1.1748325160988953</c:v>
                </c:pt>
                <c:pt idx="7719">
                  <c:v>1.1745281750559531</c:v>
                </c:pt>
                <c:pt idx="7720">
                  <c:v>1.1742239522572915</c:v>
                </c:pt>
                <c:pt idx="7721">
                  <c:v>1.1739198476416519</c:v>
                </c:pt>
                <c:pt idx="7722">
                  <c:v>1.1736158611478409</c:v>
                </c:pt>
                <c:pt idx="7723">
                  <c:v>1.1733119927146518</c:v>
                </c:pt>
                <c:pt idx="7724">
                  <c:v>1.1730082422809958</c:v>
                </c:pt>
                <c:pt idx="7725">
                  <c:v>1.1727046097857741</c:v>
                </c:pt>
                <c:pt idx="7726">
                  <c:v>1.1724010951679336</c:v>
                </c:pt>
                <c:pt idx="7727">
                  <c:v>1.1720976983664679</c:v>
                </c:pt>
                <c:pt idx="7728">
                  <c:v>1.1717944193203953</c:v>
                </c:pt>
                <c:pt idx="7729">
                  <c:v>1.1714912579688075</c:v>
                </c:pt>
                <c:pt idx="7730">
                  <c:v>1.1711882142508161</c:v>
                </c:pt>
                <c:pt idx="7731">
                  <c:v>1.1708852881055443</c:v>
                </c:pt>
                <c:pt idx="7732">
                  <c:v>1.1705824794722066</c:v>
                </c:pt>
                <c:pt idx="7733">
                  <c:v>1.1702797882899858</c:v>
                </c:pt>
                <c:pt idx="7734">
                  <c:v>1.1699772144981944</c:v>
                </c:pt>
                <c:pt idx="7735">
                  <c:v>1.1696747580361198</c:v>
                </c:pt>
                <c:pt idx="7736">
                  <c:v>1.169372418843112</c:v>
                </c:pt>
                <c:pt idx="7737">
                  <c:v>1.1690701968585611</c:v>
                </c:pt>
                <c:pt idx="7738">
                  <c:v>1.1687680920218591</c:v>
                </c:pt>
                <c:pt idx="7739">
                  <c:v>1.1684661042725133</c:v>
                </c:pt>
                <c:pt idx="7740">
                  <c:v>1.1681642335499798</c:v>
                </c:pt>
                <c:pt idx="7741">
                  <c:v>1.1678624797938444</c:v>
                </c:pt>
                <c:pt idx="7742">
                  <c:v>1.1675608429436415</c:v>
                </c:pt>
                <c:pt idx="7743">
                  <c:v>1.167259322939024</c:v>
                </c:pt>
                <c:pt idx="7744">
                  <c:v>1.1669579197196516</c:v>
                </c:pt>
                <c:pt idx="7745">
                  <c:v>1.1666566332251782</c:v>
                </c:pt>
                <c:pt idx="7746">
                  <c:v>1.1663554633953996</c:v>
                </c:pt>
                <c:pt idx="7747">
                  <c:v>1.1660544101700243</c:v>
                </c:pt>
                <c:pt idx="7748">
                  <c:v>1.1657534734889181</c:v>
                </c:pt>
                <c:pt idx="7749">
                  <c:v>1.1654526532919121</c:v>
                </c:pt>
                <c:pt idx="7750">
                  <c:v>1.1651519495189135</c:v>
                </c:pt>
                <c:pt idx="7751">
                  <c:v>1.1648513621098129</c:v>
                </c:pt>
                <c:pt idx="7752">
                  <c:v>1.1645508910046161</c:v>
                </c:pt>
                <c:pt idx="7753">
                  <c:v>1.1642505361433406</c:v>
                </c:pt>
                <c:pt idx="7754">
                  <c:v>1.163950297465951</c:v>
                </c:pt>
                <c:pt idx="7755">
                  <c:v>1.1636501749126507</c:v>
                </c:pt>
                <c:pt idx="7756">
                  <c:v>1.1633501684234753</c:v>
                </c:pt>
                <c:pt idx="7757">
                  <c:v>1.1630502779386027</c:v>
                </c:pt>
                <c:pt idx="7758">
                  <c:v>1.162750503398275</c:v>
                </c:pt>
                <c:pt idx="7759">
                  <c:v>1.1624508447426727</c:v>
                </c:pt>
                <c:pt idx="7760">
                  <c:v>1.1621513019120921</c:v>
                </c:pt>
                <c:pt idx="7761">
                  <c:v>1.161851874846882</c:v>
                </c:pt>
                <c:pt idx="7762">
                  <c:v>1.1615525634873578</c:v>
                </c:pt>
                <c:pt idx="7763">
                  <c:v>1.1612533677739101</c:v>
                </c:pt>
                <c:pt idx="7764">
                  <c:v>1.1609542876469978</c:v>
                </c:pt>
                <c:pt idx="7765">
                  <c:v>1.1606553230470884</c:v>
                </c:pt>
                <c:pt idx="7766">
                  <c:v>1.1603564739146561</c:v>
                </c:pt>
                <c:pt idx="7767">
                  <c:v>1.1600577401902943</c:v>
                </c:pt>
                <c:pt idx="7768">
                  <c:v>1.1597591218145404</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73</c:v>
                </c:pt>
                <c:pt idx="7780">
                  <c:v>1.1561846769232511</c:v>
                </c:pt>
                <c:pt idx="7781">
                  <c:v>1.155887552690162</c:v>
                </c:pt>
                <c:pt idx="7782">
                  <c:v>1.1555905429778914</c:v>
                </c:pt>
                <c:pt idx="7783">
                  <c:v>1.1552936477275686</c:v>
                </c:pt>
                <c:pt idx="7784">
                  <c:v>1.154996866880424</c:v>
                </c:pt>
                <c:pt idx="7785">
                  <c:v>1.1547002003776496</c:v>
                </c:pt>
                <c:pt idx="7786">
                  <c:v>1.1544036481605255</c:v>
                </c:pt>
                <c:pt idx="7787">
                  <c:v>1.154107210170358</c:v>
                </c:pt>
                <c:pt idx="7788">
                  <c:v>1.1538108863484886</c:v>
                </c:pt>
                <c:pt idx="7789">
                  <c:v>1.1535146766363</c:v>
                </c:pt>
                <c:pt idx="7790">
                  <c:v>1.1532185809752211</c:v>
                </c:pt>
                <c:pt idx="7791">
                  <c:v>1.1529225993066721</c:v>
                </c:pt>
                <c:pt idx="7792">
                  <c:v>1.1526267315721819</c:v>
                </c:pt>
                <c:pt idx="7793">
                  <c:v>1.1523309777132837</c:v>
                </c:pt>
                <c:pt idx="7794">
                  <c:v>1.1520353376715213</c:v>
                </c:pt>
                <c:pt idx="7795">
                  <c:v>1.1517398113884978</c:v>
                </c:pt>
                <c:pt idx="7796">
                  <c:v>1.1514443988058856</c:v>
                </c:pt>
                <c:pt idx="7797">
                  <c:v>1.1511490998653502</c:v>
                </c:pt>
                <c:pt idx="7798">
                  <c:v>1.1508539145086278</c:v>
                </c:pt>
                <c:pt idx="7799">
                  <c:v>1.1505588426774229</c:v>
                </c:pt>
                <c:pt idx="7800">
                  <c:v>1.1502638843135911</c:v>
                </c:pt>
                <c:pt idx="7801">
                  <c:v>1.149969039358911</c:v>
                </c:pt>
                <c:pt idx="7802">
                  <c:v>1.1496743077552838</c:v>
                </c:pt>
                <c:pt idx="7803">
                  <c:v>1.1493796894446058</c:v>
                </c:pt>
                <c:pt idx="7804">
                  <c:v>1.1490851843688363</c:v>
                </c:pt>
                <c:pt idx="7805">
                  <c:v>1.1487907924698817</c:v>
                </c:pt>
                <c:pt idx="7806">
                  <c:v>1.1484965136898575</c:v>
                </c:pt>
                <c:pt idx="7807">
                  <c:v>1.1482023479707621</c:v>
                </c:pt>
                <c:pt idx="7808">
                  <c:v>1.1479082952546662</c:v>
                </c:pt>
                <c:pt idx="7809">
                  <c:v>1.1476143554837746</c:v>
                </c:pt>
                <c:pt idx="7810">
                  <c:v>1.1473205286001815</c:v>
                </c:pt>
                <c:pt idx="7811">
                  <c:v>1.1470268145461111</c:v>
                </c:pt>
                <c:pt idx="7812">
                  <c:v>1.1467332132638022</c:v>
                </c:pt>
                <c:pt idx="7813">
                  <c:v>1.1464397246955429</c:v>
                </c:pt>
                <c:pt idx="7814">
                  <c:v>1.1461463487836081</c:v>
                </c:pt>
                <c:pt idx="7815">
                  <c:v>1.1458530854703839</c:v>
                </c:pt>
                <c:pt idx="7816">
                  <c:v>1.1455599346982663</c:v>
                </c:pt>
                <c:pt idx="7817">
                  <c:v>1.1452668964096158</c:v>
                </c:pt>
                <c:pt idx="7818">
                  <c:v>1.1449739705469621</c:v>
                </c:pt>
                <c:pt idx="7819">
                  <c:v>1.1446811570527597</c:v>
                </c:pt>
                <c:pt idx="7820">
                  <c:v>1.1443884558695629</c:v>
                </c:pt>
                <c:pt idx="7821">
                  <c:v>1.1440958669399361</c:v>
                </c:pt>
                <c:pt idx="7822">
                  <c:v>1.1438033902064708</c:v>
                </c:pt>
                <c:pt idx="7823">
                  <c:v>1.1435110256118521</c:v>
                </c:pt>
                <c:pt idx="7824">
                  <c:v>1.1432187730987327</c:v>
                </c:pt>
                <c:pt idx="7825">
                  <c:v>1.1429266326098038</c:v>
                </c:pt>
                <c:pt idx="7826">
                  <c:v>1.142634604087861</c:v>
                </c:pt>
                <c:pt idx="7827">
                  <c:v>1.1423426874756775</c:v>
                </c:pt>
                <c:pt idx="7828">
                  <c:v>1.1420508827160942</c:v>
                </c:pt>
                <c:pt idx="7829">
                  <c:v>1.1417591897519361</c:v>
                </c:pt>
                <c:pt idx="7830">
                  <c:v>1.1414676085261388</c:v>
                </c:pt>
                <c:pt idx="7831">
                  <c:v>1.1411761389816402</c:v>
                </c:pt>
                <c:pt idx="7832">
                  <c:v>1.1408847810613771</c:v>
                </c:pt>
                <c:pt idx="7833">
                  <c:v>1.1405935347084044</c:v>
                </c:pt>
                <c:pt idx="7834">
                  <c:v>1.140302399865734</c:v>
                </c:pt>
                <c:pt idx="7835">
                  <c:v>1.1400113764764441</c:v>
                </c:pt>
                <c:pt idx="7836">
                  <c:v>1.139720464483678</c:v>
                </c:pt>
                <c:pt idx="7837">
                  <c:v>1.1394296638305779</c:v>
                </c:pt>
                <c:pt idx="7838">
                  <c:v>1.1391389744603464</c:v>
                </c:pt>
                <c:pt idx="7839">
                  <c:v>1.1388483963161755</c:v>
                </c:pt>
                <c:pt idx="7840">
                  <c:v>1.1385579293413954</c:v>
                </c:pt>
                <c:pt idx="7841">
                  <c:v>1.1382675734791941</c:v>
                </c:pt>
                <c:pt idx="7842">
                  <c:v>1.1379773286730168</c:v>
                </c:pt>
                <c:pt idx="7843">
                  <c:v>1.1376871948661818</c:v>
                </c:pt>
                <c:pt idx="7844">
                  <c:v>1.1373971720020917</c:v>
                </c:pt>
                <c:pt idx="7845">
                  <c:v>1.1371072600242167</c:v>
                </c:pt>
                <c:pt idx="7846">
                  <c:v>1.1368174588760382</c:v>
                </c:pt>
                <c:pt idx="7847">
                  <c:v>1.1365277685010406</c:v>
                </c:pt>
                <c:pt idx="7848">
                  <c:v>1.1362381888427922</c:v>
                </c:pt>
                <c:pt idx="7849">
                  <c:v>1.1359487198448699</c:v>
                </c:pt>
                <c:pt idx="7850">
                  <c:v>1.1356593614509201</c:v>
                </c:pt>
                <c:pt idx="7851">
                  <c:v>1.1353701136045871</c:v>
                </c:pt>
                <c:pt idx="7852">
                  <c:v>1.1350809762495802</c:v>
                </c:pt>
                <c:pt idx="7853">
                  <c:v>1.1347919493295955</c:v>
                </c:pt>
                <c:pt idx="7854">
                  <c:v>1.134503032788434</c:v>
                </c:pt>
                <c:pt idx="7855">
                  <c:v>1.1342142265698862</c:v>
                </c:pt>
                <c:pt idx="7856">
                  <c:v>1.1339255306177913</c:v>
                </c:pt>
                <c:pt idx="7857">
                  <c:v>1.1336369448760344</c:v>
                </c:pt>
                <c:pt idx="7858">
                  <c:v>1.1333484692884921</c:v>
                </c:pt>
                <c:pt idx="7859">
                  <c:v>1.1330601037991408</c:v>
                </c:pt>
                <c:pt idx="7860">
                  <c:v>1.1327718483519533</c:v>
                </c:pt>
                <c:pt idx="7861">
                  <c:v>1.132483702890946</c:v>
                </c:pt>
                <c:pt idx="7862">
                  <c:v>1.1321956673601696</c:v>
                </c:pt>
                <c:pt idx="7863">
                  <c:v>1.1319077417037262</c:v>
                </c:pt>
                <c:pt idx="7864">
                  <c:v>1.1316199258657147</c:v>
                </c:pt>
                <c:pt idx="7865">
                  <c:v>1.1313322197902891</c:v>
                </c:pt>
                <c:pt idx="7866">
                  <c:v>1.1310446234216744</c:v>
                </c:pt>
                <c:pt idx="7867">
                  <c:v>1.1307571367041009</c:v>
                </c:pt>
                <c:pt idx="7868">
                  <c:v>1.1304697595817901</c:v>
                </c:pt>
                <c:pt idx="7869">
                  <c:v>1.130182491999097</c:v>
                </c:pt>
                <c:pt idx="7870">
                  <c:v>1.1298953339003102</c:v>
                </c:pt>
                <c:pt idx="7871">
                  <c:v>1.1296082852298219</c:v>
                </c:pt>
                <c:pt idx="7872">
                  <c:v>1.129321345932053</c:v>
                </c:pt>
                <c:pt idx="7873">
                  <c:v>1.1290345159514457</c:v>
                </c:pt>
                <c:pt idx="7874">
                  <c:v>1.1287477952324518</c:v>
                </c:pt>
                <c:pt idx="7875">
                  <c:v>1.1284611837195968</c:v>
                </c:pt>
                <c:pt idx="7876">
                  <c:v>1.1281746813574278</c:v>
                </c:pt>
                <c:pt idx="7877">
                  <c:v>1.1278882880905297</c:v>
                </c:pt>
                <c:pt idx="7878">
                  <c:v>1.1276020038635299</c:v>
                </c:pt>
                <c:pt idx="7879">
                  <c:v>1.1273158286210643</c:v>
                </c:pt>
                <c:pt idx="7880">
                  <c:v>1.1270297623078078</c:v>
                </c:pt>
                <c:pt idx="7881">
                  <c:v>1.1267438048685383</c:v>
                </c:pt>
                <c:pt idx="7882">
                  <c:v>1.1264579562479577</c:v>
                </c:pt>
                <c:pt idx="7883">
                  <c:v>1.1261722163908747</c:v>
                </c:pt>
                <c:pt idx="7884">
                  <c:v>1.1258865852421378</c:v>
                </c:pt>
                <c:pt idx="7885">
                  <c:v>1.1256010627465989</c:v>
                </c:pt>
                <c:pt idx="7886">
                  <c:v>1.1253156488491556</c:v>
                </c:pt>
                <c:pt idx="7887">
                  <c:v>1.1250303434947417</c:v>
                </c:pt>
                <c:pt idx="7888">
                  <c:v>1.1247451466283405</c:v>
                </c:pt>
                <c:pt idx="7889">
                  <c:v>1.1244600581949098</c:v>
                </c:pt>
                <c:pt idx="7890">
                  <c:v>1.1241750781395361</c:v>
                </c:pt>
                <c:pt idx="7891">
                  <c:v>1.1238902064072698</c:v>
                </c:pt>
                <c:pt idx="7892">
                  <c:v>1.1236054429432265</c:v>
                </c:pt>
                <c:pt idx="7893">
                  <c:v>1.1233207876925329</c:v>
                </c:pt>
                <c:pt idx="7894">
                  <c:v>1.1230362406003978</c:v>
                </c:pt>
                <c:pt idx="7895">
                  <c:v>1.1227518016120213</c:v>
                </c:pt>
                <c:pt idx="7896">
                  <c:v>1.1224674706726161</c:v>
                </c:pt>
                <c:pt idx="7897">
                  <c:v>1.122183247727502</c:v>
                </c:pt>
                <c:pt idx="7898">
                  <c:v>1.1218991327219818</c:v>
                </c:pt>
                <c:pt idx="7899">
                  <c:v>1.1216151256014188</c:v>
                </c:pt>
                <c:pt idx="7900">
                  <c:v>1.1213312263111639</c:v>
                </c:pt>
                <c:pt idx="7901">
                  <c:v>1.121047434796691</c:v>
                </c:pt>
                <c:pt idx="7902">
                  <c:v>1.1207637510033817</c:v>
                </c:pt>
                <c:pt idx="7903">
                  <c:v>1.1204801748768147</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55</c:v>
                </c:pt>
                <c:pt idx="7913">
                  <c:v>1.1176503233110788</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08</c:v>
                </c:pt>
                <c:pt idx="7922">
                  <c:v>1.1151126128945799</c:v>
                </c:pt>
                <c:pt idx="7923">
                  <c:v>1.1148311787073693</c:v>
                </c:pt>
                <c:pt idx="7924">
                  <c:v>1.1145498510500373</c:v>
                </c:pt>
                <c:pt idx="7925">
                  <c:v>1.1142686298688391</c:v>
                </c:pt>
                <c:pt idx="7926">
                  <c:v>1.11398751511001</c:v>
                </c:pt>
                <c:pt idx="7927">
                  <c:v>1.1137065067198972</c:v>
                </c:pt>
                <c:pt idx="7928">
                  <c:v>1.1134256046448319</c:v>
                </c:pt>
                <c:pt idx="7929">
                  <c:v>1.1131448088311908</c:v>
                </c:pt>
                <c:pt idx="7930">
                  <c:v>1.1128641192253836</c:v>
                </c:pt>
                <c:pt idx="7931">
                  <c:v>1.1125835357738691</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97</c:v>
                </c:pt>
                <c:pt idx="7945">
                  <c:v>1.1086664837406035</c:v>
                </c:pt>
                <c:pt idx="7946">
                  <c:v>1.108387486199446</c:v>
                </c:pt>
                <c:pt idx="7947">
                  <c:v>1.1081085939602577</c:v>
                </c:pt>
                <c:pt idx="7948">
                  <c:v>1.1078298069700199</c:v>
                </c:pt>
                <c:pt idx="7949">
                  <c:v>1.1075511251758161</c:v>
                </c:pt>
                <c:pt idx="7950">
                  <c:v>1.1072725485247141</c:v>
                </c:pt>
                <c:pt idx="7951">
                  <c:v>1.1069940769638273</c:v>
                </c:pt>
                <c:pt idx="7952">
                  <c:v>1.106715710440306</c:v>
                </c:pt>
                <c:pt idx="7953">
                  <c:v>1.1064374489013429</c:v>
                </c:pt>
                <c:pt idx="7954">
                  <c:v>1.106159292294101</c:v>
                </c:pt>
                <c:pt idx="7955">
                  <c:v>1.1058812405659038</c:v>
                </c:pt>
                <c:pt idx="7956">
                  <c:v>1.1056032936639686</c:v>
                </c:pt>
                <c:pt idx="7957">
                  <c:v>1.1053254515356594</c:v>
                </c:pt>
                <c:pt idx="7958">
                  <c:v>1.1050477141282962</c:v>
                </c:pt>
                <c:pt idx="7959">
                  <c:v>1.104770081389238</c:v>
                </c:pt>
                <c:pt idx="7960">
                  <c:v>1.1044925532659295</c:v>
                </c:pt>
                <c:pt idx="7961">
                  <c:v>1.1042151297058334</c:v>
                </c:pt>
                <c:pt idx="7962">
                  <c:v>1.10393781065635</c:v>
                </c:pt>
                <c:pt idx="7963">
                  <c:v>1.1036605960650678</c:v>
                </c:pt>
                <c:pt idx="7964">
                  <c:v>1.1033834858795075</c:v>
                </c:pt>
                <c:pt idx="7965">
                  <c:v>1.1031064800472454</c:v>
                </c:pt>
                <c:pt idx="7966">
                  <c:v>1.1028295785158919</c:v>
                </c:pt>
                <c:pt idx="7967">
                  <c:v>1.1025527812331024</c:v>
                </c:pt>
                <c:pt idx="7968">
                  <c:v>1.1022760881465201</c:v>
                </c:pt>
                <c:pt idx="7969">
                  <c:v>1.1019994992038729</c:v>
                </c:pt>
                <c:pt idx="7970">
                  <c:v>1.1017230143529178</c:v>
                </c:pt>
                <c:pt idx="7971">
                  <c:v>1.1014466335414279</c:v>
                </c:pt>
                <c:pt idx="7972">
                  <c:v>1.1011703567171878</c:v>
                </c:pt>
                <c:pt idx="7973">
                  <c:v>1.1008941838280508</c:v>
                </c:pt>
                <c:pt idx="7974">
                  <c:v>1.1006181148219045</c:v>
                </c:pt>
                <c:pt idx="7975">
                  <c:v>1.1003421496466248</c:v>
                </c:pt>
                <c:pt idx="7976">
                  <c:v>1.1000662882501338</c:v>
                </c:pt>
                <c:pt idx="7977">
                  <c:v>1.0997905305804618</c:v>
                </c:pt>
                <c:pt idx="7978">
                  <c:v>1.0995148765855787</c:v>
                </c:pt>
                <c:pt idx="7979">
                  <c:v>1.0992393262135227</c:v>
                </c:pt>
                <c:pt idx="7980">
                  <c:v>1.0989638794123633</c:v>
                </c:pt>
                <c:pt idx="7981">
                  <c:v>1.0986885361302217</c:v>
                </c:pt>
                <c:pt idx="7982">
                  <c:v>1.0984132963151712</c:v>
                </c:pt>
                <c:pt idx="7983">
                  <c:v>1.0981381599154381</c:v>
                </c:pt>
                <c:pt idx="7984">
                  <c:v>1.0978631268792005</c:v>
                </c:pt>
                <c:pt idx="7985">
                  <c:v>1.0975881971546768</c:v>
                </c:pt>
                <c:pt idx="7986">
                  <c:v>1.0973133706901679</c:v>
                </c:pt>
                <c:pt idx="7987">
                  <c:v>1.0970386474339318</c:v>
                </c:pt>
                <c:pt idx="7988">
                  <c:v>1.0967640273343098</c:v>
                </c:pt>
                <c:pt idx="7989">
                  <c:v>1.0964895103396628</c:v>
                </c:pt>
                <c:pt idx="7990">
                  <c:v>1.0962150963983821</c:v>
                </c:pt>
                <c:pt idx="7991">
                  <c:v>1.0959407854588916</c:v>
                </c:pt>
                <c:pt idx="7992">
                  <c:v>1.0956665774696377</c:v>
                </c:pt>
                <c:pt idx="7993">
                  <c:v>1.0953924723791366</c:v>
                </c:pt>
                <c:pt idx="7994">
                  <c:v>1.0951184701359051</c:v>
                </c:pt>
                <c:pt idx="7995">
                  <c:v>1.0948445706884764</c:v>
                </c:pt>
                <c:pt idx="7996">
                  <c:v>1.0945707739854473</c:v>
                </c:pt>
                <c:pt idx="7997">
                  <c:v>1.0942970799754363</c:v>
                </c:pt>
                <c:pt idx="7998">
                  <c:v>1.0940234886070936</c:v>
                </c:pt>
                <c:pt idx="7999">
                  <c:v>1.0937499998291016</c:v>
                </c:pt>
                <c:pt idx="8000">
                  <c:v>1.0934766135901617</c:v>
                </c:pt>
                <c:pt idx="8001">
                  <c:v>1.0932033298390593</c:v>
                </c:pt>
                <c:pt idx="8002">
                  <c:v>1.0929301485245342</c:v>
                </c:pt>
                <c:pt idx="8003">
                  <c:v>1.0926570695954265</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86</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47</c:v>
                </c:pt>
                <c:pt idx="8026">
                  <c:v>1.0864043953366598</c:v>
                </c:pt>
                <c:pt idx="8027">
                  <c:v>1.0861337583830699</c:v>
                </c:pt>
                <c:pt idx="8028">
                  <c:v>1.0858632225454556</c:v>
                </c:pt>
                <c:pt idx="8029">
                  <c:v>1.0855927877734834</c:v>
                </c:pt>
                <c:pt idx="8030">
                  <c:v>1.0853224540168145</c:v>
                </c:pt>
                <c:pt idx="8031">
                  <c:v>1.0850522212251201</c:v>
                </c:pt>
                <c:pt idx="8032">
                  <c:v>1.0847820893481421</c:v>
                </c:pt>
                <c:pt idx="8033">
                  <c:v>1.0845120583356385</c:v>
                </c:pt>
                <c:pt idx="8034">
                  <c:v>1.0842421281374124</c:v>
                </c:pt>
                <c:pt idx="8035">
                  <c:v>1.0839722987032514</c:v>
                </c:pt>
                <c:pt idx="8036">
                  <c:v>1.0837025699830567</c:v>
                </c:pt>
                <c:pt idx="8037">
                  <c:v>1.0834329419266695</c:v>
                </c:pt>
                <c:pt idx="8038">
                  <c:v>1.0831634144840139</c:v>
                </c:pt>
                <c:pt idx="8039">
                  <c:v>1.0828939876050572</c:v>
                </c:pt>
                <c:pt idx="8040">
                  <c:v>1.0826246612397639</c:v>
                </c:pt>
                <c:pt idx="8041">
                  <c:v>1.0823554353381521</c:v>
                </c:pt>
                <c:pt idx="8042">
                  <c:v>1.0820863098502511</c:v>
                </c:pt>
                <c:pt idx="8043">
                  <c:v>1.081817284726116</c:v>
                </c:pt>
                <c:pt idx="8044">
                  <c:v>1.0815483599158791</c:v>
                </c:pt>
                <c:pt idx="8045">
                  <c:v>1.0812795353696598</c:v>
                </c:pt>
                <c:pt idx="8046">
                  <c:v>1.0810108110376253</c:v>
                </c:pt>
                <c:pt idx="8047">
                  <c:v>1.0807421868699671</c:v>
                </c:pt>
                <c:pt idx="8048">
                  <c:v>1.0804736628169123</c:v>
                </c:pt>
                <c:pt idx="8049">
                  <c:v>1.0802052388287302</c:v>
                </c:pt>
                <c:pt idx="8050">
                  <c:v>1.0799369148556697</c:v>
                </c:pt>
                <c:pt idx="8051">
                  <c:v>1.0796686908480757</c:v>
                </c:pt>
                <c:pt idx="8052">
                  <c:v>1.0794005667563347</c:v>
                </c:pt>
                <c:pt idx="8053">
                  <c:v>1.0791325425307521</c:v>
                </c:pt>
                <c:pt idx="8054">
                  <c:v>1.0788646181217858</c:v>
                </c:pt>
                <c:pt idx="8055">
                  <c:v>1.0785967934798579</c:v>
                </c:pt>
                <c:pt idx="8056">
                  <c:v>1.0783290685554738</c:v>
                </c:pt>
                <c:pt idx="8057">
                  <c:v>1.0780614432991018</c:v>
                </c:pt>
                <c:pt idx="8058">
                  <c:v>1.0777939176612878</c:v>
                </c:pt>
                <c:pt idx="8059">
                  <c:v>1.0775264915925842</c:v>
                </c:pt>
                <c:pt idx="8060">
                  <c:v>1.0772591650436205</c:v>
                </c:pt>
                <c:pt idx="8061">
                  <c:v>1.0769919379649773</c:v>
                </c:pt>
                <c:pt idx="8062">
                  <c:v>1.0767248103073437</c:v>
                </c:pt>
                <c:pt idx="8063">
                  <c:v>1.0764577820214121</c:v>
                </c:pt>
                <c:pt idx="8064">
                  <c:v>1.076190853057871</c:v>
                </c:pt>
                <c:pt idx="8065">
                  <c:v>1.0759240233674663</c:v>
                </c:pt>
                <c:pt idx="8066">
                  <c:v>1.0756572929010264</c:v>
                </c:pt>
                <c:pt idx="8067">
                  <c:v>1.0753906616093099</c:v>
                </c:pt>
                <c:pt idx="8068">
                  <c:v>1.0751241294431753</c:v>
                </c:pt>
                <c:pt idx="8069">
                  <c:v>1.0748576963534904</c:v>
                </c:pt>
                <c:pt idx="8070">
                  <c:v>1.0745913622911558</c:v>
                </c:pt>
                <c:pt idx="8071">
                  <c:v>1.074325127207105</c:v>
                </c:pt>
                <c:pt idx="8072">
                  <c:v>1.0740589910523084</c:v>
                </c:pt>
                <c:pt idx="8073">
                  <c:v>1.0737929537777244</c:v>
                </c:pt>
                <c:pt idx="8074">
                  <c:v>1.0735270153343948</c:v>
                </c:pt>
                <c:pt idx="8075">
                  <c:v>1.0732611756734038</c:v>
                </c:pt>
                <c:pt idx="8076">
                  <c:v>1.0729954347458024</c:v>
                </c:pt>
                <c:pt idx="8077">
                  <c:v>1.0727297925026622</c:v>
                </c:pt>
                <c:pt idx="8078">
                  <c:v>1.0724642488952256</c:v>
                </c:pt>
                <c:pt idx="8079">
                  <c:v>1.07219880387459</c:v>
                </c:pt>
                <c:pt idx="8080">
                  <c:v>1.0719334573919654</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35</c:v>
                </c:pt>
                <c:pt idx="8089">
                  <c:v>1.0695497652231998</c:v>
                </c:pt>
                <c:pt idx="8090">
                  <c:v>1.0692854014436841</c:v>
                </c:pt>
                <c:pt idx="8091">
                  <c:v>1.0690211356674113</c:v>
                </c:pt>
                <c:pt idx="8092">
                  <c:v>1.0687569678459801</c:v>
                </c:pt>
                <c:pt idx="8093">
                  <c:v>1.0684928979309498</c:v>
                </c:pt>
                <c:pt idx="8094">
                  <c:v>1.0682289258739581</c:v>
                </c:pt>
                <c:pt idx="8095">
                  <c:v>1.0679650516266566</c:v>
                </c:pt>
                <c:pt idx="8096">
                  <c:v>1.0677012751407298</c:v>
                </c:pt>
                <c:pt idx="8097">
                  <c:v>1.0674375963678946</c:v>
                </c:pt>
                <c:pt idx="8098">
                  <c:v>1.0671740152598768</c:v>
                </c:pt>
                <c:pt idx="8099">
                  <c:v>1.0669105317684981</c:v>
                </c:pt>
                <c:pt idx="8100">
                  <c:v>1.0666471458455191</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99</c:v>
                </c:pt>
                <c:pt idx="8109">
                  <c:v>1.064281055179281</c:v>
                </c:pt>
                <c:pt idx="8110">
                  <c:v>1.0640186422960971</c:v>
                </c:pt>
                <c:pt idx="8111">
                  <c:v>1.063756326453116</c:v>
                </c:pt>
                <c:pt idx="8112">
                  <c:v>1.0634941076024746</c:v>
                </c:pt>
                <c:pt idx="8113">
                  <c:v>1.0632319856964259</c:v>
                </c:pt>
                <c:pt idx="8114">
                  <c:v>1.0629699606871235</c:v>
                </c:pt>
                <c:pt idx="8115">
                  <c:v>1.0627080325268361</c:v>
                </c:pt>
                <c:pt idx="8116">
                  <c:v>1.0624462011678368</c:v>
                </c:pt>
                <c:pt idx="8117">
                  <c:v>1.062184466562436</c:v>
                </c:pt>
                <c:pt idx="8118">
                  <c:v>1.0619228286629654</c:v>
                </c:pt>
                <c:pt idx="8119">
                  <c:v>1.061661287421779</c:v>
                </c:pt>
                <c:pt idx="8120">
                  <c:v>1.0613998427913078</c:v>
                </c:pt>
                <c:pt idx="8121">
                  <c:v>1.0611384947239377</c:v>
                </c:pt>
                <c:pt idx="8122">
                  <c:v>1.0608772431721332</c:v>
                </c:pt>
                <c:pt idx="8123">
                  <c:v>1.0606160880883759</c:v>
                </c:pt>
                <c:pt idx="8124">
                  <c:v>1.0603550294251896</c:v>
                </c:pt>
                <c:pt idx="8125">
                  <c:v>1.0600940671350758</c:v>
                </c:pt>
                <c:pt idx="8126">
                  <c:v>1.0598332011706331</c:v>
                </c:pt>
                <c:pt idx="8127">
                  <c:v>1.0595724314844779</c:v>
                </c:pt>
                <c:pt idx="8128">
                  <c:v>1.0593117580291915</c:v>
                </c:pt>
                <c:pt idx="8129">
                  <c:v>1.0590511807574858</c:v>
                </c:pt>
                <c:pt idx="8130">
                  <c:v>1.0587906996220018</c:v>
                </c:pt>
                <c:pt idx="8131">
                  <c:v>1.058530314575471</c:v>
                </c:pt>
                <c:pt idx="8132">
                  <c:v>1.0582700255706361</c:v>
                </c:pt>
                <c:pt idx="8133">
                  <c:v>1.0580098325602691</c:v>
                </c:pt>
                <c:pt idx="8134">
                  <c:v>1.0577497354971612</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502</c:v>
                </c:pt>
                <c:pt idx="8144">
                  <c:v>1.0551540316033481</c:v>
                </c:pt>
                <c:pt idx="8145">
                  <c:v>1.0548949868534618</c:v>
                </c:pt>
                <c:pt idx="8146">
                  <c:v>1.0546360374867321</c:v>
                </c:pt>
                <c:pt idx="8147">
                  <c:v>1.0543771834563453</c:v>
                </c:pt>
                <c:pt idx="8148">
                  <c:v>1.054118424715482</c:v>
                </c:pt>
                <c:pt idx="8149">
                  <c:v>1.0538597612173797</c:v>
                </c:pt>
                <c:pt idx="8150">
                  <c:v>1.0536011929153153</c:v>
                </c:pt>
                <c:pt idx="8151">
                  <c:v>1.053342719762602</c:v>
                </c:pt>
                <c:pt idx="8152">
                  <c:v>1.0530843417125273</c:v>
                </c:pt>
                <c:pt idx="8153">
                  <c:v>1.052826058718439</c:v>
                </c:pt>
                <c:pt idx="8154">
                  <c:v>1.0525678707337667</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3</c:v>
                </c:pt>
                <c:pt idx="8165">
                  <c:v>1.0497340602157248</c:v>
                </c:pt>
                <c:pt idx="8166">
                  <c:v>1.0494770087174392</c:v>
                </c:pt>
                <c:pt idx="8167">
                  <c:v>1.049220051625041</c:v>
                </c:pt>
                <c:pt idx="8168">
                  <c:v>1.0489631888923066</c:v>
                </c:pt>
                <c:pt idx="8169">
                  <c:v>1.0487064204730405</c:v>
                </c:pt>
                <c:pt idx="8170">
                  <c:v>1.048449746321076</c:v>
                </c:pt>
                <c:pt idx="8171">
                  <c:v>1.0481931663902821</c:v>
                </c:pt>
                <c:pt idx="8172">
                  <c:v>1.0479366806345083</c:v>
                </c:pt>
                <c:pt idx="8173">
                  <c:v>1.0476802890077439</c:v>
                </c:pt>
                <c:pt idx="8174">
                  <c:v>1.0474239914638799</c:v>
                </c:pt>
                <c:pt idx="8175">
                  <c:v>1.047167787956905</c:v>
                </c:pt>
                <c:pt idx="8176">
                  <c:v>1.0469116784408219</c:v>
                </c:pt>
                <c:pt idx="8177">
                  <c:v>1.0466556628696608</c:v>
                </c:pt>
                <c:pt idx="8178">
                  <c:v>1.0463997411974673</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5</c:v>
                </c:pt>
                <c:pt idx="8189">
                  <c:v>1.0435907870249226</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79</c:v>
                </c:pt>
                <c:pt idx="8209">
                  <c:v>1.0385124938930261</c:v>
                </c:pt>
                <c:pt idx="8210">
                  <c:v>1.0382595528981067</c:v>
                </c:pt>
                <c:pt idx="8211">
                  <c:v>1.0380067043017387</c:v>
                </c:pt>
                <c:pt idx="8212">
                  <c:v>1.03775394805888</c:v>
                </c:pt>
                <c:pt idx="8213">
                  <c:v>1.0375012841245881</c:v>
                </c:pt>
                <c:pt idx="8214">
                  <c:v>1.0372487124539478</c:v>
                </c:pt>
                <c:pt idx="8215">
                  <c:v>1.0369962330019915</c:v>
                </c:pt>
                <c:pt idx="8216">
                  <c:v>1.0367438457238747</c:v>
                </c:pt>
                <c:pt idx="8217">
                  <c:v>1.0364915505747032</c:v>
                </c:pt>
                <c:pt idx="8218">
                  <c:v>1.0362393475096394</c:v>
                </c:pt>
                <c:pt idx="8219">
                  <c:v>1.0359872364839204</c:v>
                </c:pt>
                <c:pt idx="8220">
                  <c:v>1.0357352174527092</c:v>
                </c:pt>
                <c:pt idx="8221">
                  <c:v>1.0354832903713058</c:v>
                </c:pt>
                <c:pt idx="8222">
                  <c:v>1.0352314551949278</c:v>
                </c:pt>
                <c:pt idx="8223">
                  <c:v>1.0349797118789499</c:v>
                </c:pt>
                <c:pt idx="8224">
                  <c:v>1.0347280603786397</c:v>
                </c:pt>
                <c:pt idx="8225">
                  <c:v>1.0344765006493739</c:v>
                </c:pt>
                <c:pt idx="8226">
                  <c:v>1.0342250326465361</c:v>
                </c:pt>
                <c:pt idx="8227">
                  <c:v>1.0339736563255244</c:v>
                </c:pt>
                <c:pt idx="8228">
                  <c:v>1.0337223716418111</c:v>
                </c:pt>
                <c:pt idx="8229">
                  <c:v>1.0334711785508266</c:v>
                </c:pt>
                <c:pt idx="8230">
                  <c:v>1.0332200770080626</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124</c:v>
                </c:pt>
                <c:pt idx="8242">
                  <c:v>1.030213983092892</c:v>
                </c:pt>
                <c:pt idx="8243">
                  <c:v>1.0299640676391355</c:v>
                </c:pt>
                <c:pt idx="8244">
                  <c:v>1.0297142431133555</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695</c:v>
                </c:pt>
                <c:pt idx="8255">
                  <c:v>1.0269721619790242</c:v>
                </c:pt>
                <c:pt idx="8256">
                  <c:v>1.0267234251559878</c:v>
                </c:pt>
                <c:pt idx="8257">
                  <c:v>1.0264747786896218</c:v>
                </c:pt>
                <c:pt idx="8258">
                  <c:v>1.0262262225361556</c:v>
                </c:pt>
                <c:pt idx="8259">
                  <c:v>1.0259777566518569</c:v>
                </c:pt>
                <c:pt idx="8260">
                  <c:v>1.0257293809930066</c:v>
                </c:pt>
                <c:pt idx="8261">
                  <c:v>1.025481095515951</c:v>
                </c:pt>
                <c:pt idx="8262">
                  <c:v>1.0252329001770368</c:v>
                </c:pt>
                <c:pt idx="8263">
                  <c:v>1.0249847949326119</c:v>
                </c:pt>
                <c:pt idx="8264">
                  <c:v>1.0247367797390894</c:v>
                </c:pt>
                <c:pt idx="8265">
                  <c:v>1.0244888545528945</c:v>
                </c:pt>
                <c:pt idx="8266">
                  <c:v>1.0242410193304798</c:v>
                </c:pt>
                <c:pt idx="8267">
                  <c:v>1.0239932740283137</c:v>
                </c:pt>
                <c:pt idx="8268">
                  <c:v>1.0237456186029212</c:v>
                </c:pt>
                <c:pt idx="8269">
                  <c:v>1.0234980530108277</c:v>
                </c:pt>
                <c:pt idx="8270">
                  <c:v>1.023250577208598</c:v>
                </c:pt>
                <c:pt idx="8271">
                  <c:v>1.0230031911527933</c:v>
                </c:pt>
                <c:pt idx="8272">
                  <c:v>1.0227558948000381</c:v>
                </c:pt>
                <c:pt idx="8273">
                  <c:v>1.0225086881069636</c:v>
                </c:pt>
                <c:pt idx="8274">
                  <c:v>1.0222615710302381</c:v>
                </c:pt>
                <c:pt idx="8275">
                  <c:v>1.0220145435265573</c:v>
                </c:pt>
                <c:pt idx="8276">
                  <c:v>1.0217676055525939</c:v>
                </c:pt>
                <c:pt idx="8277">
                  <c:v>1.0215207570651303</c:v>
                </c:pt>
                <c:pt idx="8278">
                  <c:v>1.0212739980209598</c:v>
                </c:pt>
                <c:pt idx="8279">
                  <c:v>1.0210273283768261</c:v>
                </c:pt>
                <c:pt idx="8280">
                  <c:v>1.020780748089557</c:v>
                </c:pt>
                <c:pt idx="8281">
                  <c:v>1.0205342571159843</c:v>
                </c:pt>
                <c:pt idx="8282">
                  <c:v>1.0202878554130421</c:v>
                </c:pt>
                <c:pt idx="8283">
                  <c:v>1.0200415429375644</c:v>
                </c:pt>
                <c:pt idx="8284">
                  <c:v>1.0197953196464846</c:v>
                </c:pt>
                <c:pt idx="8285">
                  <c:v>1.0195491854967862</c:v>
                </c:pt>
                <c:pt idx="8286">
                  <c:v>1.0193031404454098</c:v>
                </c:pt>
                <c:pt idx="8287">
                  <c:v>1.0190571844493721</c:v>
                </c:pt>
                <c:pt idx="8288">
                  <c:v>1.0188113174656801</c:v>
                </c:pt>
                <c:pt idx="8289">
                  <c:v>1.0185655394514361</c:v>
                </c:pt>
                <c:pt idx="8290">
                  <c:v>1.0183198503636699</c:v>
                </c:pt>
                <c:pt idx="8291">
                  <c:v>1.0180742501594895</c:v>
                </c:pt>
                <c:pt idx="8292">
                  <c:v>1.0178287387960752</c:v>
                </c:pt>
                <c:pt idx="8293">
                  <c:v>1.0175833162305319</c:v>
                </c:pt>
                <c:pt idx="8294">
                  <c:v>1.0173379824200599</c:v>
                </c:pt>
                <c:pt idx="8295">
                  <c:v>1.0170927373218674</c:v>
                </c:pt>
                <c:pt idx="8296">
                  <c:v>1.0168475808931887</c:v>
                </c:pt>
                <c:pt idx="8297">
                  <c:v>1.0166025130912841</c:v>
                </c:pt>
                <c:pt idx="8298">
                  <c:v>1.0163575338734558</c:v>
                </c:pt>
                <c:pt idx="8299">
                  <c:v>1.0161126431969643</c:v>
                </c:pt>
                <c:pt idx="8300">
                  <c:v>1.0158678410191853</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15</c:v>
                </c:pt>
                <c:pt idx="8309">
                  <c:v>1.0136685968345058</c:v>
                </c:pt>
                <c:pt idx="8310">
                  <c:v>1.0134246773029829</c:v>
                </c:pt>
                <c:pt idx="8311">
                  <c:v>1.0131808458026204</c:v>
                </c:pt>
                <c:pt idx="8312">
                  <c:v>1.0129371022909848</c:v>
                </c:pt>
                <c:pt idx="8313">
                  <c:v>1.012693446725772</c:v>
                </c:pt>
                <c:pt idx="8314">
                  <c:v>1.0124498790646772</c:v>
                </c:pt>
                <c:pt idx="8315">
                  <c:v>1.0122063992654198</c:v>
                </c:pt>
                <c:pt idx="8316">
                  <c:v>1.0119630072857373</c:v>
                </c:pt>
                <c:pt idx="8317">
                  <c:v>1.0117197030834213</c:v>
                </c:pt>
                <c:pt idx="8318">
                  <c:v>1.0114764866162693</c:v>
                </c:pt>
                <c:pt idx="8319">
                  <c:v>1.0112333578420636</c:v>
                </c:pt>
                <c:pt idx="8320">
                  <c:v>1.0109903167187151</c:v>
                </c:pt>
                <c:pt idx="8321">
                  <c:v>1.0107473632040445</c:v>
                </c:pt>
                <c:pt idx="8322">
                  <c:v>1.01050449725595</c:v>
                </c:pt>
                <c:pt idx="8323">
                  <c:v>1.0102617188323941</c:v>
                </c:pt>
                <c:pt idx="8324">
                  <c:v>1.0100190278913121</c:v>
                </c:pt>
                <c:pt idx="8325">
                  <c:v>1.0097764243906566</c:v>
                </c:pt>
                <c:pt idx="8326">
                  <c:v>1.0095339082884398</c:v>
                </c:pt>
                <c:pt idx="8327">
                  <c:v>1.0092914795426753</c:v>
                </c:pt>
                <c:pt idx="8328">
                  <c:v>1.0090491381114459</c:v>
                </c:pt>
                <c:pt idx="8329">
                  <c:v>1.0088068839527926</c:v>
                </c:pt>
                <c:pt idx="8330">
                  <c:v>1.0085647170248062</c:v>
                </c:pt>
                <c:pt idx="8331">
                  <c:v>1.0083226372856622</c:v>
                </c:pt>
                <c:pt idx="8332">
                  <c:v>1.0080806446934829</c:v>
                </c:pt>
                <c:pt idx="8333">
                  <c:v>1.0078387392064299</c:v>
                </c:pt>
                <c:pt idx="8334">
                  <c:v>1.0075969207827162</c:v>
                </c:pt>
                <c:pt idx="8335">
                  <c:v>1.0073551893805661</c:v>
                </c:pt>
                <c:pt idx="8336">
                  <c:v>1.0071135449582436</c:v>
                </c:pt>
                <c:pt idx="8337">
                  <c:v>1.0068719874739838</c:v>
                </c:pt>
                <c:pt idx="8338">
                  <c:v>1.0066305168861291</c:v>
                </c:pt>
                <c:pt idx="8339">
                  <c:v>1.0063891331529899</c:v>
                </c:pt>
                <c:pt idx="8340">
                  <c:v>1.0061478362329181</c:v>
                </c:pt>
                <c:pt idx="8341">
                  <c:v>1.0059066260842759</c:v>
                </c:pt>
                <c:pt idx="8342">
                  <c:v>1.0056655026654879</c:v>
                </c:pt>
                <c:pt idx="8343">
                  <c:v>1.0054244659349634</c:v>
                </c:pt>
                <c:pt idx="8344">
                  <c:v>1.0051835158511793</c:v>
                </c:pt>
                <c:pt idx="8345">
                  <c:v>1.0049426523725618</c:v>
                </c:pt>
                <c:pt idx="8346">
                  <c:v>1.0047018754576558</c:v>
                </c:pt>
                <c:pt idx="8347">
                  <c:v>1.0044611850649474</c:v>
                </c:pt>
                <c:pt idx="8348">
                  <c:v>1.0042205811530347</c:v>
                </c:pt>
                <c:pt idx="8349">
                  <c:v>1.0039800636804499</c:v>
                </c:pt>
                <c:pt idx="8350">
                  <c:v>1.0037396326057952</c:v>
                </c:pt>
                <c:pt idx="8351">
                  <c:v>1.0034992878877154</c:v>
                </c:pt>
                <c:pt idx="8352">
                  <c:v>1.003259029484872</c:v>
                </c:pt>
                <c:pt idx="8353">
                  <c:v>1.0030188573558998</c:v>
                </c:pt>
                <c:pt idx="8354">
                  <c:v>1.0027787714595153</c:v>
                </c:pt>
                <c:pt idx="8355">
                  <c:v>1.0025387717544414</c:v>
                </c:pt>
                <c:pt idx="8356">
                  <c:v>1.0022988581994123</c:v>
                </c:pt>
                <c:pt idx="8357">
                  <c:v>1.0020590307532531</c:v>
                </c:pt>
                <c:pt idx="8358">
                  <c:v>1.0018192893746642</c:v>
                </c:pt>
                <c:pt idx="8359">
                  <c:v>1.0015796340225738</c:v>
                </c:pt>
                <c:pt idx="8360">
                  <c:v>1.0013400646557755</c:v>
                </c:pt>
                <c:pt idx="8361">
                  <c:v>1.0011005812331195</c:v>
                </c:pt>
                <c:pt idx="8362">
                  <c:v>1.0008611837135377</c:v>
                </c:pt>
                <c:pt idx="8363">
                  <c:v>1.0006218720559257</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857</c:v>
                </c:pt>
                <c:pt idx="8376">
                  <c:v>0.99751861530087271</c:v>
                </c:pt>
                <c:pt idx="8377">
                  <c:v>0.99728050141135993</c:v>
                </c:pt>
                <c:pt idx="8378">
                  <c:v>0.99704247277059166</c:v>
                </c:pt>
                <c:pt idx="8379">
                  <c:v>0.99680452933783636</c:v>
                </c:pt>
                <c:pt idx="8380">
                  <c:v>0.99656667107244445</c:v>
                </c:pt>
                <c:pt idx="8381">
                  <c:v>0.99632889793380064</c:v>
                </c:pt>
                <c:pt idx="8382">
                  <c:v>0.99609120988125166</c:v>
                </c:pt>
                <c:pt idx="8383">
                  <c:v>0.9958536068742333</c:v>
                </c:pt>
                <c:pt idx="8384">
                  <c:v>0.99561608887215147</c:v>
                </c:pt>
                <c:pt idx="8385">
                  <c:v>0.9953786558344947</c:v>
                </c:pt>
                <c:pt idx="8386">
                  <c:v>0.99514130772071696</c:v>
                </c:pt>
                <c:pt idx="8387">
                  <c:v>0.99490404449033154</c:v>
                </c:pt>
                <c:pt idx="8388">
                  <c:v>0.99466686610286759</c:v>
                </c:pt>
                <c:pt idx="8389">
                  <c:v>0.99442977251788411</c:v>
                </c:pt>
                <c:pt idx="8390">
                  <c:v>0.99419276369493859</c:v>
                </c:pt>
                <c:pt idx="8391">
                  <c:v>0.99395583959365263</c:v>
                </c:pt>
                <c:pt idx="8392">
                  <c:v>0.99371900017364267</c:v>
                </c:pt>
                <c:pt idx="8393">
                  <c:v>0.9934822453945531</c:v>
                </c:pt>
                <c:pt idx="8394">
                  <c:v>0.99324557521607593</c:v>
                </c:pt>
                <c:pt idx="8395">
                  <c:v>0.99300898959788908</c:v>
                </c:pt>
                <c:pt idx="8396">
                  <c:v>0.99277248849972033</c:v>
                </c:pt>
                <c:pt idx="8397">
                  <c:v>0.99253607188130288</c:v>
                </c:pt>
                <c:pt idx="8398">
                  <c:v>0.99229973970244056</c:v>
                </c:pt>
                <c:pt idx="8399">
                  <c:v>0.99206349192289256</c:v>
                </c:pt>
                <c:pt idx="8400">
                  <c:v>0.991827328502488</c:v>
                </c:pt>
                <c:pt idx="8401">
                  <c:v>0.99159124940106558</c:v>
                </c:pt>
                <c:pt idx="8402">
                  <c:v>0.99135525457849938</c:v>
                </c:pt>
                <c:pt idx="8403">
                  <c:v>0.99111934399464785</c:v>
                </c:pt>
                <c:pt idx="8404">
                  <c:v>0.99088351760946769</c:v>
                </c:pt>
                <c:pt idx="8405">
                  <c:v>0.99064777538286586</c:v>
                </c:pt>
                <c:pt idx="8406">
                  <c:v>0.99041211727481027</c:v>
                </c:pt>
                <c:pt idx="8407">
                  <c:v>0.99017654324528459</c:v>
                </c:pt>
                <c:pt idx="8408">
                  <c:v>0.9899410532543047</c:v>
                </c:pt>
                <c:pt idx="8409">
                  <c:v>0.98970564726188681</c:v>
                </c:pt>
                <c:pt idx="8410">
                  <c:v>0.98947032522808653</c:v>
                </c:pt>
                <c:pt idx="8411">
                  <c:v>0.98923508711299757</c:v>
                </c:pt>
                <c:pt idx="8412">
                  <c:v>0.98899993287671584</c:v>
                </c:pt>
                <c:pt idx="8413">
                  <c:v>0.98876486247936735</c:v>
                </c:pt>
                <c:pt idx="8414">
                  <c:v>0.98852987588110242</c:v>
                </c:pt>
                <c:pt idx="8415">
                  <c:v>0.98829497304209524</c:v>
                </c:pt>
                <c:pt idx="8416">
                  <c:v>0.98806015392253665</c:v>
                </c:pt>
                <c:pt idx="8417">
                  <c:v>0.98782541848266725</c:v>
                </c:pt>
                <c:pt idx="8418">
                  <c:v>0.98759076668271251</c:v>
                </c:pt>
                <c:pt idx="8419">
                  <c:v>0.98735619848293488</c:v>
                </c:pt>
                <c:pt idx="8420">
                  <c:v>0.98712171384366398</c:v>
                </c:pt>
                <c:pt idx="8421">
                  <c:v>0.98688731272517771</c:v>
                </c:pt>
                <c:pt idx="8422">
                  <c:v>0.98665299508782756</c:v>
                </c:pt>
                <c:pt idx="8423">
                  <c:v>0.98641876089196445</c:v>
                </c:pt>
                <c:pt idx="8424">
                  <c:v>0.98618461009801162</c:v>
                </c:pt>
                <c:pt idx="8425">
                  <c:v>0.98595054266634052</c:v>
                </c:pt>
                <c:pt idx="8426">
                  <c:v>0.98571655855739759</c:v>
                </c:pt>
                <c:pt idx="8427">
                  <c:v>0.98548265773163035</c:v>
                </c:pt>
                <c:pt idx="8428">
                  <c:v>0.98524884014954772</c:v>
                </c:pt>
                <c:pt idx="8429">
                  <c:v>0.98501510577161222</c:v>
                </c:pt>
                <c:pt idx="8430">
                  <c:v>0.98478145455840205</c:v>
                </c:pt>
                <c:pt idx="8431">
                  <c:v>0.98454788647041214</c:v>
                </c:pt>
                <c:pt idx="8432">
                  <c:v>0.98431440146824856</c:v>
                </c:pt>
                <c:pt idx="8433">
                  <c:v>0.9840809995125025</c:v>
                </c:pt>
                <c:pt idx="8434">
                  <c:v>0.98384768056380056</c:v>
                </c:pt>
                <c:pt idx="8435">
                  <c:v>0.98361444458276659</c:v>
                </c:pt>
                <c:pt idx="8436">
                  <c:v>0.98338129153008769</c:v>
                </c:pt>
                <c:pt idx="8437">
                  <c:v>0.98314822136644731</c:v>
                </c:pt>
                <c:pt idx="8438">
                  <c:v>0.98291523405255976</c:v>
                </c:pt>
                <c:pt idx="8439">
                  <c:v>0.98268232954916157</c:v>
                </c:pt>
                <c:pt idx="8440">
                  <c:v>0.98244950781701357</c:v>
                </c:pt>
                <c:pt idx="8441">
                  <c:v>0.98221676881688946</c:v>
                </c:pt>
                <c:pt idx="8442">
                  <c:v>0.9819841125096257</c:v>
                </c:pt>
                <c:pt idx="8443">
                  <c:v>0.98175153885602151</c:v>
                </c:pt>
                <c:pt idx="8444">
                  <c:v>0.98151904781693</c:v>
                </c:pt>
                <c:pt idx="8445">
                  <c:v>0.98128663935325489</c:v>
                </c:pt>
                <c:pt idx="8446">
                  <c:v>0.98105431342588534</c:v>
                </c:pt>
                <c:pt idx="8447">
                  <c:v>0.98082206999571309</c:v>
                </c:pt>
                <c:pt idx="8448">
                  <c:v>0.98058990902372656</c:v>
                </c:pt>
                <c:pt idx="8449">
                  <c:v>0.98035783047087743</c:v>
                </c:pt>
                <c:pt idx="8450">
                  <c:v>0.98012583429815192</c:v>
                </c:pt>
                <c:pt idx="8451">
                  <c:v>0.97989392046656165</c:v>
                </c:pt>
                <c:pt idx="8452">
                  <c:v>0.97966208893715856</c:v>
                </c:pt>
                <c:pt idx="8453">
                  <c:v>0.97943033967099891</c:v>
                </c:pt>
                <c:pt idx="8454">
                  <c:v>0.97919867262918348</c:v>
                </c:pt>
                <c:pt idx="8455">
                  <c:v>0.97896708777276087</c:v>
                </c:pt>
                <c:pt idx="8456">
                  <c:v>0.97873558506293246</c:v>
                </c:pt>
                <c:pt idx="8457">
                  <c:v>0.97850416446081478</c:v>
                </c:pt>
                <c:pt idx="8458">
                  <c:v>0.97827282592759068</c:v>
                </c:pt>
                <c:pt idx="8459">
                  <c:v>0.97804156942445863</c:v>
                </c:pt>
                <c:pt idx="8460">
                  <c:v>0.97781039491263533</c:v>
                </c:pt>
                <c:pt idx="8461">
                  <c:v>0.97757930235339263</c:v>
                </c:pt>
                <c:pt idx="8462">
                  <c:v>0.97734829170795057</c:v>
                </c:pt>
                <c:pt idx="8463">
                  <c:v>0.97711736293763007</c:v>
                </c:pt>
                <c:pt idx="8464">
                  <c:v>0.97688651600375465</c:v>
                </c:pt>
                <c:pt idx="8465">
                  <c:v>0.97665575086763923</c:v>
                </c:pt>
                <c:pt idx="8466">
                  <c:v>0.97642506749065061</c:v>
                </c:pt>
                <c:pt idx="8467">
                  <c:v>0.97619446583417702</c:v>
                </c:pt>
                <c:pt idx="8468">
                  <c:v>0.97596394585960256</c:v>
                </c:pt>
                <c:pt idx="8469">
                  <c:v>0.97573350752838706</c:v>
                </c:pt>
                <c:pt idx="8470">
                  <c:v>0.97550315080193695</c:v>
                </c:pt>
                <c:pt idx="8471">
                  <c:v>0.97527287564178144</c:v>
                </c:pt>
                <c:pt idx="8472">
                  <c:v>0.97504268200936595</c:v>
                </c:pt>
                <c:pt idx="8473">
                  <c:v>0.97481256986622422</c:v>
                </c:pt>
                <c:pt idx="8474">
                  <c:v>0.97458253917392457</c:v>
                </c:pt>
                <c:pt idx="8475">
                  <c:v>0.97435258989399298</c:v>
                </c:pt>
                <c:pt idx="8476">
                  <c:v>0.97412272198804351</c:v>
                </c:pt>
                <c:pt idx="8477">
                  <c:v>0.9738929354176683</c:v>
                </c:pt>
                <c:pt idx="8478">
                  <c:v>0.97366323014451295</c:v>
                </c:pt>
                <c:pt idx="8479">
                  <c:v>0.97343360613020735</c:v>
                </c:pt>
                <c:pt idx="8480">
                  <c:v>0.9732040633364536</c:v>
                </c:pt>
                <c:pt idx="8481">
                  <c:v>0.97297460172494299</c:v>
                </c:pt>
                <c:pt idx="8482">
                  <c:v>0.97274522125740503</c:v>
                </c:pt>
                <c:pt idx="8483">
                  <c:v>0.97251592189556257</c:v>
                </c:pt>
                <c:pt idx="8484">
                  <c:v>0.9722867036012055</c:v>
                </c:pt>
                <c:pt idx="8485">
                  <c:v>0.97205756633611662</c:v>
                </c:pt>
                <c:pt idx="8486">
                  <c:v>0.97182851006211346</c:v>
                </c:pt>
                <c:pt idx="8487">
                  <c:v>0.97159953474101268</c:v>
                </c:pt>
                <c:pt idx="8488">
                  <c:v>0.971370640334697</c:v>
                </c:pt>
                <c:pt idx="8489">
                  <c:v>0.97114182680502803</c:v>
                </c:pt>
                <c:pt idx="8490">
                  <c:v>0.97091309411390569</c:v>
                </c:pt>
                <c:pt idx="8491">
                  <c:v>0.97068444222327976</c:v>
                </c:pt>
                <c:pt idx="8492">
                  <c:v>0.97045587109505982</c:v>
                </c:pt>
                <c:pt idx="8493">
                  <c:v>0.97022738069124559</c:v>
                </c:pt>
                <c:pt idx="8494">
                  <c:v>0.9699989709738277</c:v>
                </c:pt>
                <c:pt idx="8495">
                  <c:v>0.969770641904803</c:v>
                </c:pt>
                <c:pt idx="8496">
                  <c:v>0.96954239344621151</c:v>
                </c:pt>
                <c:pt idx="8497">
                  <c:v>0.9693142255601247</c:v>
                </c:pt>
                <c:pt idx="8498">
                  <c:v>0.96908613820861655</c:v>
                </c:pt>
                <c:pt idx="8499">
                  <c:v>0.96885813135379983</c:v>
                </c:pt>
                <c:pt idx="8500">
                  <c:v>0.96863020495777463</c:v>
                </c:pt>
                <c:pt idx="8501">
                  <c:v>0.96840235898270832</c:v>
                </c:pt>
                <c:pt idx="8502">
                  <c:v>0.96817459339078904</c:v>
                </c:pt>
                <c:pt idx="8503">
                  <c:v>0.96794690814416884</c:v>
                </c:pt>
                <c:pt idx="8504">
                  <c:v>0.96771930320509791</c:v>
                </c:pt>
                <c:pt idx="8505">
                  <c:v>0.9674917785357916</c:v>
                </c:pt>
                <c:pt idx="8506">
                  <c:v>0.96726433409850965</c:v>
                </c:pt>
                <c:pt idx="8507">
                  <c:v>0.96703696985554044</c:v>
                </c:pt>
                <c:pt idx="8508">
                  <c:v>0.96680968576920001</c:v>
                </c:pt>
                <c:pt idx="8509">
                  <c:v>0.96658248180178785</c:v>
                </c:pt>
                <c:pt idx="8510">
                  <c:v>0.96635535791568061</c:v>
                </c:pt>
                <c:pt idx="8511">
                  <c:v>0.96612831407322564</c:v>
                </c:pt>
                <c:pt idx="8512">
                  <c:v>0.96590135023682866</c:v>
                </c:pt>
                <c:pt idx="8513">
                  <c:v>0.96567446636890208</c:v>
                </c:pt>
                <c:pt idx="8514">
                  <c:v>0.96544766243185265</c:v>
                </c:pt>
                <c:pt idx="8515">
                  <c:v>0.96522093838819234</c:v>
                </c:pt>
                <c:pt idx="8516">
                  <c:v>0.96499429420035165</c:v>
                </c:pt>
                <c:pt idx="8517">
                  <c:v>0.96476772983085957</c:v>
                </c:pt>
                <c:pt idx="8518">
                  <c:v>0.9645412452422395</c:v>
                </c:pt>
                <c:pt idx="8519">
                  <c:v>0.96431484039703397</c:v>
                </c:pt>
                <c:pt idx="8520">
                  <c:v>0.96408851525781103</c:v>
                </c:pt>
                <c:pt idx="8521">
                  <c:v>0.96386226978715339</c:v>
                </c:pt>
                <c:pt idx="8522">
                  <c:v>0.9636361039476965</c:v>
                </c:pt>
                <c:pt idx="8523">
                  <c:v>0.96341001770205159</c:v>
                </c:pt>
                <c:pt idx="8524">
                  <c:v>0.96318401101288365</c:v>
                </c:pt>
                <c:pt idx="8525">
                  <c:v>0.96295808384286752</c:v>
                </c:pt>
                <c:pt idx="8526">
                  <c:v>0.96273223615471326</c:v>
                </c:pt>
                <c:pt idx="8527">
                  <c:v>0.96250646791111949</c:v>
                </c:pt>
                <c:pt idx="8528">
                  <c:v>0.96228077907485243</c:v>
                </c:pt>
                <c:pt idx="8529">
                  <c:v>0.96205516960866966</c:v>
                </c:pt>
                <c:pt idx="8530">
                  <c:v>0.96182963947536582</c:v>
                </c:pt>
                <c:pt idx="8531">
                  <c:v>0.96160418863772834</c:v>
                </c:pt>
                <c:pt idx="8532">
                  <c:v>0.96137881705861761</c:v>
                </c:pt>
                <c:pt idx="8533">
                  <c:v>0.96115352470085558</c:v>
                </c:pt>
                <c:pt idx="8534">
                  <c:v>0.96092831152734015</c:v>
                </c:pt>
                <c:pt idx="8535">
                  <c:v>0.96070317750095968</c:v>
                </c:pt>
                <c:pt idx="8536">
                  <c:v>0.96047812258463205</c:v>
                </c:pt>
                <c:pt idx="8537">
                  <c:v>0.96025314674129658</c:v>
                </c:pt>
                <c:pt idx="8538">
                  <c:v>0.96002824993391533</c:v>
                </c:pt>
                <c:pt idx="8539">
                  <c:v>0.95980343212548336</c:v>
                </c:pt>
                <c:pt idx="8540">
                  <c:v>0.95957869327896705</c:v>
                </c:pt>
                <c:pt idx="8541">
                  <c:v>0.95935403335743163</c:v>
                </c:pt>
                <c:pt idx="8542">
                  <c:v>0.95912945232392288</c:v>
                </c:pt>
                <c:pt idx="8543">
                  <c:v>0.95890495014148336</c:v>
                </c:pt>
                <c:pt idx="8544">
                  <c:v>0.95868052677321769</c:v>
                </c:pt>
                <c:pt idx="8545">
                  <c:v>0.95845618218223938</c:v>
                </c:pt>
                <c:pt idx="8546">
                  <c:v>0.95823191633170834</c:v>
                </c:pt>
                <c:pt idx="8547">
                  <c:v>0.95800772918473542</c:v>
                </c:pt>
                <c:pt idx="8548">
                  <c:v>0.95778362070452572</c:v>
                </c:pt>
                <c:pt idx="8549">
                  <c:v>0.95755959085427178</c:v>
                </c:pt>
                <c:pt idx="8550">
                  <c:v>0.95733563959720003</c:v>
                </c:pt>
                <c:pt idx="8551">
                  <c:v>0.9571117668965351</c:v>
                </c:pt>
                <c:pt idx="8552">
                  <c:v>0.9568879727155577</c:v>
                </c:pt>
                <c:pt idx="8553">
                  <c:v>0.95666425701754765</c:v>
                </c:pt>
                <c:pt idx="8554">
                  <c:v>0.95644061976581063</c:v>
                </c:pt>
                <c:pt idx="8555">
                  <c:v>0.95621706092367387</c:v>
                </c:pt>
                <c:pt idx="8556">
                  <c:v>0.95599358045449445</c:v>
                </c:pt>
                <c:pt idx="8557">
                  <c:v>0.9557701783216237</c:v>
                </c:pt>
                <c:pt idx="8558">
                  <c:v>0.95554685448848242</c:v>
                </c:pt>
                <c:pt idx="8559">
                  <c:v>0.9553236089184477</c:v>
                </c:pt>
                <c:pt idx="8560">
                  <c:v>0.95510044157498464</c:v>
                </c:pt>
                <c:pt idx="8561">
                  <c:v>0.95487735242154681</c:v>
                </c:pt>
                <c:pt idx="8562">
                  <c:v>0.95465434142159555</c:v>
                </c:pt>
                <c:pt idx="8563">
                  <c:v>0.95443140853863362</c:v>
                </c:pt>
                <c:pt idx="8564">
                  <c:v>0.95420855373619262</c:v>
                </c:pt>
                <c:pt idx="8565">
                  <c:v>0.95398577697780662</c:v>
                </c:pt>
                <c:pt idx="8566">
                  <c:v>0.95376307822703954</c:v>
                </c:pt>
                <c:pt idx="8567">
                  <c:v>0.95354045744748372</c:v>
                </c:pt>
                <c:pt idx="8568">
                  <c:v>0.95331791460271842</c:v>
                </c:pt>
                <c:pt idx="8569">
                  <c:v>0.95309544965640336</c:v>
                </c:pt>
                <c:pt idx="8570">
                  <c:v>0.95287306257215665</c:v>
                </c:pt>
                <c:pt idx="8571">
                  <c:v>0.95265075331367377</c:v>
                </c:pt>
                <c:pt idx="8572">
                  <c:v>0.95242852184461757</c:v>
                </c:pt>
                <c:pt idx="8573">
                  <c:v>0.9522063681287215</c:v>
                </c:pt>
                <c:pt idx="8574">
                  <c:v>0.95198429212971725</c:v>
                </c:pt>
                <c:pt idx="8575">
                  <c:v>0.95176229381133659</c:v>
                </c:pt>
                <c:pt idx="8576">
                  <c:v>0.9515403731373766</c:v>
                </c:pt>
                <c:pt idx="8577">
                  <c:v>0.95131853007162459</c:v>
                </c:pt>
                <c:pt idx="8578">
                  <c:v>0.95109676457789871</c:v>
                </c:pt>
                <c:pt idx="8579">
                  <c:v>0.95087507662004889</c:v>
                </c:pt>
                <c:pt idx="8580">
                  <c:v>0.95065346616190005</c:v>
                </c:pt>
                <c:pt idx="8581">
                  <c:v>0.95043193316736008</c:v>
                </c:pt>
                <c:pt idx="8582">
                  <c:v>0.95021047760032762</c:v>
                </c:pt>
                <c:pt idx="8583">
                  <c:v>0.94998909942472065</c:v>
                </c:pt>
                <c:pt idx="8584">
                  <c:v>0.9497677986044899</c:v>
                </c:pt>
                <c:pt idx="8585">
                  <c:v>0.94954657510358065</c:v>
                </c:pt>
                <c:pt idx="8586">
                  <c:v>0.9493254288859948</c:v>
                </c:pt>
                <c:pt idx="8587">
                  <c:v>0.9491043599157345</c:v>
                </c:pt>
                <c:pt idx="8588">
                  <c:v>0.9488833681568265</c:v>
                </c:pt>
                <c:pt idx="8589">
                  <c:v>0.94866245357332479</c:v>
                </c:pt>
                <c:pt idx="8590">
                  <c:v>0.9484416161292919</c:v>
                </c:pt>
                <c:pt idx="8591">
                  <c:v>0.94822085578880444</c:v>
                </c:pt>
                <c:pt idx="8592">
                  <c:v>0.94800017251599433</c:v>
                </c:pt>
                <c:pt idx="8593">
                  <c:v>0.94777956627498605</c:v>
                </c:pt>
                <c:pt idx="8594">
                  <c:v>0.94755903702992261</c:v>
                </c:pt>
                <c:pt idx="8595">
                  <c:v>0.94733858474498778</c:v>
                </c:pt>
                <c:pt idx="8596">
                  <c:v>0.94711820938438573</c:v>
                </c:pt>
                <c:pt idx="8597">
                  <c:v>0.94689791091231423</c:v>
                </c:pt>
                <c:pt idx="8598">
                  <c:v>0.94667768929301765</c:v>
                </c:pt>
                <c:pt idx="8599">
                  <c:v>0.94645754449074349</c:v>
                </c:pt>
                <c:pt idx="8600">
                  <c:v>0.94623747646978773</c:v>
                </c:pt>
                <c:pt idx="8601">
                  <c:v>0.94601748519441853</c:v>
                </c:pt>
                <c:pt idx="8602">
                  <c:v>0.9457975706289895</c:v>
                </c:pt>
                <c:pt idx="8603">
                  <c:v>0.9455777327378061</c:v>
                </c:pt>
                <c:pt idx="8604">
                  <c:v>0.94535797148525358</c:v>
                </c:pt>
                <c:pt idx="8605">
                  <c:v>0.94513828683570644</c:v>
                </c:pt>
                <c:pt idx="8606">
                  <c:v>0.94491867875356461</c:v>
                </c:pt>
                <c:pt idx="8607">
                  <c:v>0.94469914720325165</c:v>
                </c:pt>
                <c:pt idx="8608">
                  <c:v>0.94447969214921468</c:v>
                </c:pt>
                <c:pt idx="8609">
                  <c:v>0.94426031355590079</c:v>
                </c:pt>
                <c:pt idx="8610">
                  <c:v>0.94404101138782004</c:v>
                </c:pt>
                <c:pt idx="8611">
                  <c:v>0.94382178560944963</c:v>
                </c:pt>
                <c:pt idx="8612">
                  <c:v>0.94360263618534201</c:v>
                </c:pt>
                <c:pt idx="8613">
                  <c:v>0.94338356308001758</c:v>
                </c:pt>
                <c:pt idx="8614">
                  <c:v>0.94316456625806333</c:v>
                </c:pt>
                <c:pt idx="8615">
                  <c:v>0.94294564568406614</c:v>
                </c:pt>
                <c:pt idx="8616">
                  <c:v>0.94272680132261244</c:v>
                </c:pt>
                <c:pt idx="8617">
                  <c:v>0.94250803313835263</c:v>
                </c:pt>
                <c:pt idx="8618">
                  <c:v>0.94228934109592211</c:v>
                </c:pt>
                <c:pt idx="8619">
                  <c:v>0.94207072516000789</c:v>
                </c:pt>
                <c:pt idx="8620">
                  <c:v>0.94185218529528258</c:v>
                </c:pt>
                <c:pt idx="8621">
                  <c:v>0.94163372146646251</c:v>
                </c:pt>
                <c:pt idx="8622">
                  <c:v>0.94141533363828445</c:v>
                </c:pt>
                <c:pt idx="8623">
                  <c:v>0.94119702177548092</c:v>
                </c:pt>
                <c:pt idx="8624">
                  <c:v>0.94097878584284256</c:v>
                </c:pt>
                <c:pt idx="8625">
                  <c:v>0.94076062580515529</c:v>
                </c:pt>
                <c:pt idx="8626">
                  <c:v>0.94054254162722417</c:v>
                </c:pt>
                <c:pt idx="8627">
                  <c:v>0.94032453327390464</c:v>
                </c:pt>
                <c:pt idx="8628">
                  <c:v>0.9401066007100265</c:v>
                </c:pt>
                <c:pt idx="8629">
                  <c:v>0.93988874390047261</c:v>
                </c:pt>
                <c:pt idx="8630">
                  <c:v>0.93967096281013662</c:v>
                </c:pt>
                <c:pt idx="8631">
                  <c:v>0.9394532574039316</c:v>
                </c:pt>
                <c:pt idx="8632">
                  <c:v>0.93923562764680013</c:v>
                </c:pt>
                <c:pt idx="8633">
                  <c:v>0.93901807350368371</c:v>
                </c:pt>
                <c:pt idx="8634">
                  <c:v>0.93880059493955625</c:v>
                </c:pt>
                <c:pt idx="8635">
                  <c:v>0.93858319191942141</c:v>
                </c:pt>
                <c:pt idx="8636">
                  <c:v>0.93836586440830883</c:v>
                </c:pt>
                <c:pt idx="8637">
                  <c:v>0.93814861237124059</c:v>
                </c:pt>
                <c:pt idx="8638">
                  <c:v>0.9379314357732581</c:v>
                </c:pt>
                <c:pt idx="8639">
                  <c:v>0.93771433457946063</c:v>
                </c:pt>
                <c:pt idx="8640">
                  <c:v>0.9374973087549292</c:v>
                </c:pt>
                <c:pt idx="8641">
                  <c:v>0.93728035826480161</c:v>
                </c:pt>
                <c:pt idx="8642">
                  <c:v>0.93706348307419562</c:v>
                </c:pt>
                <c:pt idx="8643">
                  <c:v>0.93684668314828035</c:v>
                </c:pt>
                <c:pt idx="8644">
                  <c:v>0.93662995845221564</c:v>
                </c:pt>
                <c:pt idx="8645">
                  <c:v>0.936413308951205</c:v>
                </c:pt>
                <c:pt idx="8646">
                  <c:v>0.93619673461050068</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485</c:v>
                </c:pt>
                <c:pt idx="8655">
                  <c:v>0.93425094202734649</c:v>
                </c:pt>
                <c:pt idx="8656">
                  <c:v>0.93403511738079625</c:v>
                </c:pt>
                <c:pt idx="8657">
                  <c:v>0.93381936751322769</c:v>
                </c:pt>
                <c:pt idx="8658">
                  <c:v>0.93360369239012986</c:v>
                </c:pt>
                <c:pt idx="8659">
                  <c:v>0.93338809197693706</c:v>
                </c:pt>
                <c:pt idx="8660">
                  <c:v>0.93317256623919864</c:v>
                </c:pt>
                <c:pt idx="8661">
                  <c:v>0.93295711514240087</c:v>
                </c:pt>
                <c:pt idx="8662">
                  <c:v>0.93274173865209875</c:v>
                </c:pt>
                <c:pt idx="8663">
                  <c:v>0.93252643673381963</c:v>
                </c:pt>
                <c:pt idx="8664">
                  <c:v>0.93231120935317746</c:v>
                </c:pt>
                <c:pt idx="8665">
                  <c:v>0.932096056475747</c:v>
                </c:pt>
                <c:pt idx="8666">
                  <c:v>0.93188097806714532</c:v>
                </c:pt>
                <c:pt idx="8667">
                  <c:v>0.93166597409302265</c:v>
                </c:pt>
                <c:pt idx="8668">
                  <c:v>0.9314510445190286</c:v>
                </c:pt>
                <c:pt idx="8669">
                  <c:v>0.9312361893108333</c:v>
                </c:pt>
                <c:pt idx="8670">
                  <c:v>0.93102140843416192</c:v>
                </c:pt>
                <c:pt idx="8671">
                  <c:v>0.93080670185468728</c:v>
                </c:pt>
                <c:pt idx="8672">
                  <c:v>0.93059206953817464</c:v>
                </c:pt>
                <c:pt idx="8673">
                  <c:v>0.93037751145037173</c:v>
                </c:pt>
                <c:pt idx="8674">
                  <c:v>0.93016302755705449</c:v>
                </c:pt>
                <c:pt idx="8675">
                  <c:v>0.92994861782402582</c:v>
                </c:pt>
                <c:pt idx="8676">
                  <c:v>0.92973428221708065</c:v>
                </c:pt>
                <c:pt idx="8677">
                  <c:v>0.92952002070206097</c:v>
                </c:pt>
                <c:pt idx="8678">
                  <c:v>0.92930583324485094</c:v>
                </c:pt>
                <c:pt idx="8679">
                  <c:v>0.92909171981127603</c:v>
                </c:pt>
                <c:pt idx="8680">
                  <c:v>0.92887768036726159</c:v>
                </c:pt>
                <c:pt idx="8681">
                  <c:v>0.92866371487871269</c:v>
                </c:pt>
                <c:pt idx="8682">
                  <c:v>0.92844982331156833</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602</c:v>
                </c:pt>
                <c:pt idx="8691">
                  <c:v>0.92652812005875551</c:v>
                </c:pt>
                <c:pt idx="8692">
                  <c:v>0.92631496583619666</c:v>
                </c:pt>
                <c:pt idx="8693">
                  <c:v>0.92610188516160641</c:v>
                </c:pt>
                <c:pt idx="8694">
                  <c:v>0.92588887800112663</c:v>
                </c:pt>
                <c:pt idx="8695">
                  <c:v>0.92567594432095213</c:v>
                </c:pt>
                <c:pt idx="8696">
                  <c:v>0.92546308408728239</c:v>
                </c:pt>
                <c:pt idx="8697">
                  <c:v>0.9252502972663651</c:v>
                </c:pt>
                <c:pt idx="8698">
                  <c:v>0.92503758382442258</c:v>
                </c:pt>
                <c:pt idx="8699">
                  <c:v>0.92482494372772828</c:v>
                </c:pt>
                <c:pt idx="8700">
                  <c:v>0.92461237694256437</c:v>
                </c:pt>
                <c:pt idx="8701">
                  <c:v>0.92439988343523483</c:v>
                </c:pt>
                <c:pt idx="8702">
                  <c:v>0.92418746317206157</c:v>
                </c:pt>
                <c:pt idx="8703">
                  <c:v>0.92397511611939831</c:v>
                </c:pt>
                <c:pt idx="8704">
                  <c:v>0.92376284224358285</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505</c:v>
                </c:pt>
                <c:pt idx="8719">
                  <c:v>0.92058749251423133</c:v>
                </c:pt>
                <c:pt idx="8720">
                  <c:v>0.92037638490902607</c:v>
                </c:pt>
                <c:pt idx="8721">
                  <c:v>0.92016534991178156</c:v>
                </c:pt>
                <c:pt idx="8722">
                  <c:v>0.91995438748919001</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37</c:v>
                </c:pt>
                <c:pt idx="8733">
                  <c:v>0.91763858126499276</c:v>
                </c:pt>
                <c:pt idx="8734">
                  <c:v>0.91742848714831071</c:v>
                </c:pt>
                <c:pt idx="8735">
                  <c:v>0.91721846517520356</c:v>
                </c:pt>
                <c:pt idx="8736">
                  <c:v>0.91700851531264549</c:v>
                </c:pt>
                <c:pt idx="8737">
                  <c:v>0.91679863752763469</c:v>
                </c:pt>
                <c:pt idx="8738">
                  <c:v>0.91658883178715556</c:v>
                </c:pt>
                <c:pt idx="8739">
                  <c:v>0.91637909805827966</c:v>
                </c:pt>
                <c:pt idx="8740">
                  <c:v>0.91616943630802461</c:v>
                </c:pt>
                <c:pt idx="8741">
                  <c:v>0.91595984650346285</c:v>
                </c:pt>
                <c:pt idx="8742">
                  <c:v>0.9157503286116746</c:v>
                </c:pt>
                <c:pt idx="8743">
                  <c:v>0.91554088259978972</c:v>
                </c:pt>
                <c:pt idx="8744">
                  <c:v>0.91533150843490008</c:v>
                </c:pt>
                <c:pt idx="8745">
                  <c:v>0.91512220608417871</c:v>
                </c:pt>
                <c:pt idx="8746">
                  <c:v>0.91491297551475748</c:v>
                </c:pt>
                <c:pt idx="8747">
                  <c:v>0.91470381669385092</c:v>
                </c:pt>
                <c:pt idx="8748">
                  <c:v>0.91449472958861222</c:v>
                </c:pt>
                <c:pt idx="8749">
                  <c:v>0.91428571416629734</c:v>
                </c:pt>
                <c:pt idx="8750">
                  <c:v>0.91407677039412982</c:v>
                </c:pt>
                <c:pt idx="8751">
                  <c:v>0.91386789823936454</c:v>
                </c:pt>
                <c:pt idx="8752">
                  <c:v>0.91365909766928677</c:v>
                </c:pt>
                <c:pt idx="8753">
                  <c:v>0.91345036865115448</c:v>
                </c:pt>
                <c:pt idx="8754">
                  <c:v>0.91324171115231312</c:v>
                </c:pt>
                <c:pt idx="8755">
                  <c:v>0.91303312514008106</c:v>
                </c:pt>
                <c:pt idx="8756">
                  <c:v>0.91282461058181641</c:v>
                </c:pt>
                <c:pt idx="8757">
                  <c:v>0.91261616744485652</c:v>
                </c:pt>
                <c:pt idx="8758">
                  <c:v>0.91240779569661656</c:v>
                </c:pt>
                <c:pt idx="8759">
                  <c:v>0.91219949530450084</c:v>
                </c:pt>
                <c:pt idx="8760">
                  <c:v>0.91199126623590565</c:v>
                </c:pt>
                <c:pt idx="8761">
                  <c:v>0.91178310845829624</c:v>
                </c:pt>
                <c:pt idx="8762">
                  <c:v>0.91157502193912676</c:v>
                </c:pt>
                <c:pt idx="8763">
                  <c:v>0.91136700664588044</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709</c:v>
                </c:pt>
                <c:pt idx="8774">
                  <c:v>0.90908353004808962</c:v>
                </c:pt>
                <c:pt idx="8775">
                  <c:v>0.90887636693591956</c:v>
                </c:pt>
                <c:pt idx="8776">
                  <c:v>0.9086692746285856</c:v>
                </c:pt>
                <c:pt idx="8777">
                  <c:v>0.90846225309378603</c:v>
                </c:pt>
                <c:pt idx="8778">
                  <c:v>0.90825530229931561</c:v>
                </c:pt>
                <c:pt idx="8779">
                  <c:v>0.90804842221293369</c:v>
                </c:pt>
                <c:pt idx="8780">
                  <c:v>0.90784161280244136</c:v>
                </c:pt>
                <c:pt idx="8781">
                  <c:v>0.90763487403562693</c:v>
                </c:pt>
                <c:pt idx="8782">
                  <c:v>0.90742820588034057</c:v>
                </c:pt>
                <c:pt idx="8783">
                  <c:v>0.90722160830442955</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347</c:v>
                </c:pt>
                <c:pt idx="8792">
                  <c:v>0.90536540089659301</c:v>
                </c:pt>
                <c:pt idx="8793">
                  <c:v>0.90515950734997863</c:v>
                </c:pt>
                <c:pt idx="8794">
                  <c:v>0.90495368403025556</c:v>
                </c:pt>
                <c:pt idx="8795">
                  <c:v>0.90474793090549765</c:v>
                </c:pt>
                <c:pt idx="8796">
                  <c:v>0.90454224794377291</c:v>
                </c:pt>
                <c:pt idx="8797">
                  <c:v>0.90433663511319862</c:v>
                </c:pt>
                <c:pt idx="8798">
                  <c:v>0.90413109238189682</c:v>
                </c:pt>
                <c:pt idx="8799">
                  <c:v>0.9039256197179848</c:v>
                </c:pt>
                <c:pt idx="8800">
                  <c:v>0.90372021708964734</c:v>
                </c:pt>
                <c:pt idx="8801">
                  <c:v>0.90351488446503259</c:v>
                </c:pt>
                <c:pt idx="8802">
                  <c:v>0.90330962181234653</c:v>
                </c:pt>
                <c:pt idx="8803">
                  <c:v>0.9031044290998127</c:v>
                </c:pt>
                <c:pt idx="8804">
                  <c:v>0.90289930629563964</c:v>
                </c:pt>
                <c:pt idx="8805">
                  <c:v>0.9026942533680965</c:v>
                </c:pt>
                <c:pt idx="8806">
                  <c:v>0.90248927028540415</c:v>
                </c:pt>
                <c:pt idx="8807">
                  <c:v>0.9022843570158896</c:v>
                </c:pt>
                <c:pt idx="8808">
                  <c:v>0.90207951352784399</c:v>
                </c:pt>
                <c:pt idx="8809">
                  <c:v>0.901874739789576</c:v>
                </c:pt>
                <c:pt idx="8810">
                  <c:v>0.90167003576942162</c:v>
                </c:pt>
                <c:pt idx="8811">
                  <c:v>0.90146540143574749</c:v>
                </c:pt>
                <c:pt idx="8812">
                  <c:v>0.90126083675692148</c:v>
                </c:pt>
                <c:pt idx="8813">
                  <c:v>0.90105634170132065</c:v>
                </c:pt>
                <c:pt idx="8814">
                  <c:v>0.90085191623739924</c:v>
                </c:pt>
                <c:pt idx="8815">
                  <c:v>0.90064756033353044</c:v>
                </c:pt>
                <c:pt idx="8816">
                  <c:v>0.9004432739581828</c:v>
                </c:pt>
                <c:pt idx="8817">
                  <c:v>0.90023905707981289</c:v>
                </c:pt>
                <c:pt idx="8818">
                  <c:v>0.90003490966689892</c:v>
                </c:pt>
                <c:pt idx="8819">
                  <c:v>0.89983083168795008</c:v>
                </c:pt>
                <c:pt idx="8820">
                  <c:v>0.8996268231114829</c:v>
                </c:pt>
                <c:pt idx="8821">
                  <c:v>0.89942288390600611</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718</c:v>
                </c:pt>
                <c:pt idx="8832">
                  <c:v>0.89718412215100507</c:v>
                </c:pt>
                <c:pt idx="8833">
                  <c:v>0.89698101294976862</c:v>
                </c:pt>
                <c:pt idx="8834">
                  <c:v>0.89677797271209969</c:v>
                </c:pt>
                <c:pt idx="8835">
                  <c:v>0.8965750014067807</c:v>
                </c:pt>
                <c:pt idx="8836">
                  <c:v>0.89637209900260428</c:v>
                </c:pt>
                <c:pt idx="8837">
                  <c:v>0.89616926546841069</c:v>
                </c:pt>
                <c:pt idx="8838">
                  <c:v>0.89596650077300632</c:v>
                </c:pt>
                <c:pt idx="8839">
                  <c:v>0.89576380488527008</c:v>
                </c:pt>
                <c:pt idx="8840">
                  <c:v>0.8955611777740482</c:v>
                </c:pt>
                <c:pt idx="8841">
                  <c:v>0.89535861940825412</c:v>
                </c:pt>
                <c:pt idx="8842">
                  <c:v>0.89515612975676428</c:v>
                </c:pt>
                <c:pt idx="8843">
                  <c:v>0.8949537087885383</c:v>
                </c:pt>
                <c:pt idx="8844">
                  <c:v>0.89475135647249471</c:v>
                </c:pt>
                <c:pt idx="8845">
                  <c:v>0.89454907277758577</c:v>
                </c:pt>
                <c:pt idx="8846">
                  <c:v>0.89434685767279265</c:v>
                </c:pt>
                <c:pt idx="8847">
                  <c:v>0.8941447111271168</c:v>
                </c:pt>
                <c:pt idx="8848">
                  <c:v>0.89394263310957456</c:v>
                </c:pt>
                <c:pt idx="8849">
                  <c:v>0.89374062358917983</c:v>
                </c:pt>
                <c:pt idx="8850">
                  <c:v>0.89353868253496838</c:v>
                </c:pt>
                <c:pt idx="8851">
                  <c:v>0.89333680991602304</c:v>
                </c:pt>
                <c:pt idx="8852">
                  <c:v>0.89313500570143756</c:v>
                </c:pt>
                <c:pt idx="8853">
                  <c:v>0.89293326986027943</c:v>
                </c:pt>
                <c:pt idx="8854">
                  <c:v>0.89273160236169835</c:v>
                </c:pt>
                <c:pt idx="8855">
                  <c:v>0.89253000317478914</c:v>
                </c:pt>
                <c:pt idx="8856">
                  <c:v>0.89232847226873502</c:v>
                </c:pt>
                <c:pt idx="8857">
                  <c:v>0.89212700961267788</c:v>
                </c:pt>
                <c:pt idx="8858">
                  <c:v>0.89192561517583036</c:v>
                </c:pt>
                <c:pt idx="8859">
                  <c:v>0.89172428892736155</c:v>
                </c:pt>
                <c:pt idx="8860">
                  <c:v>0.89152303083653051</c:v>
                </c:pt>
                <c:pt idx="8861">
                  <c:v>0.89132184087255051</c:v>
                </c:pt>
                <c:pt idx="8862">
                  <c:v>0.8911207190046837</c:v>
                </c:pt>
                <c:pt idx="8863">
                  <c:v>0.8909196652021999</c:v>
                </c:pt>
                <c:pt idx="8864">
                  <c:v>0.89071867943439165</c:v>
                </c:pt>
                <c:pt idx="8865">
                  <c:v>0.89051776167055641</c:v>
                </c:pt>
                <c:pt idx="8866">
                  <c:v>0.89031691188003348</c:v>
                </c:pt>
                <c:pt idx="8867">
                  <c:v>0.89011613003215995</c:v>
                </c:pt>
                <c:pt idx="8868">
                  <c:v>0.88991541609630065</c:v>
                </c:pt>
                <c:pt idx="8869">
                  <c:v>0.88971477004181476</c:v>
                </c:pt>
                <c:pt idx="8870">
                  <c:v>0.88951419183809921</c:v>
                </c:pt>
                <c:pt idx="8871">
                  <c:v>0.88931368145458367</c:v>
                </c:pt>
                <c:pt idx="8872">
                  <c:v>0.88911323886067639</c:v>
                </c:pt>
                <c:pt idx="8873">
                  <c:v>0.88891286402582936</c:v>
                </c:pt>
                <c:pt idx="8874">
                  <c:v>0.8887125569195049</c:v>
                </c:pt>
                <c:pt idx="8875">
                  <c:v>0.88851231751118254</c:v>
                </c:pt>
                <c:pt idx="8876">
                  <c:v>0.88831214577034234</c:v>
                </c:pt>
                <c:pt idx="8877">
                  <c:v>0.88811204166654856</c:v>
                </c:pt>
                <c:pt idx="8878">
                  <c:v>0.88791200516928259</c:v>
                </c:pt>
                <c:pt idx="8879">
                  <c:v>0.88771203624811523</c:v>
                </c:pt>
                <c:pt idx="8880">
                  <c:v>0.88751213487258585</c:v>
                </c:pt>
                <c:pt idx="8881">
                  <c:v>0.88731230101230507</c:v>
                </c:pt>
                <c:pt idx="8882">
                  <c:v>0.88711253463688278</c:v>
                </c:pt>
                <c:pt idx="8883">
                  <c:v>0.88691283571589996</c:v>
                </c:pt>
                <c:pt idx="8884">
                  <c:v>0.88671320421901778</c:v>
                </c:pt>
                <c:pt idx="8885">
                  <c:v>0.88651364011587253</c:v>
                </c:pt>
                <c:pt idx="8886">
                  <c:v>0.88631414337613756</c:v>
                </c:pt>
                <c:pt idx="8887">
                  <c:v>0.88611471396949781</c:v>
                </c:pt>
                <c:pt idx="8888">
                  <c:v>0.88591535186564818</c:v>
                </c:pt>
                <c:pt idx="8889">
                  <c:v>0.88571605703432954</c:v>
                </c:pt>
                <c:pt idx="8890">
                  <c:v>0.88551682944524646</c:v>
                </c:pt>
                <c:pt idx="8891">
                  <c:v>0.88531766906818976</c:v>
                </c:pt>
                <c:pt idx="8892">
                  <c:v>0.88511857587289366</c:v>
                </c:pt>
                <c:pt idx="8893">
                  <c:v>0.88491954982917254</c:v>
                </c:pt>
                <c:pt idx="8894">
                  <c:v>0.88472059090681388</c:v>
                </c:pt>
                <c:pt idx="8895">
                  <c:v>0.88452169907564426</c:v>
                </c:pt>
                <c:pt idx="8896">
                  <c:v>0.88432287430550205</c:v>
                </c:pt>
                <c:pt idx="8897">
                  <c:v>0.88412411656624224</c:v>
                </c:pt>
                <c:pt idx="8898">
                  <c:v>0.88392542582773659</c:v>
                </c:pt>
                <c:pt idx="8899">
                  <c:v>0.88372680205988496</c:v>
                </c:pt>
                <c:pt idx="8900">
                  <c:v>0.88352824523256257</c:v>
                </c:pt>
                <c:pt idx="8901">
                  <c:v>0.88332975531572333</c:v>
                </c:pt>
                <c:pt idx="8902">
                  <c:v>0.88313133227929563</c:v>
                </c:pt>
                <c:pt idx="8903">
                  <c:v>0.88293297609323551</c:v>
                </c:pt>
                <c:pt idx="8904">
                  <c:v>0.88273468672751843</c:v>
                </c:pt>
                <c:pt idx="8905">
                  <c:v>0.88253646415212494</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695</c:v>
                </c:pt>
                <c:pt idx="8916">
                  <c:v>0.88036041541889465</c:v>
                </c:pt>
                <c:pt idx="8917">
                  <c:v>0.88016299199284742</c:v>
                </c:pt>
                <c:pt idx="8918">
                  <c:v>0.87996563496856983</c:v>
                </c:pt>
                <c:pt idx="8919">
                  <c:v>0.87976834431622286</c:v>
                </c:pt>
                <c:pt idx="8920">
                  <c:v>0.87957112000608662</c:v>
                </c:pt>
                <c:pt idx="8921">
                  <c:v>0.87937396200841633</c:v>
                </c:pt>
                <c:pt idx="8922">
                  <c:v>0.87917687029348146</c:v>
                </c:pt>
                <c:pt idx="8923">
                  <c:v>0.87897984483156177</c:v>
                </c:pt>
                <c:pt idx="8924">
                  <c:v>0.87878288559297812</c:v>
                </c:pt>
                <c:pt idx="8925">
                  <c:v>0.87858599254806791</c:v>
                </c:pt>
                <c:pt idx="8926">
                  <c:v>0.87838916566714687</c:v>
                </c:pt>
                <c:pt idx="8927">
                  <c:v>0.87819240492060002</c:v>
                </c:pt>
                <c:pt idx="8928">
                  <c:v>0.8779957102787922</c:v>
                </c:pt>
                <c:pt idx="8929">
                  <c:v>0.87779908171208465</c:v>
                </c:pt>
                <c:pt idx="8930">
                  <c:v>0.87760251919092891</c:v>
                </c:pt>
                <c:pt idx="8931">
                  <c:v>0.87740602268573364</c:v>
                </c:pt>
                <c:pt idx="8932">
                  <c:v>0.87720959216693861</c:v>
                </c:pt>
                <c:pt idx="8933">
                  <c:v>0.87701322760500766</c:v>
                </c:pt>
                <c:pt idx="8934">
                  <c:v>0.87681692897039876</c:v>
                </c:pt>
                <c:pt idx="8935">
                  <c:v>0.87662069623363215</c:v>
                </c:pt>
                <c:pt idx="8936">
                  <c:v>0.8764245293651769</c:v>
                </c:pt>
                <c:pt idx="8937">
                  <c:v>0.87622842833558912</c:v>
                </c:pt>
                <c:pt idx="8938">
                  <c:v>0.87603239311537762</c:v>
                </c:pt>
                <c:pt idx="8939">
                  <c:v>0.87583642367513737</c:v>
                </c:pt>
                <c:pt idx="8940">
                  <c:v>0.87564051998541492</c:v>
                </c:pt>
                <c:pt idx="8941">
                  <c:v>0.87544468201680703</c:v>
                </c:pt>
                <c:pt idx="8942">
                  <c:v>0.87524890973991254</c:v>
                </c:pt>
                <c:pt idx="8943">
                  <c:v>0.87505320312536861</c:v>
                </c:pt>
                <c:pt idx="8944">
                  <c:v>0.87485756214381372</c:v>
                </c:pt>
                <c:pt idx="8945">
                  <c:v>0.87466198676588891</c:v>
                </c:pt>
                <c:pt idx="8946">
                  <c:v>0.87446647696225976</c:v>
                </c:pt>
                <c:pt idx="8947">
                  <c:v>0.87427103270365503</c:v>
                </c:pt>
                <c:pt idx="8948">
                  <c:v>0.87407565396073916</c:v>
                </c:pt>
                <c:pt idx="8949">
                  <c:v>0.87388034070423759</c:v>
                </c:pt>
                <c:pt idx="8950">
                  <c:v>0.87368509290491103</c:v>
                </c:pt>
                <c:pt idx="8951">
                  <c:v>0.87348991053349612</c:v>
                </c:pt>
                <c:pt idx="8952">
                  <c:v>0.8732947935607529</c:v>
                </c:pt>
                <c:pt idx="8953">
                  <c:v>0.87309974195747964</c:v>
                </c:pt>
                <c:pt idx="8954">
                  <c:v>0.87290475569449566</c:v>
                </c:pt>
                <c:pt idx="8955">
                  <c:v>0.87270983474259234</c:v>
                </c:pt>
                <c:pt idx="8956">
                  <c:v>0.87251497907260156</c:v>
                </c:pt>
                <c:pt idx="8957">
                  <c:v>0.87232018865540162</c:v>
                </c:pt>
                <c:pt idx="8958">
                  <c:v>0.87212546346185305</c:v>
                </c:pt>
                <c:pt idx="8959">
                  <c:v>0.87193080346282681</c:v>
                </c:pt>
                <c:pt idx="8960">
                  <c:v>0.87173620862922263</c:v>
                </c:pt>
                <c:pt idx="8961">
                  <c:v>0.87154167893197165</c:v>
                </c:pt>
                <c:pt idx="8962">
                  <c:v>0.87134721434200491</c:v>
                </c:pt>
                <c:pt idx="8963">
                  <c:v>0.87115281483025253</c:v>
                </c:pt>
                <c:pt idx="8964">
                  <c:v>0.87095848036769963</c:v>
                </c:pt>
                <c:pt idx="8965">
                  <c:v>0.87076421092531964</c:v>
                </c:pt>
                <c:pt idx="8966">
                  <c:v>0.87057000647411975</c:v>
                </c:pt>
                <c:pt idx="8967">
                  <c:v>0.87037586698509295</c:v>
                </c:pt>
                <c:pt idx="8968">
                  <c:v>0.87018179242928251</c:v>
                </c:pt>
                <c:pt idx="8969">
                  <c:v>0.86998778277772337</c:v>
                </c:pt>
                <c:pt idx="8970">
                  <c:v>0.86979383800150756</c:v>
                </c:pt>
                <c:pt idx="8971">
                  <c:v>0.86959995807166668</c:v>
                </c:pt>
                <c:pt idx="8972">
                  <c:v>0.8694061429593325</c:v>
                </c:pt>
                <c:pt idx="8973">
                  <c:v>0.8692123926356039</c:v>
                </c:pt>
                <c:pt idx="8974">
                  <c:v>0.86901870707160633</c:v>
                </c:pt>
                <c:pt idx="8975">
                  <c:v>0.86882508623849952</c:v>
                </c:pt>
                <c:pt idx="8976">
                  <c:v>0.86863153010739846</c:v>
                </c:pt>
                <c:pt idx="8977">
                  <c:v>0.86843803864951696</c:v>
                </c:pt>
                <c:pt idx="8978">
                  <c:v>0.86824461183602164</c:v>
                </c:pt>
                <c:pt idx="8979">
                  <c:v>0.86805124963814884</c:v>
                </c:pt>
                <c:pt idx="8980">
                  <c:v>0.86785795202709382</c:v>
                </c:pt>
                <c:pt idx="8981">
                  <c:v>0.86766471897410591</c:v>
                </c:pt>
                <c:pt idx="8982">
                  <c:v>0.867471550450439</c:v>
                </c:pt>
                <c:pt idx="8983">
                  <c:v>0.86727844642735863</c:v>
                </c:pt>
                <c:pt idx="8984">
                  <c:v>0.86708540687616265</c:v>
                </c:pt>
                <c:pt idx="8985">
                  <c:v>0.86689243176815489</c:v>
                </c:pt>
                <c:pt idx="8986">
                  <c:v>0.86669952107464032</c:v>
                </c:pt>
                <c:pt idx="8987">
                  <c:v>0.86650667476694943</c:v>
                </c:pt>
                <c:pt idx="8988">
                  <c:v>0.86631389281646287</c:v>
                </c:pt>
                <c:pt idx="8989">
                  <c:v>0.86612117519452925</c:v>
                </c:pt>
                <c:pt idx="8990">
                  <c:v>0.8659285218725159</c:v>
                </c:pt>
                <c:pt idx="8991">
                  <c:v>0.8657359328218498</c:v>
                </c:pt>
                <c:pt idx="8992">
                  <c:v>0.8655434080139176</c:v>
                </c:pt>
                <c:pt idx="8993">
                  <c:v>0.86535094742016994</c:v>
                </c:pt>
                <c:pt idx="8994">
                  <c:v>0.86515855101204597</c:v>
                </c:pt>
                <c:pt idx="8995">
                  <c:v>0.86496621876100777</c:v>
                </c:pt>
                <c:pt idx="8996">
                  <c:v>0.8647739506385459</c:v>
                </c:pt>
                <c:pt idx="8997">
                  <c:v>0.86458174661611575</c:v>
                </c:pt>
                <c:pt idx="8998">
                  <c:v>0.86438960666526565</c:v>
                </c:pt>
                <c:pt idx="8999">
                  <c:v>0.8641975307575066</c:v>
                </c:pt>
                <c:pt idx="9000">
                  <c:v>0.86400551886438826</c:v>
                </c:pt>
                <c:pt idx="9001">
                  <c:v>0.86381357095744549</c:v>
                </c:pt>
                <c:pt idx="9002">
                  <c:v>0.86362168700828612</c:v>
                </c:pt>
                <c:pt idx="9003">
                  <c:v>0.86342986698845992</c:v>
                </c:pt>
                <c:pt idx="9004">
                  <c:v>0.8632381108695939</c:v>
                </c:pt>
                <c:pt idx="9005">
                  <c:v>0.86304641862331033</c:v>
                </c:pt>
                <c:pt idx="9006">
                  <c:v>0.86285479022122069</c:v>
                </c:pt>
                <c:pt idx="9007">
                  <c:v>0.86266322563500664</c:v>
                </c:pt>
                <c:pt idx="9008">
                  <c:v>0.86247172483632206</c:v>
                </c:pt>
                <c:pt idx="9009">
                  <c:v>0.86228028779685151</c:v>
                </c:pt>
                <c:pt idx="9010">
                  <c:v>0.86208891448830094</c:v>
                </c:pt>
                <c:pt idx="9011">
                  <c:v>0.86189760488236211</c:v>
                </c:pt>
                <c:pt idx="9012">
                  <c:v>0.86170635895078762</c:v>
                </c:pt>
                <c:pt idx="9013">
                  <c:v>0.86151517666531563</c:v>
                </c:pt>
                <c:pt idx="9014">
                  <c:v>0.86132405799770773</c:v>
                </c:pt>
                <c:pt idx="9015">
                  <c:v>0.86113300291974115</c:v>
                </c:pt>
                <c:pt idx="9016">
                  <c:v>0.86094201140321591</c:v>
                </c:pt>
                <c:pt idx="9017">
                  <c:v>0.86075108341992501</c:v>
                </c:pt>
                <c:pt idx="9018">
                  <c:v>0.8605602189416951</c:v>
                </c:pt>
                <c:pt idx="9019">
                  <c:v>0.86036941794038424</c:v>
                </c:pt>
                <c:pt idx="9020">
                  <c:v>0.86017868038782175</c:v>
                </c:pt>
                <c:pt idx="9021">
                  <c:v>0.85998800625590488</c:v>
                </c:pt>
                <c:pt idx="9022">
                  <c:v>0.85979739551650081</c:v>
                </c:pt>
                <c:pt idx="9023">
                  <c:v>0.85960684814151589</c:v>
                </c:pt>
                <c:pt idx="9024">
                  <c:v>0.8594163641028556</c:v>
                </c:pt>
                <c:pt idx="9025">
                  <c:v>0.85922594337249725</c:v>
                </c:pt>
                <c:pt idx="9026">
                  <c:v>0.85903558592233009</c:v>
                </c:pt>
                <c:pt idx="9027">
                  <c:v>0.85884529172436763</c:v>
                </c:pt>
                <c:pt idx="9028">
                  <c:v>0.85865506075056264</c:v>
                </c:pt>
                <c:pt idx="9029">
                  <c:v>0.85846489297291728</c:v>
                </c:pt>
                <c:pt idx="9030">
                  <c:v>0.85827478836344262</c:v>
                </c:pt>
                <c:pt idx="9031">
                  <c:v>0.85808474689416414</c:v>
                </c:pt>
                <c:pt idx="9032">
                  <c:v>0.85789476853712465</c:v>
                </c:pt>
                <c:pt idx="9033">
                  <c:v>0.85770485326439405</c:v>
                </c:pt>
                <c:pt idx="9034">
                  <c:v>0.85751500104800404</c:v>
                </c:pt>
                <c:pt idx="9035">
                  <c:v>0.85732521186009181</c:v>
                </c:pt>
                <c:pt idx="9036">
                  <c:v>0.85713548567272502</c:v>
                </c:pt>
                <c:pt idx="9037">
                  <c:v>0.85694582245805906</c:v>
                </c:pt>
                <c:pt idx="9038">
                  <c:v>0.85675622218819036</c:v>
                </c:pt>
                <c:pt idx="9039">
                  <c:v>0.85656668483526588</c:v>
                </c:pt>
                <c:pt idx="9040">
                  <c:v>0.85637721037150638</c:v>
                </c:pt>
                <c:pt idx="9041">
                  <c:v>0.85618779876903339</c:v>
                </c:pt>
                <c:pt idx="9042">
                  <c:v>0.85599845000008556</c:v>
                </c:pt>
                <c:pt idx="9043">
                  <c:v>0.85580916403682961</c:v>
                </c:pt>
                <c:pt idx="9044">
                  <c:v>0.85561994085152882</c:v>
                </c:pt>
                <c:pt idx="9045">
                  <c:v>0.85543078041641407</c:v>
                </c:pt>
                <c:pt idx="9046">
                  <c:v>0.85524168270374856</c:v>
                </c:pt>
                <c:pt idx="9047">
                  <c:v>0.85505264768579359</c:v>
                </c:pt>
                <c:pt idx="9048">
                  <c:v>0.85486367533483465</c:v>
                </c:pt>
                <c:pt idx="9049">
                  <c:v>0.85467476562320055</c:v>
                </c:pt>
                <c:pt idx="9050">
                  <c:v>0.8544859185231829</c:v>
                </c:pt>
                <c:pt idx="9051">
                  <c:v>0.8542971340071116</c:v>
                </c:pt>
                <c:pt idx="9052">
                  <c:v>0.85410841204736165</c:v>
                </c:pt>
                <c:pt idx="9053">
                  <c:v>0.85391975261629294</c:v>
                </c:pt>
                <c:pt idx="9054">
                  <c:v>0.85373115568626345</c:v>
                </c:pt>
                <c:pt idx="9055">
                  <c:v>0.85354262122968971</c:v>
                </c:pt>
                <c:pt idx="9056">
                  <c:v>0.85335414921897501</c:v>
                </c:pt>
                <c:pt idx="9057">
                  <c:v>0.85316573962654474</c:v>
                </c:pt>
                <c:pt idx="9058">
                  <c:v>0.85297739242484694</c:v>
                </c:pt>
                <c:pt idx="9059">
                  <c:v>0.85278910758631665</c:v>
                </c:pt>
                <c:pt idx="9060">
                  <c:v>0.85260088508345044</c:v>
                </c:pt>
                <c:pt idx="9061">
                  <c:v>0.85241272488871056</c:v>
                </c:pt>
                <c:pt idx="9062">
                  <c:v>0.85222462697461865</c:v>
                </c:pt>
                <c:pt idx="9063">
                  <c:v>0.85203659131368215</c:v>
                </c:pt>
                <c:pt idx="9064">
                  <c:v>0.85184861787844735</c:v>
                </c:pt>
                <c:pt idx="9065">
                  <c:v>0.85166070664142923</c:v>
                </c:pt>
                <c:pt idx="9066">
                  <c:v>0.85147285757520885</c:v>
                </c:pt>
                <c:pt idx="9067">
                  <c:v>0.8512850706523698</c:v>
                </c:pt>
                <c:pt idx="9068">
                  <c:v>0.85109734584549812</c:v>
                </c:pt>
                <c:pt idx="9069">
                  <c:v>0.85090968312720161</c:v>
                </c:pt>
                <c:pt idx="9070">
                  <c:v>0.85072208247010994</c:v>
                </c:pt>
                <c:pt idx="9071">
                  <c:v>0.85053454384683758</c:v>
                </c:pt>
                <c:pt idx="9072">
                  <c:v>0.8503470672300617</c:v>
                </c:pt>
                <c:pt idx="9073">
                  <c:v>0.85015965259245041</c:v>
                </c:pt>
                <c:pt idx="9074">
                  <c:v>0.84997229990665757</c:v>
                </c:pt>
                <c:pt idx="9075">
                  <c:v>0.84978500914541799</c:v>
                </c:pt>
                <c:pt idx="9076">
                  <c:v>0.84959778028141597</c:v>
                </c:pt>
                <c:pt idx="9077">
                  <c:v>0.84941061328739764</c:v>
                </c:pt>
                <c:pt idx="9078">
                  <c:v>0.8492235081360987</c:v>
                </c:pt>
                <c:pt idx="9079">
                  <c:v>0.8490364648002775</c:v>
                </c:pt>
                <c:pt idx="9080">
                  <c:v>0.84884948325271625</c:v>
                </c:pt>
                <c:pt idx="9081">
                  <c:v>0.84866256346617963</c:v>
                </c:pt>
                <c:pt idx="9082">
                  <c:v>0.84847570541349981</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661</c:v>
                </c:pt>
                <c:pt idx="9092">
                  <c:v>0.84661051427529765</c:v>
                </c:pt>
                <c:pt idx="9093">
                  <c:v>0.84642433350415414</c:v>
                </c:pt>
                <c:pt idx="9094">
                  <c:v>0.84623821414163969</c:v>
                </c:pt>
                <c:pt idx="9095">
                  <c:v>0.84605215616077789</c:v>
                </c:pt>
                <c:pt idx="9096">
                  <c:v>0.84586615953455491</c:v>
                </c:pt>
                <c:pt idx="9097">
                  <c:v>0.84568022423601663</c:v>
                </c:pt>
                <c:pt idx="9098">
                  <c:v>0.84549435023820063</c:v>
                </c:pt>
                <c:pt idx="9099">
                  <c:v>0.8453085375141588</c:v>
                </c:pt>
                <c:pt idx="9100">
                  <c:v>0.84512278603695346</c:v>
                </c:pt>
                <c:pt idx="9101">
                  <c:v>0.84493709577968679</c:v>
                </c:pt>
                <c:pt idx="9102">
                  <c:v>0.84475146671545265</c:v>
                </c:pt>
                <c:pt idx="9103">
                  <c:v>0.84456589881736011</c:v>
                </c:pt>
                <c:pt idx="9104">
                  <c:v>0.84438039205855664</c:v>
                </c:pt>
                <c:pt idx="9105">
                  <c:v>0.84419494641216963</c:v>
                </c:pt>
                <c:pt idx="9106">
                  <c:v>0.84400956185136256</c:v>
                </c:pt>
                <c:pt idx="9107">
                  <c:v>0.84382423834932518</c:v>
                </c:pt>
                <c:pt idx="9108">
                  <c:v>0.84363897587921199</c:v>
                </c:pt>
                <c:pt idx="9109">
                  <c:v>0.84345377441425706</c:v>
                </c:pt>
                <c:pt idx="9110">
                  <c:v>0.84326863392766926</c:v>
                </c:pt>
                <c:pt idx="9111">
                  <c:v>0.84308355439268168</c:v>
                </c:pt>
                <c:pt idx="9112">
                  <c:v>0.84289853578254215</c:v>
                </c:pt>
                <c:pt idx="9113">
                  <c:v>0.84271357807051361</c:v>
                </c:pt>
                <c:pt idx="9114">
                  <c:v>0.84252868122987812</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906</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588</c:v>
                </c:pt>
                <c:pt idx="9135">
                  <c:v>0.83865986169605022</c:v>
                </c:pt>
                <c:pt idx="9136">
                  <c:v>0.83847629729460271</c:v>
                </c:pt>
                <c:pt idx="9137">
                  <c:v>0.83829279315394867</c:v>
                </c:pt>
                <c:pt idx="9138">
                  <c:v>0.83810934924770752</c:v>
                </c:pt>
                <c:pt idx="9139">
                  <c:v>0.83792596554952792</c:v>
                </c:pt>
                <c:pt idx="9140">
                  <c:v>0.83774264203304982</c:v>
                </c:pt>
                <c:pt idx="9141">
                  <c:v>0.83755937867194297</c:v>
                </c:pt>
                <c:pt idx="9142">
                  <c:v>0.8373761754399055</c:v>
                </c:pt>
                <c:pt idx="9143">
                  <c:v>0.8371930323106358</c:v>
                </c:pt>
                <c:pt idx="9144">
                  <c:v>0.83700994925782513</c:v>
                </c:pt>
                <c:pt idx="9145">
                  <c:v>0.8368269262552217</c:v>
                </c:pt>
                <c:pt idx="9146">
                  <c:v>0.83664396327656065</c:v>
                </c:pt>
                <c:pt idx="9147">
                  <c:v>0.83646106029559564</c:v>
                </c:pt>
                <c:pt idx="9148">
                  <c:v>0.83627821728610696</c:v>
                </c:pt>
                <c:pt idx="9149">
                  <c:v>0.83609543422186094</c:v>
                </c:pt>
                <c:pt idx="9150">
                  <c:v>0.83591271107665188</c:v>
                </c:pt>
                <c:pt idx="9151">
                  <c:v>0.83573004782432603</c:v>
                </c:pt>
                <c:pt idx="9152">
                  <c:v>0.83554744443869189</c:v>
                </c:pt>
                <c:pt idx="9153">
                  <c:v>0.83536490089357762</c:v>
                </c:pt>
                <c:pt idx="9154">
                  <c:v>0.83518241716285768</c:v>
                </c:pt>
                <c:pt idx="9155">
                  <c:v>0.83499999322040674</c:v>
                </c:pt>
                <c:pt idx="9156">
                  <c:v>0.83481762904007861</c:v>
                </c:pt>
                <c:pt idx="9157">
                  <c:v>0.83463532459580936</c:v>
                </c:pt>
                <c:pt idx="9158">
                  <c:v>0.83445307986148054</c:v>
                </c:pt>
                <c:pt idx="9159">
                  <c:v>0.83427089481104111</c:v>
                </c:pt>
                <c:pt idx="9160">
                  <c:v>0.83408876941842491</c:v>
                </c:pt>
                <c:pt idx="9161">
                  <c:v>0.83390670365759423</c:v>
                </c:pt>
                <c:pt idx="9162">
                  <c:v>0.8337246975025111</c:v>
                </c:pt>
                <c:pt idx="9163">
                  <c:v>0.83354275092714447</c:v>
                </c:pt>
                <c:pt idx="9164">
                  <c:v>0.83336086390552055</c:v>
                </c:pt>
                <c:pt idx="9165">
                  <c:v>0.83317903641164781</c:v>
                </c:pt>
                <c:pt idx="9166">
                  <c:v>0.83299726841953781</c:v>
                </c:pt>
                <c:pt idx="9167">
                  <c:v>0.83281555990323153</c:v>
                </c:pt>
                <c:pt idx="9168">
                  <c:v>0.83263391083679883</c:v>
                </c:pt>
                <c:pt idx="9169">
                  <c:v>0.83245232119430057</c:v>
                </c:pt>
                <c:pt idx="9170">
                  <c:v>0.83227079094982193</c:v>
                </c:pt>
                <c:pt idx="9171">
                  <c:v>0.83208932007745828</c:v>
                </c:pt>
                <c:pt idx="9172">
                  <c:v>0.83190790855132191</c:v>
                </c:pt>
                <c:pt idx="9173">
                  <c:v>0.83172655634554549</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8214</c:v>
                </c:pt>
                <c:pt idx="9186">
                  <c:v>0.82937436407520659</c:v>
                </c:pt>
                <c:pt idx="9187">
                  <c:v>0.82919383964543325</c:v>
                </c:pt>
                <c:pt idx="9188">
                  <c:v>0.82901337414956833</c:v>
                </c:pt>
                <c:pt idx="9189">
                  <c:v>0.82883296756198388</c:v>
                </c:pt>
                <c:pt idx="9190">
                  <c:v>0.82865261985703653</c:v>
                </c:pt>
                <c:pt idx="9191">
                  <c:v>0.82847233100910478</c:v>
                </c:pt>
                <c:pt idx="9192">
                  <c:v>0.82829210099257999</c:v>
                </c:pt>
                <c:pt idx="9193">
                  <c:v>0.82811192978186188</c:v>
                </c:pt>
                <c:pt idx="9194">
                  <c:v>0.82793181735139942</c:v>
                </c:pt>
                <c:pt idx="9195">
                  <c:v>0.82775176367558911</c:v>
                </c:pt>
                <c:pt idx="9196">
                  <c:v>0.82757176872887761</c:v>
                </c:pt>
                <c:pt idx="9197">
                  <c:v>0.82739183248576442</c:v>
                </c:pt>
                <c:pt idx="9198">
                  <c:v>0.82721195492068134</c:v>
                </c:pt>
                <c:pt idx="9199">
                  <c:v>0.82703213600814862</c:v>
                </c:pt>
                <c:pt idx="9200">
                  <c:v>0.8268523757226488</c:v>
                </c:pt>
                <c:pt idx="9201">
                  <c:v>0.82667267403873446</c:v>
                </c:pt>
                <c:pt idx="9202">
                  <c:v>0.82649303093089421</c:v>
                </c:pt>
                <c:pt idx="9203">
                  <c:v>0.82631344637368465</c:v>
                </c:pt>
                <c:pt idx="9204">
                  <c:v>0.82613392034167321</c:v>
                </c:pt>
                <c:pt idx="9205">
                  <c:v>0.82595445280943536</c:v>
                </c:pt>
                <c:pt idx="9206">
                  <c:v>0.82577504375153565</c:v>
                </c:pt>
                <c:pt idx="9207">
                  <c:v>0.82559569314260062</c:v>
                </c:pt>
                <c:pt idx="9208">
                  <c:v>0.82541640095720836</c:v>
                </c:pt>
                <c:pt idx="9209">
                  <c:v>0.82523716717003337</c:v>
                </c:pt>
                <c:pt idx="9210">
                  <c:v>0.82505799175568351</c:v>
                </c:pt>
                <c:pt idx="9211">
                  <c:v>0.82487887468883569</c:v>
                </c:pt>
                <c:pt idx="9212">
                  <c:v>0.82469981594413189</c:v>
                </c:pt>
                <c:pt idx="9213">
                  <c:v>0.82452081549625611</c:v>
                </c:pt>
                <c:pt idx="9214">
                  <c:v>0.82434187331993614</c:v>
                </c:pt>
                <c:pt idx="9215">
                  <c:v>0.82416298938984756</c:v>
                </c:pt>
                <c:pt idx="9216">
                  <c:v>0.82398416368073635</c:v>
                </c:pt>
                <c:pt idx="9217">
                  <c:v>0.82380539616733184</c:v>
                </c:pt>
                <c:pt idx="9218">
                  <c:v>0.82362668682439133</c:v>
                </c:pt>
                <c:pt idx="9219">
                  <c:v>0.8234480356266618</c:v>
                </c:pt>
                <c:pt idx="9220">
                  <c:v>0.82326944254893963</c:v>
                </c:pt>
                <c:pt idx="9221">
                  <c:v>0.82309090756601588</c:v>
                </c:pt>
                <c:pt idx="9222">
                  <c:v>0.8229124306526806</c:v>
                </c:pt>
                <c:pt idx="9223">
                  <c:v>0.8227340117837687</c:v>
                </c:pt>
                <c:pt idx="9224">
                  <c:v>0.82255565093410865</c:v>
                </c:pt>
                <c:pt idx="9225">
                  <c:v>0.82237734807854623</c:v>
                </c:pt>
                <c:pt idx="9226">
                  <c:v>0.82219910319194267</c:v>
                </c:pt>
                <c:pt idx="9227">
                  <c:v>0.82202091624918561</c:v>
                </c:pt>
                <c:pt idx="9228">
                  <c:v>0.82184278722512061</c:v>
                </c:pt>
                <c:pt idx="9229">
                  <c:v>0.82166471609469771</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339</c:v>
                </c:pt>
                <c:pt idx="9239">
                  <c:v>0.81988718342751643</c:v>
                </c:pt>
                <c:pt idx="9240">
                  <c:v>0.81970974747428416</c:v>
                </c:pt>
                <c:pt idx="9241">
                  <c:v>0.81953236911452398</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4039</c:v>
                </c:pt>
                <c:pt idx="9250">
                  <c:v>0.81793855147616967</c:v>
                </c:pt>
                <c:pt idx="9251">
                  <c:v>0.81776174768281862</c:v>
                </c:pt>
                <c:pt idx="9252">
                  <c:v>0.81758500120954869</c:v>
                </c:pt>
                <c:pt idx="9253">
                  <c:v>0.81740831203159336</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328</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8005</c:v>
                </c:pt>
                <c:pt idx="9275">
                  <c:v>0.8135355958532815</c:v>
                </c:pt>
                <c:pt idx="9276">
                  <c:v>0.81336021766014965</c:v>
                </c:pt>
                <c:pt idx="9277">
                  <c:v>0.81318489617171774</c:v>
                </c:pt>
                <c:pt idx="9278">
                  <c:v>0.81300963136355586</c:v>
                </c:pt>
                <c:pt idx="9279">
                  <c:v>0.81283442321120292</c:v>
                </c:pt>
                <c:pt idx="9280">
                  <c:v>0.81265927169028118</c:v>
                </c:pt>
                <c:pt idx="9281">
                  <c:v>0.8124841767763451</c:v>
                </c:pt>
                <c:pt idx="9282">
                  <c:v>0.8123091384450486</c:v>
                </c:pt>
                <c:pt idx="9283">
                  <c:v>0.81213415667198674</c:v>
                </c:pt>
                <c:pt idx="9284">
                  <c:v>0.8119592314328089</c:v>
                </c:pt>
                <c:pt idx="9285">
                  <c:v>0.81178436270314469</c:v>
                </c:pt>
                <c:pt idx="9286">
                  <c:v>0.8116095504586861</c:v>
                </c:pt>
                <c:pt idx="9287">
                  <c:v>0.81143479467506852</c:v>
                </c:pt>
                <c:pt idx="9288">
                  <c:v>0.81126009532801469</c:v>
                </c:pt>
                <c:pt idx="9289">
                  <c:v>0.81108545239322116</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1016</c:v>
                </c:pt>
                <c:pt idx="9298">
                  <c:v>0.80951620052859863</c:v>
                </c:pt>
                <c:pt idx="9299">
                  <c:v>0.80934212038277931</c:v>
                </c:pt>
                <c:pt idx="9300">
                  <c:v>0.80916809638279064</c:v>
                </c:pt>
                <c:pt idx="9301">
                  <c:v>0.80899412850449548</c:v>
                </c:pt>
                <c:pt idx="9302">
                  <c:v>0.80882021672375182</c:v>
                </c:pt>
                <c:pt idx="9303">
                  <c:v>0.80864636101644249</c:v>
                </c:pt>
                <c:pt idx="9304">
                  <c:v>0.80847256135847967</c:v>
                </c:pt>
                <c:pt idx="9305">
                  <c:v>0.80829881772576462</c:v>
                </c:pt>
                <c:pt idx="9306">
                  <c:v>0.8081251300942206</c:v>
                </c:pt>
                <c:pt idx="9307">
                  <c:v>0.80795149843979208</c:v>
                </c:pt>
                <c:pt idx="9308">
                  <c:v>0.80777792273840165</c:v>
                </c:pt>
                <c:pt idx="9309">
                  <c:v>0.80760440296603064</c:v>
                </c:pt>
                <c:pt idx="9310">
                  <c:v>0.80743093909865249</c:v>
                </c:pt>
                <c:pt idx="9311">
                  <c:v>0.80725753111224496</c:v>
                </c:pt>
                <c:pt idx="9312">
                  <c:v>0.80708417898282858</c:v>
                </c:pt>
                <c:pt idx="9313">
                  <c:v>0.80691088268640065</c:v>
                </c:pt>
                <c:pt idx="9314">
                  <c:v>0.80673764219898525</c:v>
                </c:pt>
                <c:pt idx="9315">
                  <c:v>0.80656445749661509</c:v>
                </c:pt>
                <c:pt idx="9316">
                  <c:v>0.80639132855535822</c:v>
                </c:pt>
                <c:pt idx="9317">
                  <c:v>0.80621825535127167</c:v>
                </c:pt>
                <c:pt idx="9318">
                  <c:v>0.8060452378604398</c:v>
                </c:pt>
                <c:pt idx="9319">
                  <c:v>0.80587227605893164</c:v>
                </c:pt>
                <c:pt idx="9320">
                  <c:v>0.8056993699228695</c:v>
                </c:pt>
                <c:pt idx="9321">
                  <c:v>0.80552651942836451</c:v>
                </c:pt>
                <c:pt idx="9322">
                  <c:v>0.80535372455154386</c:v>
                </c:pt>
                <c:pt idx="9323">
                  <c:v>0.80518098526854887</c:v>
                </c:pt>
                <c:pt idx="9324">
                  <c:v>0.80500830155553382</c:v>
                </c:pt>
                <c:pt idx="9325">
                  <c:v>0.80483567338867379</c:v>
                </c:pt>
                <c:pt idx="9326">
                  <c:v>0.80466310074412339</c:v>
                </c:pt>
                <c:pt idx="9327">
                  <c:v>0.80449058359810555</c:v>
                </c:pt>
                <c:pt idx="9328">
                  <c:v>0.80431812192679397</c:v>
                </c:pt>
                <c:pt idx="9329">
                  <c:v>0.80414571570644255</c:v>
                </c:pt>
                <c:pt idx="9330">
                  <c:v>0.80397336491325133</c:v>
                </c:pt>
                <c:pt idx="9331">
                  <c:v>0.80380106952349584</c:v>
                </c:pt>
                <c:pt idx="9332">
                  <c:v>0.80362882951339965</c:v>
                </c:pt>
                <c:pt idx="9333">
                  <c:v>0.80345664485922508</c:v>
                </c:pt>
                <c:pt idx="9334">
                  <c:v>0.80328451553729729</c:v>
                </c:pt>
                <c:pt idx="9335">
                  <c:v>0.80311244152387873</c:v>
                </c:pt>
                <c:pt idx="9336">
                  <c:v>0.80294042279528921</c:v>
                </c:pt>
                <c:pt idx="9337">
                  <c:v>0.8027684593278317</c:v>
                </c:pt>
                <c:pt idx="9338">
                  <c:v>0.80259655109784878</c:v>
                </c:pt>
                <c:pt idx="9339">
                  <c:v>0.80242469808169781</c:v>
                </c:pt>
                <c:pt idx="9340">
                  <c:v>0.80225290025571849</c:v>
                </c:pt>
                <c:pt idx="9341">
                  <c:v>0.80208115759628862</c:v>
                </c:pt>
                <c:pt idx="9342">
                  <c:v>0.80190947007979718</c:v>
                </c:pt>
                <c:pt idx="9343">
                  <c:v>0.80173783768261564</c:v>
                </c:pt>
                <c:pt idx="9344">
                  <c:v>0.80156626038117729</c:v>
                </c:pt>
                <c:pt idx="9345">
                  <c:v>0.80139473815189965</c:v>
                </c:pt>
                <c:pt idx="9346">
                  <c:v>0.8012232709712005</c:v>
                </c:pt>
                <c:pt idx="9347">
                  <c:v>0.80105185881554264</c:v>
                </c:pt>
                <c:pt idx="9348">
                  <c:v>0.8008805016613777</c:v>
                </c:pt>
                <c:pt idx="9349">
                  <c:v>0.80070919948518471</c:v>
                </c:pt>
                <c:pt idx="9350">
                  <c:v>0.80053795226342583</c:v>
                </c:pt>
                <c:pt idx="9351">
                  <c:v>0.80036675997260687</c:v>
                </c:pt>
                <c:pt idx="9352">
                  <c:v>0.80019562258927646</c:v>
                </c:pt>
                <c:pt idx="9353">
                  <c:v>0.80002454008989365</c:v>
                </c:pt>
                <c:pt idx="9354">
                  <c:v>0.79985351245102265</c:v>
                </c:pt>
                <c:pt idx="9355">
                  <c:v>0.79968253964921054</c:v>
                </c:pt>
                <c:pt idx="9356">
                  <c:v>0.79951162166101397</c:v>
                </c:pt>
                <c:pt idx="9357">
                  <c:v>0.79934075846301056</c:v>
                </c:pt>
                <c:pt idx="9358">
                  <c:v>0.79916995003176527</c:v>
                </c:pt>
                <c:pt idx="9359">
                  <c:v>0.79899919634390393</c:v>
                </c:pt>
                <c:pt idx="9360">
                  <c:v>0.79882849737600636</c:v>
                </c:pt>
                <c:pt idx="9361">
                  <c:v>0.79865785310471005</c:v>
                </c:pt>
                <c:pt idx="9362">
                  <c:v>0.79848726350663857</c:v>
                </c:pt>
                <c:pt idx="9363">
                  <c:v>0.79831672855845359</c:v>
                </c:pt>
                <c:pt idx="9364">
                  <c:v>0.79814624823680702</c:v>
                </c:pt>
                <c:pt idx="9365">
                  <c:v>0.79797582251838395</c:v>
                </c:pt>
                <c:pt idx="9366">
                  <c:v>0.79780545137983405</c:v>
                </c:pt>
                <c:pt idx="9367">
                  <c:v>0.79763513479787262</c:v>
                </c:pt>
                <c:pt idx="9368">
                  <c:v>0.79746487274921751</c:v>
                </c:pt>
                <c:pt idx="9369">
                  <c:v>0.79729466521058956</c:v>
                </c:pt>
                <c:pt idx="9370">
                  <c:v>0.79712451215871039</c:v>
                </c:pt>
                <c:pt idx="9371">
                  <c:v>0.79695441357032903</c:v>
                </c:pt>
                <c:pt idx="9372">
                  <c:v>0.79678436942219955</c:v>
                </c:pt>
                <c:pt idx="9373">
                  <c:v>0.79661437969110682</c:v>
                </c:pt>
                <c:pt idx="9374">
                  <c:v>0.79644444435383244</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424</c:v>
                </c:pt>
                <c:pt idx="9385">
                  <c:v>0.79457873900778853</c:v>
                </c:pt>
                <c:pt idx="9386">
                  <c:v>0.79440945458986423</c:v>
                </c:pt>
                <c:pt idx="9387">
                  <c:v>0.7942402242650467</c:v>
                </c:pt>
                <c:pt idx="9388">
                  <c:v>0.79407104801031025</c:v>
                </c:pt>
                <c:pt idx="9389">
                  <c:v>0.79390192580261121</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6</c:v>
                </c:pt>
                <c:pt idx="9401">
                  <c:v>0.79187666661283362</c:v>
                </c:pt>
                <c:pt idx="9402">
                  <c:v>0.79170824492637915</c:v>
                </c:pt>
                <c:pt idx="9403">
                  <c:v>0.79153987696580763</c:v>
                </c:pt>
                <c:pt idx="9404">
                  <c:v>0.79137156270826858</c:v>
                </c:pt>
                <c:pt idx="9405">
                  <c:v>0.79120330213092716</c:v>
                </c:pt>
                <c:pt idx="9406">
                  <c:v>0.7910350952109575</c:v>
                </c:pt>
                <c:pt idx="9407">
                  <c:v>0.79086694192554119</c:v>
                </c:pt>
                <c:pt idx="9408">
                  <c:v>0.79069884225190579</c:v>
                </c:pt>
                <c:pt idx="9409">
                  <c:v>0.79053079616721522</c:v>
                </c:pt>
                <c:pt idx="9410">
                  <c:v>0.7903628036487389</c:v>
                </c:pt>
                <c:pt idx="9411">
                  <c:v>0.79019486467369615</c:v>
                </c:pt>
                <c:pt idx="9412">
                  <c:v>0.79002697921931919</c:v>
                </c:pt>
                <c:pt idx="9413">
                  <c:v>0.78985914726289064</c:v>
                </c:pt>
                <c:pt idx="9414">
                  <c:v>0.78969136878167367</c:v>
                </c:pt>
                <c:pt idx="9415">
                  <c:v>0.78952364375294626</c:v>
                </c:pt>
                <c:pt idx="9416">
                  <c:v>0.78935597215402964</c:v>
                </c:pt>
                <c:pt idx="9417">
                  <c:v>0.78918835396220144</c:v>
                </c:pt>
                <c:pt idx="9418">
                  <c:v>0.78902078915480767</c:v>
                </c:pt>
                <c:pt idx="9419">
                  <c:v>0.78885327770916402</c:v>
                </c:pt>
                <c:pt idx="9420">
                  <c:v>0.78868581960262085</c:v>
                </c:pt>
                <c:pt idx="9421">
                  <c:v>0.78851841481253448</c:v>
                </c:pt>
                <c:pt idx="9422">
                  <c:v>0.7883510633162748</c:v>
                </c:pt>
                <c:pt idx="9423">
                  <c:v>0.78818376509121113</c:v>
                </c:pt>
                <c:pt idx="9424">
                  <c:v>0.78801652011476075</c:v>
                </c:pt>
                <c:pt idx="9425">
                  <c:v>0.78784932836431765</c:v>
                </c:pt>
                <c:pt idx="9426">
                  <c:v>0.78768218981727656</c:v>
                </c:pt>
                <c:pt idx="9427">
                  <c:v>0.78751510445110751</c:v>
                </c:pt>
                <c:pt idx="9428">
                  <c:v>0.78734807224322456</c:v>
                </c:pt>
                <c:pt idx="9429">
                  <c:v>0.78718109317107265</c:v>
                </c:pt>
                <c:pt idx="9430">
                  <c:v>0.78701416721213147</c:v>
                </c:pt>
                <c:pt idx="9431">
                  <c:v>0.78684729434388834</c:v>
                </c:pt>
                <c:pt idx="9432">
                  <c:v>0.78668047454380208</c:v>
                </c:pt>
                <c:pt idx="9433">
                  <c:v>0.78651370778938057</c:v>
                </c:pt>
                <c:pt idx="9434">
                  <c:v>0.78634699405815467</c:v>
                </c:pt>
                <c:pt idx="9435">
                  <c:v>0.78618033332763759</c:v>
                </c:pt>
                <c:pt idx="9436">
                  <c:v>0.78601372557535942</c:v>
                </c:pt>
                <c:pt idx="9437">
                  <c:v>0.78584717077889299</c:v>
                </c:pt>
                <c:pt idx="9438">
                  <c:v>0.78568066891576149</c:v>
                </c:pt>
                <c:pt idx="9439">
                  <c:v>0.78551421996356152</c:v>
                </c:pt>
                <c:pt idx="9440">
                  <c:v>0.78534782389987645</c:v>
                </c:pt>
                <c:pt idx="9441">
                  <c:v>0.78518148070227956</c:v>
                </c:pt>
                <c:pt idx="9442">
                  <c:v>0.78501519034840694</c:v>
                </c:pt>
                <c:pt idx="9443">
                  <c:v>0.78484895281586264</c:v>
                </c:pt>
                <c:pt idx="9444">
                  <c:v>0.78468276808227366</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406</c:v>
                </c:pt>
                <c:pt idx="9456">
                  <c:v>0.78269266147218663</c:v>
                </c:pt>
                <c:pt idx="9457">
                  <c:v>0.78252716109490916</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4987</c:v>
                </c:pt>
                <c:pt idx="9466">
                  <c:v>0.78104001695560232</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733</c:v>
                </c:pt>
                <c:pt idx="9475">
                  <c:v>0.7795571081287187</c:v>
                </c:pt>
                <c:pt idx="9476">
                  <c:v>0.77939260122164977</c:v>
                </c:pt>
                <c:pt idx="9477">
                  <c:v>0.77922814638196713</c:v>
                </c:pt>
                <c:pt idx="9478">
                  <c:v>0.77906374358770003</c:v>
                </c:pt>
                <c:pt idx="9479">
                  <c:v>0.77889939281690124</c:v>
                </c:pt>
                <c:pt idx="9480">
                  <c:v>0.77873509404760044</c:v>
                </c:pt>
                <c:pt idx="9481">
                  <c:v>0.77857084725786163</c:v>
                </c:pt>
                <c:pt idx="9482">
                  <c:v>0.77840665242579421</c:v>
                </c:pt>
                <c:pt idx="9483">
                  <c:v>0.77824250952944163</c:v>
                </c:pt>
                <c:pt idx="9484">
                  <c:v>0.77807841854694271</c:v>
                </c:pt>
                <c:pt idx="9485">
                  <c:v>0.77791437945637565</c:v>
                </c:pt>
                <c:pt idx="9486">
                  <c:v>0.77775039223589637</c:v>
                </c:pt>
                <c:pt idx="9487">
                  <c:v>0.77758645686360062</c:v>
                </c:pt>
                <c:pt idx="9488">
                  <c:v>0.77742257331764852</c:v>
                </c:pt>
                <c:pt idx="9489">
                  <c:v>0.77725874157620767</c:v>
                </c:pt>
                <c:pt idx="9490">
                  <c:v>0.77709496161743763</c:v>
                </c:pt>
                <c:pt idx="9491">
                  <c:v>0.7769312334195343</c:v>
                </c:pt>
                <c:pt idx="9492">
                  <c:v>0.7767675569606407</c:v>
                </c:pt>
                <c:pt idx="9493">
                  <c:v>0.77660393221901947</c:v>
                </c:pt>
                <c:pt idx="9494">
                  <c:v>0.77644035917283161</c:v>
                </c:pt>
                <c:pt idx="9495">
                  <c:v>0.77627683780033963</c:v>
                </c:pt>
                <c:pt idx="9496">
                  <c:v>0.77611336807976838</c:v>
                </c:pt>
                <c:pt idx="9497">
                  <c:v>0.77594994998936662</c:v>
                </c:pt>
                <c:pt idx="9498">
                  <c:v>0.77578658350739271</c:v>
                </c:pt>
                <c:pt idx="9499">
                  <c:v>0.77562326861212672</c:v>
                </c:pt>
                <c:pt idx="9500">
                  <c:v>0.77546000528182868</c:v>
                </c:pt>
                <c:pt idx="9501">
                  <c:v>0.77529679349482372</c:v>
                </c:pt>
                <c:pt idx="9502">
                  <c:v>0.7751336332293951</c:v>
                </c:pt>
                <c:pt idx="9503">
                  <c:v>0.77497052446386072</c:v>
                </c:pt>
                <c:pt idx="9504">
                  <c:v>0.77480746717655513</c:v>
                </c:pt>
                <c:pt idx="9505">
                  <c:v>0.77464446134582321</c:v>
                </c:pt>
                <c:pt idx="9506">
                  <c:v>0.77448150694999462</c:v>
                </c:pt>
                <c:pt idx="9507">
                  <c:v>0.77431860396745822</c:v>
                </c:pt>
                <c:pt idx="9508">
                  <c:v>0.77415575237659184</c:v>
                </c:pt>
                <c:pt idx="9509">
                  <c:v>0.77399295215574426</c:v>
                </c:pt>
                <c:pt idx="9510">
                  <c:v>0.7738302032833424</c:v>
                </c:pt>
                <c:pt idx="9511">
                  <c:v>0.77366750573777598</c:v>
                </c:pt>
                <c:pt idx="9512">
                  <c:v>0.77350485949748993</c:v>
                </c:pt>
                <c:pt idx="9513">
                  <c:v>0.77334226454089305</c:v>
                </c:pt>
                <c:pt idx="9514">
                  <c:v>0.77317972084642461</c:v>
                </c:pt>
                <c:pt idx="9515">
                  <c:v>0.7730172283925546</c:v>
                </c:pt>
                <c:pt idx="9516">
                  <c:v>0.77285478715773981</c:v>
                </c:pt>
                <c:pt idx="9517">
                  <c:v>0.772692397120463</c:v>
                </c:pt>
                <c:pt idx="9518">
                  <c:v>0.77253005825920051</c:v>
                </c:pt>
                <c:pt idx="9519">
                  <c:v>0.7723677705524451</c:v>
                </c:pt>
                <c:pt idx="9520">
                  <c:v>0.77220553397873248</c:v>
                </c:pt>
                <c:pt idx="9521">
                  <c:v>0.77204334851655365</c:v>
                </c:pt>
                <c:pt idx="9522">
                  <c:v>0.77188121414447486</c:v>
                </c:pt>
                <c:pt idx="9523">
                  <c:v>0.77171913084099664</c:v>
                </c:pt>
                <c:pt idx="9524">
                  <c:v>0.77155709858471566</c:v>
                </c:pt>
                <c:pt idx="9525">
                  <c:v>0.77139511735418553</c:v>
                </c:pt>
                <c:pt idx="9526">
                  <c:v>0.77123318712794509</c:v>
                </c:pt>
                <c:pt idx="9527">
                  <c:v>0.77107130788464573</c:v>
                </c:pt>
                <c:pt idx="9528">
                  <c:v>0.77090947960285916</c:v>
                </c:pt>
                <c:pt idx="9529">
                  <c:v>0.77074770226119405</c:v>
                </c:pt>
                <c:pt idx="9530">
                  <c:v>0.77058597583825628</c:v>
                </c:pt>
                <c:pt idx="9531">
                  <c:v>0.7704243003127107</c:v>
                </c:pt>
                <c:pt idx="9532">
                  <c:v>0.77026267566319684</c:v>
                </c:pt>
                <c:pt idx="9533">
                  <c:v>0.77010110186834668</c:v>
                </c:pt>
                <c:pt idx="9534">
                  <c:v>0.76993957890685194</c:v>
                </c:pt>
                <c:pt idx="9535">
                  <c:v>0.76977810675738934</c:v>
                </c:pt>
                <c:pt idx="9536">
                  <c:v>0.7696166853986296</c:v>
                </c:pt>
                <c:pt idx="9537">
                  <c:v>0.76945531480929164</c:v>
                </c:pt>
                <c:pt idx="9538">
                  <c:v>0.76929399496808881</c:v>
                </c:pt>
                <c:pt idx="9539">
                  <c:v>0.7691327258537225</c:v>
                </c:pt>
                <c:pt idx="9540">
                  <c:v>0.76897150744495546</c:v>
                </c:pt>
                <c:pt idx="9541">
                  <c:v>0.76881033972050594</c:v>
                </c:pt>
                <c:pt idx="9542">
                  <c:v>0.76864922265916868</c:v>
                </c:pt>
                <c:pt idx="9543">
                  <c:v>0.76848815623964861</c:v>
                </c:pt>
                <c:pt idx="9544">
                  <c:v>0.76832714044078165</c:v>
                </c:pt>
                <c:pt idx="9545">
                  <c:v>0.76816617524133557</c:v>
                </c:pt>
                <c:pt idx="9546">
                  <c:v>0.76800526062012631</c:v>
                </c:pt>
                <c:pt idx="9547">
                  <c:v>0.76784439655594072</c:v>
                </c:pt>
                <c:pt idx="9548">
                  <c:v>0.76768358302760786</c:v>
                </c:pt>
                <c:pt idx="9549">
                  <c:v>0.76752282001397765</c:v>
                </c:pt>
                <c:pt idx="9550">
                  <c:v>0.76736210749389222</c:v>
                </c:pt>
                <c:pt idx="9551">
                  <c:v>0.76720144544619873</c:v>
                </c:pt>
                <c:pt idx="9552">
                  <c:v>0.76704083384976585</c:v>
                </c:pt>
                <c:pt idx="9553">
                  <c:v>0.76688027268348324</c:v>
                </c:pt>
                <c:pt idx="9554">
                  <c:v>0.7667197619262055</c:v>
                </c:pt>
                <c:pt idx="9555">
                  <c:v>0.76655930155688401</c:v>
                </c:pt>
                <c:pt idx="9556">
                  <c:v>0.76639889155440444</c:v>
                </c:pt>
                <c:pt idx="9557">
                  <c:v>0.76623853189767399</c:v>
                </c:pt>
                <c:pt idx="9558">
                  <c:v>0.76607822256566238</c:v>
                </c:pt>
                <c:pt idx="9559">
                  <c:v>0.7659179635372807</c:v>
                </c:pt>
                <c:pt idx="9560">
                  <c:v>0.76575775479150765</c:v>
                </c:pt>
                <c:pt idx="9561">
                  <c:v>0.76559759630729995</c:v>
                </c:pt>
                <c:pt idx="9562">
                  <c:v>0.76543748806363798</c:v>
                </c:pt>
                <c:pt idx="9563">
                  <c:v>0.76527743003951976</c:v>
                </c:pt>
                <c:pt idx="9564">
                  <c:v>0.76511742221391565</c:v>
                </c:pt>
                <c:pt idx="9565">
                  <c:v>0.76495746456586922</c:v>
                </c:pt>
                <c:pt idx="9566">
                  <c:v>0.7647975570743909</c:v>
                </c:pt>
                <c:pt idx="9567">
                  <c:v>0.76463769971849871</c:v>
                </c:pt>
                <c:pt idx="9568">
                  <c:v>0.76447789247724662</c:v>
                </c:pt>
                <c:pt idx="9569">
                  <c:v>0.76431813532969761</c:v>
                </c:pt>
                <c:pt idx="9570">
                  <c:v>0.76415842825491165</c:v>
                </c:pt>
                <c:pt idx="9571">
                  <c:v>0.76399877123196269</c:v>
                </c:pt>
                <c:pt idx="9572">
                  <c:v>0.76383916423993992</c:v>
                </c:pt>
                <c:pt idx="9573">
                  <c:v>0.7636796072579487</c:v>
                </c:pt>
                <c:pt idx="9574">
                  <c:v>0.76352010026508133</c:v>
                </c:pt>
                <c:pt idx="9575">
                  <c:v>0.7633606432404636</c:v>
                </c:pt>
                <c:pt idx="9576">
                  <c:v>0.76320123616324542</c:v>
                </c:pt>
                <c:pt idx="9577">
                  <c:v>0.7630418790125415</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8486</c:v>
                </c:pt>
                <c:pt idx="9586">
                  <c:v>0.76160990791369076</c:v>
                </c:pt>
                <c:pt idx="9587">
                  <c:v>0.76145104888343362</c:v>
                </c:pt>
                <c:pt idx="9588">
                  <c:v>0.76129223955099656</c:v>
                </c:pt>
                <c:pt idx="9589">
                  <c:v>0.76113347989562319</c:v>
                </c:pt>
                <c:pt idx="9590">
                  <c:v>0.7609747698966145</c:v>
                </c:pt>
                <c:pt idx="9591">
                  <c:v>0.76081610953325851</c:v>
                </c:pt>
                <c:pt idx="9592">
                  <c:v>0.76065749878486533</c:v>
                </c:pt>
                <c:pt idx="9593">
                  <c:v>0.76049893763074095</c:v>
                </c:pt>
                <c:pt idx="9594">
                  <c:v>0.76034042605021002</c:v>
                </c:pt>
                <c:pt idx="9595">
                  <c:v>0.76018196402260951</c:v>
                </c:pt>
                <c:pt idx="9596">
                  <c:v>0.76002355152729784</c:v>
                </c:pt>
                <c:pt idx="9597">
                  <c:v>0.75986518854362761</c:v>
                </c:pt>
                <c:pt idx="9598">
                  <c:v>0.75970687505096612</c:v>
                </c:pt>
                <c:pt idx="9599">
                  <c:v>0.75954861102870508</c:v>
                </c:pt>
                <c:pt idx="9600">
                  <c:v>0.75939039645620465</c:v>
                </c:pt>
                <c:pt idx="9601">
                  <c:v>0.75923223131289463</c:v>
                </c:pt>
                <c:pt idx="9602">
                  <c:v>0.75907411557819127</c:v>
                </c:pt>
                <c:pt idx="9603">
                  <c:v>0.75891604923147871</c:v>
                </c:pt>
                <c:pt idx="9604">
                  <c:v>0.75875803225223593</c:v>
                </c:pt>
                <c:pt idx="9605">
                  <c:v>0.75860006461988627</c:v>
                </c:pt>
                <c:pt idx="9606">
                  <c:v>0.75844214631386564</c:v>
                </c:pt>
                <c:pt idx="9607">
                  <c:v>0.75828427731368231</c:v>
                </c:pt>
                <c:pt idx="9608">
                  <c:v>0.7581264575987835</c:v>
                </c:pt>
                <c:pt idx="9609">
                  <c:v>0.75796868714864463</c:v>
                </c:pt>
                <c:pt idx="9610">
                  <c:v>0.75781096594279396</c:v>
                </c:pt>
                <c:pt idx="9611">
                  <c:v>0.757653293960733</c:v>
                </c:pt>
                <c:pt idx="9612">
                  <c:v>0.75749567118196182</c:v>
                </c:pt>
                <c:pt idx="9613">
                  <c:v>0.75733809758603265</c:v>
                </c:pt>
                <c:pt idx="9614">
                  <c:v>0.75718057315246667</c:v>
                </c:pt>
                <c:pt idx="9615">
                  <c:v>0.75702309786083322</c:v>
                </c:pt>
                <c:pt idx="9616">
                  <c:v>0.75686567169068275</c:v>
                </c:pt>
                <c:pt idx="9617">
                  <c:v>0.7567082946215884</c:v>
                </c:pt>
                <c:pt idx="9618">
                  <c:v>0.75655096663312116</c:v>
                </c:pt>
                <c:pt idx="9619">
                  <c:v>0.75639368770489246</c:v>
                </c:pt>
                <c:pt idx="9620">
                  <c:v>0.75623645781649462</c:v>
                </c:pt>
                <c:pt idx="9621">
                  <c:v>0.75607927694756116</c:v>
                </c:pt>
                <c:pt idx="9622">
                  <c:v>0.75592214507768796</c:v>
                </c:pt>
                <c:pt idx="9623">
                  <c:v>0.75576506218654138</c:v>
                </c:pt>
                <c:pt idx="9624">
                  <c:v>0.75560802825374618</c:v>
                </c:pt>
                <c:pt idx="9625">
                  <c:v>0.75545104325895585</c:v>
                </c:pt>
                <c:pt idx="9626">
                  <c:v>0.75529410718185663</c:v>
                </c:pt>
                <c:pt idx="9627">
                  <c:v>0.75513722000211603</c:v>
                </c:pt>
                <c:pt idx="9628">
                  <c:v>0.75498038169942461</c:v>
                </c:pt>
                <c:pt idx="9629">
                  <c:v>0.7548235922534936</c:v>
                </c:pt>
                <c:pt idx="9630">
                  <c:v>0.75466685164400038</c:v>
                </c:pt>
                <c:pt idx="9631">
                  <c:v>0.75451015985068259</c:v>
                </c:pt>
                <c:pt idx="9632">
                  <c:v>0.75435351685328722</c:v>
                </c:pt>
                <c:pt idx="9633">
                  <c:v>0.75419692263153504</c:v>
                </c:pt>
                <c:pt idx="9634">
                  <c:v>0.75404037716518824</c:v>
                </c:pt>
                <c:pt idx="9635">
                  <c:v>0.75388388043399235</c:v>
                </c:pt>
                <c:pt idx="9636">
                  <c:v>0.75372743241774265</c:v>
                </c:pt>
                <c:pt idx="9637">
                  <c:v>0.75357103309620421</c:v>
                </c:pt>
                <c:pt idx="9638">
                  <c:v>0.75341468244918453</c:v>
                </c:pt>
                <c:pt idx="9639">
                  <c:v>0.75325838045646831</c:v>
                </c:pt>
                <c:pt idx="9640">
                  <c:v>0.7531021270978937</c:v>
                </c:pt>
                <c:pt idx="9641">
                  <c:v>0.75294592235328961</c:v>
                </c:pt>
                <c:pt idx="9642">
                  <c:v>0.75278976620244864</c:v>
                </c:pt>
                <c:pt idx="9643">
                  <c:v>0.75263365862526543</c:v>
                </c:pt>
                <c:pt idx="9644">
                  <c:v>0.75247759960156568</c:v>
                </c:pt>
                <c:pt idx="9645">
                  <c:v>0.75232158911123248</c:v>
                </c:pt>
                <c:pt idx="9646">
                  <c:v>0.75216562713414525</c:v>
                </c:pt>
                <c:pt idx="9647">
                  <c:v>0.75200971365018676</c:v>
                </c:pt>
                <c:pt idx="9648">
                  <c:v>0.75185384863923199</c:v>
                </c:pt>
                <c:pt idx="9649">
                  <c:v>0.75169803208122676</c:v>
                </c:pt>
                <c:pt idx="9650">
                  <c:v>0.7515422639560575</c:v>
                </c:pt>
                <c:pt idx="9651">
                  <c:v>0.75138654424368068</c:v>
                </c:pt>
                <c:pt idx="9652">
                  <c:v>0.75123087292403146</c:v>
                </c:pt>
                <c:pt idx="9653">
                  <c:v>0.75107524997704123</c:v>
                </c:pt>
                <c:pt idx="9654">
                  <c:v>0.75091967538269511</c:v>
                </c:pt>
                <c:pt idx="9655">
                  <c:v>0.75076414912094058</c:v>
                </c:pt>
                <c:pt idx="9656">
                  <c:v>0.75060867117178642</c:v>
                </c:pt>
                <c:pt idx="9657">
                  <c:v>0.75045324151519333</c:v>
                </c:pt>
                <c:pt idx="9658">
                  <c:v>0.75029786013118471</c:v>
                </c:pt>
                <c:pt idx="9659">
                  <c:v>0.7501425269997577</c:v>
                </c:pt>
                <c:pt idx="9660">
                  <c:v>0.74998724210095091</c:v>
                </c:pt>
                <c:pt idx="9661">
                  <c:v>0.74983200541479678</c:v>
                </c:pt>
                <c:pt idx="9662">
                  <c:v>0.74967681692132715</c:v>
                </c:pt>
                <c:pt idx="9663">
                  <c:v>0.74952167660060576</c:v>
                </c:pt>
                <c:pt idx="9664">
                  <c:v>0.74936658443267257</c:v>
                </c:pt>
                <c:pt idx="9665">
                  <c:v>0.74921154039763449</c:v>
                </c:pt>
                <c:pt idx="9666">
                  <c:v>0.74905654447556369</c:v>
                </c:pt>
                <c:pt idx="9667">
                  <c:v>0.74890159664656353</c:v>
                </c:pt>
                <c:pt idx="9668">
                  <c:v>0.74874669689071716</c:v>
                </c:pt>
                <c:pt idx="9669">
                  <c:v>0.74859184518815591</c:v>
                </c:pt>
                <c:pt idx="9670">
                  <c:v>0.7484370415189957</c:v>
                </c:pt>
                <c:pt idx="9671">
                  <c:v>0.74828228586338652</c:v>
                </c:pt>
                <c:pt idx="9672">
                  <c:v>0.74812757820146825</c:v>
                </c:pt>
                <c:pt idx="9673">
                  <c:v>0.74797291851340708</c:v>
                </c:pt>
                <c:pt idx="9674">
                  <c:v>0.74781830677933969</c:v>
                </c:pt>
                <c:pt idx="9675">
                  <c:v>0.74766374297948002</c:v>
                </c:pt>
                <c:pt idx="9676">
                  <c:v>0.74750922709399292</c:v>
                </c:pt>
                <c:pt idx="9677">
                  <c:v>0.74735475910308125</c:v>
                </c:pt>
                <c:pt idx="9678">
                  <c:v>0.74720033898694638</c:v>
                </c:pt>
                <c:pt idx="9679">
                  <c:v>0.74704596672582702</c:v>
                </c:pt>
                <c:pt idx="9680">
                  <c:v>0.74689164229993643</c:v>
                </c:pt>
                <c:pt idx="9681">
                  <c:v>0.74673736568950433</c:v>
                </c:pt>
                <c:pt idx="9682">
                  <c:v>0.74658313687478961</c:v>
                </c:pt>
                <c:pt idx="9683">
                  <c:v>0.74642895583605617</c:v>
                </c:pt>
                <c:pt idx="9684">
                  <c:v>0.74627482255358601</c:v>
                </c:pt>
                <c:pt idx="9685">
                  <c:v>0.74612073700760562</c:v>
                </c:pt>
                <c:pt idx="9686">
                  <c:v>0.7459666991784567</c:v>
                </c:pt>
                <c:pt idx="9687">
                  <c:v>0.74581270904642127</c:v>
                </c:pt>
                <c:pt idx="9688">
                  <c:v>0.74565876659181785</c:v>
                </c:pt>
                <c:pt idx="9689">
                  <c:v>0.74550487179494096</c:v>
                </c:pt>
                <c:pt idx="9690">
                  <c:v>0.74535102463615155</c:v>
                </c:pt>
                <c:pt idx="9691">
                  <c:v>0.74519722509576469</c:v>
                </c:pt>
                <c:pt idx="9692">
                  <c:v>0.74504347315415731</c:v>
                </c:pt>
                <c:pt idx="9693">
                  <c:v>0.74488976879165447</c:v>
                </c:pt>
                <c:pt idx="9694">
                  <c:v>0.74473611198865697</c:v>
                </c:pt>
                <c:pt idx="9695">
                  <c:v>0.7445825027255355</c:v>
                </c:pt>
                <c:pt idx="9696">
                  <c:v>0.74442894098268053</c:v>
                </c:pt>
                <c:pt idx="9697">
                  <c:v>0.7442754267405024</c:v>
                </c:pt>
                <c:pt idx="9698">
                  <c:v>0.74412195997939223</c:v>
                </c:pt>
                <c:pt idx="9699">
                  <c:v>0.74396854067978468</c:v>
                </c:pt>
                <c:pt idx="9700">
                  <c:v>0.74381516882210152</c:v>
                </c:pt>
                <c:pt idx="9701">
                  <c:v>0.74366184438680494</c:v>
                </c:pt>
                <c:pt idx="9702">
                  <c:v>0.74350856735431803</c:v>
                </c:pt>
                <c:pt idx="9703">
                  <c:v>0.74335533770512463</c:v>
                </c:pt>
                <c:pt idx="9704">
                  <c:v>0.7432021554196877</c:v>
                </c:pt>
                <c:pt idx="9705">
                  <c:v>0.74304902047850574</c:v>
                </c:pt>
                <c:pt idx="9706">
                  <c:v>0.74289593286202948</c:v>
                </c:pt>
                <c:pt idx="9707">
                  <c:v>0.74274289255080184</c:v>
                </c:pt>
                <c:pt idx="9708">
                  <c:v>0.74258989952529664</c:v>
                </c:pt>
                <c:pt idx="9709">
                  <c:v>0.74243695376607122</c:v>
                </c:pt>
                <c:pt idx="9710">
                  <c:v>0.74228405525364383</c:v>
                </c:pt>
                <c:pt idx="9711">
                  <c:v>0.74213120396856325</c:v>
                </c:pt>
                <c:pt idx="9712">
                  <c:v>0.7419783998913595</c:v>
                </c:pt>
                <c:pt idx="9713">
                  <c:v>0.74182564300262233</c:v>
                </c:pt>
                <c:pt idx="9714">
                  <c:v>0.74167293328290063</c:v>
                </c:pt>
                <c:pt idx="9715">
                  <c:v>0.74152027071278825</c:v>
                </c:pt>
                <c:pt idx="9716">
                  <c:v>0.74136765527287662</c:v>
                </c:pt>
                <c:pt idx="9717">
                  <c:v>0.7412150869437657</c:v>
                </c:pt>
                <c:pt idx="9718">
                  <c:v>0.74106256570605622</c:v>
                </c:pt>
                <c:pt idx="9719">
                  <c:v>0.74091009154040954</c:v>
                </c:pt>
                <c:pt idx="9720">
                  <c:v>0.74075766442740665</c:v>
                </c:pt>
                <c:pt idx="9721">
                  <c:v>0.74060528434772288</c:v>
                </c:pt>
                <c:pt idx="9722">
                  <c:v>0.74045295128198751</c:v>
                </c:pt>
                <c:pt idx="9723">
                  <c:v>0.74030066521088589</c:v>
                </c:pt>
                <c:pt idx="9724">
                  <c:v>0.7401484261150727</c:v>
                </c:pt>
                <c:pt idx="9725">
                  <c:v>0.73999623397522363</c:v>
                </c:pt>
                <c:pt idx="9726">
                  <c:v>0.73984408877204855</c:v>
                </c:pt>
                <c:pt idx="9727">
                  <c:v>0.73969199048624734</c:v>
                </c:pt>
                <c:pt idx="9728">
                  <c:v>0.73953993909851834</c:v>
                </c:pt>
                <c:pt idx="9729">
                  <c:v>0.7393879345895914</c:v>
                </c:pt>
                <c:pt idx="9730">
                  <c:v>0.73923597694019239</c:v>
                </c:pt>
                <c:pt idx="9731">
                  <c:v>0.7390840661310587</c:v>
                </c:pt>
                <c:pt idx="9732">
                  <c:v>0.73893220214295452</c:v>
                </c:pt>
                <c:pt idx="9733">
                  <c:v>0.73878038495663456</c:v>
                </c:pt>
                <c:pt idx="9734">
                  <c:v>0.73862861455288586</c:v>
                </c:pt>
                <c:pt idx="9735">
                  <c:v>0.73847689091243851</c:v>
                </c:pt>
                <c:pt idx="9736">
                  <c:v>0.73832521401614071</c:v>
                </c:pt>
                <c:pt idx="9737">
                  <c:v>0.73817358384475329</c:v>
                </c:pt>
                <c:pt idx="9738">
                  <c:v>0.73802200037911625</c:v>
                </c:pt>
                <c:pt idx="9739">
                  <c:v>0.73787046360002884</c:v>
                </c:pt>
                <c:pt idx="9740">
                  <c:v>0.73771897348832471</c:v>
                </c:pt>
                <c:pt idx="9741">
                  <c:v>0.73756753002483921</c:v>
                </c:pt>
                <c:pt idx="9742">
                  <c:v>0.73741613319043586</c:v>
                </c:pt>
                <c:pt idx="9743">
                  <c:v>0.7372647829659601</c:v>
                </c:pt>
                <c:pt idx="9744">
                  <c:v>0.73711347933230009</c:v>
                </c:pt>
                <c:pt idx="9745">
                  <c:v>0.73696222227031594</c:v>
                </c:pt>
                <c:pt idx="9746">
                  <c:v>0.73681101176090269</c:v>
                </c:pt>
                <c:pt idx="9747">
                  <c:v>0.73665984778495863</c:v>
                </c:pt>
                <c:pt idx="9748">
                  <c:v>0.73650873032339981</c:v>
                </c:pt>
                <c:pt idx="9749">
                  <c:v>0.73635765935712261</c:v>
                </c:pt>
                <c:pt idx="9750">
                  <c:v>0.73620663486707583</c:v>
                </c:pt>
                <c:pt idx="9751">
                  <c:v>0.73605565683420215</c:v>
                </c:pt>
                <c:pt idx="9752">
                  <c:v>0.73590472523941564</c:v>
                </c:pt>
                <c:pt idx="9753">
                  <c:v>0.73575384006371325</c:v>
                </c:pt>
                <c:pt idx="9754">
                  <c:v>0.73560300128803668</c:v>
                </c:pt>
                <c:pt idx="9755">
                  <c:v>0.73545220889336416</c:v>
                </c:pt>
                <c:pt idx="9756">
                  <c:v>0.73530146286069564</c:v>
                </c:pt>
                <c:pt idx="9757">
                  <c:v>0.7351507631710188</c:v>
                </c:pt>
                <c:pt idx="9758">
                  <c:v>0.73500010980534136</c:v>
                </c:pt>
                <c:pt idx="9759">
                  <c:v>0.73484950274468863</c:v>
                </c:pt>
                <c:pt idx="9760">
                  <c:v>0.73469894197005603</c:v>
                </c:pt>
                <c:pt idx="9761">
                  <c:v>0.73454842746251592</c:v>
                </c:pt>
                <c:pt idx="9762">
                  <c:v>0.73439795920308881</c:v>
                </c:pt>
                <c:pt idx="9763">
                  <c:v>0.73424753717282965</c:v>
                </c:pt>
                <c:pt idx="9764">
                  <c:v>0.73409716135281555</c:v>
                </c:pt>
                <c:pt idx="9765">
                  <c:v>0.73394683172412134</c:v>
                </c:pt>
                <c:pt idx="9766">
                  <c:v>0.7337965482678116</c:v>
                </c:pt>
                <c:pt idx="9767">
                  <c:v>0.7336463109650031</c:v>
                </c:pt>
                <c:pt idx="9768">
                  <c:v>0.73349611979677676</c:v>
                </c:pt>
                <c:pt idx="9769">
                  <c:v>0.73334597474426177</c:v>
                </c:pt>
                <c:pt idx="9770">
                  <c:v>0.73319587578858769</c:v>
                </c:pt>
                <c:pt idx="9771">
                  <c:v>0.73304582291085674</c:v>
                </c:pt>
                <c:pt idx="9772">
                  <c:v>0.73289581609223331</c:v>
                </c:pt>
                <c:pt idx="9773">
                  <c:v>0.7327458553138646</c:v>
                </c:pt>
                <c:pt idx="9774">
                  <c:v>0.73259594055690003</c:v>
                </c:pt>
                <c:pt idx="9775">
                  <c:v>0.73244607180252053</c:v>
                </c:pt>
                <c:pt idx="9776">
                  <c:v>0.73229624903191259</c:v>
                </c:pt>
                <c:pt idx="9777">
                  <c:v>0.73214647222625961</c:v>
                </c:pt>
                <c:pt idx="9778">
                  <c:v>0.73199674136676018</c:v>
                </c:pt>
                <c:pt idx="9779">
                  <c:v>0.73184705643463577</c:v>
                </c:pt>
                <c:pt idx="9780">
                  <c:v>0.73169741741108629</c:v>
                </c:pt>
                <c:pt idx="9781">
                  <c:v>0.73154782427732712</c:v>
                </c:pt>
                <c:pt idx="9782">
                  <c:v>0.731398277014638</c:v>
                </c:pt>
                <c:pt idx="9783">
                  <c:v>0.73124877560423263</c:v>
                </c:pt>
                <c:pt idx="9784">
                  <c:v>0.73109932002738565</c:v>
                </c:pt>
                <c:pt idx="9785">
                  <c:v>0.7309499102653646</c:v>
                </c:pt>
                <c:pt idx="9786">
                  <c:v>0.73080054629943203</c:v>
                </c:pt>
                <c:pt idx="9787">
                  <c:v>0.73065122811088634</c:v>
                </c:pt>
                <c:pt idx="9788">
                  <c:v>0.73050195568099963</c:v>
                </c:pt>
                <c:pt idx="9789">
                  <c:v>0.73035272899110559</c:v>
                </c:pt>
                <c:pt idx="9790">
                  <c:v>0.73020354802250853</c:v>
                </c:pt>
                <c:pt idx="9791">
                  <c:v>0.73005441275653871</c:v>
                </c:pt>
                <c:pt idx="9792">
                  <c:v>0.72990532317451551</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677</c:v>
                </c:pt>
                <c:pt idx="9801">
                  <c:v>0.72856556963892349</c:v>
                </c:pt>
                <c:pt idx="9802">
                  <c:v>0.72841693587186018</c:v>
                </c:pt>
                <c:pt idx="9803">
                  <c:v>0.72826834758406045</c:v>
                </c:pt>
                <c:pt idx="9804">
                  <c:v>0.72811980475695026</c:v>
                </c:pt>
                <c:pt idx="9805">
                  <c:v>0.72797130737199978</c:v>
                </c:pt>
                <c:pt idx="9806">
                  <c:v>0.72782285541065761</c:v>
                </c:pt>
                <c:pt idx="9807">
                  <c:v>0.7276744488544229</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701</c:v>
                </c:pt>
                <c:pt idx="9817">
                  <c:v>0.72619287650371511</c:v>
                </c:pt>
                <c:pt idx="9818">
                  <c:v>0.72604496818361575</c:v>
                </c:pt>
                <c:pt idx="9819">
                  <c:v>0.7258971050470695</c:v>
                </c:pt>
                <c:pt idx="9820">
                  <c:v>0.72574928707566755</c:v>
                </c:pt>
                <c:pt idx="9821">
                  <c:v>0.72560151425100783</c:v>
                </c:pt>
                <c:pt idx="9822">
                  <c:v>0.72545378655470161</c:v>
                </c:pt>
                <c:pt idx="9823">
                  <c:v>0.72530610396839168</c:v>
                </c:pt>
                <c:pt idx="9824">
                  <c:v>0.72515846647371485</c:v>
                </c:pt>
                <c:pt idx="9825">
                  <c:v>0.7250108740522907</c:v>
                </c:pt>
                <c:pt idx="9826">
                  <c:v>0.72486332668580478</c:v>
                </c:pt>
                <c:pt idx="9827">
                  <c:v>0.72471582435590065</c:v>
                </c:pt>
                <c:pt idx="9828">
                  <c:v>0.72456836704424288</c:v>
                </c:pt>
                <c:pt idx="9829">
                  <c:v>0.72442095473254653</c:v>
                </c:pt>
                <c:pt idx="9830">
                  <c:v>0.7242735874024786</c:v>
                </c:pt>
                <c:pt idx="9831">
                  <c:v>0.72412626503574451</c:v>
                </c:pt>
                <c:pt idx="9832">
                  <c:v>0.72397898761405965</c:v>
                </c:pt>
                <c:pt idx="9833">
                  <c:v>0.72383175511913767</c:v>
                </c:pt>
                <c:pt idx="9834">
                  <c:v>0.72368456753269983</c:v>
                </c:pt>
                <c:pt idx="9835">
                  <c:v>0.72353742483649941</c:v>
                </c:pt>
                <c:pt idx="9836">
                  <c:v>0.72339032701227735</c:v>
                </c:pt>
                <c:pt idx="9837">
                  <c:v>0.72324327404179645</c:v>
                </c:pt>
                <c:pt idx="9838">
                  <c:v>0.72309626590680376</c:v>
                </c:pt>
                <c:pt idx="9839">
                  <c:v>0.72294930258910783</c:v>
                </c:pt>
                <c:pt idx="9840">
                  <c:v>0.72280238407044251</c:v>
                </c:pt>
                <c:pt idx="9841">
                  <c:v>0.72265551033264663</c:v>
                </c:pt>
                <c:pt idx="9842">
                  <c:v>0.72250868135750701</c:v>
                </c:pt>
                <c:pt idx="9843">
                  <c:v>0.72236189712683663</c:v>
                </c:pt>
                <c:pt idx="9844">
                  <c:v>0.72221515762245581</c:v>
                </c:pt>
                <c:pt idx="9845">
                  <c:v>0.72206846282619663</c:v>
                </c:pt>
                <c:pt idx="9846">
                  <c:v>0.72192181271990763</c:v>
                </c:pt>
                <c:pt idx="9847">
                  <c:v>0.72177520728541977</c:v>
                </c:pt>
                <c:pt idx="9848">
                  <c:v>0.72162864650460279</c:v>
                </c:pt>
                <c:pt idx="9849">
                  <c:v>0.72148213035929998</c:v>
                </c:pt>
                <c:pt idx="9850">
                  <c:v>0.72133565883142581</c:v>
                </c:pt>
                <c:pt idx="9851">
                  <c:v>0.72118923190284945</c:v>
                </c:pt>
                <c:pt idx="9852">
                  <c:v>0.72104284955546594</c:v>
                </c:pt>
                <c:pt idx="9853">
                  <c:v>0.72089651177117964</c:v>
                </c:pt>
                <c:pt idx="9854">
                  <c:v>0.72075021853191024</c:v>
                </c:pt>
                <c:pt idx="9855">
                  <c:v>0.72060396981956121</c:v>
                </c:pt>
                <c:pt idx="9856">
                  <c:v>0.72045776561608332</c:v>
                </c:pt>
                <c:pt idx="9857">
                  <c:v>0.7203116059034117</c:v>
                </c:pt>
                <c:pt idx="9858">
                  <c:v>0.72016549066350655</c:v>
                </c:pt>
                <c:pt idx="9859">
                  <c:v>0.72001941987829465</c:v>
                </c:pt>
                <c:pt idx="9860">
                  <c:v>0.71987339352978663</c:v>
                </c:pt>
                <c:pt idx="9861">
                  <c:v>0.71972741159992715</c:v>
                </c:pt>
                <c:pt idx="9862">
                  <c:v>0.71958147407071105</c:v>
                </c:pt>
                <c:pt idx="9863">
                  <c:v>0.7194355809241455</c:v>
                </c:pt>
                <c:pt idx="9864">
                  <c:v>0.71928973214222824</c:v>
                </c:pt>
                <c:pt idx="9865">
                  <c:v>0.71914392770697344</c:v>
                </c:pt>
                <c:pt idx="9866">
                  <c:v>0.71899816760041113</c:v>
                </c:pt>
                <c:pt idx="9867">
                  <c:v>0.71885245180455271</c:v>
                </c:pt>
                <c:pt idx="9868">
                  <c:v>0.71870678030146007</c:v>
                </c:pt>
                <c:pt idx="9869">
                  <c:v>0.71856115307318436</c:v>
                </c:pt>
                <c:pt idx="9870">
                  <c:v>0.71841557010176327</c:v>
                </c:pt>
                <c:pt idx="9871">
                  <c:v>0.71827003136929368</c:v>
                </c:pt>
                <c:pt idx="9872">
                  <c:v>0.71812453685782662</c:v>
                </c:pt>
                <c:pt idx="9873">
                  <c:v>0.71797908654948139</c:v>
                </c:pt>
                <c:pt idx="9874">
                  <c:v>0.71783368042630769</c:v>
                </c:pt>
                <c:pt idx="9875">
                  <c:v>0.71768831847045667</c:v>
                </c:pt>
                <c:pt idx="9876">
                  <c:v>0.71754300066401566</c:v>
                </c:pt>
                <c:pt idx="9877">
                  <c:v>0.71739772698910964</c:v>
                </c:pt>
                <c:pt idx="9878">
                  <c:v>0.71725249742788677</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502</c:v>
                </c:pt>
                <c:pt idx="9887">
                  <c:v>0.71594741354834512</c:v>
                </c:pt>
                <c:pt idx="9888">
                  <c:v>0.71580262414308271</c:v>
                </c:pt>
                <c:pt idx="9889">
                  <c:v>0.71565787865554886</c:v>
                </c:pt>
                <c:pt idx="9890">
                  <c:v>0.71551317706795436</c:v>
                </c:pt>
                <c:pt idx="9891">
                  <c:v>0.71536851936259682</c:v>
                </c:pt>
                <c:pt idx="9892">
                  <c:v>0.71522390552169879</c:v>
                </c:pt>
                <c:pt idx="9893">
                  <c:v>0.71507933552754166</c:v>
                </c:pt>
                <c:pt idx="9894">
                  <c:v>0.71493480936238463</c:v>
                </c:pt>
                <c:pt idx="9895">
                  <c:v>0.71479032700853773</c:v>
                </c:pt>
                <c:pt idx="9896">
                  <c:v>0.7146458884482727</c:v>
                </c:pt>
                <c:pt idx="9897">
                  <c:v>0.71450149366390314</c:v>
                </c:pt>
                <c:pt idx="9898">
                  <c:v>0.71435714263772587</c:v>
                </c:pt>
                <c:pt idx="9899">
                  <c:v>0.71421283535208524</c:v>
                </c:pt>
                <c:pt idx="9900">
                  <c:v>0.71406857178930017</c:v>
                </c:pt>
                <c:pt idx="9901">
                  <c:v>0.71392435193170967</c:v>
                </c:pt>
                <c:pt idx="9902">
                  <c:v>0.71378017576165431</c:v>
                </c:pt>
                <c:pt idx="9903">
                  <c:v>0.71363604326151064</c:v>
                </c:pt>
                <c:pt idx="9904">
                  <c:v>0.71349195441363011</c:v>
                </c:pt>
                <c:pt idx="9905">
                  <c:v>0.71334790920037561</c:v>
                </c:pt>
                <c:pt idx="9906">
                  <c:v>0.71320390760414865</c:v>
                </c:pt>
                <c:pt idx="9907">
                  <c:v>0.71305994960733421</c:v>
                </c:pt>
                <c:pt idx="9908">
                  <c:v>0.71291603519233449</c:v>
                </c:pt>
                <c:pt idx="9909">
                  <c:v>0.71277216434155921</c:v>
                </c:pt>
                <c:pt idx="9910">
                  <c:v>0.712628337037433</c:v>
                </c:pt>
                <c:pt idx="9911">
                  <c:v>0.71248455326236448</c:v>
                </c:pt>
                <c:pt idx="9912">
                  <c:v>0.71234081299882213</c:v>
                </c:pt>
                <c:pt idx="9913">
                  <c:v>0.71219711622921278</c:v>
                </c:pt>
                <c:pt idx="9914">
                  <c:v>0.71205346293600968</c:v>
                </c:pt>
                <c:pt idx="9915">
                  <c:v>0.71190985310169252</c:v>
                </c:pt>
                <c:pt idx="9916">
                  <c:v>0.71176628670869635</c:v>
                </c:pt>
                <c:pt idx="9917">
                  <c:v>0.7116227637395327</c:v>
                </c:pt>
                <c:pt idx="9918">
                  <c:v>0.7114792841766796</c:v>
                </c:pt>
                <c:pt idx="9919">
                  <c:v>0.71133584800263638</c:v>
                </c:pt>
                <c:pt idx="9920">
                  <c:v>0.7111924551999107</c:v>
                </c:pt>
                <c:pt idx="9921">
                  <c:v>0.7110491057510171</c:v>
                </c:pt>
                <c:pt idx="9922">
                  <c:v>0.71090579963849243</c:v>
                </c:pt>
                <c:pt idx="9923">
                  <c:v>0.71076253684483715</c:v>
                </c:pt>
                <c:pt idx="9924">
                  <c:v>0.71061931735262662</c:v>
                </c:pt>
                <c:pt idx="9925">
                  <c:v>0.7104761411444005</c:v>
                </c:pt>
                <c:pt idx="9926">
                  <c:v>0.71033300820271927</c:v>
                </c:pt>
                <c:pt idx="9927">
                  <c:v>0.710189918510158</c:v>
                </c:pt>
                <c:pt idx="9928">
                  <c:v>0.71004687204928396</c:v>
                </c:pt>
                <c:pt idx="9929">
                  <c:v>0.70990386880267553</c:v>
                </c:pt>
                <c:pt idx="9930">
                  <c:v>0.7097609087529414</c:v>
                </c:pt>
                <c:pt idx="9931">
                  <c:v>0.70961799188269759</c:v>
                </c:pt>
                <c:pt idx="9932">
                  <c:v>0.7094751181745429</c:v>
                </c:pt>
                <c:pt idx="9933">
                  <c:v>0.7093322876110848</c:v>
                </c:pt>
                <c:pt idx="9934">
                  <c:v>0.70918950017497362</c:v>
                </c:pt>
                <c:pt idx="9935">
                  <c:v>0.70904675584884091</c:v>
                </c:pt>
                <c:pt idx="9936">
                  <c:v>0.70890405461534145</c:v>
                </c:pt>
                <c:pt idx="9937">
                  <c:v>0.70876139645711833</c:v>
                </c:pt>
                <c:pt idx="9938">
                  <c:v>0.7086187813568372</c:v>
                </c:pt>
                <c:pt idx="9939">
                  <c:v>0.70847620929718391</c:v>
                </c:pt>
                <c:pt idx="9940">
                  <c:v>0.70833368026083454</c:v>
                </c:pt>
                <c:pt idx="9941">
                  <c:v>0.70819119423048782</c:v>
                </c:pt>
                <c:pt idx="9942">
                  <c:v>0.70804875118882882</c:v>
                </c:pt>
                <c:pt idx="9943">
                  <c:v>0.7079063511185667</c:v>
                </c:pt>
                <c:pt idx="9944">
                  <c:v>0.70776399400243151</c:v>
                </c:pt>
                <c:pt idx="9945">
                  <c:v>0.70762167982315172</c:v>
                </c:pt>
                <c:pt idx="9946">
                  <c:v>0.70747940856344516</c:v>
                </c:pt>
                <c:pt idx="9947">
                  <c:v>0.7073371802060493</c:v>
                </c:pt>
                <c:pt idx="9948">
                  <c:v>0.70719499473375169</c:v>
                </c:pt>
                <c:pt idx="9949">
                  <c:v>0.70705285212929181</c:v>
                </c:pt>
                <c:pt idx="9950">
                  <c:v>0.70691075237542955</c:v>
                </c:pt>
                <c:pt idx="9951">
                  <c:v>0.70676869545494769</c:v>
                </c:pt>
                <c:pt idx="9952">
                  <c:v>0.70662668135064233</c:v>
                </c:pt>
                <c:pt idx="9953">
                  <c:v>0.70648471004530378</c:v>
                </c:pt>
                <c:pt idx="9954">
                  <c:v>0.70634278152173557</c:v>
                </c:pt>
                <c:pt idx="9955">
                  <c:v>0.70620089576274958</c:v>
                </c:pt>
                <c:pt idx="9956">
                  <c:v>0.70605905275116965</c:v>
                </c:pt>
                <c:pt idx="9957">
                  <c:v>0.70591725246982973</c:v>
                </c:pt>
                <c:pt idx="9958">
                  <c:v>0.70577549490155211</c:v>
                </c:pt>
                <c:pt idx="9959">
                  <c:v>0.70563378002918964</c:v>
                </c:pt>
                <c:pt idx="9960">
                  <c:v>0.70549210783560756</c:v>
                </c:pt>
                <c:pt idx="9961">
                  <c:v>0.70535047830366615</c:v>
                </c:pt>
                <c:pt idx="9962">
                  <c:v>0.70520889141623577</c:v>
                </c:pt>
                <c:pt idx="9963">
                  <c:v>0.70506734715619879</c:v>
                </c:pt>
                <c:pt idx="9964">
                  <c:v>0.70492584550645065</c:v>
                </c:pt>
                <c:pt idx="9965">
                  <c:v>0.70478438644988184</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546</c:v>
                </c:pt>
                <c:pt idx="9975">
                  <c:v>0.70337213475297522</c:v>
                </c:pt>
                <c:pt idx="9976">
                  <c:v>0.70323114309516754</c:v>
                </c:pt>
                <c:pt idx="9977">
                  <c:v>0.70309019382598725</c:v>
                </c:pt>
                <c:pt idx="9978">
                  <c:v>0.70294928692845648</c:v>
                </c:pt>
                <c:pt idx="9979">
                  <c:v>0.70280842238558605</c:v>
                </c:pt>
                <c:pt idx="9980">
                  <c:v>0.70266760018038465</c:v>
                </c:pt>
                <c:pt idx="9981">
                  <c:v>0.70252682029591451</c:v>
                </c:pt>
                <c:pt idx="9982">
                  <c:v>0.70238608271520775</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836</c:v>
                </c:pt>
                <c:pt idx="9994">
                  <c:v>0.70070052528007964</c:v>
                </c:pt>
                <c:pt idx="9995">
                  <c:v>0.700560336109184</c:v>
                </c:pt>
                <c:pt idx="9996">
                  <c:v>0.70042018900554426</c:v>
                </c:pt>
                <c:pt idx="9997">
                  <c:v>0.7002800839523432</c:v>
                </c:pt>
                <c:pt idx="9998">
                  <c:v>0.70014002093277261</c:v>
                </c:pt>
                <c:pt idx="9999">
                  <c:v>0.69999999992999995</c:v>
                </c:pt>
                <c:pt idx="10000">
                  <c:v>0.69986002092722266</c:v>
                </c:pt>
                <c:pt idx="10001">
                  <c:v>0.69972008390766149</c:v>
                </c:pt>
                <c:pt idx="10002">
                  <c:v>0.69958018885451156</c:v>
                </c:pt>
                <c:pt idx="10003">
                  <c:v>0.6994403357510014</c:v>
                </c:pt>
                <c:pt idx="10004">
                  <c:v>0.69930052458035841</c:v>
                </c:pt>
                <c:pt idx="10005">
                  <c:v>0.699160755325821</c:v>
                </c:pt>
                <c:pt idx="10006">
                  <c:v>0.6990210279706357</c:v>
                </c:pt>
                <c:pt idx="10007">
                  <c:v>0.69888134249806178</c:v>
                </c:pt>
                <c:pt idx="10008">
                  <c:v>0.69874169889134563</c:v>
                </c:pt>
                <c:pt idx="10009">
                  <c:v>0.69860209713378418</c:v>
                </c:pt>
                <c:pt idx="10010">
                  <c:v>0.6984625372086245</c:v>
                </c:pt>
                <c:pt idx="10011">
                  <c:v>0.69832301909918948</c:v>
                </c:pt>
                <c:pt idx="10012">
                  <c:v>0.69818354278874351</c:v>
                </c:pt>
                <c:pt idx="10013">
                  <c:v>0.69804410826061369</c:v>
                </c:pt>
                <c:pt idx="10014">
                  <c:v>0.69790471549811384</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2135</c:v>
                </c:pt>
                <c:pt idx="10023">
                  <c:v>0.69665205733925661</c:v>
                </c:pt>
                <c:pt idx="10024">
                  <c:v>0.69651308131699818</c:v>
                </c:pt>
                <c:pt idx="10025">
                  <c:v>0.6963741468773611</c:v>
                </c:pt>
                <c:pt idx="10026">
                  <c:v>0.69623525400375463</c:v>
                </c:pt>
                <c:pt idx="10027">
                  <c:v>0.69609640267960038</c:v>
                </c:pt>
                <c:pt idx="10028">
                  <c:v>0.69595759288829595</c:v>
                </c:pt>
                <c:pt idx="10029">
                  <c:v>0.69581882461332301</c:v>
                </c:pt>
                <c:pt idx="10030">
                  <c:v>0.69568009783810292</c:v>
                </c:pt>
                <c:pt idx="10031">
                  <c:v>0.69554141254609936</c:v>
                </c:pt>
                <c:pt idx="10032">
                  <c:v>0.69540276872074225</c:v>
                </c:pt>
                <c:pt idx="10033">
                  <c:v>0.69526416634556076</c:v>
                </c:pt>
                <c:pt idx="10034">
                  <c:v>0.6951256054040007</c:v>
                </c:pt>
                <c:pt idx="10035">
                  <c:v>0.6949870858795355</c:v>
                </c:pt>
                <c:pt idx="10036">
                  <c:v>0.69484860775568946</c:v>
                </c:pt>
                <c:pt idx="10037">
                  <c:v>0.69471017101593757</c:v>
                </c:pt>
                <c:pt idx="10038">
                  <c:v>0.69457177564382</c:v>
                </c:pt>
                <c:pt idx="10039">
                  <c:v>0.69443342162282806</c:v>
                </c:pt>
                <c:pt idx="10040">
                  <c:v>0.69429510893650992</c:v>
                </c:pt>
                <c:pt idx="10041">
                  <c:v>0.69415683756840418</c:v>
                </c:pt>
                <c:pt idx="10042">
                  <c:v>0.69401860750202804</c:v>
                </c:pt>
                <c:pt idx="10043">
                  <c:v>0.69388041872096107</c:v>
                </c:pt>
                <c:pt idx="10044">
                  <c:v>0.69374227120875565</c:v>
                </c:pt>
                <c:pt idx="10045">
                  <c:v>0.6936041649489787</c:v>
                </c:pt>
                <c:pt idx="10046">
                  <c:v>0.69346609992520047</c:v>
                </c:pt>
                <c:pt idx="10047">
                  <c:v>0.69332807612103164</c:v>
                </c:pt>
                <c:pt idx="10048">
                  <c:v>0.69319009352004568</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681</c:v>
                </c:pt>
                <c:pt idx="10066">
                  <c:v>0.69071343379207195</c:v>
                </c:pt>
                <c:pt idx="10067">
                  <c:v>0.69057623094516918</c:v>
                </c:pt>
                <c:pt idx="10068">
                  <c:v>0.69043906897502649</c:v>
                </c:pt>
                <c:pt idx="10069">
                  <c:v>0.69030194786540866</c:v>
                </c:pt>
                <c:pt idx="10070">
                  <c:v>0.69016486760009221</c:v>
                </c:pt>
                <c:pt idx="10071">
                  <c:v>0.6900278281628407</c:v>
                </c:pt>
                <c:pt idx="10072">
                  <c:v>0.68989082953745795</c:v>
                </c:pt>
                <c:pt idx="10073">
                  <c:v>0.68975387170773539</c:v>
                </c:pt>
                <c:pt idx="10074">
                  <c:v>0.68961695465747663</c:v>
                </c:pt>
                <c:pt idx="10075">
                  <c:v>0.68948007837049385</c:v>
                </c:pt>
                <c:pt idx="10076">
                  <c:v>0.68934324283060688</c:v>
                </c:pt>
                <c:pt idx="10077">
                  <c:v>0.68920644802163844</c:v>
                </c:pt>
                <c:pt idx="10078">
                  <c:v>0.68906969392744144</c:v>
                </c:pt>
                <c:pt idx="10079">
                  <c:v>0.68893298053184249</c:v>
                </c:pt>
                <c:pt idx="10080">
                  <c:v>0.6887963078187016</c:v>
                </c:pt>
                <c:pt idx="10081">
                  <c:v>0.68865967577188381</c:v>
                </c:pt>
                <c:pt idx="10082">
                  <c:v>0.68852308437523557</c:v>
                </c:pt>
                <c:pt idx="10083">
                  <c:v>0.68838653361265656</c:v>
                </c:pt>
                <c:pt idx="10084">
                  <c:v>0.68825002346802866</c:v>
                </c:pt>
                <c:pt idx="10085">
                  <c:v>0.68811355392522078</c:v>
                </c:pt>
                <c:pt idx="10086">
                  <c:v>0.68797712496816732</c:v>
                </c:pt>
                <c:pt idx="10087">
                  <c:v>0.68784073658076228</c:v>
                </c:pt>
                <c:pt idx="10088">
                  <c:v>0.68770438874689999</c:v>
                </c:pt>
                <c:pt idx="10089">
                  <c:v>0.6875680814505355</c:v>
                </c:pt>
                <c:pt idx="10090">
                  <c:v>0.68743181467559966</c:v>
                </c:pt>
                <c:pt idx="10091">
                  <c:v>0.68729558840599769</c:v>
                </c:pt>
                <c:pt idx="10092">
                  <c:v>0.68715940262572106</c:v>
                </c:pt>
                <c:pt idx="10093">
                  <c:v>0.68702325731869796</c:v>
                </c:pt>
                <c:pt idx="10094">
                  <c:v>0.68688715246890064</c:v>
                </c:pt>
                <c:pt idx="10095">
                  <c:v>0.68675108806029161</c:v>
                </c:pt>
                <c:pt idx="10096">
                  <c:v>0.68661506407686823</c:v>
                </c:pt>
                <c:pt idx="10097">
                  <c:v>0.68647908050260953</c:v>
                </c:pt>
                <c:pt idx="10098">
                  <c:v>0.68634313732151164</c:v>
                </c:pt>
                <c:pt idx="10099">
                  <c:v>0.68620723451758325</c:v>
                </c:pt>
                <c:pt idx="10100">
                  <c:v>0.68607137207482372</c:v>
                </c:pt>
                <c:pt idx="10101">
                  <c:v>0.68593554997724238</c:v>
                </c:pt>
                <c:pt idx="10102">
                  <c:v>0.68579976820890765</c:v>
                </c:pt>
                <c:pt idx="10103">
                  <c:v>0.68566402675382065</c:v>
                </c:pt>
                <c:pt idx="10104">
                  <c:v>0.68552832559603349</c:v>
                </c:pt>
                <c:pt idx="10105">
                  <c:v>0.6853926647195977</c:v>
                </c:pt>
                <c:pt idx="10106">
                  <c:v>0.68525704410857746</c:v>
                </c:pt>
                <c:pt idx="10107">
                  <c:v>0.68512146374702076</c:v>
                </c:pt>
                <c:pt idx="10108">
                  <c:v>0.68498592361902721</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955</c:v>
                </c:pt>
                <c:pt idx="10118">
                  <c:v>0.68363273168636707</c:v>
                </c:pt>
                <c:pt idx="10119">
                  <c:v>0.68349763307860689</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56</c:v>
                </c:pt>
                <c:pt idx="10131">
                  <c:v>0.68187956862410604</c:v>
                </c:pt>
                <c:pt idx="10132">
                  <c:v>0.68174498934410765</c:v>
                </c:pt>
                <c:pt idx="10133">
                  <c:v>0.68161044990207886</c:v>
                </c:pt>
                <c:pt idx="10134">
                  <c:v>0.68147595028229169</c:v>
                </c:pt>
                <c:pt idx="10135">
                  <c:v>0.68134149046903825</c:v>
                </c:pt>
                <c:pt idx="10136">
                  <c:v>0.68120707044659701</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3885</c:v>
                </c:pt>
                <c:pt idx="10145">
                  <c:v>0.67999907824377948</c:v>
                </c:pt>
                <c:pt idx="10146">
                  <c:v>0.67986505526736063</c:v>
                </c:pt>
                <c:pt idx="10147">
                  <c:v>0.67973107190952431</c:v>
                </c:pt>
                <c:pt idx="10148">
                  <c:v>0.6795971281546116</c:v>
                </c:pt>
                <c:pt idx="10149">
                  <c:v>0.67946322398704528</c:v>
                </c:pt>
                <c:pt idx="10150">
                  <c:v>0.67932935939121764</c:v>
                </c:pt>
                <c:pt idx="10151">
                  <c:v>0.67919553435154989</c:v>
                </c:pt>
                <c:pt idx="10152">
                  <c:v>0.67906174885242088</c:v>
                </c:pt>
                <c:pt idx="10153">
                  <c:v>0.6789280028783059</c:v>
                </c:pt>
                <c:pt idx="10154">
                  <c:v>0.67879429641360745</c:v>
                </c:pt>
                <c:pt idx="10155">
                  <c:v>0.67866062944273964</c:v>
                </c:pt>
                <c:pt idx="10156">
                  <c:v>0.67852700195020033</c:v>
                </c:pt>
                <c:pt idx="10157">
                  <c:v>0.67839341392043273</c:v>
                </c:pt>
                <c:pt idx="10158">
                  <c:v>0.67825986533788263</c:v>
                </c:pt>
                <c:pt idx="10159">
                  <c:v>0.67812635618702455</c:v>
                </c:pt>
                <c:pt idx="10160">
                  <c:v>0.67799288645234446</c:v>
                </c:pt>
                <c:pt idx="10161">
                  <c:v>0.67785945611833387</c:v>
                </c:pt>
                <c:pt idx="10162">
                  <c:v>0.67772606516945422</c:v>
                </c:pt>
                <c:pt idx="10163">
                  <c:v>0.67759271359023465</c:v>
                </c:pt>
                <c:pt idx="10164">
                  <c:v>0.67745940136519411</c:v>
                </c:pt>
                <c:pt idx="10165">
                  <c:v>0.67732612847881379</c:v>
                </c:pt>
                <c:pt idx="10166">
                  <c:v>0.67719289491563561</c:v>
                </c:pt>
                <c:pt idx="10167">
                  <c:v>0.67705970066020571</c:v>
                </c:pt>
                <c:pt idx="10168">
                  <c:v>0.67692654569703115</c:v>
                </c:pt>
                <c:pt idx="10169">
                  <c:v>0.67679343001069714</c:v>
                </c:pt>
                <c:pt idx="10170">
                  <c:v>0.67666035358572041</c:v>
                </c:pt>
                <c:pt idx="10171">
                  <c:v>0.67652731640668062</c:v>
                </c:pt>
                <c:pt idx="10172">
                  <c:v>0.67639431845815035</c:v>
                </c:pt>
                <c:pt idx="10173">
                  <c:v>0.6762613597246846</c:v>
                </c:pt>
                <c:pt idx="10174">
                  <c:v>0.67612844019090501</c:v>
                </c:pt>
                <c:pt idx="10175">
                  <c:v>0.67599555984136783</c:v>
                </c:pt>
                <c:pt idx="10176">
                  <c:v>0.67586271866070313</c:v>
                </c:pt>
                <c:pt idx="10177">
                  <c:v>0.67572991663351412</c:v>
                </c:pt>
                <c:pt idx="10178">
                  <c:v>0.67559715374436091</c:v>
                </c:pt>
                <c:pt idx="10179">
                  <c:v>0.67546442997792944</c:v>
                </c:pt>
                <c:pt idx="10180">
                  <c:v>0.67533174531884654</c:v>
                </c:pt>
                <c:pt idx="10181">
                  <c:v>0.67519909975172065</c:v>
                </c:pt>
                <c:pt idx="10182">
                  <c:v>0.67506649326120505</c:v>
                </c:pt>
                <c:pt idx="10183">
                  <c:v>0.67493392583195511</c:v>
                </c:pt>
                <c:pt idx="10184">
                  <c:v>0.67480139744865353</c:v>
                </c:pt>
                <c:pt idx="10185">
                  <c:v>0.67466890809592062</c:v>
                </c:pt>
                <c:pt idx="10186">
                  <c:v>0.6745364577584666</c:v>
                </c:pt>
                <c:pt idx="10187">
                  <c:v>0.67440404642096463</c:v>
                </c:pt>
                <c:pt idx="10188">
                  <c:v>0.67427167406811905</c:v>
                </c:pt>
                <c:pt idx="10189">
                  <c:v>0.67413934068459735</c:v>
                </c:pt>
                <c:pt idx="10190">
                  <c:v>0.67400704625511998</c:v>
                </c:pt>
                <c:pt idx="10191">
                  <c:v>0.67387479076439982</c:v>
                </c:pt>
                <c:pt idx="10192">
                  <c:v>0.67374257419715855</c:v>
                </c:pt>
                <c:pt idx="10193">
                  <c:v>0.6736103965381316</c:v>
                </c:pt>
                <c:pt idx="10194">
                  <c:v>0.67347825777202563</c:v>
                </c:pt>
                <c:pt idx="10195">
                  <c:v>0.67334615788361563</c:v>
                </c:pt>
                <c:pt idx="10196">
                  <c:v>0.67321409685763811</c:v>
                </c:pt>
                <c:pt idx="10197">
                  <c:v>0.67308207467886039</c:v>
                </c:pt>
                <c:pt idx="10198">
                  <c:v>0.67295009133202777</c:v>
                </c:pt>
                <c:pt idx="10199">
                  <c:v>0.67281814680192054</c:v>
                </c:pt>
                <c:pt idx="10200">
                  <c:v>0.67268624107332764</c:v>
                </c:pt>
                <c:pt idx="10201">
                  <c:v>0.6725543741310307</c:v>
                </c:pt>
                <c:pt idx="10202">
                  <c:v>0.67242254595982431</c:v>
                </c:pt>
                <c:pt idx="10203">
                  <c:v>0.67229075654452819</c:v>
                </c:pt>
                <c:pt idx="10204">
                  <c:v>0.67215900586990163</c:v>
                </c:pt>
                <c:pt idx="10205">
                  <c:v>0.67202729392081995</c:v>
                </c:pt>
                <c:pt idx="10206">
                  <c:v>0.67189562068208153</c:v>
                </c:pt>
                <c:pt idx="10207">
                  <c:v>0.67176398613850841</c:v>
                </c:pt>
                <c:pt idx="10208">
                  <c:v>0.67163239027494792</c:v>
                </c:pt>
                <c:pt idx="10209">
                  <c:v>0.67150083307626063</c:v>
                </c:pt>
                <c:pt idx="10210">
                  <c:v>0.67136931452729065</c:v>
                </c:pt>
                <c:pt idx="10211">
                  <c:v>0.67123783461290165</c:v>
                </c:pt>
                <c:pt idx="10212">
                  <c:v>0.67110639331795952</c:v>
                </c:pt>
                <c:pt idx="10213">
                  <c:v>0.67097499062735066</c:v>
                </c:pt>
                <c:pt idx="10214">
                  <c:v>0.67084362652594876</c:v>
                </c:pt>
                <c:pt idx="10215">
                  <c:v>0.67071230099863388</c:v>
                </c:pt>
                <c:pt idx="10216">
                  <c:v>0.67058101403033454</c:v>
                </c:pt>
                <c:pt idx="10217">
                  <c:v>0.67044976560592995</c:v>
                </c:pt>
                <c:pt idx="10218">
                  <c:v>0.67031855571035059</c:v>
                </c:pt>
                <c:pt idx="10219">
                  <c:v>0.67018738432851743</c:v>
                </c:pt>
                <c:pt idx="10220">
                  <c:v>0.67005625144534264</c:v>
                </c:pt>
                <c:pt idx="10221">
                  <c:v>0.66992515704578937</c:v>
                </c:pt>
                <c:pt idx="10222">
                  <c:v>0.66979410111476534</c:v>
                </c:pt>
                <c:pt idx="10223">
                  <c:v>0.6696630836372397</c:v>
                </c:pt>
                <c:pt idx="10224">
                  <c:v>0.66953210459818302</c:v>
                </c:pt>
                <c:pt idx="10225">
                  <c:v>0.66940116398253369</c:v>
                </c:pt>
                <c:pt idx="10226">
                  <c:v>0.66927026177528481</c:v>
                </c:pt>
                <c:pt idx="10227">
                  <c:v>0.66913939796140964</c:v>
                </c:pt>
                <c:pt idx="10228">
                  <c:v>0.66900857252590573</c:v>
                </c:pt>
                <c:pt idx="10229">
                  <c:v>0.66887778545374099</c:v>
                </c:pt>
                <c:pt idx="10230">
                  <c:v>0.66874703672994162</c:v>
                </c:pt>
                <c:pt idx="10231">
                  <c:v>0.66861632633950585</c:v>
                </c:pt>
                <c:pt idx="10232">
                  <c:v>0.66848565426744899</c:v>
                </c:pt>
                <c:pt idx="10233">
                  <c:v>0.66835502049880924</c:v>
                </c:pt>
                <c:pt idx="10234">
                  <c:v>0.66822442501860013</c:v>
                </c:pt>
                <c:pt idx="10235">
                  <c:v>0.66809386781185465</c:v>
                </c:pt>
                <c:pt idx="10236">
                  <c:v>0.6679633488636435</c:v>
                </c:pt>
                <c:pt idx="10237">
                  <c:v>0.66783286815901366</c:v>
                </c:pt>
                <c:pt idx="10238">
                  <c:v>0.66770242568301741</c:v>
                </c:pt>
                <c:pt idx="10239">
                  <c:v>0.6675720214207107</c:v>
                </c:pt>
                <c:pt idx="10240">
                  <c:v>0.66744165535720201</c:v>
                </c:pt>
                <c:pt idx="10241">
                  <c:v>0.66731132747753263</c:v>
                </c:pt>
                <c:pt idx="10242">
                  <c:v>0.66718103776683046</c:v>
                </c:pt>
                <c:pt idx="10243">
                  <c:v>0.66705078621016733</c:v>
                </c:pt>
                <c:pt idx="10244">
                  <c:v>0.6669205727926496</c:v>
                </c:pt>
                <c:pt idx="10245">
                  <c:v>0.66679039749941282</c:v>
                </c:pt>
                <c:pt idx="10246">
                  <c:v>0.66666026031553804</c:v>
                </c:pt>
                <c:pt idx="10247">
                  <c:v>0.66653016122616848</c:v>
                </c:pt>
                <c:pt idx="10248">
                  <c:v>0.6664001002164458</c:v>
                </c:pt>
                <c:pt idx="10249">
                  <c:v>0.66627007727151488</c:v>
                </c:pt>
                <c:pt idx="10250">
                  <c:v>0.66614009237650329</c:v>
                </c:pt>
                <c:pt idx="10251">
                  <c:v>0.6660101455165558</c:v>
                </c:pt>
                <c:pt idx="10252">
                  <c:v>0.66588023667688434</c:v>
                </c:pt>
                <c:pt idx="10253">
                  <c:v>0.66575036584259462</c:v>
                </c:pt>
                <c:pt idx="10254">
                  <c:v>0.66562053299892221</c:v>
                </c:pt>
                <c:pt idx="10255">
                  <c:v>0.66549073813100845</c:v>
                </c:pt>
                <c:pt idx="10256">
                  <c:v>0.66536098122405851</c:v>
                </c:pt>
                <c:pt idx="10257">
                  <c:v>0.6652312622632901</c:v>
                </c:pt>
                <c:pt idx="10258">
                  <c:v>0.66510158123386864</c:v>
                </c:pt>
                <c:pt idx="10259">
                  <c:v>0.66497193812104616</c:v>
                </c:pt>
                <c:pt idx="10260">
                  <c:v>0.66484233291001882</c:v>
                </c:pt>
                <c:pt idx="10261">
                  <c:v>0.66471276558601278</c:v>
                </c:pt>
                <c:pt idx="10262">
                  <c:v>0.66458323613428438</c:v>
                </c:pt>
                <c:pt idx="10263">
                  <c:v>0.66445374454004569</c:v>
                </c:pt>
                <c:pt idx="10264">
                  <c:v>0.66432429078857802</c:v>
                </c:pt>
                <c:pt idx="10265">
                  <c:v>0.66419487486510786</c:v>
                </c:pt>
                <c:pt idx="10266">
                  <c:v>0.66406549675490656</c:v>
                </c:pt>
                <c:pt idx="10267">
                  <c:v>0.66393615644325032</c:v>
                </c:pt>
                <c:pt idx="10268">
                  <c:v>0.66380685391541605</c:v>
                </c:pt>
                <c:pt idx="10269">
                  <c:v>0.66367758915667663</c:v>
                </c:pt>
                <c:pt idx="10270">
                  <c:v>0.66354836215234003</c:v>
                </c:pt>
                <c:pt idx="10271">
                  <c:v>0.66341917288769803</c:v>
                </c:pt>
                <c:pt idx="10272">
                  <c:v>0.66329002134806392</c:v>
                </c:pt>
                <c:pt idx="10273">
                  <c:v>0.6631609075187358</c:v>
                </c:pt>
                <c:pt idx="10274">
                  <c:v>0.66303183138504362</c:v>
                </c:pt>
                <c:pt idx="10275">
                  <c:v>0.6629027929323027</c:v>
                </c:pt>
                <c:pt idx="10276">
                  <c:v>0.66277379214587795</c:v>
                </c:pt>
                <c:pt idx="10277">
                  <c:v>0.66264482901107802</c:v>
                </c:pt>
                <c:pt idx="10278">
                  <c:v>0.66251590351325562</c:v>
                </c:pt>
                <c:pt idx="10279">
                  <c:v>0.66238701563779179</c:v>
                </c:pt>
                <c:pt idx="10280">
                  <c:v>0.66225816537002113</c:v>
                </c:pt>
                <c:pt idx="10281">
                  <c:v>0.66212935269534556</c:v>
                </c:pt>
                <c:pt idx="10282">
                  <c:v>0.66200057759911035</c:v>
                </c:pt>
                <c:pt idx="10283">
                  <c:v>0.66187184006670896</c:v>
                </c:pt>
                <c:pt idx="10284">
                  <c:v>0.66174314008354018</c:v>
                </c:pt>
                <c:pt idx="10285">
                  <c:v>0.66161447763500369</c:v>
                </c:pt>
                <c:pt idx="10286">
                  <c:v>0.66148585270649241</c:v>
                </c:pt>
                <c:pt idx="10287">
                  <c:v>0.66135726528342265</c:v>
                </c:pt>
                <c:pt idx="10288">
                  <c:v>0.66122871535122762</c:v>
                </c:pt>
                <c:pt idx="10289">
                  <c:v>0.66110020289533244</c:v>
                </c:pt>
                <c:pt idx="10290">
                  <c:v>0.66097172790115744</c:v>
                </c:pt>
                <c:pt idx="10291">
                  <c:v>0.66084329035415856</c:v>
                </c:pt>
                <c:pt idx="10292">
                  <c:v>0.66071489023976404</c:v>
                </c:pt>
                <c:pt idx="10293">
                  <c:v>0.66058652754343961</c:v>
                </c:pt>
                <c:pt idx="10294">
                  <c:v>0.66045820225065865</c:v>
                </c:pt>
                <c:pt idx="10295">
                  <c:v>0.6603299143468907</c:v>
                </c:pt>
                <c:pt idx="10296">
                  <c:v>0.66020166381758605</c:v>
                </c:pt>
                <c:pt idx="10297">
                  <c:v>0.66007345064825196</c:v>
                </c:pt>
                <c:pt idx="10298">
                  <c:v>0.65994527482437004</c:v>
                </c:pt>
                <c:pt idx="10299">
                  <c:v>0.65981713633144023</c:v>
                </c:pt>
                <c:pt idx="10300">
                  <c:v>0.65968903515496813</c:v>
                </c:pt>
                <c:pt idx="10301">
                  <c:v>0.65956097128045754</c:v>
                </c:pt>
                <c:pt idx="10302">
                  <c:v>0.6594329446934406</c:v>
                </c:pt>
                <c:pt idx="10303">
                  <c:v>0.65930495537944278</c:v>
                </c:pt>
                <c:pt idx="10304">
                  <c:v>0.65917700332398865</c:v>
                </c:pt>
                <c:pt idx="10305">
                  <c:v>0.65904908851261035</c:v>
                </c:pt>
                <c:pt idx="10306">
                  <c:v>0.65892121093087419</c:v>
                </c:pt>
                <c:pt idx="10307">
                  <c:v>0.6587933705643173</c:v>
                </c:pt>
                <c:pt idx="10308">
                  <c:v>0.65866556739851112</c:v>
                </c:pt>
                <c:pt idx="10309">
                  <c:v>0.65853780141900464</c:v>
                </c:pt>
                <c:pt idx="10310">
                  <c:v>0.65841007261140683</c:v>
                </c:pt>
                <c:pt idx="10311">
                  <c:v>0.65828238096125569</c:v>
                </c:pt>
                <c:pt idx="10312">
                  <c:v>0.65815472645420292</c:v>
                </c:pt>
                <c:pt idx="10313">
                  <c:v>0.65802710907577999</c:v>
                </c:pt>
                <c:pt idx="10314">
                  <c:v>0.65789952881161495</c:v>
                </c:pt>
                <c:pt idx="10315">
                  <c:v>0.65777198564732464</c:v>
                </c:pt>
                <c:pt idx="10316">
                  <c:v>0.657644479568535</c:v>
                </c:pt>
                <c:pt idx="10317">
                  <c:v>0.65751701056082701</c:v>
                </c:pt>
                <c:pt idx="10318">
                  <c:v>0.65738957860986924</c:v>
                </c:pt>
                <c:pt idx="10319">
                  <c:v>0.6572621837012752</c:v>
                </c:pt>
                <c:pt idx="10320">
                  <c:v>0.65713482582072225</c:v>
                </c:pt>
                <c:pt idx="10321">
                  <c:v>0.65700750495383664</c:v>
                </c:pt>
                <c:pt idx="10322">
                  <c:v>0.65688022108628163</c:v>
                </c:pt>
                <c:pt idx="10323">
                  <c:v>0.6567529742037308</c:v>
                </c:pt>
                <c:pt idx="10324">
                  <c:v>0.65662576429184272</c:v>
                </c:pt>
                <c:pt idx="10325">
                  <c:v>0.65649859133629562</c:v>
                </c:pt>
                <c:pt idx="10326">
                  <c:v>0.65637145532279884</c:v>
                </c:pt>
                <c:pt idx="10327">
                  <c:v>0.65624435623702082</c:v>
                </c:pt>
                <c:pt idx="10328">
                  <c:v>0.65611729406466479</c:v>
                </c:pt>
                <c:pt idx="10329">
                  <c:v>0.65599026879145161</c:v>
                </c:pt>
                <c:pt idx="10330">
                  <c:v>0.65586328040309472</c:v>
                </c:pt>
                <c:pt idx="10331">
                  <c:v>0.65573632888529243</c:v>
                </c:pt>
                <c:pt idx="10332">
                  <c:v>0.6556094142238148</c:v>
                </c:pt>
                <c:pt idx="10333">
                  <c:v>0.65548253640433163</c:v>
                </c:pt>
                <c:pt idx="10334">
                  <c:v>0.65535569541264072</c:v>
                </c:pt>
                <c:pt idx="10335">
                  <c:v>0.65522889123448524</c:v>
                </c:pt>
                <c:pt idx="10336">
                  <c:v>0.65510212385558264</c:v>
                </c:pt>
                <c:pt idx="10337">
                  <c:v>0.65497539326173881</c:v>
                </c:pt>
                <c:pt idx="10338">
                  <c:v>0.65484869943870405</c:v>
                </c:pt>
                <c:pt idx="10339">
                  <c:v>0.65472204237223364</c:v>
                </c:pt>
                <c:pt idx="10340">
                  <c:v>0.6545954220481579</c:v>
                </c:pt>
                <c:pt idx="10341">
                  <c:v>0.6544688384522146</c:v>
                </c:pt>
                <c:pt idx="10342">
                  <c:v>0.65434229157023793</c:v>
                </c:pt>
                <c:pt idx="10343">
                  <c:v>0.65421578138801961</c:v>
                </c:pt>
                <c:pt idx="10344">
                  <c:v>0.65408930789136888</c:v>
                </c:pt>
                <c:pt idx="10345">
                  <c:v>0.65396287106610385</c:v>
                </c:pt>
                <c:pt idx="10346">
                  <c:v>0.65383647089804864</c:v>
                </c:pt>
                <c:pt idx="10347">
                  <c:v>0.65371010737304003</c:v>
                </c:pt>
                <c:pt idx="10348">
                  <c:v>0.65358378047689569</c:v>
                </c:pt>
                <c:pt idx="10349">
                  <c:v>0.6534574901954886</c:v>
                </c:pt>
                <c:pt idx="10350">
                  <c:v>0.65333123651465075</c:v>
                </c:pt>
                <c:pt idx="10351">
                  <c:v>0.65320501942023901</c:v>
                </c:pt>
                <c:pt idx="10352">
                  <c:v>0.65307883889813489</c:v>
                </c:pt>
                <c:pt idx="10353">
                  <c:v>0.6529526949341895</c:v>
                </c:pt>
                <c:pt idx="10354">
                  <c:v>0.65282658751429434</c:v>
                </c:pt>
                <c:pt idx="10355">
                  <c:v>0.65270051662434136</c:v>
                </c:pt>
                <c:pt idx="10356">
                  <c:v>0.65257448225020065</c:v>
                </c:pt>
                <c:pt idx="10357">
                  <c:v>0.65244848437779401</c:v>
                </c:pt>
                <c:pt idx="10358">
                  <c:v>0.65232252299301163</c:v>
                </c:pt>
                <c:pt idx="10359">
                  <c:v>0.65219659808177965</c:v>
                </c:pt>
                <c:pt idx="10360">
                  <c:v>0.65207070963001579</c:v>
                </c:pt>
                <c:pt idx="10361">
                  <c:v>0.6519448576236454</c:v>
                </c:pt>
                <c:pt idx="10362">
                  <c:v>0.65181904204859153</c:v>
                </c:pt>
                <c:pt idx="10363">
                  <c:v>0.65169326289079332</c:v>
                </c:pt>
                <c:pt idx="10364">
                  <c:v>0.65156752013619923</c:v>
                </c:pt>
                <c:pt idx="10365">
                  <c:v>0.65144181377079269</c:v>
                </c:pt>
                <c:pt idx="10366">
                  <c:v>0.6513161437804843</c:v>
                </c:pt>
                <c:pt idx="10367">
                  <c:v>0.65119051015128682</c:v>
                </c:pt>
                <c:pt idx="10368">
                  <c:v>0.65106491286914658</c:v>
                </c:pt>
                <c:pt idx="10369">
                  <c:v>0.6509393519200446</c:v>
                </c:pt>
                <c:pt idx="10370">
                  <c:v>0.65081382728998893</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877</c:v>
                </c:pt>
                <c:pt idx="10379">
                  <c:v>0.64968573766714899</c:v>
                </c:pt>
                <c:pt idx="10380">
                  <c:v>0.64956057545819545</c:v>
                </c:pt>
                <c:pt idx="10381">
                  <c:v>0.64943544941458908</c:v>
                </c:pt>
                <c:pt idx="10382">
                  <c:v>0.6493103595223757</c:v>
                </c:pt>
                <c:pt idx="10383">
                  <c:v>0.6491853057676471</c:v>
                </c:pt>
                <c:pt idx="10384">
                  <c:v>0.64906028813649363</c:v>
                </c:pt>
                <c:pt idx="10385">
                  <c:v>0.64893530661499677</c:v>
                </c:pt>
                <c:pt idx="10386">
                  <c:v>0.64881036118922353</c:v>
                </c:pt>
                <c:pt idx="10387">
                  <c:v>0.6486854518453159</c:v>
                </c:pt>
                <c:pt idx="10388">
                  <c:v>0.64856057856935145</c:v>
                </c:pt>
                <c:pt idx="10389">
                  <c:v>0.64843574134746451</c:v>
                </c:pt>
                <c:pt idx="10390">
                  <c:v>0.64831094016577084</c:v>
                </c:pt>
                <c:pt idx="10391">
                  <c:v>0.64818617501039821</c:v>
                </c:pt>
                <c:pt idx="10392">
                  <c:v>0.64806144586748193</c:v>
                </c:pt>
                <c:pt idx="10393">
                  <c:v>0.64793675272316364</c:v>
                </c:pt>
                <c:pt idx="10394">
                  <c:v>0.64781209556360064</c:v>
                </c:pt>
                <c:pt idx="10395">
                  <c:v>0.64768747437492824</c:v>
                </c:pt>
                <c:pt idx="10396">
                  <c:v>0.6475628891433145</c:v>
                </c:pt>
                <c:pt idx="10397">
                  <c:v>0.64743833985493859</c:v>
                </c:pt>
                <c:pt idx="10398">
                  <c:v>0.64731382649597713</c:v>
                </c:pt>
                <c:pt idx="10399">
                  <c:v>0.64718934905258974</c:v>
                </c:pt>
                <c:pt idx="10400">
                  <c:v>0.64706490751099133</c:v>
                </c:pt>
                <c:pt idx="10401">
                  <c:v>0.64694050185735319</c:v>
                </c:pt>
                <c:pt idx="10402">
                  <c:v>0.64681613207790001</c:v>
                </c:pt>
                <c:pt idx="10403">
                  <c:v>0.6466917981588286</c:v>
                </c:pt>
                <c:pt idx="10404">
                  <c:v>0.64656750008633357</c:v>
                </c:pt>
                <c:pt idx="10405">
                  <c:v>0.64644323784666924</c:v>
                </c:pt>
                <c:pt idx="10406">
                  <c:v>0.64631901142605064</c:v>
                </c:pt>
                <c:pt idx="10407">
                  <c:v>0.64619482081071788</c:v>
                </c:pt>
                <c:pt idx="10408">
                  <c:v>0.64607066598690011</c:v>
                </c:pt>
                <c:pt idx="10409">
                  <c:v>0.64594654694084863</c:v>
                </c:pt>
                <c:pt idx="10410">
                  <c:v>0.64582246365883755</c:v>
                </c:pt>
                <c:pt idx="10411">
                  <c:v>0.64569841612710444</c:v>
                </c:pt>
                <c:pt idx="10412">
                  <c:v>0.64557440433190261</c:v>
                </c:pt>
                <c:pt idx="10413">
                  <c:v>0.64545042825955123</c:v>
                </c:pt>
                <c:pt idx="10414">
                  <c:v>0.64532648789629543</c:v>
                </c:pt>
                <c:pt idx="10415">
                  <c:v>0.6452025832284416</c:v>
                </c:pt>
                <c:pt idx="10416">
                  <c:v>0.6450787142422848</c:v>
                </c:pt>
                <c:pt idx="10417">
                  <c:v>0.64495488092411035</c:v>
                </c:pt>
                <c:pt idx="10418">
                  <c:v>0.64483108326022764</c:v>
                </c:pt>
                <c:pt idx="10419">
                  <c:v>0.64470732123696239</c:v>
                </c:pt>
                <c:pt idx="10420">
                  <c:v>0.64458359484062355</c:v>
                </c:pt>
                <c:pt idx="10421">
                  <c:v>0.6444599040575546</c:v>
                </c:pt>
                <c:pt idx="10422">
                  <c:v>0.64433624887407204</c:v>
                </c:pt>
                <c:pt idx="10423">
                  <c:v>0.64421262927652168</c:v>
                </c:pt>
                <c:pt idx="10424">
                  <c:v>0.64408904525124977</c:v>
                </c:pt>
                <c:pt idx="10425">
                  <c:v>0.64396549678461623</c:v>
                </c:pt>
                <c:pt idx="10426">
                  <c:v>0.64384198386296143</c:v>
                </c:pt>
                <c:pt idx="10427">
                  <c:v>0.64371850647267792</c:v>
                </c:pt>
                <c:pt idx="10428">
                  <c:v>0.64359506460011884</c:v>
                </c:pt>
                <c:pt idx="10429">
                  <c:v>0.64347165823165975</c:v>
                </c:pt>
                <c:pt idx="10430">
                  <c:v>0.64334828735371474</c:v>
                </c:pt>
                <c:pt idx="10431">
                  <c:v>0.64322495195263751</c:v>
                </c:pt>
                <c:pt idx="10432">
                  <c:v>0.6431016520148698</c:v>
                </c:pt>
                <c:pt idx="10433">
                  <c:v>0.64297838752676872</c:v>
                </c:pt>
                <c:pt idx="10434">
                  <c:v>0.64285515847479713</c:v>
                </c:pt>
                <c:pt idx="10435">
                  <c:v>0.64273196484532269</c:v>
                </c:pt>
                <c:pt idx="10436">
                  <c:v>0.64260880662482467</c:v>
                </c:pt>
                <c:pt idx="10437">
                  <c:v>0.64248568379967164</c:v>
                </c:pt>
                <c:pt idx="10438">
                  <c:v>0.64236259635635207</c:v>
                </c:pt>
                <c:pt idx="10439">
                  <c:v>0.6422395442812936</c:v>
                </c:pt>
                <c:pt idx="10440">
                  <c:v>0.64211652756094706</c:v>
                </c:pt>
                <c:pt idx="10441">
                  <c:v>0.64199354618176963</c:v>
                </c:pt>
                <c:pt idx="10442">
                  <c:v>0.64187060013023189</c:v>
                </c:pt>
                <c:pt idx="10443">
                  <c:v>0.64174768939279192</c:v>
                </c:pt>
                <c:pt idx="10444">
                  <c:v>0.64162481395593285</c:v>
                </c:pt>
                <c:pt idx="10445">
                  <c:v>0.64150197380612761</c:v>
                </c:pt>
                <c:pt idx="10446">
                  <c:v>0.64137916892988966</c:v>
                </c:pt>
                <c:pt idx="10447">
                  <c:v>0.64125639931368961</c:v>
                </c:pt>
                <c:pt idx="10448">
                  <c:v>0.64113366494404733</c:v>
                </c:pt>
                <c:pt idx="10449">
                  <c:v>0.64101096580746031</c:v>
                </c:pt>
                <c:pt idx="10450">
                  <c:v>0.6408883018904632</c:v>
                </c:pt>
                <c:pt idx="10451">
                  <c:v>0.64076567317957178</c:v>
                </c:pt>
                <c:pt idx="10452">
                  <c:v>0.64064307966129153</c:v>
                </c:pt>
                <c:pt idx="10453">
                  <c:v>0.64052052132216686</c:v>
                </c:pt>
                <c:pt idx="10454">
                  <c:v>0.64039799814875664</c:v>
                </c:pt>
                <c:pt idx="10455">
                  <c:v>0.64027551012760064</c:v>
                </c:pt>
                <c:pt idx="10456">
                  <c:v>0.64015305724524363</c:v>
                </c:pt>
                <c:pt idx="10457">
                  <c:v>0.64003063948826266</c:v>
                </c:pt>
                <c:pt idx="10458">
                  <c:v>0.63990825684321184</c:v>
                </c:pt>
                <c:pt idx="10459">
                  <c:v>0.63978590929665724</c:v>
                </c:pt>
                <c:pt idx="10460">
                  <c:v>0.63966359683520002</c:v>
                </c:pt>
                <c:pt idx="10461">
                  <c:v>0.63954131944541992</c:v>
                </c:pt>
                <c:pt idx="10462">
                  <c:v>0.63941907711390311</c:v>
                </c:pt>
                <c:pt idx="10463">
                  <c:v>0.63929686982723355</c:v>
                </c:pt>
                <c:pt idx="10464">
                  <c:v>0.63917469757206336</c:v>
                </c:pt>
                <c:pt idx="10465">
                  <c:v>0.6390525603349555</c:v>
                </c:pt>
                <c:pt idx="10466">
                  <c:v>0.63893045810256255</c:v>
                </c:pt>
                <c:pt idx="10467">
                  <c:v>0.63880839086148944</c:v>
                </c:pt>
                <c:pt idx="10468">
                  <c:v>0.63868635859836864</c:v>
                </c:pt>
                <c:pt idx="10469">
                  <c:v>0.63856436129984651</c:v>
                </c:pt>
                <c:pt idx="10470">
                  <c:v>0.63844239895256349</c:v>
                </c:pt>
                <c:pt idx="10471">
                  <c:v>0.63832047154318428</c:v>
                </c:pt>
                <c:pt idx="10472">
                  <c:v>0.63819857905832766</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6</c:v>
                </c:pt>
                <c:pt idx="10482">
                  <c:v>0.63698157212886131</c:v>
                </c:pt>
                <c:pt idx="10483">
                  <c:v>0.63686006293516162</c:v>
                </c:pt>
                <c:pt idx="10484">
                  <c:v>0.63673858850639264</c:v>
                </c:pt>
                <c:pt idx="10485">
                  <c:v>0.63661714882928311</c:v>
                </c:pt>
                <c:pt idx="10486">
                  <c:v>0.63649574389058783</c:v>
                </c:pt>
                <c:pt idx="10487">
                  <c:v>0.63637437367703464</c:v>
                </c:pt>
                <c:pt idx="10488">
                  <c:v>0.63625303817541101</c:v>
                </c:pt>
                <c:pt idx="10489">
                  <c:v>0.63613173737245565</c:v>
                </c:pt>
                <c:pt idx="10490">
                  <c:v>0.63601047125495613</c:v>
                </c:pt>
                <c:pt idx="10491">
                  <c:v>0.63588923980969236</c:v>
                </c:pt>
                <c:pt idx="10492">
                  <c:v>0.63576804302343282</c:v>
                </c:pt>
                <c:pt idx="10493">
                  <c:v>0.6356468808829665</c:v>
                </c:pt>
                <c:pt idx="10494">
                  <c:v>0.63552575337511485</c:v>
                </c:pt>
                <c:pt idx="10495">
                  <c:v>0.63540466048664179</c:v>
                </c:pt>
                <c:pt idx="10496">
                  <c:v>0.63528360220439495</c:v>
                </c:pt>
                <c:pt idx="10497">
                  <c:v>0.63516257851515368</c:v>
                </c:pt>
                <c:pt idx="10498">
                  <c:v>0.63504158940576461</c:v>
                </c:pt>
                <c:pt idx="10499">
                  <c:v>0.63492063486305406</c:v>
                </c:pt>
                <c:pt idx="10500">
                  <c:v>0.63479971487384435</c:v>
                </c:pt>
                <c:pt idx="10501">
                  <c:v>0.63467882942496823</c:v>
                </c:pt>
                <c:pt idx="10502">
                  <c:v>0.63455797850328821</c:v>
                </c:pt>
                <c:pt idx="10503">
                  <c:v>0.63443716209564627</c:v>
                </c:pt>
                <c:pt idx="10504">
                  <c:v>0.63431638018891157</c:v>
                </c:pt>
                <c:pt idx="10505">
                  <c:v>0.63419563276995183</c:v>
                </c:pt>
                <c:pt idx="10506">
                  <c:v>0.63407491982561281</c:v>
                </c:pt>
                <c:pt idx="10507">
                  <c:v>0.63395424134279765</c:v>
                </c:pt>
                <c:pt idx="10508">
                  <c:v>0.63383359730838951</c:v>
                </c:pt>
                <c:pt idx="10509">
                  <c:v>0.63371298770924744</c:v>
                </c:pt>
                <c:pt idx="10510">
                  <c:v>0.6335924125323168</c:v>
                </c:pt>
                <c:pt idx="10511">
                  <c:v>0.63347187176445463</c:v>
                </c:pt>
                <c:pt idx="10512">
                  <c:v>0.63335136539259462</c:v>
                </c:pt>
                <c:pt idx="10513">
                  <c:v>0.63323089340365202</c:v>
                </c:pt>
                <c:pt idx="10514">
                  <c:v>0.63311045578452863</c:v>
                </c:pt>
                <c:pt idx="10515">
                  <c:v>0.63299005252218643</c:v>
                </c:pt>
                <c:pt idx="10516">
                  <c:v>0.6328696836035167</c:v>
                </c:pt>
                <c:pt idx="10517">
                  <c:v>0.6327493490154803</c:v>
                </c:pt>
                <c:pt idx="10518">
                  <c:v>0.63262904874502102</c:v>
                </c:pt>
                <c:pt idx="10519">
                  <c:v>0.63250878277908962</c:v>
                </c:pt>
                <c:pt idx="10520">
                  <c:v>0.63238855110465242</c:v>
                </c:pt>
                <c:pt idx="10521">
                  <c:v>0.63226835370866852</c:v>
                </c:pt>
                <c:pt idx="10522">
                  <c:v>0.63214819057812055</c:v>
                </c:pt>
                <c:pt idx="10523">
                  <c:v>0.63202806169994963</c:v>
                </c:pt>
                <c:pt idx="10524">
                  <c:v>0.63190796706118069</c:v>
                </c:pt>
                <c:pt idx="10525">
                  <c:v>0.63178790664878393</c:v>
                </c:pt>
                <c:pt idx="10526">
                  <c:v>0.63166788044973765</c:v>
                </c:pt>
                <c:pt idx="10527">
                  <c:v>0.63154788845107901</c:v>
                </c:pt>
                <c:pt idx="10528">
                  <c:v>0.63142793063979596</c:v>
                </c:pt>
                <c:pt idx="10529">
                  <c:v>0.63130800700289835</c:v>
                </c:pt>
                <c:pt idx="10530">
                  <c:v>0.63118811752741455</c:v>
                </c:pt>
                <c:pt idx="10531">
                  <c:v>0.6310682622003646</c:v>
                </c:pt>
                <c:pt idx="10532">
                  <c:v>0.63094844100880176</c:v>
                </c:pt>
                <c:pt idx="10533">
                  <c:v>0.63082865393973608</c:v>
                </c:pt>
                <c:pt idx="10534">
                  <c:v>0.6307089009802157</c:v>
                </c:pt>
                <c:pt idx="10535">
                  <c:v>0.63058918211730952</c:v>
                </c:pt>
                <c:pt idx="10536">
                  <c:v>0.63046949733807456</c:v>
                </c:pt>
                <c:pt idx="10537">
                  <c:v>0.63034984662956184</c:v>
                </c:pt>
                <c:pt idx="10538">
                  <c:v>0.63023022997882305</c:v>
                </c:pt>
                <c:pt idx="10539">
                  <c:v>0.63011064737296851</c:v>
                </c:pt>
                <c:pt idx="10540">
                  <c:v>0.62999109879907433</c:v>
                </c:pt>
                <c:pt idx="10541">
                  <c:v>0.62987158424420264</c:v>
                </c:pt>
                <c:pt idx="10542">
                  <c:v>0.62975210369547996</c:v>
                </c:pt>
                <c:pt idx="10543">
                  <c:v>0.62963265713998229</c:v>
                </c:pt>
                <c:pt idx="10544">
                  <c:v>0.62951324456481561</c:v>
                </c:pt>
                <c:pt idx="10545">
                  <c:v>0.62939386595710778</c:v>
                </c:pt>
                <c:pt idx="10546">
                  <c:v>0.62927452130396988</c:v>
                </c:pt>
                <c:pt idx="10547">
                  <c:v>0.62915521059253676</c:v>
                </c:pt>
                <c:pt idx="10548">
                  <c:v>0.62903593380990663</c:v>
                </c:pt>
                <c:pt idx="10549">
                  <c:v>0.62891669094324776</c:v>
                </c:pt>
                <c:pt idx="10550">
                  <c:v>0.62879748197969365</c:v>
                </c:pt>
                <c:pt idx="10551">
                  <c:v>0.62867830690639792</c:v>
                </c:pt>
                <c:pt idx="10552">
                  <c:v>0.62855916571049553</c:v>
                </c:pt>
                <c:pt idx="10553">
                  <c:v>0.62844005837918104</c:v>
                </c:pt>
                <c:pt idx="10554">
                  <c:v>0.62832098489958355</c:v>
                </c:pt>
                <c:pt idx="10555">
                  <c:v>0.62820194525890005</c:v>
                </c:pt>
                <c:pt idx="10556">
                  <c:v>0.6280829394443006</c:v>
                </c:pt>
                <c:pt idx="10557">
                  <c:v>0.62796396744297811</c:v>
                </c:pt>
                <c:pt idx="10558">
                  <c:v>0.62784502924212771</c:v>
                </c:pt>
                <c:pt idx="10559">
                  <c:v>0.62772612482892431</c:v>
                </c:pt>
                <c:pt idx="10560">
                  <c:v>0.62760725419060381</c:v>
                </c:pt>
                <c:pt idx="10561">
                  <c:v>0.62748841731434379</c:v>
                </c:pt>
                <c:pt idx="10562">
                  <c:v>0.62736961418737869</c:v>
                </c:pt>
                <c:pt idx="10563">
                  <c:v>0.6272508447969174</c:v>
                </c:pt>
                <c:pt idx="10564">
                  <c:v>0.62713210913020256</c:v>
                </c:pt>
                <c:pt idx="10565">
                  <c:v>0.62701340717446175</c:v>
                </c:pt>
                <c:pt idx="10566">
                  <c:v>0.6268947389169337</c:v>
                </c:pt>
                <c:pt idx="10567">
                  <c:v>0.62677610434486464</c:v>
                </c:pt>
                <c:pt idx="10568">
                  <c:v>0.62665750344551496</c:v>
                </c:pt>
                <c:pt idx="10569">
                  <c:v>0.62653893620612178</c:v>
                </c:pt>
                <c:pt idx="10570">
                  <c:v>0.62642040261396481</c:v>
                </c:pt>
                <c:pt idx="10571">
                  <c:v>0.62630190265630914</c:v>
                </c:pt>
                <c:pt idx="10572">
                  <c:v>0.62618343632043239</c:v>
                </c:pt>
                <c:pt idx="10573">
                  <c:v>0.62606500359361572</c:v>
                </c:pt>
                <c:pt idx="10574">
                  <c:v>0.62594660446314865</c:v>
                </c:pt>
                <c:pt idx="10575">
                  <c:v>0.62582823891631745</c:v>
                </c:pt>
                <c:pt idx="10576">
                  <c:v>0.6257099069404336</c:v>
                </c:pt>
                <c:pt idx="10577">
                  <c:v>0.62559160852279661</c:v>
                </c:pt>
                <c:pt idx="10578">
                  <c:v>0.62547334365071261</c:v>
                </c:pt>
                <c:pt idx="10579">
                  <c:v>0.62535511231152296</c:v>
                </c:pt>
                <c:pt idx="10580">
                  <c:v>0.62523691449251584</c:v>
                </c:pt>
                <c:pt idx="10581">
                  <c:v>0.62511875018105068</c:v>
                </c:pt>
                <c:pt idx="10582">
                  <c:v>0.62500061936446105</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836</c:v>
                </c:pt>
                <c:pt idx="10593">
                  <c:v>0.62370338742721398</c:v>
                </c:pt>
                <c:pt idx="10594">
                  <c:v>0.62358565756341899</c:v>
                </c:pt>
                <c:pt idx="10595">
                  <c:v>0.62346796103037838</c:v>
                </c:pt>
                <c:pt idx="10596">
                  <c:v>0.62335029781554763</c:v>
                </c:pt>
                <c:pt idx="10597">
                  <c:v>0.62323266790633858</c:v>
                </c:pt>
                <c:pt idx="10598">
                  <c:v>0.62311507129019295</c:v>
                </c:pt>
                <c:pt idx="10599">
                  <c:v>0.62299750795452813</c:v>
                </c:pt>
                <c:pt idx="10600">
                  <c:v>0.62287997788680016</c:v>
                </c:pt>
                <c:pt idx="10601">
                  <c:v>0.62276248107444732</c:v>
                </c:pt>
                <c:pt idx="10602">
                  <c:v>0.62264501750495327</c:v>
                </c:pt>
                <c:pt idx="10603">
                  <c:v>0.6225275871657322</c:v>
                </c:pt>
                <c:pt idx="10604">
                  <c:v>0.62241019004429021</c:v>
                </c:pt>
                <c:pt idx="10605">
                  <c:v>0.62229282612809922</c:v>
                </c:pt>
                <c:pt idx="10606">
                  <c:v>0.62217549540460781</c:v>
                </c:pt>
                <c:pt idx="10607">
                  <c:v>0.62205819786131611</c:v>
                </c:pt>
                <c:pt idx="10608">
                  <c:v>0.62194093348573398</c:v>
                </c:pt>
                <c:pt idx="10609">
                  <c:v>0.62182370226532591</c:v>
                </c:pt>
                <c:pt idx="10610">
                  <c:v>0.62170650418760576</c:v>
                </c:pt>
                <c:pt idx="10611">
                  <c:v>0.62158933924009063</c:v>
                </c:pt>
                <c:pt idx="10612">
                  <c:v>0.62147220741028864</c:v>
                </c:pt>
                <c:pt idx="10613">
                  <c:v>0.62135510868571764</c:v>
                </c:pt>
                <c:pt idx="10614">
                  <c:v>0.62123804305390562</c:v>
                </c:pt>
                <c:pt idx="10615">
                  <c:v>0.62112101050239377</c:v>
                </c:pt>
                <c:pt idx="10616">
                  <c:v>0.62100401101869518</c:v>
                </c:pt>
                <c:pt idx="10617">
                  <c:v>0.6208870445903617</c:v>
                </c:pt>
                <c:pt idx="10618">
                  <c:v>0.62077011120495562</c:v>
                </c:pt>
                <c:pt idx="10619">
                  <c:v>0.62065321085003056</c:v>
                </c:pt>
                <c:pt idx="10620">
                  <c:v>0.6205363435131287</c:v>
                </c:pt>
                <c:pt idx="10621">
                  <c:v>0.62041950918183453</c:v>
                </c:pt>
                <c:pt idx="10622">
                  <c:v>0.62030270784371599</c:v>
                </c:pt>
                <c:pt idx="10623">
                  <c:v>0.6201859394863507</c:v>
                </c:pt>
                <c:pt idx="10624">
                  <c:v>0.62006920409732269</c:v>
                </c:pt>
                <c:pt idx="10625">
                  <c:v>0.61995250166422244</c:v>
                </c:pt>
                <c:pt idx="10626">
                  <c:v>0.61983583217465721</c:v>
                </c:pt>
                <c:pt idx="10627">
                  <c:v>0.61971919561620004</c:v>
                </c:pt>
                <c:pt idx="10628">
                  <c:v>0.6196025919764776</c:v>
                </c:pt>
                <c:pt idx="10629">
                  <c:v>0.61948602124310614</c:v>
                </c:pt>
                <c:pt idx="10630">
                  <c:v>0.61936948340370734</c:v>
                </c:pt>
                <c:pt idx="10631">
                  <c:v>0.61925297844589311</c:v>
                </c:pt>
                <c:pt idx="10632">
                  <c:v>0.61913650635729489</c:v>
                </c:pt>
                <c:pt idx="10633">
                  <c:v>0.61902006712556801</c:v>
                </c:pt>
                <c:pt idx="10634">
                  <c:v>0.6189036607383297</c:v>
                </c:pt>
                <c:pt idx="10635">
                  <c:v>0.6187872871832476</c:v>
                </c:pt>
                <c:pt idx="10636">
                  <c:v>0.61867094644796961</c:v>
                </c:pt>
                <c:pt idx="10637">
                  <c:v>0.61855463852016113</c:v>
                </c:pt>
                <c:pt idx="10638">
                  <c:v>0.6184383633874706</c:v>
                </c:pt>
                <c:pt idx="10639">
                  <c:v>0.61832212103758677</c:v>
                </c:pt>
                <c:pt idx="10640">
                  <c:v>0.61820591145819492</c:v>
                </c:pt>
                <c:pt idx="10641">
                  <c:v>0.61808973463693961</c:v>
                </c:pt>
                <c:pt idx="10642">
                  <c:v>0.61797359056155254</c:v>
                </c:pt>
                <c:pt idx="10643">
                  <c:v>0.61785747921970691</c:v>
                </c:pt>
                <c:pt idx="10644">
                  <c:v>0.61774140059911653</c:v>
                </c:pt>
                <c:pt idx="10645">
                  <c:v>0.61762535468745883</c:v>
                </c:pt>
                <c:pt idx="10646">
                  <c:v>0.61750934147246728</c:v>
                </c:pt>
                <c:pt idx="10647">
                  <c:v>0.61739336094186559</c:v>
                </c:pt>
                <c:pt idx="10648">
                  <c:v>0.61727741308338202</c:v>
                </c:pt>
                <c:pt idx="10649">
                  <c:v>0.61716149788470964</c:v>
                </c:pt>
                <c:pt idx="10650">
                  <c:v>0.61704561533363111</c:v>
                </c:pt>
                <c:pt idx="10651">
                  <c:v>0.61692976541783895</c:v>
                </c:pt>
                <c:pt idx="10652">
                  <c:v>0.61681394812511769</c:v>
                </c:pt>
                <c:pt idx="10653">
                  <c:v>0.61669816344321327</c:v>
                </c:pt>
                <c:pt idx="10654">
                  <c:v>0.61658241135986303</c:v>
                </c:pt>
                <c:pt idx="10655">
                  <c:v>0.61646669186284586</c:v>
                </c:pt>
                <c:pt idx="10656">
                  <c:v>0.6163510049399431</c:v>
                </c:pt>
                <c:pt idx="10657">
                  <c:v>0.61623535057891365</c:v>
                </c:pt>
                <c:pt idx="10658">
                  <c:v>0.61611972876753751</c:v>
                </c:pt>
                <c:pt idx="10659">
                  <c:v>0.61600413949361466</c:v>
                </c:pt>
                <c:pt idx="10660">
                  <c:v>0.61588858274491809</c:v>
                </c:pt>
                <c:pt idx="10661">
                  <c:v>0.61577305850926922</c:v>
                </c:pt>
                <c:pt idx="10662">
                  <c:v>0.61565756677444772</c:v>
                </c:pt>
                <c:pt idx="10663">
                  <c:v>0.61554210752828264</c:v>
                </c:pt>
                <c:pt idx="10664">
                  <c:v>0.61542668075858165</c:v>
                </c:pt>
                <c:pt idx="10665">
                  <c:v>0.61531128645317612</c:v>
                </c:pt>
                <c:pt idx="10666">
                  <c:v>0.6151959245998746</c:v>
                </c:pt>
                <c:pt idx="10667">
                  <c:v>0.6150805951865097</c:v>
                </c:pt>
                <c:pt idx="10668">
                  <c:v>0.61496529820093704</c:v>
                </c:pt>
                <c:pt idx="10669">
                  <c:v>0.61485003363100377</c:v>
                </c:pt>
                <c:pt idx="10670">
                  <c:v>0.61473480146453485</c:v>
                </c:pt>
                <c:pt idx="10671">
                  <c:v>0.61461960168940288</c:v>
                </c:pt>
                <c:pt idx="10672">
                  <c:v>0.61450443429345736</c:v>
                </c:pt>
                <c:pt idx="10673">
                  <c:v>0.61438929926458008</c:v>
                </c:pt>
                <c:pt idx="10674">
                  <c:v>0.61427419659062465</c:v>
                </c:pt>
                <c:pt idx="10675">
                  <c:v>0.6141591262594962</c:v>
                </c:pt>
                <c:pt idx="10676">
                  <c:v>0.61404408825904988</c:v>
                </c:pt>
                <c:pt idx="10677">
                  <c:v>0.61392908257719936</c:v>
                </c:pt>
                <c:pt idx="10678">
                  <c:v>0.61381410920180801</c:v>
                </c:pt>
                <c:pt idx="10679">
                  <c:v>0.61369916812081671</c:v>
                </c:pt>
                <c:pt idx="10680">
                  <c:v>0.61358425932209715</c:v>
                </c:pt>
                <c:pt idx="10681">
                  <c:v>0.61346938279358365</c:v>
                </c:pt>
                <c:pt idx="10682">
                  <c:v>0.61335453852319721</c:v>
                </c:pt>
                <c:pt idx="10683">
                  <c:v>0.61323972649883662</c:v>
                </c:pt>
                <c:pt idx="10684">
                  <c:v>0.61312494670843964</c:v>
                </c:pt>
                <c:pt idx="10685">
                  <c:v>0.61301019913995258</c:v>
                </c:pt>
                <c:pt idx="10686">
                  <c:v>0.61289548378131065</c:v>
                </c:pt>
                <c:pt idx="10687">
                  <c:v>0.61278080062046525</c:v>
                </c:pt>
                <c:pt idx="10688">
                  <c:v>0.61266614964534649</c:v>
                </c:pt>
                <c:pt idx="10689">
                  <c:v>0.61255153084393399</c:v>
                </c:pt>
                <c:pt idx="10690">
                  <c:v>0.61243694420418271</c:v>
                </c:pt>
                <c:pt idx="10691">
                  <c:v>0.61232238971405395</c:v>
                </c:pt>
                <c:pt idx="10692">
                  <c:v>0.61220786736154464</c:v>
                </c:pt>
                <c:pt idx="10693">
                  <c:v>0.61209337713461065</c:v>
                </c:pt>
                <c:pt idx="10694">
                  <c:v>0.61197891902124668</c:v>
                </c:pt>
                <c:pt idx="10695">
                  <c:v>0.61186449300944901</c:v>
                </c:pt>
                <c:pt idx="10696">
                  <c:v>0.61175009908720002</c:v>
                </c:pt>
                <c:pt idx="10697">
                  <c:v>0.61163573724251685</c:v>
                </c:pt>
                <c:pt idx="10698">
                  <c:v>0.61152140746339889</c:v>
                </c:pt>
                <c:pt idx="10699">
                  <c:v>0.61140710973783829</c:v>
                </c:pt>
                <c:pt idx="10700">
                  <c:v>0.61129284405390405</c:v>
                </c:pt>
                <c:pt idx="10701">
                  <c:v>0.61117861039960208</c:v>
                </c:pt>
                <c:pt idx="10702">
                  <c:v>0.61106440876292256</c:v>
                </c:pt>
                <c:pt idx="10703">
                  <c:v>0.61095023913195023</c:v>
                </c:pt>
                <c:pt idx="10704">
                  <c:v>0.61083610149470868</c:v>
                </c:pt>
                <c:pt idx="10705">
                  <c:v>0.61072199583924514</c:v>
                </c:pt>
                <c:pt idx="10706">
                  <c:v>0.61060792215361992</c:v>
                </c:pt>
                <c:pt idx="10707">
                  <c:v>0.61049388042586961</c:v>
                </c:pt>
                <c:pt idx="10708">
                  <c:v>0.6103798706440926</c:v>
                </c:pt>
                <c:pt idx="10709">
                  <c:v>0.61026589279631105</c:v>
                </c:pt>
                <c:pt idx="10710">
                  <c:v>0.61015194687063989</c:v>
                </c:pt>
                <c:pt idx="10711">
                  <c:v>0.61003803285515268</c:v>
                </c:pt>
                <c:pt idx="10712">
                  <c:v>0.6099241507379155</c:v>
                </c:pt>
                <c:pt idx="10713">
                  <c:v>0.60981030050704066</c:v>
                </c:pt>
                <c:pt idx="10714">
                  <c:v>0.60969648215062366</c:v>
                </c:pt>
                <c:pt idx="10715">
                  <c:v>0.60958269565674916</c:v>
                </c:pt>
                <c:pt idx="10716">
                  <c:v>0.60946894101354376</c:v>
                </c:pt>
                <c:pt idx="10717">
                  <c:v>0.6093552182091253</c:v>
                </c:pt>
                <c:pt idx="10718">
                  <c:v>0.60924152723159275</c:v>
                </c:pt>
                <c:pt idx="10719">
                  <c:v>0.60912786806907815</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378</c:v>
                </c:pt>
                <c:pt idx="10728">
                  <c:v>0.60810636532574458</c:v>
                </c:pt>
                <c:pt idx="10729">
                  <c:v>0.60799302366153418</c:v>
                </c:pt>
                <c:pt idx="10730">
                  <c:v>0.60787971368207583</c:v>
                </c:pt>
                <c:pt idx="10731">
                  <c:v>0.60776643537555564</c:v>
                </c:pt>
                <c:pt idx="10732">
                  <c:v>0.60765318873019203</c:v>
                </c:pt>
                <c:pt idx="10733">
                  <c:v>0.60753997373418389</c:v>
                </c:pt>
                <c:pt idx="10734">
                  <c:v>0.60742679037571934</c:v>
                </c:pt>
                <c:pt idx="10735">
                  <c:v>0.60731363864303711</c:v>
                </c:pt>
                <c:pt idx="10736">
                  <c:v>0.60720051852433365</c:v>
                </c:pt>
                <c:pt idx="10737">
                  <c:v>0.60708743000784193</c:v>
                </c:pt>
                <c:pt idx="10738">
                  <c:v>0.60697437308180235</c:v>
                </c:pt>
                <c:pt idx="10739">
                  <c:v>0.60686134773442524</c:v>
                </c:pt>
                <c:pt idx="10740">
                  <c:v>0.60674835395398252</c:v>
                </c:pt>
                <c:pt idx="10741">
                  <c:v>0.60663539172868364</c:v>
                </c:pt>
                <c:pt idx="10742">
                  <c:v>0.60652246104680752</c:v>
                </c:pt>
                <c:pt idx="10743">
                  <c:v>0.60640956189660356</c:v>
                </c:pt>
                <c:pt idx="10744">
                  <c:v>0.6062966942663347</c:v>
                </c:pt>
                <c:pt idx="10745">
                  <c:v>0.6061838581442669</c:v>
                </c:pt>
                <c:pt idx="10746">
                  <c:v>0.60607105351868851</c:v>
                </c:pt>
                <c:pt idx="10747">
                  <c:v>0.60595828037783483</c:v>
                </c:pt>
                <c:pt idx="10748">
                  <c:v>0.60584553871003943</c:v>
                </c:pt>
                <c:pt idx="10749">
                  <c:v>0.60573282850356736</c:v>
                </c:pt>
                <c:pt idx="10750">
                  <c:v>0.6056201497467093</c:v>
                </c:pt>
                <c:pt idx="10751">
                  <c:v>0.60550750242778173</c:v>
                </c:pt>
                <c:pt idx="10752">
                  <c:v>0.60539488653509455</c:v>
                </c:pt>
                <c:pt idx="10753">
                  <c:v>0.60528230205692546</c:v>
                </c:pt>
                <c:pt idx="10754">
                  <c:v>0.60516974898162457</c:v>
                </c:pt>
                <c:pt idx="10755">
                  <c:v>0.60505722729751021</c:v>
                </c:pt>
                <c:pt idx="10756">
                  <c:v>0.60494473699290063</c:v>
                </c:pt>
                <c:pt idx="10757">
                  <c:v>0.60483227805611883</c:v>
                </c:pt>
                <c:pt idx="10758">
                  <c:v>0.60471985047553811</c:v>
                </c:pt>
                <c:pt idx="10759">
                  <c:v>0.60460745423946261</c:v>
                </c:pt>
                <c:pt idx="10760">
                  <c:v>0.60449508933625717</c:v>
                </c:pt>
                <c:pt idx="10761">
                  <c:v>0.60438275575428657</c:v>
                </c:pt>
                <c:pt idx="10762">
                  <c:v>0.60427045348190955</c:v>
                </c:pt>
                <c:pt idx="10763">
                  <c:v>0.6041581825074791</c:v>
                </c:pt>
                <c:pt idx="10764">
                  <c:v>0.60404594281936763</c:v>
                </c:pt>
                <c:pt idx="10765">
                  <c:v>0.60393373440596221</c:v>
                </c:pt>
                <c:pt idx="10766">
                  <c:v>0.60382155725564546</c:v>
                </c:pt>
                <c:pt idx="10767">
                  <c:v>0.60370941135679834</c:v>
                </c:pt>
                <c:pt idx="10768">
                  <c:v>0.60359729669780182</c:v>
                </c:pt>
                <c:pt idx="10769">
                  <c:v>0.60348521326706361</c:v>
                </c:pt>
                <c:pt idx="10770">
                  <c:v>0.60337316105298988</c:v>
                </c:pt>
                <c:pt idx="10771">
                  <c:v>0.60326114004400044</c:v>
                </c:pt>
                <c:pt idx="10772">
                  <c:v>0.60314915022850424</c:v>
                </c:pt>
                <c:pt idx="10773">
                  <c:v>0.60303719159489433</c:v>
                </c:pt>
                <c:pt idx="10774">
                  <c:v>0.60292526413161662</c:v>
                </c:pt>
                <c:pt idx="10775">
                  <c:v>0.60281336782710537</c:v>
                </c:pt>
                <c:pt idx="10776">
                  <c:v>0.60270150266980405</c:v>
                </c:pt>
                <c:pt idx="10777">
                  <c:v>0.6025896686481218</c:v>
                </c:pt>
                <c:pt idx="10778">
                  <c:v>0.60247786575052176</c:v>
                </c:pt>
                <c:pt idx="10779">
                  <c:v>0.60236609396546459</c:v>
                </c:pt>
                <c:pt idx="10780">
                  <c:v>0.60225435328140164</c:v>
                </c:pt>
                <c:pt idx="10781">
                  <c:v>0.60214264368679971</c:v>
                </c:pt>
                <c:pt idx="10782">
                  <c:v>0.60203096517010668</c:v>
                </c:pt>
                <c:pt idx="10783">
                  <c:v>0.60191931771982254</c:v>
                </c:pt>
                <c:pt idx="10784">
                  <c:v>0.60180770132440264</c:v>
                </c:pt>
                <c:pt idx="10785">
                  <c:v>0.60169611597234518</c:v>
                </c:pt>
                <c:pt idx="10786">
                  <c:v>0.60158456165213559</c:v>
                </c:pt>
                <c:pt idx="10787">
                  <c:v>0.60147303835226851</c:v>
                </c:pt>
                <c:pt idx="10788">
                  <c:v>0.60136154606124359</c:v>
                </c:pt>
                <c:pt idx="10789">
                  <c:v>0.60125008476756459</c:v>
                </c:pt>
                <c:pt idx="10790">
                  <c:v>0.60113865445975079</c:v>
                </c:pt>
                <c:pt idx="10791">
                  <c:v>0.60102725512629662</c:v>
                </c:pt>
                <c:pt idx="10792">
                  <c:v>0.60091588675574292</c:v>
                </c:pt>
                <c:pt idx="10793">
                  <c:v>0.60080454933661009</c:v>
                </c:pt>
                <c:pt idx="10794">
                  <c:v>0.60069324285742964</c:v>
                </c:pt>
                <c:pt idx="10795">
                  <c:v>0.60058196730673852</c:v>
                </c:pt>
                <c:pt idx="10796">
                  <c:v>0.60047072267309043</c:v>
                </c:pt>
                <c:pt idx="10797">
                  <c:v>0.6003595089449999</c:v>
                </c:pt>
                <c:pt idx="10798">
                  <c:v>0.60024832611105272</c:v>
                </c:pt>
                <c:pt idx="10799">
                  <c:v>0.60013717415979662</c:v>
                </c:pt>
                <c:pt idx="10800">
                  <c:v>0.6000260530798025</c:v>
                </c:pt>
                <c:pt idx="10801">
                  <c:v>0.59991496285960877</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228</c:v>
                </c:pt>
                <c:pt idx="10814">
                  <c:v>0.59847359304962355</c:v>
                </c:pt>
                <c:pt idx="10815">
                  <c:v>0.59836293366965332</c:v>
                </c:pt>
                <c:pt idx="10816">
                  <c:v>0.5982523049786731</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126</c:v>
                </c:pt>
                <c:pt idx="10825">
                  <c:v>0.59725802589386057</c:v>
                </c:pt>
                <c:pt idx="10826">
                  <c:v>0.59714770346955803</c:v>
                </c:pt>
                <c:pt idx="10827">
                  <c:v>0.59703741160971679</c:v>
                </c:pt>
                <c:pt idx="10828">
                  <c:v>0.59692715030304777</c:v>
                </c:pt>
                <c:pt idx="10829">
                  <c:v>0.5968169195382611</c:v>
                </c:pt>
                <c:pt idx="10830">
                  <c:v>0.59670671930409513</c:v>
                </c:pt>
                <c:pt idx="10831">
                  <c:v>0.59659654958924868</c:v>
                </c:pt>
                <c:pt idx="10832">
                  <c:v>0.59648641038248951</c:v>
                </c:pt>
                <c:pt idx="10833">
                  <c:v>0.59637630167251765</c:v>
                </c:pt>
                <c:pt idx="10834">
                  <c:v>0.59626622344810398</c:v>
                </c:pt>
                <c:pt idx="10835">
                  <c:v>0.59615617569796997</c:v>
                </c:pt>
                <c:pt idx="10836">
                  <c:v>0.59604615841089414</c:v>
                </c:pt>
                <c:pt idx="10837">
                  <c:v>0.59593617157560685</c:v>
                </c:pt>
                <c:pt idx="10838">
                  <c:v>0.59582621518089895</c:v>
                </c:pt>
                <c:pt idx="10839">
                  <c:v>0.59571628921551656</c:v>
                </c:pt>
                <c:pt idx="10840">
                  <c:v>0.59560639366824053</c:v>
                </c:pt>
                <c:pt idx="10841">
                  <c:v>0.5954965285278413</c:v>
                </c:pt>
                <c:pt idx="10842">
                  <c:v>0.59538669378312359</c:v>
                </c:pt>
                <c:pt idx="10843">
                  <c:v>0.59527688942284795</c:v>
                </c:pt>
                <c:pt idx="10844">
                  <c:v>0.59516711543583556</c:v>
                </c:pt>
                <c:pt idx="10845">
                  <c:v>0.59505737181085738</c:v>
                </c:pt>
                <c:pt idx="10846">
                  <c:v>0.59494765853674814</c:v>
                </c:pt>
                <c:pt idx="10847">
                  <c:v>0.59483797560229157</c:v>
                </c:pt>
                <c:pt idx="10848">
                  <c:v>0.59472832299631251</c:v>
                </c:pt>
                <c:pt idx="10849">
                  <c:v>0.59461870070761846</c:v>
                </c:pt>
                <c:pt idx="10850">
                  <c:v>0.59450910872505547</c:v>
                </c:pt>
                <c:pt idx="10851">
                  <c:v>0.59439954703745157</c:v>
                </c:pt>
                <c:pt idx="10852">
                  <c:v>0.5942900156336236</c:v>
                </c:pt>
                <c:pt idx="10853">
                  <c:v>0.59418051450241949</c:v>
                </c:pt>
                <c:pt idx="10854">
                  <c:v>0.5940710436326877</c:v>
                </c:pt>
                <c:pt idx="10855">
                  <c:v>0.59396160301327572</c:v>
                </c:pt>
                <c:pt idx="10856">
                  <c:v>0.59385219263304023</c:v>
                </c:pt>
                <c:pt idx="10857">
                  <c:v>0.59374281248084904</c:v>
                </c:pt>
                <c:pt idx="10858">
                  <c:v>0.59363346254554661</c:v>
                </c:pt>
                <c:pt idx="10859">
                  <c:v>0.59352414281601695</c:v>
                </c:pt>
                <c:pt idx="10860">
                  <c:v>0.59341485328115151</c:v>
                </c:pt>
                <c:pt idx="10861">
                  <c:v>0.5933055939298103</c:v>
                </c:pt>
                <c:pt idx="10862">
                  <c:v>0.59319636475088156</c:v>
                </c:pt>
                <c:pt idx="10863">
                  <c:v>0.59308716573325548</c:v>
                </c:pt>
                <c:pt idx="10864">
                  <c:v>0.59297799686585906</c:v>
                </c:pt>
                <c:pt idx="10865">
                  <c:v>0.59286885813755452</c:v>
                </c:pt>
                <c:pt idx="10866">
                  <c:v>0.59275974953725619</c:v>
                </c:pt>
                <c:pt idx="10867">
                  <c:v>0.59265067105390001</c:v>
                </c:pt>
                <c:pt idx="10868">
                  <c:v>0.59254162267637933</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391</c:v>
                </c:pt>
                <c:pt idx="10878">
                  <c:v>0.59145279228779857</c:v>
                </c:pt>
                <c:pt idx="10879">
                  <c:v>0.59134407434450864</c:v>
                </c:pt>
                <c:pt idx="10880">
                  <c:v>0.59123538637445849</c:v>
                </c:pt>
                <c:pt idx="10881">
                  <c:v>0.59112672836662561</c:v>
                </c:pt>
                <c:pt idx="10882">
                  <c:v>0.59101810031002056</c:v>
                </c:pt>
                <c:pt idx="10883">
                  <c:v>0.59090950219361571</c:v>
                </c:pt>
                <c:pt idx="10884">
                  <c:v>0.59080093400641309</c:v>
                </c:pt>
                <c:pt idx="10885">
                  <c:v>0.59069239573740995</c:v>
                </c:pt>
                <c:pt idx="10886">
                  <c:v>0.59058388737562917</c:v>
                </c:pt>
                <c:pt idx="10887">
                  <c:v>0.59047540891008532</c:v>
                </c:pt>
                <c:pt idx="10888">
                  <c:v>0.59036696032977409</c:v>
                </c:pt>
                <c:pt idx="10889">
                  <c:v>0.59025854162374558</c:v>
                </c:pt>
                <c:pt idx="10890">
                  <c:v>0.59015015278100957</c:v>
                </c:pt>
                <c:pt idx="10891">
                  <c:v>0.59004179379060551</c:v>
                </c:pt>
                <c:pt idx="10892">
                  <c:v>0.5899334646415727</c:v>
                </c:pt>
                <c:pt idx="10893">
                  <c:v>0.58982516532294438</c:v>
                </c:pt>
                <c:pt idx="10894">
                  <c:v>0.58971689582379627</c:v>
                </c:pt>
                <c:pt idx="10895">
                  <c:v>0.58960865613316293</c:v>
                </c:pt>
                <c:pt idx="10896">
                  <c:v>0.5895004462400899</c:v>
                </c:pt>
                <c:pt idx="10897">
                  <c:v>0.58939226613366247</c:v>
                </c:pt>
                <c:pt idx="10898">
                  <c:v>0.58928411580292739</c:v>
                </c:pt>
                <c:pt idx="10899">
                  <c:v>0.58917599523700226</c:v>
                </c:pt>
                <c:pt idx="10900">
                  <c:v>0.58906790442491475</c:v>
                </c:pt>
                <c:pt idx="10901">
                  <c:v>0.58895984335578977</c:v>
                </c:pt>
                <c:pt idx="10902">
                  <c:v>0.5888518120186883</c:v>
                </c:pt>
                <c:pt idx="10903">
                  <c:v>0.58874381040269763</c:v>
                </c:pt>
                <c:pt idx="10904">
                  <c:v>0.58863583849694068</c:v>
                </c:pt>
                <c:pt idx="10905">
                  <c:v>0.58852789629051161</c:v>
                </c:pt>
                <c:pt idx="10906">
                  <c:v>0.58841998377250992</c:v>
                </c:pt>
                <c:pt idx="10907">
                  <c:v>0.58831210093206021</c:v>
                </c:pt>
                <c:pt idx="10908">
                  <c:v>0.58820424775830049</c:v>
                </c:pt>
                <c:pt idx="10909">
                  <c:v>0.58809642424031838</c:v>
                </c:pt>
                <c:pt idx="10910">
                  <c:v>0.58798863036725657</c:v>
                </c:pt>
                <c:pt idx="10911">
                  <c:v>0.58788086612824941</c:v>
                </c:pt>
                <c:pt idx="10912">
                  <c:v>0.58777313151243449</c:v>
                </c:pt>
                <c:pt idx="10913">
                  <c:v>0.5876654265089577</c:v>
                </c:pt>
                <c:pt idx="10914">
                  <c:v>0.58755775110695152</c:v>
                </c:pt>
                <c:pt idx="10915">
                  <c:v>0.58745010529560149</c:v>
                </c:pt>
                <c:pt idx="10916">
                  <c:v>0.58734248906404529</c:v>
                </c:pt>
                <c:pt idx="10917">
                  <c:v>0.58723490240145559</c:v>
                </c:pt>
                <c:pt idx="10918">
                  <c:v>0.58712734529698007</c:v>
                </c:pt>
                <c:pt idx="10919">
                  <c:v>0.58701981773982104</c:v>
                </c:pt>
                <c:pt idx="10920">
                  <c:v>0.58691231971912683</c:v>
                </c:pt>
                <c:pt idx="10921">
                  <c:v>0.58680485122411363</c:v>
                </c:pt>
                <c:pt idx="10922">
                  <c:v>0.58669741224394911</c:v>
                </c:pt>
                <c:pt idx="10923">
                  <c:v>0.58659000276781736</c:v>
                </c:pt>
                <c:pt idx="10924">
                  <c:v>0.58648262278492524</c:v>
                </c:pt>
                <c:pt idx="10925">
                  <c:v>0.58637527228450625</c:v>
                </c:pt>
                <c:pt idx="10926">
                  <c:v>0.58626795125570985</c:v>
                </c:pt>
                <c:pt idx="10927">
                  <c:v>0.58616065968780207</c:v>
                </c:pt>
                <c:pt idx="10928">
                  <c:v>0.58605339756997199</c:v>
                </c:pt>
                <c:pt idx="10929">
                  <c:v>0.58594616489144025</c:v>
                </c:pt>
                <c:pt idx="10930">
                  <c:v>0.58583896164145655</c:v>
                </c:pt>
                <c:pt idx="10931">
                  <c:v>0.58573178780923629</c:v>
                </c:pt>
                <c:pt idx="10932">
                  <c:v>0.58562464338403064</c:v>
                </c:pt>
                <c:pt idx="10933">
                  <c:v>0.58551752835505355</c:v>
                </c:pt>
                <c:pt idx="10934">
                  <c:v>0.58541044271159526</c:v>
                </c:pt>
                <c:pt idx="10935">
                  <c:v>0.58530338644287327</c:v>
                </c:pt>
                <c:pt idx="10936">
                  <c:v>0.5851963595381563</c:v>
                </c:pt>
                <c:pt idx="10937">
                  <c:v>0.58508936198669825</c:v>
                </c:pt>
                <c:pt idx="10938">
                  <c:v>0.58498239377778261</c:v>
                </c:pt>
                <c:pt idx="10939">
                  <c:v>0.58487545490068182</c:v>
                </c:pt>
                <c:pt idx="10940">
                  <c:v>0.58476854534464828</c:v>
                </c:pt>
                <c:pt idx="10941">
                  <c:v>0.58466166509899431</c:v>
                </c:pt>
                <c:pt idx="10942">
                  <c:v>0.58455481415298438</c:v>
                </c:pt>
                <c:pt idx="10943">
                  <c:v>0.5844479924959175</c:v>
                </c:pt>
                <c:pt idx="10944">
                  <c:v>0.58434120011709023</c:v>
                </c:pt>
                <c:pt idx="10945">
                  <c:v>0.58423443700580369</c:v>
                </c:pt>
                <c:pt idx="10946">
                  <c:v>0.58412770315135787</c:v>
                </c:pt>
                <c:pt idx="10947">
                  <c:v>0.58402099854308365</c:v>
                </c:pt>
                <c:pt idx="10948">
                  <c:v>0.58391432317027558</c:v>
                </c:pt>
                <c:pt idx="10949">
                  <c:v>0.58380767702225767</c:v>
                </c:pt>
                <c:pt idx="10950">
                  <c:v>0.58370106008837175</c:v>
                </c:pt>
                <c:pt idx="10951">
                  <c:v>0.58359447235793149</c:v>
                </c:pt>
                <c:pt idx="10952">
                  <c:v>0.58348791382027188</c:v>
                </c:pt>
                <c:pt idx="10953">
                  <c:v>0.58338138446474486</c:v>
                </c:pt>
                <c:pt idx="10954">
                  <c:v>0.58327488428069818</c:v>
                </c:pt>
                <c:pt idx="10955">
                  <c:v>0.58316841325746649</c:v>
                </c:pt>
                <c:pt idx="10956">
                  <c:v>0.58306197138441251</c:v>
                </c:pt>
                <c:pt idx="10957">
                  <c:v>0.58295555865089665</c:v>
                </c:pt>
                <c:pt idx="10958">
                  <c:v>0.58284917504628098</c:v>
                </c:pt>
                <c:pt idx="10959">
                  <c:v>0.58274282055993731</c:v>
                </c:pt>
                <c:pt idx="10960">
                  <c:v>0.58263649518123217</c:v>
                </c:pt>
                <c:pt idx="10961">
                  <c:v>0.58253019889955793</c:v>
                </c:pt>
                <c:pt idx="10962">
                  <c:v>0.58242393170429496</c:v>
                </c:pt>
                <c:pt idx="10963">
                  <c:v>0.58231769358483576</c:v>
                </c:pt>
                <c:pt idx="10964">
                  <c:v>0.58221148453056049</c:v>
                </c:pt>
                <c:pt idx="10965">
                  <c:v>0.58210530453087661</c:v>
                </c:pt>
                <c:pt idx="10966">
                  <c:v>0.58199915357519261</c:v>
                </c:pt>
                <c:pt idx="10967">
                  <c:v>0.58189303165289563</c:v>
                </c:pt>
                <c:pt idx="10968">
                  <c:v>0.58178693875341958</c:v>
                </c:pt>
                <c:pt idx="10969">
                  <c:v>0.5816808748661777</c:v>
                </c:pt>
                <c:pt idx="10970">
                  <c:v>0.58157483998059045</c:v>
                </c:pt>
                <c:pt idx="10971">
                  <c:v>0.58146883408608607</c:v>
                </c:pt>
                <c:pt idx="10972">
                  <c:v>0.58136285717209657</c:v>
                </c:pt>
                <c:pt idx="10973">
                  <c:v>0.5812569092280524</c:v>
                </c:pt>
                <c:pt idx="10974">
                  <c:v>0.5811509902434171</c:v>
                </c:pt>
                <c:pt idx="10975">
                  <c:v>0.58104510020761457</c:v>
                </c:pt>
                <c:pt idx="10976">
                  <c:v>0.58093923911010603</c:v>
                </c:pt>
                <c:pt idx="10977">
                  <c:v>0.58083340694034558</c:v>
                </c:pt>
                <c:pt idx="10978">
                  <c:v>0.58072760368779563</c:v>
                </c:pt>
                <c:pt idx="10979">
                  <c:v>0.58062182934192141</c:v>
                </c:pt>
                <c:pt idx="10980">
                  <c:v>0.58051608389218379</c:v>
                </c:pt>
                <c:pt idx="10981">
                  <c:v>0.58041036732808926</c:v>
                </c:pt>
                <c:pt idx="10982">
                  <c:v>0.58030467963908761</c:v>
                </c:pt>
                <c:pt idx="10983">
                  <c:v>0.58019902081467312</c:v>
                </c:pt>
                <c:pt idx="10984">
                  <c:v>0.58009339084433043</c:v>
                </c:pt>
                <c:pt idx="10985">
                  <c:v>0.57998778971757259</c:v>
                </c:pt>
                <c:pt idx="10986">
                  <c:v>0.57988221742389412</c:v>
                </c:pt>
                <c:pt idx="10987">
                  <c:v>0.57977667395276622</c:v>
                </c:pt>
                <c:pt idx="10988">
                  <c:v>0.57967115929374369</c:v>
                </c:pt>
                <c:pt idx="10989">
                  <c:v>0.57956567343630572</c:v>
                </c:pt>
                <c:pt idx="10990">
                  <c:v>0.57946021636999911</c:v>
                </c:pt>
                <c:pt idx="10991">
                  <c:v>0.57935478808432117</c:v>
                </c:pt>
                <c:pt idx="10992">
                  <c:v>0.57924938856882535</c:v>
                </c:pt>
                <c:pt idx="10993">
                  <c:v>0.57914401781302582</c:v>
                </c:pt>
                <c:pt idx="10994">
                  <c:v>0.57903867580645807</c:v>
                </c:pt>
                <c:pt idx="10995">
                  <c:v>0.57893336253868555</c:v>
                </c:pt>
                <c:pt idx="10996">
                  <c:v>0.57882807799923164</c:v>
                </c:pt>
                <c:pt idx="10997">
                  <c:v>0.57872282217766369</c:v>
                </c:pt>
                <c:pt idx="10998">
                  <c:v>0.57861759506353405</c:v>
                </c:pt>
                <c:pt idx="10999">
                  <c:v>0.57851239664640397</c:v>
                </c:pt>
                <c:pt idx="11000">
                  <c:v>0.57840722691583923</c:v>
                </c:pt>
                <c:pt idx="11001">
                  <c:v>0.5783020858614043</c:v>
                </c:pt>
                <c:pt idx="11002">
                  <c:v>0.57819697347269483</c:v>
                </c:pt>
                <c:pt idx="11003">
                  <c:v>0.57809188973927095</c:v>
                </c:pt>
                <c:pt idx="11004">
                  <c:v>0.57798683465072465</c:v>
                </c:pt>
                <c:pt idx="11005">
                  <c:v>0.5778818081966457</c:v>
                </c:pt>
                <c:pt idx="11006">
                  <c:v>0.57777681036662865</c:v>
                </c:pt>
                <c:pt idx="11007">
                  <c:v>0.57767184115027992</c:v>
                </c:pt>
                <c:pt idx="11008">
                  <c:v>0.57756690053718207</c:v>
                </c:pt>
                <c:pt idx="11009">
                  <c:v>0.57746198851695807</c:v>
                </c:pt>
                <c:pt idx="11010">
                  <c:v>0.57735710507923022</c:v>
                </c:pt>
                <c:pt idx="11011">
                  <c:v>0.57725225021361204</c:v>
                </c:pt>
                <c:pt idx="11012">
                  <c:v>0.57714742390971663</c:v>
                </c:pt>
                <c:pt idx="11013">
                  <c:v>0.5770426261571846</c:v>
                </c:pt>
                <c:pt idx="11014">
                  <c:v>0.57693785694562605</c:v>
                </c:pt>
                <c:pt idx="11015">
                  <c:v>0.57683311626470668</c:v>
                </c:pt>
                <c:pt idx="11016">
                  <c:v>0.57672840410404835</c:v>
                </c:pt>
                <c:pt idx="11017">
                  <c:v>0.57662372045330246</c:v>
                </c:pt>
                <c:pt idx="11018">
                  <c:v>0.57651906530211527</c:v>
                </c:pt>
                <c:pt idx="11019">
                  <c:v>0.57641443864015485</c:v>
                </c:pt>
                <c:pt idx="11020">
                  <c:v>0.57630984045708145</c:v>
                </c:pt>
                <c:pt idx="11021">
                  <c:v>0.57620527074254169</c:v>
                </c:pt>
                <c:pt idx="11022">
                  <c:v>0.57610072948622348</c:v>
                </c:pt>
                <c:pt idx="11023">
                  <c:v>0.57599621667780698</c:v>
                </c:pt>
                <c:pt idx="11024">
                  <c:v>0.57589173230694501</c:v>
                </c:pt>
                <c:pt idx="11025">
                  <c:v>0.57578727636334182</c:v>
                </c:pt>
                <c:pt idx="11026">
                  <c:v>0.57568284883667253</c:v>
                </c:pt>
                <c:pt idx="11027">
                  <c:v>0.57557844971663896</c:v>
                </c:pt>
                <c:pt idx="11028">
                  <c:v>0.57547407899295056</c:v>
                </c:pt>
                <c:pt idx="11029">
                  <c:v>0.57536973665530233</c:v>
                </c:pt>
                <c:pt idx="11030">
                  <c:v>0.57526542269339265</c:v>
                </c:pt>
                <c:pt idx="11031">
                  <c:v>0.57516113709692351</c:v>
                </c:pt>
                <c:pt idx="11032">
                  <c:v>0.57505687985563658</c:v>
                </c:pt>
                <c:pt idx="11033">
                  <c:v>0.57495265095924342</c:v>
                </c:pt>
                <c:pt idx="11034">
                  <c:v>0.57484845039748012</c:v>
                </c:pt>
                <c:pt idx="11035">
                  <c:v>0.57474427816005103</c:v>
                </c:pt>
                <c:pt idx="11036">
                  <c:v>0.57464013423671001</c:v>
                </c:pt>
                <c:pt idx="11037">
                  <c:v>0.57453601861718862</c:v>
                </c:pt>
                <c:pt idx="11038">
                  <c:v>0.57443193129124159</c:v>
                </c:pt>
                <c:pt idx="11039">
                  <c:v>0.57432787224862181</c:v>
                </c:pt>
                <c:pt idx="11040">
                  <c:v>0.57422384147905892</c:v>
                </c:pt>
                <c:pt idx="11041">
                  <c:v>0.57411983897233398</c:v>
                </c:pt>
                <c:pt idx="11042">
                  <c:v>0.57401586471820298</c:v>
                </c:pt>
                <c:pt idx="11043">
                  <c:v>0.57391191870643332</c:v>
                </c:pt>
                <c:pt idx="11044">
                  <c:v>0.57380800092679762</c:v>
                </c:pt>
                <c:pt idx="11045">
                  <c:v>0.57370411136908106</c:v>
                </c:pt>
                <c:pt idx="11046">
                  <c:v>0.57360025002304771</c:v>
                </c:pt>
                <c:pt idx="11047">
                  <c:v>0.57349641687849495</c:v>
                </c:pt>
                <c:pt idx="11048">
                  <c:v>0.5733926119252023</c:v>
                </c:pt>
                <c:pt idx="11049">
                  <c:v>0.57328883515298301</c:v>
                </c:pt>
                <c:pt idx="11050">
                  <c:v>0.57318508655162892</c:v>
                </c:pt>
                <c:pt idx="11051">
                  <c:v>0.57308136611094451</c:v>
                </c:pt>
                <c:pt idx="11052">
                  <c:v>0.57297767382073961</c:v>
                </c:pt>
                <c:pt idx="11053">
                  <c:v>0.57287400967083391</c:v>
                </c:pt>
                <c:pt idx="11054">
                  <c:v>0.57277037365103323</c:v>
                </c:pt>
                <c:pt idx="11055">
                  <c:v>0.57266676575115261</c:v>
                </c:pt>
                <c:pt idx="11056">
                  <c:v>0.57256318596104328</c:v>
                </c:pt>
                <c:pt idx="11057">
                  <c:v>0.57245963427055602</c:v>
                </c:pt>
                <c:pt idx="11058">
                  <c:v>0.57235611066947922</c:v>
                </c:pt>
                <c:pt idx="11059">
                  <c:v>0.57225261514766956</c:v>
                </c:pt>
                <c:pt idx="11060">
                  <c:v>0.57214914769499292</c:v>
                </c:pt>
                <c:pt idx="11061">
                  <c:v>0.57204570830127754</c:v>
                </c:pt>
                <c:pt idx="11062">
                  <c:v>0.57194229695638465</c:v>
                </c:pt>
                <c:pt idx="11063">
                  <c:v>0.57183891365019335</c:v>
                </c:pt>
                <c:pt idx="11064">
                  <c:v>0.57173555837252765</c:v>
                </c:pt>
                <c:pt idx="11065">
                  <c:v>0.57163223111329364</c:v>
                </c:pt>
                <c:pt idx="11066">
                  <c:v>0.57152893186234499</c:v>
                </c:pt>
                <c:pt idx="11067">
                  <c:v>0.5714256606095911</c:v>
                </c:pt>
                <c:pt idx="11068">
                  <c:v>0.57132241734486766</c:v>
                </c:pt>
                <c:pt idx="11069">
                  <c:v>0.5712192020580934</c:v>
                </c:pt>
                <c:pt idx="11070">
                  <c:v>0.57111601473914053</c:v>
                </c:pt>
                <c:pt idx="11071">
                  <c:v>0.57101285537792457</c:v>
                </c:pt>
                <c:pt idx="11072">
                  <c:v>0.57090972396434025</c:v>
                </c:pt>
                <c:pt idx="11073">
                  <c:v>0.57080662048829722</c:v>
                </c:pt>
                <c:pt idx="11074">
                  <c:v>0.57070354493968767</c:v>
                </c:pt>
                <c:pt idx="11075">
                  <c:v>0.57060049730845486</c:v>
                </c:pt>
                <c:pt idx="11076">
                  <c:v>0.57049747758449276</c:v>
                </c:pt>
                <c:pt idx="11077">
                  <c:v>0.57039448575772256</c:v>
                </c:pt>
                <c:pt idx="11078">
                  <c:v>0.57029152181809561</c:v>
                </c:pt>
                <c:pt idx="11079">
                  <c:v>0.57018858575552778</c:v>
                </c:pt>
                <c:pt idx="11080">
                  <c:v>0.57008567755998274</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875</c:v>
                </c:pt>
                <c:pt idx="11094">
                  <c:v>0.56864788323315085</c:v>
                </c:pt>
                <c:pt idx="11095">
                  <c:v>0.56854539183819164</c:v>
                </c:pt>
                <c:pt idx="11096">
                  <c:v>0.56844292814985797</c:v>
                </c:pt>
                <c:pt idx="11097">
                  <c:v>0.56834049215816485</c:v>
                </c:pt>
                <c:pt idx="11098">
                  <c:v>0.56823808385310504</c:v>
                </c:pt>
                <c:pt idx="11099">
                  <c:v>0.56813570322472762</c:v>
                </c:pt>
                <c:pt idx="11100">
                  <c:v>0.56803335026305068</c:v>
                </c:pt>
                <c:pt idx="11101">
                  <c:v>0.56793102495810865</c:v>
                </c:pt>
                <c:pt idx="11102">
                  <c:v>0.56782872729993505</c:v>
                </c:pt>
                <c:pt idx="11103">
                  <c:v>0.56772645727858839</c:v>
                </c:pt>
                <c:pt idx="11104">
                  <c:v>0.5676242148840811</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916</c:v>
                </c:pt>
                <c:pt idx="11114">
                  <c:v>0.56660330822943961</c:v>
                </c:pt>
                <c:pt idx="11115">
                  <c:v>0.5665013690746562</c:v>
                </c:pt>
                <c:pt idx="11116">
                  <c:v>0.56639945742764075</c:v>
                </c:pt>
                <c:pt idx="11117">
                  <c:v>0.56629757327848584</c:v>
                </c:pt>
                <c:pt idx="11118">
                  <c:v>0.5661957166172894</c:v>
                </c:pt>
                <c:pt idx="11119">
                  <c:v>0.56609388743416955</c:v>
                </c:pt>
                <c:pt idx="11120">
                  <c:v>0.56599208571923698</c:v>
                </c:pt>
                <c:pt idx="11121">
                  <c:v>0.56589031146264102</c:v>
                </c:pt>
                <c:pt idx="11122">
                  <c:v>0.56578856465448923</c:v>
                </c:pt>
                <c:pt idx="11123">
                  <c:v>0.56568684528489965</c:v>
                </c:pt>
                <c:pt idx="11124">
                  <c:v>0.5655851533440257</c:v>
                </c:pt>
                <c:pt idx="11125">
                  <c:v>0.56548348882199317</c:v>
                </c:pt>
                <c:pt idx="11126">
                  <c:v>0.56538185170896749</c:v>
                </c:pt>
                <c:pt idx="11127">
                  <c:v>0.5652802419950762</c:v>
                </c:pt>
                <c:pt idx="11128">
                  <c:v>0.56517865967048808</c:v>
                </c:pt>
                <c:pt idx="11129">
                  <c:v>0.56507710472532957</c:v>
                </c:pt>
                <c:pt idx="11130">
                  <c:v>0.56497557714980262</c:v>
                </c:pt>
                <c:pt idx="11131">
                  <c:v>0.56487407693404201</c:v>
                </c:pt>
                <c:pt idx="11132">
                  <c:v>0.5647726040682256</c:v>
                </c:pt>
                <c:pt idx="11133">
                  <c:v>0.56467115854254435</c:v>
                </c:pt>
                <c:pt idx="11134">
                  <c:v>0.56456974034715157</c:v>
                </c:pt>
                <c:pt idx="11135">
                  <c:v>0.56446834947224145</c:v>
                </c:pt>
                <c:pt idx="11136">
                  <c:v>0.56436698590801648</c:v>
                </c:pt>
                <c:pt idx="11137">
                  <c:v>0.56426564964466353</c:v>
                </c:pt>
                <c:pt idx="11138">
                  <c:v>0.56416434067235843</c:v>
                </c:pt>
                <c:pt idx="11139">
                  <c:v>0.56406305898132858</c:v>
                </c:pt>
                <c:pt idx="11140">
                  <c:v>0.56396180456176281</c:v>
                </c:pt>
                <c:pt idx="11141">
                  <c:v>0.56386057740388384</c:v>
                </c:pt>
                <c:pt idx="11142">
                  <c:v>0.56375937749788974</c:v>
                </c:pt>
                <c:pt idx="11143">
                  <c:v>0.56365820483399964</c:v>
                </c:pt>
                <c:pt idx="11144">
                  <c:v>0.56355705940245149</c:v>
                </c:pt>
                <c:pt idx="11145">
                  <c:v>0.56345594119346731</c:v>
                </c:pt>
                <c:pt idx="11146">
                  <c:v>0.5633548501972776</c:v>
                </c:pt>
                <c:pt idx="11147">
                  <c:v>0.56325378640411783</c:v>
                </c:pt>
                <c:pt idx="11148">
                  <c:v>0.56315274980422136</c:v>
                </c:pt>
                <c:pt idx="11149">
                  <c:v>0.5630517403878581</c:v>
                </c:pt>
                <c:pt idx="11150">
                  <c:v>0.56295075814525197</c:v>
                </c:pt>
                <c:pt idx="11151">
                  <c:v>0.56284980306666565</c:v>
                </c:pt>
                <c:pt idx="11152">
                  <c:v>0.56274887514235661</c:v>
                </c:pt>
                <c:pt idx="11153">
                  <c:v>0.56264797436259595</c:v>
                </c:pt>
                <c:pt idx="11154">
                  <c:v>0.56254710071761715</c:v>
                </c:pt>
                <c:pt idx="11155">
                  <c:v>0.56244625419774152</c:v>
                </c:pt>
                <c:pt idx="11156">
                  <c:v>0.56234543479321164</c:v>
                </c:pt>
                <c:pt idx="11157">
                  <c:v>0.56224464249432193</c:v>
                </c:pt>
                <c:pt idx="11158">
                  <c:v>0.56214387729133664</c:v>
                </c:pt>
                <c:pt idx="11159">
                  <c:v>0.56204313917456394</c:v>
                </c:pt>
                <c:pt idx="11160">
                  <c:v>0.56194242813429163</c:v>
                </c:pt>
                <c:pt idx="11161">
                  <c:v>0.56184174416082189</c:v>
                </c:pt>
                <c:pt idx="11162">
                  <c:v>0.56174108724444571</c:v>
                </c:pt>
                <c:pt idx="11163">
                  <c:v>0.56164045737547874</c:v>
                </c:pt>
                <c:pt idx="11164">
                  <c:v>0.56153985454420863</c:v>
                </c:pt>
                <c:pt idx="11165">
                  <c:v>0.56143927874097987</c:v>
                </c:pt>
                <c:pt idx="11166">
                  <c:v>0.56133872995610046</c:v>
                </c:pt>
                <c:pt idx="11167">
                  <c:v>0.56123820817989944</c:v>
                </c:pt>
                <c:pt idx="11168">
                  <c:v>0.5611377134026857</c:v>
                </c:pt>
                <c:pt idx="11169">
                  <c:v>0.56103724561480972</c:v>
                </c:pt>
                <c:pt idx="11170">
                  <c:v>0.56093680480660157</c:v>
                </c:pt>
                <c:pt idx="11171">
                  <c:v>0.56083639096840321</c:v>
                </c:pt>
                <c:pt idx="11172">
                  <c:v>0.56073600409055824</c:v>
                </c:pt>
                <c:pt idx="11173">
                  <c:v>0.56063564416342382</c:v>
                </c:pt>
                <c:pt idx="11174">
                  <c:v>0.56053531117733157</c:v>
                </c:pt>
                <c:pt idx="11175">
                  <c:v>0.56043500512265509</c:v>
                </c:pt>
                <c:pt idx="11176">
                  <c:v>0.56033472598976197</c:v>
                </c:pt>
                <c:pt idx="11177">
                  <c:v>0.5602344737690188</c:v>
                </c:pt>
                <c:pt idx="11178">
                  <c:v>0.56013424845078463</c:v>
                </c:pt>
                <c:pt idx="11179">
                  <c:v>0.56003405002543882</c:v>
                </c:pt>
                <c:pt idx="11180">
                  <c:v>0.55993387848336362</c:v>
                </c:pt>
                <c:pt idx="11181">
                  <c:v>0.55983373381494017</c:v>
                </c:pt>
                <c:pt idx="11182">
                  <c:v>0.55973361601056582</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356</c:v>
                </c:pt>
                <c:pt idx="11191">
                  <c:v>0.55883376306913912</c:v>
                </c:pt>
                <c:pt idx="11192">
                  <c:v>0.5587339133774597</c:v>
                </c:pt>
                <c:pt idx="11193">
                  <c:v>0.55863409044438128</c:v>
                </c:pt>
                <c:pt idx="11194">
                  <c:v>0.55853429426031931</c:v>
                </c:pt>
                <c:pt idx="11195">
                  <c:v>0.55843452481573541</c:v>
                </c:pt>
                <c:pt idx="11196">
                  <c:v>0.55833478210109067</c:v>
                </c:pt>
                <c:pt idx="11197">
                  <c:v>0.55823506610681572</c:v>
                </c:pt>
                <c:pt idx="11198">
                  <c:v>0.55813537682338032</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745</c:v>
                </c:pt>
                <c:pt idx="11212">
                  <c:v>0.5567425261585548</c:v>
                </c:pt>
                <c:pt idx="11213">
                  <c:v>0.556643236395306</c:v>
                </c:pt>
                <c:pt idx="11214">
                  <c:v>0.55654397319075655</c:v>
                </c:pt>
                <c:pt idx="11215">
                  <c:v>0.55644473653547111</c:v>
                </c:pt>
                <c:pt idx="11216">
                  <c:v>0.55634552641995161</c:v>
                </c:pt>
                <c:pt idx="11217">
                  <c:v>0.55624634283475349</c:v>
                </c:pt>
                <c:pt idx="11218">
                  <c:v>0.55614718577041256</c:v>
                </c:pt>
                <c:pt idx="11219">
                  <c:v>0.55604805521748113</c:v>
                </c:pt>
                <c:pt idx="11220">
                  <c:v>0.55594895116649501</c:v>
                </c:pt>
                <c:pt idx="11221">
                  <c:v>0.5558498736080244</c:v>
                </c:pt>
                <c:pt idx="11222">
                  <c:v>0.55575082253260277</c:v>
                </c:pt>
                <c:pt idx="11223">
                  <c:v>0.55565179793080965</c:v>
                </c:pt>
                <c:pt idx="11224">
                  <c:v>0.5555527997932026</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8989</c:v>
                </c:pt>
                <c:pt idx="11236">
                  <c:v>0.55436688292114356</c:v>
                </c:pt>
                <c:pt idx="11237">
                  <c:v>0.55426822796153752</c:v>
                </c:pt>
                <c:pt idx="11238">
                  <c:v>0.55416959933449561</c:v>
                </c:pt>
                <c:pt idx="11239">
                  <c:v>0.55407099703064877</c:v>
                </c:pt>
                <c:pt idx="11240">
                  <c:v>0.55397242104063127</c:v>
                </c:pt>
                <c:pt idx="11241">
                  <c:v>0.55387387135508803</c:v>
                </c:pt>
                <c:pt idx="11242">
                  <c:v>0.55377534796463901</c:v>
                </c:pt>
                <c:pt idx="11243">
                  <c:v>0.55367685085995211</c:v>
                </c:pt>
                <c:pt idx="11244">
                  <c:v>0.55357838003167037</c:v>
                </c:pt>
                <c:pt idx="11245">
                  <c:v>0.55347993547044794</c:v>
                </c:pt>
                <c:pt idx="11246">
                  <c:v>0.5533815171669435</c:v>
                </c:pt>
                <c:pt idx="11247">
                  <c:v>0.55328312511181366</c:v>
                </c:pt>
                <c:pt idx="11248">
                  <c:v>0.55318475929574351</c:v>
                </c:pt>
                <c:pt idx="11249">
                  <c:v>0.55308641970938577</c:v>
                </c:pt>
                <c:pt idx="11250">
                  <c:v>0.55298810634342721</c:v>
                </c:pt>
                <c:pt idx="11251">
                  <c:v>0.55288981918854019</c:v>
                </c:pt>
                <c:pt idx="11252">
                  <c:v>0.55279155823540216</c:v>
                </c:pt>
                <c:pt idx="11253">
                  <c:v>0.55269332347471001</c:v>
                </c:pt>
                <c:pt idx="11254">
                  <c:v>0.55259511489714752</c:v>
                </c:pt>
                <c:pt idx="11255">
                  <c:v>0.55249693249342935</c:v>
                </c:pt>
                <c:pt idx="11256">
                  <c:v>0.55239877625422962</c:v>
                </c:pt>
                <c:pt idx="11257">
                  <c:v>0.55230064617027164</c:v>
                </c:pt>
                <c:pt idx="11258">
                  <c:v>0.55220254223224963</c:v>
                </c:pt>
                <c:pt idx="11259">
                  <c:v>0.5521044644309</c:v>
                </c:pt>
                <c:pt idx="11260">
                  <c:v>0.55200641275691187</c:v>
                </c:pt>
                <c:pt idx="11261">
                  <c:v>0.55190838720101831</c:v>
                </c:pt>
                <c:pt idx="11262">
                  <c:v>0.55181038775393609</c:v>
                </c:pt>
                <c:pt idx="11263">
                  <c:v>0.55171241440641294</c:v>
                </c:pt>
                <c:pt idx="11264">
                  <c:v>0.55161446714916273</c:v>
                </c:pt>
                <c:pt idx="11265">
                  <c:v>0.55151654597291189</c:v>
                </c:pt>
                <c:pt idx="11266">
                  <c:v>0.55141865086845254</c:v>
                </c:pt>
                <c:pt idx="11267">
                  <c:v>0.55132078182647859</c:v>
                </c:pt>
                <c:pt idx="11268">
                  <c:v>0.55122293883775131</c:v>
                </c:pt>
                <c:pt idx="11269">
                  <c:v>0.55112512189304197</c:v>
                </c:pt>
                <c:pt idx="11270">
                  <c:v>0.55102733098308965</c:v>
                </c:pt>
                <c:pt idx="11271">
                  <c:v>0.55092956609866173</c:v>
                </c:pt>
                <c:pt idx="11272">
                  <c:v>0.55083182723053192</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4091</c:v>
                </c:pt>
                <c:pt idx="11283">
                  <c:v>0.54975841411931148</c:v>
                </c:pt>
                <c:pt idx="11284">
                  <c:v>0.54966098672787322</c:v>
                </c:pt>
                <c:pt idx="11285">
                  <c:v>0.54956358523305127</c:v>
                </c:pt>
                <c:pt idx="11286">
                  <c:v>0.54946620962568649</c:v>
                </c:pt>
                <c:pt idx="11287">
                  <c:v>0.54936885989658113</c:v>
                </c:pt>
                <c:pt idx="11288">
                  <c:v>0.54927153603658341</c:v>
                </c:pt>
                <c:pt idx="11289">
                  <c:v>0.54917423803650645</c:v>
                </c:pt>
                <c:pt idx="11290">
                  <c:v>0.54907696588719856</c:v>
                </c:pt>
                <c:pt idx="11291">
                  <c:v>0.54897971957952318</c:v>
                </c:pt>
                <c:pt idx="11292">
                  <c:v>0.54888249910429177</c:v>
                </c:pt>
                <c:pt idx="11293">
                  <c:v>0.5487853044523846</c:v>
                </c:pt>
                <c:pt idx="11294">
                  <c:v>0.54868813561464624</c:v>
                </c:pt>
                <c:pt idx="11295">
                  <c:v>0.54859099258193766</c:v>
                </c:pt>
                <c:pt idx="11296">
                  <c:v>0.54849387534512162</c:v>
                </c:pt>
                <c:pt idx="11297">
                  <c:v>0.54839678389505919</c:v>
                </c:pt>
                <c:pt idx="11298">
                  <c:v>0.54829971822264167</c:v>
                </c:pt>
                <c:pt idx="11299">
                  <c:v>0.54820267831872482</c:v>
                </c:pt>
                <c:pt idx="11300">
                  <c:v>0.54810566417420004</c:v>
                </c:pt>
                <c:pt idx="11301">
                  <c:v>0.54800867577993539</c:v>
                </c:pt>
                <c:pt idx="11302">
                  <c:v>0.54791171312683462</c:v>
                </c:pt>
                <c:pt idx="11303">
                  <c:v>0.54781477620578933</c:v>
                </c:pt>
                <c:pt idx="11304">
                  <c:v>0.54771786500767738</c:v>
                </c:pt>
                <c:pt idx="11305">
                  <c:v>0.5476209795234247</c:v>
                </c:pt>
                <c:pt idx="11306">
                  <c:v>0.54752411974390636</c:v>
                </c:pt>
                <c:pt idx="11307">
                  <c:v>0.5474272856600525</c:v>
                </c:pt>
                <c:pt idx="11308">
                  <c:v>0.54733047726276751</c:v>
                </c:pt>
                <c:pt idx="11309">
                  <c:v>0.54723369454296356</c:v>
                </c:pt>
                <c:pt idx="11310">
                  <c:v>0.54713693749157732</c:v>
                </c:pt>
                <c:pt idx="11311">
                  <c:v>0.54704020609951476</c:v>
                </c:pt>
                <c:pt idx="11312">
                  <c:v>0.54694350035769379</c:v>
                </c:pt>
                <c:pt idx="11313">
                  <c:v>0.54684682025707165</c:v>
                </c:pt>
                <c:pt idx="11314">
                  <c:v>0.54675016578857283</c:v>
                </c:pt>
                <c:pt idx="11315">
                  <c:v>0.546653536943145</c:v>
                </c:pt>
                <c:pt idx="11316">
                  <c:v>0.54655693371170666</c:v>
                </c:pt>
                <c:pt idx="11317">
                  <c:v>0.54646035608524157</c:v>
                </c:pt>
                <c:pt idx="11318">
                  <c:v>0.54636380405467944</c:v>
                </c:pt>
                <c:pt idx="11319">
                  <c:v>0.54626727761098071</c:v>
                </c:pt>
                <c:pt idx="11320">
                  <c:v>0.54617077674510561</c:v>
                </c:pt>
                <c:pt idx="11321">
                  <c:v>0.54607430144801783</c:v>
                </c:pt>
                <c:pt idx="11322">
                  <c:v>0.54597785171068569</c:v>
                </c:pt>
                <c:pt idx="11323">
                  <c:v>0.54588142752409086</c:v>
                </c:pt>
                <c:pt idx="11324">
                  <c:v>0.54578502887918534</c:v>
                </c:pt>
                <c:pt idx="11325">
                  <c:v>0.54568865576695957</c:v>
                </c:pt>
                <c:pt idx="11326">
                  <c:v>0.5455923081784082</c:v>
                </c:pt>
                <c:pt idx="11327">
                  <c:v>0.54549598610451655</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492</c:v>
                </c:pt>
                <c:pt idx="11337">
                  <c:v>0.54453416669169952</c:v>
                </c:pt>
                <c:pt idx="11338">
                  <c:v>0.54443812468533359</c:v>
                </c:pt>
                <c:pt idx="11339">
                  <c:v>0.54434210808578654</c:v>
                </c:pt>
                <c:pt idx="11340">
                  <c:v>0.54424611688409663</c:v>
                </c:pt>
                <c:pt idx="11341">
                  <c:v>0.54415015107130649</c:v>
                </c:pt>
                <c:pt idx="11342">
                  <c:v>0.54405421063847315</c:v>
                </c:pt>
                <c:pt idx="11343">
                  <c:v>0.54395829557662145</c:v>
                </c:pt>
                <c:pt idx="11344">
                  <c:v>0.54386240587682677</c:v>
                </c:pt>
                <c:pt idx="11345">
                  <c:v>0.54376654153015658</c:v>
                </c:pt>
                <c:pt idx="11346">
                  <c:v>0.54367070252765703</c:v>
                </c:pt>
                <c:pt idx="11347">
                  <c:v>0.54357488886040051</c:v>
                </c:pt>
                <c:pt idx="11348">
                  <c:v>0.54347910051945814</c:v>
                </c:pt>
                <c:pt idx="11349">
                  <c:v>0.54338333749590451</c:v>
                </c:pt>
                <c:pt idx="11350">
                  <c:v>0.5432875997808122</c:v>
                </c:pt>
                <c:pt idx="11351">
                  <c:v>0.54319188736528912</c:v>
                </c:pt>
                <c:pt idx="11352">
                  <c:v>0.54309620024038463</c:v>
                </c:pt>
                <c:pt idx="11353">
                  <c:v>0.54300053839721252</c:v>
                </c:pt>
                <c:pt idx="11354">
                  <c:v>0.54290490182686257</c:v>
                </c:pt>
                <c:pt idx="11355">
                  <c:v>0.54280929052044091</c:v>
                </c:pt>
                <c:pt idx="11356">
                  <c:v>0.54271370446902689</c:v>
                </c:pt>
                <c:pt idx="11357">
                  <c:v>0.54261814366374883</c:v>
                </c:pt>
                <c:pt idx="11358">
                  <c:v>0.54252260809570951</c:v>
                </c:pt>
                <c:pt idx="11359">
                  <c:v>0.54242709775602349</c:v>
                </c:pt>
                <c:pt idx="11360">
                  <c:v>0.54233161263581831</c:v>
                </c:pt>
                <c:pt idx="11361">
                  <c:v>0.54223615272618553</c:v>
                </c:pt>
                <c:pt idx="11362">
                  <c:v>0.54214071801828778</c:v>
                </c:pt>
                <c:pt idx="11363">
                  <c:v>0.54204530850322563</c:v>
                </c:pt>
                <c:pt idx="11364">
                  <c:v>0.54194992417215115</c:v>
                </c:pt>
                <c:pt idx="11365">
                  <c:v>0.54185456501619611</c:v>
                </c:pt>
                <c:pt idx="11366">
                  <c:v>0.54175923102650891</c:v>
                </c:pt>
                <c:pt idx="11367">
                  <c:v>0.54166392219421311</c:v>
                </c:pt>
                <c:pt idx="11368">
                  <c:v>0.54156863851047965</c:v>
                </c:pt>
                <c:pt idx="11369">
                  <c:v>0.54147337996644651</c:v>
                </c:pt>
                <c:pt idx="11370">
                  <c:v>0.54137814655329364</c:v>
                </c:pt>
                <c:pt idx="11371">
                  <c:v>0.54128293826215856</c:v>
                </c:pt>
                <c:pt idx="11372">
                  <c:v>0.54118775508421446</c:v>
                </c:pt>
                <c:pt idx="11373">
                  <c:v>0.54109259701062939</c:v>
                </c:pt>
                <c:pt idx="11374">
                  <c:v>0.54099746403257665</c:v>
                </c:pt>
                <c:pt idx="11375">
                  <c:v>0.5409023561412305</c:v>
                </c:pt>
                <c:pt idx="11376">
                  <c:v>0.54080727332777978</c:v>
                </c:pt>
                <c:pt idx="11377">
                  <c:v>0.54071221558339422</c:v>
                </c:pt>
                <c:pt idx="11378">
                  <c:v>0.54061718289925742</c:v>
                </c:pt>
                <c:pt idx="11379">
                  <c:v>0.54052217526659152</c:v>
                </c:pt>
                <c:pt idx="11380">
                  <c:v>0.54042719267656714</c:v>
                </c:pt>
                <c:pt idx="11381">
                  <c:v>0.54033223512039019</c:v>
                </c:pt>
                <c:pt idx="11382">
                  <c:v>0.54023730258926417</c:v>
                </c:pt>
                <c:pt idx="11383">
                  <c:v>0.54014239507439654</c:v>
                </c:pt>
                <c:pt idx="11384">
                  <c:v>0.54004751256700478</c:v>
                </c:pt>
                <c:pt idx="11385">
                  <c:v>0.53995265505828471</c:v>
                </c:pt>
                <c:pt idx="11386">
                  <c:v>0.53985782253948711</c:v>
                </c:pt>
                <c:pt idx="11387">
                  <c:v>0.53976301500179069</c:v>
                </c:pt>
                <c:pt idx="11388">
                  <c:v>0.53966823243646578</c:v>
                </c:pt>
                <c:pt idx="11389">
                  <c:v>0.53957347483471141</c:v>
                </c:pt>
                <c:pt idx="11390">
                  <c:v>0.53947874218778102</c:v>
                </c:pt>
                <c:pt idx="11391">
                  <c:v>0.53938403448690642</c:v>
                </c:pt>
                <c:pt idx="11392">
                  <c:v>0.53928935172332959</c:v>
                </c:pt>
                <c:pt idx="11393">
                  <c:v>0.53919469388830199</c:v>
                </c:pt>
                <c:pt idx="11394">
                  <c:v>0.53910006097305641</c:v>
                </c:pt>
                <c:pt idx="11395">
                  <c:v>0.53900545296887092</c:v>
                </c:pt>
                <c:pt idx="11396">
                  <c:v>0.53891086986697356</c:v>
                </c:pt>
                <c:pt idx="11397">
                  <c:v>0.53881631165865052</c:v>
                </c:pt>
                <c:pt idx="11398">
                  <c:v>0.53872177833516299</c:v>
                </c:pt>
                <c:pt idx="11399">
                  <c:v>0.53862726988775766</c:v>
                </c:pt>
                <c:pt idx="11400">
                  <c:v>0.53853278630773305</c:v>
                </c:pt>
                <c:pt idx="11401">
                  <c:v>0.53843832758636756</c:v>
                </c:pt>
                <c:pt idx="11402">
                  <c:v>0.53834389371492319</c:v>
                </c:pt>
                <c:pt idx="11403">
                  <c:v>0.53824948468469846</c:v>
                </c:pt>
                <c:pt idx="11404">
                  <c:v>0.53815510048696058</c:v>
                </c:pt>
                <c:pt idx="11405">
                  <c:v>0.53806074111302249</c:v>
                </c:pt>
                <c:pt idx="11406">
                  <c:v>0.53796640655418071</c:v>
                </c:pt>
                <c:pt idx="11407">
                  <c:v>0.53787209680171166</c:v>
                </c:pt>
                <c:pt idx="11408">
                  <c:v>0.53777781184694118</c:v>
                </c:pt>
                <c:pt idx="11409">
                  <c:v>0.53768355168116877</c:v>
                </c:pt>
                <c:pt idx="11410">
                  <c:v>0.53758931629570561</c:v>
                </c:pt>
                <c:pt idx="11411">
                  <c:v>0.53749510568186576</c:v>
                </c:pt>
                <c:pt idx="11412">
                  <c:v>0.53740091983095994</c:v>
                </c:pt>
                <c:pt idx="11413">
                  <c:v>0.53730675873432898</c:v>
                </c:pt>
                <c:pt idx="11414">
                  <c:v>0.53721262238329293</c:v>
                </c:pt>
                <c:pt idx="11415">
                  <c:v>0.53711851076917105</c:v>
                </c:pt>
                <c:pt idx="11416">
                  <c:v>0.53702442388330363</c:v>
                </c:pt>
                <c:pt idx="11417">
                  <c:v>0.53693036171701736</c:v>
                </c:pt>
                <c:pt idx="11418">
                  <c:v>0.53683632426168348</c:v>
                </c:pt>
                <c:pt idx="11419">
                  <c:v>0.53674231150861862</c:v>
                </c:pt>
                <c:pt idx="11420">
                  <c:v>0.53664832344919233</c:v>
                </c:pt>
                <c:pt idx="11421">
                  <c:v>0.53655436007472057</c:v>
                </c:pt>
                <c:pt idx="11422">
                  <c:v>0.53646042137659744</c:v>
                </c:pt>
                <c:pt idx="11423">
                  <c:v>0.5363665073461702</c:v>
                </c:pt>
                <c:pt idx="11424">
                  <c:v>0.53627261797480363</c:v>
                </c:pt>
                <c:pt idx="11425">
                  <c:v>0.53617875325386932</c:v>
                </c:pt>
                <c:pt idx="11426">
                  <c:v>0.53608491317472362</c:v>
                </c:pt>
                <c:pt idx="11427">
                  <c:v>0.53599109772875864</c:v>
                </c:pt>
                <c:pt idx="11428">
                  <c:v>0.53589730690734649</c:v>
                </c:pt>
                <c:pt idx="11429">
                  <c:v>0.53580354070187153</c:v>
                </c:pt>
                <c:pt idx="11430">
                  <c:v>0.53570979910372063</c:v>
                </c:pt>
                <c:pt idx="11431">
                  <c:v>0.53561608210428191</c:v>
                </c:pt>
                <c:pt idx="11432">
                  <c:v>0.53552238969494326</c:v>
                </c:pt>
                <c:pt idx="11433">
                  <c:v>0.53542872186712076</c:v>
                </c:pt>
                <c:pt idx="11434">
                  <c:v>0.53533507861220997</c:v>
                </c:pt>
                <c:pt idx="11435">
                  <c:v>0.53524145992160566</c:v>
                </c:pt>
                <c:pt idx="11436">
                  <c:v>0.53514786578672346</c:v>
                </c:pt>
                <c:pt idx="11437">
                  <c:v>0.5350542961989837</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8034</c:v>
                </c:pt>
                <c:pt idx="11452">
                  <c:v>0.5336536922112497</c:v>
                </c:pt>
                <c:pt idx="11453">
                  <c:v>0.53356051421288131</c:v>
                </c:pt>
                <c:pt idx="11454">
                  <c:v>0.5334673606162309</c:v>
                </c:pt>
                <c:pt idx="11455">
                  <c:v>0.53337423141280915</c:v>
                </c:pt>
                <c:pt idx="11456">
                  <c:v>0.53328112659406923</c:v>
                </c:pt>
                <c:pt idx="11457">
                  <c:v>0.53318804615150905</c:v>
                </c:pt>
                <c:pt idx="11458">
                  <c:v>0.53309499007661987</c:v>
                </c:pt>
                <c:pt idx="11459">
                  <c:v>0.53300195836090003</c:v>
                </c:pt>
                <c:pt idx="11460">
                  <c:v>0.53290895099583901</c:v>
                </c:pt>
                <c:pt idx="11461">
                  <c:v>0.53281596797294128</c:v>
                </c:pt>
                <c:pt idx="11462">
                  <c:v>0.53272300928373173</c:v>
                </c:pt>
                <c:pt idx="11463">
                  <c:v>0.5326300749196986</c:v>
                </c:pt>
                <c:pt idx="11464">
                  <c:v>0.5325371648723477</c:v>
                </c:pt>
                <c:pt idx="11465">
                  <c:v>0.53244427913324066</c:v>
                </c:pt>
                <c:pt idx="11466">
                  <c:v>0.53235141769386318</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5978</c:v>
                </c:pt>
                <c:pt idx="11476">
                  <c:v>0.53142413792270626</c:v>
                </c:pt>
                <c:pt idx="11477">
                  <c:v>0.5313315432218525</c:v>
                </c:pt>
                <c:pt idx="11478">
                  <c:v>0.53123897271927445</c:v>
                </c:pt>
                <c:pt idx="11479">
                  <c:v>0.53114642640654064</c:v>
                </c:pt>
                <c:pt idx="11480">
                  <c:v>0.53105390427522337</c:v>
                </c:pt>
                <c:pt idx="11481">
                  <c:v>0.53096140631690003</c:v>
                </c:pt>
                <c:pt idx="11482">
                  <c:v>0.5308689325231557</c:v>
                </c:pt>
                <c:pt idx="11483">
                  <c:v>0.5307764828855539</c:v>
                </c:pt>
                <c:pt idx="11484">
                  <c:v>0.53068405739570979</c:v>
                </c:pt>
                <c:pt idx="11485">
                  <c:v>0.53059165604519776</c:v>
                </c:pt>
                <c:pt idx="11486">
                  <c:v>0.53049927882560111</c:v>
                </c:pt>
                <c:pt idx="11487">
                  <c:v>0.53040692572853587</c:v>
                </c:pt>
                <c:pt idx="11488">
                  <c:v>0.53031459674560688</c:v>
                </c:pt>
                <c:pt idx="11489">
                  <c:v>0.53022229186841829</c:v>
                </c:pt>
                <c:pt idx="11490">
                  <c:v>0.53013001108856861</c:v>
                </c:pt>
                <c:pt idx="11491">
                  <c:v>0.53003775439767498</c:v>
                </c:pt>
                <c:pt idx="11492">
                  <c:v>0.52994552178734966</c:v>
                </c:pt>
                <c:pt idx="11493">
                  <c:v>0.52985331324922935</c:v>
                </c:pt>
                <c:pt idx="11494">
                  <c:v>0.52976112877491488</c:v>
                </c:pt>
                <c:pt idx="11495">
                  <c:v>0.52966896835605726</c:v>
                </c:pt>
                <c:pt idx="11496">
                  <c:v>0.5295768319842632</c:v>
                </c:pt>
                <c:pt idx="11497">
                  <c:v>0.5294847196511927</c:v>
                </c:pt>
                <c:pt idx="11498">
                  <c:v>0.5293926313484647</c:v>
                </c:pt>
                <c:pt idx="11499">
                  <c:v>0.52930056706772211</c:v>
                </c:pt>
                <c:pt idx="11500">
                  <c:v>0.52920852680062658</c:v>
                </c:pt>
                <c:pt idx="11501">
                  <c:v>0.52911651053881292</c:v>
                </c:pt>
                <c:pt idx="11502">
                  <c:v>0.52902451827393715</c:v>
                </c:pt>
                <c:pt idx="11503">
                  <c:v>0.52893254999764205</c:v>
                </c:pt>
                <c:pt idx="11504">
                  <c:v>0.52884060570163149</c:v>
                </c:pt>
                <c:pt idx="11505">
                  <c:v>0.52874868537752562</c:v>
                </c:pt>
                <c:pt idx="11506">
                  <c:v>0.52865678901699953</c:v>
                </c:pt>
                <c:pt idx="11507">
                  <c:v>0.52856491661174387</c:v>
                </c:pt>
                <c:pt idx="11508">
                  <c:v>0.52847306815341388</c:v>
                </c:pt>
                <c:pt idx="11509">
                  <c:v>0.52838124363369465</c:v>
                </c:pt>
                <c:pt idx="11510">
                  <c:v>0.5282894430442665</c:v>
                </c:pt>
                <c:pt idx="11511">
                  <c:v>0.52819766637681764</c:v>
                </c:pt>
                <c:pt idx="11512">
                  <c:v>0.52810591362304138</c:v>
                </c:pt>
                <c:pt idx="11513">
                  <c:v>0.52801418477460205</c:v>
                </c:pt>
                <c:pt idx="11514">
                  <c:v>0.52792247982324236</c:v>
                </c:pt>
                <c:pt idx="11515">
                  <c:v>0.52783079876062422</c:v>
                </c:pt>
                <c:pt idx="11516">
                  <c:v>0.5277391415784829</c:v>
                </c:pt>
                <c:pt idx="11517">
                  <c:v>0.5276475082684966</c:v>
                </c:pt>
                <c:pt idx="11518">
                  <c:v>0.52755589882237852</c:v>
                </c:pt>
                <c:pt idx="11519">
                  <c:v>0.52746431323185938</c:v>
                </c:pt>
                <c:pt idx="11520">
                  <c:v>0.52737275148864859</c:v>
                </c:pt>
                <c:pt idx="11521">
                  <c:v>0.52728121358447999</c:v>
                </c:pt>
                <c:pt idx="11522">
                  <c:v>0.52718969951104511</c:v>
                </c:pt>
                <c:pt idx="11523">
                  <c:v>0.52709820926010564</c:v>
                </c:pt>
                <c:pt idx="11524">
                  <c:v>0.52700674282338167</c:v>
                </c:pt>
                <c:pt idx="11525">
                  <c:v>0.52691530019261046</c:v>
                </c:pt>
                <c:pt idx="11526">
                  <c:v>0.52682388135953162</c:v>
                </c:pt>
                <c:pt idx="11527">
                  <c:v>0.52673248631588665</c:v>
                </c:pt>
                <c:pt idx="11528">
                  <c:v>0.52664111505343025</c:v>
                </c:pt>
                <c:pt idx="11529">
                  <c:v>0.52654976756389849</c:v>
                </c:pt>
                <c:pt idx="11530">
                  <c:v>0.5264584438390445</c:v>
                </c:pt>
                <c:pt idx="11531">
                  <c:v>0.52636714387062888</c:v>
                </c:pt>
                <c:pt idx="11532">
                  <c:v>0.52627586765044065</c:v>
                </c:pt>
                <c:pt idx="11533">
                  <c:v>0.52618461517020731</c:v>
                </c:pt>
                <c:pt idx="11534">
                  <c:v>0.52609338642171055</c:v>
                </c:pt>
                <c:pt idx="11535">
                  <c:v>0.52600218139671417</c:v>
                </c:pt>
                <c:pt idx="11536">
                  <c:v>0.52591100008701486</c:v>
                </c:pt>
                <c:pt idx="11537">
                  <c:v>0.52581984248437919</c:v>
                </c:pt>
                <c:pt idx="11538">
                  <c:v>0.52572870858056864</c:v>
                </c:pt>
                <c:pt idx="11539">
                  <c:v>0.52563759836739687</c:v>
                </c:pt>
                <c:pt idx="11540">
                  <c:v>0.52554651183663548</c:v>
                </c:pt>
                <c:pt idx="11541">
                  <c:v>0.52545544898010332</c:v>
                </c:pt>
                <c:pt idx="11542">
                  <c:v>0.525364409789571</c:v>
                </c:pt>
                <c:pt idx="11543">
                  <c:v>0.52527339425684727</c:v>
                </c:pt>
                <c:pt idx="11544">
                  <c:v>0.5251824023737357</c:v>
                </c:pt>
                <c:pt idx="11545">
                  <c:v>0.52509143413204362</c:v>
                </c:pt>
                <c:pt idx="11546">
                  <c:v>0.52500048952358846</c:v>
                </c:pt>
                <c:pt idx="11547">
                  <c:v>0.52490956854016368</c:v>
                </c:pt>
                <c:pt idx="11548">
                  <c:v>0.52481867117360803</c:v>
                </c:pt>
                <c:pt idx="11549">
                  <c:v>0.52472779741573605</c:v>
                </c:pt>
                <c:pt idx="11550">
                  <c:v>0.52463694725837262</c:v>
                </c:pt>
                <c:pt idx="11551">
                  <c:v>0.5245461206933455</c:v>
                </c:pt>
                <c:pt idx="11552">
                  <c:v>0.52445531771248743</c:v>
                </c:pt>
                <c:pt idx="11553">
                  <c:v>0.52436453830762719</c:v>
                </c:pt>
                <c:pt idx="11554">
                  <c:v>0.5242737824706234</c:v>
                </c:pt>
                <c:pt idx="11555">
                  <c:v>0.52418305019329903</c:v>
                </c:pt>
                <c:pt idx="11556">
                  <c:v>0.5240923414675065</c:v>
                </c:pt>
                <c:pt idx="11557">
                  <c:v>0.52400165628510609</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684</c:v>
                </c:pt>
                <c:pt idx="11567">
                  <c:v>0.52309609755641362</c:v>
                </c:pt>
                <c:pt idx="11568">
                  <c:v>0.52300567081428362</c:v>
                </c:pt>
                <c:pt idx="11569">
                  <c:v>0.52291526751800665</c:v>
                </c:pt>
                <c:pt idx="11570">
                  <c:v>0.52282488765948265</c:v>
                </c:pt>
                <c:pt idx="11571">
                  <c:v>0.52273453123059099</c:v>
                </c:pt>
                <c:pt idx="11572">
                  <c:v>0.52264419822324681</c:v>
                </c:pt>
                <c:pt idx="11573">
                  <c:v>0.52255388862936158</c:v>
                </c:pt>
                <c:pt idx="11574">
                  <c:v>0.52246360244084067</c:v>
                </c:pt>
                <c:pt idx="11575">
                  <c:v>0.52237333964959565</c:v>
                </c:pt>
                <c:pt idx="11576">
                  <c:v>0.52228310024753588</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116</c:v>
                </c:pt>
                <c:pt idx="11587">
                  <c:v>0.52129200820319765</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022</c:v>
                </c:pt>
                <c:pt idx="11596">
                  <c:v>0.52048321151878763</c:v>
                </c:pt>
                <c:pt idx="11597">
                  <c:v>0.52039346142860066</c:v>
                </c:pt>
                <c:pt idx="11598">
                  <c:v>0.52030373455064449</c:v>
                </c:pt>
                <c:pt idx="11599">
                  <c:v>0.52021403087690998</c:v>
                </c:pt>
                <c:pt idx="11600">
                  <c:v>0.52012435039941463</c:v>
                </c:pt>
                <c:pt idx="11601">
                  <c:v>0.52003469311014094</c:v>
                </c:pt>
                <c:pt idx="11602">
                  <c:v>0.51994505900110954</c:v>
                </c:pt>
                <c:pt idx="11603">
                  <c:v>0.51985544806431261</c:v>
                </c:pt>
                <c:pt idx="11604">
                  <c:v>0.51976586029178062</c:v>
                </c:pt>
                <c:pt idx="11605">
                  <c:v>0.51967629567552465</c:v>
                </c:pt>
                <c:pt idx="11606">
                  <c:v>0.51958675420755718</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558</c:v>
                </c:pt>
                <c:pt idx="11618">
                  <c:v>0.51851405925920047</c:v>
                </c:pt>
                <c:pt idx="11619">
                  <c:v>0.51842481799450091</c:v>
                </c:pt>
                <c:pt idx="11620">
                  <c:v>0.51833559976671895</c:v>
                </c:pt>
                <c:pt idx="11621">
                  <c:v>0.51824640456797144</c:v>
                </c:pt>
                <c:pt idx="11622">
                  <c:v>0.51815723239030265</c:v>
                </c:pt>
                <c:pt idx="11623">
                  <c:v>0.51806808322579712</c:v>
                </c:pt>
                <c:pt idx="11624">
                  <c:v>0.51797895706653874</c:v>
                </c:pt>
                <c:pt idx="11625">
                  <c:v>0.51788985390461262</c:v>
                </c:pt>
                <c:pt idx="11626">
                  <c:v>0.51780077373210576</c:v>
                </c:pt>
                <c:pt idx="11627">
                  <c:v>0.51771171654111903</c:v>
                </c:pt>
                <c:pt idx="11628">
                  <c:v>0.51762268232372965</c:v>
                </c:pt>
                <c:pt idx="11629">
                  <c:v>0.51753367107203907</c:v>
                </c:pt>
                <c:pt idx="11630">
                  <c:v>0.51744468277818212</c:v>
                </c:pt>
                <c:pt idx="11631">
                  <c:v>0.51735571743421982</c:v>
                </c:pt>
                <c:pt idx="11632">
                  <c:v>0.51726677503227825</c:v>
                </c:pt>
                <c:pt idx="11633">
                  <c:v>0.51717785556449825</c:v>
                </c:pt>
                <c:pt idx="11634">
                  <c:v>0.51708895902293817</c:v>
                </c:pt>
                <c:pt idx="11635">
                  <c:v>0.51700008539977282</c:v>
                </c:pt>
                <c:pt idx="11636">
                  <c:v>0.51691123468709665</c:v>
                </c:pt>
                <c:pt idx="11637">
                  <c:v>0.51682240687703218</c:v>
                </c:pt>
                <c:pt idx="11638">
                  <c:v>0.51673360196172058</c:v>
                </c:pt>
                <c:pt idx="11639">
                  <c:v>0.51664481993329781</c:v>
                </c:pt>
                <c:pt idx="11640">
                  <c:v>0.51655606078387806</c:v>
                </c:pt>
                <c:pt idx="11641">
                  <c:v>0.5164673245056145</c:v>
                </c:pt>
                <c:pt idx="11642">
                  <c:v>0.51637861109066752</c:v>
                </c:pt>
                <c:pt idx="11643">
                  <c:v>0.51628992053115896</c:v>
                </c:pt>
                <c:pt idx="11644">
                  <c:v>0.516201252819246</c:v>
                </c:pt>
                <c:pt idx="11645">
                  <c:v>0.51611260794708158</c:v>
                </c:pt>
                <c:pt idx="11646">
                  <c:v>0.51602398590681653</c:v>
                </c:pt>
                <c:pt idx="11647">
                  <c:v>0.51593538669062888</c:v>
                </c:pt>
                <c:pt idx="11648">
                  <c:v>0.51584681029066293</c:v>
                </c:pt>
                <c:pt idx="11649">
                  <c:v>0.51575825669910413</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359</c:v>
                </c:pt>
                <c:pt idx="11660">
                  <c:v>0.51478567030880684</c:v>
                </c:pt>
                <c:pt idx="11661">
                  <c:v>0.51469738980816349</c:v>
                </c:pt>
                <c:pt idx="11662">
                  <c:v>0.51460913201440128</c:v>
                </c:pt>
                <c:pt idx="11663">
                  <c:v>0.5145208969196986</c:v>
                </c:pt>
                <c:pt idx="11664">
                  <c:v>0.51443268451629121</c:v>
                </c:pt>
                <c:pt idx="11665">
                  <c:v>0.5143444947964102</c:v>
                </c:pt>
                <c:pt idx="11666">
                  <c:v>0.51425632775224528</c:v>
                </c:pt>
                <c:pt idx="11667">
                  <c:v>0.5141681833760724</c:v>
                </c:pt>
                <c:pt idx="11668">
                  <c:v>0.51408006166007869</c:v>
                </c:pt>
                <c:pt idx="11669">
                  <c:v>0.51399196259651903</c:v>
                </c:pt>
                <c:pt idx="11670">
                  <c:v>0.5139038861776084</c:v>
                </c:pt>
                <c:pt idx="11671">
                  <c:v>0.5138158323956149</c:v>
                </c:pt>
                <c:pt idx="11672">
                  <c:v>0.51372780124275541</c:v>
                </c:pt>
                <c:pt idx="11673">
                  <c:v>0.51363979271129578</c:v>
                </c:pt>
                <c:pt idx="11674">
                  <c:v>0.51355180679348589</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1118</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122</c:v>
                </c:pt>
                <c:pt idx="11691">
                  <c:v>0.51205949858431365</c:v>
                </c:pt>
                <c:pt idx="11692">
                  <c:v>0.51197191839060063</c:v>
                </c:pt>
                <c:pt idx="11693">
                  <c:v>0.51188436066390086</c:v>
                </c:pt>
                <c:pt idx="11694">
                  <c:v>0.51179682539654314</c:v>
                </c:pt>
                <c:pt idx="11695">
                  <c:v>0.51170931258085073</c:v>
                </c:pt>
                <c:pt idx="11696">
                  <c:v>0.51162182220913188</c:v>
                </c:pt>
                <c:pt idx="11697">
                  <c:v>0.51153435427370331</c:v>
                </c:pt>
                <c:pt idx="11698">
                  <c:v>0.51144690876691046</c:v>
                </c:pt>
                <c:pt idx="11699">
                  <c:v>0.51135948568110468</c:v>
                </c:pt>
                <c:pt idx="11700">
                  <c:v>0.51127208500859078</c:v>
                </c:pt>
                <c:pt idx="11701">
                  <c:v>0.51118470674171756</c:v>
                </c:pt>
                <c:pt idx="11702">
                  <c:v>0.51109735087282926</c:v>
                </c:pt>
                <c:pt idx="11703">
                  <c:v>0.51101001739426921</c:v>
                </c:pt>
                <c:pt idx="11704">
                  <c:v>0.51092270629838765</c:v>
                </c:pt>
                <c:pt idx="11705">
                  <c:v>0.51083541757754192</c:v>
                </c:pt>
                <c:pt idx="11706">
                  <c:v>0.51074815122406769</c:v>
                </c:pt>
                <c:pt idx="11707">
                  <c:v>0.51066090723034407</c:v>
                </c:pt>
                <c:pt idx="11708">
                  <c:v>0.51057368558872629</c:v>
                </c:pt>
                <c:pt idx="11709">
                  <c:v>0.51048648629157922</c:v>
                </c:pt>
                <c:pt idx="11710">
                  <c:v>0.5103993093312712</c:v>
                </c:pt>
                <c:pt idx="11711">
                  <c:v>0.51031215470016633</c:v>
                </c:pt>
                <c:pt idx="11712">
                  <c:v>0.51022502239066203</c:v>
                </c:pt>
                <c:pt idx="11713">
                  <c:v>0.51013791239511463</c:v>
                </c:pt>
                <c:pt idx="11714">
                  <c:v>0.51005082470591057</c:v>
                </c:pt>
                <c:pt idx="11715">
                  <c:v>0.50996375931543758</c:v>
                </c:pt>
                <c:pt idx="11716">
                  <c:v>0.50987671621608788</c:v>
                </c:pt>
                <c:pt idx="11717">
                  <c:v>0.50978969540023533</c:v>
                </c:pt>
                <c:pt idx="11718">
                  <c:v>0.50970269686029168</c:v>
                </c:pt>
                <c:pt idx="11719">
                  <c:v>0.50961572058864868</c:v>
                </c:pt>
                <c:pt idx="11720">
                  <c:v>0.5095287665777074</c:v>
                </c:pt>
                <c:pt idx="11721">
                  <c:v>0.50944183481987904</c:v>
                </c:pt>
                <c:pt idx="11722">
                  <c:v>0.50935492530754856</c:v>
                </c:pt>
                <c:pt idx="11723">
                  <c:v>0.50926803803315068</c:v>
                </c:pt>
                <c:pt idx="11724">
                  <c:v>0.5091811729890896</c:v>
                </c:pt>
                <c:pt idx="11725">
                  <c:v>0.50909433016778283</c:v>
                </c:pt>
                <c:pt idx="11726">
                  <c:v>0.50900750956164464</c:v>
                </c:pt>
                <c:pt idx="11727">
                  <c:v>0.50892071116311965</c:v>
                </c:pt>
                <c:pt idx="11728">
                  <c:v>0.50883393496460938</c:v>
                </c:pt>
                <c:pt idx="11729">
                  <c:v>0.5087471809585562</c:v>
                </c:pt>
                <c:pt idx="11730">
                  <c:v>0.50866044913739139</c:v>
                </c:pt>
                <c:pt idx="11731">
                  <c:v>0.50857373949355145</c:v>
                </c:pt>
                <c:pt idx="11732">
                  <c:v>0.50848705201947575</c:v>
                </c:pt>
                <c:pt idx="11733">
                  <c:v>0.50840038670759957</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185</c:v>
                </c:pt>
                <c:pt idx="11744">
                  <c:v>0.507448528824615</c:v>
                </c:pt>
                <c:pt idx="11745">
                  <c:v>0.50736212887093801</c:v>
                </c:pt>
                <c:pt idx="11746">
                  <c:v>0.50727575098154587</c:v>
                </c:pt>
                <c:pt idx="11747">
                  <c:v>0.50718939514888262</c:v>
                </c:pt>
                <c:pt idx="11748">
                  <c:v>0.50710306136545358</c:v>
                </c:pt>
                <c:pt idx="11749">
                  <c:v>0.50701674962374976</c:v>
                </c:pt>
                <c:pt idx="11750">
                  <c:v>0.50693045991628549</c:v>
                </c:pt>
                <c:pt idx="11751">
                  <c:v>0.50684419223554933</c:v>
                </c:pt>
                <c:pt idx="11752">
                  <c:v>0.50675794657403361</c:v>
                </c:pt>
                <c:pt idx="11753">
                  <c:v>0.50667172292426133</c:v>
                </c:pt>
                <c:pt idx="11754">
                  <c:v>0.50658552127873857</c:v>
                </c:pt>
                <c:pt idx="11755">
                  <c:v>0.50649934162997834</c:v>
                </c:pt>
                <c:pt idx="11756">
                  <c:v>0.5064131839704894</c:v>
                </c:pt>
                <c:pt idx="11757">
                  <c:v>0.5063270482928135</c:v>
                </c:pt>
                <c:pt idx="11758">
                  <c:v>0.50624093458945263</c:v>
                </c:pt>
                <c:pt idx="11759">
                  <c:v>0.50615484285293211</c:v>
                </c:pt>
                <c:pt idx="11760">
                  <c:v>0.50606877307580023</c:v>
                </c:pt>
                <c:pt idx="11761">
                  <c:v>0.50598272525057186</c:v>
                </c:pt>
                <c:pt idx="11762">
                  <c:v>0.50589669936978865</c:v>
                </c:pt>
                <c:pt idx="11763">
                  <c:v>0.50581069542598778</c:v>
                </c:pt>
                <c:pt idx="11764">
                  <c:v>0.50572471341171465</c:v>
                </c:pt>
                <c:pt idx="11765">
                  <c:v>0.50563875331951569</c:v>
                </c:pt>
                <c:pt idx="11766">
                  <c:v>0.50555281514191575</c:v>
                </c:pt>
                <c:pt idx="11767">
                  <c:v>0.50546689887150076</c:v>
                </c:pt>
                <c:pt idx="11768">
                  <c:v>0.50538100450081669</c:v>
                </c:pt>
                <c:pt idx="11769">
                  <c:v>0.50529513202240861</c:v>
                </c:pt>
                <c:pt idx="11770">
                  <c:v>0.50520928142884314</c:v>
                </c:pt>
                <c:pt idx="11771">
                  <c:v>0.50512345271268588</c:v>
                </c:pt>
                <c:pt idx="11772">
                  <c:v>0.50503764586650257</c:v>
                </c:pt>
                <c:pt idx="11773">
                  <c:v>0.50495186088286559</c:v>
                </c:pt>
                <c:pt idx="11774">
                  <c:v>0.50486609775434144</c:v>
                </c:pt>
                <c:pt idx="11775">
                  <c:v>0.50478035647353114</c:v>
                </c:pt>
                <c:pt idx="11776">
                  <c:v>0.50469463703298223</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128</c:v>
                </c:pt>
                <c:pt idx="11790">
                  <c:v>0.50349685394640953</c:v>
                </c:pt>
                <c:pt idx="11791">
                  <c:v>0.5034114612217051</c:v>
                </c:pt>
                <c:pt idx="11792">
                  <c:v>0.50332609021899233</c:v>
                </c:pt>
                <c:pt idx="11793">
                  <c:v>0.50324074093088722</c:v>
                </c:pt>
                <c:pt idx="11794">
                  <c:v>0.50315541335003733</c:v>
                </c:pt>
                <c:pt idx="11795">
                  <c:v>0.50307010746906533</c:v>
                </c:pt>
                <c:pt idx="11796">
                  <c:v>0.50298482328063066</c:v>
                </c:pt>
                <c:pt idx="11797">
                  <c:v>0.5028995607773733</c:v>
                </c:pt>
                <c:pt idx="11798">
                  <c:v>0.50281431995193349</c:v>
                </c:pt>
                <c:pt idx="11799">
                  <c:v>0.50272910079698852</c:v>
                </c:pt>
                <c:pt idx="11800">
                  <c:v>0.50264390330516862</c:v>
                </c:pt>
                <c:pt idx="11801">
                  <c:v>0.50255872746913932</c:v>
                </c:pt>
                <c:pt idx="11802">
                  <c:v>0.5024735732815625</c:v>
                </c:pt>
                <c:pt idx="11803">
                  <c:v>0.50238844073510247</c:v>
                </c:pt>
                <c:pt idx="11804">
                  <c:v>0.50230332982241421</c:v>
                </c:pt>
                <c:pt idx="11805">
                  <c:v>0.50221824053620456</c:v>
                </c:pt>
                <c:pt idx="11806">
                  <c:v>0.50213317286911252</c:v>
                </c:pt>
                <c:pt idx="11807">
                  <c:v>0.50204812681382471</c:v>
                </c:pt>
                <c:pt idx="11808">
                  <c:v>0.50196310236302188</c:v>
                </c:pt>
                <c:pt idx="11809">
                  <c:v>0.50187809950939266</c:v>
                </c:pt>
                <c:pt idx="11810">
                  <c:v>0.50179311824560613</c:v>
                </c:pt>
                <c:pt idx="11811">
                  <c:v>0.50170815856436835</c:v>
                </c:pt>
                <c:pt idx="11812">
                  <c:v>0.50162322045836605</c:v>
                </c:pt>
                <c:pt idx="11813">
                  <c:v>0.50153830392028798</c:v>
                </c:pt>
                <c:pt idx="11814">
                  <c:v>0.5014534089428444</c:v>
                </c:pt>
                <c:pt idx="11815">
                  <c:v>0.5013685355187395</c:v>
                </c:pt>
                <c:pt idx="11816">
                  <c:v>0.50128368364066256</c:v>
                </c:pt>
                <c:pt idx="11817">
                  <c:v>0.50119885330132963</c:v>
                </c:pt>
                <c:pt idx="11818">
                  <c:v>0.50111404449344954</c:v>
                </c:pt>
                <c:pt idx="11819">
                  <c:v>0.50102925720974378</c:v>
                </c:pt>
                <c:pt idx="11820">
                  <c:v>0.50094449144290953</c:v>
                </c:pt>
                <c:pt idx="11821">
                  <c:v>0.5008597471856866</c:v>
                </c:pt>
                <c:pt idx="11822">
                  <c:v>0.50077502443079791</c:v>
                </c:pt>
                <c:pt idx="11823">
                  <c:v>0.50069032317094886</c:v>
                </c:pt>
                <c:pt idx="11824">
                  <c:v>0.50060564339890146</c:v>
                </c:pt>
                <c:pt idx="11825">
                  <c:v>0.500520985107336</c:v>
                </c:pt>
                <c:pt idx="11826">
                  <c:v>0.50043634828904615</c:v>
                </c:pt>
                <c:pt idx="11827">
                  <c:v>0.50035173293675128</c:v>
                </c:pt>
                <c:pt idx="11828">
                  <c:v>0.50026713904317899</c:v>
                </c:pt>
                <c:pt idx="11829">
                  <c:v>0.50018256660108207</c:v>
                </c:pt>
                <c:pt idx="11830">
                  <c:v>0.50009801560321065</c:v>
                </c:pt>
                <c:pt idx="11831">
                  <c:v>0.50001348604230456</c:v>
                </c:pt>
                <c:pt idx="11832">
                  <c:v>0.49992897791114183</c:v>
                </c:pt>
                <c:pt idx="11833">
                  <c:v>0.49984449120245666</c:v>
                </c:pt>
                <c:pt idx="11834">
                  <c:v>0.49976002590900898</c:v>
                </c:pt>
                <c:pt idx="11835">
                  <c:v>0.49967558202356882</c:v>
                </c:pt>
                <c:pt idx="11836">
                  <c:v>0.49959115953890626</c:v>
                </c:pt>
                <c:pt idx="11837">
                  <c:v>0.4995067584477863</c:v>
                </c:pt>
                <c:pt idx="11838">
                  <c:v>0.49942237874298723</c:v>
                </c:pt>
                <c:pt idx="11839">
                  <c:v>0.49933802041726588</c:v>
                </c:pt>
                <c:pt idx="11840">
                  <c:v>0.49925368346341831</c:v>
                </c:pt>
                <c:pt idx="11841">
                  <c:v>0.49916936787422628</c:v>
                </c:pt>
                <c:pt idx="11842">
                  <c:v>0.49908507364246263</c:v>
                </c:pt>
                <c:pt idx="11843">
                  <c:v>0.49900080076091702</c:v>
                </c:pt>
                <c:pt idx="11844">
                  <c:v>0.49891654922238726</c:v>
                </c:pt>
                <c:pt idx="11845">
                  <c:v>0.4988323190196623</c:v>
                </c:pt>
                <c:pt idx="11846">
                  <c:v>0.49874811014553133</c:v>
                </c:pt>
                <c:pt idx="11847">
                  <c:v>0.49866392259281106</c:v>
                </c:pt>
                <c:pt idx="11848">
                  <c:v>0.49857975635429247</c:v>
                </c:pt>
                <c:pt idx="11849">
                  <c:v>0.49849561142277798</c:v>
                </c:pt>
                <c:pt idx="11850">
                  <c:v>0.49841148779108946</c:v>
                </c:pt>
                <c:pt idx="11851">
                  <c:v>0.49832738545202854</c:v>
                </c:pt>
                <c:pt idx="11852">
                  <c:v>0.49824330439840558</c:v>
                </c:pt>
                <c:pt idx="11853">
                  <c:v>0.49815924462304995</c:v>
                </c:pt>
                <c:pt idx="11854">
                  <c:v>0.49807520611877742</c:v>
                </c:pt>
                <c:pt idx="11855">
                  <c:v>0.49799118887841182</c:v>
                </c:pt>
                <c:pt idx="11856">
                  <c:v>0.49790719289478386</c:v>
                </c:pt>
                <c:pt idx="11857">
                  <c:v>0.4978232181607149</c:v>
                </c:pt>
                <c:pt idx="11858">
                  <c:v>0.49773926466903995</c:v>
                </c:pt>
                <c:pt idx="11859">
                  <c:v>0.49765533241260068</c:v>
                </c:pt>
                <c:pt idx="11860">
                  <c:v>0.49757142138423788</c:v>
                </c:pt>
                <c:pt idx="11861">
                  <c:v>0.49748753157677938</c:v>
                </c:pt>
                <c:pt idx="11862">
                  <c:v>0.49740366298308625</c:v>
                </c:pt>
                <c:pt idx="11863">
                  <c:v>0.49731981559599636</c:v>
                </c:pt>
                <c:pt idx="11864">
                  <c:v>0.49723598940835945</c:v>
                </c:pt>
                <c:pt idx="11865">
                  <c:v>0.4971521844130381</c:v>
                </c:pt>
                <c:pt idx="11866">
                  <c:v>0.49706840060289026</c:v>
                </c:pt>
                <c:pt idx="11867">
                  <c:v>0.4969846379707677</c:v>
                </c:pt>
                <c:pt idx="11868">
                  <c:v>0.49690089650953057</c:v>
                </c:pt>
                <c:pt idx="11869">
                  <c:v>0.49681717621205806</c:v>
                </c:pt>
                <c:pt idx="11870">
                  <c:v>0.49673347707120252</c:v>
                </c:pt>
                <c:pt idx="11871">
                  <c:v>0.49664979907985829</c:v>
                </c:pt>
                <c:pt idx="11872">
                  <c:v>0.49656614223087936</c:v>
                </c:pt>
                <c:pt idx="11873">
                  <c:v>0.49648250651715398</c:v>
                </c:pt>
                <c:pt idx="11874">
                  <c:v>0.4963988919315635</c:v>
                </c:pt>
                <c:pt idx="11875">
                  <c:v>0.4963152984669818</c:v>
                </c:pt>
                <c:pt idx="11876">
                  <c:v>0.49623172611630773</c:v>
                </c:pt>
                <c:pt idx="11877">
                  <c:v>0.49614817487243507</c:v>
                </c:pt>
                <c:pt idx="11878">
                  <c:v>0.49606464472824457</c:v>
                </c:pt>
                <c:pt idx="11879">
                  <c:v>0.49598113567663332</c:v>
                </c:pt>
                <c:pt idx="11880">
                  <c:v>0.49589764771050698</c:v>
                </c:pt>
                <c:pt idx="11881">
                  <c:v>0.49581418082277129</c:v>
                </c:pt>
                <c:pt idx="11882">
                  <c:v>0.49573073500631193</c:v>
                </c:pt>
                <c:pt idx="11883">
                  <c:v>0.495647310254059</c:v>
                </c:pt>
                <c:pt idx="11884">
                  <c:v>0.49556390655890781</c:v>
                </c:pt>
                <c:pt idx="11885">
                  <c:v>0.49548052391378705</c:v>
                </c:pt>
                <c:pt idx="11886">
                  <c:v>0.49539716231159386</c:v>
                </c:pt>
                <c:pt idx="11887">
                  <c:v>0.49531382174527083</c:v>
                </c:pt>
                <c:pt idx="11888">
                  <c:v>0.4952305022077178</c:v>
                </c:pt>
                <c:pt idx="11889">
                  <c:v>0.49514720369187787</c:v>
                </c:pt>
                <c:pt idx="11890">
                  <c:v>0.49506392619067791</c:v>
                </c:pt>
                <c:pt idx="11891">
                  <c:v>0.49498066969704718</c:v>
                </c:pt>
                <c:pt idx="11892">
                  <c:v>0.49489743420390592</c:v>
                </c:pt>
                <c:pt idx="11893">
                  <c:v>0.49481421970422018</c:v>
                </c:pt>
                <c:pt idx="11894">
                  <c:v>0.49473102619090276</c:v>
                </c:pt>
                <c:pt idx="11895">
                  <c:v>0.49464785365691677</c:v>
                </c:pt>
                <c:pt idx="11896">
                  <c:v>0.49456470209520687</c:v>
                </c:pt>
                <c:pt idx="11897">
                  <c:v>0.49448157149871341</c:v>
                </c:pt>
                <c:pt idx="11898">
                  <c:v>0.49439846186039516</c:v>
                </c:pt>
                <c:pt idx="11899">
                  <c:v>0.49431537317320623</c:v>
                </c:pt>
                <c:pt idx="11900">
                  <c:v>0.49423230543009772</c:v>
                </c:pt>
                <c:pt idx="11901">
                  <c:v>0.49414925862404468</c:v>
                </c:pt>
                <c:pt idx="11902">
                  <c:v>0.49406623274800532</c:v>
                </c:pt>
                <c:pt idx="11903">
                  <c:v>0.49398322779495346</c:v>
                </c:pt>
                <c:pt idx="11904">
                  <c:v>0.49390024375784636</c:v>
                </c:pt>
                <c:pt idx="11905">
                  <c:v>0.49381728062966396</c:v>
                </c:pt>
                <c:pt idx="11906">
                  <c:v>0.49373433840337289</c:v>
                </c:pt>
                <c:pt idx="11907">
                  <c:v>0.49365141707197435</c:v>
                </c:pt>
                <c:pt idx="11908">
                  <c:v>0.49356851662843482</c:v>
                </c:pt>
                <c:pt idx="11909">
                  <c:v>0.49348563706574794</c:v>
                </c:pt>
                <c:pt idx="11910">
                  <c:v>0.49340277837689162</c:v>
                </c:pt>
                <c:pt idx="11911">
                  <c:v>0.4933199405548605</c:v>
                </c:pt>
                <c:pt idx="11912">
                  <c:v>0.49323712359264332</c:v>
                </c:pt>
                <c:pt idx="11913">
                  <c:v>0.49315432748325155</c:v>
                </c:pt>
                <c:pt idx="11914">
                  <c:v>0.49307155221967514</c:v>
                </c:pt>
                <c:pt idx="11915">
                  <c:v>0.49298879779492111</c:v>
                </c:pt>
                <c:pt idx="11916">
                  <c:v>0.49290606420198285</c:v>
                </c:pt>
                <c:pt idx="11917">
                  <c:v>0.4928233514338824</c:v>
                </c:pt>
                <c:pt idx="11918">
                  <c:v>0.49274065948362422</c:v>
                </c:pt>
                <c:pt idx="11919">
                  <c:v>0.49265798834423247</c:v>
                </c:pt>
                <c:pt idx="11920">
                  <c:v>0.49257533800871006</c:v>
                </c:pt>
                <c:pt idx="11921">
                  <c:v>0.49249270847008852</c:v>
                </c:pt>
                <c:pt idx="11922">
                  <c:v>0.49241009972138738</c:v>
                </c:pt>
                <c:pt idx="11923">
                  <c:v>0.49232751175563777</c:v>
                </c:pt>
                <c:pt idx="11924">
                  <c:v>0.49224494456585388</c:v>
                </c:pt>
                <c:pt idx="11925">
                  <c:v>0.49216239814508478</c:v>
                </c:pt>
                <c:pt idx="11926">
                  <c:v>0.49207987248635288</c:v>
                </c:pt>
                <c:pt idx="11927">
                  <c:v>0.49199736758270751</c:v>
                </c:pt>
                <c:pt idx="11928">
                  <c:v>0.49191488342718154</c:v>
                </c:pt>
                <c:pt idx="11929">
                  <c:v>0.49183242001281707</c:v>
                </c:pt>
                <c:pt idx="11930">
                  <c:v>0.49174997733266818</c:v>
                </c:pt>
                <c:pt idx="11931">
                  <c:v>0.49166755537977497</c:v>
                </c:pt>
                <c:pt idx="11932">
                  <c:v>0.49158515414719356</c:v>
                </c:pt>
                <c:pt idx="11933">
                  <c:v>0.49150277362799022</c:v>
                </c:pt>
                <c:pt idx="11934">
                  <c:v>0.49142041381520868</c:v>
                </c:pt>
                <c:pt idx="11935">
                  <c:v>0.49133807470190832</c:v>
                </c:pt>
                <c:pt idx="11936">
                  <c:v>0.49125575628116575</c:v>
                </c:pt>
                <c:pt idx="11937">
                  <c:v>0.49117345854604255</c:v>
                </c:pt>
                <c:pt idx="11938">
                  <c:v>0.49109118148961117</c:v>
                </c:pt>
                <c:pt idx="11939">
                  <c:v>0.49100892510494004</c:v>
                </c:pt>
                <c:pt idx="11940">
                  <c:v>0.49092668938510647</c:v>
                </c:pt>
                <c:pt idx="11941">
                  <c:v>0.4908444743231824</c:v>
                </c:pt>
                <c:pt idx="11942">
                  <c:v>0.49076227991226268</c:v>
                </c:pt>
                <c:pt idx="11943">
                  <c:v>0.49068010614541863</c:v>
                </c:pt>
                <c:pt idx="11944">
                  <c:v>0.49059795301574288</c:v>
                </c:pt>
                <c:pt idx="11945">
                  <c:v>0.49051582051632903</c:v>
                </c:pt>
                <c:pt idx="11946">
                  <c:v>0.49043370864026747</c:v>
                </c:pt>
                <c:pt idx="11947">
                  <c:v>0.49035161738066019</c:v>
                </c:pt>
                <c:pt idx="11948">
                  <c:v>0.49026954673058676</c:v>
                </c:pt>
                <c:pt idx="11949">
                  <c:v>0.4901874966831683</c:v>
                </c:pt>
                <c:pt idx="11950">
                  <c:v>0.49010546723150539</c:v>
                </c:pt>
                <c:pt idx="11951">
                  <c:v>0.49002345836869737</c:v>
                </c:pt>
                <c:pt idx="11952">
                  <c:v>0.48994147008786804</c:v>
                </c:pt>
                <c:pt idx="11953">
                  <c:v>0.48985950238211584</c:v>
                </c:pt>
                <c:pt idx="11954">
                  <c:v>0.48977755524456551</c:v>
                </c:pt>
                <c:pt idx="11955">
                  <c:v>0.48969562866832833</c:v>
                </c:pt>
                <c:pt idx="11956">
                  <c:v>0.48961372264654118</c:v>
                </c:pt>
                <c:pt idx="11957">
                  <c:v>0.4895318371723168</c:v>
                </c:pt>
                <c:pt idx="11958">
                  <c:v>0.48944997223878844</c:v>
                </c:pt>
                <c:pt idx="11959">
                  <c:v>0.48936812783908479</c:v>
                </c:pt>
                <c:pt idx="11960">
                  <c:v>0.48928630396632838</c:v>
                </c:pt>
                <c:pt idx="11961">
                  <c:v>0.48920450061367182</c:v>
                </c:pt>
                <c:pt idx="11962">
                  <c:v>0.48912271777425548</c:v>
                </c:pt>
                <c:pt idx="11963">
                  <c:v>0.48904095544119813</c:v>
                </c:pt>
                <c:pt idx="11964">
                  <c:v>0.48895921360767214</c:v>
                </c:pt>
                <c:pt idx="11965">
                  <c:v>0.48887749226680988</c:v>
                </c:pt>
                <c:pt idx="11966">
                  <c:v>0.48879579141175911</c:v>
                </c:pt>
                <c:pt idx="11967">
                  <c:v>0.48871411103568807</c:v>
                </c:pt>
                <c:pt idx="11968">
                  <c:v>0.48863245113173714</c:v>
                </c:pt>
                <c:pt idx="11969">
                  <c:v>0.48855081169307957</c:v>
                </c:pt>
                <c:pt idx="11970">
                  <c:v>0.48846919271286887</c:v>
                </c:pt>
                <c:pt idx="11971">
                  <c:v>0.48838759418427108</c:v>
                </c:pt>
                <c:pt idx="11972">
                  <c:v>0.48830601610045166</c:v>
                </c:pt>
                <c:pt idx="11973">
                  <c:v>0.48822445845457985</c:v>
                </c:pt>
                <c:pt idx="11974">
                  <c:v>0.48814292123984526</c:v>
                </c:pt>
                <c:pt idx="11975">
                  <c:v>0.48806140444939777</c:v>
                </c:pt>
                <c:pt idx="11976">
                  <c:v>0.48797990807643782</c:v>
                </c:pt>
                <c:pt idx="11977">
                  <c:v>0.48789843211413986</c:v>
                </c:pt>
                <c:pt idx="11978">
                  <c:v>0.4878169765556955</c:v>
                </c:pt>
                <c:pt idx="11979">
                  <c:v>0.48773554139427538</c:v>
                </c:pt>
                <c:pt idx="11980">
                  <c:v>0.48765412662308244</c:v>
                </c:pt>
                <c:pt idx="11981">
                  <c:v>0.48757273223531311</c:v>
                </c:pt>
                <c:pt idx="11982">
                  <c:v>0.48749135822415285</c:v>
                </c:pt>
                <c:pt idx="11983">
                  <c:v>0.48741000458281342</c:v>
                </c:pt>
                <c:pt idx="11984">
                  <c:v>0.48732867130449153</c:v>
                </c:pt>
                <c:pt idx="11985">
                  <c:v>0.48724735838237326</c:v>
                </c:pt>
                <c:pt idx="11986">
                  <c:v>0.48716606580969968</c:v>
                </c:pt>
                <c:pt idx="11987">
                  <c:v>0.48708479357966</c:v>
                </c:pt>
                <c:pt idx="11988">
                  <c:v>0.48700354168546417</c:v>
                </c:pt>
                <c:pt idx="11989">
                  <c:v>0.48692231012033782</c:v>
                </c:pt>
                <c:pt idx="11990">
                  <c:v>0.48684109887750082</c:v>
                </c:pt>
                <c:pt idx="11991">
                  <c:v>0.48675990795017182</c:v>
                </c:pt>
                <c:pt idx="11992">
                  <c:v>0.48667873733157851</c:v>
                </c:pt>
                <c:pt idx="11993">
                  <c:v>0.48659758701493788</c:v>
                </c:pt>
                <c:pt idx="11994">
                  <c:v>0.48651645699349333</c:v>
                </c:pt>
                <c:pt idx="11995">
                  <c:v>0.48643534726046878</c:v>
                </c:pt>
                <c:pt idx="11996">
                  <c:v>0.48635425780910357</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245</c:v>
                </c:pt>
                <c:pt idx="12007">
                  <c:v>0.48546361050179127</c:v>
                </c:pt>
                <c:pt idx="12008">
                  <c:v>0.48538276390375235</c:v>
                </c:pt>
                <c:pt idx="12009">
                  <c:v>0.48530193749968076</c:v>
                </c:pt>
                <c:pt idx="12010">
                  <c:v>0.48522113128286748</c:v>
                </c:pt>
                <c:pt idx="12011">
                  <c:v>0.48514034524658239</c:v>
                </c:pt>
                <c:pt idx="12012">
                  <c:v>0.48505957938411987</c:v>
                </c:pt>
                <c:pt idx="12013">
                  <c:v>0.48497883368875144</c:v>
                </c:pt>
                <c:pt idx="12014">
                  <c:v>0.48489810815376205</c:v>
                </c:pt>
                <c:pt idx="12015">
                  <c:v>0.48481740277245111</c:v>
                </c:pt>
                <c:pt idx="12016">
                  <c:v>0.48473671753809527</c:v>
                </c:pt>
                <c:pt idx="12017">
                  <c:v>0.48465605244400445</c:v>
                </c:pt>
                <c:pt idx="12018">
                  <c:v>0.48457540748347283</c:v>
                </c:pt>
                <c:pt idx="12019">
                  <c:v>0.48449478264979551</c:v>
                </c:pt>
                <c:pt idx="12020">
                  <c:v>0.48441417793628005</c:v>
                </c:pt>
                <c:pt idx="12021">
                  <c:v>0.48433359333622478</c:v>
                </c:pt>
                <c:pt idx="12022">
                  <c:v>0.4842530288429438</c:v>
                </c:pt>
                <c:pt idx="12023">
                  <c:v>0.48417248444975541</c:v>
                </c:pt>
                <c:pt idx="12024">
                  <c:v>0.48409196014996264</c:v>
                </c:pt>
                <c:pt idx="12025">
                  <c:v>0.48401145593688238</c:v>
                </c:pt>
                <c:pt idx="12026">
                  <c:v>0.48393097180385003</c:v>
                </c:pt>
                <c:pt idx="12027">
                  <c:v>0.48385050774416727</c:v>
                </c:pt>
                <c:pt idx="12028">
                  <c:v>0.48377006375116582</c:v>
                </c:pt>
                <c:pt idx="12029">
                  <c:v>0.4836896398181818</c:v>
                </c:pt>
                <c:pt idx="12030">
                  <c:v>0.48360923593854138</c:v>
                </c:pt>
                <c:pt idx="12031">
                  <c:v>0.48352885210557972</c:v>
                </c:pt>
                <c:pt idx="12032">
                  <c:v>0.48344848831263104</c:v>
                </c:pt>
                <c:pt idx="12033">
                  <c:v>0.4833681445530274</c:v>
                </c:pt>
                <c:pt idx="12034">
                  <c:v>0.483287820820123</c:v>
                </c:pt>
                <c:pt idx="12035">
                  <c:v>0.48320751710726068</c:v>
                </c:pt>
                <c:pt idx="12036">
                  <c:v>0.48312723340777836</c:v>
                </c:pt>
                <c:pt idx="12037">
                  <c:v>0.48304696971503941</c:v>
                </c:pt>
                <c:pt idx="12038">
                  <c:v>0.48296672602238438</c:v>
                </c:pt>
                <c:pt idx="12039">
                  <c:v>0.48288650232317937</c:v>
                </c:pt>
                <c:pt idx="12040">
                  <c:v>0.4828062986107739</c:v>
                </c:pt>
                <c:pt idx="12041">
                  <c:v>0.48272611487853151</c:v>
                </c:pt>
                <c:pt idx="12042">
                  <c:v>0.48264595111982422</c:v>
                </c:pt>
                <c:pt idx="12043">
                  <c:v>0.48256580732801041</c:v>
                </c:pt>
                <c:pt idx="12044">
                  <c:v>0.48248568349646265</c:v>
                </c:pt>
                <c:pt idx="12045">
                  <c:v>0.48240557961854941</c:v>
                </c:pt>
                <c:pt idx="12046">
                  <c:v>0.48232549568765493</c:v>
                </c:pt>
                <c:pt idx="12047">
                  <c:v>0.48224543169713729</c:v>
                </c:pt>
                <c:pt idx="12048">
                  <c:v>0.4821653876403994</c:v>
                </c:pt>
                <c:pt idx="12049">
                  <c:v>0.48208536351082026</c:v>
                </c:pt>
                <c:pt idx="12050">
                  <c:v>0.48200535930177107</c:v>
                </c:pt>
                <c:pt idx="12051">
                  <c:v>0.48192537500666116</c:v>
                </c:pt>
                <c:pt idx="12052">
                  <c:v>0.48184541061886088</c:v>
                </c:pt>
                <c:pt idx="12053">
                  <c:v>0.48176546613178001</c:v>
                </c:pt>
                <c:pt idx="12054">
                  <c:v>0.48168554153881082</c:v>
                </c:pt>
                <c:pt idx="12055">
                  <c:v>0.48160563683335283</c:v>
                </c:pt>
                <c:pt idx="12056">
                  <c:v>0.48152575200880848</c:v>
                </c:pt>
                <c:pt idx="12057">
                  <c:v>0.48144588705858282</c:v>
                </c:pt>
                <c:pt idx="12058">
                  <c:v>0.48136604197608712</c:v>
                </c:pt>
                <c:pt idx="12059">
                  <c:v>0.48128621675472238</c:v>
                </c:pt>
                <c:pt idx="12060">
                  <c:v>0.48120641138791592</c:v>
                </c:pt>
                <c:pt idx="12061">
                  <c:v>0.48112662586907395</c:v>
                </c:pt>
                <c:pt idx="12062">
                  <c:v>0.48104686019161308</c:v>
                </c:pt>
                <c:pt idx="12063">
                  <c:v>0.48096711434896083</c:v>
                </c:pt>
                <c:pt idx="12064">
                  <c:v>0.48088738833454447</c:v>
                </c:pt>
                <c:pt idx="12065">
                  <c:v>0.48080768214177738</c:v>
                </c:pt>
                <c:pt idx="12066">
                  <c:v>0.48072799576410813</c:v>
                </c:pt>
                <c:pt idx="12067">
                  <c:v>0.48064832919495742</c:v>
                </c:pt>
                <c:pt idx="12068">
                  <c:v>0.48056868242775991</c:v>
                </c:pt>
                <c:pt idx="12069">
                  <c:v>0.48048905545595438</c:v>
                </c:pt>
                <c:pt idx="12070">
                  <c:v>0.48040944827298632</c:v>
                </c:pt>
                <c:pt idx="12071">
                  <c:v>0.48032986087230223</c:v>
                </c:pt>
                <c:pt idx="12072">
                  <c:v>0.48025029324732982</c:v>
                </c:pt>
                <c:pt idx="12073">
                  <c:v>0.48017074539153581</c:v>
                </c:pt>
                <c:pt idx="12074">
                  <c:v>0.48009121729836612</c:v>
                </c:pt>
                <c:pt idx="12075">
                  <c:v>0.48001170896127482</c:v>
                </c:pt>
                <c:pt idx="12076">
                  <c:v>0.47993222037371841</c:v>
                </c:pt>
                <c:pt idx="12077">
                  <c:v>0.47985275152916046</c:v>
                </c:pt>
                <c:pt idx="12078">
                  <c:v>0.47977330242105226</c:v>
                </c:pt>
                <c:pt idx="12079">
                  <c:v>0.47969387304287425</c:v>
                </c:pt>
                <c:pt idx="12080">
                  <c:v>0.47961446338808345</c:v>
                </c:pt>
                <c:pt idx="12081">
                  <c:v>0.47953507345014501</c:v>
                </c:pt>
                <c:pt idx="12082">
                  <c:v>0.47945570322255116</c:v>
                </c:pt>
                <c:pt idx="12083">
                  <c:v>0.47937635269875911</c:v>
                </c:pt>
                <c:pt idx="12084">
                  <c:v>0.47929702187225431</c:v>
                </c:pt>
                <c:pt idx="12085">
                  <c:v>0.47921771073652109</c:v>
                </c:pt>
                <c:pt idx="12086">
                  <c:v>0.47913841928504503</c:v>
                </c:pt>
                <c:pt idx="12087">
                  <c:v>0.47905914751130013</c:v>
                </c:pt>
                <c:pt idx="12088">
                  <c:v>0.47897989540878838</c:v>
                </c:pt>
                <c:pt idx="12089">
                  <c:v>0.47890066297100153</c:v>
                </c:pt>
                <c:pt idx="12090">
                  <c:v>0.47882145019142142</c:v>
                </c:pt>
                <c:pt idx="12091">
                  <c:v>0.47874225706355872</c:v>
                </c:pt>
                <c:pt idx="12092">
                  <c:v>0.47866308358090898</c:v>
                </c:pt>
                <c:pt idx="12093">
                  <c:v>0.47858392973697778</c:v>
                </c:pt>
                <c:pt idx="12094">
                  <c:v>0.47850479552526692</c:v>
                </c:pt>
                <c:pt idx="12095">
                  <c:v>0.47842568093928489</c:v>
                </c:pt>
                <c:pt idx="12096">
                  <c:v>0.47834658597254021</c:v>
                </c:pt>
                <c:pt idx="12097">
                  <c:v>0.47826751061854533</c:v>
                </c:pt>
                <c:pt idx="12098">
                  <c:v>0.47818845487082851</c:v>
                </c:pt>
                <c:pt idx="12099">
                  <c:v>0.47810941872289398</c:v>
                </c:pt>
                <c:pt idx="12100">
                  <c:v>0.47803040216827281</c:v>
                </c:pt>
                <c:pt idx="12101">
                  <c:v>0.47795140520048923</c:v>
                </c:pt>
                <c:pt idx="12102">
                  <c:v>0.47787242781306566</c:v>
                </c:pt>
                <c:pt idx="12103">
                  <c:v>0.47779346999952632</c:v>
                </c:pt>
                <c:pt idx="12104">
                  <c:v>0.47771453175341438</c:v>
                </c:pt>
                <c:pt idx="12105">
                  <c:v>0.4776356130682608</c:v>
                </c:pt>
                <c:pt idx="12106">
                  <c:v>0.47755671393760918</c:v>
                </c:pt>
                <c:pt idx="12107">
                  <c:v>0.47747783435498486</c:v>
                </c:pt>
                <c:pt idx="12108">
                  <c:v>0.47739897431394118</c:v>
                </c:pt>
                <c:pt idx="12109">
                  <c:v>0.47732013380802141</c:v>
                </c:pt>
                <c:pt idx="12110">
                  <c:v>0.47724131283077093</c:v>
                </c:pt>
                <c:pt idx="12111">
                  <c:v>0.47716251137575327</c:v>
                </c:pt>
                <c:pt idx="12112">
                  <c:v>0.47708372943650135</c:v>
                </c:pt>
                <c:pt idx="12113">
                  <c:v>0.47700496700659145</c:v>
                </c:pt>
                <c:pt idx="12114">
                  <c:v>0.47692622407957141</c:v>
                </c:pt>
                <c:pt idx="12115">
                  <c:v>0.47684750064899983</c:v>
                </c:pt>
                <c:pt idx="12116">
                  <c:v>0.47676879670845368</c:v>
                </c:pt>
                <c:pt idx="12117">
                  <c:v>0.47669011225148544</c:v>
                </c:pt>
                <c:pt idx="12118">
                  <c:v>0.47661144727167482</c:v>
                </c:pt>
                <c:pt idx="12119">
                  <c:v>0.47653280176259138</c:v>
                </c:pt>
                <c:pt idx="12120">
                  <c:v>0.47645417571781368</c:v>
                </c:pt>
                <c:pt idx="12121">
                  <c:v>0.47637556913090923</c:v>
                </c:pt>
                <c:pt idx="12122">
                  <c:v>0.47629698199546283</c:v>
                </c:pt>
                <c:pt idx="12123">
                  <c:v>0.47621841430505657</c:v>
                </c:pt>
                <c:pt idx="12124">
                  <c:v>0.47613986605327568</c:v>
                </c:pt>
                <c:pt idx="12125">
                  <c:v>0.4760613372337133</c:v>
                </c:pt>
                <c:pt idx="12126">
                  <c:v>0.47598282783996509</c:v>
                </c:pt>
                <c:pt idx="12127">
                  <c:v>0.47590433786559938</c:v>
                </c:pt>
                <c:pt idx="12128">
                  <c:v>0.47582586730424525</c:v>
                </c:pt>
                <c:pt idx="12129">
                  <c:v>0.47574741614946708</c:v>
                </c:pt>
                <c:pt idx="12130">
                  <c:v>0.47566898439489913</c:v>
                </c:pt>
                <c:pt idx="12131">
                  <c:v>0.47559057203411731</c:v>
                </c:pt>
                <c:pt idx="12132">
                  <c:v>0.47551217906075238</c:v>
                </c:pt>
                <c:pt idx="12133">
                  <c:v>0.47543380546839115</c:v>
                </c:pt>
                <c:pt idx="12134">
                  <c:v>0.47535545125066586</c:v>
                </c:pt>
                <c:pt idx="12135">
                  <c:v>0.4752771164011691</c:v>
                </c:pt>
                <c:pt idx="12136">
                  <c:v>0.47519880091354288</c:v>
                </c:pt>
                <c:pt idx="12137">
                  <c:v>0.4751205047813874</c:v>
                </c:pt>
                <c:pt idx="12138">
                  <c:v>0.47504222799833334</c:v>
                </c:pt>
                <c:pt idx="12139">
                  <c:v>0.47496397055800382</c:v>
                </c:pt>
                <c:pt idx="12140">
                  <c:v>0.47488573245402638</c:v>
                </c:pt>
                <c:pt idx="12141">
                  <c:v>0.47480751368003182</c:v>
                </c:pt>
                <c:pt idx="12142">
                  <c:v>0.47472931422965597</c:v>
                </c:pt>
                <c:pt idx="12143">
                  <c:v>0.4746511340965196</c:v>
                </c:pt>
                <c:pt idx="12144">
                  <c:v>0.47457297327429093</c:v>
                </c:pt>
                <c:pt idx="12145">
                  <c:v>0.47449483175657181</c:v>
                </c:pt>
                <c:pt idx="12146">
                  <c:v>0.47441670953703691</c:v>
                </c:pt>
                <c:pt idx="12147">
                  <c:v>0.47433860660931382</c:v>
                </c:pt>
                <c:pt idx="12148">
                  <c:v>0.47426052296706411</c:v>
                </c:pt>
                <c:pt idx="12149">
                  <c:v>0.47418245860392672</c:v>
                </c:pt>
                <c:pt idx="12150">
                  <c:v>0.47410441351356442</c:v>
                </c:pt>
                <c:pt idx="12151">
                  <c:v>0.47402638768963679</c:v>
                </c:pt>
                <c:pt idx="12152">
                  <c:v>0.47394838112578741</c:v>
                </c:pt>
                <c:pt idx="12153">
                  <c:v>0.47387039381569246</c:v>
                </c:pt>
                <c:pt idx="12154">
                  <c:v>0.47379242575300134</c:v>
                </c:pt>
                <c:pt idx="12155">
                  <c:v>0.47371447693139657</c:v>
                </c:pt>
                <c:pt idx="12156">
                  <c:v>0.47363654734454486</c:v>
                </c:pt>
                <c:pt idx="12157">
                  <c:v>0.47355863698610678</c:v>
                </c:pt>
                <c:pt idx="12158">
                  <c:v>0.47348074584977473</c:v>
                </c:pt>
                <c:pt idx="12159">
                  <c:v>0.4734028739292116</c:v>
                </c:pt>
                <c:pt idx="12160">
                  <c:v>0.4733250212180935</c:v>
                </c:pt>
                <c:pt idx="12161">
                  <c:v>0.47324718771011343</c:v>
                </c:pt>
                <c:pt idx="12162">
                  <c:v>0.47316937339896137</c:v>
                </c:pt>
                <c:pt idx="12163">
                  <c:v>0.47309157827830761</c:v>
                </c:pt>
                <c:pt idx="12164">
                  <c:v>0.47301380234186052</c:v>
                </c:pt>
                <c:pt idx="12165">
                  <c:v>0.47293604558329649</c:v>
                </c:pt>
                <c:pt idx="12166">
                  <c:v>0.47285830799632539</c:v>
                </c:pt>
                <c:pt idx="12167">
                  <c:v>0.47278058957463714</c:v>
                </c:pt>
                <c:pt idx="12168">
                  <c:v>0.4727028903119278</c:v>
                </c:pt>
                <c:pt idx="12169">
                  <c:v>0.47262521020191056</c:v>
                </c:pt>
                <c:pt idx="12170">
                  <c:v>0.47254754923828696</c:v>
                </c:pt>
                <c:pt idx="12171">
                  <c:v>0.47246990741476891</c:v>
                </c:pt>
                <c:pt idx="12172">
                  <c:v>0.47239228472505951</c:v>
                </c:pt>
                <c:pt idx="12173">
                  <c:v>0.47231468116288217</c:v>
                </c:pt>
                <c:pt idx="12174">
                  <c:v>0.47223709672192965</c:v>
                </c:pt>
                <c:pt idx="12175">
                  <c:v>0.47215953139595718</c:v>
                </c:pt>
                <c:pt idx="12176">
                  <c:v>0.47208198517866318</c:v>
                </c:pt>
                <c:pt idx="12177">
                  <c:v>0.47200445806376568</c:v>
                </c:pt>
                <c:pt idx="12178">
                  <c:v>0.47192695004501001</c:v>
                </c:pt>
                <c:pt idx="12179">
                  <c:v>0.47184946111610937</c:v>
                </c:pt>
                <c:pt idx="12180">
                  <c:v>0.47177199127080977</c:v>
                </c:pt>
                <c:pt idx="12181">
                  <c:v>0.471694540502827</c:v>
                </c:pt>
                <c:pt idx="12182">
                  <c:v>0.4716171088059129</c:v>
                </c:pt>
                <c:pt idx="12183">
                  <c:v>0.47153969617380181</c:v>
                </c:pt>
                <c:pt idx="12184">
                  <c:v>0.47146230260023508</c:v>
                </c:pt>
                <c:pt idx="12185">
                  <c:v>0.47138492807896243</c:v>
                </c:pt>
                <c:pt idx="12186">
                  <c:v>0.47130757260371581</c:v>
                </c:pt>
                <c:pt idx="12187">
                  <c:v>0.4712302361682596</c:v>
                </c:pt>
                <c:pt idx="12188">
                  <c:v>0.47115291876634097</c:v>
                </c:pt>
                <c:pt idx="12189">
                  <c:v>0.47107562039171447</c:v>
                </c:pt>
                <c:pt idx="12190">
                  <c:v>0.47099834103813726</c:v>
                </c:pt>
                <c:pt idx="12191">
                  <c:v>0.47092108069937222</c:v>
                </c:pt>
                <c:pt idx="12192">
                  <c:v>0.47084383936917601</c:v>
                </c:pt>
                <c:pt idx="12193">
                  <c:v>0.47076661704131262</c:v>
                </c:pt>
                <c:pt idx="12194">
                  <c:v>0.47068941370955991</c:v>
                </c:pt>
                <c:pt idx="12195">
                  <c:v>0.47061222936767838</c:v>
                </c:pt>
                <c:pt idx="12196">
                  <c:v>0.47053506400943684</c:v>
                </c:pt>
                <c:pt idx="12197">
                  <c:v>0.47045791762862182</c:v>
                </c:pt>
                <c:pt idx="12198">
                  <c:v>0.47038079021901169</c:v>
                </c:pt>
                <c:pt idx="12199">
                  <c:v>0.47030368177437326</c:v>
                </c:pt>
                <c:pt idx="12200">
                  <c:v>0.47022659228849617</c:v>
                </c:pt>
                <c:pt idx="12201">
                  <c:v>0.47014952175516506</c:v>
                </c:pt>
                <c:pt idx="12202">
                  <c:v>0.47007247016817238</c:v>
                </c:pt>
                <c:pt idx="12203">
                  <c:v>0.46999543752130429</c:v>
                </c:pt>
                <c:pt idx="12204">
                  <c:v>0.46991842380835891</c:v>
                </c:pt>
                <c:pt idx="12205">
                  <c:v>0.46984142902311976</c:v>
                </c:pt>
                <c:pt idx="12206">
                  <c:v>0.4697644531593963</c:v>
                </c:pt>
                <c:pt idx="12207">
                  <c:v>0.46968749621098482</c:v>
                </c:pt>
                <c:pt idx="12208">
                  <c:v>0.46961055817168895</c:v>
                </c:pt>
                <c:pt idx="12209">
                  <c:v>0.46953363903531403</c:v>
                </c:pt>
                <c:pt idx="12210">
                  <c:v>0.46945673879567185</c:v>
                </c:pt>
                <c:pt idx="12211">
                  <c:v>0.46937985744656258</c:v>
                </c:pt>
                <c:pt idx="12212">
                  <c:v>0.46930299498181505</c:v>
                </c:pt>
                <c:pt idx="12213">
                  <c:v>0.46922615139522894</c:v>
                </c:pt>
                <c:pt idx="12214">
                  <c:v>0.46914932668062925</c:v>
                </c:pt>
                <c:pt idx="12215">
                  <c:v>0.46907252083184503</c:v>
                </c:pt>
                <c:pt idx="12216">
                  <c:v>0.46899573384268661</c:v>
                </c:pt>
                <c:pt idx="12217">
                  <c:v>0.46891896570698854</c:v>
                </c:pt>
                <c:pt idx="12218">
                  <c:v>0.46884221641856894</c:v>
                </c:pt>
                <c:pt idx="12219">
                  <c:v>0.46876548597127132</c:v>
                </c:pt>
                <c:pt idx="12220">
                  <c:v>0.46868877435892736</c:v>
                </c:pt>
                <c:pt idx="12221">
                  <c:v>0.46861208157536138</c:v>
                </c:pt>
                <c:pt idx="12222">
                  <c:v>0.46853540761442358</c:v>
                </c:pt>
                <c:pt idx="12223">
                  <c:v>0.46845875246995439</c:v>
                </c:pt>
                <c:pt idx="12224">
                  <c:v>0.46838211613579167</c:v>
                </c:pt>
                <c:pt idx="12225">
                  <c:v>0.46830549860578058</c:v>
                </c:pt>
                <c:pt idx="12226">
                  <c:v>0.46822889987378036</c:v>
                </c:pt>
                <c:pt idx="12227">
                  <c:v>0.46815231993362688</c:v>
                </c:pt>
                <c:pt idx="12228">
                  <c:v>0.46807575877918539</c:v>
                </c:pt>
                <c:pt idx="12229">
                  <c:v>0.46799921640430853</c:v>
                </c:pt>
                <c:pt idx="12230">
                  <c:v>0.46792269280286186</c:v>
                </c:pt>
                <c:pt idx="12231">
                  <c:v>0.46784618796869026</c:v>
                </c:pt>
                <c:pt idx="12232">
                  <c:v>0.46776970189566724</c:v>
                </c:pt>
                <c:pt idx="12233">
                  <c:v>0.46769323457765571</c:v>
                </c:pt>
                <c:pt idx="12234">
                  <c:v>0.46761678600853057</c:v>
                </c:pt>
                <c:pt idx="12235">
                  <c:v>0.46754035618215922</c:v>
                </c:pt>
                <c:pt idx="12236">
                  <c:v>0.46746394509241851</c:v>
                </c:pt>
                <c:pt idx="12237">
                  <c:v>0.46738755273317506</c:v>
                </c:pt>
                <c:pt idx="12238">
                  <c:v>0.46731117909831732</c:v>
                </c:pt>
                <c:pt idx="12239">
                  <c:v>0.46723482418172263</c:v>
                </c:pt>
                <c:pt idx="12240">
                  <c:v>0.46715848797728043</c:v>
                </c:pt>
                <c:pt idx="12241">
                  <c:v>0.46708217047886491</c:v>
                </c:pt>
                <c:pt idx="12242">
                  <c:v>0.46700587168037211</c:v>
                </c:pt>
                <c:pt idx="12243">
                  <c:v>0.46692959157569452</c:v>
                </c:pt>
                <c:pt idx="12244">
                  <c:v>0.46685333015871822</c:v>
                </c:pt>
                <c:pt idx="12245">
                  <c:v>0.46677708742334906</c:v>
                </c:pt>
                <c:pt idx="12246">
                  <c:v>0.46670086336348654</c:v>
                </c:pt>
                <c:pt idx="12247">
                  <c:v>0.46662465797301939</c:v>
                </c:pt>
                <c:pt idx="12248">
                  <c:v>0.46654847124586446</c:v>
                </c:pt>
                <c:pt idx="12249">
                  <c:v>0.46647230317591692</c:v>
                </c:pt>
                <c:pt idx="12250">
                  <c:v>0.46639615375708682</c:v>
                </c:pt>
                <c:pt idx="12251">
                  <c:v>0.46632002298329661</c:v>
                </c:pt>
                <c:pt idx="12252">
                  <c:v>0.46624391084844652</c:v>
                </c:pt>
                <c:pt idx="12253">
                  <c:v>0.46616781734646406</c:v>
                </c:pt>
                <c:pt idx="12254">
                  <c:v>0.46609174247125529</c:v>
                </c:pt>
                <c:pt idx="12255">
                  <c:v>0.46601568621675182</c:v>
                </c:pt>
                <c:pt idx="12256">
                  <c:v>0.46593964857687226</c:v>
                </c:pt>
                <c:pt idx="12257">
                  <c:v>0.4658636295455465</c:v>
                </c:pt>
                <c:pt idx="12258">
                  <c:v>0.4657876291166943</c:v>
                </c:pt>
                <c:pt idx="12259">
                  <c:v>0.46571164728425835</c:v>
                </c:pt>
                <c:pt idx="12260">
                  <c:v>0.46563568404215916</c:v>
                </c:pt>
                <c:pt idx="12261">
                  <c:v>0.46555973938434697</c:v>
                </c:pt>
                <c:pt idx="12262">
                  <c:v>0.46548381330475086</c:v>
                </c:pt>
                <c:pt idx="12263">
                  <c:v>0.46540790579730701</c:v>
                </c:pt>
                <c:pt idx="12264">
                  <c:v>0.46533201685596548</c:v>
                </c:pt>
                <c:pt idx="12265">
                  <c:v>0.46525614647467467</c:v>
                </c:pt>
                <c:pt idx="12266">
                  <c:v>0.46518029464737981</c:v>
                </c:pt>
                <c:pt idx="12267">
                  <c:v>0.46510446136803485</c:v>
                </c:pt>
                <c:pt idx="12268">
                  <c:v>0.4650286466305823</c:v>
                </c:pt>
                <c:pt idx="12269">
                  <c:v>0.46495285042898854</c:v>
                </c:pt>
                <c:pt idx="12270">
                  <c:v>0.46487707275721191</c:v>
                </c:pt>
                <c:pt idx="12271">
                  <c:v>0.46480131360920535</c:v>
                </c:pt>
                <c:pt idx="12272">
                  <c:v>0.4647255729789323</c:v>
                </c:pt>
                <c:pt idx="12273">
                  <c:v>0.46464985086036475</c:v>
                </c:pt>
                <c:pt idx="12274">
                  <c:v>0.46457414724747287</c:v>
                </c:pt>
                <c:pt idx="12275">
                  <c:v>0.46449846213421586</c:v>
                </c:pt>
                <c:pt idx="12276">
                  <c:v>0.46442279551457394</c:v>
                </c:pt>
                <c:pt idx="12277">
                  <c:v>0.46434714738251448</c:v>
                </c:pt>
                <c:pt idx="12278">
                  <c:v>0.46427151773202685</c:v>
                </c:pt>
                <c:pt idx="12279">
                  <c:v>0.46419590655708576</c:v>
                </c:pt>
                <c:pt idx="12280">
                  <c:v>0.46412031385167757</c:v>
                </c:pt>
                <c:pt idx="12281">
                  <c:v>0.46404473960977682</c:v>
                </c:pt>
                <c:pt idx="12282">
                  <c:v>0.46396918382538188</c:v>
                </c:pt>
                <c:pt idx="12283">
                  <c:v>0.46389364649247805</c:v>
                </c:pt>
                <c:pt idx="12284">
                  <c:v>0.46381812760506302</c:v>
                </c:pt>
                <c:pt idx="12285">
                  <c:v>0.46374262715711917</c:v>
                </c:pt>
                <c:pt idx="12286">
                  <c:v>0.46366714514265878</c:v>
                </c:pt>
                <c:pt idx="12287">
                  <c:v>0.46359168155566932</c:v>
                </c:pt>
                <c:pt idx="12288">
                  <c:v>0.46351623639016082</c:v>
                </c:pt>
                <c:pt idx="12289">
                  <c:v>0.46344080964013551</c:v>
                </c:pt>
                <c:pt idx="12290">
                  <c:v>0.46336540129960696</c:v>
                </c:pt>
                <c:pt idx="12291">
                  <c:v>0.46329001136256542</c:v>
                </c:pt>
                <c:pt idx="12292">
                  <c:v>0.46321463982304523</c:v>
                </c:pt>
                <c:pt idx="12293">
                  <c:v>0.46313928667504478</c:v>
                </c:pt>
                <c:pt idx="12294">
                  <c:v>0.46306395191259048</c:v>
                </c:pt>
                <c:pt idx="12295">
                  <c:v>0.46298863552970343</c:v>
                </c:pt>
                <c:pt idx="12296">
                  <c:v>0.46291333752039021</c:v>
                </c:pt>
                <c:pt idx="12297">
                  <c:v>0.46283805787869031</c:v>
                </c:pt>
                <c:pt idx="12298">
                  <c:v>0.46276279659862452</c:v>
                </c:pt>
                <c:pt idx="12299">
                  <c:v>0.46268755367422282</c:v>
                </c:pt>
                <c:pt idx="12300">
                  <c:v>0.46261232909951588</c:v>
                </c:pt>
                <c:pt idx="12301">
                  <c:v>0.4625371228685341</c:v>
                </c:pt>
                <c:pt idx="12302">
                  <c:v>0.46246193497532412</c:v>
                </c:pt>
                <c:pt idx="12303">
                  <c:v>0.46238676541391976</c:v>
                </c:pt>
                <c:pt idx="12304">
                  <c:v>0.46231161417835032</c:v>
                </c:pt>
                <c:pt idx="12305">
                  <c:v>0.46223648126267775</c:v>
                </c:pt>
                <c:pt idx="12306">
                  <c:v>0.46216136666093205</c:v>
                </c:pt>
                <c:pt idx="12307">
                  <c:v>0.46208627036717698</c:v>
                </c:pt>
                <c:pt idx="12308">
                  <c:v>0.46201119237545063</c:v>
                </c:pt>
                <c:pt idx="12309">
                  <c:v>0.46193613267980832</c:v>
                </c:pt>
                <c:pt idx="12310">
                  <c:v>0.46186109127431463</c:v>
                </c:pt>
                <c:pt idx="12311">
                  <c:v>0.46178606815301448</c:v>
                </c:pt>
                <c:pt idx="12312">
                  <c:v>0.46171106330998224</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6</c:v>
                </c:pt>
                <c:pt idx="12322">
                  <c:v>0.46096201887897881</c:v>
                </c:pt>
                <c:pt idx="12323">
                  <c:v>0.46088721470548838</c:v>
                </c:pt>
                <c:pt idx="12324">
                  <c:v>0.46081242873917388</c:v>
                </c:pt>
                <c:pt idx="12325">
                  <c:v>0.46073766097412094</c:v>
                </c:pt>
                <c:pt idx="12326">
                  <c:v>0.46066291140443233</c:v>
                </c:pt>
                <c:pt idx="12327">
                  <c:v>0.46058818002419438</c:v>
                </c:pt>
                <c:pt idx="12328">
                  <c:v>0.46051346682751348</c:v>
                </c:pt>
                <c:pt idx="12329">
                  <c:v>0.46043877180849285</c:v>
                </c:pt>
                <c:pt idx="12330">
                  <c:v>0.46036409496122482</c:v>
                </c:pt>
                <c:pt idx="12331">
                  <c:v>0.46028943627982638</c:v>
                </c:pt>
                <c:pt idx="12332">
                  <c:v>0.4602147957584054</c:v>
                </c:pt>
                <c:pt idx="12333">
                  <c:v>0.4601401733910655</c:v>
                </c:pt>
                <c:pt idx="12334">
                  <c:v>0.46006556917192232</c:v>
                </c:pt>
                <c:pt idx="12335">
                  <c:v>0.45999098309509856</c:v>
                </c:pt>
                <c:pt idx="12336">
                  <c:v>0.45991641515470605</c:v>
                </c:pt>
                <c:pt idx="12337">
                  <c:v>0.45984186534486693</c:v>
                </c:pt>
                <c:pt idx="12338">
                  <c:v>0.45976733365969147</c:v>
                </c:pt>
                <c:pt idx="12339">
                  <c:v>0.45969282009332463</c:v>
                </c:pt>
                <c:pt idx="12340">
                  <c:v>0.45961832463988855</c:v>
                </c:pt>
                <c:pt idx="12341">
                  <c:v>0.45954384729350445</c:v>
                </c:pt>
                <c:pt idx="12342">
                  <c:v>0.45946938804831317</c:v>
                </c:pt>
                <c:pt idx="12343">
                  <c:v>0.45939494689844967</c:v>
                </c:pt>
                <c:pt idx="12344">
                  <c:v>0.45932052383804756</c:v>
                </c:pt>
                <c:pt idx="12345">
                  <c:v>0.45924611886123773</c:v>
                </c:pt>
                <c:pt idx="12346">
                  <c:v>0.45917173196217681</c:v>
                </c:pt>
                <c:pt idx="12347">
                  <c:v>0.45909736313500282</c:v>
                </c:pt>
                <c:pt idx="12348">
                  <c:v>0.45902301237386528</c:v>
                </c:pt>
                <c:pt idx="12349">
                  <c:v>0.45894867967290837</c:v>
                </c:pt>
                <c:pt idx="12350">
                  <c:v>0.45887436502628476</c:v>
                </c:pt>
                <c:pt idx="12351">
                  <c:v>0.45880006842814258</c:v>
                </c:pt>
                <c:pt idx="12352">
                  <c:v>0.45872578987265455</c:v>
                </c:pt>
                <c:pt idx="12353">
                  <c:v>0.45865152935395681</c:v>
                </c:pt>
                <c:pt idx="12354">
                  <c:v>0.45857728686622684</c:v>
                </c:pt>
                <c:pt idx="12355">
                  <c:v>0.45850306240362243</c:v>
                </c:pt>
                <c:pt idx="12356">
                  <c:v>0.45842885596031263</c:v>
                </c:pt>
                <c:pt idx="12357">
                  <c:v>0.45835466753046056</c:v>
                </c:pt>
                <c:pt idx="12358">
                  <c:v>0.45828049710822882</c:v>
                </c:pt>
                <c:pt idx="12359">
                  <c:v>0.45820634468780397</c:v>
                </c:pt>
                <c:pt idx="12360">
                  <c:v>0.45813221026335577</c:v>
                </c:pt>
                <c:pt idx="12361">
                  <c:v>0.45805809382906615</c:v>
                </c:pt>
                <c:pt idx="12362">
                  <c:v>0.45798399537910572</c:v>
                </c:pt>
                <c:pt idx="12363">
                  <c:v>0.45790991490765753</c:v>
                </c:pt>
                <c:pt idx="12364">
                  <c:v>0.45783585240890579</c:v>
                </c:pt>
                <c:pt idx="12365">
                  <c:v>0.45776180787704795</c:v>
                </c:pt>
                <c:pt idx="12366">
                  <c:v>0.45768778130626286</c:v>
                </c:pt>
                <c:pt idx="12367">
                  <c:v>0.45761377269073877</c:v>
                </c:pt>
                <c:pt idx="12368">
                  <c:v>0.45753978202467932</c:v>
                </c:pt>
                <c:pt idx="12369">
                  <c:v>0.45746580930228026</c:v>
                </c:pt>
                <c:pt idx="12370">
                  <c:v>0.45739185451772613</c:v>
                </c:pt>
                <c:pt idx="12371">
                  <c:v>0.45731791766523505</c:v>
                </c:pt>
                <c:pt idx="12372">
                  <c:v>0.45724399873899629</c:v>
                </c:pt>
                <c:pt idx="12373">
                  <c:v>0.45717009773322481</c:v>
                </c:pt>
                <c:pt idx="12374">
                  <c:v>0.45709621464212413</c:v>
                </c:pt>
                <c:pt idx="12375">
                  <c:v>0.45702234945990688</c:v>
                </c:pt>
                <c:pt idx="12376">
                  <c:v>0.45694850218078031</c:v>
                </c:pt>
                <c:pt idx="12377">
                  <c:v>0.45687467279896926</c:v>
                </c:pt>
                <c:pt idx="12378">
                  <c:v>0.45680086130868097</c:v>
                </c:pt>
                <c:pt idx="12379">
                  <c:v>0.4567270677041293</c:v>
                </c:pt>
                <c:pt idx="12380">
                  <c:v>0.45665329197955457</c:v>
                </c:pt>
                <c:pt idx="12381">
                  <c:v>0.45657953412916497</c:v>
                </c:pt>
                <c:pt idx="12382">
                  <c:v>0.45650579414719622</c:v>
                </c:pt>
                <c:pt idx="12383">
                  <c:v>0.45643207202787678</c:v>
                </c:pt>
                <c:pt idx="12384">
                  <c:v>0.45635836776543437</c:v>
                </c:pt>
                <c:pt idx="12385">
                  <c:v>0.45628468135410133</c:v>
                </c:pt>
                <c:pt idx="12386">
                  <c:v>0.45621101278810572</c:v>
                </c:pt>
                <c:pt idx="12387">
                  <c:v>0.45613736206170674</c:v>
                </c:pt>
                <c:pt idx="12388">
                  <c:v>0.45606372916913035</c:v>
                </c:pt>
                <c:pt idx="12389">
                  <c:v>0.45599011410462181</c:v>
                </c:pt>
                <c:pt idx="12390">
                  <c:v>0.45591651686242951</c:v>
                </c:pt>
                <c:pt idx="12391">
                  <c:v>0.45584293743679133</c:v>
                </c:pt>
                <c:pt idx="12392">
                  <c:v>0.45576937582196658</c:v>
                </c:pt>
                <c:pt idx="12393">
                  <c:v>0.45569583201220409</c:v>
                </c:pt>
                <c:pt idx="12394">
                  <c:v>0.45562230600175835</c:v>
                </c:pt>
                <c:pt idx="12395">
                  <c:v>0.45554879778489077</c:v>
                </c:pt>
                <c:pt idx="12396">
                  <c:v>0.45547530735585157</c:v>
                </c:pt>
                <c:pt idx="12397">
                  <c:v>0.45540183470889833</c:v>
                </c:pt>
                <c:pt idx="12398">
                  <c:v>0.45532837983831342</c:v>
                </c:pt>
                <c:pt idx="12399">
                  <c:v>0.45525494273834183</c:v>
                </c:pt>
                <c:pt idx="12400">
                  <c:v>0.45518152340326651</c:v>
                </c:pt>
                <c:pt idx="12401">
                  <c:v>0.45510812182735338</c:v>
                </c:pt>
                <c:pt idx="12402">
                  <c:v>0.45503473800487432</c:v>
                </c:pt>
                <c:pt idx="12403">
                  <c:v>0.45496137193010538</c:v>
                </c:pt>
                <c:pt idx="12404">
                  <c:v>0.45488802359732633</c:v>
                </c:pt>
                <c:pt idx="12405">
                  <c:v>0.45481469300081523</c:v>
                </c:pt>
                <c:pt idx="12406">
                  <c:v>0.45474138013484638</c:v>
                </c:pt>
                <c:pt idx="12407">
                  <c:v>0.45466808499371181</c:v>
                </c:pt>
                <c:pt idx="12408">
                  <c:v>0.45459480757170034</c:v>
                </c:pt>
                <c:pt idx="12409">
                  <c:v>0.45452154786309801</c:v>
                </c:pt>
                <c:pt idx="12410">
                  <c:v>0.45444830586219631</c:v>
                </c:pt>
                <c:pt idx="12411">
                  <c:v>0.45437508156328882</c:v>
                </c:pt>
                <c:pt idx="12412">
                  <c:v>0.45430187496067553</c:v>
                </c:pt>
                <c:pt idx="12413">
                  <c:v>0.45422868604864591</c:v>
                </c:pt>
                <c:pt idx="12414">
                  <c:v>0.45415551482150113</c:v>
                </c:pt>
                <c:pt idx="12415">
                  <c:v>0.45408236127355778</c:v>
                </c:pt>
                <c:pt idx="12416">
                  <c:v>0.45400922539909938</c:v>
                </c:pt>
                <c:pt idx="12417">
                  <c:v>0.45393610719245486</c:v>
                </c:pt>
                <c:pt idx="12418">
                  <c:v>0.4538630066479154</c:v>
                </c:pt>
                <c:pt idx="12419">
                  <c:v>0.45378992375980998</c:v>
                </c:pt>
                <c:pt idx="12420">
                  <c:v>0.45371685852243576</c:v>
                </c:pt>
                <c:pt idx="12421">
                  <c:v>0.45364381093012224</c:v>
                </c:pt>
                <c:pt idx="12422">
                  <c:v>0.45357078097718695</c:v>
                </c:pt>
                <c:pt idx="12423">
                  <c:v>0.45349776865794422</c:v>
                </c:pt>
                <c:pt idx="12424">
                  <c:v>0.45342477396672376</c:v>
                </c:pt>
                <c:pt idx="12425">
                  <c:v>0.45335179689784638</c:v>
                </c:pt>
                <c:pt idx="12426">
                  <c:v>0.4532788374456368</c:v>
                </c:pt>
                <c:pt idx="12427">
                  <c:v>0.45320589560443592</c:v>
                </c:pt>
                <c:pt idx="12428">
                  <c:v>0.45313297136857378</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198</c:v>
                </c:pt>
                <c:pt idx="12440">
                  <c:v>0.45225925169453879</c:v>
                </c:pt>
                <c:pt idx="12441">
                  <c:v>0.45218655581333578</c:v>
                </c:pt>
                <c:pt idx="12442">
                  <c:v>0.45211387745836268</c:v>
                </c:pt>
                <c:pt idx="12443">
                  <c:v>0.45204121662398333</c:v>
                </c:pt>
                <c:pt idx="12444">
                  <c:v>0.45196857330458146</c:v>
                </c:pt>
                <c:pt idx="12445">
                  <c:v>0.45189594749450068</c:v>
                </c:pt>
                <c:pt idx="12446">
                  <c:v>0.45182333918813611</c:v>
                </c:pt>
                <c:pt idx="12447">
                  <c:v>0.45175074837986046</c:v>
                </c:pt>
                <c:pt idx="12448">
                  <c:v>0.45167817506404812</c:v>
                </c:pt>
                <c:pt idx="12449">
                  <c:v>0.45160561923507031</c:v>
                </c:pt>
                <c:pt idx="12450">
                  <c:v>0.45153308088732425</c:v>
                </c:pt>
                <c:pt idx="12451">
                  <c:v>0.45146056001518942</c:v>
                </c:pt>
                <c:pt idx="12452">
                  <c:v>0.45138805661305231</c:v>
                </c:pt>
                <c:pt idx="12453">
                  <c:v>0.45131557067530181</c:v>
                </c:pt>
                <c:pt idx="12454">
                  <c:v>0.45124310219632463</c:v>
                </c:pt>
                <c:pt idx="12455">
                  <c:v>0.45117065117052935</c:v>
                </c:pt>
                <c:pt idx="12456">
                  <c:v>0.45109821759229701</c:v>
                </c:pt>
                <c:pt idx="12457">
                  <c:v>0.45102580145603077</c:v>
                </c:pt>
                <c:pt idx="12458">
                  <c:v>0.45095340275612789</c:v>
                </c:pt>
                <c:pt idx="12459">
                  <c:v>0.45088102148700038</c:v>
                </c:pt>
                <c:pt idx="12460">
                  <c:v>0.45080865764304706</c:v>
                </c:pt>
                <c:pt idx="12461">
                  <c:v>0.45073631121866881</c:v>
                </c:pt>
                <c:pt idx="12462">
                  <c:v>0.45066398220828402</c:v>
                </c:pt>
                <c:pt idx="12463">
                  <c:v>0.45059167060630173</c:v>
                </c:pt>
                <c:pt idx="12464">
                  <c:v>0.45051937640713569</c:v>
                </c:pt>
                <c:pt idx="12465">
                  <c:v>0.45044709960520196</c:v>
                </c:pt>
                <c:pt idx="12466">
                  <c:v>0.45037484019492258</c:v>
                </c:pt>
                <c:pt idx="12467">
                  <c:v>0.45030259817071011</c:v>
                </c:pt>
                <c:pt idx="12468">
                  <c:v>0.45023037352698975</c:v>
                </c:pt>
                <c:pt idx="12469">
                  <c:v>0.45015816625819155</c:v>
                </c:pt>
                <c:pt idx="12470">
                  <c:v>0.45008597635873987</c:v>
                </c:pt>
                <c:pt idx="12471">
                  <c:v>0.45001380382306438</c:v>
                </c:pt>
                <c:pt idx="12472">
                  <c:v>0.44994164864559361</c:v>
                </c:pt>
                <c:pt idx="12473">
                  <c:v>0.44986951082077131</c:v>
                </c:pt>
                <c:pt idx="12474">
                  <c:v>0.44979739034302363</c:v>
                </c:pt>
                <c:pt idx="12475">
                  <c:v>0.44972528720679289</c:v>
                </c:pt>
                <c:pt idx="12476">
                  <c:v>0.44965320140651627</c:v>
                </c:pt>
                <c:pt idx="12477">
                  <c:v>0.44958113293664642</c:v>
                </c:pt>
                <c:pt idx="12478">
                  <c:v>0.4495090817916188</c:v>
                </c:pt>
                <c:pt idx="12479">
                  <c:v>0.44943704796588407</c:v>
                </c:pt>
                <c:pt idx="12480">
                  <c:v>0.44936503145389178</c:v>
                </c:pt>
                <c:pt idx="12481">
                  <c:v>0.44929303225009015</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354</c:v>
                </c:pt>
                <c:pt idx="12490">
                  <c:v>0.44864581737030818</c:v>
                </c:pt>
                <c:pt idx="12491">
                  <c:v>0.4485739909437928</c:v>
                </c:pt>
                <c:pt idx="12492">
                  <c:v>0.448502181764591</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288</c:v>
                </c:pt>
                <c:pt idx="12502">
                  <c:v>0.44778503736099035</c:v>
                </c:pt>
                <c:pt idx="12503">
                  <c:v>0.44771341753826777</c:v>
                </c:pt>
                <c:pt idx="12504">
                  <c:v>0.44764181489674315</c:v>
                </c:pt>
                <c:pt idx="12505">
                  <c:v>0.44757022943092095</c:v>
                </c:pt>
                <c:pt idx="12506">
                  <c:v>0.44749866113531156</c:v>
                </c:pt>
                <c:pt idx="12507">
                  <c:v>0.44742711000441482</c:v>
                </c:pt>
                <c:pt idx="12508">
                  <c:v>0.44735557603275428</c:v>
                </c:pt>
                <c:pt idx="12509">
                  <c:v>0.44728405921483338</c:v>
                </c:pt>
                <c:pt idx="12510">
                  <c:v>0.44721255954517275</c:v>
                </c:pt>
                <c:pt idx="12511">
                  <c:v>0.44714107701829126</c:v>
                </c:pt>
                <c:pt idx="12512">
                  <c:v>0.4470696116287079</c:v>
                </c:pt>
                <c:pt idx="12513">
                  <c:v>0.44699816337095072</c:v>
                </c:pt>
                <c:pt idx="12514">
                  <c:v>0.44692673223953022</c:v>
                </c:pt>
                <c:pt idx="12515">
                  <c:v>0.44685531822898167</c:v>
                </c:pt>
                <c:pt idx="12516">
                  <c:v>0.44678392133383688</c:v>
                </c:pt>
                <c:pt idx="12517">
                  <c:v>0.44671254154862422</c:v>
                </c:pt>
                <c:pt idx="12518">
                  <c:v>0.44664117886787696</c:v>
                </c:pt>
                <c:pt idx="12519">
                  <c:v>0.4465698332861307</c:v>
                </c:pt>
                <c:pt idx="12520">
                  <c:v>0.4464985047979233</c:v>
                </c:pt>
                <c:pt idx="12521">
                  <c:v>0.44642719339779785</c:v>
                </c:pt>
                <c:pt idx="12522">
                  <c:v>0.44635589908028867</c:v>
                </c:pt>
                <c:pt idx="12523">
                  <c:v>0.44628462183994766</c:v>
                </c:pt>
                <c:pt idx="12524">
                  <c:v>0.44621336167131043</c:v>
                </c:pt>
                <c:pt idx="12525">
                  <c:v>0.44614211856893499</c:v>
                </c:pt>
                <c:pt idx="12526">
                  <c:v>0.44607089252737708</c:v>
                </c:pt>
                <c:pt idx="12527">
                  <c:v>0.44599968354117925</c:v>
                </c:pt>
                <c:pt idx="12528">
                  <c:v>0.44592849160490627</c:v>
                </c:pt>
                <c:pt idx="12529">
                  <c:v>0.44585731671309775</c:v>
                </c:pt>
                <c:pt idx="12530">
                  <c:v>0.44578615886033079</c:v>
                </c:pt>
                <c:pt idx="12531">
                  <c:v>0.44571501804115765</c:v>
                </c:pt>
                <c:pt idx="12532">
                  <c:v>0.44564389425015261</c:v>
                </c:pt>
                <c:pt idx="12533">
                  <c:v>0.44557278748187423</c:v>
                </c:pt>
                <c:pt idx="12534">
                  <c:v>0.44550169773088488</c:v>
                </c:pt>
                <c:pt idx="12535">
                  <c:v>0.44543062499176395</c:v>
                </c:pt>
                <c:pt idx="12536">
                  <c:v>0.44535956925908626</c:v>
                </c:pt>
                <c:pt idx="12537">
                  <c:v>0.4452885305274113</c:v>
                </c:pt>
                <c:pt idx="12538">
                  <c:v>0.44521750879132743</c:v>
                </c:pt>
                <c:pt idx="12539">
                  <c:v>0.4451465040454185</c:v>
                </c:pt>
                <c:pt idx="12540">
                  <c:v>0.44507551628425923</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533</c:v>
                </c:pt>
                <c:pt idx="12550">
                  <c:v>0.44436657164325843</c:v>
                </c:pt>
                <c:pt idx="12551">
                  <c:v>0.44429577035730877</c:v>
                </c:pt>
                <c:pt idx="12552">
                  <c:v>0.44422498599126037</c:v>
                </c:pt>
                <c:pt idx="12553">
                  <c:v>0.44415421853970299</c:v>
                </c:pt>
                <c:pt idx="12554">
                  <c:v>0.44408346799726817</c:v>
                </c:pt>
                <c:pt idx="12555">
                  <c:v>0.44401273435854732</c:v>
                </c:pt>
                <c:pt idx="12556">
                  <c:v>0.44394201761817226</c:v>
                </c:pt>
                <c:pt idx="12557">
                  <c:v>0.44387131777075939</c:v>
                </c:pt>
                <c:pt idx="12558">
                  <c:v>0.4438006348109193</c:v>
                </c:pt>
                <c:pt idx="12559">
                  <c:v>0.4437299687332823</c:v>
                </c:pt>
                <c:pt idx="12560">
                  <c:v>0.44365931953246984</c:v>
                </c:pt>
                <c:pt idx="12561">
                  <c:v>0.44358868720311156</c:v>
                </c:pt>
                <c:pt idx="12562">
                  <c:v>0.44351807173983138</c:v>
                </c:pt>
                <c:pt idx="12563">
                  <c:v>0.44344747313725774</c:v>
                </c:pt>
                <c:pt idx="12564">
                  <c:v>0.44337689139003073</c:v>
                </c:pt>
                <c:pt idx="12565">
                  <c:v>0.4433063264927723</c:v>
                </c:pt>
                <c:pt idx="12566">
                  <c:v>0.44323577844012935</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728</c:v>
                </c:pt>
                <c:pt idx="12578">
                  <c:v>0.44239051373916832</c:v>
                </c:pt>
                <c:pt idx="12579">
                  <c:v>0.44232018417945695</c:v>
                </c:pt>
                <c:pt idx="12580">
                  <c:v>0.44224987138949184</c:v>
                </c:pt>
                <c:pt idx="12581">
                  <c:v>0.44217957536395508</c:v>
                </c:pt>
                <c:pt idx="12582">
                  <c:v>0.44210929609750876</c:v>
                </c:pt>
                <c:pt idx="12583">
                  <c:v>0.44203903358483509</c:v>
                </c:pt>
                <c:pt idx="12584">
                  <c:v>0.44196878782061061</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38</c:v>
                </c:pt>
                <c:pt idx="12610">
                  <c:v>0.44014825926046952</c:v>
                </c:pt>
                <c:pt idx="12611">
                  <c:v>0.44007846369915987</c:v>
                </c:pt>
                <c:pt idx="12612">
                  <c:v>0.44000868473804688</c:v>
                </c:pt>
                <c:pt idx="12613">
                  <c:v>0.43993892237188098</c:v>
                </c:pt>
                <c:pt idx="12614">
                  <c:v>0.43986917659538632</c:v>
                </c:pt>
                <c:pt idx="12615">
                  <c:v>0.43979944740331423</c:v>
                </c:pt>
                <c:pt idx="12616">
                  <c:v>0.43972973479041061</c:v>
                </c:pt>
                <c:pt idx="12617">
                  <c:v>0.43966003875140591</c:v>
                </c:pt>
                <c:pt idx="12618">
                  <c:v>0.43959035928105838</c:v>
                </c:pt>
                <c:pt idx="12619">
                  <c:v>0.43952069637411623</c:v>
                </c:pt>
                <c:pt idx="12620">
                  <c:v>0.43945105002531515</c:v>
                </c:pt>
                <c:pt idx="12621">
                  <c:v>0.43938142022943122</c:v>
                </c:pt>
                <c:pt idx="12622">
                  <c:v>0.43931180698119632</c:v>
                </c:pt>
                <c:pt idx="12623">
                  <c:v>0.43924221027538368</c:v>
                </c:pt>
                <c:pt idx="12624">
                  <c:v>0.43917263010675051</c:v>
                </c:pt>
                <c:pt idx="12625">
                  <c:v>0.43910306647004832</c:v>
                </c:pt>
                <c:pt idx="12626">
                  <c:v>0.43903351936005386</c:v>
                </c:pt>
                <c:pt idx="12627">
                  <c:v>0.43896398877151682</c:v>
                </c:pt>
                <c:pt idx="12628">
                  <c:v>0.43889447469922194</c:v>
                </c:pt>
                <c:pt idx="12629">
                  <c:v>0.43882497713792784</c:v>
                </c:pt>
                <c:pt idx="12630">
                  <c:v>0.43875549608239572</c:v>
                </c:pt>
                <c:pt idx="12631">
                  <c:v>0.43868603152742391</c:v>
                </c:pt>
                <c:pt idx="12632">
                  <c:v>0.43861658346777188</c:v>
                </c:pt>
                <c:pt idx="12633">
                  <c:v>0.43854715189821458</c:v>
                </c:pt>
                <c:pt idx="12634">
                  <c:v>0.43847773681354657</c:v>
                </c:pt>
                <c:pt idx="12635">
                  <c:v>0.43840833820853381</c:v>
                </c:pt>
                <c:pt idx="12636">
                  <c:v>0.43833895607797441</c:v>
                </c:pt>
                <c:pt idx="12637">
                  <c:v>0.43826959041663999</c:v>
                </c:pt>
                <c:pt idx="12638">
                  <c:v>0.43820024121932982</c:v>
                </c:pt>
                <c:pt idx="12639">
                  <c:v>0.43813090848082931</c:v>
                </c:pt>
                <c:pt idx="12640">
                  <c:v>0.43806159219593138</c:v>
                </c:pt>
                <c:pt idx="12641">
                  <c:v>0.43799229235943526</c:v>
                </c:pt>
                <c:pt idx="12642">
                  <c:v>0.43792300896612185</c:v>
                </c:pt>
                <c:pt idx="12643">
                  <c:v>0.4378537420108079</c:v>
                </c:pt>
                <c:pt idx="12644">
                  <c:v>0.43778449148828291</c:v>
                </c:pt>
                <c:pt idx="12645">
                  <c:v>0.43771525739334782</c:v>
                </c:pt>
                <c:pt idx="12646">
                  <c:v>0.43764603972081745</c:v>
                </c:pt>
                <c:pt idx="12647">
                  <c:v>0.43757683846548917</c:v>
                </c:pt>
                <c:pt idx="12648">
                  <c:v>0.43750765362217131</c:v>
                </c:pt>
                <c:pt idx="12649">
                  <c:v>0.43743848518568718</c:v>
                </c:pt>
                <c:pt idx="12650">
                  <c:v>0.43736933315083237</c:v>
                </c:pt>
                <c:pt idx="12651">
                  <c:v>0.43730019751243043</c:v>
                </c:pt>
                <c:pt idx="12652">
                  <c:v>0.43723107826529178</c:v>
                </c:pt>
                <c:pt idx="12653">
                  <c:v>0.43716197540425156</c:v>
                </c:pt>
                <c:pt idx="12654">
                  <c:v>0.43709288892411102</c:v>
                </c:pt>
                <c:pt idx="12655">
                  <c:v>0.43702381881970476</c:v>
                </c:pt>
                <c:pt idx="12656">
                  <c:v>0.43695476508585751</c:v>
                </c:pt>
                <c:pt idx="12657">
                  <c:v>0.43688572771738587</c:v>
                </c:pt>
                <c:pt idx="12658">
                  <c:v>0.43681670670912898</c:v>
                </c:pt>
                <c:pt idx="12659">
                  <c:v>0.43674770205591196</c:v>
                </c:pt>
                <c:pt idx="12660">
                  <c:v>0.43667871375258088</c:v>
                </c:pt>
                <c:pt idx="12661">
                  <c:v>0.43660974179395362</c:v>
                </c:pt>
                <c:pt idx="12662">
                  <c:v>0.43654078617488068</c:v>
                </c:pt>
                <c:pt idx="12663">
                  <c:v>0.43647184689018598</c:v>
                </c:pt>
                <c:pt idx="12664">
                  <c:v>0.43640292393473346</c:v>
                </c:pt>
                <c:pt idx="12665">
                  <c:v>0.43633401730334526</c:v>
                </c:pt>
                <c:pt idx="12666">
                  <c:v>0.43626512699087522</c:v>
                </c:pt>
                <c:pt idx="12667">
                  <c:v>0.43619625299216946</c:v>
                </c:pt>
                <c:pt idx="12668">
                  <c:v>0.43612739530208694</c:v>
                </c:pt>
                <c:pt idx="12669">
                  <c:v>0.43605855391546522</c:v>
                </c:pt>
                <c:pt idx="12670">
                  <c:v>0.43598972882716186</c:v>
                </c:pt>
                <c:pt idx="12671">
                  <c:v>0.43592092003203514</c:v>
                </c:pt>
                <c:pt idx="12672">
                  <c:v>0.43585212752494146</c:v>
                </c:pt>
                <c:pt idx="12673">
                  <c:v>0.43578335130073592</c:v>
                </c:pt>
                <c:pt idx="12674">
                  <c:v>0.43571459135429519</c:v>
                </c:pt>
                <c:pt idx="12675">
                  <c:v>0.43564584768046088</c:v>
                </c:pt>
                <c:pt idx="12676">
                  <c:v>0.43557712027411338</c:v>
                </c:pt>
                <c:pt idx="12677">
                  <c:v>0.43550840913012162</c:v>
                </c:pt>
                <c:pt idx="12678">
                  <c:v>0.43543971424334482</c:v>
                </c:pt>
                <c:pt idx="12679">
                  <c:v>0.43537103560866691</c:v>
                </c:pt>
                <c:pt idx="12680">
                  <c:v>0.43530237322095633</c:v>
                </c:pt>
                <c:pt idx="12681">
                  <c:v>0.43523372707507485</c:v>
                </c:pt>
                <c:pt idx="12682">
                  <c:v>0.43516509716592455</c:v>
                </c:pt>
                <c:pt idx="12683">
                  <c:v>0.43509648348836838</c:v>
                </c:pt>
                <c:pt idx="12684">
                  <c:v>0.43502788603730091</c:v>
                </c:pt>
                <c:pt idx="12685">
                  <c:v>0.43495930480759032</c:v>
                </c:pt>
                <c:pt idx="12686">
                  <c:v>0.4348907397941385</c:v>
                </c:pt>
                <c:pt idx="12687">
                  <c:v>0.43482219099182595</c:v>
                </c:pt>
                <c:pt idx="12688">
                  <c:v>0.43475365839553293</c:v>
                </c:pt>
                <c:pt idx="12689">
                  <c:v>0.43468514200016733</c:v>
                </c:pt>
                <c:pt idx="12690">
                  <c:v>0.43461664180062176</c:v>
                </c:pt>
                <c:pt idx="12691">
                  <c:v>0.43454815779177697</c:v>
                </c:pt>
                <c:pt idx="12692">
                  <c:v>0.43447968996855252</c:v>
                </c:pt>
                <c:pt idx="12693">
                  <c:v>0.43441123832582723</c:v>
                </c:pt>
                <c:pt idx="12694">
                  <c:v>0.43434280285851601</c:v>
                </c:pt>
                <c:pt idx="12695">
                  <c:v>0.43427438356151632</c:v>
                </c:pt>
                <c:pt idx="12696">
                  <c:v>0.43420598042974384</c:v>
                </c:pt>
                <c:pt idx="12697">
                  <c:v>0.43413759345809361</c:v>
                </c:pt>
                <c:pt idx="12698">
                  <c:v>0.4340692226414854</c:v>
                </c:pt>
                <c:pt idx="12699">
                  <c:v>0.4340008679748365</c:v>
                </c:pt>
                <c:pt idx="12700">
                  <c:v>0.43393252945303512</c:v>
                </c:pt>
                <c:pt idx="12701">
                  <c:v>0.43386420707102685</c:v>
                </c:pt>
                <c:pt idx="12702">
                  <c:v>0.43379590082370989</c:v>
                </c:pt>
                <c:pt idx="12703">
                  <c:v>0.4337276107060154</c:v>
                </c:pt>
                <c:pt idx="12704">
                  <c:v>0.43365933671286438</c:v>
                </c:pt>
                <c:pt idx="12705">
                  <c:v>0.43359107883917281</c:v>
                </c:pt>
                <c:pt idx="12706">
                  <c:v>0.43352283707988293</c:v>
                </c:pt>
                <c:pt idx="12707">
                  <c:v>0.43345461142990038</c:v>
                </c:pt>
                <c:pt idx="12708">
                  <c:v>0.43338640188417277</c:v>
                </c:pt>
                <c:pt idx="12709">
                  <c:v>0.43331820843761903</c:v>
                </c:pt>
                <c:pt idx="12710">
                  <c:v>0.43325003108517912</c:v>
                </c:pt>
                <c:pt idx="12711">
                  <c:v>0.43318186982179824</c:v>
                </c:pt>
                <c:pt idx="12712">
                  <c:v>0.43311372464239867</c:v>
                </c:pt>
                <c:pt idx="12713">
                  <c:v>0.43304559554193134</c:v>
                </c:pt>
                <c:pt idx="12714">
                  <c:v>0.43297748251533458</c:v>
                </c:pt>
                <c:pt idx="12715">
                  <c:v>0.43290938555755726</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714</c:v>
                </c:pt>
                <c:pt idx="12724">
                  <c:v>0.4322972352008958</c:v>
                </c:pt>
                <c:pt idx="12725">
                  <c:v>0.43222929865361132</c:v>
                </c:pt>
                <c:pt idx="12726">
                  <c:v>0.43216137811966088</c:v>
                </c:pt>
                <c:pt idx="12727">
                  <c:v>0.4320934735939968</c:v>
                </c:pt>
                <c:pt idx="12728">
                  <c:v>0.43202558507160876</c:v>
                </c:pt>
                <c:pt idx="12729">
                  <c:v>0.43195771254745213</c:v>
                </c:pt>
                <c:pt idx="12730">
                  <c:v>0.43188985601650487</c:v>
                </c:pt>
                <c:pt idx="12731">
                  <c:v>0.43182201547375343</c:v>
                </c:pt>
                <c:pt idx="12732">
                  <c:v>0.43175419091415967</c:v>
                </c:pt>
                <c:pt idx="12733">
                  <c:v>0.43168638233271522</c:v>
                </c:pt>
                <c:pt idx="12734">
                  <c:v>0.43161858972439238</c:v>
                </c:pt>
                <c:pt idx="12735">
                  <c:v>0.43155081308417903</c:v>
                </c:pt>
                <c:pt idx="12736">
                  <c:v>0.43148305240705731</c:v>
                </c:pt>
                <c:pt idx="12737">
                  <c:v>0.43141530768802483</c:v>
                </c:pt>
                <c:pt idx="12738">
                  <c:v>0.43134757892206343</c:v>
                </c:pt>
                <c:pt idx="12739">
                  <c:v>0.43127986610416186</c:v>
                </c:pt>
                <c:pt idx="12740">
                  <c:v>0.43121216922931876</c:v>
                </c:pt>
                <c:pt idx="12741">
                  <c:v>0.43114448829252405</c:v>
                </c:pt>
                <c:pt idx="12742">
                  <c:v>0.43107682328878338</c:v>
                </c:pt>
                <c:pt idx="12743">
                  <c:v>0.43100917421308282</c:v>
                </c:pt>
                <c:pt idx="12744">
                  <c:v>0.43094154106043686</c:v>
                </c:pt>
                <c:pt idx="12745">
                  <c:v>0.4308739238258521</c:v>
                </c:pt>
                <c:pt idx="12746">
                  <c:v>0.43080632250431117</c:v>
                </c:pt>
                <c:pt idx="12747">
                  <c:v>0.43073873709083782</c:v>
                </c:pt>
                <c:pt idx="12748">
                  <c:v>0.43067116758044593</c:v>
                </c:pt>
                <c:pt idx="12749">
                  <c:v>0.43060361396812896</c:v>
                </c:pt>
                <c:pt idx="12750">
                  <c:v>0.43053607624891482</c:v>
                </c:pt>
                <c:pt idx="12751">
                  <c:v>0.43046855441781656</c:v>
                </c:pt>
                <c:pt idx="12752">
                  <c:v>0.43040104846984467</c:v>
                </c:pt>
                <c:pt idx="12753">
                  <c:v>0.43033355840001775</c:v>
                </c:pt>
                <c:pt idx="12754">
                  <c:v>0.43026608420336382</c:v>
                </c:pt>
                <c:pt idx="12755">
                  <c:v>0.43019862587490626</c:v>
                </c:pt>
                <c:pt idx="12756">
                  <c:v>0.43013118340965834</c:v>
                </c:pt>
                <c:pt idx="12757">
                  <c:v>0.43006375680265602</c:v>
                </c:pt>
                <c:pt idx="12758">
                  <c:v>0.42999634604892134</c:v>
                </c:pt>
                <c:pt idx="12759">
                  <c:v>0.42992895114349805</c:v>
                </c:pt>
                <c:pt idx="12760">
                  <c:v>0.42986157208139841</c:v>
                </c:pt>
                <c:pt idx="12761">
                  <c:v>0.42979420885767622</c:v>
                </c:pt>
                <c:pt idx="12762">
                  <c:v>0.42972686146735978</c:v>
                </c:pt>
                <c:pt idx="12763">
                  <c:v>0.42965952990548134</c:v>
                </c:pt>
                <c:pt idx="12764">
                  <c:v>0.42959221416708637</c:v>
                </c:pt>
                <c:pt idx="12765">
                  <c:v>0.4295249142472265</c:v>
                </c:pt>
                <c:pt idx="12766">
                  <c:v>0.42945763014092581</c:v>
                </c:pt>
                <c:pt idx="12767">
                  <c:v>0.42939036184325319</c:v>
                </c:pt>
                <c:pt idx="12768">
                  <c:v>0.42932310934923873</c:v>
                </c:pt>
                <c:pt idx="12769">
                  <c:v>0.42925587265393234</c:v>
                </c:pt>
                <c:pt idx="12770">
                  <c:v>0.42918865175240339</c:v>
                </c:pt>
                <c:pt idx="12771">
                  <c:v>0.42912144663968482</c:v>
                </c:pt>
                <c:pt idx="12772">
                  <c:v>0.42905425731085312</c:v>
                </c:pt>
                <c:pt idx="12773">
                  <c:v>0.42898708376094863</c:v>
                </c:pt>
                <c:pt idx="12774">
                  <c:v>0.42891992598503526</c:v>
                </c:pt>
                <c:pt idx="12775">
                  <c:v>0.42885278397818005</c:v>
                </c:pt>
                <c:pt idx="12776">
                  <c:v>0.42878565773543598</c:v>
                </c:pt>
                <c:pt idx="12777">
                  <c:v>0.42871854725188485</c:v>
                </c:pt>
                <c:pt idx="12778">
                  <c:v>0.42865145252257725</c:v>
                </c:pt>
                <c:pt idx="12779">
                  <c:v>0.42858437354259876</c:v>
                </c:pt>
                <c:pt idx="12780">
                  <c:v>0.42851731030700513</c:v>
                </c:pt>
                <c:pt idx="12781">
                  <c:v>0.42845026281088</c:v>
                </c:pt>
                <c:pt idx="12782">
                  <c:v>0.42838323104929127</c:v>
                </c:pt>
                <c:pt idx="12783">
                  <c:v>0.42831621501731976</c:v>
                </c:pt>
                <c:pt idx="12784">
                  <c:v>0.42824921471003929</c:v>
                </c:pt>
                <c:pt idx="12785">
                  <c:v>0.42818223012254447</c:v>
                </c:pt>
                <c:pt idx="12786">
                  <c:v>0.42811526124990668</c:v>
                </c:pt>
                <c:pt idx="12787">
                  <c:v>0.42804830808720745</c:v>
                </c:pt>
                <c:pt idx="12788">
                  <c:v>0.42798137062954339</c:v>
                </c:pt>
                <c:pt idx="12789">
                  <c:v>0.42791444887199231</c:v>
                </c:pt>
                <c:pt idx="12790">
                  <c:v>0.42784754280965942</c:v>
                </c:pt>
                <c:pt idx="12791">
                  <c:v>0.42778065243762031</c:v>
                </c:pt>
                <c:pt idx="12792">
                  <c:v>0.42771377775098463</c:v>
                </c:pt>
                <c:pt idx="12793">
                  <c:v>0.42764691874483762</c:v>
                </c:pt>
                <c:pt idx="12794">
                  <c:v>0.42758007541428417</c:v>
                </c:pt>
                <c:pt idx="12795">
                  <c:v>0.42751324775441624</c:v>
                </c:pt>
                <c:pt idx="12796">
                  <c:v>0.42744643576033942</c:v>
                </c:pt>
                <c:pt idx="12797">
                  <c:v>0.42737963942716573</c:v>
                </c:pt>
                <c:pt idx="12798">
                  <c:v>0.42731285874999203</c:v>
                </c:pt>
                <c:pt idx="12799">
                  <c:v>0.42724609372392297</c:v>
                </c:pt>
                <c:pt idx="12800">
                  <c:v>0.42717934434408061</c:v>
                </c:pt>
                <c:pt idx="12801">
                  <c:v>0.42711261060556288</c:v>
                </c:pt>
                <c:pt idx="12802">
                  <c:v>0.42704589250349267</c:v>
                </c:pt>
                <c:pt idx="12803">
                  <c:v>0.42697919003298546</c:v>
                </c:pt>
                <c:pt idx="12804">
                  <c:v>0.42691250318915486</c:v>
                </c:pt>
                <c:pt idx="12805">
                  <c:v>0.42684583196711401</c:v>
                </c:pt>
                <c:pt idx="12806">
                  <c:v>0.42677917636199036</c:v>
                </c:pt>
                <c:pt idx="12807">
                  <c:v>0.42671253636890988</c:v>
                </c:pt>
                <c:pt idx="12808">
                  <c:v>0.42664591198299751</c:v>
                </c:pt>
                <c:pt idx="12809">
                  <c:v>0.42657930319937554</c:v>
                </c:pt>
                <c:pt idx="12810">
                  <c:v>0.42651271001316682</c:v>
                </c:pt>
                <c:pt idx="12811">
                  <c:v>0.42644613241951412</c:v>
                </c:pt>
                <c:pt idx="12812">
                  <c:v>0.4263795704135484</c:v>
                </c:pt>
                <c:pt idx="12813">
                  <c:v>0.426313023990396</c:v>
                </c:pt>
                <c:pt idx="12814">
                  <c:v>0.42624649314519547</c:v>
                </c:pt>
                <c:pt idx="12815">
                  <c:v>0.42617997787309403</c:v>
                </c:pt>
                <c:pt idx="12816">
                  <c:v>0.42611347816922013</c:v>
                </c:pt>
                <c:pt idx="12817">
                  <c:v>0.42604699402871732</c:v>
                </c:pt>
                <c:pt idx="12818">
                  <c:v>0.42598052544673592</c:v>
                </c:pt>
                <c:pt idx="12819">
                  <c:v>0.42591407241842116</c:v>
                </c:pt>
                <c:pt idx="12820">
                  <c:v>0.42584763493891231</c:v>
                </c:pt>
                <c:pt idx="12821">
                  <c:v>0.4257812130033668</c:v>
                </c:pt>
                <c:pt idx="12822">
                  <c:v>0.42571480660693356</c:v>
                </c:pt>
                <c:pt idx="12823">
                  <c:v>0.42564841574477036</c:v>
                </c:pt>
                <c:pt idx="12824">
                  <c:v>0.4255820404120193</c:v>
                </c:pt>
                <c:pt idx="12825">
                  <c:v>0.42551568060385447</c:v>
                </c:pt>
                <c:pt idx="12826">
                  <c:v>0.42544933631541831</c:v>
                </c:pt>
                <c:pt idx="12827">
                  <c:v>0.4253830075418874</c:v>
                </c:pt>
                <c:pt idx="12828">
                  <c:v>0.42531669427841612</c:v>
                </c:pt>
                <c:pt idx="12829">
                  <c:v>0.42525039652016078</c:v>
                </c:pt>
                <c:pt idx="12830">
                  <c:v>0.42518411426230662</c:v>
                </c:pt>
                <c:pt idx="12831">
                  <c:v>0.42511784750000597</c:v>
                </c:pt>
                <c:pt idx="12832">
                  <c:v>0.4250515962284388</c:v>
                </c:pt>
                <c:pt idx="12833">
                  <c:v>0.42498536044277757</c:v>
                </c:pt>
                <c:pt idx="12834">
                  <c:v>0.4249191401381856</c:v>
                </c:pt>
                <c:pt idx="12835">
                  <c:v>0.42485293530985868</c:v>
                </c:pt>
                <c:pt idx="12836">
                  <c:v>0.42478674595295002</c:v>
                </c:pt>
                <c:pt idx="12837">
                  <c:v>0.42472057206265407</c:v>
                </c:pt>
                <c:pt idx="12838">
                  <c:v>0.42465441363414663</c:v>
                </c:pt>
                <c:pt idx="12839">
                  <c:v>0.4245882706626195</c:v>
                </c:pt>
                <c:pt idx="12840">
                  <c:v>0.42452214314324854</c:v>
                </c:pt>
                <c:pt idx="12841">
                  <c:v>0.42445603107122132</c:v>
                </c:pt>
                <c:pt idx="12842">
                  <c:v>0.42438993444173495</c:v>
                </c:pt>
                <c:pt idx="12843">
                  <c:v>0.42432385324998256</c:v>
                </c:pt>
                <c:pt idx="12844">
                  <c:v>0.42425778749113729</c:v>
                </c:pt>
                <c:pt idx="12845">
                  <c:v>0.42419173716041358</c:v>
                </c:pt>
                <c:pt idx="12846">
                  <c:v>0.42412570225300367</c:v>
                </c:pt>
                <c:pt idx="12847">
                  <c:v>0.42405968276410066</c:v>
                </c:pt>
                <c:pt idx="12848">
                  <c:v>0.42399367868890486</c:v>
                </c:pt>
                <c:pt idx="12849">
                  <c:v>0.42392769002262848</c:v>
                </c:pt>
                <c:pt idx="12850">
                  <c:v>0.42386171676046341</c:v>
                </c:pt>
                <c:pt idx="12851">
                  <c:v>0.42379575889761645</c:v>
                </c:pt>
                <c:pt idx="12852">
                  <c:v>0.42372981642930341</c:v>
                </c:pt>
                <c:pt idx="12853">
                  <c:v>0.4236638893507334</c:v>
                </c:pt>
                <c:pt idx="12854">
                  <c:v>0.42359797765710738</c:v>
                </c:pt>
                <c:pt idx="12855">
                  <c:v>0.423532081343654</c:v>
                </c:pt>
                <c:pt idx="12856">
                  <c:v>0.42346620040556898</c:v>
                </c:pt>
                <c:pt idx="12857">
                  <c:v>0.42340033483808598</c:v>
                </c:pt>
                <c:pt idx="12858">
                  <c:v>0.42333448463641837</c:v>
                </c:pt>
                <c:pt idx="12859">
                  <c:v>0.42326864979578688</c:v>
                </c:pt>
                <c:pt idx="12860">
                  <c:v>0.42320283031141431</c:v>
                </c:pt>
                <c:pt idx="12861">
                  <c:v>0.42313702617852161</c:v>
                </c:pt>
                <c:pt idx="12862">
                  <c:v>0.42307123739234853</c:v>
                </c:pt>
                <c:pt idx="12863">
                  <c:v>0.42300546394810523</c:v>
                </c:pt>
                <c:pt idx="12864">
                  <c:v>0.42293970584102758</c:v>
                </c:pt>
                <c:pt idx="12865">
                  <c:v>0.42287396306635816</c:v>
                </c:pt>
                <c:pt idx="12866">
                  <c:v>0.42280823561931502</c:v>
                </c:pt>
                <c:pt idx="12867">
                  <c:v>0.42274252349513913</c:v>
                </c:pt>
                <c:pt idx="12868">
                  <c:v>0.42267682668907725</c:v>
                </c:pt>
                <c:pt idx="12869">
                  <c:v>0.42261114519635351</c:v>
                </c:pt>
                <c:pt idx="12870">
                  <c:v>0.42254547901222367</c:v>
                </c:pt>
                <c:pt idx="12871">
                  <c:v>0.42247982813191781</c:v>
                </c:pt>
                <c:pt idx="12872">
                  <c:v>0.42241419255069323</c:v>
                </c:pt>
                <c:pt idx="12873">
                  <c:v>0.42234857226378775</c:v>
                </c:pt>
                <c:pt idx="12874">
                  <c:v>0.42228296726645526</c:v>
                </c:pt>
                <c:pt idx="12875">
                  <c:v>0.42221737755393157</c:v>
                </c:pt>
                <c:pt idx="12876">
                  <c:v>0.42215180312148881</c:v>
                </c:pt>
                <c:pt idx="12877">
                  <c:v>0.42208624396437794</c:v>
                </c:pt>
                <c:pt idx="12878">
                  <c:v>0.42202070007784653</c:v>
                </c:pt>
                <c:pt idx="12879">
                  <c:v>0.42195517145714967</c:v>
                </c:pt>
                <c:pt idx="12880">
                  <c:v>0.42188965809755757</c:v>
                </c:pt>
                <c:pt idx="12881">
                  <c:v>0.42182415999432804</c:v>
                </c:pt>
                <c:pt idx="12882">
                  <c:v>0.42175867714272103</c:v>
                </c:pt>
                <c:pt idx="12883">
                  <c:v>0.42169320953800077</c:v>
                </c:pt>
                <c:pt idx="12884">
                  <c:v>0.42162775717544676</c:v>
                </c:pt>
                <c:pt idx="12885">
                  <c:v>0.42156232005030836</c:v>
                </c:pt>
                <c:pt idx="12886">
                  <c:v>0.42149689815787716</c:v>
                </c:pt>
                <c:pt idx="12887">
                  <c:v>0.42143149149340342</c:v>
                </c:pt>
                <c:pt idx="12888">
                  <c:v>0.42136610005218172</c:v>
                </c:pt>
                <c:pt idx="12889">
                  <c:v>0.42130072382948019</c:v>
                </c:pt>
                <c:pt idx="12890">
                  <c:v>0.42123536282056484</c:v>
                </c:pt>
                <c:pt idx="12891">
                  <c:v>0.42117001702073381</c:v>
                </c:pt>
                <c:pt idx="12892">
                  <c:v>0.42110468642526405</c:v>
                </c:pt>
                <c:pt idx="12893">
                  <c:v>0.42103937102943412</c:v>
                </c:pt>
                <c:pt idx="12894">
                  <c:v>0.420974070828531</c:v>
                </c:pt>
                <c:pt idx="12895">
                  <c:v>0.42090878581784946</c:v>
                </c:pt>
                <c:pt idx="12896">
                  <c:v>0.42084351599266157</c:v>
                </c:pt>
                <c:pt idx="12897">
                  <c:v>0.42077826134827118</c:v>
                </c:pt>
                <c:pt idx="12898">
                  <c:v>0.42071302187996445</c:v>
                </c:pt>
                <c:pt idx="12899">
                  <c:v>0.420647797583039</c:v>
                </c:pt>
                <c:pt idx="12900">
                  <c:v>0.42058258845279728</c:v>
                </c:pt>
                <c:pt idx="12901">
                  <c:v>0.4205173944845253</c:v>
                </c:pt>
                <c:pt idx="12902">
                  <c:v>0.4204522156735318</c:v>
                </c:pt>
                <c:pt idx="12903">
                  <c:v>0.42038705201511528</c:v>
                </c:pt>
                <c:pt idx="12904">
                  <c:v>0.42032190350458476</c:v>
                </c:pt>
                <c:pt idx="12905">
                  <c:v>0.42025677013723334</c:v>
                </c:pt>
                <c:pt idx="12906">
                  <c:v>0.42019165190837376</c:v>
                </c:pt>
                <c:pt idx="12907">
                  <c:v>0.42012654881331984</c:v>
                </c:pt>
                <c:pt idx="12908">
                  <c:v>0.42006146084738138</c:v>
                </c:pt>
                <c:pt idx="12909">
                  <c:v>0.41999638800586753</c:v>
                </c:pt>
                <c:pt idx="12910">
                  <c:v>0.41993133028408808</c:v>
                </c:pt>
                <c:pt idx="12911">
                  <c:v>0.41986628767737455</c:v>
                </c:pt>
                <c:pt idx="12912">
                  <c:v>0.41980126018102482</c:v>
                </c:pt>
                <c:pt idx="12913">
                  <c:v>0.41973624779037433</c:v>
                </c:pt>
                <c:pt idx="12914">
                  <c:v>0.41967125050073723</c:v>
                </c:pt>
                <c:pt idx="12915">
                  <c:v>0.41960626830745146</c:v>
                </c:pt>
                <c:pt idx="12916">
                  <c:v>0.41954130120581812</c:v>
                </c:pt>
                <c:pt idx="12917">
                  <c:v>0.41947634919117682</c:v>
                </c:pt>
                <c:pt idx="12918">
                  <c:v>0.41941141225886347</c:v>
                </c:pt>
                <c:pt idx="12919">
                  <c:v>0.41934649040419331</c:v>
                </c:pt>
                <c:pt idx="12920">
                  <c:v>0.41928158362251428</c:v>
                </c:pt>
                <c:pt idx="12921">
                  <c:v>0.41921669190915439</c:v>
                </c:pt>
                <c:pt idx="12922">
                  <c:v>0.4191518152594445</c:v>
                </c:pt>
                <c:pt idx="12923">
                  <c:v>0.41908695366872589</c:v>
                </c:pt>
                <c:pt idx="12924">
                  <c:v>0.41902210713234339</c:v>
                </c:pt>
                <c:pt idx="12925">
                  <c:v>0.41895727564563151</c:v>
                </c:pt>
                <c:pt idx="12926">
                  <c:v>0.41889245920393531</c:v>
                </c:pt>
                <c:pt idx="12927">
                  <c:v>0.41882765780261011</c:v>
                </c:pt>
                <c:pt idx="12928">
                  <c:v>0.41876287143698332</c:v>
                </c:pt>
                <c:pt idx="12929">
                  <c:v>0.41869810010241981</c:v>
                </c:pt>
                <c:pt idx="12930">
                  <c:v>0.41863334379426492</c:v>
                </c:pt>
                <c:pt idx="12931">
                  <c:v>0.41856860250787542</c:v>
                </c:pt>
                <c:pt idx="12932">
                  <c:v>0.41850387623859281</c:v>
                </c:pt>
                <c:pt idx="12933">
                  <c:v>0.41843916498178518</c:v>
                </c:pt>
                <c:pt idx="12934">
                  <c:v>0.41837446873281392</c:v>
                </c:pt>
                <c:pt idx="12935">
                  <c:v>0.41830978748702025</c:v>
                </c:pt>
                <c:pt idx="12936">
                  <c:v>0.41824512123977581</c:v>
                </c:pt>
                <c:pt idx="12937">
                  <c:v>0.41818046998645508</c:v>
                </c:pt>
                <c:pt idx="12938">
                  <c:v>0.4181158337223983</c:v>
                </c:pt>
                <c:pt idx="12939">
                  <c:v>0.41805121244299265</c:v>
                </c:pt>
                <c:pt idx="12940">
                  <c:v>0.41798660614360589</c:v>
                </c:pt>
                <c:pt idx="12941">
                  <c:v>0.41792201481959423</c:v>
                </c:pt>
                <c:pt idx="12942">
                  <c:v>0.417857438466334</c:v>
                </c:pt>
                <c:pt idx="12943">
                  <c:v>0.41779287707921647</c:v>
                </c:pt>
                <c:pt idx="12944">
                  <c:v>0.41772833065359244</c:v>
                </c:pt>
                <c:pt idx="12945">
                  <c:v>0.41766379918486113</c:v>
                </c:pt>
                <c:pt idx="12946">
                  <c:v>0.41759928266837876</c:v>
                </c:pt>
                <c:pt idx="12947">
                  <c:v>0.41753478109955117</c:v>
                </c:pt>
                <c:pt idx="12948">
                  <c:v>0.41747029447373696</c:v>
                </c:pt>
                <c:pt idx="12949">
                  <c:v>0.41740582278633853</c:v>
                </c:pt>
                <c:pt idx="12950">
                  <c:v>0.41734136603273636</c:v>
                </c:pt>
                <c:pt idx="12951">
                  <c:v>0.41727692420831858</c:v>
                </c:pt>
                <c:pt idx="12952">
                  <c:v>0.41721249730847987</c:v>
                </c:pt>
                <c:pt idx="12953">
                  <c:v>0.41714808532859748</c:v>
                </c:pt>
                <c:pt idx="12954">
                  <c:v>0.41708368826408437</c:v>
                </c:pt>
                <c:pt idx="12955">
                  <c:v>0.41701930611031585</c:v>
                </c:pt>
                <c:pt idx="12956">
                  <c:v>0.41695493886270774</c:v>
                </c:pt>
                <c:pt idx="12957">
                  <c:v>0.41689058651664607</c:v>
                </c:pt>
                <c:pt idx="12958">
                  <c:v>0.41682624906753646</c:v>
                </c:pt>
                <c:pt idx="12959">
                  <c:v>0.41676192651077615</c:v>
                </c:pt>
                <c:pt idx="12960">
                  <c:v>0.41669761884177703</c:v>
                </c:pt>
                <c:pt idx="12961">
                  <c:v>0.4166333260559415</c:v>
                </c:pt>
                <c:pt idx="12962">
                  <c:v>0.41656904814867707</c:v>
                </c:pt>
                <c:pt idx="12963">
                  <c:v>0.41650478511539685</c:v>
                </c:pt>
                <c:pt idx="12964">
                  <c:v>0.41644053695150118</c:v>
                </c:pt>
                <c:pt idx="12965">
                  <c:v>0.41637630365242029</c:v>
                </c:pt>
                <c:pt idx="12966">
                  <c:v>0.41631208521355256</c:v>
                </c:pt>
                <c:pt idx="12967">
                  <c:v>0.41624788163031451</c:v>
                </c:pt>
                <c:pt idx="12968">
                  <c:v>0.41618369289813728</c:v>
                </c:pt>
                <c:pt idx="12969">
                  <c:v>0.41611951901243432</c:v>
                </c:pt>
                <c:pt idx="12970">
                  <c:v>0.41605535996862758</c:v>
                </c:pt>
                <c:pt idx="12971">
                  <c:v>0.41599121576214082</c:v>
                </c:pt>
                <c:pt idx="12972">
                  <c:v>0.41592708638839887</c:v>
                </c:pt>
                <c:pt idx="12973">
                  <c:v>0.41586297184283783</c:v>
                </c:pt>
                <c:pt idx="12974">
                  <c:v>0.41579887212086514</c:v>
                </c:pt>
                <c:pt idx="12975">
                  <c:v>0.41573478721792745</c:v>
                </c:pt>
                <c:pt idx="12976">
                  <c:v>0.41567071712945819</c:v>
                </c:pt>
                <c:pt idx="12977">
                  <c:v>0.41560666185088391</c:v>
                </c:pt>
                <c:pt idx="12978">
                  <c:v>0.41554262137764286</c:v>
                </c:pt>
                <c:pt idx="12979">
                  <c:v>0.41547859570517442</c:v>
                </c:pt>
                <c:pt idx="12980">
                  <c:v>0.41541458482891624</c:v>
                </c:pt>
                <c:pt idx="12981">
                  <c:v>0.41535058874431185</c:v>
                </c:pt>
                <c:pt idx="12982">
                  <c:v>0.41528660744679935</c:v>
                </c:pt>
                <c:pt idx="12983">
                  <c:v>0.41522264093183037</c:v>
                </c:pt>
                <c:pt idx="12984">
                  <c:v>0.4151586891948566</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785</c:v>
                </c:pt>
                <c:pt idx="12994">
                  <c:v>0.41451998361376108</c:v>
                </c:pt>
                <c:pt idx="12995">
                  <c:v>0.41445619413459656</c:v>
                </c:pt>
                <c:pt idx="12996">
                  <c:v>0.41439241937891425</c:v>
                </c:pt>
                <c:pt idx="12997">
                  <c:v>0.41432865934218194</c:v>
                </c:pt>
                <c:pt idx="12998">
                  <c:v>0.41426491401986854</c:v>
                </c:pt>
                <c:pt idx="12999">
                  <c:v>0.41420118340744388</c:v>
                </c:pt>
                <c:pt idx="13000">
                  <c:v>0.41413746750039143</c:v>
                </c:pt>
                <c:pt idx="13001">
                  <c:v>0.41407376629418646</c:v>
                </c:pt>
                <c:pt idx="13002">
                  <c:v>0.41401007978430093</c:v>
                </c:pt>
                <c:pt idx="13003">
                  <c:v>0.41394640796621385</c:v>
                </c:pt>
                <c:pt idx="13004">
                  <c:v>0.41388275083541215</c:v>
                </c:pt>
                <c:pt idx="13005">
                  <c:v>0.41381910838737324</c:v>
                </c:pt>
                <c:pt idx="13006">
                  <c:v>0.41375548061758283</c:v>
                </c:pt>
                <c:pt idx="13007">
                  <c:v>0.41369186752153303</c:v>
                </c:pt>
                <c:pt idx="13008">
                  <c:v>0.41362826909471501</c:v>
                </c:pt>
                <c:pt idx="13009">
                  <c:v>0.41356468533260776</c:v>
                </c:pt>
                <c:pt idx="13010">
                  <c:v>0.41350111623069791</c:v>
                </c:pt>
                <c:pt idx="13011">
                  <c:v>0.41343756178450097</c:v>
                </c:pt>
                <c:pt idx="13012">
                  <c:v>0.41337402198949807</c:v>
                </c:pt>
                <c:pt idx="13013">
                  <c:v>0.41331049684117982</c:v>
                </c:pt>
                <c:pt idx="13014">
                  <c:v>0.41324698633506241</c:v>
                </c:pt>
                <c:pt idx="13015">
                  <c:v>0.41318349046663011</c:v>
                </c:pt>
                <c:pt idx="13016">
                  <c:v>0.41312000923139558</c:v>
                </c:pt>
                <c:pt idx="13017">
                  <c:v>0.41305654262486285</c:v>
                </c:pt>
                <c:pt idx="13018">
                  <c:v>0.41299309064252626</c:v>
                </c:pt>
                <c:pt idx="13019">
                  <c:v>0.41292965327990955</c:v>
                </c:pt>
                <c:pt idx="13020">
                  <c:v>0.41286623053250282</c:v>
                </c:pt>
                <c:pt idx="13021">
                  <c:v>0.41280282239583654</c:v>
                </c:pt>
                <c:pt idx="13022">
                  <c:v>0.41273942886540371</c:v>
                </c:pt>
                <c:pt idx="13023">
                  <c:v>0.41267604993673346</c:v>
                </c:pt>
                <c:pt idx="13024">
                  <c:v>0.41261268560533682</c:v>
                </c:pt>
                <c:pt idx="13025">
                  <c:v>0.41254933586673109</c:v>
                </c:pt>
                <c:pt idx="13026">
                  <c:v>0.41248600071643632</c:v>
                </c:pt>
                <c:pt idx="13027">
                  <c:v>0.41242268014997896</c:v>
                </c:pt>
                <c:pt idx="13028">
                  <c:v>0.41235937416286916</c:v>
                </c:pt>
                <c:pt idx="13029">
                  <c:v>0.41229608275063356</c:v>
                </c:pt>
                <c:pt idx="13030">
                  <c:v>0.41223280590881201</c:v>
                </c:pt>
                <c:pt idx="13031">
                  <c:v>0.41216954363291736</c:v>
                </c:pt>
                <c:pt idx="13032">
                  <c:v>0.41210629591849246</c:v>
                </c:pt>
                <c:pt idx="13033">
                  <c:v>0.41204306276105468</c:v>
                </c:pt>
                <c:pt idx="13034">
                  <c:v>0.41197984415614802</c:v>
                </c:pt>
                <c:pt idx="13035">
                  <c:v>0.41191664009930684</c:v>
                </c:pt>
                <c:pt idx="13036">
                  <c:v>0.41185345058605816</c:v>
                </c:pt>
                <c:pt idx="13037">
                  <c:v>0.41179027561194981</c:v>
                </c:pt>
                <c:pt idx="13038">
                  <c:v>0.41172711517251842</c:v>
                </c:pt>
                <c:pt idx="13039">
                  <c:v>0.41166396926330906</c:v>
                </c:pt>
                <c:pt idx="13040">
                  <c:v>0.41160083787986196</c:v>
                </c:pt>
                <c:pt idx="13041">
                  <c:v>0.41153772101771247</c:v>
                </c:pt>
                <c:pt idx="13042">
                  <c:v>0.41147461867242702</c:v>
                </c:pt>
                <c:pt idx="13043">
                  <c:v>0.41141153083953697</c:v>
                </c:pt>
                <c:pt idx="13044">
                  <c:v>0.41134845751460736</c:v>
                </c:pt>
                <c:pt idx="13045">
                  <c:v>0.41128539869317443</c:v>
                </c:pt>
                <c:pt idx="13046">
                  <c:v>0.41122235437080701</c:v>
                </c:pt>
                <c:pt idx="13047">
                  <c:v>0.41115932454304699</c:v>
                </c:pt>
                <c:pt idx="13048">
                  <c:v>0.41109630920546497</c:v>
                </c:pt>
                <c:pt idx="13049">
                  <c:v>0.4110333083536043</c:v>
                </c:pt>
                <c:pt idx="13050">
                  <c:v>0.41097032198304101</c:v>
                </c:pt>
                <c:pt idx="13051">
                  <c:v>0.41090735008932261</c:v>
                </c:pt>
                <c:pt idx="13052">
                  <c:v>0.41084439266802381</c:v>
                </c:pt>
                <c:pt idx="13053">
                  <c:v>0.41078144971470631</c:v>
                </c:pt>
                <c:pt idx="13054">
                  <c:v>0.41071852122494218</c:v>
                </c:pt>
                <c:pt idx="13055">
                  <c:v>0.41065560719428956</c:v>
                </c:pt>
                <c:pt idx="13056">
                  <c:v>0.41059270761832345</c:v>
                </c:pt>
                <c:pt idx="13057">
                  <c:v>0.41052982249262132</c:v>
                </c:pt>
                <c:pt idx="13058">
                  <c:v>0.41046695181275888</c:v>
                </c:pt>
                <c:pt idx="13059">
                  <c:v>0.41040409557429941</c:v>
                </c:pt>
                <c:pt idx="13060">
                  <c:v>0.41034125377282632</c:v>
                </c:pt>
                <c:pt idx="13061">
                  <c:v>0.41027842640392304</c:v>
                </c:pt>
                <c:pt idx="13062">
                  <c:v>0.41021561346316771</c:v>
                </c:pt>
                <c:pt idx="13063">
                  <c:v>0.41015281494614242</c:v>
                </c:pt>
                <c:pt idx="13064">
                  <c:v>0.41009003084843143</c:v>
                </c:pt>
                <c:pt idx="13065">
                  <c:v>0.41002726116562577</c:v>
                </c:pt>
                <c:pt idx="13066">
                  <c:v>0.40996450589330136</c:v>
                </c:pt>
                <c:pt idx="13067">
                  <c:v>0.40990176502705694</c:v>
                </c:pt>
                <c:pt idx="13068">
                  <c:v>0.409839038562473</c:v>
                </c:pt>
                <c:pt idx="13069">
                  <c:v>0.40977632649515522</c:v>
                </c:pt>
                <c:pt idx="13070">
                  <c:v>0.40971362882069218</c:v>
                </c:pt>
                <c:pt idx="13071">
                  <c:v>0.40965094553468318</c:v>
                </c:pt>
                <c:pt idx="13072">
                  <c:v>0.40958827663271991</c:v>
                </c:pt>
                <c:pt idx="13073">
                  <c:v>0.40952562211040316</c:v>
                </c:pt>
                <c:pt idx="13074">
                  <c:v>0.40946298196333741</c:v>
                </c:pt>
                <c:pt idx="13075">
                  <c:v>0.40940035618711784</c:v>
                </c:pt>
                <c:pt idx="13076">
                  <c:v>0.4093377447773584</c:v>
                </c:pt>
                <c:pt idx="13077">
                  <c:v>0.409275147729664</c:v>
                </c:pt>
                <c:pt idx="13078">
                  <c:v>0.40921256503963854</c:v>
                </c:pt>
                <c:pt idx="13079">
                  <c:v>0.40914999670288532</c:v>
                </c:pt>
                <c:pt idx="13080">
                  <c:v>0.40908744271502734</c:v>
                </c:pt>
                <c:pt idx="13081">
                  <c:v>0.40902490307167788</c:v>
                </c:pt>
                <c:pt idx="13082">
                  <c:v>0.40896237776843947</c:v>
                </c:pt>
                <c:pt idx="13083">
                  <c:v>0.40889986680093282</c:v>
                </c:pt>
                <c:pt idx="13084">
                  <c:v>0.408837370164784</c:v>
                </c:pt>
                <c:pt idx="13085">
                  <c:v>0.40877488785560723</c:v>
                </c:pt>
                <c:pt idx="13086">
                  <c:v>0.40871241986901652</c:v>
                </c:pt>
                <c:pt idx="13087">
                  <c:v>0.40864996620064437</c:v>
                </c:pt>
                <c:pt idx="13088">
                  <c:v>0.408587526846107</c:v>
                </c:pt>
                <c:pt idx="13089">
                  <c:v>0.40852510180103985</c:v>
                </c:pt>
                <c:pt idx="13090">
                  <c:v>0.40846269106107053</c:v>
                </c:pt>
                <c:pt idx="13091">
                  <c:v>0.40840029462181632</c:v>
                </c:pt>
                <c:pt idx="13092">
                  <c:v>0.40833791247892043</c:v>
                </c:pt>
                <c:pt idx="13093">
                  <c:v>0.40827554462801213</c:v>
                </c:pt>
                <c:pt idx="13094">
                  <c:v>0.40821319106472581</c:v>
                </c:pt>
                <c:pt idx="13095">
                  <c:v>0.40815085178470051</c:v>
                </c:pt>
                <c:pt idx="13096">
                  <c:v>0.40808852678356738</c:v>
                </c:pt>
                <c:pt idx="13097">
                  <c:v>0.40802621605696787</c:v>
                </c:pt>
                <c:pt idx="13098">
                  <c:v>0.40796391960055084</c:v>
                </c:pt>
                <c:pt idx="13099">
                  <c:v>0.40790163740994995</c:v>
                </c:pt>
                <c:pt idx="13100">
                  <c:v>0.40783936948081345</c:v>
                </c:pt>
                <c:pt idx="13101">
                  <c:v>0.40777711580878384</c:v>
                </c:pt>
                <c:pt idx="13102">
                  <c:v>0.40771487638951975</c:v>
                </c:pt>
                <c:pt idx="13103">
                  <c:v>0.40765265121865818</c:v>
                </c:pt>
                <c:pt idx="13104">
                  <c:v>0.40759044029185282</c:v>
                </c:pt>
                <c:pt idx="13105">
                  <c:v>0.40752824360476664</c:v>
                </c:pt>
                <c:pt idx="13106">
                  <c:v>0.40746606115304318</c:v>
                </c:pt>
                <c:pt idx="13107">
                  <c:v>0.40740389293233631</c:v>
                </c:pt>
                <c:pt idx="13108">
                  <c:v>0.40734173893831405</c:v>
                </c:pt>
                <c:pt idx="13109">
                  <c:v>0.40727959916663148</c:v>
                </c:pt>
                <c:pt idx="13110">
                  <c:v>0.40721747361295313</c:v>
                </c:pt>
                <c:pt idx="13111">
                  <c:v>0.40715536227293087</c:v>
                </c:pt>
                <c:pt idx="13112">
                  <c:v>0.40709326514224436</c:v>
                </c:pt>
                <c:pt idx="13113">
                  <c:v>0.407031182216543</c:v>
                </c:pt>
                <c:pt idx="13114">
                  <c:v>0.40696911349150755</c:v>
                </c:pt>
                <c:pt idx="13115">
                  <c:v>0.40690705896280338</c:v>
                </c:pt>
                <c:pt idx="13116">
                  <c:v>0.40684501862610029</c:v>
                </c:pt>
                <c:pt idx="13117">
                  <c:v>0.40678299247707539</c:v>
                </c:pt>
                <c:pt idx="13118">
                  <c:v>0.4067209805113936</c:v>
                </c:pt>
                <c:pt idx="13119">
                  <c:v>0.40665898272473988</c:v>
                </c:pt>
                <c:pt idx="13120">
                  <c:v>0.40659699911279157</c:v>
                </c:pt>
                <c:pt idx="13121">
                  <c:v>0.40653502967121824</c:v>
                </c:pt>
                <c:pt idx="13122">
                  <c:v>0.40647307439571473</c:v>
                </c:pt>
                <c:pt idx="13123">
                  <c:v>0.40641113328195277</c:v>
                </c:pt>
                <c:pt idx="13124">
                  <c:v>0.40634920632561788</c:v>
                </c:pt>
                <c:pt idx="13125">
                  <c:v>0.40628729352240422</c:v>
                </c:pt>
                <c:pt idx="13126">
                  <c:v>0.40622539486798731</c:v>
                </c:pt>
                <c:pt idx="13127">
                  <c:v>0.40616351035806531</c:v>
                </c:pt>
                <c:pt idx="13128">
                  <c:v>0.40610163998832599</c:v>
                </c:pt>
                <c:pt idx="13129">
                  <c:v>0.40603978375446625</c:v>
                </c:pt>
                <c:pt idx="13130">
                  <c:v>0.40597794165216738</c:v>
                </c:pt>
                <c:pt idx="13131">
                  <c:v>0.40591611367713731</c:v>
                </c:pt>
                <c:pt idx="13132">
                  <c:v>0.40585429982507465</c:v>
                </c:pt>
                <c:pt idx="13133">
                  <c:v>0.40579250009166318</c:v>
                </c:pt>
                <c:pt idx="13134">
                  <c:v>0.40573071447261855</c:v>
                </c:pt>
                <c:pt idx="13135">
                  <c:v>0.40566894296363831</c:v>
                </c:pt>
                <c:pt idx="13136">
                  <c:v>0.40560718556042552</c:v>
                </c:pt>
                <c:pt idx="13137">
                  <c:v>0.40554544225868644</c:v>
                </c:pt>
                <c:pt idx="13138">
                  <c:v>0.40548371305413083</c:v>
                </c:pt>
                <c:pt idx="13139">
                  <c:v>0.40542199794246597</c:v>
                </c:pt>
                <c:pt idx="13140">
                  <c:v>0.40536029691939335</c:v>
                </c:pt>
                <c:pt idx="13141">
                  <c:v>0.40529860998063238</c:v>
                </c:pt>
                <c:pt idx="13142">
                  <c:v>0.40523693712190056</c:v>
                </c:pt>
                <c:pt idx="13143">
                  <c:v>0.40517527833890982</c:v>
                </c:pt>
                <c:pt idx="13144">
                  <c:v>0.40511363362737657</c:v>
                </c:pt>
                <c:pt idx="13145">
                  <c:v>0.4050520029830198</c:v>
                </c:pt>
                <c:pt idx="13146">
                  <c:v>0.40499038640155965</c:v>
                </c:pt>
                <c:pt idx="13147">
                  <c:v>0.40492878387872355</c:v>
                </c:pt>
                <c:pt idx="13148">
                  <c:v>0.40486719541021798</c:v>
                </c:pt>
                <c:pt idx="13149">
                  <c:v>0.40480562099178502</c:v>
                </c:pt>
                <c:pt idx="13150">
                  <c:v>0.40474406061914581</c:v>
                </c:pt>
                <c:pt idx="13151">
                  <c:v>0.40468251428802832</c:v>
                </c:pt>
                <c:pt idx="13152">
                  <c:v>0.40462098199416918</c:v>
                </c:pt>
                <c:pt idx="13153">
                  <c:v>0.40455946373328361</c:v>
                </c:pt>
                <c:pt idx="13154">
                  <c:v>0.40449795950111261</c:v>
                </c:pt>
                <c:pt idx="13155">
                  <c:v>0.40443646929340665</c:v>
                </c:pt>
                <c:pt idx="13156">
                  <c:v>0.4043749931058841</c:v>
                </c:pt>
                <c:pt idx="13157">
                  <c:v>0.40431353093427946</c:v>
                </c:pt>
                <c:pt idx="13158">
                  <c:v>0.40425208277434188</c:v>
                </c:pt>
                <c:pt idx="13159">
                  <c:v>0.40419064862181425</c:v>
                </c:pt>
                <c:pt idx="13160">
                  <c:v>0.40412922847243699</c:v>
                </c:pt>
                <c:pt idx="13161">
                  <c:v>0.40406782232195432</c:v>
                </c:pt>
                <c:pt idx="13162">
                  <c:v>0.40400643016611165</c:v>
                </c:pt>
                <c:pt idx="13163">
                  <c:v>0.40394505200065761</c:v>
                </c:pt>
                <c:pt idx="13164">
                  <c:v>0.40388368782134637</c:v>
                </c:pt>
                <c:pt idx="13165">
                  <c:v>0.40382233762391684</c:v>
                </c:pt>
                <c:pt idx="13166">
                  <c:v>0.40376100140412724</c:v>
                </c:pt>
                <c:pt idx="13167">
                  <c:v>0.40369967915773647</c:v>
                </c:pt>
                <c:pt idx="13168">
                  <c:v>0.40363837088049731</c:v>
                </c:pt>
                <c:pt idx="13169">
                  <c:v>0.40357707656816633</c:v>
                </c:pt>
                <c:pt idx="13170">
                  <c:v>0.40351579621650357</c:v>
                </c:pt>
                <c:pt idx="13171">
                  <c:v>0.40345452982127217</c:v>
                </c:pt>
                <c:pt idx="13172">
                  <c:v>0.40339327737822861</c:v>
                </c:pt>
                <c:pt idx="13173">
                  <c:v>0.40333203888313679</c:v>
                </c:pt>
                <c:pt idx="13174">
                  <c:v>0.40327081433176831</c:v>
                </c:pt>
                <c:pt idx="13175">
                  <c:v>0.40320960371989001</c:v>
                </c:pt>
                <c:pt idx="13176">
                  <c:v>0.40314840704326138</c:v>
                </c:pt>
                <c:pt idx="13177">
                  <c:v>0.40308722429766636</c:v>
                </c:pt>
                <c:pt idx="13178">
                  <c:v>0.40302605547886389</c:v>
                </c:pt>
                <c:pt idx="13179">
                  <c:v>0.4029649005826349</c:v>
                </c:pt>
                <c:pt idx="13180">
                  <c:v>0.40290375960475194</c:v>
                </c:pt>
                <c:pt idx="13181">
                  <c:v>0.40284263254099006</c:v>
                </c:pt>
                <c:pt idx="13182">
                  <c:v>0.40278151938713286</c:v>
                </c:pt>
                <c:pt idx="13183">
                  <c:v>0.40272042013895737</c:v>
                </c:pt>
                <c:pt idx="13184">
                  <c:v>0.4026593347922453</c:v>
                </c:pt>
                <c:pt idx="13185">
                  <c:v>0.40259826334278426</c:v>
                </c:pt>
                <c:pt idx="13186">
                  <c:v>0.40253720578634483</c:v>
                </c:pt>
                <c:pt idx="13187">
                  <c:v>0.4024761621187305</c:v>
                </c:pt>
                <c:pt idx="13188">
                  <c:v>0.40241513233571585</c:v>
                </c:pt>
                <c:pt idx="13189">
                  <c:v>0.40235411643309893</c:v>
                </c:pt>
                <c:pt idx="13190">
                  <c:v>0.40229311440666465</c:v>
                </c:pt>
                <c:pt idx="13191">
                  <c:v>0.40223212625221572</c:v>
                </c:pt>
                <c:pt idx="13192">
                  <c:v>0.40217115196553649</c:v>
                </c:pt>
                <c:pt idx="13193">
                  <c:v>0.40211019154242894</c:v>
                </c:pt>
                <c:pt idx="13194">
                  <c:v>0.40204924497868211</c:v>
                </c:pt>
                <c:pt idx="13195">
                  <c:v>0.40198831227010673</c:v>
                </c:pt>
                <c:pt idx="13196">
                  <c:v>0.40192739341249434</c:v>
                </c:pt>
                <c:pt idx="13197">
                  <c:v>0.40186648840165046</c:v>
                </c:pt>
                <c:pt idx="13198">
                  <c:v>0.40180559723337811</c:v>
                </c:pt>
                <c:pt idx="13199">
                  <c:v>0.40174471990348132</c:v>
                </c:pt>
                <c:pt idx="13200">
                  <c:v>0.40168385640777171</c:v>
                </c:pt>
                <c:pt idx="13201">
                  <c:v>0.40162300674205581</c:v>
                </c:pt>
                <c:pt idx="13202">
                  <c:v>0.40156217090214658</c:v>
                </c:pt>
                <c:pt idx="13203">
                  <c:v>0.40150134888384581</c:v>
                </c:pt>
                <c:pt idx="13204">
                  <c:v>0.40144054068297708</c:v>
                </c:pt>
                <c:pt idx="13205">
                  <c:v>0.40137974629535494</c:v>
                </c:pt>
                <c:pt idx="13206">
                  <c:v>0.40131896571679238</c:v>
                </c:pt>
                <c:pt idx="13207">
                  <c:v>0.40125819894310089</c:v>
                </c:pt>
                <c:pt idx="13208">
                  <c:v>0.40119744597011253</c:v>
                </c:pt>
                <c:pt idx="13209">
                  <c:v>0.40113670679364388</c:v>
                </c:pt>
                <c:pt idx="13210">
                  <c:v>0.40107598140951939</c:v>
                </c:pt>
                <c:pt idx="13211">
                  <c:v>0.40101526981355951</c:v>
                </c:pt>
                <c:pt idx="13212">
                  <c:v>0.40095457200158885</c:v>
                </c:pt>
                <c:pt idx="13213">
                  <c:v>0.40089388796944836</c:v>
                </c:pt>
                <c:pt idx="13214">
                  <c:v>0.40083321771294678</c:v>
                </c:pt>
                <c:pt idx="13215">
                  <c:v>0.40077256122793126</c:v>
                </c:pt>
                <c:pt idx="13216">
                  <c:v>0.40071191851022175</c:v>
                </c:pt>
                <c:pt idx="13217">
                  <c:v>0.40065128955566381</c:v>
                </c:pt>
                <c:pt idx="13218">
                  <c:v>0.40059067436008738</c:v>
                </c:pt>
                <c:pt idx="13219">
                  <c:v>0.4005300729193304</c:v>
                </c:pt>
                <c:pt idx="13220">
                  <c:v>0.40046948522923553</c:v>
                </c:pt>
                <c:pt idx="13221">
                  <c:v>0.40040891128563527</c:v>
                </c:pt>
                <c:pt idx="13222">
                  <c:v>0.40034835108437145</c:v>
                </c:pt>
                <c:pt idx="13223">
                  <c:v>0.40028780462129021</c:v>
                </c:pt>
                <c:pt idx="13224">
                  <c:v>0.40022727189224566</c:v>
                </c:pt>
                <c:pt idx="13225">
                  <c:v>0.40016675289306458</c:v>
                </c:pt>
                <c:pt idx="13226">
                  <c:v>0.40010624761961466</c:v>
                </c:pt>
                <c:pt idx="13227">
                  <c:v>0.40004575606773124</c:v>
                </c:pt>
                <c:pt idx="13228">
                  <c:v>0.39998527823328089</c:v>
                </c:pt>
                <c:pt idx="13229">
                  <c:v>0.39992481411210046</c:v>
                </c:pt>
                <c:pt idx="13230">
                  <c:v>0.39986436370005352</c:v>
                </c:pt>
                <c:pt idx="13231">
                  <c:v>0.39980392699298745</c:v>
                </c:pt>
                <c:pt idx="13232">
                  <c:v>0.39974350398676545</c:v>
                </c:pt>
                <c:pt idx="13233">
                  <c:v>0.39968309467725188</c:v>
                </c:pt>
                <c:pt idx="13234">
                  <c:v>0.39962269906030096</c:v>
                </c:pt>
                <c:pt idx="13235">
                  <c:v>0.39956231713177354</c:v>
                </c:pt>
                <c:pt idx="13236">
                  <c:v>0.39950194888753232</c:v>
                </c:pt>
                <c:pt idx="13237">
                  <c:v>0.39944159432345644</c:v>
                </c:pt>
                <c:pt idx="13238">
                  <c:v>0.39938125343539188</c:v>
                </c:pt>
                <c:pt idx="13239">
                  <c:v>0.39932092621923093</c:v>
                </c:pt>
                <c:pt idx="13240">
                  <c:v>0.39926061267081803</c:v>
                </c:pt>
                <c:pt idx="13241">
                  <c:v>0.39920031278603696</c:v>
                </c:pt>
                <c:pt idx="13242">
                  <c:v>0.39914002656076508</c:v>
                </c:pt>
                <c:pt idx="13243">
                  <c:v>0.39907975399087958</c:v>
                </c:pt>
                <c:pt idx="13244">
                  <c:v>0.39901949507224249</c:v>
                </c:pt>
                <c:pt idx="13245">
                  <c:v>0.39895924980073388</c:v>
                </c:pt>
                <c:pt idx="13246">
                  <c:v>0.39889901817224876</c:v>
                </c:pt>
                <c:pt idx="13247">
                  <c:v>0.39883880018265616</c:v>
                </c:pt>
                <c:pt idx="13248">
                  <c:v>0.39877859582783626</c:v>
                </c:pt>
                <c:pt idx="13249">
                  <c:v>0.39871840510367496</c:v>
                </c:pt>
                <c:pt idx="13250">
                  <c:v>0.39865822800605538</c:v>
                </c:pt>
                <c:pt idx="13251">
                  <c:v>0.39859806453087937</c:v>
                </c:pt>
                <c:pt idx="13252">
                  <c:v>0.39853791467401817</c:v>
                </c:pt>
                <c:pt idx="13253">
                  <c:v>0.39847777843137083</c:v>
                </c:pt>
                <c:pt idx="13254">
                  <c:v>0.39841765579882937</c:v>
                </c:pt>
                <c:pt idx="13255">
                  <c:v>0.39835754677228125</c:v>
                </c:pt>
                <c:pt idx="13256">
                  <c:v>0.39829745134762545</c:v>
                </c:pt>
                <c:pt idx="13257">
                  <c:v>0.398237369520758</c:v>
                </c:pt>
                <c:pt idx="13258">
                  <c:v>0.39817730128757989</c:v>
                </c:pt>
                <c:pt idx="13259">
                  <c:v>0.39811724664397868</c:v>
                </c:pt>
                <c:pt idx="13260">
                  <c:v>0.39805720558587487</c:v>
                </c:pt>
                <c:pt idx="13261">
                  <c:v>0.39799717810915441</c:v>
                </c:pt>
                <c:pt idx="13262">
                  <c:v>0.39793716420972758</c:v>
                </c:pt>
                <c:pt idx="13263">
                  <c:v>0.39787716388350308</c:v>
                </c:pt>
                <c:pt idx="13264">
                  <c:v>0.39781717712638026</c:v>
                </c:pt>
                <c:pt idx="13265">
                  <c:v>0.39775720393427444</c:v>
                </c:pt>
                <c:pt idx="13266">
                  <c:v>0.39769724430308795</c:v>
                </c:pt>
                <c:pt idx="13267">
                  <c:v>0.39763729822874438</c:v>
                </c:pt>
                <c:pt idx="13268">
                  <c:v>0.39757736570715718</c:v>
                </c:pt>
                <c:pt idx="13269">
                  <c:v>0.39751744673422601</c:v>
                </c:pt>
                <c:pt idx="13270">
                  <c:v>0.39745754130588318</c:v>
                </c:pt>
                <c:pt idx="13271">
                  <c:v>0.39739764941803057</c:v>
                </c:pt>
                <c:pt idx="13272">
                  <c:v>0.39733777106660995</c:v>
                </c:pt>
                <c:pt idx="13273">
                  <c:v>0.39727790624752124</c:v>
                </c:pt>
                <c:pt idx="13274">
                  <c:v>0.39721805495669438</c:v>
                </c:pt>
                <c:pt idx="13275">
                  <c:v>0.39715821719006439</c:v>
                </c:pt>
                <c:pt idx="13276">
                  <c:v>0.39709839294353588</c:v>
                </c:pt>
                <c:pt idx="13277">
                  <c:v>0.39703858221305788</c:v>
                </c:pt>
                <c:pt idx="13278">
                  <c:v>0.39697878499454847</c:v>
                </c:pt>
                <c:pt idx="13279">
                  <c:v>0.39691900128392926</c:v>
                </c:pt>
                <c:pt idx="13280">
                  <c:v>0.39685923107714555</c:v>
                </c:pt>
                <c:pt idx="13281">
                  <c:v>0.39679947437012131</c:v>
                </c:pt>
                <c:pt idx="13282">
                  <c:v>0.39673973115880418</c:v>
                </c:pt>
                <c:pt idx="13283">
                  <c:v>0.39668000143912024</c:v>
                </c:pt>
                <c:pt idx="13284">
                  <c:v>0.3966202852070137</c:v>
                </c:pt>
                <c:pt idx="13285">
                  <c:v>0.39656058245841197</c:v>
                </c:pt>
                <c:pt idx="13286">
                  <c:v>0.39650089318927251</c:v>
                </c:pt>
                <c:pt idx="13287">
                  <c:v>0.39644121739552024</c:v>
                </c:pt>
                <c:pt idx="13288">
                  <c:v>0.39638155507311318</c:v>
                </c:pt>
                <c:pt idx="13289">
                  <c:v>0.39632190621799579</c:v>
                </c:pt>
                <c:pt idx="13290">
                  <c:v>0.39626227082610238</c:v>
                </c:pt>
                <c:pt idx="13291">
                  <c:v>0.39620264889339685</c:v>
                </c:pt>
                <c:pt idx="13292">
                  <c:v>0.39614304041582349</c:v>
                </c:pt>
                <c:pt idx="13293">
                  <c:v>0.39608344538933893</c:v>
                </c:pt>
                <c:pt idx="13294">
                  <c:v>0.39602386380989091</c:v>
                </c:pt>
                <c:pt idx="13295">
                  <c:v>0.39596429567342639</c:v>
                </c:pt>
                <c:pt idx="13296">
                  <c:v>0.39590474097591238</c:v>
                </c:pt>
                <c:pt idx="13297">
                  <c:v>0.39584519971330245</c:v>
                </c:pt>
                <c:pt idx="13298">
                  <c:v>0.39578567188156205</c:v>
                </c:pt>
                <c:pt idx="13299">
                  <c:v>0.39572615747663936</c:v>
                </c:pt>
                <c:pt idx="13300">
                  <c:v>0.39566665649451038</c:v>
                </c:pt>
                <c:pt idx="13301">
                  <c:v>0.39560716893113301</c:v>
                </c:pt>
                <c:pt idx="13302">
                  <c:v>0.39554769478247714</c:v>
                </c:pt>
                <c:pt idx="13303">
                  <c:v>0.39548823404450312</c:v>
                </c:pt>
                <c:pt idx="13304">
                  <c:v>0.39542878671317838</c:v>
                </c:pt>
                <c:pt idx="13305">
                  <c:v>0.39536935278447688</c:v>
                </c:pt>
                <c:pt idx="13306">
                  <c:v>0.39530993225436994</c:v>
                </c:pt>
                <c:pt idx="13307">
                  <c:v>0.39525052511882691</c:v>
                </c:pt>
                <c:pt idx="13308">
                  <c:v>0.39519113137382583</c:v>
                </c:pt>
                <c:pt idx="13309">
                  <c:v>0.39513175101534032</c:v>
                </c:pt>
                <c:pt idx="13310">
                  <c:v>0.39507238403935796</c:v>
                </c:pt>
                <c:pt idx="13311">
                  <c:v>0.39501303044183644</c:v>
                </c:pt>
                <c:pt idx="13312">
                  <c:v>0.39495369021877891</c:v>
                </c:pt>
                <c:pt idx="13313">
                  <c:v>0.39489436336615646</c:v>
                </c:pt>
                <c:pt idx="13314">
                  <c:v>0.39483504987994988</c:v>
                </c:pt>
                <c:pt idx="13315">
                  <c:v>0.39477574975614282</c:v>
                </c:pt>
                <c:pt idx="13316">
                  <c:v>0.39471646299073726</c:v>
                </c:pt>
                <c:pt idx="13317">
                  <c:v>0.39465718957970491</c:v>
                </c:pt>
                <c:pt idx="13318">
                  <c:v>0.39459792951903788</c:v>
                </c:pt>
                <c:pt idx="13319">
                  <c:v>0.39453868280473803</c:v>
                </c:pt>
                <c:pt idx="13320">
                  <c:v>0.39447944943278551</c:v>
                </c:pt>
                <c:pt idx="13321">
                  <c:v>0.39442022939918397</c:v>
                </c:pt>
                <c:pt idx="13322">
                  <c:v>0.39436102269991641</c:v>
                </c:pt>
                <c:pt idx="13323">
                  <c:v>0.39430182933099384</c:v>
                </c:pt>
                <c:pt idx="13324">
                  <c:v>0.39424264928839947</c:v>
                </c:pt>
                <c:pt idx="13325">
                  <c:v>0.3941834825681515</c:v>
                </c:pt>
                <c:pt idx="13326">
                  <c:v>0.39412432916624057</c:v>
                </c:pt>
                <c:pt idx="13327">
                  <c:v>0.39406518907867216</c:v>
                </c:pt>
                <c:pt idx="13328">
                  <c:v>0.39400606230144919</c:v>
                </c:pt>
                <c:pt idx="13329">
                  <c:v>0.39394694883057507</c:v>
                </c:pt>
                <c:pt idx="13330">
                  <c:v>0.39388784866206583</c:v>
                </c:pt>
                <c:pt idx="13331">
                  <c:v>0.39382876179192638</c:v>
                </c:pt>
                <c:pt idx="13332">
                  <c:v>0.39376968821615532</c:v>
                </c:pt>
                <c:pt idx="13333">
                  <c:v>0.39371062793078926</c:v>
                </c:pt>
                <c:pt idx="13334">
                  <c:v>0.3936515809318214</c:v>
                </c:pt>
                <c:pt idx="13335">
                  <c:v>0.39359254721527692</c:v>
                </c:pt>
                <c:pt idx="13336">
                  <c:v>0.39353352677716336</c:v>
                </c:pt>
                <c:pt idx="13337">
                  <c:v>0.39347451961351404</c:v>
                </c:pt>
                <c:pt idx="13338">
                  <c:v>0.39341552572033195</c:v>
                </c:pt>
                <c:pt idx="13339">
                  <c:v>0.39335654509365159</c:v>
                </c:pt>
                <c:pt idx="13340">
                  <c:v>0.39329757772948154</c:v>
                </c:pt>
                <c:pt idx="13341">
                  <c:v>0.39323862362385498</c:v>
                </c:pt>
                <c:pt idx="13342">
                  <c:v>0.39317968277279636</c:v>
                </c:pt>
                <c:pt idx="13343">
                  <c:v>0.39312075517233214</c:v>
                </c:pt>
                <c:pt idx="13344">
                  <c:v>0.39306184081848738</c:v>
                </c:pt>
                <c:pt idx="13345">
                  <c:v>0.39300293970730177</c:v>
                </c:pt>
                <c:pt idx="13346">
                  <c:v>0.39294405183479542</c:v>
                </c:pt>
                <c:pt idx="13347">
                  <c:v>0.39288517719701083</c:v>
                </c:pt>
                <c:pt idx="13348">
                  <c:v>0.39282631578997351</c:v>
                </c:pt>
                <c:pt idx="13349">
                  <c:v>0.39276746760971903</c:v>
                </c:pt>
                <c:pt idx="13350">
                  <c:v>0.39270863265229122</c:v>
                </c:pt>
                <c:pt idx="13351">
                  <c:v>0.39264981091372581</c:v>
                </c:pt>
                <c:pt idx="13352">
                  <c:v>0.39259100239006933</c:v>
                </c:pt>
                <c:pt idx="13353">
                  <c:v>0.39253220707735698</c:v>
                </c:pt>
                <c:pt idx="13354">
                  <c:v>0.39247342497163118</c:v>
                </c:pt>
                <c:pt idx="13355">
                  <c:v>0.39241465606893638</c:v>
                </c:pt>
                <c:pt idx="13356">
                  <c:v>0.39235590036532864</c:v>
                </c:pt>
                <c:pt idx="13357">
                  <c:v>0.39229715785684038</c:v>
                </c:pt>
                <c:pt idx="13358">
                  <c:v>0.39223842853953261</c:v>
                </c:pt>
                <c:pt idx="13359">
                  <c:v>0.39217971240945754</c:v>
                </c:pt>
                <c:pt idx="13360">
                  <c:v>0.39212100946265693</c:v>
                </c:pt>
                <c:pt idx="13361">
                  <c:v>0.39206231969518757</c:v>
                </c:pt>
                <c:pt idx="13362">
                  <c:v>0.39200364310310531</c:v>
                </c:pt>
                <c:pt idx="13363">
                  <c:v>0.3919449796824796</c:v>
                </c:pt>
                <c:pt idx="13364">
                  <c:v>0.39188632942934837</c:v>
                </c:pt>
                <c:pt idx="13365">
                  <c:v>0.39182769233977993</c:v>
                </c:pt>
                <c:pt idx="13366">
                  <c:v>0.39176906840982956</c:v>
                </c:pt>
                <c:pt idx="13367">
                  <c:v>0.39171045763557055</c:v>
                </c:pt>
                <c:pt idx="13368">
                  <c:v>0.39165186001306251</c:v>
                </c:pt>
                <c:pt idx="13369">
                  <c:v>0.39159327553836581</c:v>
                </c:pt>
                <c:pt idx="13370">
                  <c:v>0.39153470420755976</c:v>
                </c:pt>
                <c:pt idx="13371">
                  <c:v>0.39147614601669761</c:v>
                </c:pt>
                <c:pt idx="13372">
                  <c:v>0.39141760096186157</c:v>
                </c:pt>
                <c:pt idx="13373">
                  <c:v>0.39135906903911327</c:v>
                </c:pt>
                <c:pt idx="13374">
                  <c:v>0.39130055024452937</c:v>
                </c:pt>
                <c:pt idx="13375">
                  <c:v>0.39124204457418144</c:v>
                </c:pt>
                <c:pt idx="13376">
                  <c:v>0.39118355202415545</c:v>
                </c:pt>
                <c:pt idx="13377">
                  <c:v>0.39112507259051582</c:v>
                </c:pt>
                <c:pt idx="13378">
                  <c:v>0.39106660626935569</c:v>
                </c:pt>
                <c:pt idx="13379">
                  <c:v>0.39100815305673381</c:v>
                </c:pt>
                <c:pt idx="13380">
                  <c:v>0.39094971294875452</c:v>
                </c:pt>
                <c:pt idx="13381">
                  <c:v>0.39089128594148687</c:v>
                </c:pt>
                <c:pt idx="13382">
                  <c:v>0.39083287203101835</c:v>
                </c:pt>
                <c:pt idx="13383">
                  <c:v>0.39077447121343861</c:v>
                </c:pt>
                <c:pt idx="13384">
                  <c:v>0.39071608348482989</c:v>
                </c:pt>
                <c:pt idx="13385">
                  <c:v>0.39065770884127732</c:v>
                </c:pt>
                <c:pt idx="13386">
                  <c:v>0.39059934727888651</c:v>
                </c:pt>
                <c:pt idx="13387">
                  <c:v>0.39054099879373388</c:v>
                </c:pt>
                <c:pt idx="13388">
                  <c:v>0.39048266338193033</c:v>
                </c:pt>
                <c:pt idx="13389">
                  <c:v>0.39042434103955093</c:v>
                </c:pt>
                <c:pt idx="13390">
                  <c:v>0.39036603176269813</c:v>
                </c:pt>
                <c:pt idx="13391">
                  <c:v>0.39030773554747322</c:v>
                </c:pt>
                <c:pt idx="13392">
                  <c:v>0.39024945238997105</c:v>
                </c:pt>
                <c:pt idx="13393">
                  <c:v>0.39019118228629518</c:v>
                </c:pt>
                <c:pt idx="13394">
                  <c:v>0.39013292523255555</c:v>
                </c:pt>
                <c:pt idx="13395">
                  <c:v>0.39007468122484773</c:v>
                </c:pt>
                <c:pt idx="13396">
                  <c:v>0.39001645025926579</c:v>
                </c:pt>
                <c:pt idx="13397">
                  <c:v>0.38995823233192806</c:v>
                </c:pt>
                <c:pt idx="13398">
                  <c:v>0.38990002743894575</c:v>
                </c:pt>
                <c:pt idx="13399">
                  <c:v>0.38984183557641788</c:v>
                </c:pt>
                <c:pt idx="13400">
                  <c:v>0.38978365674046767</c:v>
                </c:pt>
                <c:pt idx="13401">
                  <c:v>0.38972549092719488</c:v>
                </c:pt>
                <c:pt idx="13402">
                  <c:v>0.38966733813272131</c:v>
                </c:pt>
                <c:pt idx="13403">
                  <c:v>0.38960919835315938</c:v>
                </c:pt>
                <c:pt idx="13404">
                  <c:v>0.38955107158463065</c:v>
                </c:pt>
                <c:pt idx="13405">
                  <c:v>0.38949295782324239</c:v>
                </c:pt>
                <c:pt idx="13406">
                  <c:v>0.38943485706511632</c:v>
                </c:pt>
                <c:pt idx="13407">
                  <c:v>0.38937676930638909</c:v>
                </c:pt>
                <c:pt idx="13408">
                  <c:v>0.38931869454315915</c:v>
                </c:pt>
                <c:pt idx="13409">
                  <c:v>0.38926063277156031</c:v>
                </c:pt>
                <c:pt idx="13410">
                  <c:v>0.38920258398772989</c:v>
                </c:pt>
                <c:pt idx="13411">
                  <c:v>0.38914454818777533</c:v>
                </c:pt>
                <c:pt idx="13412">
                  <c:v>0.38908652536784266</c:v>
                </c:pt>
                <c:pt idx="13413">
                  <c:v>0.38902851552404366</c:v>
                </c:pt>
                <c:pt idx="13414">
                  <c:v>0.38897051865251747</c:v>
                </c:pt>
                <c:pt idx="13415">
                  <c:v>0.38891253474939902</c:v>
                </c:pt>
                <c:pt idx="13416">
                  <c:v>0.3888545638108255</c:v>
                </c:pt>
                <c:pt idx="13417">
                  <c:v>0.38879660583291775</c:v>
                </c:pt>
                <c:pt idx="13418">
                  <c:v>0.38873866081182473</c:v>
                </c:pt>
                <c:pt idx="13419">
                  <c:v>0.38868072874368403</c:v>
                </c:pt>
                <c:pt idx="13420">
                  <c:v>0.38862280962463336</c:v>
                </c:pt>
                <c:pt idx="13421">
                  <c:v>0.38856490345081107</c:v>
                </c:pt>
                <c:pt idx="13422">
                  <c:v>0.38850701021835582</c:v>
                </c:pt>
                <c:pt idx="13423">
                  <c:v>0.38844912992342667</c:v>
                </c:pt>
                <c:pt idx="13424">
                  <c:v>0.38839126256215695</c:v>
                </c:pt>
                <c:pt idx="13425">
                  <c:v>0.38833340813069622</c:v>
                </c:pt>
                <c:pt idx="13426">
                  <c:v>0.38827556662519042</c:v>
                </c:pt>
                <c:pt idx="13427">
                  <c:v>0.3882177380417946</c:v>
                </c:pt>
                <c:pt idx="13428">
                  <c:v>0.38815992237666136</c:v>
                </c:pt>
                <c:pt idx="13429">
                  <c:v>0.38810211962593238</c:v>
                </c:pt>
                <c:pt idx="13430">
                  <c:v>0.38804432978577258</c:v>
                </c:pt>
                <c:pt idx="13431">
                  <c:v>0.38798655285233108</c:v>
                </c:pt>
                <c:pt idx="13432">
                  <c:v>0.38792878882176918</c:v>
                </c:pt>
                <c:pt idx="13433">
                  <c:v>0.38787103769023701</c:v>
                </c:pt>
                <c:pt idx="13434">
                  <c:v>0.38781329945390425</c:v>
                </c:pt>
                <c:pt idx="13435">
                  <c:v>0.38775557410892242</c:v>
                </c:pt>
                <c:pt idx="13436">
                  <c:v>0.38769786165146763</c:v>
                </c:pt>
                <c:pt idx="13437">
                  <c:v>0.38764016207769214</c:v>
                </c:pt>
                <c:pt idx="13438">
                  <c:v>0.38758247538376883</c:v>
                </c:pt>
                <c:pt idx="13439">
                  <c:v>0.3875248015658565</c:v>
                </c:pt>
                <c:pt idx="13440">
                  <c:v>0.38746714062011894</c:v>
                </c:pt>
                <c:pt idx="13441">
                  <c:v>0.38740949254274792</c:v>
                </c:pt>
                <c:pt idx="13442">
                  <c:v>0.38735185732989785</c:v>
                </c:pt>
                <c:pt idx="13443">
                  <c:v>0.38729423497773668</c:v>
                </c:pt>
                <c:pt idx="13444">
                  <c:v>0.38723662548245635</c:v>
                </c:pt>
                <c:pt idx="13445">
                  <c:v>0.38717902884021482</c:v>
                </c:pt>
                <c:pt idx="13446">
                  <c:v>0.38712144504719997</c:v>
                </c:pt>
                <c:pt idx="13447">
                  <c:v>0.38706387409959053</c:v>
                </c:pt>
                <c:pt idx="13448">
                  <c:v>0.38700631599355984</c:v>
                </c:pt>
                <c:pt idx="13449">
                  <c:v>0.38694877072528838</c:v>
                </c:pt>
                <c:pt idx="13450">
                  <c:v>0.38689123829096</c:v>
                </c:pt>
                <c:pt idx="13451">
                  <c:v>0.38683371868675931</c:v>
                </c:pt>
                <c:pt idx="13452">
                  <c:v>0.38677621190888151</c:v>
                </c:pt>
                <c:pt idx="13453">
                  <c:v>0.38671871795349694</c:v>
                </c:pt>
                <c:pt idx="13454">
                  <c:v>0.38666123681679693</c:v>
                </c:pt>
                <c:pt idx="13455">
                  <c:v>0.3866037684949839</c:v>
                </c:pt>
                <c:pt idx="13456">
                  <c:v>0.38654631298423747</c:v>
                </c:pt>
                <c:pt idx="13457">
                  <c:v>0.38648887028075668</c:v>
                </c:pt>
                <c:pt idx="13458">
                  <c:v>0.38643144038071808</c:v>
                </c:pt>
                <c:pt idx="13459">
                  <c:v>0.38637402328034637</c:v>
                </c:pt>
                <c:pt idx="13460">
                  <c:v>0.38631661897581576</c:v>
                </c:pt>
                <c:pt idx="13461">
                  <c:v>0.38625922746332125</c:v>
                </c:pt>
                <c:pt idx="13462">
                  <c:v>0.38620184873908037</c:v>
                </c:pt>
                <c:pt idx="13463">
                  <c:v>0.38614448279928992</c:v>
                </c:pt>
                <c:pt idx="13464">
                  <c:v>0.38608712964013858</c:v>
                </c:pt>
                <c:pt idx="13465">
                  <c:v>0.38602978925785397</c:v>
                </c:pt>
                <c:pt idx="13466">
                  <c:v>0.38597246164861443</c:v>
                </c:pt>
                <c:pt idx="13467">
                  <c:v>0.38591514680863198</c:v>
                </c:pt>
                <c:pt idx="13468">
                  <c:v>0.38585784473412948</c:v>
                </c:pt>
                <c:pt idx="13469">
                  <c:v>0.38580055542130798</c:v>
                </c:pt>
                <c:pt idx="13470">
                  <c:v>0.38574327886637816</c:v>
                </c:pt>
                <c:pt idx="13471">
                  <c:v>0.38568601506555783</c:v>
                </c:pt>
                <c:pt idx="13472">
                  <c:v>0.38562876401505097</c:v>
                </c:pt>
                <c:pt idx="13473">
                  <c:v>0.38557152571107084</c:v>
                </c:pt>
                <c:pt idx="13474">
                  <c:v>0.38551430014984883</c:v>
                </c:pt>
                <c:pt idx="13475">
                  <c:v>0.38545708732758488</c:v>
                </c:pt>
                <c:pt idx="13476">
                  <c:v>0.3853998872405105</c:v>
                </c:pt>
                <c:pt idx="13477">
                  <c:v>0.38534269988484604</c:v>
                </c:pt>
                <c:pt idx="13478">
                  <c:v>0.38528552525679632</c:v>
                </c:pt>
                <c:pt idx="13479">
                  <c:v>0.38522836335261634</c:v>
                </c:pt>
                <c:pt idx="13480">
                  <c:v>0.38517121416849631</c:v>
                </c:pt>
                <c:pt idx="13481">
                  <c:v>0.38511407770069334</c:v>
                </c:pt>
                <c:pt idx="13482">
                  <c:v>0.38505695394541473</c:v>
                </c:pt>
                <c:pt idx="13483">
                  <c:v>0.38499984289889194</c:v>
                </c:pt>
                <c:pt idx="13484">
                  <c:v>0.38494274455735988</c:v>
                </c:pt>
                <c:pt idx="13485">
                  <c:v>0.38488565891705789</c:v>
                </c:pt>
                <c:pt idx="13486">
                  <c:v>0.38482858597420877</c:v>
                </c:pt>
                <c:pt idx="13487">
                  <c:v>0.38477152572503431</c:v>
                </c:pt>
                <c:pt idx="13488">
                  <c:v>0.38471447816579896</c:v>
                </c:pt>
                <c:pt idx="13489">
                  <c:v>0.38465744329272239</c:v>
                </c:pt>
                <c:pt idx="13490">
                  <c:v>0.38460042110205123</c:v>
                </c:pt>
                <c:pt idx="13491">
                  <c:v>0.38454341159001187</c:v>
                </c:pt>
                <c:pt idx="13492">
                  <c:v>0.38448641475287043</c:v>
                </c:pt>
                <c:pt idx="13493">
                  <c:v>0.38442943058683832</c:v>
                </c:pt>
                <c:pt idx="13494">
                  <c:v>0.38437245908818818</c:v>
                </c:pt>
                <c:pt idx="13495">
                  <c:v>0.38431550025315198</c:v>
                </c:pt>
                <c:pt idx="13496">
                  <c:v>0.38425855407797388</c:v>
                </c:pt>
                <c:pt idx="13497">
                  <c:v>0.38420162055891183</c:v>
                </c:pt>
                <c:pt idx="13498">
                  <c:v>0.38414469969221654</c:v>
                </c:pt>
                <c:pt idx="13499">
                  <c:v>0.38408779147412841</c:v>
                </c:pt>
                <c:pt idx="13500">
                  <c:v>0.38403089590090811</c:v>
                </c:pt>
                <c:pt idx="13501">
                  <c:v>0.38397401296880695</c:v>
                </c:pt>
                <c:pt idx="13502">
                  <c:v>0.38391714267407701</c:v>
                </c:pt>
                <c:pt idx="13503">
                  <c:v>0.38386028501298558</c:v>
                </c:pt>
                <c:pt idx="13504">
                  <c:v>0.38380343998177835</c:v>
                </c:pt>
                <c:pt idx="13505">
                  <c:v>0.38374660757672008</c:v>
                </c:pt>
                <c:pt idx="13506">
                  <c:v>0.38368978779408308</c:v>
                </c:pt>
                <c:pt idx="13507">
                  <c:v>0.38363298063010592</c:v>
                </c:pt>
                <c:pt idx="13508">
                  <c:v>0.38357618608107613</c:v>
                </c:pt>
                <c:pt idx="13509">
                  <c:v>0.38351940414324592</c:v>
                </c:pt>
                <c:pt idx="13510">
                  <c:v>0.38346263481288501</c:v>
                </c:pt>
                <c:pt idx="13511">
                  <c:v>0.38340587808625737</c:v>
                </c:pt>
                <c:pt idx="13512">
                  <c:v>0.38334913395963777</c:v>
                </c:pt>
                <c:pt idx="13513">
                  <c:v>0.38329240242928908</c:v>
                </c:pt>
                <c:pt idx="13514">
                  <c:v>0.38323568349149412</c:v>
                </c:pt>
                <c:pt idx="13515">
                  <c:v>0.38317897714252769</c:v>
                </c:pt>
                <c:pt idx="13516">
                  <c:v>0.38312228337865367</c:v>
                </c:pt>
                <c:pt idx="13517">
                  <c:v>0.38306560219614288</c:v>
                </c:pt>
                <c:pt idx="13518">
                  <c:v>0.38300893359129295</c:v>
                </c:pt>
                <c:pt idx="13519">
                  <c:v>0.38295227756037148</c:v>
                </c:pt>
                <c:pt idx="13520">
                  <c:v>0.38289563409965888</c:v>
                </c:pt>
                <c:pt idx="13521">
                  <c:v>0.38283900320543574</c:v>
                </c:pt>
                <c:pt idx="13522">
                  <c:v>0.38278238487398913</c:v>
                </c:pt>
                <c:pt idx="13523">
                  <c:v>0.38272577910159788</c:v>
                </c:pt>
                <c:pt idx="13524">
                  <c:v>0.38266918588456089</c:v>
                </c:pt>
                <c:pt idx="13525">
                  <c:v>0.38261260521915019</c:v>
                </c:pt>
                <c:pt idx="13526">
                  <c:v>0.38255603710165742</c:v>
                </c:pt>
                <c:pt idx="13527">
                  <c:v>0.38249948152837332</c:v>
                </c:pt>
                <c:pt idx="13528">
                  <c:v>0.3824429384955953</c:v>
                </c:pt>
                <c:pt idx="13529">
                  <c:v>0.38238640799962226</c:v>
                </c:pt>
                <c:pt idx="13530">
                  <c:v>0.38232989003672047</c:v>
                </c:pt>
                <c:pt idx="13531">
                  <c:v>0.38227338460320581</c:v>
                </c:pt>
                <c:pt idx="13532">
                  <c:v>0.38221689169538015</c:v>
                </c:pt>
                <c:pt idx="13533">
                  <c:v>0.38216041130952927</c:v>
                </c:pt>
                <c:pt idx="13534">
                  <c:v>0.38210394344195131</c:v>
                </c:pt>
                <c:pt idx="13535">
                  <c:v>0.38204748808896027</c:v>
                </c:pt>
                <c:pt idx="13536">
                  <c:v>0.3819910452468489</c:v>
                </c:pt>
                <c:pt idx="13537">
                  <c:v>0.38193461491191832</c:v>
                </c:pt>
                <c:pt idx="13538">
                  <c:v>0.38187819708048942</c:v>
                </c:pt>
                <c:pt idx="13539">
                  <c:v>0.38182179174884934</c:v>
                </c:pt>
                <c:pt idx="13540">
                  <c:v>0.38176539891330452</c:v>
                </c:pt>
                <c:pt idx="13541">
                  <c:v>0.38170901857018125</c:v>
                </c:pt>
                <c:pt idx="13542">
                  <c:v>0.38165265071578208</c:v>
                </c:pt>
                <c:pt idx="13543">
                  <c:v>0.38159629534642237</c:v>
                </c:pt>
                <c:pt idx="13544">
                  <c:v>0.38153995245840283</c:v>
                </c:pt>
                <c:pt idx="13545">
                  <c:v>0.38148362204805492</c:v>
                </c:pt>
                <c:pt idx="13546">
                  <c:v>0.38142730411168113</c:v>
                </c:pt>
                <c:pt idx="13547">
                  <c:v>0.3813709986456077</c:v>
                </c:pt>
                <c:pt idx="13548">
                  <c:v>0.3813147056461435</c:v>
                </c:pt>
                <c:pt idx="13549">
                  <c:v>0.38125842510961677</c:v>
                </c:pt>
                <c:pt idx="13550">
                  <c:v>0.38120215703234345</c:v>
                </c:pt>
                <c:pt idx="13551">
                  <c:v>0.38114590141065147</c:v>
                </c:pt>
                <c:pt idx="13552">
                  <c:v>0.38108965824086366</c:v>
                </c:pt>
                <c:pt idx="13553">
                  <c:v>0.38103342751929731</c:v>
                </c:pt>
                <c:pt idx="13554">
                  <c:v>0.3809772092422965</c:v>
                </c:pt>
                <c:pt idx="13555">
                  <c:v>0.3809210034061673</c:v>
                </c:pt>
                <c:pt idx="13556">
                  <c:v>0.38086481000726269</c:v>
                </c:pt>
                <c:pt idx="13557">
                  <c:v>0.38080862904189439</c:v>
                </c:pt>
                <c:pt idx="13558">
                  <c:v>0.3807524605063965</c:v>
                </c:pt>
                <c:pt idx="13559">
                  <c:v>0.38069630439711338</c:v>
                </c:pt>
                <c:pt idx="13560">
                  <c:v>0.38064016071037382</c:v>
                </c:pt>
                <c:pt idx="13561">
                  <c:v>0.38058402944251762</c:v>
                </c:pt>
                <c:pt idx="13562">
                  <c:v>0.38052791058987862</c:v>
                </c:pt>
                <c:pt idx="13563">
                  <c:v>0.38047180414878995</c:v>
                </c:pt>
                <c:pt idx="13564">
                  <c:v>0.38041571011559838</c:v>
                </c:pt>
                <c:pt idx="13565">
                  <c:v>0.38035962848665067</c:v>
                </c:pt>
                <c:pt idx="13566">
                  <c:v>0.38030355925828196</c:v>
                </c:pt>
                <c:pt idx="13567">
                  <c:v>0.38024750242683475</c:v>
                </c:pt>
                <c:pt idx="13568">
                  <c:v>0.38019145798866238</c:v>
                </c:pt>
                <c:pt idx="13569">
                  <c:v>0.3801354259401083</c:v>
                </c:pt>
                <c:pt idx="13570">
                  <c:v>0.38007940627752407</c:v>
                </c:pt>
                <c:pt idx="13571">
                  <c:v>0.38002339899725579</c:v>
                </c:pt>
                <c:pt idx="13572">
                  <c:v>0.37996740409565105</c:v>
                </c:pt>
                <c:pt idx="13573">
                  <c:v>0.37991142156906615</c:v>
                </c:pt>
                <c:pt idx="13574">
                  <c:v>0.37985545141385385</c:v>
                </c:pt>
                <c:pt idx="13575">
                  <c:v>0.37979949362636772</c:v>
                </c:pt>
                <c:pt idx="13576">
                  <c:v>0.37974354820297007</c:v>
                </c:pt>
                <c:pt idx="13577">
                  <c:v>0.37968761514001936</c:v>
                </c:pt>
                <c:pt idx="13578">
                  <c:v>0.3796316944338618</c:v>
                </c:pt>
                <c:pt idx="13579">
                  <c:v>0.37957578608087622</c:v>
                </c:pt>
                <c:pt idx="13580">
                  <c:v>0.37951989007740866</c:v>
                </c:pt>
                <c:pt idx="13581">
                  <c:v>0.37946400641982697</c:v>
                </c:pt>
                <c:pt idx="13582">
                  <c:v>0.37940813510449978</c:v>
                </c:pt>
                <c:pt idx="13583">
                  <c:v>0.37935227612778738</c:v>
                </c:pt>
                <c:pt idx="13584">
                  <c:v>0.37929642948605491</c:v>
                </c:pt>
                <c:pt idx="13585">
                  <c:v>0.37924059517568537</c:v>
                </c:pt>
                <c:pt idx="13586">
                  <c:v>0.37918477319303473</c:v>
                </c:pt>
                <c:pt idx="13587">
                  <c:v>0.37912896353447884</c:v>
                </c:pt>
                <c:pt idx="13588">
                  <c:v>0.37907316619637832</c:v>
                </c:pt>
                <c:pt idx="13589">
                  <c:v>0.37901738117512945</c:v>
                </c:pt>
                <c:pt idx="13590">
                  <c:v>0.37896160846708932</c:v>
                </c:pt>
                <c:pt idx="13591">
                  <c:v>0.37890584806864763</c:v>
                </c:pt>
                <c:pt idx="13592">
                  <c:v>0.37885009997617242</c:v>
                </c:pt>
                <c:pt idx="13593">
                  <c:v>0.37879436418604401</c:v>
                </c:pt>
                <c:pt idx="13594">
                  <c:v>0.37873864069464624</c:v>
                </c:pt>
                <c:pt idx="13595">
                  <c:v>0.37868292949835852</c:v>
                </c:pt>
                <c:pt idx="13596">
                  <c:v>0.37862723059356135</c:v>
                </c:pt>
                <c:pt idx="13597">
                  <c:v>0.37857154397665116</c:v>
                </c:pt>
                <c:pt idx="13598">
                  <c:v>0.37851586964399903</c:v>
                </c:pt>
                <c:pt idx="13599">
                  <c:v>0.37846020759199783</c:v>
                </c:pt>
                <c:pt idx="13600">
                  <c:v>0.37840455781703863</c:v>
                </c:pt>
                <c:pt idx="13601">
                  <c:v>0.37834892031550937</c:v>
                </c:pt>
                <c:pt idx="13602">
                  <c:v>0.37829329508379417</c:v>
                </c:pt>
                <c:pt idx="13603">
                  <c:v>0.37823768211829711</c:v>
                </c:pt>
                <c:pt idx="13604">
                  <c:v>0.37818208141541187</c:v>
                </c:pt>
                <c:pt idx="13605">
                  <c:v>0.37812649297152151</c:v>
                </c:pt>
                <c:pt idx="13606">
                  <c:v>0.37807091678303134</c:v>
                </c:pt>
                <c:pt idx="13607">
                  <c:v>0.37801535284633375</c:v>
                </c:pt>
                <c:pt idx="13608">
                  <c:v>0.37795980115784117</c:v>
                </c:pt>
                <c:pt idx="13609">
                  <c:v>0.37790426171393565</c:v>
                </c:pt>
                <c:pt idx="13610">
                  <c:v>0.3778487345110238</c:v>
                </c:pt>
                <c:pt idx="13611">
                  <c:v>0.37779321954551676</c:v>
                </c:pt>
                <c:pt idx="13612">
                  <c:v>0.37773771681381441</c:v>
                </c:pt>
                <c:pt idx="13613">
                  <c:v>0.37768222631232523</c:v>
                </c:pt>
                <c:pt idx="13614">
                  <c:v>0.37762674803745239</c:v>
                </c:pt>
                <c:pt idx="13615">
                  <c:v>0.37757128198560136</c:v>
                </c:pt>
                <c:pt idx="13616">
                  <c:v>0.3775158281531818</c:v>
                </c:pt>
                <c:pt idx="13617">
                  <c:v>0.37746038653661557</c:v>
                </c:pt>
                <c:pt idx="13618">
                  <c:v>0.37740495713230637</c:v>
                </c:pt>
                <c:pt idx="13619">
                  <c:v>0.37734953993666648</c:v>
                </c:pt>
                <c:pt idx="13620">
                  <c:v>0.37729413494610903</c:v>
                </c:pt>
                <c:pt idx="13621">
                  <c:v>0.37723874215705938</c:v>
                </c:pt>
                <c:pt idx="13622">
                  <c:v>0.37718336156593285</c:v>
                </c:pt>
                <c:pt idx="13623">
                  <c:v>0.37712799316914408</c:v>
                </c:pt>
                <c:pt idx="13624">
                  <c:v>0.37707263696310978</c:v>
                </c:pt>
                <c:pt idx="13625">
                  <c:v>0.37701729294426251</c:v>
                </c:pt>
                <c:pt idx="13626">
                  <c:v>0.37696196110901609</c:v>
                </c:pt>
                <c:pt idx="13627">
                  <c:v>0.37690664145378938</c:v>
                </c:pt>
                <c:pt idx="13628">
                  <c:v>0.3768513339750259</c:v>
                </c:pt>
                <c:pt idx="13629">
                  <c:v>0.37679603866913475</c:v>
                </c:pt>
                <c:pt idx="13630">
                  <c:v>0.37674075553255582</c:v>
                </c:pt>
                <c:pt idx="13631">
                  <c:v>0.37668548456171302</c:v>
                </c:pt>
                <c:pt idx="13632">
                  <c:v>0.37663022575303812</c:v>
                </c:pt>
                <c:pt idx="13633">
                  <c:v>0.37657497910297127</c:v>
                </c:pt>
                <c:pt idx="13634">
                  <c:v>0.37651974460792031</c:v>
                </c:pt>
                <c:pt idx="13635">
                  <c:v>0.37646452226435145</c:v>
                </c:pt>
                <c:pt idx="13636">
                  <c:v>0.37640931206867623</c:v>
                </c:pt>
                <c:pt idx="13637">
                  <c:v>0.37635411401734586</c:v>
                </c:pt>
                <c:pt idx="13638">
                  <c:v>0.37629892810678894</c:v>
                </c:pt>
                <c:pt idx="13639">
                  <c:v>0.37624375433345497</c:v>
                </c:pt>
                <c:pt idx="13640">
                  <c:v>0.37618859269378441</c:v>
                </c:pt>
                <c:pt idx="13641">
                  <c:v>0.37613344318420888</c:v>
                </c:pt>
                <c:pt idx="13642">
                  <c:v>0.37607830580118573</c:v>
                </c:pt>
                <c:pt idx="13643">
                  <c:v>0.37602318054114731</c:v>
                </c:pt>
                <c:pt idx="13644">
                  <c:v>0.37596806740055466</c:v>
                </c:pt>
                <c:pt idx="13645">
                  <c:v>0.37591296637584487</c:v>
                </c:pt>
                <c:pt idx="13646">
                  <c:v>0.37585787746346166</c:v>
                </c:pt>
                <c:pt idx="13647">
                  <c:v>0.3758028006598686</c:v>
                </c:pt>
                <c:pt idx="13648">
                  <c:v>0.3757477359614998</c:v>
                </c:pt>
                <c:pt idx="13649">
                  <c:v>0.37569268336483397</c:v>
                </c:pt>
                <c:pt idx="13650">
                  <c:v>0.37563764286629753</c:v>
                </c:pt>
                <c:pt idx="13651">
                  <c:v>0.3755826144623689</c:v>
                </c:pt>
                <c:pt idx="13652">
                  <c:v>0.37552759814949266</c:v>
                </c:pt>
                <c:pt idx="13653">
                  <c:v>0.37547259392412852</c:v>
                </c:pt>
                <c:pt idx="13654">
                  <c:v>0.37541760178273326</c:v>
                </c:pt>
                <c:pt idx="13655">
                  <c:v>0.37536262172177226</c:v>
                </c:pt>
                <c:pt idx="13656">
                  <c:v>0.37530765373770436</c:v>
                </c:pt>
                <c:pt idx="13657">
                  <c:v>0.37525269782699311</c:v>
                </c:pt>
                <c:pt idx="13658">
                  <c:v>0.37519775398610239</c:v>
                </c:pt>
                <c:pt idx="13659">
                  <c:v>0.3751428222115023</c:v>
                </c:pt>
                <c:pt idx="13660">
                  <c:v>0.37508790249966301</c:v>
                </c:pt>
                <c:pt idx="13661">
                  <c:v>0.37503299484703739</c:v>
                </c:pt>
                <c:pt idx="13662">
                  <c:v>0.37497809925011011</c:v>
                </c:pt>
                <c:pt idx="13663">
                  <c:v>0.37492321570533838</c:v>
                </c:pt>
                <c:pt idx="13664">
                  <c:v>0.37486834420921411</c:v>
                </c:pt>
                <c:pt idx="13665">
                  <c:v>0.37481348475818782</c:v>
                </c:pt>
                <c:pt idx="13666">
                  <c:v>0.37475863734875536</c:v>
                </c:pt>
                <c:pt idx="13667">
                  <c:v>0.37470380197737851</c:v>
                </c:pt>
                <c:pt idx="13668">
                  <c:v>0.37464897864053681</c:v>
                </c:pt>
                <c:pt idx="13669">
                  <c:v>0.37459416733472101</c:v>
                </c:pt>
                <c:pt idx="13670">
                  <c:v>0.37453936805638915</c:v>
                </c:pt>
                <c:pt idx="13671">
                  <c:v>0.37448458080204977</c:v>
                </c:pt>
                <c:pt idx="13672">
                  <c:v>0.37442980556815791</c:v>
                </c:pt>
                <c:pt idx="13673">
                  <c:v>0.37437504235121088</c:v>
                </c:pt>
                <c:pt idx="13674">
                  <c:v>0.3743202911477041</c:v>
                </c:pt>
                <c:pt idx="13675">
                  <c:v>0.37426555195409938</c:v>
                </c:pt>
                <c:pt idx="13676">
                  <c:v>0.37421082476690132</c:v>
                </c:pt>
                <c:pt idx="13677">
                  <c:v>0.37415610958259787</c:v>
                </c:pt>
                <c:pt idx="13678">
                  <c:v>0.37410140639768108</c:v>
                </c:pt>
                <c:pt idx="13679">
                  <c:v>0.37404671520863436</c:v>
                </c:pt>
                <c:pt idx="13680">
                  <c:v>0.37399203601195002</c:v>
                </c:pt>
                <c:pt idx="13681">
                  <c:v>0.37393736880413092</c:v>
                </c:pt>
                <c:pt idx="13682">
                  <c:v>0.37388271358167452</c:v>
                </c:pt>
                <c:pt idx="13683">
                  <c:v>0.37382807034106469</c:v>
                </c:pt>
                <c:pt idx="13684">
                  <c:v>0.3737734390787994</c:v>
                </c:pt>
                <c:pt idx="13685">
                  <c:v>0.37371881979139082</c:v>
                </c:pt>
                <c:pt idx="13686">
                  <c:v>0.37366421247533255</c:v>
                </c:pt>
                <c:pt idx="13687">
                  <c:v>0.37360961712712681</c:v>
                </c:pt>
                <c:pt idx="13688">
                  <c:v>0.37355503374327681</c:v>
                </c:pt>
                <c:pt idx="13689">
                  <c:v>0.37350046232029144</c:v>
                </c:pt>
                <c:pt idx="13690">
                  <c:v>0.37344590285466717</c:v>
                </c:pt>
                <c:pt idx="13691">
                  <c:v>0.37339135534291201</c:v>
                </c:pt>
                <c:pt idx="13692">
                  <c:v>0.37333681978153638</c:v>
                </c:pt>
                <c:pt idx="13693">
                  <c:v>0.37328229616705916</c:v>
                </c:pt>
                <c:pt idx="13694">
                  <c:v>0.37322778449597238</c:v>
                </c:pt>
                <c:pt idx="13695">
                  <c:v>0.37317328476480843</c:v>
                </c:pt>
                <c:pt idx="13696">
                  <c:v>0.37311879697006628</c:v>
                </c:pt>
                <c:pt idx="13697">
                  <c:v>0.37306432110826238</c:v>
                </c:pt>
                <c:pt idx="13698">
                  <c:v>0.37300985717591384</c:v>
                </c:pt>
                <c:pt idx="13699">
                  <c:v>0.3729554051695409</c:v>
                </c:pt>
                <c:pt idx="13700">
                  <c:v>0.372900965085664</c:v>
                </c:pt>
                <c:pt idx="13701">
                  <c:v>0.37284653692078812</c:v>
                </c:pt>
                <c:pt idx="13702">
                  <c:v>0.37279212067144651</c:v>
                </c:pt>
                <c:pt idx="13703">
                  <c:v>0.37273771633416236</c:v>
                </c:pt>
                <c:pt idx="13704">
                  <c:v>0.37268332390546138</c:v>
                </c:pt>
                <c:pt idx="13705">
                  <c:v>0.37262894338185987</c:v>
                </c:pt>
                <c:pt idx="13706">
                  <c:v>0.37257457475988454</c:v>
                </c:pt>
                <c:pt idx="13707">
                  <c:v>0.37252021803605911</c:v>
                </c:pt>
                <c:pt idx="13708">
                  <c:v>0.37246587320692476</c:v>
                </c:pt>
                <c:pt idx="13709">
                  <c:v>0.37241154026899781</c:v>
                </c:pt>
                <c:pt idx="13710">
                  <c:v>0.37235721921882442</c:v>
                </c:pt>
                <c:pt idx="13711">
                  <c:v>0.37230291005292487</c:v>
                </c:pt>
                <c:pt idx="13712">
                  <c:v>0.37224861276783305</c:v>
                </c:pt>
                <c:pt idx="13713">
                  <c:v>0.37219432736008934</c:v>
                </c:pt>
                <c:pt idx="13714">
                  <c:v>0.37214005382622362</c:v>
                </c:pt>
                <c:pt idx="13715">
                  <c:v>0.37208579216278465</c:v>
                </c:pt>
                <c:pt idx="13716">
                  <c:v>0.37203154236629399</c:v>
                </c:pt>
                <c:pt idx="13717">
                  <c:v>0.37197730443330534</c:v>
                </c:pt>
                <c:pt idx="13718">
                  <c:v>0.37192307836036037</c:v>
                </c:pt>
                <c:pt idx="13719">
                  <c:v>0.37186886414399239</c:v>
                </c:pt>
                <c:pt idx="13720">
                  <c:v>0.37181466178075001</c:v>
                </c:pt>
                <c:pt idx="13721">
                  <c:v>0.37176047126717143</c:v>
                </c:pt>
                <c:pt idx="13722">
                  <c:v>0.37170629259981103</c:v>
                </c:pt>
                <c:pt idx="13723">
                  <c:v>0.37165212577521362</c:v>
                </c:pt>
                <c:pt idx="13724">
                  <c:v>0.37159797078992901</c:v>
                </c:pt>
                <c:pt idx="13725">
                  <c:v>0.37154382764050287</c:v>
                </c:pt>
                <c:pt idx="13726">
                  <c:v>0.37148969632349788</c:v>
                </c:pt>
                <c:pt idx="13727">
                  <c:v>0.37143557683545236</c:v>
                </c:pt>
                <c:pt idx="13728">
                  <c:v>0.37138146917292886</c:v>
                </c:pt>
                <c:pt idx="13729">
                  <c:v>0.37132737333247934</c:v>
                </c:pt>
                <c:pt idx="13730">
                  <c:v>0.37127328931065567</c:v>
                </c:pt>
                <c:pt idx="13731">
                  <c:v>0.37121921710401884</c:v>
                </c:pt>
                <c:pt idx="13732">
                  <c:v>0.37116515670912825</c:v>
                </c:pt>
                <c:pt idx="13733">
                  <c:v>0.37111110812254788</c:v>
                </c:pt>
                <c:pt idx="13734">
                  <c:v>0.37105707134083926</c:v>
                </c:pt>
                <c:pt idx="13735">
                  <c:v>0.37100304636055131</c:v>
                </c:pt>
                <c:pt idx="13736">
                  <c:v>0.37094903317826466</c:v>
                </c:pt>
                <c:pt idx="13737">
                  <c:v>0.3708950317905314</c:v>
                </c:pt>
                <c:pt idx="13738">
                  <c:v>0.37084104219392605</c:v>
                </c:pt>
                <c:pt idx="13739">
                  <c:v>0.37078706438501691</c:v>
                </c:pt>
                <c:pt idx="13740">
                  <c:v>0.37073309836036172</c:v>
                </c:pt>
                <c:pt idx="13741">
                  <c:v>0.37067914411654146</c:v>
                </c:pt>
                <c:pt idx="13742">
                  <c:v>0.3706252016501238</c:v>
                </c:pt>
                <c:pt idx="13743">
                  <c:v>0.37057127095768638</c:v>
                </c:pt>
                <c:pt idx="13744">
                  <c:v>0.37051735203578684</c:v>
                </c:pt>
                <c:pt idx="13745">
                  <c:v>0.3704634448810164</c:v>
                </c:pt>
                <c:pt idx="13746">
                  <c:v>0.37040954948994997</c:v>
                </c:pt>
                <c:pt idx="13747">
                  <c:v>0.37035566585915897</c:v>
                </c:pt>
                <c:pt idx="13748">
                  <c:v>0.37030179398522173</c:v>
                </c:pt>
                <c:pt idx="13749">
                  <c:v>0.37024793386471438</c:v>
                </c:pt>
                <c:pt idx="13750">
                  <c:v>0.37019408549423038</c:v>
                </c:pt>
                <c:pt idx="13751">
                  <c:v>0.3701402488703458</c:v>
                </c:pt>
                <c:pt idx="13752">
                  <c:v>0.37008642398965458</c:v>
                </c:pt>
                <c:pt idx="13753">
                  <c:v>0.37003261084871181</c:v>
                </c:pt>
                <c:pt idx="13754">
                  <c:v>0.36997880944413714</c:v>
                </c:pt>
                <c:pt idx="13755">
                  <c:v>0.36992501977250047</c:v>
                </c:pt>
                <c:pt idx="13756">
                  <c:v>0.36987124183039038</c:v>
                </c:pt>
                <c:pt idx="13757">
                  <c:v>0.36981747561441097</c:v>
                </c:pt>
                <c:pt idx="13758">
                  <c:v>0.3697637211211291</c:v>
                </c:pt>
                <c:pt idx="13759">
                  <c:v>0.36970997834716185</c:v>
                </c:pt>
                <c:pt idx="13760">
                  <c:v>0.36965624728908875</c:v>
                </c:pt>
                <c:pt idx="13761">
                  <c:v>0.36960252794350651</c:v>
                </c:pt>
                <c:pt idx="13762">
                  <c:v>0.36954882030701447</c:v>
                </c:pt>
                <c:pt idx="13763">
                  <c:v>0.3694951243762028</c:v>
                </c:pt>
                <c:pt idx="13764">
                  <c:v>0.36944144014767938</c:v>
                </c:pt>
                <c:pt idx="13765">
                  <c:v>0.36938776761804804</c:v>
                </c:pt>
                <c:pt idx="13766">
                  <c:v>0.36933410678388856</c:v>
                </c:pt>
                <c:pt idx="13767">
                  <c:v>0.36928045764181838</c:v>
                </c:pt>
                <c:pt idx="13768">
                  <c:v>0.36922682018844638</c:v>
                </c:pt>
                <c:pt idx="13769">
                  <c:v>0.36917319442035995</c:v>
                </c:pt>
                <c:pt idx="13770">
                  <c:v>0.36911958033418352</c:v>
                </c:pt>
                <c:pt idx="13771">
                  <c:v>0.36906597792651213</c:v>
                </c:pt>
                <c:pt idx="13772">
                  <c:v>0.36901238719396018</c:v>
                </c:pt>
                <c:pt idx="13773">
                  <c:v>0.36895880813312582</c:v>
                </c:pt>
                <c:pt idx="13774">
                  <c:v>0.36890524074063497</c:v>
                </c:pt>
                <c:pt idx="13775">
                  <c:v>0.36885168501309701</c:v>
                </c:pt>
                <c:pt idx="13776">
                  <c:v>0.36879814094711555</c:v>
                </c:pt>
                <c:pt idx="13777">
                  <c:v>0.36874460853931484</c:v>
                </c:pt>
                <c:pt idx="13778">
                  <c:v>0.36869108778630705</c:v>
                </c:pt>
                <c:pt idx="13779">
                  <c:v>0.36863757868470981</c:v>
                </c:pt>
                <c:pt idx="13780">
                  <c:v>0.3685840812311465</c:v>
                </c:pt>
                <c:pt idx="13781">
                  <c:v>0.36853059542222188</c:v>
                </c:pt>
                <c:pt idx="13782">
                  <c:v>0.36847712125457266</c:v>
                </c:pt>
                <c:pt idx="13783">
                  <c:v>0.36842365872480998</c:v>
                </c:pt>
                <c:pt idx="13784">
                  <c:v>0.36837020782956542</c:v>
                </c:pt>
                <c:pt idx="13785">
                  <c:v>0.36831676856545548</c:v>
                </c:pt>
                <c:pt idx="13786">
                  <c:v>0.36826334092910162</c:v>
                </c:pt>
                <c:pt idx="13787">
                  <c:v>0.36820992491714638</c:v>
                </c:pt>
                <c:pt idx="13788">
                  <c:v>0.36815652052620884</c:v>
                </c:pt>
                <c:pt idx="13789">
                  <c:v>0.36810312775291981</c:v>
                </c:pt>
                <c:pt idx="13790">
                  <c:v>0.3680497465939086</c:v>
                </c:pt>
                <c:pt idx="13791">
                  <c:v>0.36799637704581412</c:v>
                </c:pt>
                <c:pt idx="13792">
                  <c:v>0.36794301910525301</c:v>
                </c:pt>
                <c:pt idx="13793">
                  <c:v>0.36788967276887535</c:v>
                </c:pt>
                <c:pt idx="13794">
                  <c:v>0.36783633803330068</c:v>
                </c:pt>
                <c:pt idx="13795">
                  <c:v>0.36778301489518145</c:v>
                </c:pt>
                <c:pt idx="13796">
                  <c:v>0.36772970335115285</c:v>
                </c:pt>
                <c:pt idx="13797">
                  <c:v>0.36767640339785185</c:v>
                </c:pt>
                <c:pt idx="13798">
                  <c:v>0.36762311503190281</c:v>
                </c:pt>
                <c:pt idx="13799">
                  <c:v>0.36756983824997402</c:v>
                </c:pt>
                <c:pt idx="13800">
                  <c:v>0.36751657304869412</c:v>
                </c:pt>
                <c:pt idx="13801">
                  <c:v>0.36746331942470306</c:v>
                </c:pt>
                <c:pt idx="13802">
                  <c:v>0.36741007737466147</c:v>
                </c:pt>
                <c:pt idx="13803">
                  <c:v>0.36735684689518838</c:v>
                </c:pt>
                <c:pt idx="13804">
                  <c:v>0.3673036279829649</c:v>
                </c:pt>
                <c:pt idx="13805">
                  <c:v>0.36725042063461188</c:v>
                </c:pt>
                <c:pt idx="13806">
                  <c:v>0.36719722484679479</c:v>
                </c:pt>
                <c:pt idx="13807">
                  <c:v>0.36714404061616213</c:v>
                </c:pt>
                <c:pt idx="13808">
                  <c:v>0.36709086793937129</c:v>
                </c:pt>
                <c:pt idx="13809">
                  <c:v>0.36703770681305681</c:v>
                </c:pt>
                <c:pt idx="13810">
                  <c:v>0.36698455723389867</c:v>
                </c:pt>
                <c:pt idx="13811">
                  <c:v>0.36693141919852851</c:v>
                </c:pt>
                <c:pt idx="13812">
                  <c:v>0.36687829270362665</c:v>
                </c:pt>
                <c:pt idx="13813">
                  <c:v>0.36682517774583662</c:v>
                </c:pt>
                <c:pt idx="13814">
                  <c:v>0.36677207432181796</c:v>
                </c:pt>
                <c:pt idx="13815">
                  <c:v>0.36671898242823481</c:v>
                </c:pt>
                <c:pt idx="13816">
                  <c:v>0.36666590206175331</c:v>
                </c:pt>
                <c:pt idx="13817">
                  <c:v>0.36661283321903837</c:v>
                </c:pt>
                <c:pt idx="13818">
                  <c:v>0.36655977589673988</c:v>
                </c:pt>
                <c:pt idx="13819">
                  <c:v>0.36650673009153734</c:v>
                </c:pt>
                <c:pt idx="13820">
                  <c:v>0.36645369580009723</c:v>
                </c:pt>
                <c:pt idx="13821">
                  <c:v>0.36640067301908369</c:v>
                </c:pt>
                <c:pt idx="13822">
                  <c:v>0.36634766174516142</c:v>
                </c:pt>
                <c:pt idx="13823">
                  <c:v>0.36629466197500776</c:v>
                </c:pt>
                <c:pt idx="13824">
                  <c:v>0.36624167370528732</c:v>
                </c:pt>
                <c:pt idx="13825">
                  <c:v>0.36618869693268902</c:v>
                </c:pt>
                <c:pt idx="13826">
                  <c:v>0.36613573165386382</c:v>
                </c:pt>
                <c:pt idx="13827">
                  <c:v>0.36608277786551185</c:v>
                </c:pt>
                <c:pt idx="13828">
                  <c:v>0.36602983556428875</c:v>
                </c:pt>
                <c:pt idx="13829">
                  <c:v>0.36597690474688366</c:v>
                </c:pt>
                <c:pt idx="13830">
                  <c:v>0.36592398540997279</c:v>
                </c:pt>
                <c:pt idx="13831">
                  <c:v>0.36587107755023213</c:v>
                </c:pt>
                <c:pt idx="13832">
                  <c:v>0.36581818116435444</c:v>
                </c:pt>
                <c:pt idx="13833">
                  <c:v>0.36576529624900433</c:v>
                </c:pt>
                <c:pt idx="13834">
                  <c:v>0.36571242280088162</c:v>
                </c:pt>
                <c:pt idx="13835">
                  <c:v>0.36565956081666545</c:v>
                </c:pt>
                <c:pt idx="13836">
                  <c:v>0.36560671029303882</c:v>
                </c:pt>
                <c:pt idx="13837">
                  <c:v>0.36555387122669908</c:v>
                </c:pt>
                <c:pt idx="13838">
                  <c:v>0.36550104361432051</c:v>
                </c:pt>
                <c:pt idx="13839">
                  <c:v>0.36544822745260774</c:v>
                </c:pt>
                <c:pt idx="13840">
                  <c:v>0.36539542273823689</c:v>
                </c:pt>
                <c:pt idx="13841">
                  <c:v>0.36534262946791474</c:v>
                </c:pt>
                <c:pt idx="13842">
                  <c:v>0.36528984763832001</c:v>
                </c:pt>
                <c:pt idx="13843">
                  <c:v>0.36523707724615811</c:v>
                </c:pt>
                <c:pt idx="13844">
                  <c:v>0.36518431828812131</c:v>
                </c:pt>
                <c:pt idx="13845">
                  <c:v>0.36513157076090585</c:v>
                </c:pt>
                <c:pt idx="13846">
                  <c:v>0.36507883466121088</c:v>
                </c:pt>
                <c:pt idx="13847">
                  <c:v>0.36502610998573876</c:v>
                </c:pt>
                <c:pt idx="13848">
                  <c:v>0.36497339673117762</c:v>
                </c:pt>
                <c:pt idx="13849">
                  <c:v>0.36492069489425077</c:v>
                </c:pt>
                <c:pt idx="13850">
                  <c:v>0.36486800447163131</c:v>
                </c:pt>
                <c:pt idx="13851">
                  <c:v>0.36481532546005163</c:v>
                </c:pt>
                <c:pt idx="13852">
                  <c:v>0.36476265785619827</c:v>
                </c:pt>
                <c:pt idx="13853">
                  <c:v>0.36471000165678846</c:v>
                </c:pt>
                <c:pt idx="13854">
                  <c:v>0.36465735685852579</c:v>
                </c:pt>
                <c:pt idx="13855">
                  <c:v>0.36460472345811978</c:v>
                </c:pt>
                <c:pt idx="13856">
                  <c:v>0.36455210145228284</c:v>
                </c:pt>
                <c:pt idx="13857">
                  <c:v>0.36449949083771732</c:v>
                </c:pt>
                <c:pt idx="13858">
                  <c:v>0.36444689161114752</c:v>
                </c:pt>
                <c:pt idx="13859">
                  <c:v>0.3643943037692805</c:v>
                </c:pt>
                <c:pt idx="13860">
                  <c:v>0.36434172730882641</c:v>
                </c:pt>
                <c:pt idx="13861">
                  <c:v>0.36428916222650448</c:v>
                </c:pt>
                <c:pt idx="13862">
                  <c:v>0.36423660851903761</c:v>
                </c:pt>
                <c:pt idx="13863">
                  <c:v>0.36418406618313998</c:v>
                </c:pt>
                <c:pt idx="13864">
                  <c:v>0.36413153521553104</c:v>
                </c:pt>
                <c:pt idx="13865">
                  <c:v>0.36407901561293182</c:v>
                </c:pt>
                <c:pt idx="13866">
                  <c:v>0.36402650737207159</c:v>
                </c:pt>
                <c:pt idx="13867">
                  <c:v>0.36397401048965478</c:v>
                </c:pt>
                <c:pt idx="13868">
                  <c:v>0.36392152496241775</c:v>
                </c:pt>
                <c:pt idx="13869">
                  <c:v>0.36386905078708182</c:v>
                </c:pt>
                <c:pt idx="13870">
                  <c:v>0.3638165879603863</c:v>
                </c:pt>
                <c:pt idx="13871">
                  <c:v>0.36376413647903649</c:v>
                </c:pt>
                <c:pt idx="13872">
                  <c:v>0.36371169633978312</c:v>
                </c:pt>
                <c:pt idx="13873">
                  <c:v>0.36365926753934413</c:v>
                </c:pt>
                <c:pt idx="13874">
                  <c:v>0.36360685007445437</c:v>
                </c:pt>
                <c:pt idx="13875">
                  <c:v>0.363554443941844</c:v>
                </c:pt>
                <c:pt idx="13876">
                  <c:v>0.36350204913824691</c:v>
                </c:pt>
                <c:pt idx="13877">
                  <c:v>0.36344966566039688</c:v>
                </c:pt>
                <c:pt idx="13878">
                  <c:v>0.36339729350503508</c:v>
                </c:pt>
                <c:pt idx="13879">
                  <c:v>0.36334493266889889</c:v>
                </c:pt>
                <c:pt idx="13880">
                  <c:v>0.36329258314871782</c:v>
                </c:pt>
                <c:pt idx="13881">
                  <c:v>0.36324024494123924</c:v>
                </c:pt>
                <c:pt idx="13882">
                  <c:v>0.36318791804320188</c:v>
                </c:pt>
                <c:pt idx="13883">
                  <c:v>0.36313560245134713</c:v>
                </c:pt>
                <c:pt idx="13884">
                  <c:v>0.36308329816242185</c:v>
                </c:pt>
                <c:pt idx="13885">
                  <c:v>0.36303100517315912</c:v>
                </c:pt>
                <c:pt idx="13886">
                  <c:v>0.36297872348031851</c:v>
                </c:pt>
                <c:pt idx="13887">
                  <c:v>0.36292645308063798</c:v>
                </c:pt>
                <c:pt idx="13888">
                  <c:v>0.36287419397086967</c:v>
                </c:pt>
                <c:pt idx="13889">
                  <c:v>0.36282194614775226</c:v>
                </c:pt>
                <c:pt idx="13890">
                  <c:v>0.36276970960804461</c:v>
                </c:pt>
                <c:pt idx="13891">
                  <c:v>0.36271748434849632</c:v>
                </c:pt>
                <c:pt idx="13892">
                  <c:v>0.36266527036586754</c:v>
                </c:pt>
                <c:pt idx="13893">
                  <c:v>0.36261306765689488</c:v>
                </c:pt>
                <c:pt idx="13894">
                  <c:v>0.36256087621835192</c:v>
                </c:pt>
                <c:pt idx="13895">
                  <c:v>0.36250869604697838</c:v>
                </c:pt>
                <c:pt idx="13896">
                  <c:v>0.36245652713954279</c:v>
                </c:pt>
                <c:pt idx="13897">
                  <c:v>0.36240436949279592</c:v>
                </c:pt>
                <c:pt idx="13898">
                  <c:v>0.36235222310349996</c:v>
                </c:pt>
                <c:pt idx="13899">
                  <c:v>0.362300087968419</c:v>
                </c:pt>
                <c:pt idx="13900">
                  <c:v>0.36224796408430232</c:v>
                </c:pt>
                <c:pt idx="13901">
                  <c:v>0.36219585144792776</c:v>
                </c:pt>
                <c:pt idx="13902">
                  <c:v>0.3621437500560537</c:v>
                </c:pt>
                <c:pt idx="13903">
                  <c:v>0.36209165990544823</c:v>
                </c:pt>
                <c:pt idx="13904">
                  <c:v>0.36203958099287264</c:v>
                </c:pt>
                <c:pt idx="13905">
                  <c:v>0.36198751331509588</c:v>
                </c:pt>
                <c:pt idx="13906">
                  <c:v>0.3619354568688814</c:v>
                </c:pt>
                <c:pt idx="13907">
                  <c:v>0.36188341165101312</c:v>
                </c:pt>
                <c:pt idx="13908">
                  <c:v>0.36183137765825113</c:v>
                </c:pt>
                <c:pt idx="13909">
                  <c:v>0.36177935488736634</c:v>
                </c:pt>
                <c:pt idx="13910">
                  <c:v>0.36172734333513945</c:v>
                </c:pt>
                <c:pt idx="13911">
                  <c:v>0.36167534299834181</c:v>
                </c:pt>
                <c:pt idx="13912">
                  <c:v>0.36162335387375155</c:v>
                </c:pt>
                <c:pt idx="13913">
                  <c:v>0.36157137595813732</c:v>
                </c:pt>
                <c:pt idx="13914">
                  <c:v>0.3615194092482889</c:v>
                </c:pt>
                <c:pt idx="13915">
                  <c:v>0.36146745374097472</c:v>
                </c:pt>
                <c:pt idx="13916">
                  <c:v>0.36141550943298073</c:v>
                </c:pt>
                <c:pt idx="13917">
                  <c:v>0.36136357632108684</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713</c:v>
                </c:pt>
                <c:pt idx="13926">
                  <c:v>0.36089668160807387</c:v>
                </c:pt>
                <c:pt idx="13927">
                  <c:v>0.36084486028042057</c:v>
                </c:pt>
                <c:pt idx="13928">
                  <c:v>0.36079305011352714</c:v>
                </c:pt>
                <c:pt idx="13929">
                  <c:v>0.36074125110421651</c:v>
                </c:pt>
                <c:pt idx="13930">
                  <c:v>0.36068946324927409</c:v>
                </c:pt>
                <c:pt idx="13931">
                  <c:v>0.36063768654547768</c:v>
                </c:pt>
                <c:pt idx="13932">
                  <c:v>0.36058592098965697</c:v>
                </c:pt>
                <c:pt idx="13933">
                  <c:v>0.360534166578583</c:v>
                </c:pt>
                <c:pt idx="13934">
                  <c:v>0.36048242330908509</c:v>
                </c:pt>
                <c:pt idx="13935">
                  <c:v>0.36043069117793985</c:v>
                </c:pt>
                <c:pt idx="13936">
                  <c:v>0.36037897018196829</c:v>
                </c:pt>
                <c:pt idx="13937">
                  <c:v>0.36032726031796597</c:v>
                </c:pt>
                <c:pt idx="13938">
                  <c:v>0.36027556158273438</c:v>
                </c:pt>
                <c:pt idx="13939">
                  <c:v>0.36022387397309685</c:v>
                </c:pt>
                <c:pt idx="13940">
                  <c:v>0.36017219748584989</c:v>
                </c:pt>
                <c:pt idx="13941">
                  <c:v>0.36012053211779632</c:v>
                </c:pt>
                <c:pt idx="13942">
                  <c:v>0.36006887786576597</c:v>
                </c:pt>
                <c:pt idx="13943">
                  <c:v>0.36001723472654568</c:v>
                </c:pt>
                <c:pt idx="13944">
                  <c:v>0.35996560269696692</c:v>
                </c:pt>
                <c:pt idx="13945">
                  <c:v>0.35991398177384326</c:v>
                </c:pt>
                <c:pt idx="13946">
                  <c:v>0.35986237195397708</c:v>
                </c:pt>
                <c:pt idx="13947">
                  <c:v>0.35981077323419097</c:v>
                </c:pt>
                <c:pt idx="13948">
                  <c:v>0.35975918561129366</c:v>
                </c:pt>
                <c:pt idx="13949">
                  <c:v>0.3597076090821183</c:v>
                </c:pt>
                <c:pt idx="13950">
                  <c:v>0.35965604364347731</c:v>
                </c:pt>
                <c:pt idx="13951">
                  <c:v>0.35960448929219407</c:v>
                </c:pt>
                <c:pt idx="13952">
                  <c:v>0.35955294602508031</c:v>
                </c:pt>
                <c:pt idx="13953">
                  <c:v>0.35950141383897088</c:v>
                </c:pt>
                <c:pt idx="13954">
                  <c:v>0.35944989273068367</c:v>
                </c:pt>
                <c:pt idx="13955">
                  <c:v>0.35939838269704544</c:v>
                </c:pt>
                <c:pt idx="13956">
                  <c:v>0.35934688373488244</c:v>
                </c:pt>
                <c:pt idx="13957">
                  <c:v>0.35929539584100922</c:v>
                </c:pt>
                <c:pt idx="13958">
                  <c:v>0.35924391901227448</c:v>
                </c:pt>
                <c:pt idx="13959">
                  <c:v>0.35919245324549931</c:v>
                </c:pt>
                <c:pt idx="13960">
                  <c:v>0.3591409985375143</c:v>
                </c:pt>
                <c:pt idx="13961">
                  <c:v>0.35908955488515132</c:v>
                </c:pt>
                <c:pt idx="13962">
                  <c:v>0.35903812228524662</c:v>
                </c:pt>
                <c:pt idx="13963">
                  <c:v>0.35898670073463129</c:v>
                </c:pt>
                <c:pt idx="13964">
                  <c:v>0.35893529023013077</c:v>
                </c:pt>
                <c:pt idx="13965">
                  <c:v>0.35888389076860089</c:v>
                </c:pt>
                <c:pt idx="13966">
                  <c:v>0.35883250234686703</c:v>
                </c:pt>
                <c:pt idx="13967">
                  <c:v>0.35878112496176517</c:v>
                </c:pt>
                <c:pt idx="13968">
                  <c:v>0.35872975861014428</c:v>
                </c:pt>
                <c:pt idx="13969">
                  <c:v>0.35867840328884942</c:v>
                </c:pt>
                <c:pt idx="13970">
                  <c:v>0.35862705899469832</c:v>
                </c:pt>
                <c:pt idx="13971">
                  <c:v>0.35857572572456214</c:v>
                </c:pt>
                <c:pt idx="13972">
                  <c:v>0.35852440347527004</c:v>
                </c:pt>
                <c:pt idx="13973">
                  <c:v>0.35847309224366852</c:v>
                </c:pt>
                <c:pt idx="13974">
                  <c:v>0.35842179202660718</c:v>
                </c:pt>
                <c:pt idx="13975">
                  <c:v>0.35837050282093402</c:v>
                </c:pt>
                <c:pt idx="13976">
                  <c:v>0.35831922462349242</c:v>
                </c:pt>
                <c:pt idx="13977">
                  <c:v>0.35826795743114026</c:v>
                </c:pt>
                <c:pt idx="13978">
                  <c:v>0.35821670124072885</c:v>
                </c:pt>
                <c:pt idx="13979">
                  <c:v>0.35816545604909911</c:v>
                </c:pt>
                <c:pt idx="13980">
                  <c:v>0.35811422185311542</c:v>
                </c:pt>
                <c:pt idx="13981">
                  <c:v>0.35806299864963348</c:v>
                </c:pt>
                <c:pt idx="13982">
                  <c:v>0.35801178643549436</c:v>
                </c:pt>
                <c:pt idx="13983">
                  <c:v>0.35796058520757568</c:v>
                </c:pt>
                <c:pt idx="13984">
                  <c:v>0.35790939496271434</c:v>
                </c:pt>
                <c:pt idx="13985">
                  <c:v>0.35785821569778326</c:v>
                </c:pt>
                <c:pt idx="13986">
                  <c:v>0.35780704740963282</c:v>
                </c:pt>
                <c:pt idx="13987">
                  <c:v>0.35775589009513376</c:v>
                </c:pt>
                <c:pt idx="13988">
                  <c:v>0.35770474375114447</c:v>
                </c:pt>
                <c:pt idx="13989">
                  <c:v>0.35765360837452831</c:v>
                </c:pt>
                <c:pt idx="13990">
                  <c:v>0.35760248396215455</c:v>
                </c:pt>
                <c:pt idx="13991">
                  <c:v>0.35755137051087382</c:v>
                </c:pt>
                <c:pt idx="13992">
                  <c:v>0.35750026801757107</c:v>
                </c:pt>
                <c:pt idx="13993">
                  <c:v>0.35744917647910035</c:v>
                </c:pt>
                <c:pt idx="13994">
                  <c:v>0.35739809589234539</c:v>
                </c:pt>
                <c:pt idx="13995">
                  <c:v>0.35734702625415632</c:v>
                </c:pt>
                <c:pt idx="13996">
                  <c:v>0.3572959675614209</c:v>
                </c:pt>
                <c:pt idx="13997">
                  <c:v>0.35724491981100681</c:v>
                </c:pt>
                <c:pt idx="13998">
                  <c:v>0.35719388299978688</c:v>
                </c:pt>
                <c:pt idx="13999">
                  <c:v>0.35714285712463861</c:v>
                </c:pt>
                <c:pt idx="14000">
                  <c:v>0.35709184218242934</c:v>
                </c:pt>
                <c:pt idx="14001">
                  <c:v>0.35704083817004761</c:v>
                </c:pt>
                <c:pt idx="14002">
                  <c:v>0.35698984508436438</c:v>
                </c:pt>
                <c:pt idx="14003">
                  <c:v>0.35693886292225907</c:v>
                </c:pt>
                <c:pt idx="14004">
                  <c:v>0.35688789168061119</c:v>
                </c:pt>
                <c:pt idx="14005">
                  <c:v>0.35683693135630062</c:v>
                </c:pt>
                <c:pt idx="14006">
                  <c:v>0.35678598194621614</c:v>
                </c:pt>
                <c:pt idx="14007">
                  <c:v>0.35673504344723223</c:v>
                </c:pt>
                <c:pt idx="14008">
                  <c:v>0.35668411585624993</c:v>
                </c:pt>
                <c:pt idx="14009">
                  <c:v>0.35663319917013325</c:v>
                </c:pt>
                <c:pt idx="14010">
                  <c:v>0.35658229338579123</c:v>
                </c:pt>
                <c:pt idx="14011">
                  <c:v>0.35653139850008814</c:v>
                </c:pt>
                <c:pt idx="14012">
                  <c:v>0.35648051450993501</c:v>
                </c:pt>
                <c:pt idx="14013">
                  <c:v>0.35642964141220934</c:v>
                </c:pt>
                <c:pt idx="14014">
                  <c:v>0.356378779203811</c:v>
                </c:pt>
                <c:pt idx="14015">
                  <c:v>0.35632792788161843</c:v>
                </c:pt>
                <c:pt idx="14016">
                  <c:v>0.35627708744253228</c:v>
                </c:pt>
                <c:pt idx="14017">
                  <c:v>0.35622625788345735</c:v>
                </c:pt>
                <c:pt idx="14018">
                  <c:v>0.35617543920127381</c:v>
                </c:pt>
                <c:pt idx="14019">
                  <c:v>0.35612463139289507</c:v>
                </c:pt>
                <c:pt idx="14020">
                  <c:v>0.35607383445519675</c:v>
                </c:pt>
                <c:pt idx="14021">
                  <c:v>0.35602304838509768</c:v>
                </c:pt>
                <c:pt idx="14022">
                  <c:v>0.35597227317949848</c:v>
                </c:pt>
                <c:pt idx="14023">
                  <c:v>0.35592150883528068</c:v>
                </c:pt>
                <c:pt idx="14024">
                  <c:v>0.35587075534936685</c:v>
                </c:pt>
                <c:pt idx="14025">
                  <c:v>0.35582001271864827</c:v>
                </c:pt>
                <c:pt idx="14026">
                  <c:v>0.3557692809400298</c:v>
                </c:pt>
                <c:pt idx="14027">
                  <c:v>0.35571856001042967</c:v>
                </c:pt>
                <c:pt idx="14028">
                  <c:v>0.35566784992673989</c:v>
                </c:pt>
                <c:pt idx="14029">
                  <c:v>0.3556171506858779</c:v>
                </c:pt>
                <c:pt idx="14030">
                  <c:v>0.35556646228475597</c:v>
                </c:pt>
                <c:pt idx="14031">
                  <c:v>0.35551578472026846</c:v>
                </c:pt>
                <c:pt idx="14032">
                  <c:v>0.35546511798933811</c:v>
                </c:pt>
                <c:pt idx="14033">
                  <c:v>0.355414462088879</c:v>
                </c:pt>
                <c:pt idx="14034">
                  <c:v>0.35536381701579417</c:v>
                </c:pt>
                <c:pt idx="14035">
                  <c:v>0.35531318276700802</c:v>
                </c:pt>
                <c:pt idx="14036">
                  <c:v>0.35526255933943213</c:v>
                </c:pt>
                <c:pt idx="14037">
                  <c:v>0.3552119467299803</c:v>
                </c:pt>
                <c:pt idx="14038">
                  <c:v>0.35516134493557699</c:v>
                </c:pt>
                <c:pt idx="14039">
                  <c:v>0.35511075395313801</c:v>
                </c:pt>
                <c:pt idx="14040">
                  <c:v>0.35506017377958826</c:v>
                </c:pt>
                <c:pt idx="14041">
                  <c:v>0.35500960441183371</c:v>
                </c:pt>
                <c:pt idx="14042">
                  <c:v>0.35495904584681182</c:v>
                </c:pt>
                <c:pt idx="14043">
                  <c:v>0.35490849808144492</c:v>
                </c:pt>
                <c:pt idx="14044">
                  <c:v>0.35485796111265261</c:v>
                </c:pt>
                <c:pt idx="14045">
                  <c:v>0.35480743493735162</c:v>
                </c:pt>
                <c:pt idx="14046">
                  <c:v>0.35475691955248312</c:v>
                </c:pt>
                <c:pt idx="14047">
                  <c:v>0.35470641495496996</c:v>
                </c:pt>
                <c:pt idx="14048">
                  <c:v>0.35465592114173633</c:v>
                </c:pt>
                <c:pt idx="14049">
                  <c:v>0.35460543810971978</c:v>
                </c:pt>
                <c:pt idx="14050">
                  <c:v>0.354554965855856</c:v>
                </c:pt>
                <c:pt idx="14051">
                  <c:v>0.35450450437705716</c:v>
                </c:pt>
                <c:pt idx="14052">
                  <c:v>0.35445405367026828</c:v>
                </c:pt>
                <c:pt idx="14053">
                  <c:v>0.35440361373242657</c:v>
                </c:pt>
                <c:pt idx="14054">
                  <c:v>0.35435318456046233</c:v>
                </c:pt>
                <c:pt idx="14055">
                  <c:v>0.35430276615131473</c:v>
                </c:pt>
                <c:pt idx="14056">
                  <c:v>0.35425235850191372</c:v>
                </c:pt>
                <c:pt idx="14057">
                  <c:v>0.35420196160921674</c:v>
                </c:pt>
                <c:pt idx="14058">
                  <c:v>0.35415157547014081</c:v>
                </c:pt>
                <c:pt idx="14059">
                  <c:v>0.35410120008164048</c:v>
                </c:pt>
                <c:pt idx="14060">
                  <c:v>0.35405083544065757</c:v>
                </c:pt>
                <c:pt idx="14061">
                  <c:v>0.354000481544127</c:v>
                </c:pt>
                <c:pt idx="14062">
                  <c:v>0.35395013838899531</c:v>
                </c:pt>
                <c:pt idx="14063">
                  <c:v>0.35389980597221704</c:v>
                </c:pt>
                <c:pt idx="14064">
                  <c:v>0.35384948429072088</c:v>
                </c:pt>
                <c:pt idx="14065">
                  <c:v>0.35379917334146888</c:v>
                </c:pt>
                <c:pt idx="14066">
                  <c:v>0.35374887312140835</c:v>
                </c:pt>
                <c:pt idx="14067">
                  <c:v>0.35369858362748124</c:v>
                </c:pt>
                <c:pt idx="14068">
                  <c:v>0.35364830485663812</c:v>
                </c:pt>
                <c:pt idx="14069">
                  <c:v>0.3535980368058379</c:v>
                </c:pt>
                <c:pt idx="14070">
                  <c:v>0.35354777947202981</c:v>
                </c:pt>
                <c:pt idx="14071">
                  <c:v>0.35349753285216712</c:v>
                </c:pt>
                <c:pt idx="14072">
                  <c:v>0.35344729694320531</c:v>
                </c:pt>
                <c:pt idx="14073">
                  <c:v>0.3533970717421025</c:v>
                </c:pt>
                <c:pt idx="14074">
                  <c:v>0.35334685724581338</c:v>
                </c:pt>
                <c:pt idx="14075">
                  <c:v>0.35329665345128725</c:v>
                </c:pt>
                <c:pt idx="14076">
                  <c:v>0.35324646035550117</c:v>
                </c:pt>
                <c:pt idx="14077">
                  <c:v>0.35319627795539982</c:v>
                </c:pt>
                <c:pt idx="14078">
                  <c:v>0.35314610624795711</c:v>
                </c:pt>
                <c:pt idx="14079">
                  <c:v>0.35309594523012294</c:v>
                </c:pt>
                <c:pt idx="14080">
                  <c:v>0.35304579489887311</c:v>
                </c:pt>
                <c:pt idx="14081">
                  <c:v>0.35299565525116056</c:v>
                </c:pt>
                <c:pt idx="14082">
                  <c:v>0.35294552628395948</c:v>
                </c:pt>
                <c:pt idx="14083">
                  <c:v>0.35289540799423735</c:v>
                </c:pt>
                <c:pt idx="14084">
                  <c:v>0.35284530037895423</c:v>
                </c:pt>
                <c:pt idx="14085">
                  <c:v>0.35279520343508025</c:v>
                </c:pt>
                <c:pt idx="14086">
                  <c:v>0.35274511715959184</c:v>
                </c:pt>
                <c:pt idx="14087">
                  <c:v>0.3526950415494563</c:v>
                </c:pt>
                <c:pt idx="14088">
                  <c:v>0.35264497660164901</c:v>
                </c:pt>
                <c:pt idx="14089">
                  <c:v>0.35259492231313377</c:v>
                </c:pt>
                <c:pt idx="14090">
                  <c:v>0.35254487868089751</c:v>
                </c:pt>
                <c:pt idx="14091">
                  <c:v>0.35249484570190281</c:v>
                </c:pt>
                <c:pt idx="14092">
                  <c:v>0.35244482337313582</c:v>
                </c:pt>
                <c:pt idx="14093">
                  <c:v>0.35239481169157238</c:v>
                </c:pt>
                <c:pt idx="14094">
                  <c:v>0.35234481065418538</c:v>
                </c:pt>
                <c:pt idx="14095">
                  <c:v>0.35229482025796038</c:v>
                </c:pt>
                <c:pt idx="14096">
                  <c:v>0.35224484049987581</c:v>
                </c:pt>
                <c:pt idx="14097">
                  <c:v>0.35219487137691741</c:v>
                </c:pt>
                <c:pt idx="14098">
                  <c:v>0.35214491288605732</c:v>
                </c:pt>
                <c:pt idx="14099">
                  <c:v>0.35209496502429494</c:v>
                </c:pt>
                <c:pt idx="14100">
                  <c:v>0.35204502778859659</c:v>
                </c:pt>
                <c:pt idx="14101">
                  <c:v>0.35199510117596644</c:v>
                </c:pt>
                <c:pt idx="14102">
                  <c:v>0.35194518518337792</c:v>
                </c:pt>
                <c:pt idx="14103">
                  <c:v>0.35189527980783197</c:v>
                </c:pt>
                <c:pt idx="14104">
                  <c:v>0.35184538504630247</c:v>
                </c:pt>
                <c:pt idx="14105">
                  <c:v>0.3517955008957922</c:v>
                </c:pt>
                <c:pt idx="14106">
                  <c:v>0.3517456273532884</c:v>
                </c:pt>
                <c:pt idx="14107">
                  <c:v>0.35169576441578349</c:v>
                </c:pt>
                <c:pt idx="14108">
                  <c:v>0.35164591208027107</c:v>
                </c:pt>
                <c:pt idx="14109">
                  <c:v>0.35159607034374901</c:v>
                </c:pt>
                <c:pt idx="14110">
                  <c:v>0.35154623920320288</c:v>
                </c:pt>
                <c:pt idx="14111">
                  <c:v>0.35149641865563946</c:v>
                </c:pt>
                <c:pt idx="14112">
                  <c:v>0.35144660869805538</c:v>
                </c:pt>
                <c:pt idx="14113">
                  <c:v>0.35139680932745143</c:v>
                </c:pt>
                <c:pt idx="14114">
                  <c:v>0.35134702054080852</c:v>
                </c:pt>
                <c:pt idx="14115">
                  <c:v>0.35129724233515075</c:v>
                </c:pt>
                <c:pt idx="14116">
                  <c:v>0.35124747470747231</c:v>
                </c:pt>
                <c:pt idx="14117">
                  <c:v>0.35119771765477581</c:v>
                </c:pt>
                <c:pt idx="14118">
                  <c:v>0.35114797117407004</c:v>
                </c:pt>
                <c:pt idx="14119">
                  <c:v>0.35109823526234901</c:v>
                </c:pt>
                <c:pt idx="14120">
                  <c:v>0.35104850991662717</c:v>
                </c:pt>
                <c:pt idx="14121">
                  <c:v>0.35099879513391108</c:v>
                </c:pt>
                <c:pt idx="14122">
                  <c:v>0.3509490909112038</c:v>
                </c:pt>
                <c:pt idx="14123">
                  <c:v>0.35089939724552338</c:v>
                </c:pt>
                <c:pt idx="14124">
                  <c:v>0.35084971413387833</c:v>
                </c:pt>
                <c:pt idx="14125">
                  <c:v>0.35080004157327282</c:v>
                </c:pt>
                <c:pt idx="14126">
                  <c:v>0.3507503795607278</c:v>
                </c:pt>
                <c:pt idx="14127">
                  <c:v>0.35070072809325381</c:v>
                </c:pt>
                <c:pt idx="14128">
                  <c:v>0.35065108716786936</c:v>
                </c:pt>
                <c:pt idx="14129">
                  <c:v>0.35060145678157723</c:v>
                </c:pt>
                <c:pt idx="14130">
                  <c:v>0.35055183693141068</c:v>
                </c:pt>
                <c:pt idx="14131">
                  <c:v>0.35050222761437932</c:v>
                </c:pt>
                <c:pt idx="14132">
                  <c:v>0.3504526288275055</c:v>
                </c:pt>
                <c:pt idx="14133">
                  <c:v>0.3504030405678018</c:v>
                </c:pt>
                <c:pt idx="14134">
                  <c:v>0.35035346283230046</c:v>
                </c:pt>
                <c:pt idx="14135">
                  <c:v>0.3503038956180145</c:v>
                </c:pt>
                <c:pt idx="14136">
                  <c:v>0.35025433892196717</c:v>
                </c:pt>
                <c:pt idx="14137">
                  <c:v>0.35020479274118893</c:v>
                </c:pt>
                <c:pt idx="14138">
                  <c:v>0.35015525707270201</c:v>
                </c:pt>
                <c:pt idx="14139">
                  <c:v>0.35010573191353261</c:v>
                </c:pt>
                <c:pt idx="14140">
                  <c:v>0.3500562172607114</c:v>
                </c:pt>
                <c:pt idx="14141">
                  <c:v>0.35000671311126141</c:v>
                </c:pt>
                <c:pt idx="14142">
                  <c:v>0.34995721946220898</c:v>
                </c:pt>
                <c:pt idx="14143">
                  <c:v>0.3499077363105943</c:v>
                </c:pt>
                <c:pt idx="14144">
                  <c:v>0.34985826365345085</c:v>
                </c:pt>
                <c:pt idx="14145">
                  <c:v>0.34980880148779653</c:v>
                </c:pt>
                <c:pt idx="14146">
                  <c:v>0.34975934981067158</c:v>
                </c:pt>
                <c:pt idx="14147">
                  <c:v>0.34970990861911677</c:v>
                </c:pt>
                <c:pt idx="14148">
                  <c:v>0.34966047791016741</c:v>
                </c:pt>
                <c:pt idx="14149">
                  <c:v>0.34961105768084982</c:v>
                </c:pt>
                <c:pt idx="14150">
                  <c:v>0.34956164792821182</c:v>
                </c:pt>
                <c:pt idx="14151">
                  <c:v>0.34951224864928931</c:v>
                </c:pt>
                <c:pt idx="14152">
                  <c:v>0.34946285984112235</c:v>
                </c:pt>
                <c:pt idx="14153">
                  <c:v>0.34941348150075541</c:v>
                </c:pt>
                <c:pt idx="14154">
                  <c:v>0.34936411362522335</c:v>
                </c:pt>
                <c:pt idx="14155">
                  <c:v>0.34931475621156932</c:v>
                </c:pt>
                <c:pt idx="14156">
                  <c:v>0.34926540925684796</c:v>
                </c:pt>
                <c:pt idx="14157">
                  <c:v>0.34921607275809036</c:v>
                </c:pt>
                <c:pt idx="14158">
                  <c:v>0.34916674671235381</c:v>
                </c:pt>
                <c:pt idx="14159">
                  <c:v>0.34911743111668131</c:v>
                </c:pt>
                <c:pt idx="14160">
                  <c:v>0.34906812596812148</c:v>
                </c:pt>
                <c:pt idx="14161">
                  <c:v>0.34901883126372746</c:v>
                </c:pt>
                <c:pt idx="14162">
                  <c:v>0.34896954700053878</c:v>
                </c:pt>
                <c:pt idx="14163">
                  <c:v>0.34892027317562391</c:v>
                </c:pt>
                <c:pt idx="14164">
                  <c:v>0.34887100978601282</c:v>
                </c:pt>
                <c:pt idx="14165">
                  <c:v>0.34882175682877781</c:v>
                </c:pt>
                <c:pt idx="14166">
                  <c:v>0.34877251430097056</c:v>
                </c:pt>
                <c:pt idx="14167">
                  <c:v>0.34872328219963838</c:v>
                </c:pt>
                <c:pt idx="14168">
                  <c:v>0.34867406052184713</c:v>
                </c:pt>
                <c:pt idx="14169">
                  <c:v>0.34862484926465276</c:v>
                </c:pt>
                <c:pt idx="14170">
                  <c:v>0.34857564842509825</c:v>
                </c:pt>
                <c:pt idx="14171">
                  <c:v>0.34852645800026538</c:v>
                </c:pt>
                <c:pt idx="14172">
                  <c:v>0.34847727798721212</c:v>
                </c:pt>
                <c:pt idx="14173">
                  <c:v>0.34842810838298688</c:v>
                </c:pt>
                <c:pt idx="14174">
                  <c:v>0.34837894918466467</c:v>
                </c:pt>
                <c:pt idx="14175">
                  <c:v>0.34832980038929923</c:v>
                </c:pt>
                <c:pt idx="14176">
                  <c:v>0.34828066199396318</c:v>
                </c:pt>
                <c:pt idx="14177">
                  <c:v>0.34823153399571383</c:v>
                </c:pt>
                <c:pt idx="14178">
                  <c:v>0.34818241639163405</c:v>
                </c:pt>
                <c:pt idx="14179">
                  <c:v>0.34813330917877672</c:v>
                </c:pt>
                <c:pt idx="14180">
                  <c:v>0.34808421235422465</c:v>
                </c:pt>
                <c:pt idx="14181">
                  <c:v>0.34803512591502983</c:v>
                </c:pt>
                <c:pt idx="14182">
                  <c:v>0.34798604985828235</c:v>
                </c:pt>
                <c:pt idx="14183">
                  <c:v>0.3479369841810383</c:v>
                </c:pt>
                <c:pt idx="14184">
                  <c:v>0.3478879288803845</c:v>
                </c:pt>
                <c:pt idx="14185">
                  <c:v>0.34783888395338725</c:v>
                </c:pt>
                <c:pt idx="14186">
                  <c:v>0.34778984939711882</c:v>
                </c:pt>
                <c:pt idx="14187">
                  <c:v>0.3477408252086665</c:v>
                </c:pt>
                <c:pt idx="14188">
                  <c:v>0.34769181138509531</c:v>
                </c:pt>
                <c:pt idx="14189">
                  <c:v>0.34764280792349544</c:v>
                </c:pt>
                <c:pt idx="14190">
                  <c:v>0.34759381482093477</c:v>
                </c:pt>
                <c:pt idx="14191">
                  <c:v>0.34754483207450232</c:v>
                </c:pt>
                <c:pt idx="14192">
                  <c:v>0.34749585968127633</c:v>
                </c:pt>
                <c:pt idx="14193">
                  <c:v>0.34744689763833958</c:v>
                </c:pt>
                <c:pt idx="14194">
                  <c:v>0.34739794594277862</c:v>
                </c:pt>
                <c:pt idx="14195">
                  <c:v>0.34734900459166856</c:v>
                </c:pt>
                <c:pt idx="14196">
                  <c:v>0.34730007358210802</c:v>
                </c:pt>
                <c:pt idx="14197">
                  <c:v>0.34725115291116598</c:v>
                </c:pt>
                <c:pt idx="14198">
                  <c:v>0.34720224257595167</c:v>
                </c:pt>
                <c:pt idx="14199">
                  <c:v>0.34715334257353508</c:v>
                </c:pt>
                <c:pt idx="14200">
                  <c:v>0.34710445290102221</c:v>
                </c:pt>
                <c:pt idx="14201">
                  <c:v>0.34705557355549138</c:v>
                </c:pt>
                <c:pt idx="14202">
                  <c:v>0.34700670453403737</c:v>
                </c:pt>
                <c:pt idx="14203">
                  <c:v>0.34695784583375588</c:v>
                </c:pt>
                <c:pt idx="14204">
                  <c:v>0.34690899745173492</c:v>
                </c:pt>
                <c:pt idx="14205">
                  <c:v>0.34686015938507886</c:v>
                </c:pt>
                <c:pt idx="14206">
                  <c:v>0.34681133163087258</c:v>
                </c:pt>
                <c:pt idx="14207">
                  <c:v>0.34676251418621484</c:v>
                </c:pt>
                <c:pt idx="14208">
                  <c:v>0.34671370704821008</c:v>
                </c:pt>
                <c:pt idx="14209">
                  <c:v>0.34666491021395662</c:v>
                </c:pt>
                <c:pt idx="14210">
                  <c:v>0.34661612368054806</c:v>
                </c:pt>
                <c:pt idx="14211">
                  <c:v>0.34656734744508533</c:v>
                </c:pt>
                <c:pt idx="14212">
                  <c:v>0.34651858150468318</c:v>
                </c:pt>
                <c:pt idx="14213">
                  <c:v>0.34646982585642438</c:v>
                </c:pt>
                <c:pt idx="14214">
                  <c:v>0.34642108049742498</c:v>
                </c:pt>
                <c:pt idx="14215">
                  <c:v>0.346372345424794</c:v>
                </c:pt>
                <c:pt idx="14216">
                  <c:v>0.34632362063562588</c:v>
                </c:pt>
                <c:pt idx="14217">
                  <c:v>0.34627490612703632</c:v>
                </c:pt>
                <c:pt idx="14218">
                  <c:v>0.34622620189613035</c:v>
                </c:pt>
                <c:pt idx="14219">
                  <c:v>0.34617750794002039</c:v>
                </c:pt>
                <c:pt idx="14220">
                  <c:v>0.34612882425581276</c:v>
                </c:pt>
                <c:pt idx="14221">
                  <c:v>0.34608015084061472</c:v>
                </c:pt>
                <c:pt idx="14222">
                  <c:v>0.34603148769154235</c:v>
                </c:pt>
                <c:pt idx="14223">
                  <c:v>0.34598283480571512</c:v>
                </c:pt>
                <c:pt idx="14224">
                  <c:v>0.34593419218023497</c:v>
                </c:pt>
                <c:pt idx="14225">
                  <c:v>0.34588555981223024</c:v>
                </c:pt>
                <c:pt idx="14226">
                  <c:v>0.34583693769880675</c:v>
                </c:pt>
                <c:pt idx="14227">
                  <c:v>0.34578832583708463</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089</c:v>
                </c:pt>
                <c:pt idx="14236">
                  <c:v>0.34535127993300635</c:v>
                </c:pt>
                <c:pt idx="14237">
                  <c:v>0.34530277042997165</c:v>
                </c:pt>
                <c:pt idx="14238">
                  <c:v>0.34525427114698787</c:v>
                </c:pt>
                <c:pt idx="14239">
                  <c:v>0.34520578208119579</c:v>
                </c:pt>
                <c:pt idx="14240">
                  <c:v>0.34515730322972132</c:v>
                </c:pt>
                <c:pt idx="14241">
                  <c:v>0.34510883458969532</c:v>
                </c:pt>
                <c:pt idx="14242">
                  <c:v>0.34506037615825341</c:v>
                </c:pt>
                <c:pt idx="14243">
                  <c:v>0.34501192793252089</c:v>
                </c:pt>
                <c:pt idx="14244">
                  <c:v>0.34496348990964004</c:v>
                </c:pt>
                <c:pt idx="14245">
                  <c:v>0.34491506208673556</c:v>
                </c:pt>
                <c:pt idx="14246">
                  <c:v>0.34486664446095638</c:v>
                </c:pt>
                <c:pt idx="14247">
                  <c:v>0.34481823702943915</c:v>
                </c:pt>
                <c:pt idx="14248">
                  <c:v>0.34476983978930847</c:v>
                </c:pt>
                <c:pt idx="14249">
                  <c:v>0.34472145273771765</c:v>
                </c:pt>
                <c:pt idx="14250">
                  <c:v>0.34467307587180557</c:v>
                </c:pt>
                <c:pt idx="14251">
                  <c:v>0.34462470918870758</c:v>
                </c:pt>
                <c:pt idx="14252">
                  <c:v>0.34457635268556452</c:v>
                </c:pt>
                <c:pt idx="14253">
                  <c:v>0.34452800635953146</c:v>
                </c:pt>
                <c:pt idx="14254">
                  <c:v>0.34447967020774289</c:v>
                </c:pt>
                <c:pt idx="14255">
                  <c:v>0.34443134422734095</c:v>
                </c:pt>
                <c:pt idx="14256">
                  <c:v>0.34438302841548235</c:v>
                </c:pt>
                <c:pt idx="14257">
                  <c:v>0.34433472276931032</c:v>
                </c:pt>
                <c:pt idx="14258">
                  <c:v>0.34428642728597614</c:v>
                </c:pt>
                <c:pt idx="14259">
                  <c:v>0.34423814196261782</c:v>
                </c:pt>
                <c:pt idx="14260">
                  <c:v>0.3441898667963979</c:v>
                </c:pt>
                <c:pt idx="14261">
                  <c:v>0.34414160178446684</c:v>
                </c:pt>
                <c:pt idx="14262">
                  <c:v>0.34409334692396726</c:v>
                </c:pt>
                <c:pt idx="14263">
                  <c:v>0.3440451022120623</c:v>
                </c:pt>
                <c:pt idx="14264">
                  <c:v>0.34399686764590753</c:v>
                </c:pt>
                <c:pt idx="14265">
                  <c:v>0.34394864322265117</c:v>
                </c:pt>
                <c:pt idx="14266">
                  <c:v>0.34390042893944978</c:v>
                </c:pt>
                <c:pt idx="14267">
                  <c:v>0.34385222479346139</c:v>
                </c:pt>
                <c:pt idx="14268">
                  <c:v>0.34380403078184885</c:v>
                </c:pt>
                <c:pt idx="14269">
                  <c:v>0.34375584690176503</c:v>
                </c:pt>
                <c:pt idx="14270">
                  <c:v>0.34370767315037781</c:v>
                </c:pt>
                <c:pt idx="14271">
                  <c:v>0.34365950952484864</c:v>
                </c:pt>
                <c:pt idx="14272">
                  <c:v>0.34361135602232729</c:v>
                </c:pt>
                <c:pt idx="14273">
                  <c:v>0.34356321263999084</c:v>
                </c:pt>
                <c:pt idx="14274">
                  <c:v>0.34351507937500236</c:v>
                </c:pt>
                <c:pt idx="14275">
                  <c:v>0.34346695622451806</c:v>
                </c:pt>
                <c:pt idx="14276">
                  <c:v>0.34341884318571175</c:v>
                </c:pt>
                <c:pt idx="14277">
                  <c:v>0.34337074025574826</c:v>
                </c:pt>
                <c:pt idx="14278">
                  <c:v>0.34332264743179031</c:v>
                </c:pt>
                <c:pt idx="14279">
                  <c:v>0.34327456471101808</c:v>
                </c:pt>
                <c:pt idx="14280">
                  <c:v>0.3432264920905968</c:v>
                </c:pt>
                <c:pt idx="14281">
                  <c:v>0.34317842956770084</c:v>
                </c:pt>
                <c:pt idx="14282">
                  <c:v>0.34313037713949635</c:v>
                </c:pt>
                <c:pt idx="14283">
                  <c:v>0.34308233480315631</c:v>
                </c:pt>
                <c:pt idx="14284">
                  <c:v>0.34303430255586131</c:v>
                </c:pt>
                <c:pt idx="14285">
                  <c:v>0.34298628039478968</c:v>
                </c:pt>
                <c:pt idx="14286">
                  <c:v>0.342938268317102</c:v>
                </c:pt>
                <c:pt idx="14287">
                  <c:v>0.34289026631998965</c:v>
                </c:pt>
                <c:pt idx="14288">
                  <c:v>0.34284227440062032</c:v>
                </c:pt>
                <c:pt idx="14289">
                  <c:v>0.34279429255617988</c:v>
                </c:pt>
                <c:pt idx="14290">
                  <c:v>0.34274632078385431</c:v>
                </c:pt>
                <c:pt idx="14291">
                  <c:v>0.34269835908081436</c:v>
                </c:pt>
                <c:pt idx="14292">
                  <c:v>0.34265040744424963</c:v>
                </c:pt>
                <c:pt idx="14293">
                  <c:v>0.34260246587133231</c:v>
                </c:pt>
                <c:pt idx="14294">
                  <c:v>0.34255453435926136</c:v>
                </c:pt>
                <c:pt idx="14295">
                  <c:v>0.34250661290520873</c:v>
                </c:pt>
                <c:pt idx="14296">
                  <c:v>0.34245870150636387</c:v>
                </c:pt>
                <c:pt idx="14297">
                  <c:v>0.34241080015992365</c:v>
                </c:pt>
                <c:pt idx="14298">
                  <c:v>0.34236290886306336</c:v>
                </c:pt>
                <c:pt idx="14299">
                  <c:v>0.34231502761297583</c:v>
                </c:pt>
                <c:pt idx="14300">
                  <c:v>0.34226715640685079</c:v>
                </c:pt>
                <c:pt idx="14301">
                  <c:v>0.34221929524188388</c:v>
                </c:pt>
                <c:pt idx="14302">
                  <c:v>0.34217144411526335</c:v>
                </c:pt>
                <c:pt idx="14303">
                  <c:v>0.34212360302418282</c:v>
                </c:pt>
                <c:pt idx="14304">
                  <c:v>0.34207577196584193</c:v>
                </c:pt>
                <c:pt idx="14305">
                  <c:v>0.34202795093742094</c:v>
                </c:pt>
                <c:pt idx="14306">
                  <c:v>0.34198013993612481</c:v>
                </c:pt>
                <c:pt idx="14307">
                  <c:v>0.34193233895915282</c:v>
                </c:pt>
                <c:pt idx="14308">
                  <c:v>0.34188454800370038</c:v>
                </c:pt>
                <c:pt idx="14309">
                  <c:v>0.34183676706696975</c:v>
                </c:pt>
                <c:pt idx="14310">
                  <c:v>0.34178899614614938</c:v>
                </c:pt>
                <c:pt idx="14311">
                  <c:v>0.34174123523845118</c:v>
                </c:pt>
                <c:pt idx="14312">
                  <c:v>0.34169348434107383</c:v>
                </c:pt>
                <c:pt idx="14313">
                  <c:v>0.34164574345121979</c:v>
                </c:pt>
                <c:pt idx="14314">
                  <c:v>0.34159801256609279</c:v>
                </c:pt>
                <c:pt idx="14315">
                  <c:v>0.34155029168290135</c:v>
                </c:pt>
                <c:pt idx="14316">
                  <c:v>0.34150258079883988</c:v>
                </c:pt>
                <c:pt idx="14317">
                  <c:v>0.34145487991112738</c:v>
                </c:pt>
                <c:pt idx="14318">
                  <c:v>0.34140718901696382</c:v>
                </c:pt>
                <c:pt idx="14319">
                  <c:v>0.34135950811356158</c:v>
                </c:pt>
                <c:pt idx="14320">
                  <c:v>0.34131183719812941</c:v>
                </c:pt>
                <c:pt idx="14321">
                  <c:v>0.34126417626788186</c:v>
                </c:pt>
                <c:pt idx="14322">
                  <c:v>0.34121652532002089</c:v>
                </c:pt>
                <c:pt idx="14323">
                  <c:v>0.34116888435176551</c:v>
                </c:pt>
                <c:pt idx="14324">
                  <c:v>0.34112125336032478</c:v>
                </c:pt>
                <c:pt idx="14325">
                  <c:v>0.34107363234291982</c:v>
                </c:pt>
                <c:pt idx="14326">
                  <c:v>0.34102602129676551</c:v>
                </c:pt>
                <c:pt idx="14327">
                  <c:v>0.34097842021907365</c:v>
                </c:pt>
                <c:pt idx="14328">
                  <c:v>0.34093082910706035</c:v>
                </c:pt>
                <c:pt idx="14329">
                  <c:v>0.34088324795795027</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401</c:v>
                </c:pt>
                <c:pt idx="14338">
                  <c:v>0.34045546548793232</c:v>
                </c:pt>
                <c:pt idx="14339">
                  <c:v>0.34040798381504489</c:v>
                </c:pt>
                <c:pt idx="14340">
                  <c:v>0.34036051207451551</c:v>
                </c:pt>
                <c:pt idx="14341">
                  <c:v>0.34031305026358055</c:v>
                </c:pt>
                <c:pt idx="14342">
                  <c:v>0.34026559837947834</c:v>
                </c:pt>
                <c:pt idx="14343">
                  <c:v>0.34021815641942776</c:v>
                </c:pt>
                <c:pt idx="14344">
                  <c:v>0.34017072438067564</c:v>
                </c:pt>
                <c:pt idx="14345">
                  <c:v>0.34012330226043985</c:v>
                </c:pt>
                <c:pt idx="14346">
                  <c:v>0.34007589005597072</c:v>
                </c:pt>
                <c:pt idx="14347">
                  <c:v>0.34002848776449768</c:v>
                </c:pt>
                <c:pt idx="14348">
                  <c:v>0.33998109538325499</c:v>
                </c:pt>
                <c:pt idx="14349">
                  <c:v>0.33993371290947688</c:v>
                </c:pt>
                <c:pt idx="14350">
                  <c:v>0.33988634034041326</c:v>
                </c:pt>
                <c:pt idx="14351">
                  <c:v>0.33983897767329246</c:v>
                </c:pt>
                <c:pt idx="14352">
                  <c:v>0.3397916249053558</c:v>
                </c:pt>
                <c:pt idx="14353">
                  <c:v>0.33974428203385998</c:v>
                </c:pt>
                <c:pt idx="14354">
                  <c:v>0.33969694905602732</c:v>
                </c:pt>
                <c:pt idx="14355">
                  <c:v>0.33964962596911863</c:v>
                </c:pt>
                <c:pt idx="14356">
                  <c:v>0.33960231277036623</c:v>
                </c:pt>
                <c:pt idx="14357">
                  <c:v>0.3395550094570195</c:v>
                </c:pt>
                <c:pt idx="14358">
                  <c:v>0.33950771602632218</c:v>
                </c:pt>
                <c:pt idx="14359">
                  <c:v>0.33946043247552682</c:v>
                </c:pt>
                <c:pt idx="14360">
                  <c:v>0.33941315880188172</c:v>
                </c:pt>
                <c:pt idx="14361">
                  <c:v>0.33936589500263503</c:v>
                </c:pt>
                <c:pt idx="14362">
                  <c:v>0.33931864107502918</c:v>
                </c:pt>
                <c:pt idx="14363">
                  <c:v>0.33927139701631592</c:v>
                </c:pt>
                <c:pt idx="14364">
                  <c:v>0.33922416282376455</c:v>
                </c:pt>
                <c:pt idx="14365">
                  <c:v>0.33917693849461106</c:v>
                </c:pt>
                <c:pt idx="14366">
                  <c:v>0.33912972402610747</c:v>
                </c:pt>
                <c:pt idx="14367">
                  <c:v>0.33908251941552625</c:v>
                </c:pt>
                <c:pt idx="14368">
                  <c:v>0.33903532466010411</c:v>
                </c:pt>
                <c:pt idx="14369">
                  <c:v>0.338988139757117</c:v>
                </c:pt>
                <c:pt idx="14370">
                  <c:v>0.33894096470380586</c:v>
                </c:pt>
                <c:pt idx="14371">
                  <c:v>0.33889379949743403</c:v>
                </c:pt>
                <c:pt idx="14372">
                  <c:v>0.33884664413526577</c:v>
                </c:pt>
                <c:pt idx="14373">
                  <c:v>0.33879949861455338</c:v>
                </c:pt>
                <c:pt idx="14374">
                  <c:v>0.33875236293257227</c:v>
                </c:pt>
                <c:pt idx="14375">
                  <c:v>0.33870523708656741</c:v>
                </c:pt>
                <c:pt idx="14376">
                  <c:v>0.33865812107382193</c:v>
                </c:pt>
                <c:pt idx="14377">
                  <c:v>0.3386110148915798</c:v>
                </c:pt>
                <c:pt idx="14378">
                  <c:v>0.33856391853712181</c:v>
                </c:pt>
                <c:pt idx="14379">
                  <c:v>0.33851683200771376</c:v>
                </c:pt>
                <c:pt idx="14380">
                  <c:v>0.33846975530061468</c:v>
                </c:pt>
                <c:pt idx="14381">
                  <c:v>0.33842268841309292</c:v>
                </c:pt>
                <c:pt idx="14382">
                  <c:v>0.3383756313424276</c:v>
                </c:pt>
                <c:pt idx="14383">
                  <c:v>0.33832858408587868</c:v>
                </c:pt>
                <c:pt idx="14384">
                  <c:v>0.33828154664071181</c:v>
                </c:pt>
                <c:pt idx="14385">
                  <c:v>0.33823451900422097</c:v>
                </c:pt>
                <c:pt idx="14386">
                  <c:v>0.33818750117366558</c:v>
                </c:pt>
                <c:pt idx="14387">
                  <c:v>0.33814049314631367</c:v>
                </c:pt>
                <c:pt idx="14388">
                  <c:v>0.33809349491945401</c:v>
                </c:pt>
                <c:pt idx="14389">
                  <c:v>0.33804650649034901</c:v>
                </c:pt>
                <c:pt idx="14390">
                  <c:v>0.33799952785628501</c:v>
                </c:pt>
                <c:pt idx="14391">
                  <c:v>0.33795255901453741</c:v>
                </c:pt>
                <c:pt idx="14392">
                  <c:v>0.33790559996238562</c:v>
                </c:pt>
                <c:pt idx="14393">
                  <c:v>0.33785865069710308</c:v>
                </c:pt>
                <c:pt idx="14394">
                  <c:v>0.33781171121597997</c:v>
                </c:pt>
                <c:pt idx="14395">
                  <c:v>0.33776478151628753</c:v>
                </c:pt>
                <c:pt idx="14396">
                  <c:v>0.33771786159531636</c:v>
                </c:pt>
                <c:pt idx="14397">
                  <c:v>0.33767095145034715</c:v>
                </c:pt>
                <c:pt idx="14398">
                  <c:v>0.33762405107866511</c:v>
                </c:pt>
                <c:pt idx="14399">
                  <c:v>0.33757716047755243</c:v>
                </c:pt>
                <c:pt idx="14400">
                  <c:v>0.33753027964429844</c:v>
                </c:pt>
                <c:pt idx="14401">
                  <c:v>0.33748340857618431</c:v>
                </c:pt>
                <c:pt idx="14402">
                  <c:v>0.33743654727051225</c:v>
                </c:pt>
                <c:pt idx="14403">
                  <c:v>0.33738969572456251</c:v>
                </c:pt>
                <c:pt idx="14404">
                  <c:v>0.33734285393561858</c:v>
                </c:pt>
                <c:pt idx="14405">
                  <c:v>0.33729602190097663</c:v>
                </c:pt>
                <c:pt idx="14406">
                  <c:v>0.33724919961792932</c:v>
                </c:pt>
                <c:pt idx="14407">
                  <c:v>0.33720238708377698</c:v>
                </c:pt>
                <c:pt idx="14408">
                  <c:v>0.33715558429580195</c:v>
                </c:pt>
                <c:pt idx="14409">
                  <c:v>0.33710879125130488</c:v>
                </c:pt>
                <c:pt idx="14410">
                  <c:v>0.33706200794757879</c:v>
                </c:pt>
                <c:pt idx="14411">
                  <c:v>0.33701523438191588</c:v>
                </c:pt>
                <c:pt idx="14412">
                  <c:v>0.33696847055162676</c:v>
                </c:pt>
                <c:pt idx="14413">
                  <c:v>0.33692171645399382</c:v>
                </c:pt>
                <c:pt idx="14414">
                  <c:v>0.33687497208633438</c:v>
                </c:pt>
                <c:pt idx="14415">
                  <c:v>0.33682823744593415</c:v>
                </c:pt>
                <c:pt idx="14416">
                  <c:v>0.33678151253009431</c:v>
                </c:pt>
                <c:pt idx="14417">
                  <c:v>0.33673479733612688</c:v>
                </c:pt>
                <c:pt idx="14418">
                  <c:v>0.33668809186133447</c:v>
                </c:pt>
                <c:pt idx="14419">
                  <c:v>0.33664139610300836</c:v>
                </c:pt>
                <c:pt idx="14420">
                  <c:v>0.33659471005847047</c:v>
                </c:pt>
                <c:pt idx="14421">
                  <c:v>0.33654803372501341</c:v>
                </c:pt>
                <c:pt idx="14422">
                  <c:v>0.33650136709995443</c:v>
                </c:pt>
                <c:pt idx="14423">
                  <c:v>0.33645471018058737</c:v>
                </c:pt>
                <c:pt idx="14424">
                  <c:v>0.3364080629642357</c:v>
                </c:pt>
                <c:pt idx="14425">
                  <c:v>0.33636142544819242</c:v>
                </c:pt>
                <c:pt idx="14426">
                  <c:v>0.33631479762979466</c:v>
                </c:pt>
                <c:pt idx="14427">
                  <c:v>0.33626817950632082</c:v>
                </c:pt>
                <c:pt idx="14428">
                  <c:v>0.33622157107511291</c:v>
                </c:pt>
                <c:pt idx="14429">
                  <c:v>0.3361749723334721</c:v>
                </c:pt>
                <c:pt idx="14430">
                  <c:v>0.33612838327870737</c:v>
                </c:pt>
                <c:pt idx="14431">
                  <c:v>0.33608180390813591</c:v>
                </c:pt>
                <c:pt idx="14432">
                  <c:v>0.33603523421907688</c:v>
                </c:pt>
                <c:pt idx="14433">
                  <c:v>0.33598867420886153</c:v>
                </c:pt>
                <c:pt idx="14434">
                  <c:v>0.33594212387478001</c:v>
                </c:pt>
                <c:pt idx="14435">
                  <c:v>0.33589558321416896</c:v>
                </c:pt>
                <c:pt idx="14436">
                  <c:v>0.33584905222433831</c:v>
                </c:pt>
                <c:pt idx="14437">
                  <c:v>0.33580253090262757</c:v>
                </c:pt>
                <c:pt idx="14438">
                  <c:v>0.33575601924633336</c:v>
                </c:pt>
                <c:pt idx="14439">
                  <c:v>0.33570951725280196</c:v>
                </c:pt>
                <c:pt idx="14440">
                  <c:v>0.33566302491933708</c:v>
                </c:pt>
                <c:pt idx="14441">
                  <c:v>0.33561654224328075</c:v>
                </c:pt>
                <c:pt idx="14442">
                  <c:v>0.33557006922195026</c:v>
                </c:pt>
                <c:pt idx="14443">
                  <c:v>0.33552360585266733</c:v>
                </c:pt>
                <c:pt idx="14444">
                  <c:v>0.33547715213275942</c:v>
                </c:pt>
                <c:pt idx="14445">
                  <c:v>0.33543070805956404</c:v>
                </c:pt>
                <c:pt idx="14446">
                  <c:v>0.33538427363040785</c:v>
                </c:pt>
                <c:pt idx="14447">
                  <c:v>0.33533784884261064</c:v>
                </c:pt>
                <c:pt idx="14448">
                  <c:v>0.33529143369351133</c:v>
                </c:pt>
                <c:pt idx="14449">
                  <c:v>0.33524502818044588</c:v>
                </c:pt>
                <c:pt idx="14450">
                  <c:v>0.33519863230074753</c:v>
                </c:pt>
                <c:pt idx="14451">
                  <c:v>0.33515224605173649</c:v>
                </c:pt>
                <c:pt idx="14452">
                  <c:v>0.33510586943076576</c:v>
                </c:pt>
                <c:pt idx="14453">
                  <c:v>0.33505950243515231</c:v>
                </c:pt>
                <c:pt idx="14454">
                  <c:v>0.33501314506225194</c:v>
                </c:pt>
                <c:pt idx="14455">
                  <c:v>0.33496679730939027</c:v>
                </c:pt>
                <c:pt idx="14456">
                  <c:v>0.3349204591739024</c:v>
                </c:pt>
                <c:pt idx="14457">
                  <c:v>0.33487413065312882</c:v>
                </c:pt>
                <c:pt idx="14458">
                  <c:v>0.33482781174442844</c:v>
                </c:pt>
                <c:pt idx="14459">
                  <c:v>0.33478150244511107</c:v>
                </c:pt>
                <c:pt idx="14460">
                  <c:v>0.33473520275254431</c:v>
                </c:pt>
                <c:pt idx="14461">
                  <c:v>0.33468891266406886</c:v>
                </c:pt>
                <c:pt idx="14462">
                  <c:v>0.3346426321770119</c:v>
                </c:pt>
                <c:pt idx="14463">
                  <c:v>0.33459636128873393</c:v>
                </c:pt>
                <c:pt idx="14464">
                  <c:v>0.33455009999657342</c:v>
                </c:pt>
                <c:pt idx="14465">
                  <c:v>0.33450384829787927</c:v>
                </c:pt>
                <c:pt idx="14466">
                  <c:v>0.33445760618999837</c:v>
                </c:pt>
                <c:pt idx="14467">
                  <c:v>0.33441137367028112</c:v>
                </c:pt>
                <c:pt idx="14468">
                  <c:v>0.33436515073606782</c:v>
                </c:pt>
                <c:pt idx="14469">
                  <c:v>0.33431893738473084</c:v>
                </c:pt>
                <c:pt idx="14470">
                  <c:v>0.334272733613593</c:v>
                </c:pt>
                <c:pt idx="14471">
                  <c:v>0.33422653942002645</c:v>
                </c:pt>
                <c:pt idx="14472">
                  <c:v>0.33418035480137481</c:v>
                </c:pt>
                <c:pt idx="14473">
                  <c:v>0.33413417975500337</c:v>
                </c:pt>
                <c:pt idx="14474">
                  <c:v>0.33408801427825568</c:v>
                </c:pt>
                <c:pt idx="14475">
                  <c:v>0.33404185836848338</c:v>
                </c:pt>
                <c:pt idx="14476">
                  <c:v>0.33399571202305994</c:v>
                </c:pt>
                <c:pt idx="14477">
                  <c:v>0.33394957523933394</c:v>
                </c:pt>
                <c:pt idx="14478">
                  <c:v>0.33390344801466054</c:v>
                </c:pt>
                <c:pt idx="14479">
                  <c:v>0.33385733034639808</c:v>
                </c:pt>
                <c:pt idx="14480">
                  <c:v>0.33381122223191961</c:v>
                </c:pt>
                <c:pt idx="14481">
                  <c:v>0.33376512366857208</c:v>
                </c:pt>
                <c:pt idx="14482">
                  <c:v>0.33371903465372693</c:v>
                </c:pt>
                <c:pt idx="14483">
                  <c:v>0.3336729551847526</c:v>
                </c:pt>
                <c:pt idx="14484">
                  <c:v>0.33362688525899548</c:v>
                </c:pt>
                <c:pt idx="14485">
                  <c:v>0.3335808248738294</c:v>
                </c:pt>
                <c:pt idx="14486">
                  <c:v>0.33353477402661896</c:v>
                </c:pt>
                <c:pt idx="14487">
                  <c:v>0.33348873271473772</c:v>
                </c:pt>
                <c:pt idx="14488">
                  <c:v>0.33344270093554568</c:v>
                </c:pt>
                <c:pt idx="14489">
                  <c:v>0.33339667868641276</c:v>
                </c:pt>
                <c:pt idx="14490">
                  <c:v>0.33335066596471535</c:v>
                </c:pt>
                <c:pt idx="14491">
                  <c:v>0.33330466276781201</c:v>
                </c:pt>
                <c:pt idx="14492">
                  <c:v>0.33325866909307827</c:v>
                </c:pt>
                <c:pt idx="14493">
                  <c:v>0.33321268493789186</c:v>
                </c:pt>
                <c:pt idx="14494">
                  <c:v>0.33316671029962158</c:v>
                </c:pt>
                <c:pt idx="14495">
                  <c:v>0.33312074517564089</c:v>
                </c:pt>
                <c:pt idx="14496">
                  <c:v>0.33307478956332542</c:v>
                </c:pt>
                <c:pt idx="14497">
                  <c:v>0.33302884346005407</c:v>
                </c:pt>
                <c:pt idx="14498">
                  <c:v>0.33298290686319792</c:v>
                </c:pt>
                <c:pt idx="14499">
                  <c:v>0.33293697977013798</c:v>
                </c:pt>
                <c:pt idx="14500">
                  <c:v>0.33289106217825415</c:v>
                </c:pt>
                <c:pt idx="14501">
                  <c:v>0.33284515408491838</c:v>
                </c:pt>
                <c:pt idx="14502">
                  <c:v>0.33279925548752104</c:v>
                </c:pt>
                <c:pt idx="14503">
                  <c:v>0.33275336638344416</c:v>
                </c:pt>
                <c:pt idx="14504">
                  <c:v>0.33270748677005874</c:v>
                </c:pt>
                <c:pt idx="14505">
                  <c:v>0.33266161664475508</c:v>
                </c:pt>
                <c:pt idx="14506">
                  <c:v>0.33261575600491511</c:v>
                </c:pt>
                <c:pt idx="14507">
                  <c:v>0.33256990484792692</c:v>
                </c:pt>
                <c:pt idx="14508">
                  <c:v>0.33252406317117356</c:v>
                </c:pt>
                <c:pt idx="14509">
                  <c:v>0.33247823097203943</c:v>
                </c:pt>
                <c:pt idx="14510">
                  <c:v>0.33243240824791515</c:v>
                </c:pt>
                <c:pt idx="14511">
                  <c:v>0.33238659499619017</c:v>
                </c:pt>
                <c:pt idx="14512">
                  <c:v>0.33234079121425564</c:v>
                </c:pt>
                <c:pt idx="14513">
                  <c:v>0.33229499689948894</c:v>
                </c:pt>
                <c:pt idx="14514">
                  <c:v>0.33224921204929081</c:v>
                </c:pt>
                <c:pt idx="14515">
                  <c:v>0.332203436661058</c:v>
                </c:pt>
                <c:pt idx="14516">
                  <c:v>0.33215767073218178</c:v>
                </c:pt>
                <c:pt idx="14517">
                  <c:v>0.33211191426005227</c:v>
                </c:pt>
                <c:pt idx="14518">
                  <c:v>0.332066167242066</c:v>
                </c:pt>
                <c:pt idx="14519">
                  <c:v>0.33202042967561196</c:v>
                </c:pt>
                <c:pt idx="14520">
                  <c:v>0.33197470155809367</c:v>
                </c:pt>
                <c:pt idx="14521">
                  <c:v>0.33192898288690936</c:v>
                </c:pt>
                <c:pt idx="14522">
                  <c:v>0.33188327365945625</c:v>
                </c:pt>
                <c:pt idx="14523">
                  <c:v>0.33183757387312313</c:v>
                </c:pt>
                <c:pt idx="14524">
                  <c:v>0.33179188352532235</c:v>
                </c:pt>
                <c:pt idx="14525">
                  <c:v>0.33174620261345839</c:v>
                </c:pt>
                <c:pt idx="14526">
                  <c:v>0.33170053113492598</c:v>
                </c:pt>
                <c:pt idx="14527">
                  <c:v>0.33165486908712688</c:v>
                </c:pt>
                <c:pt idx="14528">
                  <c:v>0.33160921646746405</c:v>
                </c:pt>
                <c:pt idx="14529">
                  <c:v>0.33156357327335056</c:v>
                </c:pt>
                <c:pt idx="14530">
                  <c:v>0.33151793950217917</c:v>
                </c:pt>
                <c:pt idx="14531">
                  <c:v>0.33147231515136827</c:v>
                </c:pt>
                <c:pt idx="14532">
                  <c:v>0.33142670021831816</c:v>
                </c:pt>
                <c:pt idx="14533">
                  <c:v>0.33138109470043747</c:v>
                </c:pt>
                <c:pt idx="14534">
                  <c:v>0.33133549859513345</c:v>
                </c:pt>
                <c:pt idx="14535">
                  <c:v>0.33128991189983154</c:v>
                </c:pt>
                <c:pt idx="14536">
                  <c:v>0.33124433461191383</c:v>
                </c:pt>
                <c:pt idx="14537">
                  <c:v>0.33119876672882176</c:v>
                </c:pt>
                <c:pt idx="14538">
                  <c:v>0.33115320824794853</c:v>
                </c:pt>
                <c:pt idx="14539">
                  <c:v>0.33110765916671048</c:v>
                </c:pt>
                <c:pt idx="14540">
                  <c:v>0.33106211948253245</c:v>
                </c:pt>
                <c:pt idx="14541">
                  <c:v>0.33101658919282501</c:v>
                </c:pt>
                <c:pt idx="14542">
                  <c:v>0.33097106829499406</c:v>
                </c:pt>
                <c:pt idx="14543">
                  <c:v>0.3309255567864639</c:v>
                </c:pt>
                <c:pt idx="14544">
                  <c:v>0.33088005466465947</c:v>
                </c:pt>
                <c:pt idx="14545">
                  <c:v>0.33083456192698868</c:v>
                </c:pt>
                <c:pt idx="14546">
                  <c:v>0.33078907857087442</c:v>
                </c:pt>
                <c:pt idx="14547">
                  <c:v>0.33074360459373625</c:v>
                </c:pt>
                <c:pt idx="14548">
                  <c:v>0.33069813999300623</c:v>
                </c:pt>
                <c:pt idx="14549">
                  <c:v>0.33065268476609427</c:v>
                </c:pt>
                <c:pt idx="14550">
                  <c:v>0.33060723891042582</c:v>
                </c:pt>
                <c:pt idx="14551">
                  <c:v>0.33056180242342981</c:v>
                </c:pt>
                <c:pt idx="14552">
                  <c:v>0.33051637530253519</c:v>
                </c:pt>
                <c:pt idx="14553">
                  <c:v>0.33047095754515315</c:v>
                </c:pt>
                <c:pt idx="14554">
                  <c:v>0.33042554914871886</c:v>
                </c:pt>
                <c:pt idx="14555">
                  <c:v>0.33038015011066391</c:v>
                </c:pt>
                <c:pt idx="14556">
                  <c:v>0.33033476042840865</c:v>
                </c:pt>
                <c:pt idx="14557">
                  <c:v>0.33028938009938674</c:v>
                </c:pt>
                <c:pt idx="14558">
                  <c:v>0.33024400912102608</c:v>
                </c:pt>
                <c:pt idx="14559">
                  <c:v>0.33019864749076488</c:v>
                </c:pt>
                <c:pt idx="14560">
                  <c:v>0.33015329520602882</c:v>
                </c:pt>
                <c:pt idx="14561">
                  <c:v>0.33010795226425854</c:v>
                </c:pt>
                <c:pt idx="14562">
                  <c:v>0.33006261866287823</c:v>
                </c:pt>
                <c:pt idx="14563">
                  <c:v>0.33001729439932392</c:v>
                </c:pt>
                <c:pt idx="14564">
                  <c:v>0.3299719794710339</c:v>
                </c:pt>
                <c:pt idx="14565">
                  <c:v>0.32992667387545338</c:v>
                </c:pt>
                <c:pt idx="14566">
                  <c:v>0.32988137760999908</c:v>
                </c:pt>
                <c:pt idx="14567">
                  <c:v>0.32983609067212138</c:v>
                </c:pt>
                <c:pt idx="14568">
                  <c:v>0.32979081305926622</c:v>
                </c:pt>
                <c:pt idx="14569">
                  <c:v>0.32974554476885798</c:v>
                </c:pt>
                <c:pt idx="14570">
                  <c:v>0.32970028579835603</c:v>
                </c:pt>
                <c:pt idx="14571">
                  <c:v>0.32965503614518399</c:v>
                </c:pt>
                <c:pt idx="14572">
                  <c:v>0.32960979580679978</c:v>
                </c:pt>
                <c:pt idx="14573">
                  <c:v>0.32956456478064056</c:v>
                </c:pt>
                <c:pt idx="14574">
                  <c:v>0.32951934306414565</c:v>
                </c:pt>
                <c:pt idx="14575">
                  <c:v>0.32947413065476655</c:v>
                </c:pt>
                <c:pt idx="14576">
                  <c:v>0.32942892754995051</c:v>
                </c:pt>
                <c:pt idx="14577">
                  <c:v>0.32938373374713403</c:v>
                </c:pt>
                <c:pt idx="14578">
                  <c:v>0.32933854924377776</c:v>
                </c:pt>
                <c:pt idx="14579">
                  <c:v>0.32929337403732056</c:v>
                </c:pt>
                <c:pt idx="14580">
                  <c:v>0.32924820812522182</c:v>
                </c:pt>
                <c:pt idx="14581">
                  <c:v>0.32920305150492712</c:v>
                </c:pt>
                <c:pt idx="14582">
                  <c:v>0.32915790417389185</c:v>
                </c:pt>
                <c:pt idx="14583">
                  <c:v>0.32911276612956436</c:v>
                </c:pt>
                <c:pt idx="14584">
                  <c:v>0.32906763736939287</c:v>
                </c:pt>
                <c:pt idx="14585">
                  <c:v>0.32902251789084025</c:v>
                </c:pt>
                <c:pt idx="14586">
                  <c:v>0.32897740769135336</c:v>
                </c:pt>
                <c:pt idx="14587">
                  <c:v>0.3289323067683908</c:v>
                </c:pt>
                <c:pt idx="14588">
                  <c:v>0.32888721511942326</c:v>
                </c:pt>
                <c:pt idx="14589">
                  <c:v>0.32884213274188218</c:v>
                </c:pt>
                <c:pt idx="14590">
                  <c:v>0.32879705963324185</c:v>
                </c:pt>
                <c:pt idx="14591">
                  <c:v>0.32875199579096664</c:v>
                </c:pt>
                <c:pt idx="14592">
                  <c:v>0.32870694121250577</c:v>
                </c:pt>
                <c:pt idx="14593">
                  <c:v>0.32866189589532163</c:v>
                </c:pt>
                <c:pt idx="14594">
                  <c:v>0.32861685983688127</c:v>
                </c:pt>
                <c:pt idx="14595">
                  <c:v>0.32857183303464477</c:v>
                </c:pt>
                <c:pt idx="14596">
                  <c:v>0.32852681548607177</c:v>
                </c:pt>
                <c:pt idx="14597">
                  <c:v>0.32848180718863357</c:v>
                </c:pt>
                <c:pt idx="14598">
                  <c:v>0.32843680813978976</c:v>
                </c:pt>
                <c:pt idx="14599">
                  <c:v>0.32839181833700987</c:v>
                </c:pt>
                <c:pt idx="14600">
                  <c:v>0.32834683777776297</c:v>
                </c:pt>
                <c:pt idx="14601">
                  <c:v>0.32830186645951104</c:v>
                </c:pt>
                <c:pt idx="14602">
                  <c:v>0.32825690437972743</c:v>
                </c:pt>
                <c:pt idx="14603">
                  <c:v>0.3282119515358789</c:v>
                </c:pt>
                <c:pt idx="14604">
                  <c:v>0.32816700792543985</c:v>
                </c:pt>
                <c:pt idx="14605">
                  <c:v>0.32812207354588219</c:v>
                </c:pt>
                <c:pt idx="14606">
                  <c:v>0.32807714839467261</c:v>
                </c:pt>
                <c:pt idx="14607">
                  <c:v>0.32803223246928132</c:v>
                </c:pt>
                <c:pt idx="14608">
                  <c:v>0.32798732576719813</c:v>
                </c:pt>
                <c:pt idx="14609">
                  <c:v>0.32794242828588555</c:v>
                </c:pt>
                <c:pt idx="14610">
                  <c:v>0.32789754002281885</c:v>
                </c:pt>
                <c:pt idx="14611">
                  <c:v>0.3278526609754846</c:v>
                </c:pt>
                <c:pt idx="14612">
                  <c:v>0.32780779114134573</c:v>
                </c:pt>
                <c:pt idx="14613">
                  <c:v>0.32776293051788824</c:v>
                </c:pt>
                <c:pt idx="14614">
                  <c:v>0.32771807910259504</c:v>
                </c:pt>
                <c:pt idx="14615">
                  <c:v>0.32767323689293631</c:v>
                </c:pt>
                <c:pt idx="14616">
                  <c:v>0.32762840388640996</c:v>
                </c:pt>
                <c:pt idx="14617">
                  <c:v>0.32758358008048005</c:v>
                </c:pt>
                <c:pt idx="14618">
                  <c:v>0.32753876547263666</c:v>
                </c:pt>
                <c:pt idx="14619">
                  <c:v>0.32749396006036108</c:v>
                </c:pt>
                <c:pt idx="14620">
                  <c:v>0.32744916384113748</c:v>
                </c:pt>
                <c:pt idx="14621">
                  <c:v>0.32740437681246509</c:v>
                </c:pt>
                <c:pt idx="14622">
                  <c:v>0.32735959897180661</c:v>
                </c:pt>
                <c:pt idx="14623">
                  <c:v>0.32731483031666447</c:v>
                </c:pt>
                <c:pt idx="14624">
                  <c:v>0.32727007084451842</c:v>
                </c:pt>
                <c:pt idx="14625">
                  <c:v>0.32722532055286213</c:v>
                </c:pt>
                <c:pt idx="14626">
                  <c:v>0.32718057943918666</c:v>
                </c:pt>
                <c:pt idx="14627">
                  <c:v>0.32713584750097302</c:v>
                </c:pt>
                <c:pt idx="14628">
                  <c:v>0.32709112473572421</c:v>
                </c:pt>
                <c:pt idx="14629">
                  <c:v>0.32704641114093147</c:v>
                </c:pt>
                <c:pt idx="14630">
                  <c:v>0.32700170671407874</c:v>
                </c:pt>
                <c:pt idx="14631">
                  <c:v>0.32695701145266642</c:v>
                </c:pt>
                <c:pt idx="14632">
                  <c:v>0.32691232535418768</c:v>
                </c:pt>
                <c:pt idx="14633">
                  <c:v>0.32686764841612975</c:v>
                </c:pt>
                <c:pt idx="14634">
                  <c:v>0.32682298063600979</c:v>
                </c:pt>
                <c:pt idx="14635">
                  <c:v>0.32677832201129958</c:v>
                </c:pt>
                <c:pt idx="14636">
                  <c:v>0.32673367253951618</c:v>
                </c:pt>
                <c:pt idx="14637">
                  <c:v>0.32668903221815232</c:v>
                </c:pt>
                <c:pt idx="14638">
                  <c:v>0.32664440104471254</c:v>
                </c:pt>
                <c:pt idx="14639">
                  <c:v>0.32659977901668641</c:v>
                </c:pt>
                <c:pt idx="14640">
                  <c:v>0.32655516613157937</c:v>
                </c:pt>
                <c:pt idx="14641">
                  <c:v>0.32651056238690618</c:v>
                </c:pt>
                <c:pt idx="14642">
                  <c:v>0.32646596778015358</c:v>
                </c:pt>
                <c:pt idx="14643">
                  <c:v>0.32642138230883122</c:v>
                </c:pt>
                <c:pt idx="14644">
                  <c:v>0.32637680597045093</c:v>
                </c:pt>
                <c:pt idx="14645">
                  <c:v>0.32633223876249934</c:v>
                </c:pt>
                <c:pt idx="14646">
                  <c:v>0.32628768068250436</c:v>
                </c:pt>
                <c:pt idx="14647">
                  <c:v>0.32624313172796132</c:v>
                </c:pt>
                <c:pt idx="14648">
                  <c:v>0.32619859189638839</c:v>
                </c:pt>
                <c:pt idx="14649">
                  <c:v>0.32615406118528939</c:v>
                </c:pt>
                <c:pt idx="14650">
                  <c:v>0.32610953959216482</c:v>
                </c:pt>
                <c:pt idx="14651">
                  <c:v>0.32606502711453988</c:v>
                </c:pt>
                <c:pt idx="14652">
                  <c:v>0.32602052374992757</c:v>
                </c:pt>
                <c:pt idx="14653">
                  <c:v>0.32597602949582616</c:v>
                </c:pt>
                <c:pt idx="14654">
                  <c:v>0.32593154434975646</c:v>
                </c:pt>
                <c:pt idx="14655">
                  <c:v>0.32588706830923769</c:v>
                </c:pt>
                <c:pt idx="14656">
                  <c:v>0.32584260137177662</c:v>
                </c:pt>
                <c:pt idx="14657">
                  <c:v>0.32579814353489001</c:v>
                </c:pt>
                <c:pt idx="14658">
                  <c:v>0.32575369479609756</c:v>
                </c:pt>
                <c:pt idx="14659">
                  <c:v>0.32570925515292032</c:v>
                </c:pt>
                <c:pt idx="14660">
                  <c:v>0.32566482460287793</c:v>
                </c:pt>
                <c:pt idx="14661">
                  <c:v>0.32562040314348156</c:v>
                </c:pt>
                <c:pt idx="14662">
                  <c:v>0.32557599077225369</c:v>
                </c:pt>
                <c:pt idx="14663">
                  <c:v>0.32553158748671035</c:v>
                </c:pt>
                <c:pt idx="14664">
                  <c:v>0.32548719328439241</c:v>
                </c:pt>
                <c:pt idx="14665">
                  <c:v>0.3254428081628018</c:v>
                </c:pt>
                <c:pt idx="14666">
                  <c:v>0.32539843211947372</c:v>
                </c:pt>
                <c:pt idx="14667">
                  <c:v>0.32535406515192694</c:v>
                </c:pt>
                <c:pt idx="14668">
                  <c:v>0.32530970725769226</c:v>
                </c:pt>
                <c:pt idx="14669">
                  <c:v>0.32526535843428106</c:v>
                </c:pt>
                <c:pt idx="14670">
                  <c:v>0.32522101867924397</c:v>
                </c:pt>
                <c:pt idx="14671">
                  <c:v>0.32517668799009536</c:v>
                </c:pt>
                <c:pt idx="14672">
                  <c:v>0.32513236636436088</c:v>
                </c:pt>
                <c:pt idx="14673">
                  <c:v>0.32508805379957662</c:v>
                </c:pt>
                <c:pt idx="14674">
                  <c:v>0.32504375029326288</c:v>
                </c:pt>
                <c:pt idx="14675">
                  <c:v>0.32499945584296835</c:v>
                </c:pt>
                <c:pt idx="14676">
                  <c:v>0.32495517044620781</c:v>
                </c:pt>
                <c:pt idx="14677">
                  <c:v>0.32491089410052942</c:v>
                </c:pt>
                <c:pt idx="14678">
                  <c:v>0.32486662680345568</c:v>
                </c:pt>
                <c:pt idx="14679">
                  <c:v>0.32482236855252228</c:v>
                </c:pt>
                <c:pt idx="14680">
                  <c:v>0.32477811934526718</c:v>
                </c:pt>
                <c:pt idx="14681">
                  <c:v>0.32473387917922336</c:v>
                </c:pt>
                <c:pt idx="14682">
                  <c:v>0.32468964805192835</c:v>
                </c:pt>
                <c:pt idx="14683">
                  <c:v>0.32464542596092638</c:v>
                </c:pt>
                <c:pt idx="14684">
                  <c:v>0.32460121290375138</c:v>
                </c:pt>
                <c:pt idx="14685">
                  <c:v>0.32455700887794792</c:v>
                </c:pt>
                <c:pt idx="14686">
                  <c:v>0.32451281388104969</c:v>
                </c:pt>
                <c:pt idx="14687">
                  <c:v>0.32446862791059733</c:v>
                </c:pt>
                <c:pt idx="14688">
                  <c:v>0.32442445096413491</c:v>
                </c:pt>
                <c:pt idx="14689">
                  <c:v>0.32438028303921218</c:v>
                </c:pt>
                <c:pt idx="14690">
                  <c:v>0.32433612413335594</c:v>
                </c:pt>
                <c:pt idx="14691">
                  <c:v>0.32429197424412487</c:v>
                </c:pt>
                <c:pt idx="14692">
                  <c:v>0.32424783336906904</c:v>
                </c:pt>
                <c:pt idx="14693">
                  <c:v>0.32420370150571681</c:v>
                </c:pt>
                <c:pt idx="14694">
                  <c:v>0.32415957865163031</c:v>
                </c:pt>
                <c:pt idx="14695">
                  <c:v>0.32411546480435693</c:v>
                </c:pt>
                <c:pt idx="14696">
                  <c:v>0.32407135996143138</c:v>
                </c:pt>
                <c:pt idx="14697">
                  <c:v>0.32402726412042226</c:v>
                </c:pt>
                <c:pt idx="14698">
                  <c:v>0.32398317727886911</c:v>
                </c:pt>
                <c:pt idx="14699">
                  <c:v>0.32393909943431282</c:v>
                </c:pt>
                <c:pt idx="14700">
                  <c:v>0.32389503058432528</c:v>
                </c:pt>
                <c:pt idx="14701">
                  <c:v>0.32385097072645785</c:v>
                </c:pt>
                <c:pt idx="14702">
                  <c:v>0.32380691985825344</c:v>
                </c:pt>
                <c:pt idx="14703">
                  <c:v>0.32376287797726883</c:v>
                </c:pt>
                <c:pt idx="14704">
                  <c:v>0.32371884508105742</c:v>
                </c:pt>
                <c:pt idx="14705">
                  <c:v>0.32367482116718455</c:v>
                </c:pt>
                <c:pt idx="14706">
                  <c:v>0.32363080623319634</c:v>
                </c:pt>
                <c:pt idx="14707">
                  <c:v>0.32358680027666897</c:v>
                </c:pt>
                <c:pt idx="14708">
                  <c:v>0.32354280329513813</c:v>
                </c:pt>
                <c:pt idx="14709">
                  <c:v>0.32349881528617763</c:v>
                </c:pt>
                <c:pt idx="14710">
                  <c:v>0.32345483624734667</c:v>
                </c:pt>
                <c:pt idx="14711">
                  <c:v>0.32341086617619963</c:v>
                </c:pt>
                <c:pt idx="14712">
                  <c:v>0.32336690507030813</c:v>
                </c:pt>
                <c:pt idx="14713">
                  <c:v>0.32332295292722718</c:v>
                </c:pt>
                <c:pt idx="14714">
                  <c:v>0.32327900974452017</c:v>
                </c:pt>
                <c:pt idx="14715">
                  <c:v>0.32323507551975766</c:v>
                </c:pt>
                <c:pt idx="14716">
                  <c:v>0.32319115025049966</c:v>
                </c:pt>
                <c:pt idx="14717">
                  <c:v>0.32314723393431782</c:v>
                </c:pt>
                <c:pt idx="14718">
                  <c:v>0.32310332656877577</c:v>
                </c:pt>
                <c:pt idx="14719">
                  <c:v>0.32305942815144512</c:v>
                </c:pt>
                <c:pt idx="14720">
                  <c:v>0.32301553867988908</c:v>
                </c:pt>
                <c:pt idx="14721">
                  <c:v>0.32297165815167683</c:v>
                </c:pt>
                <c:pt idx="14722">
                  <c:v>0.32292778656438414</c:v>
                </c:pt>
                <c:pt idx="14723">
                  <c:v>0.32288392391557935</c:v>
                </c:pt>
                <c:pt idx="14724">
                  <c:v>0.32284007020283223</c:v>
                </c:pt>
                <c:pt idx="14725">
                  <c:v>0.32279622542371128</c:v>
                </c:pt>
                <c:pt idx="14726">
                  <c:v>0.32275238957580776</c:v>
                </c:pt>
                <c:pt idx="14727">
                  <c:v>0.32270856265667835</c:v>
                </c:pt>
                <c:pt idx="14728">
                  <c:v>0.32266474466390238</c:v>
                </c:pt>
                <c:pt idx="14729">
                  <c:v>0.32262093559506716</c:v>
                </c:pt>
                <c:pt idx="14730">
                  <c:v>0.32257713544773031</c:v>
                </c:pt>
                <c:pt idx="14731">
                  <c:v>0.32253334421948532</c:v>
                </c:pt>
                <c:pt idx="14732">
                  <c:v>0.32248956190791334</c:v>
                </c:pt>
                <c:pt idx="14733">
                  <c:v>0.32244578851056932</c:v>
                </c:pt>
                <c:pt idx="14734">
                  <c:v>0.32240202402506152</c:v>
                </c:pt>
                <c:pt idx="14735">
                  <c:v>0.32235826844895754</c:v>
                </c:pt>
                <c:pt idx="14736">
                  <c:v>0.32231452177984371</c:v>
                </c:pt>
                <c:pt idx="14737">
                  <c:v>0.32227078401529058</c:v>
                </c:pt>
                <c:pt idx="14738">
                  <c:v>0.32222705515289607</c:v>
                </c:pt>
                <c:pt idx="14739">
                  <c:v>0.32218333519023945</c:v>
                </c:pt>
                <c:pt idx="14740">
                  <c:v>0.32213962412490332</c:v>
                </c:pt>
                <c:pt idx="14741">
                  <c:v>0.3220959219544845</c:v>
                </c:pt>
                <c:pt idx="14742">
                  <c:v>0.32205222867655031</c:v>
                </c:pt>
                <c:pt idx="14743">
                  <c:v>0.3220085442887084</c:v>
                </c:pt>
                <c:pt idx="14744">
                  <c:v>0.32196486878853597</c:v>
                </c:pt>
                <c:pt idx="14745">
                  <c:v>0.32192120217362297</c:v>
                </c:pt>
                <c:pt idx="14746">
                  <c:v>0.32187754444155781</c:v>
                </c:pt>
                <c:pt idx="14747">
                  <c:v>0.3218338955899428</c:v>
                </c:pt>
                <c:pt idx="14748">
                  <c:v>0.32179025561635172</c:v>
                </c:pt>
                <c:pt idx="14749">
                  <c:v>0.32174662451839126</c:v>
                </c:pt>
                <c:pt idx="14750">
                  <c:v>0.32170300229365351</c:v>
                </c:pt>
                <c:pt idx="14751">
                  <c:v>0.32165938893972584</c:v>
                </c:pt>
                <c:pt idx="14752">
                  <c:v>0.32161578445420685</c:v>
                </c:pt>
                <c:pt idx="14753">
                  <c:v>0.32157218883469413</c:v>
                </c:pt>
                <c:pt idx="14754">
                  <c:v>0.32152860207877804</c:v>
                </c:pt>
                <c:pt idx="14755">
                  <c:v>0.32148502418406172</c:v>
                </c:pt>
                <c:pt idx="14756">
                  <c:v>0.32144145514813527</c:v>
                </c:pt>
                <c:pt idx="14757">
                  <c:v>0.32139789496861476</c:v>
                </c:pt>
                <c:pt idx="14758">
                  <c:v>0.32135434364308263</c:v>
                </c:pt>
                <c:pt idx="14759">
                  <c:v>0.3213108011691525</c:v>
                </c:pt>
                <c:pt idx="14760">
                  <c:v>0.32126726754441087</c:v>
                </c:pt>
                <c:pt idx="14761">
                  <c:v>0.32122374276646698</c:v>
                </c:pt>
                <c:pt idx="14762">
                  <c:v>0.3211802268329339</c:v>
                </c:pt>
                <c:pt idx="14763">
                  <c:v>0.32113671974140334</c:v>
                </c:pt>
                <c:pt idx="14764">
                  <c:v>0.32109322148948088</c:v>
                </c:pt>
                <c:pt idx="14765">
                  <c:v>0.32104973207477788</c:v>
                </c:pt>
                <c:pt idx="14766">
                  <c:v>0.32100625149490142</c:v>
                </c:pt>
                <c:pt idx="14767">
                  <c:v>0.32096277974745602</c:v>
                </c:pt>
                <c:pt idx="14768">
                  <c:v>0.32091931683003388</c:v>
                </c:pt>
                <c:pt idx="14769">
                  <c:v>0.32087586274027369</c:v>
                </c:pt>
                <c:pt idx="14770">
                  <c:v>0.32083241747576052</c:v>
                </c:pt>
                <c:pt idx="14771">
                  <c:v>0.32078898103411918</c:v>
                </c:pt>
                <c:pt idx="14772">
                  <c:v>0.3207455534129463</c:v>
                </c:pt>
                <c:pt idx="14773">
                  <c:v>0.32070213460987268</c:v>
                </c:pt>
                <c:pt idx="14774">
                  <c:v>0.32065872462249756</c:v>
                </c:pt>
                <c:pt idx="14775">
                  <c:v>0.32061532344843546</c:v>
                </c:pt>
                <c:pt idx="14776">
                  <c:v>0.32057193108531035</c:v>
                </c:pt>
                <c:pt idx="14777">
                  <c:v>0.32052854753072735</c:v>
                </c:pt>
                <c:pt idx="14778">
                  <c:v>0.32048517278230704</c:v>
                </c:pt>
                <c:pt idx="14779">
                  <c:v>0.32044180683766377</c:v>
                </c:pt>
                <c:pt idx="14780">
                  <c:v>0.32039844969441678</c:v>
                </c:pt>
                <c:pt idx="14781">
                  <c:v>0.32035510135018225</c:v>
                </c:pt>
                <c:pt idx="14782">
                  <c:v>0.32031176180258519</c:v>
                </c:pt>
                <c:pt idx="14783">
                  <c:v>0.32026843104923652</c:v>
                </c:pt>
                <c:pt idx="14784">
                  <c:v>0.32022510908776536</c:v>
                </c:pt>
                <c:pt idx="14785">
                  <c:v>0.32018179591579077</c:v>
                </c:pt>
                <c:pt idx="14786">
                  <c:v>0.32013849153092888</c:v>
                </c:pt>
                <c:pt idx="14787">
                  <c:v>0.32009519593081798</c:v>
                </c:pt>
                <c:pt idx="14788">
                  <c:v>0.32005190911306841</c:v>
                </c:pt>
                <c:pt idx="14789">
                  <c:v>0.32000863107531025</c:v>
                </c:pt>
                <c:pt idx="14790">
                  <c:v>0.31996536181516944</c:v>
                </c:pt>
                <c:pt idx="14791">
                  <c:v>0.31992210133027377</c:v>
                </c:pt>
                <c:pt idx="14792">
                  <c:v>0.31987884961824159</c:v>
                </c:pt>
                <c:pt idx="14793">
                  <c:v>0.31983560667670557</c:v>
                </c:pt>
                <c:pt idx="14794">
                  <c:v>0.31979237250330189</c:v>
                </c:pt>
                <c:pt idx="14795">
                  <c:v>0.31974914709565538</c:v>
                </c:pt>
                <c:pt idx="14796">
                  <c:v>0.31970593045139523</c:v>
                </c:pt>
                <c:pt idx="14797">
                  <c:v>0.31966272256815431</c:v>
                </c:pt>
                <c:pt idx="14798">
                  <c:v>0.31961952344356381</c:v>
                </c:pt>
                <c:pt idx="14799">
                  <c:v>0.31957633307526312</c:v>
                </c:pt>
                <c:pt idx="14800">
                  <c:v>0.31953315146086686</c:v>
                </c:pt>
                <c:pt idx="14801">
                  <c:v>0.31948997859803224</c:v>
                </c:pt>
                <c:pt idx="14802">
                  <c:v>0.31944681448438045</c:v>
                </c:pt>
                <c:pt idx="14803">
                  <c:v>0.31940365911755303</c:v>
                </c:pt>
                <c:pt idx="14804">
                  <c:v>0.31936051249518038</c:v>
                </c:pt>
                <c:pt idx="14805">
                  <c:v>0.31931737461491488</c:v>
                </c:pt>
                <c:pt idx="14806">
                  <c:v>0.31927424547437488</c:v>
                </c:pt>
                <c:pt idx="14807">
                  <c:v>0.31923112507121443</c:v>
                </c:pt>
                <c:pt idx="14808">
                  <c:v>0.31918801340307335</c:v>
                </c:pt>
                <c:pt idx="14809">
                  <c:v>0.31914491046758181</c:v>
                </c:pt>
                <c:pt idx="14810">
                  <c:v>0.31910181626239131</c:v>
                </c:pt>
                <c:pt idx="14811">
                  <c:v>0.31905873078514474</c:v>
                </c:pt>
                <c:pt idx="14812">
                  <c:v>0.31901565403347437</c:v>
                </c:pt>
                <c:pt idx="14813">
                  <c:v>0.31897258600503947</c:v>
                </c:pt>
                <c:pt idx="14814">
                  <c:v>0.31892952669747365</c:v>
                </c:pt>
                <c:pt idx="14815">
                  <c:v>0.3188864761084263</c:v>
                </c:pt>
                <c:pt idx="14816">
                  <c:v>0.31884343423553585</c:v>
                </c:pt>
                <c:pt idx="14817">
                  <c:v>0.31880040107646962</c:v>
                </c:pt>
                <c:pt idx="14818">
                  <c:v>0.31875737662885362</c:v>
                </c:pt>
                <c:pt idx="14819">
                  <c:v>0.31871436089035127</c:v>
                </c:pt>
                <c:pt idx="14820">
                  <c:v>0.31867135385859996</c:v>
                </c:pt>
                <c:pt idx="14821">
                  <c:v>0.31862835553126545</c:v>
                </c:pt>
                <c:pt idx="14822">
                  <c:v>0.31858536590599068</c:v>
                </c:pt>
                <c:pt idx="14823">
                  <c:v>0.31854238498042226</c:v>
                </c:pt>
                <c:pt idx="14824">
                  <c:v>0.31849941275221638</c:v>
                </c:pt>
                <c:pt idx="14825">
                  <c:v>0.31845644921903715</c:v>
                </c:pt>
                <c:pt idx="14826">
                  <c:v>0.31841349437852373</c:v>
                </c:pt>
                <c:pt idx="14827">
                  <c:v>0.31837054822833682</c:v>
                </c:pt>
                <c:pt idx="14828">
                  <c:v>0.31832761076613597</c:v>
                </c:pt>
                <c:pt idx="14829">
                  <c:v>0.31828468198958393</c:v>
                </c:pt>
                <c:pt idx="14830">
                  <c:v>0.31824176189631281</c:v>
                </c:pt>
                <c:pt idx="14831">
                  <c:v>0.31819885048400598</c:v>
                </c:pt>
                <c:pt idx="14832">
                  <c:v>0.31815594775031431</c:v>
                </c:pt>
                <c:pt idx="14833">
                  <c:v>0.31811305369289788</c:v>
                </c:pt>
                <c:pt idx="14834">
                  <c:v>0.31807016830942358</c:v>
                </c:pt>
                <c:pt idx="14835">
                  <c:v>0.31802729159753551</c:v>
                </c:pt>
                <c:pt idx="14836">
                  <c:v>0.31798442355491402</c:v>
                </c:pt>
                <c:pt idx="14837">
                  <c:v>0.31794156417921043</c:v>
                </c:pt>
                <c:pt idx="14838">
                  <c:v>0.31789871346809245</c:v>
                </c:pt>
                <c:pt idx="14839">
                  <c:v>0.31785587141922961</c:v>
                </c:pt>
                <c:pt idx="14840">
                  <c:v>0.31781303803027638</c:v>
                </c:pt>
                <c:pt idx="14841">
                  <c:v>0.31777021329891242</c:v>
                </c:pt>
                <c:pt idx="14842">
                  <c:v>0.31772739722279497</c:v>
                </c:pt>
                <c:pt idx="14843">
                  <c:v>0.31768458979959696</c:v>
                </c:pt>
                <c:pt idx="14844">
                  <c:v>0.31764179102697598</c:v>
                </c:pt>
                <c:pt idx="14845">
                  <c:v>0.31759900090261922</c:v>
                </c:pt>
                <c:pt idx="14846">
                  <c:v>0.31755621942418238</c:v>
                </c:pt>
                <c:pt idx="14847">
                  <c:v>0.31751344658934388</c:v>
                </c:pt>
                <c:pt idx="14848">
                  <c:v>0.31747068239577908</c:v>
                </c:pt>
                <c:pt idx="14849">
                  <c:v>0.31742792684114546</c:v>
                </c:pt>
                <c:pt idx="14850">
                  <c:v>0.31738517992312942</c:v>
                </c:pt>
                <c:pt idx="14851">
                  <c:v>0.31734244163939795</c:v>
                </c:pt>
                <c:pt idx="14852">
                  <c:v>0.31729971198763074</c:v>
                </c:pt>
                <c:pt idx="14853">
                  <c:v>0.31725699096550147</c:v>
                </c:pt>
                <c:pt idx="14854">
                  <c:v>0.31721427857068535</c:v>
                </c:pt>
                <c:pt idx="14855">
                  <c:v>0.31717157480086311</c:v>
                </c:pt>
                <c:pt idx="14856">
                  <c:v>0.31712887965370873</c:v>
                </c:pt>
                <c:pt idx="14857">
                  <c:v>0.31708619312690189</c:v>
                </c:pt>
                <c:pt idx="14858">
                  <c:v>0.3170435152181163</c:v>
                </c:pt>
                <c:pt idx="14859">
                  <c:v>0.31700084592505107</c:v>
                </c:pt>
                <c:pt idx="14860">
                  <c:v>0.3169581852453684</c:v>
                </c:pt>
                <c:pt idx="14861">
                  <c:v>0.31691553317675436</c:v>
                </c:pt>
                <c:pt idx="14862">
                  <c:v>0.31687288971689892</c:v>
                </c:pt>
                <c:pt idx="14863">
                  <c:v>0.31683025486346988</c:v>
                </c:pt>
                <c:pt idx="14864">
                  <c:v>0.31678762861416898</c:v>
                </c:pt>
                <c:pt idx="14865">
                  <c:v>0.31674501096667407</c:v>
                </c:pt>
                <c:pt idx="14866">
                  <c:v>0.31670240191867594</c:v>
                </c:pt>
                <c:pt idx="14867">
                  <c:v>0.31665980146785144</c:v>
                </c:pt>
                <c:pt idx="14868">
                  <c:v>0.31661720961188738</c:v>
                </c:pt>
                <c:pt idx="14869">
                  <c:v>0.31657462634848527</c:v>
                </c:pt>
                <c:pt idx="14870">
                  <c:v>0.31653205167531656</c:v>
                </c:pt>
                <c:pt idx="14871">
                  <c:v>0.31648948559009016</c:v>
                </c:pt>
                <c:pt idx="14872">
                  <c:v>0.31644692809048003</c:v>
                </c:pt>
                <c:pt idx="14873">
                  <c:v>0.31640437917418679</c:v>
                </c:pt>
                <c:pt idx="14874">
                  <c:v>0.31636183883889413</c:v>
                </c:pt>
                <c:pt idx="14875">
                  <c:v>0.31631930708230405</c:v>
                </c:pt>
                <c:pt idx="14876">
                  <c:v>0.31627678390210562</c:v>
                </c:pt>
                <c:pt idx="14877">
                  <c:v>0.31623426929598947</c:v>
                </c:pt>
                <c:pt idx="14878">
                  <c:v>0.31619176326165827</c:v>
                </c:pt>
                <c:pt idx="14879">
                  <c:v>0.31614926579679781</c:v>
                </c:pt>
                <c:pt idx="14880">
                  <c:v>0.31610677689912053</c:v>
                </c:pt>
                <c:pt idx="14881">
                  <c:v>0.3160642965663053</c:v>
                </c:pt>
                <c:pt idx="14882">
                  <c:v>0.31602182479606655</c:v>
                </c:pt>
                <c:pt idx="14883">
                  <c:v>0.31597936158609385</c:v>
                </c:pt>
                <c:pt idx="14884">
                  <c:v>0.31593690693408966</c:v>
                </c:pt>
                <c:pt idx="14885">
                  <c:v>0.31589446083775358</c:v>
                </c:pt>
                <c:pt idx="14886">
                  <c:v>0.31585202329478568</c:v>
                </c:pt>
                <c:pt idx="14887">
                  <c:v>0.3158095943028893</c:v>
                </c:pt>
                <c:pt idx="14888">
                  <c:v>0.31576717385976616</c:v>
                </c:pt>
                <c:pt idx="14889">
                  <c:v>0.31572476196312194</c:v>
                </c:pt>
                <c:pt idx="14890">
                  <c:v>0.31568235861065858</c:v>
                </c:pt>
                <c:pt idx="14891">
                  <c:v>0.31563996380008408</c:v>
                </c:pt>
                <c:pt idx="14892">
                  <c:v>0.31559757752910222</c:v>
                </c:pt>
                <c:pt idx="14893">
                  <c:v>0.31555519979542135</c:v>
                </c:pt>
                <c:pt idx="14894">
                  <c:v>0.31551283059674667</c:v>
                </c:pt>
                <c:pt idx="14895">
                  <c:v>0.31547046993079203</c:v>
                </c:pt>
                <c:pt idx="14896">
                  <c:v>0.31542811779525842</c:v>
                </c:pt>
                <c:pt idx="14897">
                  <c:v>0.31538577418785918</c:v>
                </c:pt>
                <c:pt idx="14898">
                  <c:v>0.31534343910629481</c:v>
                </c:pt>
                <c:pt idx="14899">
                  <c:v>0.31530111254829507</c:v>
                </c:pt>
                <c:pt idx="14900">
                  <c:v>0.3152587945115633</c:v>
                </c:pt>
                <c:pt idx="14901">
                  <c:v>0.31521648499381738</c:v>
                </c:pt>
                <c:pt idx="14902">
                  <c:v>0.31517418399276359</c:v>
                </c:pt>
                <c:pt idx="14903">
                  <c:v>0.31513189150610726</c:v>
                </c:pt>
                <c:pt idx="14904">
                  <c:v>0.31508960753158288</c:v>
                </c:pt>
                <c:pt idx="14905">
                  <c:v>0.31504733206689794</c:v>
                </c:pt>
                <c:pt idx="14906">
                  <c:v>0.31500506510977488</c:v>
                </c:pt>
                <c:pt idx="14907">
                  <c:v>0.31496280665791915</c:v>
                </c:pt>
                <c:pt idx="14908">
                  <c:v>0.31492055670905633</c:v>
                </c:pt>
                <c:pt idx="14909">
                  <c:v>0.31487831526090626</c:v>
                </c:pt>
                <c:pt idx="14910">
                  <c:v>0.31483608231117582</c:v>
                </c:pt>
                <c:pt idx="14911">
                  <c:v>0.31479385785760677</c:v>
                </c:pt>
                <c:pt idx="14912">
                  <c:v>0.31475164189790722</c:v>
                </c:pt>
                <c:pt idx="14913">
                  <c:v>0.31470943442979876</c:v>
                </c:pt>
                <c:pt idx="14914">
                  <c:v>0.31466723545101011</c:v>
                </c:pt>
                <c:pt idx="14915">
                  <c:v>0.31462504495926524</c:v>
                </c:pt>
                <c:pt idx="14916">
                  <c:v>0.3145828629522861</c:v>
                </c:pt>
                <c:pt idx="14917">
                  <c:v>0.31454068942778668</c:v>
                </c:pt>
                <c:pt idx="14918">
                  <c:v>0.31449852438350745</c:v>
                </c:pt>
                <c:pt idx="14919">
                  <c:v>0.31445636781717357</c:v>
                </c:pt>
                <c:pt idx="14920">
                  <c:v>0.31441421972650291</c:v>
                </c:pt>
                <c:pt idx="14921">
                  <c:v>0.31437208010923517</c:v>
                </c:pt>
                <c:pt idx="14922">
                  <c:v>0.31432994896308852</c:v>
                </c:pt>
                <c:pt idx="14923">
                  <c:v>0.31428782628579632</c:v>
                </c:pt>
                <c:pt idx="14924">
                  <c:v>0.31424571207509372</c:v>
                </c:pt>
                <c:pt idx="14925">
                  <c:v>0.31420360632870881</c:v>
                </c:pt>
                <c:pt idx="14926">
                  <c:v>0.31416150904437595</c:v>
                </c:pt>
                <c:pt idx="14927">
                  <c:v>0.31411942021982292</c:v>
                </c:pt>
                <c:pt idx="14928">
                  <c:v>0.31407733985278341</c:v>
                </c:pt>
                <c:pt idx="14929">
                  <c:v>0.31403526794099362</c:v>
                </c:pt>
                <c:pt idx="14930">
                  <c:v>0.3139932044821851</c:v>
                </c:pt>
                <c:pt idx="14931">
                  <c:v>0.31395114947409991</c:v>
                </c:pt>
                <c:pt idx="14932">
                  <c:v>0.31390910291447627</c:v>
                </c:pt>
                <c:pt idx="14933">
                  <c:v>0.31386706480103632</c:v>
                </c:pt>
                <c:pt idx="14934">
                  <c:v>0.31382503513153248</c:v>
                </c:pt>
                <c:pt idx="14935">
                  <c:v>0.31378301390370222</c:v>
                </c:pt>
                <c:pt idx="14936">
                  <c:v>0.31374100111527581</c:v>
                </c:pt>
                <c:pt idx="14937">
                  <c:v>0.31369899676400642</c:v>
                </c:pt>
                <c:pt idx="14938">
                  <c:v>0.31365700084761988</c:v>
                </c:pt>
                <c:pt idx="14939">
                  <c:v>0.31361501336387487</c:v>
                </c:pt>
                <c:pt idx="14940">
                  <c:v>0.31357303431049532</c:v>
                </c:pt>
                <c:pt idx="14941">
                  <c:v>0.31353106368523898</c:v>
                </c:pt>
                <c:pt idx="14942">
                  <c:v>0.31348910148585163</c:v>
                </c:pt>
                <c:pt idx="14943">
                  <c:v>0.31344714771005888</c:v>
                </c:pt>
                <c:pt idx="14944">
                  <c:v>0.31340520235562852</c:v>
                </c:pt>
                <c:pt idx="14945">
                  <c:v>0.31336326542029402</c:v>
                </c:pt>
                <c:pt idx="14946">
                  <c:v>0.31332133690180547</c:v>
                </c:pt>
                <c:pt idx="14947">
                  <c:v>0.31327941679790638</c:v>
                </c:pt>
                <c:pt idx="14948">
                  <c:v>0.31323750510635362</c:v>
                </c:pt>
                <c:pt idx="14949">
                  <c:v>0.31319560182489686</c:v>
                </c:pt>
                <c:pt idx="14950">
                  <c:v>0.31315370695127331</c:v>
                </c:pt>
                <c:pt idx="14951">
                  <c:v>0.31311182048324632</c:v>
                </c:pt>
                <c:pt idx="14952">
                  <c:v>0.31306994241856301</c:v>
                </c:pt>
                <c:pt idx="14953">
                  <c:v>0.31302807275498257</c:v>
                </c:pt>
                <c:pt idx="14954">
                  <c:v>0.31298621149024436</c:v>
                </c:pt>
                <c:pt idx="14955">
                  <c:v>0.31294435862210418</c:v>
                </c:pt>
                <c:pt idx="14956">
                  <c:v>0.31290251414832737</c:v>
                </c:pt>
                <c:pt idx="14957">
                  <c:v>0.31286067806666973</c:v>
                </c:pt>
                <c:pt idx="14958">
                  <c:v>0.312818850374877</c:v>
                </c:pt>
                <c:pt idx="14959">
                  <c:v>0.31277703107069937</c:v>
                </c:pt>
                <c:pt idx="14960">
                  <c:v>0.31273522015191324</c:v>
                </c:pt>
                <c:pt idx="14961">
                  <c:v>0.31269341761626934</c:v>
                </c:pt>
                <c:pt idx="14962">
                  <c:v>0.31265162346152559</c:v>
                </c:pt>
                <c:pt idx="14963">
                  <c:v>0.31260983768544692</c:v>
                </c:pt>
                <c:pt idx="14964">
                  <c:v>0.31256806028578527</c:v>
                </c:pt>
                <c:pt idx="14965">
                  <c:v>0.31252629126030657</c:v>
                </c:pt>
                <c:pt idx="14966">
                  <c:v>0.31248453060676767</c:v>
                </c:pt>
                <c:pt idx="14967">
                  <c:v>0.31244277832294159</c:v>
                </c:pt>
                <c:pt idx="14968">
                  <c:v>0.31240103440657779</c:v>
                </c:pt>
                <c:pt idx="14969">
                  <c:v>0.31235929885545993</c:v>
                </c:pt>
                <c:pt idx="14970">
                  <c:v>0.31231757166733654</c:v>
                </c:pt>
                <c:pt idx="14971">
                  <c:v>0.312275852839977</c:v>
                </c:pt>
                <c:pt idx="14972">
                  <c:v>0.31223414237114883</c:v>
                </c:pt>
                <c:pt idx="14973">
                  <c:v>0.31219244025862308</c:v>
                </c:pt>
                <c:pt idx="14974">
                  <c:v>0.31215074650016467</c:v>
                </c:pt>
                <c:pt idx="14975">
                  <c:v>0.31210906109354675</c:v>
                </c:pt>
                <c:pt idx="14976">
                  <c:v>0.31206738403652612</c:v>
                </c:pt>
                <c:pt idx="14977">
                  <c:v>0.31202571532689127</c:v>
                </c:pt>
                <c:pt idx="14978">
                  <c:v>0.31198405496239534</c:v>
                </c:pt>
                <c:pt idx="14979">
                  <c:v>0.31194240294082237</c:v>
                </c:pt>
                <c:pt idx="14980">
                  <c:v>0.31190075925993865</c:v>
                </c:pt>
                <c:pt idx="14981">
                  <c:v>0.31185912391751791</c:v>
                </c:pt>
                <c:pt idx="14982">
                  <c:v>0.31181749691133331</c:v>
                </c:pt>
                <c:pt idx="14983">
                  <c:v>0.31177587823916941</c:v>
                </c:pt>
                <c:pt idx="14984">
                  <c:v>0.31173426789878877</c:v>
                </c:pt>
                <c:pt idx="14985">
                  <c:v>0.3116926658879775</c:v>
                </c:pt>
                <c:pt idx="14986">
                  <c:v>0.31165107220450083</c:v>
                </c:pt>
                <c:pt idx="14987">
                  <c:v>0.31160948684614431</c:v>
                </c:pt>
                <c:pt idx="14988">
                  <c:v>0.31156790981069293</c:v>
                </c:pt>
                <c:pt idx="14989">
                  <c:v>0.31152634109591354</c:v>
                </c:pt>
                <c:pt idx="14990">
                  <c:v>0.31148478069959218</c:v>
                </c:pt>
                <c:pt idx="14991">
                  <c:v>0.31144322861950052</c:v>
                </c:pt>
                <c:pt idx="14992">
                  <c:v>0.31140168485343683</c:v>
                </c:pt>
                <c:pt idx="14993">
                  <c:v>0.31136014939917445</c:v>
                </c:pt>
                <c:pt idx="14994">
                  <c:v>0.31131862225449319</c:v>
                </c:pt>
                <c:pt idx="14995">
                  <c:v>0.3112771034171718</c:v>
                </c:pt>
                <c:pt idx="14996">
                  <c:v>0.31123559288500868</c:v>
                </c:pt>
                <c:pt idx="14997">
                  <c:v>0.31119409065578241</c:v>
                </c:pt>
                <c:pt idx="14998">
                  <c:v>0.31115259672728235</c:v>
                </c:pt>
                <c:pt idx="14999">
                  <c:v>0.31111111109728712</c:v>
                </c:pt>
                <c:pt idx="15000">
                  <c:v>0.31106963376358582</c:v>
                </c:pt>
                <c:pt idx="15001">
                  <c:v>0.31102816472397676</c:v>
                </c:pt>
                <c:pt idx="15002">
                  <c:v>0.31098670397623718</c:v>
                </c:pt>
                <c:pt idx="15003">
                  <c:v>0.31094525151815267</c:v>
                </c:pt>
                <c:pt idx="15004">
                  <c:v>0.31090380734753204</c:v>
                </c:pt>
                <c:pt idx="15005">
                  <c:v>0.31086237146215218</c:v>
                </c:pt>
                <c:pt idx="15006">
                  <c:v>0.31082094385980935</c:v>
                </c:pt>
                <c:pt idx="15007">
                  <c:v>0.310779524538282</c:v>
                </c:pt>
                <c:pt idx="15008">
                  <c:v>0.31073811349538522</c:v>
                </c:pt>
                <c:pt idx="15009">
                  <c:v>0.31069671072890348</c:v>
                </c:pt>
                <c:pt idx="15010">
                  <c:v>0.31065531623663151</c:v>
                </c:pt>
                <c:pt idx="15011">
                  <c:v>0.31061393001636467</c:v>
                </c:pt>
                <c:pt idx="15012">
                  <c:v>0.31057255206590217</c:v>
                </c:pt>
                <c:pt idx="15013">
                  <c:v>0.3105311823830314</c:v>
                </c:pt>
                <c:pt idx="15014">
                  <c:v>0.31048982096556466</c:v>
                </c:pt>
                <c:pt idx="15015">
                  <c:v>0.31044846781128665</c:v>
                </c:pt>
                <c:pt idx="15016">
                  <c:v>0.31040712291799682</c:v>
                </c:pt>
                <c:pt idx="15017">
                  <c:v>0.31036578628350864</c:v>
                </c:pt>
                <c:pt idx="15018">
                  <c:v>0.31032445790561258</c:v>
                </c:pt>
                <c:pt idx="15019">
                  <c:v>0.31028313778210131</c:v>
                </c:pt>
                <c:pt idx="15020">
                  <c:v>0.31024182591079358</c:v>
                </c:pt>
                <c:pt idx="15021">
                  <c:v>0.31020052228948886</c:v>
                </c:pt>
                <c:pt idx="15022">
                  <c:v>0.3101592269159793</c:v>
                </c:pt>
                <c:pt idx="15023">
                  <c:v>0.31011793978808322</c:v>
                </c:pt>
                <c:pt idx="15024">
                  <c:v>0.31007666090359776</c:v>
                </c:pt>
                <c:pt idx="15025">
                  <c:v>0.31003539026032345</c:v>
                </c:pt>
                <c:pt idx="15026">
                  <c:v>0.30999412785607788</c:v>
                </c:pt>
                <c:pt idx="15027">
                  <c:v>0.30995287368866936</c:v>
                </c:pt>
                <c:pt idx="15028">
                  <c:v>0.30991162775589093</c:v>
                </c:pt>
                <c:pt idx="15029">
                  <c:v>0.30987039005556216</c:v>
                </c:pt>
                <c:pt idx="15030">
                  <c:v>0.30982916058548904</c:v>
                </c:pt>
                <c:pt idx="15031">
                  <c:v>0.30978793934348198</c:v>
                </c:pt>
                <c:pt idx="15032">
                  <c:v>0.30974672632735201</c:v>
                </c:pt>
                <c:pt idx="15033">
                  <c:v>0.30970552153490882</c:v>
                </c:pt>
                <c:pt idx="15034">
                  <c:v>0.30966432496397256</c:v>
                </c:pt>
                <c:pt idx="15035">
                  <c:v>0.30962313661234392</c:v>
                </c:pt>
                <c:pt idx="15036">
                  <c:v>0.30958195647785036</c:v>
                </c:pt>
                <c:pt idx="15037">
                  <c:v>0.30954078455828998</c:v>
                </c:pt>
                <c:pt idx="15038">
                  <c:v>0.30949962085149085</c:v>
                </c:pt>
                <c:pt idx="15039">
                  <c:v>0.30945846535527299</c:v>
                </c:pt>
                <c:pt idx="15040">
                  <c:v>0.30941731806743072</c:v>
                </c:pt>
                <c:pt idx="15041">
                  <c:v>0.3093761789858045</c:v>
                </c:pt>
                <c:pt idx="15042">
                  <c:v>0.30933504810819129</c:v>
                </c:pt>
                <c:pt idx="15043">
                  <c:v>0.3092939254324294</c:v>
                </c:pt>
                <c:pt idx="15044">
                  <c:v>0.30925281095632995</c:v>
                </c:pt>
                <c:pt idx="15045">
                  <c:v>0.30921170467771358</c:v>
                </c:pt>
                <c:pt idx="15046">
                  <c:v>0.30917060659440604</c:v>
                </c:pt>
                <c:pt idx="15047">
                  <c:v>0.30912951670421718</c:v>
                </c:pt>
                <c:pt idx="15048">
                  <c:v>0.30908843500498129</c:v>
                </c:pt>
                <c:pt idx="15049">
                  <c:v>0.30904736149451001</c:v>
                </c:pt>
                <c:pt idx="15050">
                  <c:v>0.30900629617063707</c:v>
                </c:pt>
                <c:pt idx="15051">
                  <c:v>0.3089652390311794</c:v>
                </c:pt>
                <c:pt idx="15052">
                  <c:v>0.30892419007397498</c:v>
                </c:pt>
                <c:pt idx="15053">
                  <c:v>0.30888314929683502</c:v>
                </c:pt>
                <c:pt idx="15054">
                  <c:v>0.30884211669758932</c:v>
                </c:pt>
                <c:pt idx="15055">
                  <c:v>0.30880109227407693</c:v>
                </c:pt>
                <c:pt idx="15056">
                  <c:v>0.30876007602410782</c:v>
                </c:pt>
                <c:pt idx="15057">
                  <c:v>0.30871906794552773</c:v>
                </c:pt>
                <c:pt idx="15058">
                  <c:v>0.30867806803615438</c:v>
                </c:pt>
                <c:pt idx="15059">
                  <c:v>0.30863707629382281</c:v>
                </c:pt>
                <c:pt idx="15060">
                  <c:v>0.30859609271636484</c:v>
                </c:pt>
                <c:pt idx="15061">
                  <c:v>0.30855511730161422</c:v>
                </c:pt>
                <c:pt idx="15062">
                  <c:v>0.30851415004739441</c:v>
                </c:pt>
                <c:pt idx="15063">
                  <c:v>0.30847319095155085</c:v>
                </c:pt>
                <c:pt idx="15064">
                  <c:v>0.30843224001190406</c:v>
                </c:pt>
                <c:pt idx="15065">
                  <c:v>0.30839129722629932</c:v>
                </c:pt>
                <c:pt idx="15066">
                  <c:v>0.30835036259257265</c:v>
                </c:pt>
                <c:pt idx="15067">
                  <c:v>0.30830943610854838</c:v>
                </c:pt>
                <c:pt idx="15068">
                  <c:v>0.30826851777207576</c:v>
                </c:pt>
                <c:pt idx="15069">
                  <c:v>0.30822760758098294</c:v>
                </c:pt>
                <c:pt idx="15070">
                  <c:v>0.30818670553311434</c:v>
                </c:pt>
                <c:pt idx="15071">
                  <c:v>0.30814581162630333</c:v>
                </c:pt>
                <c:pt idx="15072">
                  <c:v>0.30810492585839638</c:v>
                </c:pt>
                <c:pt idx="15073">
                  <c:v>0.30806404822723032</c:v>
                </c:pt>
                <c:pt idx="15074">
                  <c:v>0.30802317873065155</c:v>
                </c:pt>
                <c:pt idx="15075">
                  <c:v>0.30798231736649295</c:v>
                </c:pt>
                <c:pt idx="15076">
                  <c:v>0.30794146413259332</c:v>
                </c:pt>
                <c:pt idx="15077">
                  <c:v>0.30790061902681437</c:v>
                </c:pt>
                <c:pt idx="15078">
                  <c:v>0.30785978204698194</c:v>
                </c:pt>
                <c:pt idx="15079">
                  <c:v>0.30781895319095548</c:v>
                </c:pt>
                <c:pt idx="15080">
                  <c:v>0.30777813245655883</c:v>
                </c:pt>
                <c:pt idx="15081">
                  <c:v>0.30773731984166031</c:v>
                </c:pt>
                <c:pt idx="15082">
                  <c:v>0.30769651534410203</c:v>
                </c:pt>
                <c:pt idx="15083">
                  <c:v>0.30765571896171962</c:v>
                </c:pt>
                <c:pt idx="15084">
                  <c:v>0.30761493069237639</c:v>
                </c:pt>
                <c:pt idx="15085">
                  <c:v>0.30757415053390857</c:v>
                </c:pt>
                <c:pt idx="15086">
                  <c:v>0.30753337848417434</c:v>
                </c:pt>
                <c:pt idx="15087">
                  <c:v>0.30749261454102128</c:v>
                </c:pt>
                <c:pt idx="15088">
                  <c:v>0.3074518587023003</c:v>
                </c:pt>
                <c:pt idx="15089">
                  <c:v>0.30741111096586837</c:v>
                </c:pt>
                <c:pt idx="15090">
                  <c:v>0.30737037132957135</c:v>
                </c:pt>
                <c:pt idx="15091">
                  <c:v>0.30732963979125694</c:v>
                </c:pt>
                <c:pt idx="15092">
                  <c:v>0.30728891634878808</c:v>
                </c:pt>
                <c:pt idx="15093">
                  <c:v>0.30724820100001532</c:v>
                </c:pt>
                <c:pt idx="15094">
                  <c:v>0.30720749374279982</c:v>
                </c:pt>
                <c:pt idx="15095">
                  <c:v>0.30716679457499713</c:v>
                </c:pt>
                <c:pt idx="15096">
                  <c:v>0.30712610349446018</c:v>
                </c:pt>
                <c:pt idx="15097">
                  <c:v>0.30708542049903781</c:v>
                </c:pt>
                <c:pt idx="15098">
                  <c:v>0.30704474558660388</c:v>
                </c:pt>
                <c:pt idx="15099">
                  <c:v>0.30700407875501373</c:v>
                </c:pt>
                <c:pt idx="15100">
                  <c:v>0.30696342000211785</c:v>
                </c:pt>
                <c:pt idx="15101">
                  <c:v>0.30692276932579426</c:v>
                </c:pt>
                <c:pt idx="15102">
                  <c:v>0.30688212672388065</c:v>
                </c:pt>
                <c:pt idx="15103">
                  <c:v>0.30684149219425427</c:v>
                </c:pt>
                <c:pt idx="15104">
                  <c:v>0.30680086573477627</c:v>
                </c:pt>
                <c:pt idx="15105">
                  <c:v>0.30676024734329588</c:v>
                </c:pt>
                <c:pt idx="15106">
                  <c:v>0.30671963701769961</c:v>
                </c:pt>
                <c:pt idx="15107">
                  <c:v>0.3066790347558353</c:v>
                </c:pt>
                <c:pt idx="15108">
                  <c:v>0.30663844055557621</c:v>
                </c:pt>
                <c:pt idx="15109">
                  <c:v>0.30659785441478576</c:v>
                </c:pt>
                <c:pt idx="15110">
                  <c:v>0.30655727633133084</c:v>
                </c:pt>
                <c:pt idx="15111">
                  <c:v>0.30651670630308248</c:v>
                </c:pt>
                <c:pt idx="15112">
                  <c:v>0.30647614432790177</c:v>
                </c:pt>
                <c:pt idx="15113">
                  <c:v>0.30643559040365448</c:v>
                </c:pt>
                <c:pt idx="15114">
                  <c:v>0.30639504452822125</c:v>
                </c:pt>
                <c:pt idx="15115">
                  <c:v>0.30635450669947373</c:v>
                </c:pt>
                <c:pt idx="15116">
                  <c:v>0.30631397691526996</c:v>
                </c:pt>
                <c:pt idx="15117">
                  <c:v>0.30627345517348137</c:v>
                </c:pt>
                <c:pt idx="15118">
                  <c:v>0.3062329414719932</c:v>
                </c:pt>
                <c:pt idx="15119">
                  <c:v>0.30619243580867495</c:v>
                </c:pt>
                <c:pt idx="15120">
                  <c:v>0.30615193818139164</c:v>
                </c:pt>
                <c:pt idx="15121">
                  <c:v>0.30611144858802625</c:v>
                </c:pt>
                <c:pt idx="15122">
                  <c:v>0.30607096702645853</c:v>
                </c:pt>
                <c:pt idx="15123">
                  <c:v>0.30603049349454647</c:v>
                </c:pt>
                <c:pt idx="15124">
                  <c:v>0.30599002799017638</c:v>
                </c:pt>
                <c:pt idx="15125">
                  <c:v>0.30594957051122945</c:v>
                </c:pt>
                <c:pt idx="15126">
                  <c:v>0.30590912105558082</c:v>
                </c:pt>
                <c:pt idx="15127">
                  <c:v>0.30586867962111242</c:v>
                </c:pt>
                <c:pt idx="15128">
                  <c:v>0.30582824620569654</c:v>
                </c:pt>
                <c:pt idx="15129">
                  <c:v>0.30578782080721367</c:v>
                </c:pt>
                <c:pt idx="15130">
                  <c:v>0.30574740342354595</c:v>
                </c:pt>
                <c:pt idx="15131">
                  <c:v>0.30570699405258245</c:v>
                </c:pt>
                <c:pt idx="15132">
                  <c:v>0.30566659269219282</c:v>
                </c:pt>
                <c:pt idx="15133">
                  <c:v>0.3056261993402753</c:v>
                </c:pt>
                <c:pt idx="15134">
                  <c:v>0.30558581399469875</c:v>
                </c:pt>
                <c:pt idx="15135">
                  <c:v>0.30554543665334472</c:v>
                </c:pt>
                <c:pt idx="15136">
                  <c:v>0.30550506731411764</c:v>
                </c:pt>
                <c:pt idx="15137">
                  <c:v>0.30546470597489184</c:v>
                </c:pt>
                <c:pt idx="15138">
                  <c:v>0.30542435263354395</c:v>
                </c:pt>
                <c:pt idx="15139">
                  <c:v>0.3053840072879811</c:v>
                </c:pt>
                <c:pt idx="15140">
                  <c:v>0.30534366993607176</c:v>
                </c:pt>
                <c:pt idx="15141">
                  <c:v>0.3053033405757114</c:v>
                </c:pt>
                <c:pt idx="15142">
                  <c:v>0.30526301920479587</c:v>
                </c:pt>
                <c:pt idx="15143">
                  <c:v>0.30522270582121402</c:v>
                </c:pt>
                <c:pt idx="15144">
                  <c:v>0.30518240042284972</c:v>
                </c:pt>
                <c:pt idx="15145">
                  <c:v>0.30514210300758948</c:v>
                </c:pt>
                <c:pt idx="15146">
                  <c:v>0.30510181357333804</c:v>
                </c:pt>
                <c:pt idx="15147">
                  <c:v>0.30506153211798237</c:v>
                </c:pt>
                <c:pt idx="15148">
                  <c:v>0.30502125863941582</c:v>
                </c:pt>
                <c:pt idx="15149">
                  <c:v>0.30498099313553861</c:v>
                </c:pt>
                <c:pt idx="15150">
                  <c:v>0.30494073560422996</c:v>
                </c:pt>
                <c:pt idx="15151">
                  <c:v>0.30490048604339381</c:v>
                </c:pt>
                <c:pt idx="15152">
                  <c:v>0.30486024445093018</c:v>
                </c:pt>
                <c:pt idx="15153">
                  <c:v>0.30482001082473686</c:v>
                </c:pt>
                <c:pt idx="15154">
                  <c:v>0.30477978516270338</c:v>
                </c:pt>
                <c:pt idx="15155">
                  <c:v>0.30473956746272568</c:v>
                </c:pt>
                <c:pt idx="15156">
                  <c:v>0.30469935772271339</c:v>
                </c:pt>
                <c:pt idx="15157">
                  <c:v>0.30465915594056131</c:v>
                </c:pt>
                <c:pt idx="15158">
                  <c:v>0.30461896211417461</c:v>
                </c:pt>
                <c:pt idx="15159">
                  <c:v>0.30457877624144336</c:v>
                </c:pt>
                <c:pt idx="15160">
                  <c:v>0.30453859832027352</c:v>
                </c:pt>
                <c:pt idx="15161">
                  <c:v>0.30449842834856738</c:v>
                </c:pt>
                <c:pt idx="15162">
                  <c:v>0.30445826632423723</c:v>
                </c:pt>
                <c:pt idx="15163">
                  <c:v>0.30441811224517085</c:v>
                </c:pt>
                <c:pt idx="15164">
                  <c:v>0.30437796610928619</c:v>
                </c:pt>
                <c:pt idx="15165">
                  <c:v>0.30433782791447916</c:v>
                </c:pt>
                <c:pt idx="15166">
                  <c:v>0.30429769765865688</c:v>
                </c:pt>
                <c:pt idx="15167">
                  <c:v>0.30425757533973191</c:v>
                </c:pt>
                <c:pt idx="15168">
                  <c:v>0.30421746095560692</c:v>
                </c:pt>
                <c:pt idx="15169">
                  <c:v>0.30417735450418526</c:v>
                </c:pt>
                <c:pt idx="15170">
                  <c:v>0.30413725598338509</c:v>
                </c:pt>
                <c:pt idx="15171">
                  <c:v>0.30409716539111098</c:v>
                </c:pt>
                <c:pt idx="15172">
                  <c:v>0.30405708272527282</c:v>
                </c:pt>
                <c:pt idx="15173">
                  <c:v>0.30401700798378445</c:v>
                </c:pt>
                <c:pt idx="15174">
                  <c:v>0.30397694116455592</c:v>
                </c:pt>
                <c:pt idx="15175">
                  <c:v>0.30393688226548876</c:v>
                </c:pt>
                <c:pt idx="15176">
                  <c:v>0.30389683128450862</c:v>
                </c:pt>
                <c:pt idx="15177">
                  <c:v>0.30385678821952267</c:v>
                </c:pt>
                <c:pt idx="15178">
                  <c:v>0.30381675306844746</c:v>
                </c:pt>
                <c:pt idx="15179">
                  <c:v>0.30377672582919357</c:v>
                </c:pt>
                <c:pt idx="15180">
                  <c:v>0.30373670649967882</c:v>
                </c:pt>
                <c:pt idx="15181">
                  <c:v>0.30369669507782887</c:v>
                </c:pt>
                <c:pt idx="15182">
                  <c:v>0.3036566915615449</c:v>
                </c:pt>
                <c:pt idx="15183">
                  <c:v>0.30361669594875618</c:v>
                </c:pt>
                <c:pt idx="15184">
                  <c:v>0.30357670823737137</c:v>
                </c:pt>
                <c:pt idx="15185">
                  <c:v>0.30353672842531021</c:v>
                </c:pt>
                <c:pt idx="15186">
                  <c:v>0.3034967565105009</c:v>
                </c:pt>
                <c:pt idx="15187">
                  <c:v>0.30345679249086377</c:v>
                </c:pt>
                <c:pt idx="15188">
                  <c:v>0.30341683636430977</c:v>
                </c:pt>
                <c:pt idx="15189">
                  <c:v>0.30337688812876568</c:v>
                </c:pt>
                <c:pt idx="15190">
                  <c:v>0.30333694778215087</c:v>
                </c:pt>
                <c:pt idx="15191">
                  <c:v>0.30329701532238768</c:v>
                </c:pt>
                <c:pt idx="15192">
                  <c:v>0.30325709074740781</c:v>
                </c:pt>
                <c:pt idx="15193">
                  <c:v>0.30321717405512993</c:v>
                </c:pt>
                <c:pt idx="15194">
                  <c:v>0.30317726524348504</c:v>
                </c:pt>
                <c:pt idx="15195">
                  <c:v>0.30313736431038335</c:v>
                </c:pt>
                <c:pt idx="15196">
                  <c:v>0.30309747125376957</c:v>
                </c:pt>
                <c:pt idx="15197">
                  <c:v>0.30305758607155581</c:v>
                </c:pt>
                <c:pt idx="15198">
                  <c:v>0.30301770876167988</c:v>
                </c:pt>
                <c:pt idx="15199">
                  <c:v>0.30297783932207273</c:v>
                </c:pt>
                <c:pt idx="15200">
                  <c:v>0.30293797775065145</c:v>
                </c:pt>
                <c:pt idx="15201">
                  <c:v>0.30289812404534538</c:v>
                </c:pt>
                <c:pt idx="15202">
                  <c:v>0.30285827820410288</c:v>
                </c:pt>
                <c:pt idx="15203">
                  <c:v>0.30281844022483934</c:v>
                </c:pt>
                <c:pt idx="15204">
                  <c:v>0.3027786101054869</c:v>
                </c:pt>
                <c:pt idx="15205">
                  <c:v>0.30273878784398478</c:v>
                </c:pt>
                <c:pt idx="15206">
                  <c:v>0.30269897343826391</c:v>
                </c:pt>
                <c:pt idx="15207">
                  <c:v>0.30265916688625388</c:v>
                </c:pt>
                <c:pt idx="15208">
                  <c:v>0.30261936818589935</c:v>
                </c:pt>
                <c:pt idx="15209">
                  <c:v>0.30257957733512636</c:v>
                </c:pt>
                <c:pt idx="15210">
                  <c:v>0.30253979433187173</c:v>
                </c:pt>
                <c:pt idx="15211">
                  <c:v>0.30250001917407687</c:v>
                </c:pt>
                <c:pt idx="15212">
                  <c:v>0.30246025185967518</c:v>
                </c:pt>
                <c:pt idx="15213">
                  <c:v>0.30242049238660257</c:v>
                </c:pt>
                <c:pt idx="15214">
                  <c:v>0.30238074075280208</c:v>
                </c:pt>
                <c:pt idx="15215">
                  <c:v>0.30234099695621042</c:v>
                </c:pt>
                <c:pt idx="15216">
                  <c:v>0.30230126099477111</c:v>
                </c:pt>
                <c:pt idx="15217">
                  <c:v>0.30226153286641377</c:v>
                </c:pt>
                <c:pt idx="15218">
                  <c:v>0.30222181256909431</c:v>
                </c:pt>
                <c:pt idx="15219">
                  <c:v>0.30218210010075247</c:v>
                </c:pt>
                <c:pt idx="15220">
                  <c:v>0.30214239545931881</c:v>
                </c:pt>
                <c:pt idx="15221">
                  <c:v>0.30210269864275191</c:v>
                </c:pt>
                <c:pt idx="15222">
                  <c:v>0.30206300964898158</c:v>
                </c:pt>
                <c:pt idx="15223">
                  <c:v>0.30202332847596308</c:v>
                </c:pt>
                <c:pt idx="15224">
                  <c:v>0.30198365512163838</c:v>
                </c:pt>
                <c:pt idx="15225">
                  <c:v>0.30194398958395641</c:v>
                </c:pt>
                <c:pt idx="15226">
                  <c:v>0.30190433186086008</c:v>
                </c:pt>
                <c:pt idx="15227">
                  <c:v>0.30186468195029598</c:v>
                </c:pt>
                <c:pt idx="15228">
                  <c:v>0.30182503985020892</c:v>
                </c:pt>
                <c:pt idx="15229">
                  <c:v>0.30178540555855182</c:v>
                </c:pt>
                <c:pt idx="15230">
                  <c:v>0.30174577907327832</c:v>
                </c:pt>
                <c:pt idx="15231">
                  <c:v>0.30170616039233766</c:v>
                </c:pt>
                <c:pt idx="15232">
                  <c:v>0.30166654951367494</c:v>
                </c:pt>
                <c:pt idx="15233">
                  <c:v>0.30162694643524507</c:v>
                </c:pt>
                <c:pt idx="15234">
                  <c:v>0.30158735115499863</c:v>
                </c:pt>
                <c:pt idx="15235">
                  <c:v>0.30154776367089003</c:v>
                </c:pt>
                <c:pt idx="15236">
                  <c:v>0.30150818398087426</c:v>
                </c:pt>
                <c:pt idx="15237">
                  <c:v>0.30146861208289688</c:v>
                </c:pt>
                <c:pt idx="15238">
                  <c:v>0.30142904797492143</c:v>
                </c:pt>
                <c:pt idx="15239">
                  <c:v>0.30138949165490297</c:v>
                </c:pt>
                <c:pt idx="15240">
                  <c:v>0.30134994312078872</c:v>
                </c:pt>
                <c:pt idx="15241">
                  <c:v>0.30131040237055007</c:v>
                </c:pt>
                <c:pt idx="15242">
                  <c:v>0.30127086940212688</c:v>
                </c:pt>
                <c:pt idx="15243">
                  <c:v>0.30123134421349229</c:v>
                </c:pt>
                <c:pt idx="15244">
                  <c:v>0.30119182680260081</c:v>
                </c:pt>
                <c:pt idx="15245">
                  <c:v>0.30115231716741442</c:v>
                </c:pt>
                <c:pt idx="15246">
                  <c:v>0.30111281530588768</c:v>
                </c:pt>
                <c:pt idx="15247">
                  <c:v>0.30107332121597846</c:v>
                </c:pt>
                <c:pt idx="15248">
                  <c:v>0.30103383489565338</c:v>
                </c:pt>
                <c:pt idx="15249">
                  <c:v>0.30099435634287941</c:v>
                </c:pt>
                <c:pt idx="15250">
                  <c:v>0.3009548855556145</c:v>
                </c:pt>
                <c:pt idx="15251">
                  <c:v>0.3009154225318128</c:v>
                </c:pt>
                <c:pt idx="15252">
                  <c:v>0.30087596726946414</c:v>
                </c:pt>
                <c:pt idx="15253">
                  <c:v>0.30083651976649917</c:v>
                </c:pt>
                <c:pt idx="15254">
                  <c:v>0.30079708002090555</c:v>
                </c:pt>
                <c:pt idx="15255">
                  <c:v>0.30075764803064781</c:v>
                </c:pt>
                <c:pt idx="15256">
                  <c:v>0.30071822379369262</c:v>
                </c:pt>
                <c:pt idx="15257">
                  <c:v>0.30067880730800473</c:v>
                </c:pt>
                <c:pt idx="15258">
                  <c:v>0.30063939857154276</c:v>
                </c:pt>
                <c:pt idx="15259">
                  <c:v>0.30059999758229422</c:v>
                </c:pt>
                <c:pt idx="15260">
                  <c:v>0.30056060433821724</c:v>
                </c:pt>
                <c:pt idx="15261">
                  <c:v>0.30052121883728239</c:v>
                </c:pt>
                <c:pt idx="15262">
                  <c:v>0.3004818410774665</c:v>
                </c:pt>
                <c:pt idx="15263">
                  <c:v>0.30044247105672961</c:v>
                </c:pt>
                <c:pt idx="15264">
                  <c:v>0.30040310877305182</c:v>
                </c:pt>
                <c:pt idx="15265">
                  <c:v>0.30036375422441186</c:v>
                </c:pt>
                <c:pt idx="15266">
                  <c:v>0.30032440740877198</c:v>
                </c:pt>
                <c:pt idx="15267">
                  <c:v>0.30028506832410995</c:v>
                </c:pt>
                <c:pt idx="15268">
                  <c:v>0.30024573696839879</c:v>
                </c:pt>
                <c:pt idx="15269">
                  <c:v>0.30020641333962605</c:v>
                </c:pt>
                <c:pt idx="15270">
                  <c:v>0.30016709743574638</c:v>
                </c:pt>
                <c:pt idx="15271">
                  <c:v>0.30012778925476069</c:v>
                </c:pt>
                <c:pt idx="15272">
                  <c:v>0.30008848879462768</c:v>
                </c:pt>
                <c:pt idx="15273">
                  <c:v>0.30004919605332564</c:v>
                </c:pt>
                <c:pt idx="15274">
                  <c:v>0.30000991102885155</c:v>
                </c:pt>
                <c:pt idx="15275">
                  <c:v>0.29997063371916705</c:v>
                </c:pt>
                <c:pt idx="15276">
                  <c:v>0.29993136412225707</c:v>
                </c:pt>
                <c:pt idx="15277">
                  <c:v>0.2998921022361013</c:v>
                </c:pt>
                <c:pt idx="15278">
                  <c:v>0.29985284805868989</c:v>
                </c:pt>
                <c:pt idx="15279">
                  <c:v>0.29981360158799641</c:v>
                </c:pt>
                <c:pt idx="15280">
                  <c:v>0.29977436282200515</c:v>
                </c:pt>
                <c:pt idx="15281">
                  <c:v>0.29973513175869376</c:v>
                </c:pt>
                <c:pt idx="15282">
                  <c:v>0.29969590839605781</c:v>
                </c:pt>
                <c:pt idx="15283">
                  <c:v>0.2996566927320794</c:v>
                </c:pt>
                <c:pt idx="15284">
                  <c:v>0.29961748476473482</c:v>
                </c:pt>
                <c:pt idx="15285">
                  <c:v>0.29957828449202262</c:v>
                </c:pt>
                <c:pt idx="15286">
                  <c:v>0.29953909191191697</c:v>
                </c:pt>
                <c:pt idx="15287">
                  <c:v>0.29949990702241813</c:v>
                </c:pt>
                <c:pt idx="15288">
                  <c:v>0.29946072982150373</c:v>
                </c:pt>
                <c:pt idx="15289">
                  <c:v>0.29942156030716793</c:v>
                </c:pt>
                <c:pt idx="15290">
                  <c:v>0.29938239847739467</c:v>
                </c:pt>
                <c:pt idx="15291">
                  <c:v>0.29934324433017628</c:v>
                </c:pt>
                <c:pt idx="15292">
                  <c:v>0.29930409786351198</c:v>
                </c:pt>
                <c:pt idx="15293">
                  <c:v>0.29926495907537731</c:v>
                </c:pt>
                <c:pt idx="15294">
                  <c:v>0.29922582796377961</c:v>
                </c:pt>
                <c:pt idx="15295">
                  <c:v>0.29918670452669882</c:v>
                </c:pt>
                <c:pt idx="15296">
                  <c:v>0.29914758876213676</c:v>
                </c:pt>
                <c:pt idx="15297">
                  <c:v>0.29910848066808482</c:v>
                </c:pt>
                <c:pt idx="15298">
                  <c:v>0.29906938024253682</c:v>
                </c:pt>
                <c:pt idx="15299">
                  <c:v>0.29903028748348798</c:v>
                </c:pt>
                <c:pt idx="15300">
                  <c:v>0.29899120238893495</c:v>
                </c:pt>
                <c:pt idx="15301">
                  <c:v>0.29895212495687712</c:v>
                </c:pt>
                <c:pt idx="15302">
                  <c:v>0.29891305518530231</c:v>
                </c:pt>
                <c:pt idx="15303">
                  <c:v>0.29887399307222368</c:v>
                </c:pt>
                <c:pt idx="15304">
                  <c:v>0.29883493861561788</c:v>
                </c:pt>
                <c:pt idx="15305">
                  <c:v>0.2987958918135033</c:v>
                </c:pt>
                <c:pt idx="15306">
                  <c:v>0.29875685266387308</c:v>
                </c:pt>
                <c:pt idx="15307">
                  <c:v>0.29871782116473078</c:v>
                </c:pt>
                <c:pt idx="15308">
                  <c:v>0.29867879731407709</c:v>
                </c:pt>
                <c:pt idx="15309">
                  <c:v>0.29863978110990147</c:v>
                </c:pt>
                <c:pt idx="15310">
                  <c:v>0.29860077255021888</c:v>
                </c:pt>
                <c:pt idx="15311">
                  <c:v>0.29856177163302838</c:v>
                </c:pt>
                <c:pt idx="15312">
                  <c:v>0.29852277835634122</c:v>
                </c:pt>
                <c:pt idx="15313">
                  <c:v>0.29848379271815151</c:v>
                </c:pt>
                <c:pt idx="15314">
                  <c:v>0.29844481471646822</c:v>
                </c:pt>
                <c:pt idx="15315">
                  <c:v>0.29840584434929784</c:v>
                </c:pt>
                <c:pt idx="15316">
                  <c:v>0.29836688161465236</c:v>
                </c:pt>
                <c:pt idx="15317">
                  <c:v>0.29832792651051537</c:v>
                </c:pt>
                <c:pt idx="15318">
                  <c:v>0.29828897903492796</c:v>
                </c:pt>
                <c:pt idx="15319">
                  <c:v>0.29825003918587217</c:v>
                </c:pt>
                <c:pt idx="15320">
                  <c:v>0.29821110696136677</c:v>
                </c:pt>
                <c:pt idx="15321">
                  <c:v>0.29817218235942977</c:v>
                </c:pt>
                <c:pt idx="15322">
                  <c:v>0.2981332653780554</c:v>
                </c:pt>
                <c:pt idx="15323">
                  <c:v>0.2980943560152608</c:v>
                </c:pt>
                <c:pt idx="15324">
                  <c:v>0.29805545426906188</c:v>
                </c:pt>
                <c:pt idx="15325">
                  <c:v>0.29801656013747407</c:v>
                </c:pt>
                <c:pt idx="15326">
                  <c:v>0.29797767361849525</c:v>
                </c:pt>
                <c:pt idx="15327">
                  <c:v>0.29793879471014839</c:v>
                </c:pt>
                <c:pt idx="15328">
                  <c:v>0.29789992341044835</c:v>
                </c:pt>
                <c:pt idx="15329">
                  <c:v>0.29786105971740701</c:v>
                </c:pt>
                <c:pt idx="15330">
                  <c:v>0.2978222036290456</c:v>
                </c:pt>
                <c:pt idx="15331">
                  <c:v>0.29778335514336418</c:v>
                </c:pt>
                <c:pt idx="15332">
                  <c:v>0.29774451425839804</c:v>
                </c:pt>
                <c:pt idx="15333">
                  <c:v>0.29770568097215738</c:v>
                </c:pt>
                <c:pt idx="15334">
                  <c:v>0.29766685528266645</c:v>
                </c:pt>
                <c:pt idx="15335">
                  <c:v>0.29762803718792841</c:v>
                </c:pt>
                <c:pt idx="15336">
                  <c:v>0.29758922668597088</c:v>
                </c:pt>
                <c:pt idx="15337">
                  <c:v>0.29755042377482338</c:v>
                </c:pt>
                <c:pt idx="15338">
                  <c:v>0.29751162845248752</c:v>
                </c:pt>
                <c:pt idx="15339">
                  <c:v>0.29747284071699992</c:v>
                </c:pt>
                <c:pt idx="15340">
                  <c:v>0.29743406056637733</c:v>
                </c:pt>
                <c:pt idx="15341">
                  <c:v>0.29739528799864862</c:v>
                </c:pt>
                <c:pt idx="15342">
                  <c:v>0.29735652301182197</c:v>
                </c:pt>
                <c:pt idx="15343">
                  <c:v>0.29731776560393214</c:v>
                </c:pt>
                <c:pt idx="15344">
                  <c:v>0.29727901577299692</c:v>
                </c:pt>
                <c:pt idx="15345">
                  <c:v>0.29724027351705318</c:v>
                </c:pt>
                <c:pt idx="15346">
                  <c:v>0.29720153883411277</c:v>
                </c:pt>
                <c:pt idx="15347">
                  <c:v>0.29716281172221676</c:v>
                </c:pt>
                <c:pt idx="15348">
                  <c:v>0.29712409217937774</c:v>
                </c:pt>
                <c:pt idx="15349">
                  <c:v>0.2970853802036304</c:v>
                </c:pt>
                <c:pt idx="15350">
                  <c:v>0.29704667579300392</c:v>
                </c:pt>
                <c:pt idx="15351">
                  <c:v>0.29700797894552267</c:v>
                </c:pt>
                <c:pt idx="15352">
                  <c:v>0.29696928965922276</c:v>
                </c:pt>
                <c:pt idx="15353">
                  <c:v>0.29693060793212689</c:v>
                </c:pt>
                <c:pt idx="15354">
                  <c:v>0.29689193376227263</c:v>
                </c:pt>
                <c:pt idx="15355">
                  <c:v>0.29685326714769061</c:v>
                </c:pt>
                <c:pt idx="15356">
                  <c:v>0.29681460808640642</c:v>
                </c:pt>
                <c:pt idx="15357">
                  <c:v>0.29677595657645534</c:v>
                </c:pt>
                <c:pt idx="15358">
                  <c:v>0.29673731261587727</c:v>
                </c:pt>
                <c:pt idx="15359">
                  <c:v>0.29669867620270562</c:v>
                </c:pt>
                <c:pt idx="15360">
                  <c:v>0.29666004733496915</c:v>
                </c:pt>
                <c:pt idx="15361">
                  <c:v>0.2966214260106998</c:v>
                </c:pt>
                <c:pt idx="15362">
                  <c:v>0.29658281222795035</c:v>
                </c:pt>
                <c:pt idx="15363">
                  <c:v>0.29654420598473746</c:v>
                </c:pt>
                <c:pt idx="15364">
                  <c:v>0.29650560727911013</c:v>
                </c:pt>
                <c:pt idx="15365">
                  <c:v>0.29646701610909998</c:v>
                </c:pt>
                <c:pt idx="15366">
                  <c:v>0.29642843247275641</c:v>
                </c:pt>
                <c:pt idx="15367">
                  <c:v>0.296389856368107</c:v>
                </c:pt>
                <c:pt idx="15368">
                  <c:v>0.29635128779319386</c:v>
                </c:pt>
                <c:pt idx="15369">
                  <c:v>0.2963127267460659</c:v>
                </c:pt>
                <c:pt idx="15370">
                  <c:v>0.29627417322475735</c:v>
                </c:pt>
                <c:pt idx="15371">
                  <c:v>0.29623562722730107</c:v>
                </c:pt>
                <c:pt idx="15372">
                  <c:v>0.29619708875175527</c:v>
                </c:pt>
                <c:pt idx="15373">
                  <c:v>0.2961585577961568</c:v>
                </c:pt>
                <c:pt idx="15374">
                  <c:v>0.2961200343585515</c:v>
                </c:pt>
                <c:pt idx="15375">
                  <c:v>0.29608151843697578</c:v>
                </c:pt>
                <c:pt idx="15376">
                  <c:v>0.29604301002948286</c:v>
                </c:pt>
                <c:pt idx="15377">
                  <c:v>0.29600450913411902</c:v>
                </c:pt>
                <c:pt idx="15378">
                  <c:v>0.29596601574892289</c:v>
                </c:pt>
                <c:pt idx="15379">
                  <c:v>0.29592752987194765</c:v>
                </c:pt>
                <c:pt idx="15380">
                  <c:v>0.2958890515012314</c:v>
                </c:pt>
                <c:pt idx="15381">
                  <c:v>0.29585058063483943</c:v>
                </c:pt>
                <c:pt idx="15382">
                  <c:v>0.29581211727080736</c:v>
                </c:pt>
                <c:pt idx="15383">
                  <c:v>0.29577366140717831</c:v>
                </c:pt>
                <c:pt idx="15384">
                  <c:v>0.29573521304201855</c:v>
                </c:pt>
                <c:pt idx="15385">
                  <c:v>0.29569677217337181</c:v>
                </c:pt>
                <c:pt idx="15386">
                  <c:v>0.29565833879928932</c:v>
                </c:pt>
                <c:pt idx="15387">
                  <c:v>0.29561991291782602</c:v>
                </c:pt>
                <c:pt idx="15388">
                  <c:v>0.29558149452702437</c:v>
                </c:pt>
                <c:pt idx="15389">
                  <c:v>0.29554308362495174</c:v>
                </c:pt>
                <c:pt idx="15390">
                  <c:v>0.29550468020965548</c:v>
                </c:pt>
                <c:pt idx="15391">
                  <c:v>0.29546628427918142</c:v>
                </c:pt>
                <c:pt idx="15392">
                  <c:v>0.29542789583159418</c:v>
                </c:pt>
                <c:pt idx="15393">
                  <c:v>0.29538951486495246</c:v>
                </c:pt>
                <c:pt idx="15394">
                  <c:v>0.29535114137730151</c:v>
                </c:pt>
                <c:pt idx="15395">
                  <c:v>0.29531277536671097</c:v>
                </c:pt>
                <c:pt idx="15396">
                  <c:v>0.29527441683122241</c:v>
                </c:pt>
                <c:pt idx="15397">
                  <c:v>0.29523606576891032</c:v>
                </c:pt>
                <c:pt idx="15398">
                  <c:v>0.2951977221778268</c:v>
                </c:pt>
                <c:pt idx="15399">
                  <c:v>0.29515938605603126</c:v>
                </c:pt>
                <c:pt idx="15400">
                  <c:v>0.29512105740158429</c:v>
                </c:pt>
                <c:pt idx="15401">
                  <c:v>0.29508273621255166</c:v>
                </c:pt>
                <c:pt idx="15402">
                  <c:v>0.2950444224869791</c:v>
                </c:pt>
                <c:pt idx="15403">
                  <c:v>0.29500611622294848</c:v>
                </c:pt>
                <c:pt idx="15404">
                  <c:v>0.29496781741850431</c:v>
                </c:pt>
                <c:pt idx="15405">
                  <c:v>0.29492952607172251</c:v>
                </c:pt>
                <c:pt idx="15406">
                  <c:v>0.29489124218066332</c:v>
                </c:pt>
                <c:pt idx="15407">
                  <c:v>0.29485296574339515</c:v>
                </c:pt>
                <c:pt idx="15408">
                  <c:v>0.29481469675797606</c:v>
                </c:pt>
                <c:pt idx="15409">
                  <c:v>0.29477643522247177</c:v>
                </c:pt>
                <c:pt idx="15410">
                  <c:v>0.29473818113495276</c:v>
                </c:pt>
                <c:pt idx="15411">
                  <c:v>0.2946999344934797</c:v>
                </c:pt>
                <c:pt idx="15412">
                  <c:v>0.29466169529613051</c:v>
                </c:pt>
                <c:pt idx="15413">
                  <c:v>0.29462346354097191</c:v>
                </c:pt>
                <c:pt idx="15414">
                  <c:v>0.29458523922606489</c:v>
                </c:pt>
                <c:pt idx="15415">
                  <c:v>0.29454702234948132</c:v>
                </c:pt>
                <c:pt idx="15416">
                  <c:v>0.29450881290930042</c:v>
                </c:pt>
                <c:pt idx="15417">
                  <c:v>0.29447061090358057</c:v>
                </c:pt>
                <c:pt idx="15418">
                  <c:v>0.29443241633039652</c:v>
                </c:pt>
                <c:pt idx="15419">
                  <c:v>0.29439422918783054</c:v>
                </c:pt>
                <c:pt idx="15420">
                  <c:v>0.2943560494739369</c:v>
                </c:pt>
                <c:pt idx="15421">
                  <c:v>0.29431787718681057</c:v>
                </c:pt>
                <c:pt idx="15422">
                  <c:v>0.29427971232450445</c:v>
                </c:pt>
                <c:pt idx="15423">
                  <c:v>0.29424155488510229</c:v>
                </c:pt>
                <c:pt idx="15424">
                  <c:v>0.29420340486668317</c:v>
                </c:pt>
                <c:pt idx="15425">
                  <c:v>0.29416526226731932</c:v>
                </c:pt>
                <c:pt idx="15426">
                  <c:v>0.29412712708508681</c:v>
                </c:pt>
                <c:pt idx="15427">
                  <c:v>0.29408899931807025</c:v>
                </c:pt>
                <c:pt idx="15428">
                  <c:v>0.29405087896432885</c:v>
                </c:pt>
                <c:pt idx="15429">
                  <c:v>0.29401276602195642</c:v>
                </c:pt>
                <c:pt idx="15430">
                  <c:v>0.29397466048902765</c:v>
                </c:pt>
                <c:pt idx="15431">
                  <c:v>0.29393656236362087</c:v>
                </c:pt>
                <c:pt idx="15432">
                  <c:v>0.29389847164381805</c:v>
                </c:pt>
                <c:pt idx="15433">
                  <c:v>0.29386038832769962</c:v>
                </c:pt>
                <c:pt idx="15434">
                  <c:v>0.29382231241333906</c:v>
                </c:pt>
                <c:pt idx="15435">
                  <c:v>0.2937842438988354</c:v>
                </c:pt>
                <c:pt idx="15436">
                  <c:v>0.29374618278225839</c:v>
                </c:pt>
                <c:pt idx="15437">
                  <c:v>0.29370812906169147</c:v>
                </c:pt>
                <c:pt idx="15438">
                  <c:v>0.29367008273522482</c:v>
                </c:pt>
                <c:pt idx="15439">
                  <c:v>0.2936320438009396</c:v>
                </c:pt>
                <c:pt idx="15440">
                  <c:v>0.29359401225692111</c:v>
                </c:pt>
                <c:pt idx="15441">
                  <c:v>0.29355598810125538</c:v>
                </c:pt>
                <c:pt idx="15442">
                  <c:v>0.29351797133203372</c:v>
                </c:pt>
                <c:pt idx="15443">
                  <c:v>0.29347996194733222</c:v>
                </c:pt>
                <c:pt idx="15444">
                  <c:v>0.29344195994523781</c:v>
                </c:pt>
                <c:pt idx="15445">
                  <c:v>0.29340396532385943</c:v>
                </c:pt>
                <c:pt idx="15446">
                  <c:v>0.29336597808125886</c:v>
                </c:pt>
                <c:pt idx="15447">
                  <c:v>0.29332799821554223</c:v>
                </c:pt>
                <c:pt idx="15448">
                  <c:v>0.29329002572479118</c:v>
                </c:pt>
                <c:pt idx="15449">
                  <c:v>0.29325206060710501</c:v>
                </c:pt>
                <c:pt idx="15450">
                  <c:v>0.29321410286057081</c:v>
                </c:pt>
                <c:pt idx="15451">
                  <c:v>0.29317615248328005</c:v>
                </c:pt>
                <c:pt idx="15452">
                  <c:v>0.29313820947332575</c:v>
                </c:pt>
                <c:pt idx="15453">
                  <c:v>0.29310027382880616</c:v>
                </c:pt>
                <c:pt idx="15454">
                  <c:v>0.29306234554779947</c:v>
                </c:pt>
                <c:pt idx="15455">
                  <c:v>0.29302442462841582</c:v>
                </c:pt>
                <c:pt idx="15456">
                  <c:v>0.29298651106875068</c:v>
                </c:pt>
                <c:pt idx="15457">
                  <c:v>0.2929486048668844</c:v>
                </c:pt>
                <c:pt idx="15458">
                  <c:v>0.29291070602092584</c:v>
                </c:pt>
                <c:pt idx="15459">
                  <c:v>0.29287281452896902</c:v>
                </c:pt>
                <c:pt idx="15460">
                  <c:v>0.29283493038911063</c:v>
                </c:pt>
                <c:pt idx="15461">
                  <c:v>0.29279705359944547</c:v>
                </c:pt>
                <c:pt idx="15462">
                  <c:v>0.29275918415807956</c:v>
                </c:pt>
                <c:pt idx="15463">
                  <c:v>0.29272132206310825</c:v>
                </c:pt>
                <c:pt idx="15464">
                  <c:v>0.29268346731263839</c:v>
                </c:pt>
                <c:pt idx="15465">
                  <c:v>0.29264561990475507</c:v>
                </c:pt>
                <c:pt idx="15466">
                  <c:v>0.29260777983757136</c:v>
                </c:pt>
                <c:pt idx="15467">
                  <c:v>0.29256994710918138</c:v>
                </c:pt>
                <c:pt idx="15468">
                  <c:v>0.29253212171769588</c:v>
                </c:pt>
                <c:pt idx="15469">
                  <c:v>0.29249430366121432</c:v>
                </c:pt>
                <c:pt idx="15470">
                  <c:v>0.29245649293784742</c:v>
                </c:pt>
                <c:pt idx="15471">
                  <c:v>0.29241868954568317</c:v>
                </c:pt>
                <c:pt idx="15472">
                  <c:v>0.29238089348283669</c:v>
                </c:pt>
                <c:pt idx="15473">
                  <c:v>0.29234310474740582</c:v>
                </c:pt>
                <c:pt idx="15474">
                  <c:v>0.29230532333751252</c:v>
                </c:pt>
                <c:pt idx="15475">
                  <c:v>0.29226754925124632</c:v>
                </c:pt>
                <c:pt idx="15476">
                  <c:v>0.29222978248672549</c:v>
                </c:pt>
                <c:pt idx="15477">
                  <c:v>0.29219202304205488</c:v>
                </c:pt>
                <c:pt idx="15478">
                  <c:v>0.2921542709153454</c:v>
                </c:pt>
                <c:pt idx="15479">
                  <c:v>0.29211652610469996</c:v>
                </c:pt>
                <c:pt idx="15480">
                  <c:v>0.29207878860823083</c:v>
                </c:pt>
                <c:pt idx="15481">
                  <c:v>0.29204105842404693</c:v>
                </c:pt>
                <c:pt idx="15482">
                  <c:v>0.29200333555026431</c:v>
                </c:pt>
                <c:pt idx="15483">
                  <c:v>0.29196561998499643</c:v>
                </c:pt>
                <c:pt idx="15484">
                  <c:v>0.29192791172634464</c:v>
                </c:pt>
                <c:pt idx="15485">
                  <c:v>0.29189021077242538</c:v>
                </c:pt>
                <c:pt idx="15486">
                  <c:v>0.29185251712136001</c:v>
                </c:pt>
                <c:pt idx="15487">
                  <c:v>0.29181483077125547</c:v>
                </c:pt>
                <c:pt idx="15488">
                  <c:v>0.29177715172022256</c:v>
                </c:pt>
                <c:pt idx="15489">
                  <c:v>0.29173947996638577</c:v>
                </c:pt>
                <c:pt idx="15490">
                  <c:v>0.29170181550786006</c:v>
                </c:pt>
                <c:pt idx="15491">
                  <c:v>0.29166415834275505</c:v>
                </c:pt>
                <c:pt idx="15492">
                  <c:v>0.29162650846918892</c:v>
                </c:pt>
                <c:pt idx="15493">
                  <c:v>0.29158886588529292</c:v>
                </c:pt>
                <c:pt idx="15494">
                  <c:v>0.29155123058915733</c:v>
                </c:pt>
                <c:pt idx="15495">
                  <c:v>0.29151360257892617</c:v>
                </c:pt>
                <c:pt idx="15496">
                  <c:v>0.29147598185271689</c:v>
                </c:pt>
                <c:pt idx="15497">
                  <c:v>0.29143836840863052</c:v>
                </c:pt>
                <c:pt idx="15498">
                  <c:v>0.29140076224481526</c:v>
                </c:pt>
                <c:pt idx="15499">
                  <c:v>0.29136316335936696</c:v>
                </c:pt>
                <c:pt idx="15500">
                  <c:v>0.29132557175042018</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5013</c:v>
                </c:pt>
                <c:pt idx="15509">
                  <c:v>0.29098757440278256</c:v>
                </c:pt>
                <c:pt idx="15510">
                  <c:v>0.29095005545566482</c:v>
                </c:pt>
                <c:pt idx="15511">
                  <c:v>0.29091254376443465</c:v>
                </c:pt>
                <c:pt idx="15512">
                  <c:v>0.29087503932720904</c:v>
                </c:pt>
                <c:pt idx="15513">
                  <c:v>0.29083754214211727</c:v>
                </c:pt>
                <c:pt idx="15514">
                  <c:v>0.29080005220730032</c:v>
                </c:pt>
                <c:pt idx="15515">
                  <c:v>0.29076256952088747</c:v>
                </c:pt>
                <c:pt idx="15516">
                  <c:v>0.29072509408099845</c:v>
                </c:pt>
                <c:pt idx="15517">
                  <c:v>0.29068762588578084</c:v>
                </c:pt>
                <c:pt idx="15518">
                  <c:v>0.29065016493335388</c:v>
                </c:pt>
                <c:pt idx="15519">
                  <c:v>0.29061271122186527</c:v>
                </c:pt>
                <c:pt idx="15520">
                  <c:v>0.2905752647494339</c:v>
                </c:pt>
                <c:pt idx="15521">
                  <c:v>0.29053782551419927</c:v>
                </c:pt>
                <c:pt idx="15522">
                  <c:v>0.29050039351430551</c:v>
                </c:pt>
                <c:pt idx="15523">
                  <c:v>0.29046296874788136</c:v>
                </c:pt>
                <c:pt idx="15524">
                  <c:v>0.29042555121305724</c:v>
                </c:pt>
                <c:pt idx="15525">
                  <c:v>0.29038814090798026</c:v>
                </c:pt>
                <c:pt idx="15526">
                  <c:v>0.29035073783078141</c:v>
                </c:pt>
                <c:pt idx="15527">
                  <c:v>0.29031334197960318</c:v>
                </c:pt>
                <c:pt idx="15528">
                  <c:v>0.29027595335257933</c:v>
                </c:pt>
                <c:pt idx="15529">
                  <c:v>0.29023857194785807</c:v>
                </c:pt>
                <c:pt idx="15530">
                  <c:v>0.29020119776356357</c:v>
                </c:pt>
                <c:pt idx="15531">
                  <c:v>0.29016383079785651</c:v>
                </c:pt>
                <c:pt idx="15532">
                  <c:v>0.29012647104886707</c:v>
                </c:pt>
                <c:pt idx="15533">
                  <c:v>0.29008911851472885</c:v>
                </c:pt>
                <c:pt idx="15534">
                  <c:v>0.29005177319359948</c:v>
                </c:pt>
                <c:pt idx="15535">
                  <c:v>0.29001443508361935</c:v>
                </c:pt>
                <c:pt idx="15536">
                  <c:v>0.28997710418292238</c:v>
                </c:pt>
                <c:pt idx="15537">
                  <c:v>0.28993978048966312</c:v>
                </c:pt>
                <c:pt idx="15538">
                  <c:v>0.28990246400197928</c:v>
                </c:pt>
                <c:pt idx="15539">
                  <c:v>0.28986515471801649</c:v>
                </c:pt>
                <c:pt idx="15540">
                  <c:v>0.28982785263592581</c:v>
                </c:pt>
                <c:pt idx="15541">
                  <c:v>0.28979055775385132</c:v>
                </c:pt>
                <c:pt idx="15542">
                  <c:v>0.28975327006993912</c:v>
                </c:pt>
                <c:pt idx="15543">
                  <c:v>0.28971598958233796</c:v>
                </c:pt>
                <c:pt idx="15544">
                  <c:v>0.28967871628919872</c:v>
                </c:pt>
                <c:pt idx="15545">
                  <c:v>0.28964145018866161</c:v>
                </c:pt>
                <c:pt idx="15546">
                  <c:v>0.28960419127888937</c:v>
                </c:pt>
                <c:pt idx="15547">
                  <c:v>0.28956693955801582</c:v>
                </c:pt>
                <c:pt idx="15548">
                  <c:v>0.28952969502421044</c:v>
                </c:pt>
                <c:pt idx="15549">
                  <c:v>0.28949245767560616</c:v>
                </c:pt>
                <c:pt idx="15550">
                  <c:v>0.2894552275103634</c:v>
                </c:pt>
                <c:pt idx="15551">
                  <c:v>0.28941800452663741</c:v>
                </c:pt>
                <c:pt idx="15552">
                  <c:v>0.28938078872258366</c:v>
                </c:pt>
                <c:pt idx="15553">
                  <c:v>0.28934358009634031</c:v>
                </c:pt>
                <c:pt idx="15554">
                  <c:v>0.28930637864607972</c:v>
                </c:pt>
                <c:pt idx="15555">
                  <c:v>0.28926918436994764</c:v>
                </c:pt>
                <c:pt idx="15556">
                  <c:v>0.28923199726609522</c:v>
                </c:pt>
                <c:pt idx="15557">
                  <c:v>0.28919481733269253</c:v>
                </c:pt>
                <c:pt idx="15558">
                  <c:v>0.2891576445678794</c:v>
                </c:pt>
                <c:pt idx="15559">
                  <c:v>0.28912047896983212</c:v>
                </c:pt>
                <c:pt idx="15560">
                  <c:v>0.28908332053668501</c:v>
                </c:pt>
                <c:pt idx="15561">
                  <c:v>0.28904616926661963</c:v>
                </c:pt>
                <c:pt idx="15562">
                  <c:v>0.28900902515777732</c:v>
                </c:pt>
                <c:pt idx="15563">
                  <c:v>0.28897188820832831</c:v>
                </c:pt>
                <c:pt idx="15564">
                  <c:v>0.28893475841642963</c:v>
                </c:pt>
                <c:pt idx="15565">
                  <c:v>0.28889763578024585</c:v>
                </c:pt>
                <c:pt idx="15566">
                  <c:v>0.28886052029793091</c:v>
                </c:pt>
                <c:pt idx="15567">
                  <c:v>0.28882341196765476</c:v>
                </c:pt>
                <c:pt idx="15568">
                  <c:v>0.28878631078756561</c:v>
                </c:pt>
                <c:pt idx="15569">
                  <c:v>0.28874921675583864</c:v>
                </c:pt>
                <c:pt idx="15570">
                  <c:v>0.28871212987063882</c:v>
                </c:pt>
                <c:pt idx="15571">
                  <c:v>0.28867505013012629</c:v>
                </c:pt>
                <c:pt idx="15572">
                  <c:v>0.28863797753247078</c:v>
                </c:pt>
                <c:pt idx="15573">
                  <c:v>0.28860091207583016</c:v>
                </c:pt>
                <c:pt idx="15574">
                  <c:v>0.28856385375837151</c:v>
                </c:pt>
                <c:pt idx="15575">
                  <c:v>0.28852680257827057</c:v>
                </c:pt>
                <c:pt idx="15576">
                  <c:v>0.28848975853368097</c:v>
                </c:pt>
                <c:pt idx="15577">
                  <c:v>0.28845272162278496</c:v>
                </c:pt>
                <c:pt idx="15578">
                  <c:v>0.2884156918437395</c:v>
                </c:pt>
                <c:pt idx="15579">
                  <c:v>0.28837866919472427</c:v>
                </c:pt>
                <c:pt idx="15580">
                  <c:v>0.28834165367388842</c:v>
                </c:pt>
                <c:pt idx="15581">
                  <c:v>0.28830464527943112</c:v>
                </c:pt>
                <c:pt idx="15582">
                  <c:v>0.28826764400949556</c:v>
                </c:pt>
                <c:pt idx="15583">
                  <c:v>0.28823064986227231</c:v>
                </c:pt>
                <c:pt idx="15584">
                  <c:v>0.28819366283592684</c:v>
                </c:pt>
                <c:pt idx="15585">
                  <c:v>0.2881566829286345</c:v>
                </c:pt>
                <c:pt idx="15586">
                  <c:v>0.2881197101385603</c:v>
                </c:pt>
                <c:pt idx="15587">
                  <c:v>0.28808274446388582</c:v>
                </c:pt>
                <c:pt idx="15588">
                  <c:v>0.28804578590278623</c:v>
                </c:pt>
                <c:pt idx="15589">
                  <c:v>0.28800883445342684</c:v>
                </c:pt>
                <c:pt idx="15590">
                  <c:v>0.28797189011399238</c:v>
                </c:pt>
                <c:pt idx="15591">
                  <c:v>0.28793495288265986</c:v>
                </c:pt>
                <c:pt idx="15592">
                  <c:v>0.28789802275759435</c:v>
                </c:pt>
                <c:pt idx="15593">
                  <c:v>0.28786109973698482</c:v>
                </c:pt>
                <c:pt idx="15594">
                  <c:v>0.28782418381901287</c:v>
                </c:pt>
                <c:pt idx="15595">
                  <c:v>0.28778727500183282</c:v>
                </c:pt>
                <c:pt idx="15596">
                  <c:v>0.28775037328365294</c:v>
                </c:pt>
                <c:pt idx="15597">
                  <c:v>0.28771347866262942</c:v>
                </c:pt>
                <c:pt idx="15598">
                  <c:v>0.28767659113696253</c:v>
                </c:pt>
                <c:pt idx="15599">
                  <c:v>0.28763971070481431</c:v>
                </c:pt>
                <c:pt idx="15600">
                  <c:v>0.28760283736438336</c:v>
                </c:pt>
                <c:pt idx="15601">
                  <c:v>0.28756597111383947</c:v>
                </c:pt>
                <c:pt idx="15602">
                  <c:v>0.28752911195136482</c:v>
                </c:pt>
                <c:pt idx="15603">
                  <c:v>0.28749225987514998</c:v>
                </c:pt>
                <c:pt idx="15604">
                  <c:v>0.2874554148833755</c:v>
                </c:pt>
                <c:pt idx="15605">
                  <c:v>0.28741857697423168</c:v>
                </c:pt>
                <c:pt idx="15606">
                  <c:v>0.28738174614588785</c:v>
                </c:pt>
                <c:pt idx="15607">
                  <c:v>0.28734492239653742</c:v>
                </c:pt>
                <c:pt idx="15608">
                  <c:v>0.28730810572437615</c:v>
                </c:pt>
                <c:pt idx="15609">
                  <c:v>0.2872712961275718</c:v>
                </c:pt>
                <c:pt idx="15610">
                  <c:v>0.28723449360432662</c:v>
                </c:pt>
                <c:pt idx="15611">
                  <c:v>0.28719769815282331</c:v>
                </c:pt>
                <c:pt idx="15612">
                  <c:v>0.28716090977125425</c:v>
                </c:pt>
                <c:pt idx="15613">
                  <c:v>0.28712412845779595</c:v>
                </c:pt>
                <c:pt idx="15614">
                  <c:v>0.28708735421065346</c:v>
                </c:pt>
                <c:pt idx="15615">
                  <c:v>0.28705058702800634</c:v>
                </c:pt>
                <c:pt idx="15616">
                  <c:v>0.28701382690804794</c:v>
                </c:pt>
                <c:pt idx="15617">
                  <c:v>0.28697707384897175</c:v>
                </c:pt>
                <c:pt idx="15618">
                  <c:v>0.28694032784896512</c:v>
                </c:pt>
                <c:pt idx="15619">
                  <c:v>0.28690358890622092</c:v>
                </c:pt>
                <c:pt idx="15620">
                  <c:v>0.28686685701893738</c:v>
                </c:pt>
                <c:pt idx="15621">
                  <c:v>0.28683013218530462</c:v>
                </c:pt>
                <c:pt idx="15622">
                  <c:v>0.28679341440351269</c:v>
                </c:pt>
                <c:pt idx="15623">
                  <c:v>0.28675670367176898</c:v>
                </c:pt>
                <c:pt idx="15624">
                  <c:v>0.28671999998826014</c:v>
                </c:pt>
                <c:pt idx="15625">
                  <c:v>0.28668330335117381</c:v>
                </c:pt>
                <c:pt idx="15626">
                  <c:v>0.28664661375871858</c:v>
                </c:pt>
                <c:pt idx="15627">
                  <c:v>0.2866099312090909</c:v>
                </c:pt>
                <c:pt idx="15628">
                  <c:v>0.28657325570047842</c:v>
                </c:pt>
                <c:pt idx="15629">
                  <c:v>0.28653658723108932</c:v>
                </c:pt>
                <c:pt idx="15630">
                  <c:v>0.28649992579911832</c:v>
                </c:pt>
                <c:pt idx="15631">
                  <c:v>0.28646327140276839</c:v>
                </c:pt>
                <c:pt idx="15632">
                  <c:v>0.28642662404023289</c:v>
                </c:pt>
                <c:pt idx="15633">
                  <c:v>0.28638998370971908</c:v>
                </c:pt>
                <c:pt idx="15634">
                  <c:v>0.28635335040941456</c:v>
                </c:pt>
                <c:pt idx="15635">
                  <c:v>0.28631672413754056</c:v>
                </c:pt>
                <c:pt idx="15636">
                  <c:v>0.28628010489228595</c:v>
                </c:pt>
                <c:pt idx="15637">
                  <c:v>0.28624349267185401</c:v>
                </c:pt>
                <c:pt idx="15638">
                  <c:v>0.28620688747445938</c:v>
                </c:pt>
                <c:pt idx="15639">
                  <c:v>0.28617028929829141</c:v>
                </c:pt>
                <c:pt idx="15640">
                  <c:v>0.28613369814155726</c:v>
                </c:pt>
                <c:pt idx="15641">
                  <c:v>0.28609711400246995</c:v>
                </c:pt>
                <c:pt idx="15642">
                  <c:v>0.28606053687923333</c:v>
                </c:pt>
                <c:pt idx="15643">
                  <c:v>0.28602396677005015</c:v>
                </c:pt>
                <c:pt idx="15644">
                  <c:v>0.28598740367312081</c:v>
                </c:pt>
                <c:pt idx="15645">
                  <c:v>0.28595084758666711</c:v>
                </c:pt>
                <c:pt idx="15646">
                  <c:v>0.28591429850888689</c:v>
                </c:pt>
                <c:pt idx="15647">
                  <c:v>0.28587775643798841</c:v>
                </c:pt>
                <c:pt idx="15648">
                  <c:v>0.28584122137218637</c:v>
                </c:pt>
                <c:pt idx="15649">
                  <c:v>0.28580469330969593</c:v>
                </c:pt>
                <c:pt idx="15650">
                  <c:v>0.28576817224870232</c:v>
                </c:pt>
                <c:pt idx="15651">
                  <c:v>0.28573165818744101</c:v>
                </c:pt>
                <c:pt idx="15652">
                  <c:v>0.28569515112411525</c:v>
                </c:pt>
                <c:pt idx="15653">
                  <c:v>0.28565865105693705</c:v>
                </c:pt>
                <c:pt idx="15654">
                  <c:v>0.28562215798411938</c:v>
                </c:pt>
                <c:pt idx="15655">
                  <c:v>0.28558567190387968</c:v>
                </c:pt>
                <c:pt idx="15656">
                  <c:v>0.28554919281441482</c:v>
                </c:pt>
                <c:pt idx="15657">
                  <c:v>0.28551272071395917</c:v>
                </c:pt>
                <c:pt idx="15658">
                  <c:v>0.28547625560071382</c:v>
                </c:pt>
                <c:pt idx="15659">
                  <c:v>0.28543979747290232</c:v>
                </c:pt>
                <c:pt idx="15660">
                  <c:v>0.28540334632873693</c:v>
                </c:pt>
                <c:pt idx="15661">
                  <c:v>0.28536690216643834</c:v>
                </c:pt>
                <c:pt idx="15662">
                  <c:v>0.28533046498421866</c:v>
                </c:pt>
                <c:pt idx="15663">
                  <c:v>0.28529403478028975</c:v>
                </c:pt>
                <c:pt idx="15664">
                  <c:v>0.28525761155288232</c:v>
                </c:pt>
                <c:pt idx="15665">
                  <c:v>0.28522119530021217</c:v>
                </c:pt>
                <c:pt idx="15666">
                  <c:v>0.28518478602049385</c:v>
                </c:pt>
                <c:pt idx="15667">
                  <c:v>0.28514838371194834</c:v>
                </c:pt>
                <c:pt idx="15668">
                  <c:v>0.28511198837279739</c:v>
                </c:pt>
                <c:pt idx="15669">
                  <c:v>0.28507560000125942</c:v>
                </c:pt>
                <c:pt idx="15670">
                  <c:v>0.28503921859556125</c:v>
                </c:pt>
                <c:pt idx="15671">
                  <c:v>0.2850028441539223</c:v>
                </c:pt>
                <c:pt idx="15672">
                  <c:v>0.28496647667456992</c:v>
                </c:pt>
                <c:pt idx="15673">
                  <c:v>0.28493011615571301</c:v>
                </c:pt>
                <c:pt idx="15674">
                  <c:v>0.28489376259559002</c:v>
                </c:pt>
                <c:pt idx="15675">
                  <c:v>0.28485741599242492</c:v>
                </c:pt>
                <c:pt idx="15676">
                  <c:v>0.28482107634443427</c:v>
                </c:pt>
                <c:pt idx="15677">
                  <c:v>0.28478474364984829</c:v>
                </c:pt>
                <c:pt idx="15678">
                  <c:v>0.28474841790688482</c:v>
                </c:pt>
                <c:pt idx="15679">
                  <c:v>0.28471209911378431</c:v>
                </c:pt>
                <c:pt idx="15680">
                  <c:v>0.28467578726877146</c:v>
                </c:pt>
                <c:pt idx="15681">
                  <c:v>0.28463948237006331</c:v>
                </c:pt>
                <c:pt idx="15682">
                  <c:v>0.28460318441589871</c:v>
                </c:pt>
                <c:pt idx="15683">
                  <c:v>0.28456689340450764</c:v>
                </c:pt>
                <c:pt idx="15684">
                  <c:v>0.2845306093341099</c:v>
                </c:pt>
                <c:pt idx="15685">
                  <c:v>0.28449433220293868</c:v>
                </c:pt>
                <c:pt idx="15686">
                  <c:v>0.28445806200923363</c:v>
                </c:pt>
                <c:pt idx="15687">
                  <c:v>0.28442179875121187</c:v>
                </c:pt>
                <c:pt idx="15688">
                  <c:v>0.28438554242711606</c:v>
                </c:pt>
                <c:pt idx="15689">
                  <c:v>0.28434929303517487</c:v>
                </c:pt>
                <c:pt idx="15690">
                  <c:v>0.28431305057362116</c:v>
                </c:pt>
                <c:pt idx="15691">
                  <c:v>0.28427681504069202</c:v>
                </c:pt>
                <c:pt idx="15692">
                  <c:v>0.28424058643461081</c:v>
                </c:pt>
                <c:pt idx="15693">
                  <c:v>0.28420436475362248</c:v>
                </c:pt>
                <c:pt idx="15694">
                  <c:v>0.28416814999596263</c:v>
                </c:pt>
                <c:pt idx="15695">
                  <c:v>0.28413194215985632</c:v>
                </c:pt>
                <c:pt idx="15696">
                  <c:v>0.28409574124354947</c:v>
                </c:pt>
                <c:pt idx="15697">
                  <c:v>0.28405954724527682</c:v>
                </c:pt>
                <c:pt idx="15698">
                  <c:v>0.28402336016327767</c:v>
                </c:pt>
                <c:pt idx="15699">
                  <c:v>0.28398717999578638</c:v>
                </c:pt>
                <c:pt idx="15700">
                  <c:v>0.28395100674103529</c:v>
                </c:pt>
                <c:pt idx="15701">
                  <c:v>0.28391484039728104</c:v>
                </c:pt>
                <c:pt idx="15702">
                  <c:v>0.28387868096275093</c:v>
                </c:pt>
                <c:pt idx="15703">
                  <c:v>0.28384252843567531</c:v>
                </c:pt>
                <c:pt idx="15704">
                  <c:v>0.28380638281431925</c:v>
                </c:pt>
                <c:pt idx="15705">
                  <c:v>0.28377024409690316</c:v>
                </c:pt>
                <c:pt idx="15706">
                  <c:v>0.28373411228168133</c:v>
                </c:pt>
                <c:pt idx="15707">
                  <c:v>0.28369798736689505</c:v>
                </c:pt>
                <c:pt idx="15708">
                  <c:v>0.28366186935078291</c:v>
                </c:pt>
                <c:pt idx="15709">
                  <c:v>0.28362575823158426</c:v>
                </c:pt>
                <c:pt idx="15710">
                  <c:v>0.28358965400755332</c:v>
                </c:pt>
                <c:pt idx="15711">
                  <c:v>0.283553556676927</c:v>
                </c:pt>
                <c:pt idx="15712">
                  <c:v>0.28351746623796403</c:v>
                </c:pt>
                <c:pt idx="15713">
                  <c:v>0.28348138268889173</c:v>
                </c:pt>
                <c:pt idx="15714">
                  <c:v>0.28344530602796281</c:v>
                </c:pt>
                <c:pt idx="15715">
                  <c:v>0.28340923625342895</c:v>
                </c:pt>
                <c:pt idx="15716">
                  <c:v>0.28337317336353801</c:v>
                </c:pt>
                <c:pt idx="15717">
                  <c:v>0.28333711735652845</c:v>
                </c:pt>
                <c:pt idx="15718">
                  <c:v>0.28330106823066264</c:v>
                </c:pt>
                <c:pt idx="15719">
                  <c:v>0.28326502598417336</c:v>
                </c:pt>
                <c:pt idx="15720">
                  <c:v>0.28322899061532358</c:v>
                </c:pt>
                <c:pt idx="15721">
                  <c:v>0.28319296212236206</c:v>
                </c:pt>
                <c:pt idx="15722">
                  <c:v>0.28315694050353024</c:v>
                </c:pt>
                <c:pt idx="15723">
                  <c:v>0.28312092575709336</c:v>
                </c:pt>
                <c:pt idx="15724">
                  <c:v>0.28308491788129214</c:v>
                </c:pt>
                <c:pt idx="15725">
                  <c:v>0.28304891687438088</c:v>
                </c:pt>
                <c:pt idx="15726">
                  <c:v>0.28301292273461753</c:v>
                </c:pt>
                <c:pt idx="15727">
                  <c:v>0.28297693546025177</c:v>
                </c:pt>
                <c:pt idx="15728">
                  <c:v>0.28294095504953282</c:v>
                </c:pt>
                <c:pt idx="15729">
                  <c:v>0.2829049815007294</c:v>
                </c:pt>
                <c:pt idx="15730">
                  <c:v>0.28286901481208182</c:v>
                </c:pt>
                <c:pt idx="15731">
                  <c:v>0.28283305498185562</c:v>
                </c:pt>
                <c:pt idx="15732">
                  <c:v>0.2827971020083011</c:v>
                </c:pt>
                <c:pt idx="15733">
                  <c:v>0.28276115588968481</c:v>
                </c:pt>
                <c:pt idx="15734">
                  <c:v>0.28272521662425382</c:v>
                </c:pt>
                <c:pt idx="15735">
                  <c:v>0.28268928421027334</c:v>
                </c:pt>
                <c:pt idx="15736">
                  <c:v>0.28265335864599173</c:v>
                </c:pt>
                <c:pt idx="15737">
                  <c:v>0.28261743992968252</c:v>
                </c:pt>
                <c:pt idx="15738">
                  <c:v>0.28258152805958958</c:v>
                </c:pt>
                <c:pt idx="15739">
                  <c:v>0.28254562303398517</c:v>
                </c:pt>
                <c:pt idx="15740">
                  <c:v>0.28250972485112619</c:v>
                </c:pt>
                <c:pt idx="15741">
                  <c:v>0.28247383350927752</c:v>
                </c:pt>
                <c:pt idx="15742">
                  <c:v>0.28243794900669028</c:v>
                </c:pt>
                <c:pt idx="15743">
                  <c:v>0.28240207134164286</c:v>
                </c:pt>
                <c:pt idx="15744">
                  <c:v>0.28236620051237932</c:v>
                </c:pt>
                <c:pt idx="15745">
                  <c:v>0.28233033651717804</c:v>
                </c:pt>
                <c:pt idx="15746">
                  <c:v>0.28229447935430235</c:v>
                </c:pt>
                <c:pt idx="15747">
                  <c:v>0.28225862902200582</c:v>
                </c:pt>
                <c:pt idx="15748">
                  <c:v>0.282222785518567</c:v>
                </c:pt>
                <c:pt idx="15749">
                  <c:v>0.28218694884223988</c:v>
                </c:pt>
                <c:pt idx="15750">
                  <c:v>0.28215111899129913</c:v>
                </c:pt>
                <c:pt idx="15751">
                  <c:v>0.28211529596401291</c:v>
                </c:pt>
                <c:pt idx="15752">
                  <c:v>0.28207947975863945</c:v>
                </c:pt>
                <c:pt idx="15753">
                  <c:v>0.28204367037345296</c:v>
                </c:pt>
                <c:pt idx="15754">
                  <c:v>0.28200786780671688</c:v>
                </c:pt>
                <c:pt idx="15755">
                  <c:v>0.28197207205670738</c:v>
                </c:pt>
                <c:pt idx="15756">
                  <c:v>0.28193628312169366</c:v>
                </c:pt>
                <c:pt idx="15757">
                  <c:v>0.28190050099994157</c:v>
                </c:pt>
                <c:pt idx="15758">
                  <c:v>0.28186472568972254</c:v>
                </c:pt>
                <c:pt idx="15759">
                  <c:v>0.28182895718930889</c:v>
                </c:pt>
                <c:pt idx="15760">
                  <c:v>0.28179319549696424</c:v>
                </c:pt>
                <c:pt idx="15761">
                  <c:v>0.28175744061097519</c:v>
                </c:pt>
                <c:pt idx="15762">
                  <c:v>0.28172169252960838</c:v>
                </c:pt>
                <c:pt idx="15763">
                  <c:v>0.2816859512511361</c:v>
                </c:pt>
                <c:pt idx="15764">
                  <c:v>0.28165021677383356</c:v>
                </c:pt>
                <c:pt idx="15765">
                  <c:v>0.28161448909597914</c:v>
                </c:pt>
                <c:pt idx="15766">
                  <c:v>0.28157876821584049</c:v>
                </c:pt>
                <c:pt idx="15767">
                  <c:v>0.28154305413168979</c:v>
                </c:pt>
                <c:pt idx="15768">
                  <c:v>0.28150734684181561</c:v>
                </c:pt>
                <c:pt idx="15769">
                  <c:v>0.2814716463444919</c:v>
                </c:pt>
                <c:pt idx="15770">
                  <c:v>0.28143595263798626</c:v>
                </c:pt>
                <c:pt idx="15771">
                  <c:v>0.28140026572059035</c:v>
                </c:pt>
                <c:pt idx="15772">
                  <c:v>0.28136458559057276</c:v>
                </c:pt>
                <c:pt idx="15773">
                  <c:v>0.28132891224621365</c:v>
                </c:pt>
                <c:pt idx="15774">
                  <c:v>0.28129324568578823</c:v>
                </c:pt>
                <c:pt idx="15775">
                  <c:v>0.28125758590758798</c:v>
                </c:pt>
                <c:pt idx="15776">
                  <c:v>0.28122193290989012</c:v>
                </c:pt>
                <c:pt idx="15777">
                  <c:v>0.28118628669096996</c:v>
                </c:pt>
                <c:pt idx="15778">
                  <c:v>0.28115064724910932</c:v>
                </c:pt>
                <c:pt idx="15779">
                  <c:v>0.28111501458259575</c:v>
                </c:pt>
                <c:pt idx="15780">
                  <c:v>0.28107938868971138</c:v>
                </c:pt>
                <c:pt idx="15781">
                  <c:v>0.28104376956873467</c:v>
                </c:pt>
                <c:pt idx="15782">
                  <c:v>0.28100815721795741</c:v>
                </c:pt>
                <c:pt idx="15783">
                  <c:v>0.28097255163565654</c:v>
                </c:pt>
                <c:pt idx="15784">
                  <c:v>0.28093695282011283</c:v>
                </c:pt>
                <c:pt idx="15785">
                  <c:v>0.28090136076962691</c:v>
                </c:pt>
                <c:pt idx="15786">
                  <c:v>0.28086577548247388</c:v>
                </c:pt>
                <c:pt idx="15787">
                  <c:v>0.28083019695693562</c:v>
                </c:pt>
                <c:pt idx="15788">
                  <c:v>0.2807946251913111</c:v>
                </c:pt>
                <c:pt idx="15789">
                  <c:v>0.2807590601838828</c:v>
                </c:pt>
                <c:pt idx="15790">
                  <c:v>0.28072350193293882</c:v>
                </c:pt>
                <c:pt idx="15791">
                  <c:v>0.28068795043676775</c:v>
                </c:pt>
                <c:pt idx="15792">
                  <c:v>0.28065240569366218</c:v>
                </c:pt>
                <c:pt idx="15793">
                  <c:v>0.28061686770190647</c:v>
                </c:pt>
                <c:pt idx="15794">
                  <c:v>0.28058133645978778</c:v>
                </c:pt>
                <c:pt idx="15795">
                  <c:v>0.28054581196561007</c:v>
                </c:pt>
                <c:pt idx="15796">
                  <c:v>0.28051029421765539</c:v>
                </c:pt>
                <c:pt idx="15797">
                  <c:v>0.28047478321421793</c:v>
                </c:pt>
                <c:pt idx="15798">
                  <c:v>0.28043927895357817</c:v>
                </c:pt>
                <c:pt idx="15799">
                  <c:v>0.28040378143405342</c:v>
                </c:pt>
                <c:pt idx="15800">
                  <c:v>0.28036829065391738</c:v>
                </c:pt>
                <c:pt idx="15801">
                  <c:v>0.28033280661147092</c:v>
                </c:pt>
                <c:pt idx="15802">
                  <c:v>0.280297329305011</c:v>
                </c:pt>
                <c:pt idx="15803">
                  <c:v>0.28026185873283055</c:v>
                </c:pt>
                <c:pt idx="15804">
                  <c:v>0.28022639489322532</c:v>
                </c:pt>
                <c:pt idx="15805">
                  <c:v>0.28019093778449405</c:v>
                </c:pt>
                <c:pt idx="15806">
                  <c:v>0.28015548740492546</c:v>
                </c:pt>
                <c:pt idx="15807">
                  <c:v>0.28012004375282845</c:v>
                </c:pt>
                <c:pt idx="15808">
                  <c:v>0.28008460682649117</c:v>
                </c:pt>
                <c:pt idx="15809">
                  <c:v>0.2800491766242133</c:v>
                </c:pt>
                <c:pt idx="15810">
                  <c:v>0.28001375314429888</c:v>
                </c:pt>
                <c:pt idx="15811">
                  <c:v>0.27997833638504976</c:v>
                </c:pt>
                <c:pt idx="15812">
                  <c:v>0.27994292634475587</c:v>
                </c:pt>
                <c:pt idx="15813">
                  <c:v>0.27990752302171767</c:v>
                </c:pt>
                <c:pt idx="15814">
                  <c:v>0.27987212641425008</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778</c:v>
                </c:pt>
                <c:pt idx="15825">
                  <c:v>0.27948320647379715</c:v>
                </c:pt>
                <c:pt idx="15826">
                  <c:v>0.27944789032075251</c:v>
                </c:pt>
                <c:pt idx="15827">
                  <c:v>0.27941258086122889</c:v>
                </c:pt>
                <c:pt idx="15828">
                  <c:v>0.27937727809353641</c:v>
                </c:pt>
                <c:pt idx="15829">
                  <c:v>0.27934198201598948</c:v>
                </c:pt>
                <c:pt idx="15830">
                  <c:v>0.27930669262689772</c:v>
                </c:pt>
                <c:pt idx="15831">
                  <c:v>0.27927140992456584</c:v>
                </c:pt>
                <c:pt idx="15832">
                  <c:v>0.27923613390730362</c:v>
                </c:pt>
                <c:pt idx="15833">
                  <c:v>0.2792008645734293</c:v>
                </c:pt>
                <c:pt idx="15834">
                  <c:v>0.27916560192125411</c:v>
                </c:pt>
                <c:pt idx="15835">
                  <c:v>0.27913034594908137</c:v>
                </c:pt>
                <c:pt idx="15836">
                  <c:v>0.27909509665523324</c:v>
                </c:pt>
                <c:pt idx="15837">
                  <c:v>0.27905985403802003</c:v>
                </c:pt>
                <c:pt idx="15838">
                  <c:v>0.27902461809575918</c:v>
                </c:pt>
                <c:pt idx="15839">
                  <c:v>0.27898938882675728</c:v>
                </c:pt>
                <c:pt idx="15840">
                  <c:v>0.27895416622933428</c:v>
                </c:pt>
                <c:pt idx="15841">
                  <c:v>0.27891895030180613</c:v>
                </c:pt>
                <c:pt idx="15842">
                  <c:v>0.27888374104248725</c:v>
                </c:pt>
                <c:pt idx="15843">
                  <c:v>0.27884853844969032</c:v>
                </c:pt>
                <c:pt idx="15844">
                  <c:v>0.27881334252174067</c:v>
                </c:pt>
                <c:pt idx="15845">
                  <c:v>0.27877815325695282</c:v>
                </c:pt>
                <c:pt idx="15846">
                  <c:v>0.27874297065364689</c:v>
                </c:pt>
                <c:pt idx="15847">
                  <c:v>0.27870779471013279</c:v>
                </c:pt>
                <c:pt idx="15848">
                  <c:v>0.27867262542473947</c:v>
                </c:pt>
                <c:pt idx="15849">
                  <c:v>0.27863746279578311</c:v>
                </c:pt>
                <c:pt idx="15850">
                  <c:v>0.27860230682158416</c:v>
                </c:pt>
                <c:pt idx="15851">
                  <c:v>0.2785671575004634</c:v>
                </c:pt>
                <c:pt idx="15852">
                  <c:v>0.2785320148307423</c:v>
                </c:pt>
                <c:pt idx="15853">
                  <c:v>0.27849687881074686</c:v>
                </c:pt>
                <c:pt idx="15854">
                  <c:v>0.27846174943878671</c:v>
                </c:pt>
                <c:pt idx="15855">
                  <c:v>0.27842662671319784</c:v>
                </c:pt>
                <c:pt idx="15856">
                  <c:v>0.27839151063229911</c:v>
                </c:pt>
                <c:pt idx="15857">
                  <c:v>0.27835640119442118</c:v>
                </c:pt>
                <c:pt idx="15858">
                  <c:v>0.27832129839787562</c:v>
                </c:pt>
                <c:pt idx="15859">
                  <c:v>0.27828620224098782</c:v>
                </c:pt>
                <c:pt idx="15860">
                  <c:v>0.27825111272209524</c:v>
                </c:pt>
                <c:pt idx="15861">
                  <c:v>0.27821602983951932</c:v>
                </c:pt>
                <c:pt idx="15862">
                  <c:v>0.2781809535915849</c:v>
                </c:pt>
                <c:pt idx="15863">
                  <c:v>0.27814588397662032</c:v>
                </c:pt>
                <c:pt idx="15864">
                  <c:v>0.27811082099295686</c:v>
                </c:pt>
                <c:pt idx="15865">
                  <c:v>0.27807576463891032</c:v>
                </c:pt>
                <c:pt idx="15866">
                  <c:v>0.27804071491282539</c:v>
                </c:pt>
                <c:pt idx="15867">
                  <c:v>0.27800567181301788</c:v>
                </c:pt>
                <c:pt idx="15868">
                  <c:v>0.27797063533783223</c:v>
                </c:pt>
                <c:pt idx="15869">
                  <c:v>0.27793560548557789</c:v>
                </c:pt>
                <c:pt idx="15870">
                  <c:v>0.27790058225461062</c:v>
                </c:pt>
                <c:pt idx="15871">
                  <c:v>0.27786556564323933</c:v>
                </c:pt>
                <c:pt idx="15872">
                  <c:v>0.27783055564980996</c:v>
                </c:pt>
                <c:pt idx="15873">
                  <c:v>0.27779555227264641</c:v>
                </c:pt>
                <c:pt idx="15874">
                  <c:v>0.27776055551008949</c:v>
                </c:pt>
                <c:pt idx="15875">
                  <c:v>0.27772556536047427</c:v>
                </c:pt>
                <c:pt idx="15876">
                  <c:v>0.27769058182211942</c:v>
                </c:pt>
                <c:pt idx="15877">
                  <c:v>0.27765560489337476</c:v>
                </c:pt>
                <c:pt idx="15878">
                  <c:v>0.27762063457257036</c:v>
                </c:pt>
                <c:pt idx="15879">
                  <c:v>0.27758567085804592</c:v>
                </c:pt>
                <c:pt idx="15880">
                  <c:v>0.27755071374812484</c:v>
                </c:pt>
                <c:pt idx="15881">
                  <c:v>0.27751576324115973</c:v>
                </c:pt>
                <c:pt idx="15882">
                  <c:v>0.27748081933548036</c:v>
                </c:pt>
                <c:pt idx="15883">
                  <c:v>0.27744588202941756</c:v>
                </c:pt>
                <c:pt idx="15884">
                  <c:v>0.27741095132131682</c:v>
                </c:pt>
                <c:pt idx="15885">
                  <c:v>0.27737602720952392</c:v>
                </c:pt>
                <c:pt idx="15886">
                  <c:v>0.27734110969236137</c:v>
                </c:pt>
                <c:pt idx="15887">
                  <c:v>0.2773061987681828</c:v>
                </c:pt>
                <c:pt idx="15888">
                  <c:v>0.27727129443532073</c:v>
                </c:pt>
                <c:pt idx="15889">
                  <c:v>0.27723639669212474</c:v>
                </c:pt>
                <c:pt idx="15890">
                  <c:v>0.27720150553692774</c:v>
                </c:pt>
                <c:pt idx="15891">
                  <c:v>0.27716662096807432</c:v>
                </c:pt>
                <c:pt idx="15892">
                  <c:v>0.27713174298390675</c:v>
                </c:pt>
                <c:pt idx="15893">
                  <c:v>0.27709687158277191</c:v>
                </c:pt>
                <c:pt idx="15894">
                  <c:v>0.27706200676300197</c:v>
                </c:pt>
                <c:pt idx="15895">
                  <c:v>0.2770271485229519</c:v>
                </c:pt>
                <c:pt idx="15896">
                  <c:v>0.27699229686096288</c:v>
                </c:pt>
                <c:pt idx="15897">
                  <c:v>0.27695745177537889</c:v>
                </c:pt>
                <c:pt idx="15898">
                  <c:v>0.27692261326455359</c:v>
                </c:pt>
                <c:pt idx="15899">
                  <c:v>0.27688778132681757</c:v>
                </c:pt>
                <c:pt idx="15900">
                  <c:v>0.27685295596052284</c:v>
                </c:pt>
                <c:pt idx="15901">
                  <c:v>0.27681813716402404</c:v>
                </c:pt>
                <c:pt idx="15902">
                  <c:v>0.27678332493565688</c:v>
                </c:pt>
                <c:pt idx="15903">
                  <c:v>0.27674851927378102</c:v>
                </c:pt>
                <c:pt idx="15904">
                  <c:v>0.27671372017674045</c:v>
                </c:pt>
                <c:pt idx="15905">
                  <c:v>0.27667892764288926</c:v>
                </c:pt>
                <c:pt idx="15906">
                  <c:v>0.27664414167056189</c:v>
                </c:pt>
                <c:pt idx="15907">
                  <c:v>0.27660936225812371</c:v>
                </c:pt>
                <c:pt idx="15908">
                  <c:v>0.27657458940392038</c:v>
                </c:pt>
                <c:pt idx="15909">
                  <c:v>0.2765398231063031</c:v>
                </c:pt>
                <c:pt idx="15910">
                  <c:v>0.27650506336362707</c:v>
                </c:pt>
                <c:pt idx="15911">
                  <c:v>0.2764703101742374</c:v>
                </c:pt>
                <c:pt idx="15912">
                  <c:v>0.27643556353648757</c:v>
                </c:pt>
                <c:pt idx="15913">
                  <c:v>0.27640082344873707</c:v>
                </c:pt>
                <c:pt idx="15914">
                  <c:v>0.27636608990934108</c:v>
                </c:pt>
                <c:pt idx="15915">
                  <c:v>0.27633136291664334</c:v>
                </c:pt>
                <c:pt idx="15916">
                  <c:v>0.27629664246900276</c:v>
                </c:pt>
                <c:pt idx="15917">
                  <c:v>0.27626192856478005</c:v>
                </c:pt>
                <c:pt idx="15918">
                  <c:v>0.27622722120232757</c:v>
                </c:pt>
                <c:pt idx="15919">
                  <c:v>0.2761925203800018</c:v>
                </c:pt>
                <c:pt idx="15920">
                  <c:v>0.27615782609615924</c:v>
                </c:pt>
                <c:pt idx="15921">
                  <c:v>0.27612313834915841</c:v>
                </c:pt>
                <c:pt idx="15922">
                  <c:v>0.27608845713735991</c:v>
                </c:pt>
                <c:pt idx="15923">
                  <c:v>0.2760537824591115</c:v>
                </c:pt>
                <c:pt idx="15924">
                  <c:v>0.27601911431278331</c:v>
                </c:pt>
                <c:pt idx="15925">
                  <c:v>0.27598445269673066</c:v>
                </c:pt>
                <c:pt idx="15926">
                  <c:v>0.27594979760931432</c:v>
                </c:pt>
                <c:pt idx="15927">
                  <c:v>0.27591514904889386</c:v>
                </c:pt>
                <c:pt idx="15928">
                  <c:v>0.27588050701383615</c:v>
                </c:pt>
                <c:pt idx="15929">
                  <c:v>0.2758458715024909</c:v>
                </c:pt>
                <c:pt idx="15930">
                  <c:v>0.27581124251322453</c:v>
                </c:pt>
                <c:pt idx="15931">
                  <c:v>0.27577662004440856</c:v>
                </c:pt>
                <c:pt idx="15932">
                  <c:v>0.27574200409439276</c:v>
                </c:pt>
                <c:pt idx="15933">
                  <c:v>0.2757073946615507</c:v>
                </c:pt>
                <c:pt idx="15934">
                  <c:v>0.27567279174424919</c:v>
                </c:pt>
                <c:pt idx="15935">
                  <c:v>0.27563819534083694</c:v>
                </c:pt>
                <c:pt idx="15936">
                  <c:v>0.27560360544968948</c:v>
                </c:pt>
                <c:pt idx="15937">
                  <c:v>0.27556902206917466</c:v>
                </c:pt>
                <c:pt idx="15938">
                  <c:v>0.27553444519765946</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211</c:v>
                </c:pt>
                <c:pt idx="15947">
                  <c:v>0.27522354598947951</c:v>
                </c:pt>
                <c:pt idx="15948">
                  <c:v>0.27518903411816875</c:v>
                </c:pt>
                <c:pt idx="15949">
                  <c:v>0.27515452873791907</c:v>
                </c:pt>
                <c:pt idx="15950">
                  <c:v>0.27512002984709932</c:v>
                </c:pt>
                <c:pt idx="15951">
                  <c:v>0.27508553744408198</c:v>
                </c:pt>
                <c:pt idx="15952">
                  <c:v>0.2750510515272408</c:v>
                </c:pt>
                <c:pt idx="15953">
                  <c:v>0.27501657209495572</c:v>
                </c:pt>
                <c:pt idx="15954">
                  <c:v>0.27498209914558602</c:v>
                </c:pt>
                <c:pt idx="15955">
                  <c:v>0.27494763267751404</c:v>
                </c:pt>
                <c:pt idx="15956">
                  <c:v>0.2749131726891203</c:v>
                </c:pt>
                <c:pt idx="15957">
                  <c:v>0.27487871917878187</c:v>
                </c:pt>
                <c:pt idx="15958">
                  <c:v>0.27484427214486623</c:v>
                </c:pt>
                <c:pt idx="15959">
                  <c:v>0.27480983158574973</c:v>
                </c:pt>
                <c:pt idx="15960">
                  <c:v>0.27477539749981694</c:v>
                </c:pt>
                <c:pt idx="15961">
                  <c:v>0.27474096988544616</c:v>
                </c:pt>
                <c:pt idx="15962">
                  <c:v>0.27470654874100414</c:v>
                </c:pt>
                <c:pt idx="15963">
                  <c:v>0.27467213406488672</c:v>
                </c:pt>
                <c:pt idx="15964">
                  <c:v>0.27463772585545931</c:v>
                </c:pt>
                <c:pt idx="15965">
                  <c:v>0.27460332411110694</c:v>
                </c:pt>
                <c:pt idx="15966">
                  <c:v>0.27456892883021738</c:v>
                </c:pt>
                <c:pt idx="15967">
                  <c:v>0.27453454001116029</c:v>
                </c:pt>
                <c:pt idx="15968">
                  <c:v>0.27450015765232266</c:v>
                </c:pt>
                <c:pt idx="15969">
                  <c:v>0.27446578175208874</c:v>
                </c:pt>
                <c:pt idx="15970">
                  <c:v>0.27443141230883017</c:v>
                </c:pt>
                <c:pt idx="15971">
                  <c:v>0.27439704932094394</c:v>
                </c:pt>
                <c:pt idx="15972">
                  <c:v>0.27436269278680547</c:v>
                </c:pt>
                <c:pt idx="15973">
                  <c:v>0.27432834270479756</c:v>
                </c:pt>
                <c:pt idx="15974">
                  <c:v>0.27429399907330576</c:v>
                </c:pt>
                <c:pt idx="15975">
                  <c:v>0.27425966189071982</c:v>
                </c:pt>
                <c:pt idx="15976">
                  <c:v>0.2742253311554218</c:v>
                </c:pt>
                <c:pt idx="15977">
                  <c:v>0.27419100686579773</c:v>
                </c:pt>
                <c:pt idx="15978">
                  <c:v>0.27415668902023532</c:v>
                </c:pt>
                <c:pt idx="15979">
                  <c:v>0.27412237761711988</c:v>
                </c:pt>
                <c:pt idx="15980">
                  <c:v>0.27408807265484658</c:v>
                </c:pt>
                <c:pt idx="15981">
                  <c:v>0.27405377413178339</c:v>
                </c:pt>
                <c:pt idx="15982">
                  <c:v>0.27401948204633869</c:v>
                </c:pt>
                <c:pt idx="15983">
                  <c:v>0.27398519639689772</c:v>
                </c:pt>
                <c:pt idx="15984">
                  <c:v>0.27395091718184711</c:v>
                </c:pt>
                <c:pt idx="15985">
                  <c:v>0.27391664439957286</c:v>
                </c:pt>
                <c:pt idx="15986">
                  <c:v>0.27388237804847165</c:v>
                </c:pt>
                <c:pt idx="15987">
                  <c:v>0.27384811812692678</c:v>
                </c:pt>
                <c:pt idx="15988">
                  <c:v>0.27381386463334367</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88</c:v>
                </c:pt>
                <c:pt idx="16008">
                  <c:v>0.27313014215931725</c:v>
                </c:pt>
                <c:pt idx="16009">
                  <c:v>0.27309602328209548</c:v>
                </c:pt>
                <c:pt idx="16010">
                  <c:v>0.27306191079756831</c:v>
                </c:pt>
                <c:pt idx="16011">
                  <c:v>0.27302780470413851</c:v>
                </c:pt>
                <c:pt idx="16012">
                  <c:v>0.27299370500021031</c:v>
                </c:pt>
                <c:pt idx="16013">
                  <c:v>0.27295961168418748</c:v>
                </c:pt>
                <c:pt idx="16014">
                  <c:v>0.27292552475447796</c:v>
                </c:pt>
                <c:pt idx="16015">
                  <c:v>0.27289144420947731</c:v>
                </c:pt>
                <c:pt idx="16016">
                  <c:v>0.27285737004759997</c:v>
                </c:pt>
                <c:pt idx="16017">
                  <c:v>0.27282330226725465</c:v>
                </c:pt>
                <c:pt idx="16018">
                  <c:v>0.27278924086683243</c:v>
                </c:pt>
                <c:pt idx="16019">
                  <c:v>0.27275518584475855</c:v>
                </c:pt>
                <c:pt idx="16020">
                  <c:v>0.27272113719942681</c:v>
                </c:pt>
                <c:pt idx="16021">
                  <c:v>0.27268709492925763</c:v>
                </c:pt>
                <c:pt idx="16022">
                  <c:v>0.27265305903264536</c:v>
                </c:pt>
                <c:pt idx="16023">
                  <c:v>0.27261902950801026</c:v>
                </c:pt>
                <c:pt idx="16024">
                  <c:v>0.27258500635375882</c:v>
                </c:pt>
                <c:pt idx="16025">
                  <c:v>0.27255098956829982</c:v>
                </c:pt>
                <c:pt idx="16026">
                  <c:v>0.27251697915005091</c:v>
                </c:pt>
                <c:pt idx="16027">
                  <c:v>0.27248297509741243</c:v>
                </c:pt>
                <c:pt idx="16028">
                  <c:v>0.27244897740878982</c:v>
                </c:pt>
                <c:pt idx="16029">
                  <c:v>0.27241498608261888</c:v>
                </c:pt>
                <c:pt idx="16030">
                  <c:v>0.27238100111729185</c:v>
                </c:pt>
                <c:pt idx="16031">
                  <c:v>0.27234702251122367</c:v>
                </c:pt>
                <c:pt idx="16032">
                  <c:v>0.27231305026284602</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525</c:v>
                </c:pt>
                <c:pt idx="16043">
                  <c:v>0.27193977468406932</c:v>
                </c:pt>
                <c:pt idx="16044">
                  <c:v>0.27190587860424897</c:v>
                </c:pt>
                <c:pt idx="16045">
                  <c:v>0.27187198886151831</c:v>
                </c:pt>
                <c:pt idx="16046">
                  <c:v>0.27183810545431031</c:v>
                </c:pt>
                <c:pt idx="16047">
                  <c:v>0.27180422838104412</c:v>
                </c:pt>
                <c:pt idx="16048">
                  <c:v>0.27177035764013224</c:v>
                </c:pt>
                <c:pt idx="16049">
                  <c:v>0.27173649323000632</c:v>
                </c:pt>
                <c:pt idx="16050">
                  <c:v>0.27170263514908488</c:v>
                </c:pt>
                <c:pt idx="16051">
                  <c:v>0.27166878339579492</c:v>
                </c:pt>
                <c:pt idx="16052">
                  <c:v>0.27163493796854782</c:v>
                </c:pt>
                <c:pt idx="16053">
                  <c:v>0.27160109886577977</c:v>
                </c:pt>
                <c:pt idx="16054">
                  <c:v>0.27156726608591097</c:v>
                </c:pt>
                <c:pt idx="16055">
                  <c:v>0.2715334396273662</c:v>
                </c:pt>
                <c:pt idx="16056">
                  <c:v>0.27149961948857076</c:v>
                </c:pt>
                <c:pt idx="16057">
                  <c:v>0.27146580566795492</c:v>
                </c:pt>
                <c:pt idx="16058">
                  <c:v>0.27143199816393193</c:v>
                </c:pt>
                <c:pt idx="16059">
                  <c:v>0.27139819697494677</c:v>
                </c:pt>
                <c:pt idx="16060">
                  <c:v>0.27136440209941176</c:v>
                </c:pt>
                <c:pt idx="16061">
                  <c:v>0.27133061353575538</c:v>
                </c:pt>
                <c:pt idx="16062">
                  <c:v>0.27129683128241538</c:v>
                </c:pt>
                <c:pt idx="16063">
                  <c:v>0.27126305533781586</c:v>
                </c:pt>
                <c:pt idx="16064">
                  <c:v>0.27122928570038601</c:v>
                </c:pt>
                <c:pt idx="16065">
                  <c:v>0.27119552236855554</c:v>
                </c:pt>
                <c:pt idx="16066">
                  <c:v>0.27116176534075892</c:v>
                </c:pt>
                <c:pt idx="16067">
                  <c:v>0.27112801461541408</c:v>
                </c:pt>
                <c:pt idx="16068">
                  <c:v>0.27109427019096538</c:v>
                </c:pt>
                <c:pt idx="16069">
                  <c:v>0.27106053206583902</c:v>
                </c:pt>
                <c:pt idx="16070">
                  <c:v>0.27102680023847275</c:v>
                </c:pt>
                <c:pt idx="16071">
                  <c:v>0.27099307470728595</c:v>
                </c:pt>
                <c:pt idx="16072">
                  <c:v>0.27095935547072453</c:v>
                </c:pt>
                <c:pt idx="16073">
                  <c:v>0.27092564252721801</c:v>
                </c:pt>
                <c:pt idx="16074">
                  <c:v>0.27089193587520038</c:v>
                </c:pt>
                <c:pt idx="16075">
                  <c:v>0.27085823551310634</c:v>
                </c:pt>
                <c:pt idx="16076">
                  <c:v>0.27082454143937407</c:v>
                </c:pt>
                <c:pt idx="16077">
                  <c:v>0.27079085365242972</c:v>
                </c:pt>
                <c:pt idx="16078">
                  <c:v>0.27075717215071876</c:v>
                </c:pt>
                <c:pt idx="16079">
                  <c:v>0.27072349693267761</c:v>
                </c:pt>
                <c:pt idx="16080">
                  <c:v>0.2706898279967348</c:v>
                </c:pt>
                <c:pt idx="16081">
                  <c:v>0.27065616534133602</c:v>
                </c:pt>
                <c:pt idx="16082">
                  <c:v>0.27062250896492041</c:v>
                </c:pt>
                <c:pt idx="16083">
                  <c:v>0.27058885886591588</c:v>
                </c:pt>
                <c:pt idx="16084">
                  <c:v>0.2705552150427713</c:v>
                </c:pt>
                <c:pt idx="16085">
                  <c:v>0.2705215774939233</c:v>
                </c:pt>
                <c:pt idx="16086">
                  <c:v>0.27048794621781547</c:v>
                </c:pt>
                <c:pt idx="16087">
                  <c:v>0.27045432121288215</c:v>
                </c:pt>
                <c:pt idx="16088">
                  <c:v>0.27042070247756311</c:v>
                </c:pt>
                <c:pt idx="16089">
                  <c:v>0.27038709001030231</c:v>
                </c:pt>
                <c:pt idx="16090">
                  <c:v>0.27035348380955054</c:v>
                </c:pt>
                <c:pt idx="16091">
                  <c:v>0.2703198838737354</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922</c:v>
                </c:pt>
                <c:pt idx="16103">
                  <c:v>0.26991717274324867</c:v>
                </c:pt>
                <c:pt idx="16104">
                  <c:v>0.26988365411017351</c:v>
                </c:pt>
                <c:pt idx="16105">
                  <c:v>0.26985014172028882</c:v>
                </c:pt>
                <c:pt idx="16106">
                  <c:v>0.26981663557204627</c:v>
                </c:pt>
                <c:pt idx="16107">
                  <c:v>0.26978313566388051</c:v>
                </c:pt>
                <c:pt idx="16108">
                  <c:v>0.26974964199425788</c:v>
                </c:pt>
                <c:pt idx="16109">
                  <c:v>0.26971615456162379</c:v>
                </c:pt>
                <c:pt idx="16110">
                  <c:v>0.26968267336443685</c:v>
                </c:pt>
                <c:pt idx="16111">
                  <c:v>0.26964919840112372</c:v>
                </c:pt>
                <c:pt idx="16112">
                  <c:v>0.26961572967017322</c:v>
                </c:pt>
                <c:pt idx="16113">
                  <c:v>0.26958226717002004</c:v>
                </c:pt>
                <c:pt idx="16114">
                  <c:v>0.26954881089910832</c:v>
                </c:pt>
                <c:pt idx="16115">
                  <c:v>0.26951536085590688</c:v>
                </c:pt>
                <c:pt idx="16116">
                  <c:v>0.26948191703886915</c:v>
                </c:pt>
                <c:pt idx="16117">
                  <c:v>0.26944847944643735</c:v>
                </c:pt>
                <c:pt idx="16118">
                  <c:v>0.26941504807708011</c:v>
                </c:pt>
                <c:pt idx="16119">
                  <c:v>0.26938162292925416</c:v>
                </c:pt>
                <c:pt idx="16120">
                  <c:v>0.26934820400139964</c:v>
                </c:pt>
                <c:pt idx="16121">
                  <c:v>0.26931479129199465</c:v>
                </c:pt>
                <c:pt idx="16122">
                  <c:v>0.26928138479947838</c:v>
                </c:pt>
                <c:pt idx="16123">
                  <c:v>0.26924798452231624</c:v>
                </c:pt>
                <c:pt idx="16124">
                  <c:v>0.26921459045896895</c:v>
                </c:pt>
                <c:pt idx="16125">
                  <c:v>0.2691812026078928</c:v>
                </c:pt>
                <c:pt idx="16126">
                  <c:v>0.26914782096754697</c:v>
                </c:pt>
                <c:pt idx="16127">
                  <c:v>0.26911444553639113</c:v>
                </c:pt>
                <c:pt idx="16128">
                  <c:v>0.26908107631288924</c:v>
                </c:pt>
                <c:pt idx="16129">
                  <c:v>0.26904771329549082</c:v>
                </c:pt>
                <c:pt idx="16130">
                  <c:v>0.2690143564826678</c:v>
                </c:pt>
                <c:pt idx="16131">
                  <c:v>0.26898100587288326</c:v>
                </c:pt>
                <c:pt idx="16132">
                  <c:v>0.26894766146458438</c:v>
                </c:pt>
                <c:pt idx="16133">
                  <c:v>0.26891432325625292</c:v>
                </c:pt>
                <c:pt idx="16134">
                  <c:v>0.26888099124633791</c:v>
                </c:pt>
                <c:pt idx="16135">
                  <c:v>0.26884766543330441</c:v>
                </c:pt>
                <c:pt idx="16136">
                  <c:v>0.26881434581562691</c:v>
                </c:pt>
                <c:pt idx="16137">
                  <c:v>0.26878103239175521</c:v>
                </c:pt>
                <c:pt idx="16138">
                  <c:v>0.26874772516016521</c:v>
                </c:pt>
                <c:pt idx="16139">
                  <c:v>0.26871442411931862</c:v>
                </c:pt>
                <c:pt idx="16140">
                  <c:v>0.26868112926768456</c:v>
                </c:pt>
                <c:pt idx="16141">
                  <c:v>0.26864784060371666</c:v>
                </c:pt>
                <c:pt idx="16142">
                  <c:v>0.26861455812590085</c:v>
                </c:pt>
                <c:pt idx="16143">
                  <c:v>0.26858128183269592</c:v>
                </c:pt>
                <c:pt idx="16144">
                  <c:v>0.26854801172256032</c:v>
                </c:pt>
                <c:pt idx="16145">
                  <c:v>0.26851474779397438</c:v>
                </c:pt>
                <c:pt idx="16146">
                  <c:v>0.26848149004540617</c:v>
                </c:pt>
                <c:pt idx="16147">
                  <c:v>0.26844823847531579</c:v>
                </c:pt>
                <c:pt idx="16148">
                  <c:v>0.26841499308218625</c:v>
                </c:pt>
                <c:pt idx="16149">
                  <c:v>0.26838175386447688</c:v>
                </c:pt>
                <c:pt idx="16150">
                  <c:v>0.26834852082065941</c:v>
                </c:pt>
                <c:pt idx="16151">
                  <c:v>0.26831529394921078</c:v>
                </c:pt>
                <c:pt idx="16152">
                  <c:v>0.26828207324859138</c:v>
                </c:pt>
                <c:pt idx="16153">
                  <c:v>0.26824885871728665</c:v>
                </c:pt>
                <c:pt idx="16154">
                  <c:v>0.26821565035376327</c:v>
                </c:pt>
                <c:pt idx="16155">
                  <c:v>0.26818244815649461</c:v>
                </c:pt>
                <c:pt idx="16156">
                  <c:v>0.26814925212395374</c:v>
                </c:pt>
                <c:pt idx="16157">
                  <c:v>0.26811606225461976</c:v>
                </c:pt>
                <c:pt idx="16158">
                  <c:v>0.26808287854695523</c:v>
                </c:pt>
                <c:pt idx="16159">
                  <c:v>0.26804970099944486</c:v>
                </c:pt>
                <c:pt idx="16160">
                  <c:v>0.26801652961055838</c:v>
                </c:pt>
                <c:pt idx="16161">
                  <c:v>0.26798336437877612</c:v>
                </c:pt>
                <c:pt idx="16162">
                  <c:v>0.26795020530257241</c:v>
                </c:pt>
                <c:pt idx="16163">
                  <c:v>0.26791705238042018</c:v>
                </c:pt>
                <c:pt idx="16164">
                  <c:v>0.26788390561080927</c:v>
                </c:pt>
                <c:pt idx="16165">
                  <c:v>0.26785076499220323</c:v>
                </c:pt>
                <c:pt idx="16166">
                  <c:v>0.26781763052308133</c:v>
                </c:pt>
                <c:pt idx="16167">
                  <c:v>0.26778450220193134</c:v>
                </c:pt>
                <c:pt idx="16168">
                  <c:v>0.26775138002722765</c:v>
                </c:pt>
                <c:pt idx="16169">
                  <c:v>0.26771826399745619</c:v>
                </c:pt>
                <c:pt idx="16170">
                  <c:v>0.26768515411107779</c:v>
                </c:pt>
                <c:pt idx="16171">
                  <c:v>0.26765205036659229</c:v>
                </c:pt>
                <c:pt idx="16172">
                  <c:v>0.26761895276247488</c:v>
                </c:pt>
                <c:pt idx="16173">
                  <c:v>0.26758586129721218</c:v>
                </c:pt>
                <c:pt idx="16174">
                  <c:v>0.26755277596927407</c:v>
                </c:pt>
                <c:pt idx="16175">
                  <c:v>0.26751969677714282</c:v>
                </c:pt>
                <c:pt idx="16176">
                  <c:v>0.26748662371931842</c:v>
                </c:pt>
                <c:pt idx="16177">
                  <c:v>0.26745355679426508</c:v>
                </c:pt>
                <c:pt idx="16178">
                  <c:v>0.26742049600048251</c:v>
                </c:pt>
                <c:pt idx="16179">
                  <c:v>0.26738744133644615</c:v>
                </c:pt>
                <c:pt idx="16180">
                  <c:v>0.26735439280063811</c:v>
                </c:pt>
                <c:pt idx="16181">
                  <c:v>0.26732135039154731</c:v>
                </c:pt>
                <c:pt idx="16182">
                  <c:v>0.26728831410766574</c:v>
                </c:pt>
                <c:pt idx="16183">
                  <c:v>0.26725528394746961</c:v>
                </c:pt>
                <c:pt idx="16184">
                  <c:v>0.26722225990945137</c:v>
                </c:pt>
                <c:pt idx="16185">
                  <c:v>0.26718924199209082</c:v>
                </c:pt>
                <c:pt idx="16186">
                  <c:v>0.26715623019388507</c:v>
                </c:pt>
                <c:pt idx="16187">
                  <c:v>0.26712322451331499</c:v>
                </c:pt>
                <c:pt idx="16188">
                  <c:v>0.26709022494887846</c:v>
                </c:pt>
                <c:pt idx="16189">
                  <c:v>0.26705723149905491</c:v>
                </c:pt>
                <c:pt idx="16190">
                  <c:v>0.267024244162337</c:v>
                </c:pt>
                <c:pt idx="16191">
                  <c:v>0.26699126293721481</c:v>
                </c:pt>
                <c:pt idx="16192">
                  <c:v>0.26695828782218112</c:v>
                </c:pt>
                <c:pt idx="16193">
                  <c:v>0.26692531881571807</c:v>
                </c:pt>
                <c:pt idx="16194">
                  <c:v>0.2668923559163261</c:v>
                </c:pt>
                <c:pt idx="16195">
                  <c:v>0.26685939912249707</c:v>
                </c:pt>
                <c:pt idx="16196">
                  <c:v>0.26682644843271358</c:v>
                </c:pt>
                <c:pt idx="16197">
                  <c:v>0.26679350384547795</c:v>
                </c:pt>
                <c:pt idx="16198">
                  <c:v>0.26676056535928566</c:v>
                </c:pt>
                <c:pt idx="16199">
                  <c:v>0.26672763297261382</c:v>
                </c:pt>
                <c:pt idx="16200">
                  <c:v>0.26669470668397266</c:v>
                </c:pt>
                <c:pt idx="16201">
                  <c:v>0.26666178649185185</c:v>
                </c:pt>
                <c:pt idx="16202">
                  <c:v>0.26662887239475236</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784</c:v>
                </c:pt>
                <c:pt idx="16211">
                  <c:v>0.26633291954837618</c:v>
                </c:pt>
                <c:pt idx="16212">
                  <c:v>0.26630006631875264</c:v>
                </c:pt>
                <c:pt idx="16213">
                  <c:v>0.26626721916761142</c:v>
                </c:pt>
                <c:pt idx="16214">
                  <c:v>0.26623437809346578</c:v>
                </c:pt>
                <c:pt idx="16215">
                  <c:v>0.26620154309481281</c:v>
                </c:pt>
                <c:pt idx="16216">
                  <c:v>0.26616871417015331</c:v>
                </c:pt>
                <c:pt idx="16217">
                  <c:v>0.26613589131798981</c:v>
                </c:pt>
                <c:pt idx="16218">
                  <c:v>0.26610307453682425</c:v>
                </c:pt>
                <c:pt idx="16219">
                  <c:v>0.26607026382516391</c:v>
                </c:pt>
                <c:pt idx="16220">
                  <c:v>0.26603745918150029</c:v>
                </c:pt>
                <c:pt idx="16221">
                  <c:v>0.26600466060435296</c:v>
                </c:pt>
                <c:pt idx="16222">
                  <c:v>0.26597186809221424</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346</c:v>
                </c:pt>
                <c:pt idx="16238">
                  <c:v>0.26544801152096531</c:v>
                </c:pt>
                <c:pt idx="16239">
                  <c:v>0.26541532188563882</c:v>
                </c:pt>
                <c:pt idx="16240">
                  <c:v>0.26538263828848402</c:v>
                </c:pt>
                <c:pt idx="16241">
                  <c:v>0.26534996072800332</c:v>
                </c:pt>
                <c:pt idx="16242">
                  <c:v>0.26531728920272374</c:v>
                </c:pt>
                <c:pt idx="16243">
                  <c:v>0.26528462371114558</c:v>
                </c:pt>
                <c:pt idx="16244">
                  <c:v>0.26525196425179376</c:v>
                </c:pt>
                <c:pt idx="16245">
                  <c:v>0.26521931082317929</c:v>
                </c:pt>
                <c:pt idx="16246">
                  <c:v>0.26518666342382186</c:v>
                </c:pt>
                <c:pt idx="16247">
                  <c:v>0.26515402205222527</c:v>
                </c:pt>
                <c:pt idx="16248">
                  <c:v>0.26512138670691726</c:v>
                </c:pt>
                <c:pt idx="16249">
                  <c:v>0.26508875738641446</c:v>
                </c:pt>
                <c:pt idx="16250">
                  <c:v>0.26505613408922285</c:v>
                </c:pt>
                <c:pt idx="16251">
                  <c:v>0.26502351681387132</c:v>
                </c:pt>
                <c:pt idx="16252">
                  <c:v>0.264990905558876</c:v>
                </c:pt>
                <c:pt idx="16253">
                  <c:v>0.26495830032275236</c:v>
                </c:pt>
                <c:pt idx="16254">
                  <c:v>0.26492570110401864</c:v>
                </c:pt>
                <c:pt idx="16255">
                  <c:v>0.26489310790119175</c:v>
                </c:pt>
                <c:pt idx="16256">
                  <c:v>0.26486052071279986</c:v>
                </c:pt>
                <c:pt idx="16257">
                  <c:v>0.26482793953736189</c:v>
                </c:pt>
                <c:pt idx="16258">
                  <c:v>0.26479536437338974</c:v>
                </c:pt>
                <c:pt idx="16259">
                  <c:v>0.26476279521941865</c:v>
                </c:pt>
                <c:pt idx="16260">
                  <c:v>0.26473023207395274</c:v>
                </c:pt>
                <c:pt idx="16261">
                  <c:v>0.26469767493552843</c:v>
                </c:pt>
                <c:pt idx="16262">
                  <c:v>0.26466512380266338</c:v>
                </c:pt>
                <c:pt idx="16263">
                  <c:v>0.26463257867388085</c:v>
                </c:pt>
                <c:pt idx="16264">
                  <c:v>0.26460003954770406</c:v>
                </c:pt>
                <c:pt idx="16265">
                  <c:v>0.26456750642265731</c:v>
                </c:pt>
                <c:pt idx="16266">
                  <c:v>0.26453497929726955</c:v>
                </c:pt>
                <c:pt idx="16267">
                  <c:v>0.26450245817005086</c:v>
                </c:pt>
                <c:pt idx="16268">
                  <c:v>0.26446994303954524</c:v>
                </c:pt>
                <c:pt idx="16269">
                  <c:v>0.26443743390426488</c:v>
                </c:pt>
                <c:pt idx="16270">
                  <c:v>0.26440493076273958</c:v>
                </c:pt>
                <c:pt idx="16271">
                  <c:v>0.26437243361349982</c:v>
                </c:pt>
                <c:pt idx="16272">
                  <c:v>0.26433994245506975</c:v>
                </c:pt>
                <c:pt idx="16273">
                  <c:v>0.26430745728597782</c:v>
                </c:pt>
                <c:pt idx="16274">
                  <c:v>0.26427497810475536</c:v>
                </c:pt>
                <c:pt idx="16275">
                  <c:v>0.26424250490991857</c:v>
                </c:pt>
                <c:pt idx="16276">
                  <c:v>0.26421003770000911</c:v>
                </c:pt>
                <c:pt idx="16277">
                  <c:v>0.26417757647355206</c:v>
                </c:pt>
                <c:pt idx="16278">
                  <c:v>0.26414512122907718</c:v>
                </c:pt>
                <c:pt idx="16279">
                  <c:v>0.26411267196511801</c:v>
                </c:pt>
                <c:pt idx="16280">
                  <c:v>0.26408022868019554</c:v>
                </c:pt>
                <c:pt idx="16281">
                  <c:v>0.26404779137285661</c:v>
                </c:pt>
                <c:pt idx="16282">
                  <c:v>0.26401536004161186</c:v>
                </c:pt>
                <c:pt idx="16283">
                  <c:v>0.26398293468501138</c:v>
                </c:pt>
                <c:pt idx="16284">
                  <c:v>0.26395051530158087</c:v>
                </c:pt>
                <c:pt idx="16285">
                  <c:v>0.2639181018898622</c:v>
                </c:pt>
                <c:pt idx="16286">
                  <c:v>0.26388569444836468</c:v>
                </c:pt>
                <c:pt idx="16287">
                  <c:v>0.26385329297564958</c:v>
                </c:pt>
                <c:pt idx="16288">
                  <c:v>0.2638208974702359</c:v>
                </c:pt>
                <c:pt idx="16289">
                  <c:v>0.26378850793066438</c:v>
                </c:pt>
                <c:pt idx="16290">
                  <c:v>0.26375612435546036</c:v>
                </c:pt>
                <c:pt idx="16291">
                  <c:v>0.26372374674317273</c:v>
                </c:pt>
                <c:pt idx="16292">
                  <c:v>0.26369137509233226</c:v>
                </c:pt>
                <c:pt idx="16293">
                  <c:v>0.26365900940147524</c:v>
                </c:pt>
                <c:pt idx="16294">
                  <c:v>0.26362664966913907</c:v>
                </c:pt>
                <c:pt idx="16295">
                  <c:v>0.26359429589386441</c:v>
                </c:pt>
                <c:pt idx="16296">
                  <c:v>0.26356194807417854</c:v>
                </c:pt>
                <c:pt idx="16297">
                  <c:v>0.26352960620863081</c:v>
                </c:pt>
                <c:pt idx="16298">
                  <c:v>0.26349727029575598</c:v>
                </c:pt>
                <c:pt idx="16299">
                  <c:v>0.2634649403340969</c:v>
                </c:pt>
                <c:pt idx="16300">
                  <c:v>0.26343261632218357</c:v>
                </c:pt>
                <c:pt idx="16301">
                  <c:v>0.26340029825856581</c:v>
                </c:pt>
                <c:pt idx="16302">
                  <c:v>0.26336798614178092</c:v>
                </c:pt>
                <c:pt idx="16303">
                  <c:v>0.26333567997037038</c:v>
                </c:pt>
                <c:pt idx="16304">
                  <c:v>0.26330337974287976</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672</c:v>
                </c:pt>
                <c:pt idx="16315">
                  <c:v>0.26294846912216974</c:v>
                </c:pt>
                <c:pt idx="16316">
                  <c:v>0.26291624010805681</c:v>
                </c:pt>
                <c:pt idx="16317">
                  <c:v>0.26288401701894776</c:v>
                </c:pt>
                <c:pt idx="16318">
                  <c:v>0.26285179985337281</c:v>
                </c:pt>
                <c:pt idx="16319">
                  <c:v>0.26281958860989751</c:v>
                </c:pt>
                <c:pt idx="16320">
                  <c:v>0.26278738328705986</c:v>
                </c:pt>
                <c:pt idx="16321">
                  <c:v>0.26275518388340646</c:v>
                </c:pt>
                <c:pt idx="16322">
                  <c:v>0.26272299039750002</c:v>
                </c:pt>
                <c:pt idx="16323">
                  <c:v>0.26269080282787532</c:v>
                </c:pt>
                <c:pt idx="16324">
                  <c:v>0.2626586211730933</c:v>
                </c:pt>
                <c:pt idx="16325">
                  <c:v>0.26262644543170127</c:v>
                </c:pt>
                <c:pt idx="16326">
                  <c:v>0.26259427560225423</c:v>
                </c:pt>
                <c:pt idx="16327">
                  <c:v>0.2625621116832938</c:v>
                </c:pt>
                <c:pt idx="16328">
                  <c:v>0.26252995367338194</c:v>
                </c:pt>
                <c:pt idx="16329">
                  <c:v>0.26249780157106817</c:v>
                </c:pt>
                <c:pt idx="16330">
                  <c:v>0.26246565537490896</c:v>
                </c:pt>
                <c:pt idx="16331">
                  <c:v>0.26243351508344748</c:v>
                </c:pt>
                <c:pt idx="16332">
                  <c:v>0.26240138069524832</c:v>
                </c:pt>
                <c:pt idx="16333">
                  <c:v>0.26236925220886181</c:v>
                </c:pt>
                <c:pt idx="16334">
                  <c:v>0.26233712962284589</c:v>
                </c:pt>
                <c:pt idx="16335">
                  <c:v>0.26230501293574782</c:v>
                </c:pt>
                <c:pt idx="16336">
                  <c:v>0.26227290214613103</c:v>
                </c:pt>
                <c:pt idx="16337">
                  <c:v>0.26224079725255284</c:v>
                </c:pt>
                <c:pt idx="16338">
                  <c:v>0.2622086982535598</c:v>
                </c:pt>
                <c:pt idx="16339">
                  <c:v>0.2621766051477219</c:v>
                </c:pt>
                <c:pt idx="16340">
                  <c:v>0.26214451793358384</c:v>
                </c:pt>
                <c:pt idx="16341">
                  <c:v>0.26211243660971312</c:v>
                </c:pt>
                <c:pt idx="16342">
                  <c:v>0.26208036117467343</c:v>
                </c:pt>
                <c:pt idx="16343">
                  <c:v>0.26204829162699822</c:v>
                </c:pt>
                <c:pt idx="16344">
                  <c:v>0.26201622796527585</c:v>
                </c:pt>
                <c:pt idx="16345">
                  <c:v>0.26198417018805126</c:v>
                </c:pt>
                <c:pt idx="16346">
                  <c:v>0.26195211829388132</c:v>
                </c:pt>
                <c:pt idx="16347">
                  <c:v>0.26192007228133701</c:v>
                </c:pt>
                <c:pt idx="16348">
                  <c:v>0.26188803214897532</c:v>
                </c:pt>
                <c:pt idx="16349">
                  <c:v>0.26185599789536013</c:v>
                </c:pt>
                <c:pt idx="16350">
                  <c:v>0.26182396951904996</c:v>
                </c:pt>
                <c:pt idx="16351">
                  <c:v>0.26179194701859476</c:v>
                </c:pt>
                <c:pt idx="16352">
                  <c:v>0.26175993039258394</c:v>
                </c:pt>
                <c:pt idx="16353">
                  <c:v>0.26172791963956332</c:v>
                </c:pt>
                <c:pt idx="16354">
                  <c:v>0.26169591475809773</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306</c:v>
                </c:pt>
                <c:pt idx="16363">
                  <c:v>0.26140813480824232</c:v>
                </c:pt>
                <c:pt idx="16364">
                  <c:v>0.26137618856345574</c:v>
                </c:pt>
                <c:pt idx="16365">
                  <c:v>0.26134424817445218</c:v>
                </c:pt>
                <c:pt idx="16366">
                  <c:v>0.261312313639808</c:v>
                </c:pt>
                <c:pt idx="16367">
                  <c:v>0.26128038495807931</c:v>
                </c:pt>
                <c:pt idx="16368">
                  <c:v>0.26124846212785541</c:v>
                </c:pt>
                <c:pt idx="16369">
                  <c:v>0.26121654514768938</c:v>
                </c:pt>
                <c:pt idx="16370">
                  <c:v>0.26118463401616271</c:v>
                </c:pt>
                <c:pt idx="16371">
                  <c:v>0.26115272873184292</c:v>
                </c:pt>
                <c:pt idx="16372">
                  <c:v>0.26112082929330188</c:v>
                </c:pt>
                <c:pt idx="16373">
                  <c:v>0.26108893569911373</c:v>
                </c:pt>
                <c:pt idx="16374">
                  <c:v>0.26105704794784557</c:v>
                </c:pt>
                <c:pt idx="16375">
                  <c:v>0.26102516603806991</c:v>
                </c:pt>
                <c:pt idx="16376">
                  <c:v>0.26099328996836635</c:v>
                </c:pt>
                <c:pt idx="16377">
                  <c:v>0.26096141973730547</c:v>
                </c:pt>
                <c:pt idx="16378">
                  <c:v>0.26092955534346501</c:v>
                </c:pt>
                <c:pt idx="16379">
                  <c:v>0.26089769678540881</c:v>
                </c:pt>
                <c:pt idx="16380">
                  <c:v>0.26086584406172253</c:v>
                </c:pt>
                <c:pt idx="16381">
                  <c:v>0.26083399717097838</c:v>
                </c:pt>
                <c:pt idx="16382">
                  <c:v>0.26080215611175184</c:v>
                </c:pt>
                <c:pt idx="16383">
                  <c:v>0.26077032088261981</c:v>
                </c:pt>
                <c:pt idx="16384">
                  <c:v>0.26073849148215816</c:v>
                </c:pt>
                <c:pt idx="16385">
                  <c:v>0.26070666790894903</c:v>
                </c:pt>
                <c:pt idx="16386">
                  <c:v>0.26067485016155734</c:v>
                </c:pt>
                <c:pt idx="16387">
                  <c:v>0.26064303823857049</c:v>
                </c:pt>
                <c:pt idx="16388">
                  <c:v>0.26061123213857224</c:v>
                </c:pt>
                <c:pt idx="16389">
                  <c:v>0.26057943186013216</c:v>
                </c:pt>
                <c:pt idx="16390">
                  <c:v>0.26054763740183229</c:v>
                </c:pt>
                <c:pt idx="16391">
                  <c:v>0.26051584876225381</c:v>
                </c:pt>
                <c:pt idx="16392">
                  <c:v>0.26048406593998169</c:v>
                </c:pt>
                <c:pt idx="16393">
                  <c:v>0.2604522889335783</c:v>
                </c:pt>
                <c:pt idx="16394">
                  <c:v>0.26042051774164876</c:v>
                </c:pt>
                <c:pt idx="16395">
                  <c:v>0.26038875236275816</c:v>
                </c:pt>
                <c:pt idx="16396">
                  <c:v>0.26035699279549207</c:v>
                </c:pt>
                <c:pt idx="16397">
                  <c:v>0.2603252390384323</c:v>
                </c:pt>
                <c:pt idx="16398">
                  <c:v>0.26029349109016703</c:v>
                </c:pt>
                <c:pt idx="16399">
                  <c:v>0.26026174894927639</c:v>
                </c:pt>
                <c:pt idx="16400">
                  <c:v>0.26023001261434375</c:v>
                </c:pt>
                <c:pt idx="16401">
                  <c:v>0.26019828208395368</c:v>
                </c:pt>
                <c:pt idx="16402">
                  <c:v>0.26016655735669031</c:v>
                </c:pt>
                <c:pt idx="16403">
                  <c:v>0.26013483843113261</c:v>
                </c:pt>
                <c:pt idx="16404">
                  <c:v>0.26010312530588442</c:v>
                </c:pt>
                <c:pt idx="16405">
                  <c:v>0.26007141797951538</c:v>
                </c:pt>
                <c:pt idx="16406">
                  <c:v>0.26003971645061125</c:v>
                </c:pt>
                <c:pt idx="16407">
                  <c:v>0.2600080207177658</c:v>
                </c:pt>
                <c:pt idx="16408">
                  <c:v>0.25997633077956606</c:v>
                </c:pt>
                <c:pt idx="16409">
                  <c:v>0.25994464663459155</c:v>
                </c:pt>
                <c:pt idx="16410">
                  <c:v>0.25991296828144367</c:v>
                </c:pt>
                <c:pt idx="16411">
                  <c:v>0.25988129571869645</c:v>
                </c:pt>
                <c:pt idx="16412">
                  <c:v>0.25984962894494701</c:v>
                </c:pt>
                <c:pt idx="16413">
                  <c:v>0.25981796795878453</c:v>
                </c:pt>
                <c:pt idx="16414">
                  <c:v>0.25978631275879105</c:v>
                </c:pt>
                <c:pt idx="16415">
                  <c:v>0.25975466334357061</c:v>
                </c:pt>
                <c:pt idx="16416">
                  <c:v>0.25972301971169975</c:v>
                </c:pt>
                <c:pt idx="16417">
                  <c:v>0.25969138186177926</c:v>
                </c:pt>
                <c:pt idx="16418">
                  <c:v>0.25965974979239703</c:v>
                </c:pt>
                <c:pt idx="16419">
                  <c:v>0.25962812350214498</c:v>
                </c:pt>
                <c:pt idx="16420">
                  <c:v>0.25959650298961862</c:v>
                </c:pt>
                <c:pt idx="16421">
                  <c:v>0.25956488825340468</c:v>
                </c:pt>
                <c:pt idx="16422">
                  <c:v>0.25953327929209535</c:v>
                </c:pt>
                <c:pt idx="16423">
                  <c:v>0.25950167610429181</c:v>
                </c:pt>
                <c:pt idx="16424">
                  <c:v>0.25947007868858385</c:v>
                </c:pt>
                <c:pt idx="16425">
                  <c:v>0.25943848704356642</c:v>
                </c:pt>
                <c:pt idx="16426">
                  <c:v>0.25940690116783954</c:v>
                </c:pt>
                <c:pt idx="16427">
                  <c:v>0.25937532105998623</c:v>
                </c:pt>
                <c:pt idx="16428">
                  <c:v>0.2593437467186081</c:v>
                </c:pt>
                <c:pt idx="16429">
                  <c:v>0.25931217814230878</c:v>
                </c:pt>
                <c:pt idx="16430">
                  <c:v>0.25928061532967805</c:v>
                </c:pt>
                <c:pt idx="16431">
                  <c:v>0.25924905827930217</c:v>
                </c:pt>
                <c:pt idx="16432">
                  <c:v>0.25921750698980445</c:v>
                </c:pt>
                <c:pt idx="16433">
                  <c:v>0.25918596145976325</c:v>
                </c:pt>
                <c:pt idx="16434">
                  <c:v>0.2591544216877763</c:v>
                </c:pt>
                <c:pt idx="16435">
                  <c:v>0.25912288767245834</c:v>
                </c:pt>
                <c:pt idx="16436">
                  <c:v>0.25909135941238171</c:v>
                </c:pt>
                <c:pt idx="16437">
                  <c:v>0.25905983690617579</c:v>
                </c:pt>
                <c:pt idx="16438">
                  <c:v>0.25902832015242488</c:v>
                </c:pt>
                <c:pt idx="16439">
                  <c:v>0.25899680914973122</c:v>
                </c:pt>
                <c:pt idx="16440">
                  <c:v>0.25896530389669181</c:v>
                </c:pt>
                <c:pt idx="16441">
                  <c:v>0.25893380439191477</c:v>
                </c:pt>
                <c:pt idx="16442">
                  <c:v>0.25890231063399921</c:v>
                </c:pt>
                <c:pt idx="16443">
                  <c:v>0.25887082262154698</c:v>
                </c:pt>
                <c:pt idx="16444">
                  <c:v>0.25883934035316075</c:v>
                </c:pt>
                <c:pt idx="16445">
                  <c:v>0.25880786382744997</c:v>
                </c:pt>
                <c:pt idx="16446">
                  <c:v>0.25877639304299882</c:v>
                </c:pt>
                <c:pt idx="16447">
                  <c:v>0.25874492799842991</c:v>
                </c:pt>
                <c:pt idx="16448">
                  <c:v>0.2587134686923418</c:v>
                </c:pt>
                <c:pt idx="16449">
                  <c:v>0.25868201512333833</c:v>
                </c:pt>
                <c:pt idx="16450">
                  <c:v>0.25865056729002817</c:v>
                </c:pt>
                <c:pt idx="16451">
                  <c:v>0.25861912519100799</c:v>
                </c:pt>
                <c:pt idx="16452">
                  <c:v>0.25858768882489597</c:v>
                </c:pt>
                <c:pt idx="16453">
                  <c:v>0.25855625819028449</c:v>
                </c:pt>
                <c:pt idx="16454">
                  <c:v>0.25852483328579473</c:v>
                </c:pt>
                <c:pt idx="16455">
                  <c:v>0.25849341411002053</c:v>
                </c:pt>
                <c:pt idx="16456">
                  <c:v>0.25846200066157921</c:v>
                </c:pt>
                <c:pt idx="16457">
                  <c:v>0.25843059293907833</c:v>
                </c:pt>
                <c:pt idx="16458">
                  <c:v>0.25839919094111774</c:v>
                </c:pt>
                <c:pt idx="16459">
                  <c:v>0.25836779466631549</c:v>
                </c:pt>
                <c:pt idx="16460">
                  <c:v>0.25833640411327741</c:v>
                </c:pt>
                <c:pt idx="16461">
                  <c:v>0.25830501928061622</c:v>
                </c:pt>
                <c:pt idx="16462">
                  <c:v>0.25827364016693055</c:v>
                </c:pt>
                <c:pt idx="16463">
                  <c:v>0.25824226677084888</c:v>
                </c:pt>
                <c:pt idx="16464">
                  <c:v>0.25821089909097283</c:v>
                </c:pt>
                <c:pt idx="16465">
                  <c:v>0.25817953712590835</c:v>
                </c:pt>
                <c:pt idx="16466">
                  <c:v>0.25814818087427632</c:v>
                </c:pt>
                <c:pt idx="16467">
                  <c:v>0.25811683033468863</c:v>
                </c:pt>
                <c:pt idx="16468">
                  <c:v>0.25808548550575106</c:v>
                </c:pt>
                <c:pt idx="16469">
                  <c:v>0.25805414638607871</c:v>
                </c:pt>
                <c:pt idx="16470">
                  <c:v>0.25802281297429425</c:v>
                </c:pt>
                <c:pt idx="16471">
                  <c:v>0.25799148526899607</c:v>
                </c:pt>
                <c:pt idx="16472">
                  <c:v>0.25796016326881643</c:v>
                </c:pt>
                <c:pt idx="16473">
                  <c:v>0.25792884697235413</c:v>
                </c:pt>
                <c:pt idx="16474">
                  <c:v>0.25789753637822893</c:v>
                </c:pt>
                <c:pt idx="16475">
                  <c:v>0.25786623148506232</c:v>
                </c:pt>
                <c:pt idx="16476">
                  <c:v>0.25783493229146631</c:v>
                </c:pt>
                <c:pt idx="16477">
                  <c:v>0.25780363879605778</c:v>
                </c:pt>
                <c:pt idx="16478">
                  <c:v>0.25777235099745388</c:v>
                </c:pt>
                <c:pt idx="16479">
                  <c:v>0.2577410688942709</c:v>
                </c:pt>
                <c:pt idx="16480">
                  <c:v>0.25770979248512443</c:v>
                </c:pt>
                <c:pt idx="16481">
                  <c:v>0.25767852176864597</c:v>
                </c:pt>
                <c:pt idx="16482">
                  <c:v>0.25764725674342848</c:v>
                </c:pt>
                <c:pt idx="16483">
                  <c:v>0.25761599740811753</c:v>
                </c:pt>
                <c:pt idx="16484">
                  <c:v>0.2575847437613174</c:v>
                </c:pt>
                <c:pt idx="16485">
                  <c:v>0.25755349580165182</c:v>
                </c:pt>
                <c:pt idx="16486">
                  <c:v>0.25752225352774138</c:v>
                </c:pt>
                <c:pt idx="16487">
                  <c:v>0.25749101693820453</c:v>
                </c:pt>
                <c:pt idx="16488">
                  <c:v>0.25745978603166497</c:v>
                </c:pt>
                <c:pt idx="16489">
                  <c:v>0.25742856080674748</c:v>
                </c:pt>
                <c:pt idx="16490">
                  <c:v>0.25739734126206137</c:v>
                </c:pt>
                <c:pt idx="16491">
                  <c:v>0.25736612739624665</c:v>
                </c:pt>
                <c:pt idx="16492">
                  <c:v>0.25733491920791046</c:v>
                </c:pt>
                <c:pt idx="16493">
                  <c:v>0.25730371669568008</c:v>
                </c:pt>
                <c:pt idx="16494">
                  <c:v>0.25727251985818506</c:v>
                </c:pt>
                <c:pt idx="16495">
                  <c:v>0.2572413286940457</c:v>
                </c:pt>
                <c:pt idx="16496">
                  <c:v>0.25721014320188651</c:v>
                </c:pt>
                <c:pt idx="16497">
                  <c:v>0.25717896338033608</c:v>
                </c:pt>
                <c:pt idx="16498">
                  <c:v>0.25714778922800835</c:v>
                </c:pt>
                <c:pt idx="16499">
                  <c:v>0.2571166207435403</c:v>
                </c:pt>
                <c:pt idx="16500">
                  <c:v>0.25708545792555432</c:v>
                </c:pt>
                <c:pt idx="16501">
                  <c:v>0.25705430077267682</c:v>
                </c:pt>
                <c:pt idx="16502">
                  <c:v>0.25702314928353476</c:v>
                </c:pt>
                <c:pt idx="16503">
                  <c:v>0.25699200345675566</c:v>
                </c:pt>
                <c:pt idx="16504">
                  <c:v>0.25696086329097351</c:v>
                </c:pt>
                <c:pt idx="16505">
                  <c:v>0.25692972878479736</c:v>
                </c:pt>
                <c:pt idx="16506">
                  <c:v>0.25689859993687897</c:v>
                </c:pt>
                <c:pt idx="16507">
                  <c:v>0.25686747674582888</c:v>
                </c:pt>
                <c:pt idx="16508">
                  <c:v>0.2568363592102888</c:v>
                </c:pt>
                <c:pt idx="16509">
                  <c:v>0.25680524732888432</c:v>
                </c:pt>
                <c:pt idx="16510">
                  <c:v>0.25677414110024532</c:v>
                </c:pt>
                <c:pt idx="16511">
                  <c:v>0.25674304052299818</c:v>
                </c:pt>
                <c:pt idx="16512">
                  <c:v>0.25671194559578875</c:v>
                </c:pt>
                <c:pt idx="16513">
                  <c:v>0.25668085631723342</c:v>
                </c:pt>
                <c:pt idx="16514">
                  <c:v>0.25664977268596911</c:v>
                </c:pt>
                <c:pt idx="16515">
                  <c:v>0.25661869470062831</c:v>
                </c:pt>
                <c:pt idx="16516">
                  <c:v>0.25658762235984928</c:v>
                </c:pt>
                <c:pt idx="16517">
                  <c:v>0.25655655566225083</c:v>
                </c:pt>
                <c:pt idx="16518">
                  <c:v>0.25652549460647539</c:v>
                </c:pt>
                <c:pt idx="16519">
                  <c:v>0.25649443919115966</c:v>
                </c:pt>
                <c:pt idx="16520">
                  <c:v>0.25646338941493518</c:v>
                </c:pt>
                <c:pt idx="16521">
                  <c:v>0.2564323452764366</c:v>
                </c:pt>
                <c:pt idx="16522">
                  <c:v>0.2564013067742994</c:v>
                </c:pt>
                <c:pt idx="16523">
                  <c:v>0.25637027390716427</c:v>
                </c:pt>
                <c:pt idx="16524">
                  <c:v>0.25633924667365171</c:v>
                </c:pt>
                <c:pt idx="16525">
                  <c:v>0.25630822507241741</c:v>
                </c:pt>
                <c:pt idx="16526">
                  <c:v>0.25627720910208207</c:v>
                </c:pt>
                <c:pt idx="16527">
                  <c:v>0.25624619876129379</c:v>
                </c:pt>
                <c:pt idx="16528">
                  <c:v>0.25621519404868709</c:v>
                </c:pt>
                <c:pt idx="16529">
                  <c:v>0.2561841949629029</c:v>
                </c:pt>
                <c:pt idx="16530">
                  <c:v>0.25615320150257004</c:v>
                </c:pt>
                <c:pt idx="16531">
                  <c:v>0.25612221366633725</c:v>
                </c:pt>
                <c:pt idx="16532">
                  <c:v>0.2560912314528408</c:v>
                </c:pt>
                <c:pt idx="16533">
                  <c:v>0.25606025486072009</c:v>
                </c:pt>
                <c:pt idx="16534">
                  <c:v>0.25602928388861873</c:v>
                </c:pt>
                <c:pt idx="16535">
                  <c:v>0.25599831853516775</c:v>
                </c:pt>
                <c:pt idx="16536">
                  <c:v>0.25596735879901755</c:v>
                </c:pt>
                <c:pt idx="16537">
                  <c:v>0.25593640467880646</c:v>
                </c:pt>
                <c:pt idx="16538">
                  <c:v>0.25590545617317623</c:v>
                </c:pt>
                <c:pt idx="16539">
                  <c:v>0.25587451328077415</c:v>
                </c:pt>
                <c:pt idx="16540">
                  <c:v>0.25584357600022772</c:v>
                </c:pt>
                <c:pt idx="16541">
                  <c:v>0.25581264433019518</c:v>
                </c:pt>
                <c:pt idx="16542">
                  <c:v>0.25578171826931478</c:v>
                </c:pt>
                <c:pt idx="16543">
                  <c:v>0.2557507978162305</c:v>
                </c:pt>
                <c:pt idx="16544">
                  <c:v>0.25571988296958681</c:v>
                </c:pt>
                <c:pt idx="16545">
                  <c:v>0.25568897372803095</c:v>
                </c:pt>
                <c:pt idx="16546">
                  <c:v>0.25565807009019903</c:v>
                </c:pt>
                <c:pt idx="16547">
                  <c:v>0.25562717205474883</c:v>
                </c:pt>
                <c:pt idx="16548">
                  <c:v>0.2555962796203145</c:v>
                </c:pt>
                <c:pt idx="16549">
                  <c:v>0.25556539278555085</c:v>
                </c:pt>
                <c:pt idx="16550">
                  <c:v>0.25553451154910184</c:v>
                </c:pt>
                <c:pt idx="16551">
                  <c:v>0.25550363590961739</c:v>
                </c:pt>
                <c:pt idx="16552">
                  <c:v>0.25547276586574119</c:v>
                </c:pt>
                <c:pt idx="16553">
                  <c:v>0.25544190141611423</c:v>
                </c:pt>
                <c:pt idx="16554">
                  <c:v>0.25541104255940067</c:v>
                </c:pt>
                <c:pt idx="16555">
                  <c:v>0.25538018929424833</c:v>
                </c:pt>
                <c:pt idx="16556">
                  <c:v>0.2553493416192828</c:v>
                </c:pt>
                <c:pt idx="16557">
                  <c:v>0.25531849953317881</c:v>
                </c:pt>
                <c:pt idx="16558">
                  <c:v>0.25528766303458089</c:v>
                </c:pt>
                <c:pt idx="16559">
                  <c:v>0.25525683212213029</c:v>
                </c:pt>
                <c:pt idx="16560">
                  <c:v>0.25522600679448731</c:v>
                </c:pt>
                <c:pt idx="16561">
                  <c:v>0.25519518705029975</c:v>
                </c:pt>
                <c:pt idx="16562">
                  <c:v>0.25516437288821947</c:v>
                </c:pt>
                <c:pt idx="16563">
                  <c:v>0.25513356430689843</c:v>
                </c:pt>
                <c:pt idx="16564">
                  <c:v>0.25510276130499404</c:v>
                </c:pt>
                <c:pt idx="16565">
                  <c:v>0.25507196388114711</c:v>
                </c:pt>
                <c:pt idx="16566">
                  <c:v>0.25504117203401694</c:v>
                </c:pt>
                <c:pt idx="16567">
                  <c:v>0.25501038576226587</c:v>
                </c:pt>
                <c:pt idx="16568">
                  <c:v>0.25497960506453132</c:v>
                </c:pt>
                <c:pt idx="16569">
                  <c:v>0.25494882993948503</c:v>
                </c:pt>
                <c:pt idx="16570">
                  <c:v>0.25491806038576942</c:v>
                </c:pt>
                <c:pt idx="16571">
                  <c:v>0.25488729640203978</c:v>
                </c:pt>
                <c:pt idx="16572">
                  <c:v>0.25485653798696339</c:v>
                </c:pt>
                <c:pt idx="16573">
                  <c:v>0.25482578513918636</c:v>
                </c:pt>
                <c:pt idx="16574">
                  <c:v>0.25479503785736313</c:v>
                </c:pt>
                <c:pt idx="16575">
                  <c:v>0.25476429614015916</c:v>
                </c:pt>
                <c:pt idx="16576">
                  <c:v>0.2547335599862246</c:v>
                </c:pt>
                <c:pt idx="16577">
                  <c:v>0.25470282939422967</c:v>
                </c:pt>
                <c:pt idx="16578">
                  <c:v>0.25467210436281712</c:v>
                </c:pt>
                <c:pt idx="16579">
                  <c:v>0.2546413848906483</c:v>
                </c:pt>
                <c:pt idx="16580">
                  <c:v>0.25461067097638834</c:v>
                </c:pt>
                <c:pt idx="16581">
                  <c:v>0.25457996261869381</c:v>
                </c:pt>
                <c:pt idx="16582">
                  <c:v>0.25454925981622373</c:v>
                </c:pt>
                <c:pt idx="16583">
                  <c:v>0.25451856256763988</c:v>
                </c:pt>
                <c:pt idx="16584">
                  <c:v>0.25448787087160413</c:v>
                </c:pt>
                <c:pt idx="16585">
                  <c:v>0.25445718472676815</c:v>
                </c:pt>
                <c:pt idx="16586">
                  <c:v>0.2544265041318069</c:v>
                </c:pt>
                <c:pt idx="16587">
                  <c:v>0.25439582908536895</c:v>
                </c:pt>
                <c:pt idx="16588">
                  <c:v>0.25436515958612288</c:v>
                </c:pt>
                <c:pt idx="16589">
                  <c:v>0.25433449563273758</c:v>
                </c:pt>
                <c:pt idx="16590">
                  <c:v>0.25430383722386962</c:v>
                </c:pt>
                <c:pt idx="16591">
                  <c:v>0.25427318435817609</c:v>
                </c:pt>
                <c:pt idx="16592">
                  <c:v>0.25424253703433025</c:v>
                </c:pt>
                <c:pt idx="16593">
                  <c:v>0.25421189525099308</c:v>
                </c:pt>
                <c:pt idx="16594">
                  <c:v>0.2541812590068292</c:v>
                </c:pt>
                <c:pt idx="16595">
                  <c:v>0.2541506283005035</c:v>
                </c:pt>
                <c:pt idx="16596">
                  <c:v>0.2541200031306845</c:v>
                </c:pt>
                <c:pt idx="16597">
                  <c:v>0.25408938349602883</c:v>
                </c:pt>
                <c:pt idx="16598">
                  <c:v>0.25405876939521693</c:v>
                </c:pt>
                <c:pt idx="16599">
                  <c:v>0.25402816082689977</c:v>
                </c:pt>
                <c:pt idx="16600">
                  <c:v>0.2539975577897513</c:v>
                </c:pt>
                <c:pt idx="16601">
                  <c:v>0.25396696028244919</c:v>
                </c:pt>
                <c:pt idx="16602">
                  <c:v>0.25393636830363731</c:v>
                </c:pt>
                <c:pt idx="16603">
                  <c:v>0.25390578185200857</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395</c:v>
                </c:pt>
                <c:pt idx="16615">
                  <c:v>0.25353917506764673</c:v>
                </c:pt>
                <c:pt idx="16616">
                  <c:v>0.25350866034824693</c:v>
                </c:pt>
                <c:pt idx="16617">
                  <c:v>0.25347815113741257</c:v>
                </c:pt>
                <c:pt idx="16618">
                  <c:v>0.25344764743382026</c:v>
                </c:pt>
                <c:pt idx="16619">
                  <c:v>0.25341714923614939</c:v>
                </c:pt>
                <c:pt idx="16620">
                  <c:v>0.25338665654307146</c:v>
                </c:pt>
                <c:pt idx="16621">
                  <c:v>0.25335616935326694</c:v>
                </c:pt>
                <c:pt idx="16622">
                  <c:v>0.25332568766539681</c:v>
                </c:pt>
                <c:pt idx="16623">
                  <c:v>0.25329521147814799</c:v>
                </c:pt>
                <c:pt idx="16624">
                  <c:v>0.25326474079020356</c:v>
                </c:pt>
                <c:pt idx="16625">
                  <c:v>0.25323427560022949</c:v>
                </c:pt>
                <c:pt idx="16626">
                  <c:v>0.25320381590690672</c:v>
                </c:pt>
                <c:pt idx="16627">
                  <c:v>0.25317336170891308</c:v>
                </c:pt>
                <c:pt idx="16628">
                  <c:v>0.25314291300492681</c:v>
                </c:pt>
                <c:pt idx="16629">
                  <c:v>0.25311246979362922</c:v>
                </c:pt>
                <c:pt idx="16630">
                  <c:v>0.25308203207369034</c:v>
                </c:pt>
                <c:pt idx="16631">
                  <c:v>0.25305159984379877</c:v>
                </c:pt>
                <c:pt idx="16632">
                  <c:v>0.25302117310263395</c:v>
                </c:pt>
                <c:pt idx="16633">
                  <c:v>0.25299075184886782</c:v>
                </c:pt>
                <c:pt idx="16634">
                  <c:v>0.25296033608118829</c:v>
                </c:pt>
                <c:pt idx="16635">
                  <c:v>0.25292992579827822</c:v>
                </c:pt>
                <c:pt idx="16636">
                  <c:v>0.25289952099880902</c:v>
                </c:pt>
                <c:pt idx="16637">
                  <c:v>0.25286912168147141</c:v>
                </c:pt>
                <c:pt idx="16638">
                  <c:v>0.25283872784494965</c:v>
                </c:pt>
                <c:pt idx="16639">
                  <c:v>0.25280833948791132</c:v>
                </c:pt>
                <c:pt idx="16640">
                  <c:v>0.252777956609054</c:v>
                </c:pt>
                <c:pt idx="16641">
                  <c:v>0.25274757920705648</c:v>
                </c:pt>
                <c:pt idx="16642">
                  <c:v>0.25271720728060232</c:v>
                </c:pt>
                <c:pt idx="16643">
                  <c:v>0.25268684082837567</c:v>
                </c:pt>
                <c:pt idx="16644">
                  <c:v>0.25265647984906525</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505</c:v>
                </c:pt>
                <c:pt idx="16653">
                  <c:v>0.25238347709941472</c:v>
                </c:pt>
                <c:pt idx="16654">
                  <c:v>0.25235317077694935</c:v>
                </c:pt>
                <c:pt idx="16655">
                  <c:v>0.25232286991296593</c:v>
                </c:pt>
                <c:pt idx="16656">
                  <c:v>0.25229257450611819</c:v>
                </c:pt>
                <c:pt idx="16657">
                  <c:v>0.25226228455513133</c:v>
                </c:pt>
                <c:pt idx="16658">
                  <c:v>0.25223200005868229</c:v>
                </c:pt>
                <c:pt idx="16659">
                  <c:v>0.25220172101545785</c:v>
                </c:pt>
                <c:pt idx="16660">
                  <c:v>0.25217144742415093</c:v>
                </c:pt>
                <c:pt idx="16661">
                  <c:v>0.25214117928345331</c:v>
                </c:pt>
                <c:pt idx="16662">
                  <c:v>0.25211091659205631</c:v>
                </c:pt>
                <c:pt idx="16663">
                  <c:v>0.25208065934865603</c:v>
                </c:pt>
                <c:pt idx="16664">
                  <c:v>0.25205040755193225</c:v>
                </c:pt>
                <c:pt idx="16665">
                  <c:v>0.25202016120059423</c:v>
                </c:pt>
                <c:pt idx="16666">
                  <c:v>0.25198992029332068</c:v>
                </c:pt>
                <c:pt idx="16667">
                  <c:v>0.25195968482881487</c:v>
                </c:pt>
                <c:pt idx="16668">
                  <c:v>0.25192945480576762</c:v>
                </c:pt>
                <c:pt idx="16669">
                  <c:v>0.2518992302228733</c:v>
                </c:pt>
                <c:pt idx="16670">
                  <c:v>0.25186901107882681</c:v>
                </c:pt>
                <c:pt idx="16671">
                  <c:v>0.2518387973723259</c:v>
                </c:pt>
                <c:pt idx="16672">
                  <c:v>0.25180858910206272</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09959</c:v>
                </c:pt>
                <c:pt idx="16681">
                  <c:v>0.25153695908534546</c:v>
                </c:pt>
                <c:pt idx="16682">
                  <c:v>0.25150680510580697</c:v>
                </c:pt>
                <c:pt idx="16683">
                  <c:v>0.25147665654817475</c:v>
                </c:pt>
                <c:pt idx="16684">
                  <c:v>0.25144651341116214</c:v>
                </c:pt>
                <c:pt idx="16685">
                  <c:v>0.25141637569346936</c:v>
                </c:pt>
                <c:pt idx="16686">
                  <c:v>0.25138624339378784</c:v>
                </c:pt>
                <c:pt idx="16687">
                  <c:v>0.25135611651082218</c:v>
                </c:pt>
                <c:pt idx="16688">
                  <c:v>0.25132599504328301</c:v>
                </c:pt>
                <c:pt idx="16689">
                  <c:v>0.25129587898986178</c:v>
                </c:pt>
                <c:pt idx="16690">
                  <c:v>0.25126576834926601</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263</c:v>
                </c:pt>
                <c:pt idx="16699">
                  <c:v>0.25099501594711193</c:v>
                </c:pt>
                <c:pt idx="16700">
                  <c:v>0.25096495936348934</c:v>
                </c:pt>
                <c:pt idx="16701">
                  <c:v>0.25093490817843844</c:v>
                </c:pt>
                <c:pt idx="16702">
                  <c:v>0.25090486239068138</c:v>
                </c:pt>
                <c:pt idx="16703">
                  <c:v>0.25087482199891137</c:v>
                </c:pt>
                <c:pt idx="16704">
                  <c:v>0.25084478700183788</c:v>
                </c:pt>
                <c:pt idx="16705">
                  <c:v>0.25081475739817882</c:v>
                </c:pt>
                <c:pt idx="16706">
                  <c:v>0.25078473318663697</c:v>
                </c:pt>
                <c:pt idx="16707">
                  <c:v>0.25075471436592262</c:v>
                </c:pt>
                <c:pt idx="16708">
                  <c:v>0.25072470093474863</c:v>
                </c:pt>
                <c:pt idx="16709">
                  <c:v>0.25069469289181362</c:v>
                </c:pt>
                <c:pt idx="16710">
                  <c:v>0.25066469023583932</c:v>
                </c:pt>
                <c:pt idx="16711">
                  <c:v>0.2506346929655322</c:v>
                </c:pt>
                <c:pt idx="16712">
                  <c:v>0.25060470107960797</c:v>
                </c:pt>
                <c:pt idx="16713">
                  <c:v>0.25057471457676539</c:v>
                </c:pt>
                <c:pt idx="16714">
                  <c:v>0.25054473345572875</c:v>
                </c:pt>
                <c:pt idx="16715">
                  <c:v>0.25051475771520632</c:v>
                </c:pt>
                <c:pt idx="16716">
                  <c:v>0.25048478735391577</c:v>
                </c:pt>
                <c:pt idx="16717">
                  <c:v>0.25045482237055638</c:v>
                </c:pt>
                <c:pt idx="16718">
                  <c:v>0.25042486276385711</c:v>
                </c:pt>
                <c:pt idx="16719">
                  <c:v>0.25039490853251434</c:v>
                </c:pt>
                <c:pt idx="16720">
                  <c:v>0.25036495967526196</c:v>
                </c:pt>
                <c:pt idx="16721">
                  <c:v>0.25033501619079829</c:v>
                </c:pt>
                <c:pt idx="16722">
                  <c:v>0.25030507807785241</c:v>
                </c:pt>
                <c:pt idx="16723">
                  <c:v>0.25027514533512463</c:v>
                </c:pt>
                <c:pt idx="16724">
                  <c:v>0.25024521796134175</c:v>
                </c:pt>
                <c:pt idx="16725">
                  <c:v>0.2502152959552163</c:v>
                </c:pt>
                <c:pt idx="16726">
                  <c:v>0.25018537931546891</c:v>
                </c:pt>
                <c:pt idx="16727">
                  <c:v>0.2501554680408038</c:v>
                </c:pt>
                <c:pt idx="16728">
                  <c:v>0.25012556212995424</c:v>
                </c:pt>
                <c:pt idx="16729">
                  <c:v>0.250095661581623</c:v>
                </c:pt>
                <c:pt idx="16730">
                  <c:v>0.25006576639453881</c:v>
                </c:pt>
                <c:pt idx="16731">
                  <c:v>0.25003587656741649</c:v>
                </c:pt>
                <c:pt idx="16732">
                  <c:v>0.25000599209897478</c:v>
                </c:pt>
                <c:pt idx="16733">
                  <c:v>0.24997611298793457</c:v>
                </c:pt>
                <c:pt idx="16734">
                  <c:v>0.24994623923301168</c:v>
                </c:pt>
                <c:pt idx="16735">
                  <c:v>0.24991637083293022</c:v>
                </c:pt>
                <c:pt idx="16736">
                  <c:v>0.24988650778640331</c:v>
                </c:pt>
                <c:pt idx="16737">
                  <c:v>0.24985665009215724</c:v>
                </c:pt>
                <c:pt idx="16738">
                  <c:v>0.24982679774891398</c:v>
                </c:pt>
                <c:pt idx="16739">
                  <c:v>0.24979695075539665</c:v>
                </c:pt>
                <c:pt idx="16740">
                  <c:v>0.24976710911031907</c:v>
                </c:pt>
                <c:pt idx="16741">
                  <c:v>0.24973727281241015</c:v>
                </c:pt>
                <c:pt idx="16742">
                  <c:v>0.24970744186038935</c:v>
                </c:pt>
                <c:pt idx="16743">
                  <c:v>0.2496776162529771</c:v>
                </c:pt>
                <c:pt idx="16744">
                  <c:v>0.24964779598890371</c:v>
                </c:pt>
                <c:pt idx="16745">
                  <c:v>0.24961798106689176</c:v>
                </c:pt>
                <c:pt idx="16746">
                  <c:v>0.2495881714856579</c:v>
                </c:pt>
                <c:pt idx="16747">
                  <c:v>0.24955836724393421</c:v>
                </c:pt>
                <c:pt idx="16748">
                  <c:v>0.24952856834044304</c:v>
                </c:pt>
                <c:pt idx="16749">
                  <c:v>0.24949877477390991</c:v>
                </c:pt>
                <c:pt idx="16750">
                  <c:v>0.24946898654306285</c:v>
                </c:pt>
                <c:pt idx="16751">
                  <c:v>0.24943920364662076</c:v>
                </c:pt>
                <c:pt idx="16752">
                  <c:v>0.24940942608331562</c:v>
                </c:pt>
                <c:pt idx="16753">
                  <c:v>0.24937965385187141</c:v>
                </c:pt>
                <c:pt idx="16754">
                  <c:v>0.24934988695101984</c:v>
                </c:pt>
                <c:pt idx="16755">
                  <c:v>0.24932012537948231</c:v>
                </c:pt>
                <c:pt idx="16756">
                  <c:v>0.2492903691359947</c:v>
                </c:pt>
                <c:pt idx="16757">
                  <c:v>0.249260618219274</c:v>
                </c:pt>
                <c:pt idx="16758">
                  <c:v>0.24923087262805838</c:v>
                </c:pt>
                <c:pt idx="16759">
                  <c:v>0.24920113236107644</c:v>
                </c:pt>
                <c:pt idx="16760">
                  <c:v>0.24917139741704974</c:v>
                </c:pt>
                <c:pt idx="16761">
                  <c:v>0.24914166779471578</c:v>
                </c:pt>
                <c:pt idx="16762">
                  <c:v>0.24911194349280474</c:v>
                </c:pt>
                <c:pt idx="16763">
                  <c:v>0.24908222451004094</c:v>
                </c:pt>
                <c:pt idx="16764">
                  <c:v>0.24905251084515873</c:v>
                </c:pt>
                <c:pt idx="16765">
                  <c:v>0.24902280249689324</c:v>
                </c:pt>
                <c:pt idx="16766">
                  <c:v>0.2489930994639708</c:v>
                </c:pt>
                <c:pt idx="16767">
                  <c:v>0.24896340174512599</c:v>
                </c:pt>
                <c:pt idx="16768">
                  <c:v>0.2489337093390859</c:v>
                </c:pt>
                <c:pt idx="16769">
                  <c:v>0.24890402224459143</c:v>
                </c:pt>
                <c:pt idx="16770">
                  <c:v>0.24887434046037474</c:v>
                </c:pt>
                <c:pt idx="16771">
                  <c:v>0.24884466398516294</c:v>
                </c:pt>
                <c:pt idx="16772">
                  <c:v>0.24881499281769837</c:v>
                </c:pt>
                <c:pt idx="16773">
                  <c:v>0.24878532695670541</c:v>
                </c:pt>
                <c:pt idx="16774">
                  <c:v>0.24875566640092744</c:v>
                </c:pt>
                <c:pt idx="16775">
                  <c:v>0.24872601114909809</c:v>
                </c:pt>
                <c:pt idx="16776">
                  <c:v>0.24869636119994953</c:v>
                </c:pt>
                <c:pt idx="16777">
                  <c:v>0.24866671655221917</c:v>
                </c:pt>
                <c:pt idx="16778">
                  <c:v>0.24863707720464207</c:v>
                </c:pt>
                <c:pt idx="16779">
                  <c:v>0.24860744315595928</c:v>
                </c:pt>
                <c:pt idx="16780">
                  <c:v>0.2485778144049012</c:v>
                </c:pt>
                <c:pt idx="16781">
                  <c:v>0.24854819095021277</c:v>
                </c:pt>
                <c:pt idx="16782">
                  <c:v>0.24851857279062411</c:v>
                </c:pt>
                <c:pt idx="16783">
                  <c:v>0.24848895992487594</c:v>
                </c:pt>
                <c:pt idx="16784">
                  <c:v>0.24845935235171146</c:v>
                </c:pt>
                <c:pt idx="16785">
                  <c:v>0.24842975006986281</c:v>
                </c:pt>
                <c:pt idx="16786">
                  <c:v>0.24840015307807226</c:v>
                </c:pt>
                <c:pt idx="16787">
                  <c:v>0.24837056137507738</c:v>
                </c:pt>
                <c:pt idx="16788">
                  <c:v>0.24834097495962193</c:v>
                </c:pt>
                <c:pt idx="16789">
                  <c:v>0.24831139383044726</c:v>
                </c:pt>
                <c:pt idx="16790">
                  <c:v>0.24828181798628471</c:v>
                </c:pt>
                <c:pt idx="16791">
                  <c:v>0.24825224742588628</c:v>
                </c:pt>
                <c:pt idx="16792">
                  <c:v>0.24822268214798793</c:v>
                </c:pt>
                <c:pt idx="16793">
                  <c:v>0.24819312215133232</c:v>
                </c:pt>
                <c:pt idx="16794">
                  <c:v>0.24816356743465917</c:v>
                </c:pt>
                <c:pt idx="16795">
                  <c:v>0.24813401799671603</c:v>
                </c:pt>
                <c:pt idx="16796">
                  <c:v>0.24810447383624554</c:v>
                </c:pt>
                <c:pt idx="16797">
                  <c:v>0.24807493495198521</c:v>
                </c:pt>
                <c:pt idx="16798">
                  <c:v>0.24804540134268674</c:v>
                </c:pt>
                <c:pt idx="16799">
                  <c:v>0.24801587300708591</c:v>
                </c:pt>
                <c:pt idx="16800">
                  <c:v>0.24798634994393487</c:v>
                </c:pt>
                <c:pt idx="16801">
                  <c:v>0.24795683215197487</c:v>
                </c:pt>
                <c:pt idx="16802">
                  <c:v>0.24792731962994671</c:v>
                </c:pt>
                <c:pt idx="16803">
                  <c:v>0.24789781237660374</c:v>
                </c:pt>
                <c:pt idx="16804">
                  <c:v>0.24786831039068849</c:v>
                </c:pt>
                <c:pt idx="16805">
                  <c:v>0.24783881367094771</c:v>
                </c:pt>
                <c:pt idx="16806">
                  <c:v>0.24780932221612917</c:v>
                </c:pt>
                <c:pt idx="16807">
                  <c:v>0.24777983602497591</c:v>
                </c:pt>
                <c:pt idx="16808">
                  <c:v>0.24775035509624196</c:v>
                </c:pt>
                <c:pt idx="16809">
                  <c:v>0.24772087942866639</c:v>
                </c:pt>
                <c:pt idx="16810">
                  <c:v>0.2476914090210065</c:v>
                </c:pt>
                <c:pt idx="16811">
                  <c:v>0.24766194387200588</c:v>
                </c:pt>
                <c:pt idx="16812">
                  <c:v>0.24763248398041343</c:v>
                </c:pt>
                <c:pt idx="16813">
                  <c:v>0.2476030293449771</c:v>
                </c:pt>
                <c:pt idx="16814">
                  <c:v>0.24757357996445115</c:v>
                </c:pt>
                <c:pt idx="16815">
                  <c:v>0.24754413583758608</c:v>
                </c:pt>
                <c:pt idx="16816">
                  <c:v>0.24751469696312542</c:v>
                </c:pt>
                <c:pt idx="16817">
                  <c:v>0.24748526333982582</c:v>
                </c:pt>
                <c:pt idx="16818">
                  <c:v>0.24745583496643725</c:v>
                </c:pt>
                <c:pt idx="16819">
                  <c:v>0.24742641184170949</c:v>
                </c:pt>
                <c:pt idx="16820">
                  <c:v>0.24739699396439582</c:v>
                </c:pt>
                <c:pt idx="16821">
                  <c:v>0.24736758133324629</c:v>
                </c:pt>
                <c:pt idx="16822">
                  <c:v>0.24733817394701796</c:v>
                </c:pt>
                <c:pt idx="16823">
                  <c:v>0.24730877180446328</c:v>
                </c:pt>
                <c:pt idx="16824">
                  <c:v>0.24727937490433091</c:v>
                </c:pt>
                <c:pt idx="16825">
                  <c:v>0.24724998324538147</c:v>
                </c:pt>
                <c:pt idx="16826">
                  <c:v>0.24722059682636252</c:v>
                </c:pt>
                <c:pt idx="16827">
                  <c:v>0.24719121564602944</c:v>
                </c:pt>
                <c:pt idx="16828">
                  <c:v>0.24716183970314076</c:v>
                </c:pt>
                <c:pt idx="16829">
                  <c:v>0.24713246899645044</c:v>
                </c:pt>
                <c:pt idx="16830">
                  <c:v>0.24710310352471351</c:v>
                </c:pt>
                <c:pt idx="16831">
                  <c:v>0.24707374328668613</c:v>
                </c:pt>
                <c:pt idx="16832">
                  <c:v>0.2470443882811281</c:v>
                </c:pt>
                <c:pt idx="16833">
                  <c:v>0.24701503850678824</c:v>
                </c:pt>
                <c:pt idx="16834">
                  <c:v>0.24698569396242948</c:v>
                </c:pt>
                <c:pt idx="16835">
                  <c:v>0.24695635464680643</c:v>
                </c:pt>
                <c:pt idx="16836">
                  <c:v>0.24692702055867721</c:v>
                </c:pt>
                <c:pt idx="16837">
                  <c:v>0.24689769169680487</c:v>
                </c:pt>
                <c:pt idx="16838">
                  <c:v>0.24686836805994194</c:v>
                </c:pt>
                <c:pt idx="16839">
                  <c:v>0.24683904964684991</c:v>
                </c:pt>
                <c:pt idx="16840">
                  <c:v>0.24680973645628976</c:v>
                </c:pt>
                <c:pt idx="16841">
                  <c:v>0.24678042848701795</c:v>
                </c:pt>
                <c:pt idx="16842">
                  <c:v>0.24675112573779587</c:v>
                </c:pt>
                <c:pt idx="16843">
                  <c:v>0.24672182820738228</c:v>
                </c:pt>
                <c:pt idx="16844">
                  <c:v>0.2466925358945414</c:v>
                </c:pt>
                <c:pt idx="16845">
                  <c:v>0.24666324879803392</c:v>
                </c:pt>
                <c:pt idx="16846">
                  <c:v>0.24663396691661713</c:v>
                </c:pt>
                <c:pt idx="16847">
                  <c:v>0.24660469024905732</c:v>
                </c:pt>
                <c:pt idx="16848">
                  <c:v>0.24657541879411526</c:v>
                </c:pt>
                <c:pt idx="16849">
                  <c:v>0.24654615255055534</c:v>
                </c:pt>
                <c:pt idx="16850">
                  <c:v>0.24651689151713879</c:v>
                </c:pt>
                <c:pt idx="16851">
                  <c:v>0.24648763569262608</c:v>
                </c:pt>
                <c:pt idx="16852">
                  <c:v>0.24645838507578469</c:v>
                </c:pt>
                <c:pt idx="16853">
                  <c:v>0.24642913966537808</c:v>
                </c:pt>
                <c:pt idx="16854">
                  <c:v>0.24639989946017002</c:v>
                </c:pt>
                <c:pt idx="16855">
                  <c:v>0.24637066445892375</c:v>
                </c:pt>
                <c:pt idx="16856">
                  <c:v>0.24634143466041158</c:v>
                </c:pt>
                <c:pt idx="16857">
                  <c:v>0.24631221006338821</c:v>
                </c:pt>
                <c:pt idx="16858">
                  <c:v>0.24628299066662995</c:v>
                </c:pt>
                <c:pt idx="16859">
                  <c:v>0.2462537764688949</c:v>
                </c:pt>
                <c:pt idx="16860">
                  <c:v>0.24622456746895488</c:v>
                </c:pt>
                <c:pt idx="16861">
                  <c:v>0.2461953636655754</c:v>
                </c:pt>
                <c:pt idx="16862">
                  <c:v>0.24616616505752531</c:v>
                </c:pt>
                <c:pt idx="16863">
                  <c:v>0.24613697164356735</c:v>
                </c:pt>
                <c:pt idx="16864">
                  <c:v>0.24610778342247733</c:v>
                </c:pt>
                <c:pt idx="16865">
                  <c:v>0.2460786003930143</c:v>
                </c:pt>
                <c:pt idx="16866">
                  <c:v>0.24604942255395673</c:v>
                </c:pt>
                <c:pt idx="16867">
                  <c:v>0.24602024990406546</c:v>
                </c:pt>
                <c:pt idx="16868">
                  <c:v>0.24599108244211906</c:v>
                </c:pt>
                <c:pt idx="16869">
                  <c:v>0.24596192016687793</c:v>
                </c:pt>
                <c:pt idx="16870">
                  <c:v>0.24593276307711776</c:v>
                </c:pt>
                <c:pt idx="16871">
                  <c:v>0.24590361117160744</c:v>
                </c:pt>
                <c:pt idx="16872">
                  <c:v>0.2458744644491192</c:v>
                </c:pt>
                <c:pt idx="16873">
                  <c:v>0.24584532290842642</c:v>
                </c:pt>
                <c:pt idx="16874">
                  <c:v>0.24581618654829834</c:v>
                </c:pt>
                <c:pt idx="16875">
                  <c:v>0.24578705536750403</c:v>
                </c:pt>
                <c:pt idx="16876">
                  <c:v>0.24575792936481916</c:v>
                </c:pt>
                <c:pt idx="16877">
                  <c:v>0.24572880853901821</c:v>
                </c:pt>
                <c:pt idx="16878">
                  <c:v>0.24569969288887294</c:v>
                </c:pt>
                <c:pt idx="16879">
                  <c:v>0.24567058241315637</c:v>
                </c:pt>
                <c:pt idx="16880">
                  <c:v>0.24564147711064321</c:v>
                </c:pt>
                <c:pt idx="16881">
                  <c:v>0.24561237698010724</c:v>
                </c:pt>
                <c:pt idx="16882">
                  <c:v>0.2455832820203265</c:v>
                </c:pt>
                <c:pt idx="16883">
                  <c:v>0.24555419223006641</c:v>
                </c:pt>
                <c:pt idx="16884">
                  <c:v>0.24552510760811189</c:v>
                </c:pt>
                <c:pt idx="16885">
                  <c:v>0.24549602815323757</c:v>
                </c:pt>
                <c:pt idx="16886">
                  <c:v>0.24546695386421613</c:v>
                </c:pt>
                <c:pt idx="16887">
                  <c:v>0.24543788473982531</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67</c:v>
                </c:pt>
                <c:pt idx="16897">
                  <c:v>0.24514747728168781</c:v>
                </c:pt>
                <c:pt idx="16898">
                  <c:v>0.24511846488758832</c:v>
                </c:pt>
                <c:pt idx="16899">
                  <c:v>0.24508945764346401</c:v>
                </c:pt>
                <c:pt idx="16900">
                  <c:v>0.24506045554809758</c:v>
                </c:pt>
                <c:pt idx="16901">
                  <c:v>0.24503145860026951</c:v>
                </c:pt>
                <c:pt idx="16902">
                  <c:v>0.24500246679876336</c:v>
                </c:pt>
                <c:pt idx="16903">
                  <c:v>0.24497348014236381</c:v>
                </c:pt>
                <c:pt idx="16904">
                  <c:v>0.24494449862984602</c:v>
                </c:pt>
                <c:pt idx="16905">
                  <c:v>0.24491552225999691</c:v>
                </c:pt>
                <c:pt idx="16906">
                  <c:v>0.24488655103160273</c:v>
                </c:pt>
                <c:pt idx="16907">
                  <c:v>0.24485758494344484</c:v>
                </c:pt>
                <c:pt idx="16908">
                  <c:v>0.24482862399430727</c:v>
                </c:pt>
                <c:pt idx="16909">
                  <c:v>0.24479966818297699</c:v>
                </c:pt>
                <c:pt idx="16910">
                  <c:v>0.24477071750823121</c:v>
                </c:pt>
                <c:pt idx="16911">
                  <c:v>0.24474177196886271</c:v>
                </c:pt>
                <c:pt idx="16912">
                  <c:v>0.24471283156365567</c:v>
                </c:pt>
                <c:pt idx="16913">
                  <c:v>0.24468389629139345</c:v>
                </c:pt>
                <c:pt idx="16914">
                  <c:v>0.24465496615086171</c:v>
                </c:pt>
                <c:pt idx="16915">
                  <c:v>0.24462604114085024</c:v>
                </c:pt>
                <c:pt idx="16916">
                  <c:v>0.24459712126014471</c:v>
                </c:pt>
                <c:pt idx="16917">
                  <c:v>0.24456820650753469</c:v>
                </c:pt>
                <c:pt idx="16918">
                  <c:v>0.24453929688180331</c:v>
                </c:pt>
                <c:pt idx="16919">
                  <c:v>0.24451039238173947</c:v>
                </c:pt>
                <c:pt idx="16920">
                  <c:v>0.244481493006134</c:v>
                </c:pt>
                <c:pt idx="16921">
                  <c:v>0.24445259875377043</c:v>
                </c:pt>
                <c:pt idx="16922">
                  <c:v>0.24442370962344492</c:v>
                </c:pt>
                <c:pt idx="16923">
                  <c:v>0.24439482561394368</c:v>
                </c:pt>
                <c:pt idx="16924">
                  <c:v>0.2443659467240567</c:v>
                </c:pt>
                <c:pt idx="16925">
                  <c:v>0.24433707295257376</c:v>
                </c:pt>
                <c:pt idx="16926">
                  <c:v>0.2443082042982857</c:v>
                </c:pt>
                <c:pt idx="16927">
                  <c:v>0.24427934075998478</c:v>
                </c:pt>
                <c:pt idx="16928">
                  <c:v>0.24425048233645993</c:v>
                </c:pt>
                <c:pt idx="16929">
                  <c:v>0.24422162902650038</c:v>
                </c:pt>
                <c:pt idx="16930">
                  <c:v>0.24419278082890394</c:v>
                </c:pt>
                <c:pt idx="16931">
                  <c:v>0.24416393774246231</c:v>
                </c:pt>
                <c:pt idx="16932">
                  <c:v>0.24413509976596273</c:v>
                </c:pt>
                <c:pt idx="16933">
                  <c:v>0.24410626689820181</c:v>
                </c:pt>
                <c:pt idx="16934">
                  <c:v>0.24407743913797442</c:v>
                </c:pt>
                <c:pt idx="16935">
                  <c:v>0.24404861648406975</c:v>
                </c:pt>
                <c:pt idx="16936">
                  <c:v>0.24401979893528444</c:v>
                </c:pt>
                <c:pt idx="16937">
                  <c:v>0.24399098649041775</c:v>
                </c:pt>
                <c:pt idx="16938">
                  <c:v>0.24396217914825344</c:v>
                </c:pt>
                <c:pt idx="16939">
                  <c:v>0.24393337690759787</c:v>
                </c:pt>
                <c:pt idx="16940">
                  <c:v>0.24390457976723998</c:v>
                </c:pt>
                <c:pt idx="16941">
                  <c:v>0.24387578772597571</c:v>
                </c:pt>
                <c:pt idx="16942">
                  <c:v>0.24384700078260668</c:v>
                </c:pt>
                <c:pt idx="16943">
                  <c:v>0.24381821893592304</c:v>
                </c:pt>
                <c:pt idx="16944">
                  <c:v>0.24378944218472606</c:v>
                </c:pt>
                <c:pt idx="16945">
                  <c:v>0.24376067052780856</c:v>
                </c:pt>
                <c:pt idx="16946">
                  <c:v>0.24373190396397071</c:v>
                </c:pt>
                <c:pt idx="16947">
                  <c:v>0.24370314249201486</c:v>
                </c:pt>
                <c:pt idx="16948">
                  <c:v>0.24367438611073144</c:v>
                </c:pt>
                <c:pt idx="16949">
                  <c:v>0.24364563481892462</c:v>
                </c:pt>
                <c:pt idx="16950">
                  <c:v>0.24361688861538941</c:v>
                </c:pt>
                <c:pt idx="16951">
                  <c:v>0.24358814749893112</c:v>
                </c:pt>
                <c:pt idx="16952">
                  <c:v>0.24355941146834384</c:v>
                </c:pt>
                <c:pt idx="16953">
                  <c:v>0.2435306805224319</c:v>
                </c:pt>
                <c:pt idx="16954">
                  <c:v>0.24350195465998814</c:v>
                </c:pt>
                <c:pt idx="16955">
                  <c:v>0.24347323387982531</c:v>
                </c:pt>
                <c:pt idx="16956">
                  <c:v>0.24344451818073437</c:v>
                </c:pt>
                <c:pt idx="16957">
                  <c:v>0.24341580756152237</c:v>
                </c:pt>
                <c:pt idx="16958">
                  <c:v>0.24338710202098576</c:v>
                </c:pt>
                <c:pt idx="16959">
                  <c:v>0.24335840155793645</c:v>
                </c:pt>
                <c:pt idx="16960">
                  <c:v>0.24332970617116634</c:v>
                </c:pt>
                <c:pt idx="16961">
                  <c:v>0.24330101585948291</c:v>
                </c:pt>
                <c:pt idx="16962">
                  <c:v>0.24327233062169307</c:v>
                </c:pt>
                <c:pt idx="16963">
                  <c:v>0.24324365045659549</c:v>
                </c:pt>
                <c:pt idx="16964">
                  <c:v>0.24321497536299563</c:v>
                </c:pt>
                <c:pt idx="16965">
                  <c:v>0.24318630533969499</c:v>
                </c:pt>
                <c:pt idx="16966">
                  <c:v>0.24315764038550372</c:v>
                </c:pt>
                <c:pt idx="16967">
                  <c:v>0.24312898049922663</c:v>
                </c:pt>
                <c:pt idx="16968">
                  <c:v>0.24310032567966222</c:v>
                </c:pt>
                <c:pt idx="16969">
                  <c:v>0.24307167592562312</c:v>
                </c:pt>
                <c:pt idx="16970">
                  <c:v>0.24304303123591467</c:v>
                </c:pt>
                <c:pt idx="16971">
                  <c:v>0.24301439160934113</c:v>
                </c:pt>
                <c:pt idx="16972">
                  <c:v>0.2429857570447069</c:v>
                </c:pt>
                <c:pt idx="16973">
                  <c:v>0.24295712754082693</c:v>
                </c:pt>
                <c:pt idx="16974">
                  <c:v>0.24292850309650021</c:v>
                </c:pt>
                <c:pt idx="16975">
                  <c:v>0.24289988371053944</c:v>
                </c:pt>
                <c:pt idx="16976">
                  <c:v>0.24287126938175188</c:v>
                </c:pt>
                <c:pt idx="16977">
                  <c:v>0.2428426601089467</c:v>
                </c:pt>
                <c:pt idx="16978">
                  <c:v>0.24281405589093452</c:v>
                </c:pt>
                <c:pt idx="16979">
                  <c:v>0.24278545672651741</c:v>
                </c:pt>
                <c:pt idx="16980">
                  <c:v>0.24275686261451213</c:v>
                </c:pt>
                <c:pt idx="16981">
                  <c:v>0.24272827355372803</c:v>
                </c:pt>
                <c:pt idx="16982">
                  <c:v>0.24269968954297336</c:v>
                </c:pt>
                <c:pt idx="16983">
                  <c:v>0.24267111058105564</c:v>
                </c:pt>
                <c:pt idx="16984">
                  <c:v>0.2426425366667935</c:v>
                </c:pt>
                <c:pt idx="16985">
                  <c:v>0.24261396779899141</c:v>
                </c:pt>
                <c:pt idx="16986">
                  <c:v>0.24258540397646786</c:v>
                </c:pt>
                <c:pt idx="16987">
                  <c:v>0.24255684519802773</c:v>
                </c:pt>
                <c:pt idx="16988">
                  <c:v>0.24252829146248875</c:v>
                </c:pt>
                <c:pt idx="16989">
                  <c:v>0.24249974276865771</c:v>
                </c:pt>
                <c:pt idx="16990">
                  <c:v>0.24247119911535603</c:v>
                </c:pt>
                <c:pt idx="16991">
                  <c:v>0.24244266050139335</c:v>
                </c:pt>
                <c:pt idx="16992">
                  <c:v>0.24241412692557759</c:v>
                </c:pt>
                <c:pt idx="16993">
                  <c:v>0.2423855983867319</c:v>
                </c:pt>
                <c:pt idx="16994">
                  <c:v>0.24235707488366706</c:v>
                </c:pt>
                <c:pt idx="16995">
                  <c:v>0.24232855641519821</c:v>
                </c:pt>
                <c:pt idx="16996">
                  <c:v>0.24230004298014043</c:v>
                </c:pt>
                <c:pt idx="16997">
                  <c:v>0.24227153457731154</c:v>
                </c:pt>
                <c:pt idx="16998">
                  <c:v>0.24224303120552279</c:v>
                </c:pt>
                <c:pt idx="16999">
                  <c:v>0.24221453286359312</c:v>
                </c:pt>
                <c:pt idx="17000">
                  <c:v>0.24218603955033932</c:v>
                </c:pt>
                <c:pt idx="17001">
                  <c:v>0.24215755126457517</c:v>
                </c:pt>
                <c:pt idx="17002">
                  <c:v>0.24212906800512321</c:v>
                </c:pt>
                <c:pt idx="17003">
                  <c:v>0.2421005897707984</c:v>
                </c:pt>
                <c:pt idx="17004">
                  <c:v>0.24207211656041921</c:v>
                </c:pt>
                <c:pt idx="17005">
                  <c:v>0.24204364837280523</c:v>
                </c:pt>
                <c:pt idx="17006">
                  <c:v>0.24201518520677207</c:v>
                </c:pt>
                <c:pt idx="17007">
                  <c:v>0.24198672706113841</c:v>
                </c:pt>
                <c:pt idx="17008">
                  <c:v>0.24195827393472741</c:v>
                </c:pt>
                <c:pt idx="17009">
                  <c:v>0.24192982582635694</c:v>
                </c:pt>
                <c:pt idx="17010">
                  <c:v>0.24190138273484912</c:v>
                </c:pt>
                <c:pt idx="17011">
                  <c:v>0.24187294465901837</c:v>
                </c:pt>
                <c:pt idx="17012">
                  <c:v>0.24184451159769402</c:v>
                </c:pt>
                <c:pt idx="17013">
                  <c:v>0.2418160835496895</c:v>
                </c:pt>
                <c:pt idx="17014">
                  <c:v>0.24178766051382874</c:v>
                </c:pt>
                <c:pt idx="17015">
                  <c:v>0.24175924248893768</c:v>
                </c:pt>
                <c:pt idx="17016">
                  <c:v>0.24173082947383079</c:v>
                </c:pt>
                <c:pt idx="17017">
                  <c:v>0.24170242146733992</c:v>
                </c:pt>
                <c:pt idx="17018">
                  <c:v>0.2416740184682771</c:v>
                </c:pt>
                <c:pt idx="17019">
                  <c:v>0.24164562047547444</c:v>
                </c:pt>
                <c:pt idx="17020">
                  <c:v>0.24161722748775191</c:v>
                </c:pt>
                <c:pt idx="17021">
                  <c:v>0.24158883950393542</c:v>
                </c:pt>
                <c:pt idx="17022">
                  <c:v>0.24156045652284694</c:v>
                </c:pt>
                <c:pt idx="17023">
                  <c:v>0.24153207854330841</c:v>
                </c:pt>
                <c:pt idx="17024">
                  <c:v>0.24150370556415041</c:v>
                </c:pt>
                <c:pt idx="17025">
                  <c:v>0.24147533758419906</c:v>
                </c:pt>
                <c:pt idx="17026">
                  <c:v>0.24144697460227277</c:v>
                </c:pt>
                <c:pt idx="17027">
                  <c:v>0.24141861661720218</c:v>
                </c:pt>
                <c:pt idx="17028">
                  <c:v>0.24139026362781096</c:v>
                </c:pt>
                <c:pt idx="17029">
                  <c:v>0.24136191563292991</c:v>
                </c:pt>
                <c:pt idx="17030">
                  <c:v>0.24133357263138369</c:v>
                </c:pt>
                <c:pt idx="17031">
                  <c:v>0.24130523462200179</c:v>
                </c:pt>
                <c:pt idx="17032">
                  <c:v>0.24127690160360588</c:v>
                </c:pt>
                <c:pt idx="17033">
                  <c:v>0.24124857357503249</c:v>
                </c:pt>
                <c:pt idx="17034">
                  <c:v>0.24122025053510301</c:v>
                </c:pt>
                <c:pt idx="17035">
                  <c:v>0.24119193248264795</c:v>
                </c:pt>
                <c:pt idx="17036">
                  <c:v>0.24116361941649644</c:v>
                </c:pt>
                <c:pt idx="17037">
                  <c:v>0.24113531133547991</c:v>
                </c:pt>
                <c:pt idx="17038">
                  <c:v>0.24110700823842646</c:v>
                </c:pt>
                <c:pt idx="17039">
                  <c:v>0.24107871012416671</c:v>
                </c:pt>
                <c:pt idx="17040">
                  <c:v>0.24105041699153071</c:v>
                </c:pt>
                <c:pt idx="17041">
                  <c:v>0.2410221288393492</c:v>
                </c:pt>
                <c:pt idx="17042">
                  <c:v>0.24099384566645557</c:v>
                </c:pt>
                <c:pt idx="17043">
                  <c:v>0.24096556747167541</c:v>
                </c:pt>
                <c:pt idx="17044">
                  <c:v>0.24093729425384591</c:v>
                </c:pt>
                <c:pt idx="17045">
                  <c:v>0.24090902601179898</c:v>
                </c:pt>
                <c:pt idx="17046">
                  <c:v>0.24088076274436271</c:v>
                </c:pt>
                <c:pt idx="17047">
                  <c:v>0.24085250445037443</c:v>
                </c:pt>
                <c:pt idx="17048">
                  <c:v>0.2408242511286659</c:v>
                </c:pt>
                <c:pt idx="17049">
                  <c:v>0.24079600277807223</c:v>
                </c:pt>
                <c:pt idx="17050">
                  <c:v>0.24076775939742531</c:v>
                </c:pt>
                <c:pt idx="17051">
                  <c:v>0.24073952098555487</c:v>
                </c:pt>
                <c:pt idx="17052">
                  <c:v>0.24071128754130788</c:v>
                </c:pt>
                <c:pt idx="17053">
                  <c:v>0.24068305906350287</c:v>
                </c:pt>
                <c:pt idx="17054">
                  <c:v>0.24065483555098821</c:v>
                </c:pt>
                <c:pt idx="17055">
                  <c:v>0.24062661700259472</c:v>
                </c:pt>
                <c:pt idx="17056">
                  <c:v>0.24059840341716154</c:v>
                </c:pt>
                <c:pt idx="17057">
                  <c:v>0.24057019479351627</c:v>
                </c:pt>
                <c:pt idx="17058">
                  <c:v>0.24054199113050576</c:v>
                </c:pt>
                <c:pt idx="17059">
                  <c:v>0.24051379242695894</c:v>
                </c:pt>
                <c:pt idx="17060">
                  <c:v>0.24048559868171823</c:v>
                </c:pt>
                <c:pt idx="17061">
                  <c:v>0.24045740989361974</c:v>
                </c:pt>
                <c:pt idx="17062">
                  <c:v>0.24042922606150091</c:v>
                </c:pt>
                <c:pt idx="17063">
                  <c:v>0.24040104718420288</c:v>
                </c:pt>
                <c:pt idx="17064">
                  <c:v>0.24037287326055448</c:v>
                </c:pt>
                <c:pt idx="17065">
                  <c:v>0.24034470428940921</c:v>
                </c:pt>
                <c:pt idx="17066">
                  <c:v>0.2403165402695967</c:v>
                </c:pt>
                <c:pt idx="17067">
                  <c:v>0.24028838119996196</c:v>
                </c:pt>
                <c:pt idx="17068">
                  <c:v>0.24026022707933767</c:v>
                </c:pt>
                <c:pt idx="17069">
                  <c:v>0.24023207790656853</c:v>
                </c:pt>
                <c:pt idx="17070">
                  <c:v>0.24020393368049958</c:v>
                </c:pt>
                <c:pt idx="17071">
                  <c:v>0.24017579439996181</c:v>
                </c:pt>
                <c:pt idx="17072">
                  <c:v>0.24014766006380511</c:v>
                </c:pt>
                <c:pt idx="17073">
                  <c:v>0.24011953067086841</c:v>
                </c:pt>
                <c:pt idx="17074">
                  <c:v>0.24009140621999497</c:v>
                </c:pt>
                <c:pt idx="17075">
                  <c:v>0.24006328671002558</c:v>
                </c:pt>
                <c:pt idx="17076">
                  <c:v>0.24003517213979944</c:v>
                </c:pt>
                <c:pt idx="17077">
                  <c:v>0.2400070625081675</c:v>
                </c:pt>
                <c:pt idx="17078">
                  <c:v>0.23997895781396641</c:v>
                </c:pt>
                <c:pt idx="17079">
                  <c:v>0.23995085805604324</c:v>
                </c:pt>
                <c:pt idx="17080">
                  <c:v>0.23992276323324169</c:v>
                </c:pt>
                <c:pt idx="17081">
                  <c:v>0.23989467334440581</c:v>
                </c:pt>
                <c:pt idx="17082">
                  <c:v>0.2398665883883804</c:v>
                </c:pt>
                <c:pt idx="17083">
                  <c:v>0.23983850836401033</c:v>
                </c:pt>
                <c:pt idx="17084">
                  <c:v>0.23981043327014298</c:v>
                </c:pt>
                <c:pt idx="17085">
                  <c:v>0.23978236310561873</c:v>
                </c:pt>
                <c:pt idx="17086">
                  <c:v>0.23975429786929137</c:v>
                </c:pt>
                <c:pt idx="17087">
                  <c:v>0.2397262375600013</c:v>
                </c:pt>
                <c:pt idx="17088">
                  <c:v>0.23969818217659647</c:v>
                </c:pt>
                <c:pt idx="17089">
                  <c:v>0.23967013171792398</c:v>
                </c:pt>
                <c:pt idx="17090">
                  <c:v>0.23964208618283409</c:v>
                </c:pt>
                <c:pt idx="17091">
                  <c:v>0.23961404557017077</c:v>
                </c:pt>
                <c:pt idx="17092">
                  <c:v>0.23958600987878198</c:v>
                </c:pt>
                <c:pt idx="17093">
                  <c:v>0.23955797910752041</c:v>
                </c:pt>
                <c:pt idx="17094">
                  <c:v>0.23952995325523244</c:v>
                </c:pt>
                <c:pt idx="17095">
                  <c:v>0.23950193232076741</c:v>
                </c:pt>
                <c:pt idx="17096">
                  <c:v>0.23947391630297424</c:v>
                </c:pt>
                <c:pt idx="17097">
                  <c:v>0.23944590520070341</c:v>
                </c:pt>
                <c:pt idx="17098">
                  <c:v>0.23941789901280708</c:v>
                </c:pt>
                <c:pt idx="17099">
                  <c:v>0.23938989773812841</c:v>
                </c:pt>
                <c:pt idx="17100">
                  <c:v>0.23936190137552571</c:v>
                </c:pt>
                <c:pt idx="17101">
                  <c:v>0.23933390992384737</c:v>
                </c:pt>
                <c:pt idx="17102">
                  <c:v>0.2393059233819454</c:v>
                </c:pt>
                <c:pt idx="17103">
                  <c:v>0.2392779417486712</c:v>
                </c:pt>
                <c:pt idx="17104">
                  <c:v>0.23924996502287896</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503</c:v>
                </c:pt>
                <c:pt idx="17114">
                  <c:v>0.23897046742405043</c:v>
                </c:pt>
                <c:pt idx="17115">
                  <c:v>0.23894254460487471</c:v>
                </c:pt>
                <c:pt idx="17116">
                  <c:v>0.23891462667943217</c:v>
                </c:pt>
                <c:pt idx="17117">
                  <c:v>0.23888671364657527</c:v>
                </c:pt>
                <c:pt idx="17118">
                  <c:v>0.23885880550516544</c:v>
                </c:pt>
                <c:pt idx="17119">
                  <c:v>0.23883090225405768</c:v>
                </c:pt>
                <c:pt idx="17120">
                  <c:v>0.23880300389211204</c:v>
                </c:pt>
                <c:pt idx="17121">
                  <c:v>0.23877511041818053</c:v>
                </c:pt>
                <c:pt idx="17122">
                  <c:v>0.23874722183113006</c:v>
                </c:pt>
                <c:pt idx="17123">
                  <c:v>0.23871933812981064</c:v>
                </c:pt>
                <c:pt idx="17124">
                  <c:v>0.23869145931308208</c:v>
                </c:pt>
                <c:pt idx="17125">
                  <c:v>0.23866358537980889</c:v>
                </c:pt>
                <c:pt idx="17126">
                  <c:v>0.23863571632884767</c:v>
                </c:pt>
                <c:pt idx="17127">
                  <c:v>0.23860785215905855</c:v>
                </c:pt>
                <c:pt idx="17128">
                  <c:v>0.23857999286930326</c:v>
                </c:pt>
                <c:pt idx="17129">
                  <c:v>0.23855213845843851</c:v>
                </c:pt>
                <c:pt idx="17130">
                  <c:v>0.23852428892532757</c:v>
                </c:pt>
                <c:pt idx="17131">
                  <c:v>0.23849644426883129</c:v>
                </c:pt>
                <c:pt idx="17132">
                  <c:v>0.23846860448781079</c:v>
                </c:pt>
                <c:pt idx="17133">
                  <c:v>0.23844076958112892</c:v>
                </c:pt>
                <c:pt idx="17134">
                  <c:v>0.23841293954764631</c:v>
                </c:pt>
                <c:pt idx="17135">
                  <c:v>0.23838511438622506</c:v>
                </c:pt>
                <c:pt idx="17136">
                  <c:v>0.23835729409573056</c:v>
                </c:pt>
                <c:pt idx="17137">
                  <c:v>0.23832947867502291</c:v>
                </c:pt>
                <c:pt idx="17138">
                  <c:v>0.23830166812296896</c:v>
                </c:pt>
                <c:pt idx="17139">
                  <c:v>0.23827386243843093</c:v>
                </c:pt>
                <c:pt idx="17140">
                  <c:v>0.23824606162027459</c:v>
                </c:pt>
                <c:pt idx="17141">
                  <c:v>0.23821826566736246</c:v>
                </c:pt>
                <c:pt idx="17142">
                  <c:v>0.23819047457855538</c:v>
                </c:pt>
                <c:pt idx="17143">
                  <c:v>0.23816268835272594</c:v>
                </c:pt>
                <c:pt idx="17144">
                  <c:v>0.23813490698873613</c:v>
                </c:pt>
                <c:pt idx="17145">
                  <c:v>0.23810713048545426</c:v>
                </c:pt>
                <c:pt idx="17146">
                  <c:v>0.23807935884174189</c:v>
                </c:pt>
                <c:pt idx="17147">
                  <c:v>0.23805159205646845</c:v>
                </c:pt>
                <c:pt idx="17148">
                  <c:v>0.23802383012850001</c:v>
                </c:pt>
                <c:pt idx="17149">
                  <c:v>0.23799607305670437</c:v>
                </c:pt>
                <c:pt idx="17150">
                  <c:v>0.23796832083994854</c:v>
                </c:pt>
                <c:pt idx="17151">
                  <c:v>0.23794057347710026</c:v>
                </c:pt>
                <c:pt idx="17152">
                  <c:v>0.23791283096702845</c:v>
                </c:pt>
                <c:pt idx="17153">
                  <c:v>0.23788509330859664</c:v>
                </c:pt>
                <c:pt idx="17154">
                  <c:v>0.23785736050068099</c:v>
                </c:pt>
                <c:pt idx="17155">
                  <c:v>0.23782963254214909</c:v>
                </c:pt>
                <c:pt idx="17156">
                  <c:v>0.23780190943186541</c:v>
                </c:pt>
                <c:pt idx="17157">
                  <c:v>0.23777419116870471</c:v>
                </c:pt>
                <c:pt idx="17158">
                  <c:v>0.23774647775153726</c:v>
                </c:pt>
                <c:pt idx="17159">
                  <c:v>0.23771876917923007</c:v>
                </c:pt>
                <c:pt idx="17160">
                  <c:v>0.23769106545065283</c:v>
                </c:pt>
                <c:pt idx="17161">
                  <c:v>0.23766336656468159</c:v>
                </c:pt>
                <c:pt idx="17162">
                  <c:v>0.23763567252018539</c:v>
                </c:pt>
                <c:pt idx="17163">
                  <c:v>0.23760798331603641</c:v>
                </c:pt>
                <c:pt idx="17164">
                  <c:v>0.23758029895110591</c:v>
                </c:pt>
                <c:pt idx="17165">
                  <c:v>0.23755261942426664</c:v>
                </c:pt>
                <c:pt idx="17166">
                  <c:v>0.23752494473439334</c:v>
                </c:pt>
                <c:pt idx="17167">
                  <c:v>0.23749727488035599</c:v>
                </c:pt>
                <c:pt idx="17168">
                  <c:v>0.23746960986102891</c:v>
                </c:pt>
                <c:pt idx="17169">
                  <c:v>0.23744194967528484</c:v>
                </c:pt>
                <c:pt idx="17170">
                  <c:v>0.23741429432200137</c:v>
                </c:pt>
                <c:pt idx="17171">
                  <c:v>0.23738664380004595</c:v>
                </c:pt>
                <c:pt idx="17172">
                  <c:v>0.23735899810830124</c:v>
                </c:pt>
                <c:pt idx="17173">
                  <c:v>0.23733135724563847</c:v>
                </c:pt>
                <c:pt idx="17174">
                  <c:v>0.23730372121093365</c:v>
                </c:pt>
                <c:pt idx="17175">
                  <c:v>0.23727609000306221</c:v>
                </c:pt>
                <c:pt idx="17176">
                  <c:v>0.23724846362090249</c:v>
                </c:pt>
                <c:pt idx="17177">
                  <c:v>0.23722084206332394</c:v>
                </c:pt>
                <c:pt idx="17178">
                  <c:v>0.23719322532921011</c:v>
                </c:pt>
                <c:pt idx="17179">
                  <c:v>0.23716561341743594</c:v>
                </c:pt>
                <c:pt idx="17180">
                  <c:v>0.23713800632687798</c:v>
                </c:pt>
                <c:pt idx="17181">
                  <c:v>0.23711040405641637</c:v>
                </c:pt>
                <c:pt idx="17182">
                  <c:v>0.2370828066049237</c:v>
                </c:pt>
                <c:pt idx="17183">
                  <c:v>0.2370552139712834</c:v>
                </c:pt>
                <c:pt idx="17184">
                  <c:v>0.23702762615437228</c:v>
                </c:pt>
                <c:pt idx="17185">
                  <c:v>0.23700004315306944</c:v>
                </c:pt>
                <c:pt idx="17186">
                  <c:v>0.23697246496625421</c:v>
                </c:pt>
                <c:pt idx="17187">
                  <c:v>0.23694489159280946</c:v>
                </c:pt>
                <c:pt idx="17188">
                  <c:v>0.23691732303160634</c:v>
                </c:pt>
                <c:pt idx="17189">
                  <c:v>0.23688975928153064</c:v>
                </c:pt>
                <c:pt idx="17190">
                  <c:v>0.23686220034146688</c:v>
                </c:pt>
                <c:pt idx="17191">
                  <c:v>0.23683464621028719</c:v>
                </c:pt>
                <c:pt idx="17192">
                  <c:v>0.23680709688688156</c:v>
                </c:pt>
                <c:pt idx="17193">
                  <c:v>0.23677955237012421</c:v>
                </c:pt>
                <c:pt idx="17194">
                  <c:v>0.23675201265890175</c:v>
                </c:pt>
                <c:pt idx="17195">
                  <c:v>0.23672447775209701</c:v>
                </c:pt>
                <c:pt idx="17196">
                  <c:v>0.23669694764858637</c:v>
                </c:pt>
                <c:pt idx="17197">
                  <c:v>0.23666942234725921</c:v>
                </c:pt>
                <c:pt idx="17198">
                  <c:v>0.23664190184699802</c:v>
                </c:pt>
                <c:pt idx="17199">
                  <c:v>0.23661438614668207</c:v>
                </c:pt>
                <c:pt idx="17200">
                  <c:v>0.23658687524519614</c:v>
                </c:pt>
                <c:pt idx="17201">
                  <c:v>0.23655936914143053</c:v>
                </c:pt>
                <c:pt idx="17202">
                  <c:v>0.23653186783425964</c:v>
                </c:pt>
                <c:pt idx="17203">
                  <c:v>0.23650437132257648</c:v>
                </c:pt>
                <c:pt idx="17204">
                  <c:v>0.23647687960526345</c:v>
                </c:pt>
                <c:pt idx="17205">
                  <c:v>0.23644939268120951</c:v>
                </c:pt>
                <c:pt idx="17206">
                  <c:v>0.23642191054928979</c:v>
                </c:pt>
                <c:pt idx="17207">
                  <c:v>0.23639443320840281</c:v>
                </c:pt>
                <c:pt idx="17208">
                  <c:v>0.23636696065742852</c:v>
                </c:pt>
                <c:pt idx="17209">
                  <c:v>0.23633949289525458</c:v>
                </c:pt>
                <c:pt idx="17210">
                  <c:v>0.23631202992076542</c:v>
                </c:pt>
                <c:pt idx="17211">
                  <c:v>0.23628457173285392</c:v>
                </c:pt>
                <c:pt idx="17212">
                  <c:v>0.23625711833040541</c:v>
                </c:pt>
                <c:pt idx="17213">
                  <c:v>0.23622966971230741</c:v>
                </c:pt>
                <c:pt idx="17214">
                  <c:v>0.23620222587745093</c:v>
                </c:pt>
                <c:pt idx="17215">
                  <c:v>0.23617478682471768</c:v>
                </c:pt>
                <c:pt idx="17216">
                  <c:v>0.23614735255300548</c:v>
                </c:pt>
                <c:pt idx="17217">
                  <c:v>0.23611992306119753</c:v>
                </c:pt>
                <c:pt idx="17218">
                  <c:v>0.23609249834818424</c:v>
                </c:pt>
                <c:pt idx="17219">
                  <c:v>0.23606507841285809</c:v>
                </c:pt>
                <c:pt idx="17220">
                  <c:v>0.23603766325410816</c:v>
                </c:pt>
                <c:pt idx="17221">
                  <c:v>0.23601025287082769</c:v>
                </c:pt>
                <c:pt idx="17222">
                  <c:v>0.23598284726189991</c:v>
                </c:pt>
                <c:pt idx="17223">
                  <c:v>0.23595544642622643</c:v>
                </c:pt>
                <c:pt idx="17224">
                  <c:v>0.23592805036268721</c:v>
                </c:pt>
                <c:pt idx="17225">
                  <c:v>0.23590065907018351</c:v>
                </c:pt>
                <c:pt idx="17226">
                  <c:v>0.23587327254760471</c:v>
                </c:pt>
                <c:pt idx="17227">
                  <c:v>0.23584589079384324</c:v>
                </c:pt>
                <c:pt idx="17228">
                  <c:v>0.23581851380779326</c:v>
                </c:pt>
                <c:pt idx="17229">
                  <c:v>0.23579114158834588</c:v>
                </c:pt>
                <c:pt idx="17230">
                  <c:v>0.23576377413439359</c:v>
                </c:pt>
                <c:pt idx="17231">
                  <c:v>0.23573641144483307</c:v>
                </c:pt>
                <c:pt idx="17232">
                  <c:v>0.2357090535185552</c:v>
                </c:pt>
                <c:pt idx="17233">
                  <c:v>0.23568170035445837</c:v>
                </c:pt>
                <c:pt idx="17234">
                  <c:v>0.23565435195143591</c:v>
                </c:pt>
                <c:pt idx="17235">
                  <c:v>0.23562700830838237</c:v>
                </c:pt>
                <c:pt idx="17236">
                  <c:v>0.23559966942419391</c:v>
                </c:pt>
                <c:pt idx="17237">
                  <c:v>0.23557233529776594</c:v>
                </c:pt>
                <c:pt idx="17238">
                  <c:v>0.23554500592799557</c:v>
                </c:pt>
                <c:pt idx="17239">
                  <c:v>0.23551768131377424</c:v>
                </c:pt>
                <c:pt idx="17240">
                  <c:v>0.23549036145400645</c:v>
                </c:pt>
                <c:pt idx="17241">
                  <c:v>0.23546304634758194</c:v>
                </c:pt>
                <c:pt idx="17242">
                  <c:v>0.23543573599340473</c:v>
                </c:pt>
                <c:pt idx="17243">
                  <c:v>0.23540843039036949</c:v>
                </c:pt>
                <c:pt idx="17244">
                  <c:v>0.23538112953736998</c:v>
                </c:pt>
                <c:pt idx="17245">
                  <c:v>0.23535383343330871</c:v>
                </c:pt>
                <c:pt idx="17246">
                  <c:v>0.23532654207708578</c:v>
                </c:pt>
                <c:pt idx="17247">
                  <c:v>0.23529925546760119</c:v>
                </c:pt>
                <c:pt idx="17248">
                  <c:v>0.23527197360374419</c:v>
                </c:pt>
                <c:pt idx="17249">
                  <c:v>0.23524469648443064</c:v>
                </c:pt>
                <c:pt idx="17250">
                  <c:v>0.23521742410854421</c:v>
                </c:pt>
                <c:pt idx="17251">
                  <c:v>0.23519015647499544</c:v>
                </c:pt>
                <c:pt idx="17252">
                  <c:v>0.23516289358268141</c:v>
                </c:pt>
                <c:pt idx="17253">
                  <c:v>0.23513563543050306</c:v>
                </c:pt>
                <c:pt idx="17254">
                  <c:v>0.23510838201736531</c:v>
                </c:pt>
                <c:pt idx="17255">
                  <c:v>0.23508113334216252</c:v>
                </c:pt>
                <c:pt idx="17256">
                  <c:v>0.23505388940379873</c:v>
                </c:pt>
                <c:pt idx="17257">
                  <c:v>0.23502665020117988</c:v>
                </c:pt>
                <c:pt idx="17258">
                  <c:v>0.23499941573320812</c:v>
                </c:pt>
                <c:pt idx="17259">
                  <c:v>0.23497218599878042</c:v>
                </c:pt>
                <c:pt idx="17260">
                  <c:v>0.23494496099680734</c:v>
                </c:pt>
                <c:pt idx="17261">
                  <c:v>0.23491774072618729</c:v>
                </c:pt>
                <c:pt idx="17262">
                  <c:v>0.23489052518582321</c:v>
                </c:pt>
                <c:pt idx="17263">
                  <c:v>0.23486331437462321</c:v>
                </c:pt>
                <c:pt idx="17264">
                  <c:v>0.23483610829148979</c:v>
                </c:pt>
                <c:pt idx="17265">
                  <c:v>0.23480890693532774</c:v>
                </c:pt>
                <c:pt idx="17266">
                  <c:v>0.2347817103050418</c:v>
                </c:pt>
                <c:pt idx="17267">
                  <c:v>0.23475451839953737</c:v>
                </c:pt>
                <c:pt idx="17268">
                  <c:v>0.23472733121772274</c:v>
                </c:pt>
                <c:pt idx="17269">
                  <c:v>0.23470014875849854</c:v>
                </c:pt>
                <c:pt idx="17270">
                  <c:v>0.23467297102077167</c:v>
                </c:pt>
                <c:pt idx="17271">
                  <c:v>0.2346457980034537</c:v>
                </c:pt>
                <c:pt idx="17272">
                  <c:v>0.2346186297054482</c:v>
                </c:pt>
                <c:pt idx="17273">
                  <c:v>0.23459146612566453</c:v>
                </c:pt>
                <c:pt idx="17274">
                  <c:v>0.2345643072630052</c:v>
                </c:pt>
                <c:pt idx="17275">
                  <c:v>0.23453715311638501</c:v>
                </c:pt>
                <c:pt idx="17276">
                  <c:v>0.23451000368470459</c:v>
                </c:pt>
                <c:pt idx="17277">
                  <c:v>0.23448285896687834</c:v>
                </c:pt>
                <c:pt idx="17278">
                  <c:v>0.23445571896181308</c:v>
                </c:pt>
                <c:pt idx="17279">
                  <c:v>0.2344285836684179</c:v>
                </c:pt>
                <c:pt idx="17280">
                  <c:v>0.23440145308560395</c:v>
                </c:pt>
                <c:pt idx="17281">
                  <c:v>0.23437432721227586</c:v>
                </c:pt>
                <c:pt idx="17282">
                  <c:v>0.23434720604735099</c:v>
                </c:pt>
                <c:pt idx="17283">
                  <c:v>0.23432008958973174</c:v>
                </c:pt>
                <c:pt idx="17284">
                  <c:v>0.23429297783833491</c:v>
                </c:pt>
                <c:pt idx="17285">
                  <c:v>0.23426587079207076</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314</c:v>
                </c:pt>
                <c:pt idx="17294">
                  <c:v>0.2340221189270647</c:v>
                </c:pt>
                <c:pt idx="17295">
                  <c:v>0.23399505887229058</c:v>
                </c:pt>
                <c:pt idx="17296">
                  <c:v>0.23396800351068578</c:v>
                </c:pt>
                <c:pt idx="17297">
                  <c:v>0.23394095284117158</c:v>
                </c:pt>
                <c:pt idx="17298">
                  <c:v>0.23391390686265798</c:v>
                </c:pt>
                <c:pt idx="17299">
                  <c:v>0.23388686557406241</c:v>
                </c:pt>
                <c:pt idx="17300">
                  <c:v>0.23385982897430269</c:v>
                </c:pt>
                <c:pt idx="17301">
                  <c:v>0.23383279706229529</c:v>
                </c:pt>
                <c:pt idx="17302">
                  <c:v>0.23380576983695059</c:v>
                </c:pt>
                <c:pt idx="17303">
                  <c:v>0.23377874729719261</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739</c:v>
                </c:pt>
                <c:pt idx="17312">
                  <c:v>0.23353575511200741</c:v>
                </c:pt>
                <c:pt idx="17313">
                  <c:v>0.23350877936856568</c:v>
                </c:pt>
                <c:pt idx="17314">
                  <c:v>0.23348180829881127</c:v>
                </c:pt>
                <c:pt idx="17315">
                  <c:v>0.23345484190166449</c:v>
                </c:pt>
                <c:pt idx="17316">
                  <c:v>0.23342788017604801</c:v>
                </c:pt>
                <c:pt idx="17317">
                  <c:v>0.23340092312087679</c:v>
                </c:pt>
                <c:pt idx="17318">
                  <c:v>0.23337397073507818</c:v>
                </c:pt>
                <c:pt idx="17319">
                  <c:v>0.23334702301757221</c:v>
                </c:pt>
                <c:pt idx="17320">
                  <c:v>0.23332007996728027</c:v>
                </c:pt>
                <c:pt idx="17321">
                  <c:v>0.23329314158312781</c:v>
                </c:pt>
                <c:pt idx="17322">
                  <c:v>0.23326620786403113</c:v>
                </c:pt>
                <c:pt idx="17323">
                  <c:v>0.23323927880891474</c:v>
                </c:pt>
                <c:pt idx="17324">
                  <c:v>0.23321235441670787</c:v>
                </c:pt>
                <c:pt idx="17325">
                  <c:v>0.23318543468632824</c:v>
                </c:pt>
                <c:pt idx="17326">
                  <c:v>0.23315851961669837</c:v>
                </c:pt>
                <c:pt idx="17327">
                  <c:v>0.23313160920674636</c:v>
                </c:pt>
                <c:pt idx="17328">
                  <c:v>0.23310470345539844</c:v>
                </c:pt>
                <c:pt idx="17329">
                  <c:v>0.23307780236157497</c:v>
                </c:pt>
                <c:pt idx="17330">
                  <c:v>0.23305090592420261</c:v>
                </c:pt>
                <c:pt idx="17331">
                  <c:v>0.23302401414220691</c:v>
                </c:pt>
                <c:pt idx="17332">
                  <c:v>0.23299712701451281</c:v>
                </c:pt>
                <c:pt idx="17333">
                  <c:v>0.23297024454004744</c:v>
                </c:pt>
                <c:pt idx="17334">
                  <c:v>0.23294336671773838</c:v>
                </c:pt>
                <c:pt idx="17335">
                  <c:v>0.23291649354650881</c:v>
                </c:pt>
                <c:pt idx="17336">
                  <c:v>0.23288962502528338</c:v>
                </c:pt>
                <c:pt idx="17337">
                  <c:v>0.23286276115299812</c:v>
                </c:pt>
                <c:pt idx="17338">
                  <c:v>0.23283590192857218</c:v>
                </c:pt>
                <c:pt idx="17339">
                  <c:v>0.23280904735093871</c:v>
                </c:pt>
                <c:pt idx="17340">
                  <c:v>0.23278219741902567</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98</c:v>
                </c:pt>
                <c:pt idx="17352">
                  <c:v>0.23246036021238994</c:v>
                </c:pt>
                <c:pt idx="17353">
                  <c:v>0.23243357057742614</c:v>
                </c:pt>
                <c:pt idx="17354">
                  <c:v>0.23240678557320477</c:v>
                </c:pt>
                <c:pt idx="17355">
                  <c:v>0.23238000519866006</c:v>
                </c:pt>
                <c:pt idx="17356">
                  <c:v>0.23235322945272921</c:v>
                </c:pt>
                <c:pt idx="17357">
                  <c:v>0.23232645833434309</c:v>
                </c:pt>
                <c:pt idx="17358">
                  <c:v>0.2322996918424389</c:v>
                </c:pt>
                <c:pt idx="17359">
                  <c:v>0.23227292997594068</c:v>
                </c:pt>
                <c:pt idx="17360">
                  <c:v>0.23224617273379294</c:v>
                </c:pt>
                <c:pt idx="17361">
                  <c:v>0.23221942011492899</c:v>
                </c:pt>
                <c:pt idx="17362">
                  <c:v>0.23219267211827666</c:v>
                </c:pt>
                <c:pt idx="17363">
                  <c:v>0.23216592874277858</c:v>
                </c:pt>
                <c:pt idx="17364">
                  <c:v>0.23213918998737007</c:v>
                </c:pt>
                <c:pt idx="17365">
                  <c:v>0.23211245585098178</c:v>
                </c:pt>
                <c:pt idx="17366">
                  <c:v>0.23208572633255187</c:v>
                </c:pt>
                <c:pt idx="17367">
                  <c:v>0.23205900143101971</c:v>
                </c:pt>
                <c:pt idx="17368">
                  <c:v>0.23203228114532315</c:v>
                </c:pt>
                <c:pt idx="17369">
                  <c:v>0.23200556547438989</c:v>
                </c:pt>
                <c:pt idx="17370">
                  <c:v>0.23197885441716856</c:v>
                </c:pt>
                <c:pt idx="17371">
                  <c:v>0.2319521479725887</c:v>
                </c:pt>
                <c:pt idx="17372">
                  <c:v>0.23192544613959529</c:v>
                </c:pt>
                <c:pt idx="17373">
                  <c:v>0.23189874891711901</c:v>
                </c:pt>
                <c:pt idx="17374">
                  <c:v>0.23187205630410437</c:v>
                </c:pt>
                <c:pt idx="17375">
                  <c:v>0.23184536829948851</c:v>
                </c:pt>
                <c:pt idx="17376">
                  <c:v>0.23181868490221041</c:v>
                </c:pt>
                <c:pt idx="17377">
                  <c:v>0.23179200611121145</c:v>
                </c:pt>
                <c:pt idx="17378">
                  <c:v>0.23176533192542925</c:v>
                </c:pt>
                <c:pt idx="17379">
                  <c:v>0.23173866234380025</c:v>
                </c:pt>
                <c:pt idx="17380">
                  <c:v>0.23171199736527379</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427</c:v>
                </c:pt>
                <c:pt idx="17389">
                  <c:v>0.2314722195232442</c:v>
                </c:pt>
                <c:pt idx="17390">
                  <c:v>0.23144560051748844</c:v>
                </c:pt>
                <c:pt idx="17391">
                  <c:v>0.23141898610319309</c:v>
                </c:pt>
                <c:pt idx="17392">
                  <c:v>0.23139237627930134</c:v>
                </c:pt>
                <c:pt idx="17393">
                  <c:v>0.23136577104476388</c:v>
                </c:pt>
                <c:pt idx="17394">
                  <c:v>0.23133917039852256</c:v>
                </c:pt>
                <c:pt idx="17395">
                  <c:v>0.23131257433952218</c:v>
                </c:pt>
                <c:pt idx="17396">
                  <c:v>0.23128598286671012</c:v>
                </c:pt>
                <c:pt idx="17397">
                  <c:v>0.23125939597902787</c:v>
                </c:pt>
                <c:pt idx="17398">
                  <c:v>0.23123281367542373</c:v>
                </c:pt>
                <c:pt idx="17399">
                  <c:v>0.23120623595484191</c:v>
                </c:pt>
                <c:pt idx="17400">
                  <c:v>0.23117966281623245</c:v>
                </c:pt>
                <c:pt idx="17401">
                  <c:v>0.23115309425853967</c:v>
                </c:pt>
                <c:pt idx="17402">
                  <c:v>0.23112653028071287</c:v>
                </c:pt>
                <c:pt idx="17403">
                  <c:v>0.23109997088169923</c:v>
                </c:pt>
                <c:pt idx="17404">
                  <c:v>0.23107341606044179</c:v>
                </c:pt>
                <c:pt idx="17405">
                  <c:v>0.23104686581589548</c:v>
                </c:pt>
                <c:pt idx="17406">
                  <c:v>0.23102032014700191</c:v>
                </c:pt>
                <c:pt idx="17407">
                  <c:v>0.23099377905271479</c:v>
                </c:pt>
                <c:pt idx="17408">
                  <c:v>0.2309672425319842</c:v>
                </c:pt>
                <c:pt idx="17409">
                  <c:v>0.23094071058375079</c:v>
                </c:pt>
                <c:pt idx="17410">
                  <c:v>0.23091418320697499</c:v>
                </c:pt>
                <c:pt idx="17411">
                  <c:v>0.23088766040059697</c:v>
                </c:pt>
                <c:pt idx="17412">
                  <c:v>0.2308611421635737</c:v>
                </c:pt>
                <c:pt idx="17413">
                  <c:v>0.23083462849485317</c:v>
                </c:pt>
                <c:pt idx="17414">
                  <c:v>0.23080811939338652</c:v>
                </c:pt>
                <c:pt idx="17415">
                  <c:v>0.23078161485812451</c:v>
                </c:pt>
                <c:pt idx="17416">
                  <c:v>0.23075511488801853</c:v>
                </c:pt>
                <c:pt idx="17417">
                  <c:v>0.23072861948202178</c:v>
                </c:pt>
                <c:pt idx="17418">
                  <c:v>0.23070212863908168</c:v>
                </c:pt>
                <c:pt idx="17419">
                  <c:v>0.23067564235815333</c:v>
                </c:pt>
                <c:pt idx="17420">
                  <c:v>0.23064916063819291</c:v>
                </c:pt>
                <c:pt idx="17421">
                  <c:v>0.23062268347814802</c:v>
                </c:pt>
                <c:pt idx="17422">
                  <c:v>0.23059621087697599</c:v>
                </c:pt>
                <c:pt idx="17423">
                  <c:v>0.23056974283362341</c:v>
                </c:pt>
                <c:pt idx="17424">
                  <c:v>0.23054327934705071</c:v>
                </c:pt>
                <c:pt idx="17425">
                  <c:v>0.23051682041620974</c:v>
                </c:pt>
                <c:pt idx="17426">
                  <c:v>0.23049036604005491</c:v>
                </c:pt>
                <c:pt idx="17427">
                  <c:v>0.23046391621754089</c:v>
                </c:pt>
                <c:pt idx="17428">
                  <c:v>0.23043747094762454</c:v>
                </c:pt>
                <c:pt idx="17429">
                  <c:v>0.23041103022925541</c:v>
                </c:pt>
                <c:pt idx="17430">
                  <c:v>0.23038459406139494</c:v>
                </c:pt>
                <c:pt idx="17431">
                  <c:v>0.23035816244299798</c:v>
                </c:pt>
                <c:pt idx="17432">
                  <c:v>0.23033173537301652</c:v>
                </c:pt>
                <c:pt idx="17433">
                  <c:v>0.23030531285041334</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758</c:v>
                </c:pt>
                <c:pt idx="17444">
                  <c:v>0.23001496493035714</c:v>
                </c:pt>
                <c:pt idx="17445">
                  <c:v>0.22998859689496678</c:v>
                </c:pt>
                <c:pt idx="17446">
                  <c:v>0.22996223339341124</c:v>
                </c:pt>
                <c:pt idx="17447">
                  <c:v>0.22993587442464997</c:v>
                </c:pt>
                <c:pt idx="17448">
                  <c:v>0.22990951998764855</c:v>
                </c:pt>
                <c:pt idx="17449">
                  <c:v>0.22988317008136624</c:v>
                </c:pt>
                <c:pt idx="17450">
                  <c:v>0.22985682470476387</c:v>
                </c:pt>
                <c:pt idx="17451">
                  <c:v>0.22983048385680663</c:v>
                </c:pt>
                <c:pt idx="17452">
                  <c:v>0.22980414753645093</c:v>
                </c:pt>
                <c:pt idx="17453">
                  <c:v>0.22977781574266054</c:v>
                </c:pt>
                <c:pt idx="17454">
                  <c:v>0.22975148847440413</c:v>
                </c:pt>
                <c:pt idx="17455">
                  <c:v>0.22972516573063534</c:v>
                </c:pt>
                <c:pt idx="17456">
                  <c:v>0.22969884751032704</c:v>
                </c:pt>
                <c:pt idx="17457">
                  <c:v>0.22967253381243399</c:v>
                </c:pt>
                <c:pt idx="17458">
                  <c:v>0.22964622463592646</c:v>
                </c:pt>
                <c:pt idx="17459">
                  <c:v>0.22961991997976655</c:v>
                </c:pt>
                <c:pt idx="17460">
                  <c:v>0.22959361984291876</c:v>
                </c:pt>
                <c:pt idx="17461">
                  <c:v>0.22956732422434786</c:v>
                </c:pt>
                <c:pt idx="17462">
                  <c:v>0.22954103312301896</c:v>
                </c:pt>
                <c:pt idx="17463">
                  <c:v>0.22951474653789997</c:v>
                </c:pt>
                <c:pt idx="17464">
                  <c:v>0.22948846446795113</c:v>
                </c:pt>
                <c:pt idx="17465">
                  <c:v>0.22946218691214157</c:v>
                </c:pt>
                <c:pt idx="17466">
                  <c:v>0.22943591386943751</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351</c:v>
                </c:pt>
                <c:pt idx="17480">
                  <c:v>0.22906856456945696</c:v>
                </c:pt>
                <c:pt idx="17481">
                  <c:v>0.22904235909948853</c:v>
                </c:pt>
                <c:pt idx="17482">
                  <c:v>0.22901615812612564</c:v>
                </c:pt>
                <c:pt idx="17483">
                  <c:v>0.22898996164833629</c:v>
                </c:pt>
                <c:pt idx="17484">
                  <c:v>0.2289637696650984</c:v>
                </c:pt>
                <c:pt idx="17485">
                  <c:v>0.22893758217538324</c:v>
                </c:pt>
                <c:pt idx="17486">
                  <c:v>0.22891139917815831</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82</c:v>
                </c:pt>
                <c:pt idx="17495">
                  <c:v>0.2286759541958707</c:v>
                </c:pt>
                <c:pt idx="17496">
                  <c:v>0.22864981606710924</c:v>
                </c:pt>
                <c:pt idx="17497">
                  <c:v>0.22862368241955267</c:v>
                </c:pt>
                <c:pt idx="17498">
                  <c:v>0.22859755325218056</c:v>
                </c:pt>
                <c:pt idx="17499">
                  <c:v>0.22857142856396501</c:v>
                </c:pt>
                <c:pt idx="17500">
                  <c:v>0.22854530835388359</c:v>
                </c:pt>
                <c:pt idx="17501">
                  <c:v>0.22851919262091291</c:v>
                </c:pt>
                <c:pt idx="17502">
                  <c:v>0.22849308136403179</c:v>
                </c:pt>
                <c:pt idx="17503">
                  <c:v>0.22846697458221363</c:v>
                </c:pt>
                <c:pt idx="17504">
                  <c:v>0.22844087227443521</c:v>
                </c:pt>
                <c:pt idx="17505">
                  <c:v>0.22841477443967884</c:v>
                </c:pt>
                <c:pt idx="17506">
                  <c:v>0.22838868107692217</c:v>
                </c:pt>
                <c:pt idx="17507">
                  <c:v>0.22836259218513841</c:v>
                </c:pt>
                <c:pt idx="17508">
                  <c:v>0.22833650776331119</c:v>
                </c:pt>
                <c:pt idx="17509">
                  <c:v>0.22831042781041791</c:v>
                </c:pt>
                <c:pt idx="17510">
                  <c:v>0.22828435232543917</c:v>
                </c:pt>
                <c:pt idx="17511">
                  <c:v>0.22825828130735157</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634</c:v>
                </c:pt>
                <c:pt idx="17522">
                  <c:v>0.22797179463171388</c:v>
                </c:pt>
                <c:pt idx="17523">
                  <c:v>0.22794577713684241</c:v>
                </c:pt>
                <c:pt idx="17524">
                  <c:v>0.22791976409562481</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99</c:v>
                </c:pt>
                <c:pt idx="17543">
                  <c:v>0.22742636115627907</c:v>
                </c:pt>
                <c:pt idx="17544">
                  <c:v>0.22740043697503984</c:v>
                </c:pt>
                <c:pt idx="17545">
                  <c:v>0.22737451722616667</c:v>
                </c:pt>
                <c:pt idx="17546">
                  <c:v>0.22734860190865208</c:v>
                </c:pt>
                <c:pt idx="17547">
                  <c:v>0.22732269102148756</c:v>
                </c:pt>
                <c:pt idx="17548">
                  <c:v>0.2272967845636592</c:v>
                </c:pt>
                <c:pt idx="17549">
                  <c:v>0.22727088253415895</c:v>
                </c:pt>
                <c:pt idx="17550">
                  <c:v>0.22724498493197937</c:v>
                </c:pt>
                <c:pt idx="17551">
                  <c:v>0.22721909175610894</c:v>
                </c:pt>
                <c:pt idx="17552">
                  <c:v>0.2271932030055365</c:v>
                </c:pt>
                <c:pt idx="17553">
                  <c:v>0.22716731867925963</c:v>
                </c:pt>
                <c:pt idx="17554">
                  <c:v>0.22714143877627024</c:v>
                </c:pt>
                <c:pt idx="17555">
                  <c:v>0.22711556329555119</c:v>
                </c:pt>
                <c:pt idx="17556">
                  <c:v>0.22708969223610773</c:v>
                </c:pt>
                <c:pt idx="17557">
                  <c:v>0.22706382559692675</c:v>
                </c:pt>
                <c:pt idx="17558">
                  <c:v>0.22703796337699791</c:v>
                </c:pt>
                <c:pt idx="17559">
                  <c:v>0.22701210557532248</c:v>
                </c:pt>
                <c:pt idx="17560">
                  <c:v>0.22698625219088542</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84</c:v>
                </c:pt>
                <c:pt idx="17576">
                  <c:v>0.22657319796482719</c:v>
                </c:pt>
                <c:pt idx="17577">
                  <c:v>0.22654741951982293</c:v>
                </c:pt>
                <c:pt idx="17578">
                  <c:v>0.2265216454739912</c:v>
                </c:pt>
                <c:pt idx="17579">
                  <c:v>0.22649587582633995</c:v>
                </c:pt>
                <c:pt idx="17580">
                  <c:v>0.22647011057586044</c:v>
                </c:pt>
                <c:pt idx="17581">
                  <c:v>0.22644434972155841</c:v>
                </c:pt>
                <c:pt idx="17582">
                  <c:v>0.22641859326243344</c:v>
                </c:pt>
                <c:pt idx="17583">
                  <c:v>0.22639284119748143</c:v>
                </c:pt>
                <c:pt idx="17584">
                  <c:v>0.22636709352570344</c:v>
                </c:pt>
                <c:pt idx="17585">
                  <c:v>0.22634135024610424</c:v>
                </c:pt>
                <c:pt idx="17586">
                  <c:v>0.22631561135768272</c:v>
                </c:pt>
                <c:pt idx="17587">
                  <c:v>0.22628987685944041</c:v>
                </c:pt>
                <c:pt idx="17588">
                  <c:v>0.22626414675038053</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96</c:v>
                </c:pt>
                <c:pt idx="17599">
                  <c:v>0.22598140495138241</c:v>
                </c:pt>
                <c:pt idx="17600">
                  <c:v>0.22595572743472048</c:v>
                </c:pt>
                <c:pt idx="17601">
                  <c:v>0.22593005429428642</c:v>
                </c:pt>
                <c:pt idx="17602">
                  <c:v>0.22590438552908768</c:v>
                </c:pt>
                <c:pt idx="17603">
                  <c:v>0.22587872113812438</c:v>
                </c:pt>
                <c:pt idx="17604">
                  <c:v>0.22585306112040854</c:v>
                </c:pt>
                <c:pt idx="17605">
                  <c:v>0.22582740547494454</c:v>
                </c:pt>
                <c:pt idx="17606">
                  <c:v>0.22580175420073917</c:v>
                </c:pt>
                <c:pt idx="17607">
                  <c:v>0.22577610729679942</c:v>
                </c:pt>
                <c:pt idx="17608">
                  <c:v>0.22575046476213434</c:v>
                </c:pt>
                <c:pt idx="17609">
                  <c:v>0.22572482659574636</c:v>
                </c:pt>
                <c:pt idx="17610">
                  <c:v>0.22569919279664843</c:v>
                </c:pt>
                <c:pt idx="17611">
                  <c:v>0.2256735633638442</c:v>
                </c:pt>
                <c:pt idx="17612">
                  <c:v>0.22564793829635071</c:v>
                </c:pt>
                <c:pt idx="17613">
                  <c:v>0.2256223175931677</c:v>
                </c:pt>
                <c:pt idx="17614">
                  <c:v>0.22559670125330739</c:v>
                </c:pt>
                <c:pt idx="17615">
                  <c:v>0.22557108927577887</c:v>
                </c:pt>
                <c:pt idx="17616">
                  <c:v>0.22554548165959404</c:v>
                </c:pt>
                <c:pt idx="17617">
                  <c:v>0.22551987840375637</c:v>
                </c:pt>
                <c:pt idx="17618">
                  <c:v>0.22549427950728401</c:v>
                </c:pt>
                <c:pt idx="17619">
                  <c:v>0.22546868496917943</c:v>
                </c:pt>
                <c:pt idx="17620">
                  <c:v>0.22544309478846142</c:v>
                </c:pt>
                <c:pt idx="17621">
                  <c:v>0.22541750896413243</c:v>
                </c:pt>
                <c:pt idx="17622">
                  <c:v>0.2253919274952102</c:v>
                </c:pt>
                <c:pt idx="17623">
                  <c:v>0.22536635038070421</c:v>
                </c:pt>
                <c:pt idx="17624">
                  <c:v>0.22534077761962587</c:v>
                </c:pt>
                <c:pt idx="17625">
                  <c:v>0.22531520921098763</c:v>
                </c:pt>
                <c:pt idx="17626">
                  <c:v>0.2252896451538017</c:v>
                </c:pt>
                <c:pt idx="17627">
                  <c:v>0.22526408544708268</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17</c:v>
                </c:pt>
                <c:pt idx="17636">
                  <c:v>0.2250342436947379</c:v>
                </c:pt>
                <c:pt idx="17637">
                  <c:v>0.2250087274384229</c:v>
                </c:pt>
                <c:pt idx="17638">
                  <c:v>0.22498321552173184</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9047</c:v>
                </c:pt>
                <c:pt idx="17649">
                  <c:v>0.22470287057195859</c:v>
                </c:pt>
                <c:pt idx="17650">
                  <c:v>0.22467741065406102</c:v>
                </c:pt>
                <c:pt idx="17651">
                  <c:v>0.22465195506301389</c:v>
                </c:pt>
                <c:pt idx="17652">
                  <c:v>0.22462650379784127</c:v>
                </c:pt>
                <c:pt idx="17653">
                  <c:v>0.22460105685755857</c:v>
                </c:pt>
                <c:pt idx="17654">
                  <c:v>0.22457561424118577</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08</c:v>
                </c:pt>
                <c:pt idx="17663">
                  <c:v>0.22434682510833173</c:v>
                </c:pt>
                <c:pt idx="17664">
                  <c:v>0.22432142567724614</c:v>
                </c:pt>
                <c:pt idx="17665">
                  <c:v>0.22429603055931446</c:v>
                </c:pt>
                <c:pt idx="17666">
                  <c:v>0.22427063975355158</c:v>
                </c:pt>
                <c:pt idx="17667">
                  <c:v>0.22424525325899344</c:v>
                </c:pt>
                <c:pt idx="17668">
                  <c:v>0.22421987107465616</c:v>
                </c:pt>
                <c:pt idx="17669">
                  <c:v>0.22419449319956641</c:v>
                </c:pt>
                <c:pt idx="17670">
                  <c:v>0.22416911963274819</c:v>
                </c:pt>
                <c:pt idx="17671">
                  <c:v>0.22414375037322676</c:v>
                </c:pt>
                <c:pt idx="17672">
                  <c:v>0.22411838542002938</c:v>
                </c:pt>
                <c:pt idx="17673">
                  <c:v>0.22409302477217491</c:v>
                </c:pt>
                <c:pt idx="17674">
                  <c:v>0.2240676684286953</c:v>
                </c:pt>
                <c:pt idx="17675">
                  <c:v>0.22404231638861472</c:v>
                </c:pt>
                <c:pt idx="17676">
                  <c:v>0.22401696865095919</c:v>
                </c:pt>
                <c:pt idx="17677">
                  <c:v>0.22399162521475374</c:v>
                </c:pt>
                <c:pt idx="17678">
                  <c:v>0.22396628607903238</c:v>
                </c:pt>
                <c:pt idx="17679">
                  <c:v>0.22394095124281024</c:v>
                </c:pt>
                <c:pt idx="17680">
                  <c:v>0.22391562070512341</c:v>
                </c:pt>
                <c:pt idx="17681">
                  <c:v>0.22389029446499811</c:v>
                </c:pt>
                <c:pt idx="17682">
                  <c:v>0.2238649725214584</c:v>
                </c:pt>
                <c:pt idx="17683">
                  <c:v>0.22383965487353669</c:v>
                </c:pt>
                <c:pt idx="17684">
                  <c:v>0.22381434152026292</c:v>
                </c:pt>
                <c:pt idx="17685">
                  <c:v>0.22378903246065709</c:v>
                </c:pt>
                <c:pt idx="17686">
                  <c:v>0.22376372769375505</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254</c:v>
                </c:pt>
                <c:pt idx="17695">
                  <c:v>0.22353617780319424</c:v>
                </c:pt>
                <c:pt idx="17696">
                  <c:v>0.22351091590997568</c:v>
                </c:pt>
                <c:pt idx="17697">
                  <c:v>0.22348565829879685</c:v>
                </c:pt>
                <c:pt idx="17698">
                  <c:v>0.22346040496868988</c:v>
                </c:pt>
                <c:pt idx="17699">
                  <c:v>0.22343515591868762</c:v>
                </c:pt>
                <c:pt idx="17700">
                  <c:v>0.22340991114782499</c:v>
                </c:pt>
                <c:pt idx="17701">
                  <c:v>0.22338467065512813</c:v>
                </c:pt>
                <c:pt idx="17702">
                  <c:v>0.22335943443963741</c:v>
                </c:pt>
                <c:pt idx="17703">
                  <c:v>0.22333420250038424</c:v>
                </c:pt>
                <c:pt idx="17704">
                  <c:v>0.22330897483640241</c:v>
                </c:pt>
                <c:pt idx="17705">
                  <c:v>0.22328375144672621</c:v>
                </c:pt>
                <c:pt idx="17706">
                  <c:v>0.22325853233038992</c:v>
                </c:pt>
                <c:pt idx="17707">
                  <c:v>0.22323331748643108</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554</c:v>
                </c:pt>
                <c:pt idx="17717">
                  <c:v>0.22298140381526696</c:v>
                </c:pt>
                <c:pt idx="17718">
                  <c:v>0.22295623590379643</c:v>
                </c:pt>
                <c:pt idx="17719">
                  <c:v>0.22293107225314107</c:v>
                </c:pt>
                <c:pt idx="17720">
                  <c:v>0.22290591286233913</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755</c:v>
                </c:pt>
                <c:pt idx="17730">
                  <c:v>0.22265455303472068</c:v>
                </c:pt>
                <c:pt idx="17731">
                  <c:v>0.22262944043888261</c:v>
                </c:pt>
                <c:pt idx="17732">
                  <c:v>0.22260433209137759</c:v>
                </c:pt>
                <c:pt idx="17733">
                  <c:v>0.22257922799124258</c:v>
                </c:pt>
                <c:pt idx="17734">
                  <c:v>0.2225541281375247</c:v>
                </c:pt>
                <c:pt idx="17735">
                  <c:v>0.22252903252926612</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22</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388</c:v>
                </c:pt>
                <c:pt idx="17775">
                  <c:v>0.2215286785134066</c:v>
                </c:pt>
                <c:pt idx="17776">
                  <c:v>0.22150375614768236</c:v>
                </c:pt>
                <c:pt idx="17777">
                  <c:v>0.22147883798743823</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437</c:v>
                </c:pt>
                <c:pt idx="17794">
                  <c:v>0.22105587178566619</c:v>
                </c:pt>
                <c:pt idx="17795">
                  <c:v>0.22103102916249995</c:v>
                </c:pt>
                <c:pt idx="17796">
                  <c:v>0.22100619072687749</c:v>
                </c:pt>
                <c:pt idx="17797">
                  <c:v>0.22098135647786493</c:v>
                </c:pt>
                <c:pt idx="17798">
                  <c:v>0.22095652641451122</c:v>
                </c:pt>
                <c:pt idx="17799">
                  <c:v>0.22093170053588779</c:v>
                </c:pt>
                <c:pt idx="17800">
                  <c:v>0.22090687884104693</c:v>
                </c:pt>
                <c:pt idx="17801">
                  <c:v>0.22088206132905017</c:v>
                </c:pt>
                <c:pt idx="17802">
                  <c:v>0.22085724799895817</c:v>
                </c:pt>
                <c:pt idx="17803">
                  <c:v>0.22083243884983245</c:v>
                </c:pt>
                <c:pt idx="17804">
                  <c:v>0.22080763388072941</c:v>
                </c:pt>
                <c:pt idx="17805">
                  <c:v>0.22078283309071456</c:v>
                </c:pt>
                <c:pt idx="17806">
                  <c:v>0.2207580364788477</c:v>
                </c:pt>
                <c:pt idx="17807">
                  <c:v>0.22073324404419203</c:v>
                </c:pt>
                <c:pt idx="17808">
                  <c:v>0.22070845578580578</c:v>
                </c:pt>
                <c:pt idx="17809">
                  <c:v>0.22068367170274988</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89</c:v>
                </c:pt>
                <c:pt idx="17823">
                  <c:v>0.22033713242540306</c:v>
                </c:pt>
                <c:pt idx="17824">
                  <c:v>0.22031241085997574</c:v>
                </c:pt>
                <c:pt idx="17825">
                  <c:v>0.2202876934549125</c:v>
                </c:pt>
                <c:pt idx="17826">
                  <c:v>0.22026298020927798</c:v>
                </c:pt>
                <c:pt idx="17827">
                  <c:v>0.22023827112214062</c:v>
                </c:pt>
                <c:pt idx="17828">
                  <c:v>0.22021356619256249</c:v>
                </c:pt>
                <c:pt idx="17829">
                  <c:v>0.22018886541961416</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475</c:v>
                </c:pt>
                <c:pt idx="17838">
                  <c:v>0.21996674535767824</c:v>
                </c:pt>
                <c:pt idx="17839">
                  <c:v>0.21994208609978996</c:v>
                </c:pt>
                <c:pt idx="17840">
                  <c:v>0.21991743098828986</c:v>
                </c:pt>
                <c:pt idx="17841">
                  <c:v>0.21989278002224669</c:v>
                </c:pt>
                <c:pt idx="17842">
                  <c:v>0.21986813320073187</c:v>
                </c:pt>
                <c:pt idx="17843">
                  <c:v>0.21984349052281929</c:v>
                </c:pt>
                <c:pt idx="17844">
                  <c:v>0.21981885198757409</c:v>
                </c:pt>
                <c:pt idx="17845">
                  <c:v>0.21979421759407419</c:v>
                </c:pt>
                <c:pt idx="17846">
                  <c:v>0.21976958734138682</c:v>
                </c:pt>
                <c:pt idx="17847">
                  <c:v>0.21974496122858375</c:v>
                </c:pt>
                <c:pt idx="17848">
                  <c:v>0.21972033925474144</c:v>
                </c:pt>
                <c:pt idx="17849">
                  <c:v>0.21969572141893021</c:v>
                </c:pt>
                <c:pt idx="17850">
                  <c:v>0.21967110772022241</c:v>
                </c:pt>
                <c:pt idx="17851">
                  <c:v>0.21964649815769549</c:v>
                </c:pt>
                <c:pt idx="17852">
                  <c:v>0.21962189273041091</c:v>
                </c:pt>
                <c:pt idx="17853">
                  <c:v>0.21959729143745732</c:v>
                </c:pt>
                <c:pt idx="17854">
                  <c:v>0.21957269427789441</c:v>
                </c:pt>
                <c:pt idx="17855">
                  <c:v>0.21954810125080795</c:v>
                </c:pt>
                <c:pt idx="17856">
                  <c:v>0.21952351235526393</c:v>
                </c:pt>
                <c:pt idx="17857">
                  <c:v>0.21949892759034551</c:v>
                </c:pt>
                <c:pt idx="17858">
                  <c:v>0.21947434695511644</c:v>
                </c:pt>
                <c:pt idx="17859">
                  <c:v>0.21944977044866229</c:v>
                </c:pt>
                <c:pt idx="17860">
                  <c:v>0.21942519807005226</c:v>
                </c:pt>
                <c:pt idx="17861">
                  <c:v>0.21940062981836367</c:v>
                </c:pt>
                <c:pt idx="17862">
                  <c:v>0.2193760656926714</c:v>
                </c:pt>
                <c:pt idx="17863">
                  <c:v>0.21935150569205403</c:v>
                </c:pt>
                <c:pt idx="17864">
                  <c:v>0.2193269498155867</c:v>
                </c:pt>
                <c:pt idx="17865">
                  <c:v>0.21930239806234869</c:v>
                </c:pt>
                <c:pt idx="17866">
                  <c:v>0.21927785043141118</c:v>
                </c:pt>
                <c:pt idx="17867">
                  <c:v>0.21925330692185291</c:v>
                </c:pt>
                <c:pt idx="17868">
                  <c:v>0.21922876753275491</c:v>
                </c:pt>
                <c:pt idx="17869">
                  <c:v>0.21920423226319524</c:v>
                </c:pt>
                <c:pt idx="17870">
                  <c:v>0.21917970111224491</c:v>
                </c:pt>
                <c:pt idx="17871">
                  <c:v>0.21915517407898863</c:v>
                </c:pt>
                <c:pt idx="17872">
                  <c:v>0.21913065116250341</c:v>
                </c:pt>
                <c:pt idx="17873">
                  <c:v>0.21910613236186957</c:v>
                </c:pt>
                <c:pt idx="17874">
                  <c:v>0.21908161767615961</c:v>
                </c:pt>
                <c:pt idx="17875">
                  <c:v>0.21905710710445991</c:v>
                </c:pt>
                <c:pt idx="17876">
                  <c:v>0.2190326006458467</c:v>
                </c:pt>
                <c:pt idx="17877">
                  <c:v>0.21900809829940282</c:v>
                </c:pt>
                <c:pt idx="17878">
                  <c:v>0.21898360006420323</c:v>
                </c:pt>
                <c:pt idx="17879">
                  <c:v>0.21895910593933193</c:v>
                </c:pt>
                <c:pt idx="17880">
                  <c:v>0.21893461592386543</c:v>
                </c:pt>
                <c:pt idx="17881">
                  <c:v>0.2189101300168938</c:v>
                </c:pt>
                <c:pt idx="17882">
                  <c:v>0.21888564821748374</c:v>
                </c:pt>
                <c:pt idx="17883">
                  <c:v>0.21886117052473023</c:v>
                </c:pt>
                <c:pt idx="17884">
                  <c:v>0.21883669693770599</c:v>
                </c:pt>
                <c:pt idx="17885">
                  <c:v>0.21881222745550014</c:v>
                </c:pt>
                <c:pt idx="17886">
                  <c:v>0.21878776207718725</c:v>
                </c:pt>
                <c:pt idx="17887">
                  <c:v>0.21876330080185494</c:v>
                </c:pt>
                <c:pt idx="17888">
                  <c:v>0.21873884362858045</c:v>
                </c:pt>
                <c:pt idx="17889">
                  <c:v>0.21871439055645694</c:v>
                </c:pt>
                <c:pt idx="17890">
                  <c:v>0.21868994158455221</c:v>
                </c:pt>
                <c:pt idx="17891">
                  <c:v>0.2186654967119652</c:v>
                </c:pt>
                <c:pt idx="17892">
                  <c:v>0.21864105593776828</c:v>
                </c:pt>
                <c:pt idx="17893">
                  <c:v>0.21861661926104933</c:v>
                </c:pt>
                <c:pt idx="17894">
                  <c:v>0.21859218668089697</c:v>
                </c:pt>
                <c:pt idx="17895">
                  <c:v>0.21856775819638793</c:v>
                </c:pt>
                <c:pt idx="17896">
                  <c:v>0.21854333380661156</c:v>
                </c:pt>
                <c:pt idx="17897">
                  <c:v>0.21851891351064906</c:v>
                </c:pt>
                <c:pt idx="17898">
                  <c:v>0.21849449730758999</c:v>
                </c:pt>
                <c:pt idx="17899">
                  <c:v>0.21847008519651648</c:v>
                </c:pt>
                <c:pt idx="17900">
                  <c:v>0.21844567717651581</c:v>
                </c:pt>
                <c:pt idx="17901">
                  <c:v>0.21842127324667221</c:v>
                </c:pt>
                <c:pt idx="17902">
                  <c:v>0.21839687340607494</c:v>
                </c:pt>
                <c:pt idx="17903">
                  <c:v>0.21837247765380788</c:v>
                </c:pt>
                <c:pt idx="17904">
                  <c:v>0.21834808598895941</c:v>
                </c:pt>
                <c:pt idx="17905">
                  <c:v>0.21832369841061458</c:v>
                </c:pt>
                <c:pt idx="17906">
                  <c:v>0.21829931491786481</c:v>
                </c:pt>
                <c:pt idx="17907">
                  <c:v>0.21827493550978871</c:v>
                </c:pt>
                <c:pt idx="17908">
                  <c:v>0.21825056018548294</c:v>
                </c:pt>
                <c:pt idx="17909">
                  <c:v>0.21822618894403237</c:v>
                </c:pt>
                <c:pt idx="17910">
                  <c:v>0.21820182178452241</c:v>
                </c:pt>
                <c:pt idx="17911">
                  <c:v>0.21817745870604571</c:v>
                </c:pt>
                <c:pt idx="17912">
                  <c:v>0.21815309970768909</c:v>
                </c:pt>
                <c:pt idx="17913">
                  <c:v>0.21812874478854188</c:v>
                </c:pt>
                <c:pt idx="17914">
                  <c:v>0.21810439394769526</c:v>
                </c:pt>
                <c:pt idx="17915">
                  <c:v>0.21808004718423499</c:v>
                </c:pt>
                <c:pt idx="17916">
                  <c:v>0.21805570449725151</c:v>
                </c:pt>
                <c:pt idx="17917">
                  <c:v>0.21803136588583713</c:v>
                </c:pt>
                <c:pt idx="17918">
                  <c:v>0.21800703134907934</c:v>
                </c:pt>
                <c:pt idx="17919">
                  <c:v>0.21798270088607163</c:v>
                </c:pt>
                <c:pt idx="17920">
                  <c:v>0.21795837449590236</c:v>
                </c:pt>
                <c:pt idx="17921">
                  <c:v>0.21793405217766409</c:v>
                </c:pt>
                <c:pt idx="17922">
                  <c:v>0.21790973393044583</c:v>
                </c:pt>
                <c:pt idx="17923">
                  <c:v>0.21788541975333894</c:v>
                </c:pt>
                <c:pt idx="17924">
                  <c:v>0.21786110964544089</c:v>
                </c:pt>
                <c:pt idx="17925">
                  <c:v>0.21783680360583654</c:v>
                </c:pt>
                <c:pt idx="17926">
                  <c:v>0.21781250163362292</c:v>
                </c:pt>
                <c:pt idx="17927">
                  <c:v>0.2177882037278942</c:v>
                </c:pt>
                <c:pt idx="17928">
                  <c:v>0.21776390988773636</c:v>
                </c:pt>
                <c:pt idx="17929">
                  <c:v>0.21773962011224551</c:v>
                </c:pt>
                <c:pt idx="17930">
                  <c:v>0.21771533440051669</c:v>
                </c:pt>
                <c:pt idx="17931">
                  <c:v>0.21769105275163944</c:v>
                </c:pt>
                <c:pt idx="17932">
                  <c:v>0.21766677516471269</c:v>
                </c:pt>
                <c:pt idx="17933">
                  <c:v>0.21764250163882806</c:v>
                </c:pt>
                <c:pt idx="17934">
                  <c:v>0.21761823217308218</c:v>
                </c:pt>
                <c:pt idx="17935">
                  <c:v>0.21759396676656448</c:v>
                </c:pt>
                <c:pt idx="17936">
                  <c:v>0.21756970541837323</c:v>
                </c:pt>
                <c:pt idx="17937">
                  <c:v>0.21754544812760448</c:v>
                </c:pt>
                <c:pt idx="17938">
                  <c:v>0.21752119489334854</c:v>
                </c:pt>
                <c:pt idx="17939">
                  <c:v>0.21749694571470632</c:v>
                </c:pt>
                <c:pt idx="17940">
                  <c:v>0.21747270059077117</c:v>
                </c:pt>
                <c:pt idx="17941">
                  <c:v>0.2174484595206416</c:v>
                </c:pt>
                <c:pt idx="17942">
                  <c:v>0.21742422250340881</c:v>
                </c:pt>
                <c:pt idx="17943">
                  <c:v>0.21739998953817469</c:v>
                </c:pt>
                <c:pt idx="17944">
                  <c:v>0.21737576062403066</c:v>
                </c:pt>
                <c:pt idx="17945">
                  <c:v>0.21735153576007971</c:v>
                </c:pt>
                <c:pt idx="17946">
                  <c:v>0.21732731494541641</c:v>
                </c:pt>
                <c:pt idx="17947">
                  <c:v>0.21730309817914009</c:v>
                </c:pt>
                <c:pt idx="17948">
                  <c:v>0.21727888546034593</c:v>
                </c:pt>
                <c:pt idx="17949">
                  <c:v>0.21725467678812999</c:v>
                </c:pt>
                <c:pt idx="17950">
                  <c:v>0.21723047216159849</c:v>
                </c:pt>
                <c:pt idx="17951">
                  <c:v>0.21720627157984218</c:v>
                </c:pt>
                <c:pt idx="17952">
                  <c:v>0.21718207504196121</c:v>
                </c:pt>
                <c:pt idx="17953">
                  <c:v>0.21715788254705998</c:v>
                </c:pt>
                <c:pt idx="17954">
                  <c:v>0.21713369409423094</c:v>
                </c:pt>
                <c:pt idx="17955">
                  <c:v>0.21710950968257828</c:v>
                </c:pt>
                <c:pt idx="17956">
                  <c:v>0.21708532931120209</c:v>
                </c:pt>
                <c:pt idx="17957">
                  <c:v>0.21706115297919948</c:v>
                </c:pt>
                <c:pt idx="17958">
                  <c:v>0.21703698068567212</c:v>
                </c:pt>
                <c:pt idx="17959">
                  <c:v>0.21701281242971845</c:v>
                </c:pt>
                <c:pt idx="17960">
                  <c:v>0.21698864821044486</c:v>
                </c:pt>
                <c:pt idx="17961">
                  <c:v>0.2169644880269492</c:v>
                </c:pt>
                <c:pt idx="17962">
                  <c:v>0.21694033187833214</c:v>
                </c:pt>
                <c:pt idx="17963">
                  <c:v>0.21691617976369207</c:v>
                </c:pt>
                <c:pt idx="17964">
                  <c:v>0.21689203168213791</c:v>
                </c:pt>
                <c:pt idx="17965">
                  <c:v>0.21686788763276688</c:v>
                </c:pt>
                <c:pt idx="17966">
                  <c:v>0.21684374761468103</c:v>
                </c:pt>
                <c:pt idx="17967">
                  <c:v>0.21681961162698699</c:v>
                </c:pt>
                <c:pt idx="17968">
                  <c:v>0.2167954796687854</c:v>
                </c:pt>
                <c:pt idx="17969">
                  <c:v>0.21677135173917941</c:v>
                </c:pt>
                <c:pt idx="17970">
                  <c:v>0.21674722783727524</c:v>
                </c:pt>
                <c:pt idx="17971">
                  <c:v>0.21672310796216857</c:v>
                </c:pt>
                <c:pt idx="17972">
                  <c:v>0.21669899211297064</c:v>
                </c:pt>
                <c:pt idx="17973">
                  <c:v>0.21667488028877918</c:v>
                </c:pt>
                <c:pt idx="17974">
                  <c:v>0.21665077248870532</c:v>
                </c:pt>
                <c:pt idx="17975">
                  <c:v>0.2166266687118506</c:v>
                </c:pt>
                <c:pt idx="17976">
                  <c:v>0.21660256895731989</c:v>
                </c:pt>
                <c:pt idx="17977">
                  <c:v>0.21657847322421839</c:v>
                </c:pt>
                <c:pt idx="17978">
                  <c:v>0.21655438151165357</c:v>
                </c:pt>
                <c:pt idx="17979">
                  <c:v>0.21653029381872652</c:v>
                </c:pt>
                <c:pt idx="17980">
                  <c:v>0.21650621014454324</c:v>
                </c:pt>
                <c:pt idx="17981">
                  <c:v>0.21648213048821607</c:v>
                </c:pt>
                <c:pt idx="17982">
                  <c:v>0.21645805484884448</c:v>
                </c:pt>
                <c:pt idx="17983">
                  <c:v>0.21643398322553811</c:v>
                </c:pt>
                <c:pt idx="17984">
                  <c:v>0.21640991561740475</c:v>
                </c:pt>
                <c:pt idx="17985">
                  <c:v>0.21638585202354632</c:v>
                </c:pt>
                <c:pt idx="17986">
                  <c:v>0.21636179244307671</c:v>
                </c:pt>
                <c:pt idx="17987">
                  <c:v>0.21633773687510302</c:v>
                </c:pt>
                <c:pt idx="17988">
                  <c:v>0.21631368531872591</c:v>
                </c:pt>
                <c:pt idx="17989">
                  <c:v>0.21628963777306254</c:v>
                </c:pt>
                <c:pt idx="17990">
                  <c:v>0.21626559423721478</c:v>
                </c:pt>
                <c:pt idx="17991">
                  <c:v>0.21624155471029463</c:v>
                </c:pt>
                <c:pt idx="17992">
                  <c:v>0.21621751919140886</c:v>
                </c:pt>
                <c:pt idx="17993">
                  <c:v>0.21619348767966629</c:v>
                </c:pt>
                <c:pt idx="17994">
                  <c:v>0.21616946017417832</c:v>
                </c:pt>
                <c:pt idx="17995">
                  <c:v>0.216145436674053</c:v>
                </c:pt>
                <c:pt idx="17996">
                  <c:v>0.21612141717839944</c:v>
                </c:pt>
                <c:pt idx="17997">
                  <c:v>0.2160974016863331</c:v>
                </c:pt>
                <c:pt idx="17998">
                  <c:v>0.21607339019695554</c:v>
                </c:pt>
                <c:pt idx="17999">
                  <c:v>0.21604938270938437</c:v>
                </c:pt>
                <c:pt idx="18000">
                  <c:v>0.21602537922272341</c:v>
                </c:pt>
                <c:pt idx="18001">
                  <c:v>0.21600137973609293</c:v>
                </c:pt>
                <c:pt idx="18002">
                  <c:v>0.21597738424859544</c:v>
                </c:pt>
                <c:pt idx="18003">
                  <c:v>0.21595339275935077</c:v>
                </c:pt>
                <c:pt idx="18004">
                  <c:v>0.21592940526746474</c:v>
                </c:pt>
                <c:pt idx="18005">
                  <c:v>0.21590542177204883</c:v>
                </c:pt>
                <c:pt idx="18006">
                  <c:v>0.21588144227221748</c:v>
                </c:pt>
                <c:pt idx="18007">
                  <c:v>0.21585746676708387</c:v>
                </c:pt>
                <c:pt idx="18008">
                  <c:v>0.21583349525575829</c:v>
                </c:pt>
                <c:pt idx="18009">
                  <c:v>0.21580952773735704</c:v>
                </c:pt>
                <c:pt idx="18010">
                  <c:v>0.21578556421099174</c:v>
                </c:pt>
                <c:pt idx="18011">
                  <c:v>0.2157616046757759</c:v>
                </c:pt>
                <c:pt idx="18012">
                  <c:v>0.21573764913082569</c:v>
                </c:pt>
                <c:pt idx="18013">
                  <c:v>0.21571369757525014</c:v>
                </c:pt>
                <c:pt idx="18014">
                  <c:v>0.2156897500081634</c:v>
                </c:pt>
                <c:pt idx="18015">
                  <c:v>0.2156658064286851</c:v>
                </c:pt>
                <c:pt idx="18016">
                  <c:v>0.21564186683592906</c:v>
                </c:pt>
                <c:pt idx="18017">
                  <c:v>0.21561793122900541</c:v>
                </c:pt>
                <c:pt idx="18018">
                  <c:v>0.21559399960703587</c:v>
                </c:pt>
                <c:pt idx="18019">
                  <c:v>0.21557007196912883</c:v>
                </c:pt>
                <c:pt idx="18020">
                  <c:v>0.21554614831440819</c:v>
                </c:pt>
                <c:pt idx="18021">
                  <c:v>0.21552222864198045</c:v>
                </c:pt>
                <c:pt idx="18022">
                  <c:v>0.21549831295097188</c:v>
                </c:pt>
                <c:pt idx="18023">
                  <c:v>0.21547440124048894</c:v>
                </c:pt>
                <c:pt idx="18024">
                  <c:v>0.21545049350965711</c:v>
                </c:pt>
                <c:pt idx="18025">
                  <c:v>0.21542658975758641</c:v>
                </c:pt>
                <c:pt idx="18026">
                  <c:v>0.21540268998340026</c:v>
                </c:pt>
                <c:pt idx="18027">
                  <c:v>0.21537879418621106</c:v>
                </c:pt>
                <c:pt idx="18028">
                  <c:v>0.21535490236513691</c:v>
                </c:pt>
                <c:pt idx="18029">
                  <c:v>0.21533101451930037</c:v>
                </c:pt>
                <c:pt idx="18030">
                  <c:v>0.21530713064781498</c:v>
                </c:pt>
                <c:pt idx="18031">
                  <c:v>0.21528325074980012</c:v>
                </c:pt>
                <c:pt idx="18032">
                  <c:v>0.21525937482437538</c:v>
                </c:pt>
                <c:pt idx="18033">
                  <c:v>0.21523550287065629</c:v>
                </c:pt>
                <c:pt idx="18034">
                  <c:v>0.21521163488777031</c:v>
                </c:pt>
                <c:pt idx="18035">
                  <c:v>0.21518777087482499</c:v>
                </c:pt>
                <c:pt idx="18036">
                  <c:v>0.21516391083094941</c:v>
                </c:pt>
                <c:pt idx="18037">
                  <c:v>0.21514005475526257</c:v>
                </c:pt>
                <c:pt idx="18038">
                  <c:v>0.21511620264687925</c:v>
                </c:pt>
                <c:pt idx="18039">
                  <c:v>0.21509235450492536</c:v>
                </c:pt>
                <c:pt idx="18040">
                  <c:v>0.2150685103285141</c:v>
                </c:pt>
                <c:pt idx="18041">
                  <c:v>0.21504467011677444</c:v>
                </c:pt>
                <c:pt idx="18042">
                  <c:v>0.21502083386882587</c:v>
                </c:pt>
                <c:pt idx="18043">
                  <c:v>0.21499700158378662</c:v>
                </c:pt>
                <c:pt idx="18044">
                  <c:v>0.21497317326077764</c:v>
                </c:pt>
                <c:pt idx="18045">
                  <c:v>0.214949348898929</c:v>
                </c:pt>
                <c:pt idx="18046">
                  <c:v>0.21492552849734844</c:v>
                </c:pt>
                <c:pt idx="18047">
                  <c:v>0.21490171205517147</c:v>
                </c:pt>
                <c:pt idx="18048">
                  <c:v>0.21487789957151296</c:v>
                </c:pt>
                <c:pt idx="18049">
                  <c:v>0.21485409104550021</c:v>
                </c:pt>
                <c:pt idx="18050">
                  <c:v>0.21483028647625593</c:v>
                </c:pt>
                <c:pt idx="18051">
                  <c:v>0.21480648586290155</c:v>
                </c:pt>
                <c:pt idx="18052">
                  <c:v>0.21478268920455518</c:v>
                </c:pt>
                <c:pt idx="18053">
                  <c:v>0.21475889650035249</c:v>
                </c:pt>
                <c:pt idx="18054">
                  <c:v>0.21473510774940938</c:v>
                </c:pt>
                <c:pt idx="18055">
                  <c:v>0.21471132295084941</c:v>
                </c:pt>
                <c:pt idx="18056">
                  <c:v>0.21468754210380195</c:v>
                </c:pt>
                <c:pt idx="18057">
                  <c:v>0.21466376520738942</c:v>
                </c:pt>
                <c:pt idx="18058">
                  <c:v>0.21463999226073691</c:v>
                </c:pt>
                <c:pt idx="18059">
                  <c:v>0.21461622326297086</c:v>
                </c:pt>
                <c:pt idx="18060">
                  <c:v>0.21459245821321249</c:v>
                </c:pt>
                <c:pt idx="18061">
                  <c:v>0.21456869711059376</c:v>
                </c:pt>
                <c:pt idx="18062">
                  <c:v>0.21454493995423563</c:v>
                </c:pt>
                <c:pt idx="18063">
                  <c:v>0.21452118674326534</c:v>
                </c:pt>
                <c:pt idx="18064">
                  <c:v>0.21449743747681249</c:v>
                </c:pt>
                <c:pt idx="18065">
                  <c:v>0.2144736921539965</c:v>
                </c:pt>
                <c:pt idx="18066">
                  <c:v>0.21444995077395179</c:v>
                </c:pt>
                <c:pt idx="18067">
                  <c:v>0.21442621333580161</c:v>
                </c:pt>
                <c:pt idx="18068">
                  <c:v>0.21440247983867344</c:v>
                </c:pt>
                <c:pt idx="18069">
                  <c:v>0.21437875028169739</c:v>
                </c:pt>
                <c:pt idx="18070">
                  <c:v>0.2143550246639998</c:v>
                </c:pt>
                <c:pt idx="18071">
                  <c:v>0.21433130298470879</c:v>
                </c:pt>
                <c:pt idx="18072">
                  <c:v>0.21430758524295274</c:v>
                </c:pt>
                <c:pt idx="18073">
                  <c:v>0.21428387143786212</c:v>
                </c:pt>
                <c:pt idx="18074">
                  <c:v>0.21426016156856179</c:v>
                </c:pt>
                <c:pt idx="18075">
                  <c:v>0.21423645563418306</c:v>
                </c:pt>
                <c:pt idx="18076">
                  <c:v>0.2142127536338535</c:v>
                </c:pt>
                <c:pt idx="18077">
                  <c:v>0.21418905556670756</c:v>
                </c:pt>
                <c:pt idx="18078">
                  <c:v>0.21416536143187054</c:v>
                </c:pt>
                <c:pt idx="18079">
                  <c:v>0.21414167122847136</c:v>
                </c:pt>
                <c:pt idx="18080">
                  <c:v>0.21411798495564471</c:v>
                </c:pt>
                <c:pt idx="18081">
                  <c:v>0.21409430261251894</c:v>
                </c:pt>
                <c:pt idx="18082">
                  <c:v>0.21407062419822498</c:v>
                </c:pt>
                <c:pt idx="18083">
                  <c:v>0.21404694971189664</c:v>
                </c:pt>
                <c:pt idx="18084">
                  <c:v>0.2140232791526567</c:v>
                </c:pt>
                <c:pt idx="18085">
                  <c:v>0.21399961251964544</c:v>
                </c:pt>
                <c:pt idx="18086">
                  <c:v>0.21397594981199347</c:v>
                </c:pt>
                <c:pt idx="18087">
                  <c:v>0.21395229102882732</c:v>
                </c:pt>
                <c:pt idx="18088">
                  <c:v>0.21392863616928351</c:v>
                </c:pt>
                <c:pt idx="18089">
                  <c:v>0.21390498523249532</c:v>
                </c:pt>
                <c:pt idx="18090">
                  <c:v>0.21388133821758823</c:v>
                </c:pt>
                <c:pt idx="18091">
                  <c:v>0.21385769512370428</c:v>
                </c:pt>
                <c:pt idx="18092">
                  <c:v>0.21383405594997296</c:v>
                </c:pt>
                <c:pt idx="18093">
                  <c:v>0.21381042069552791</c:v>
                </c:pt>
                <c:pt idx="18094">
                  <c:v>0.21378678935950204</c:v>
                </c:pt>
                <c:pt idx="18095">
                  <c:v>0.21376316194103198</c:v>
                </c:pt>
                <c:pt idx="18096">
                  <c:v>0.21373953843924734</c:v>
                </c:pt>
                <c:pt idx="18097">
                  <c:v>0.21371591885328486</c:v>
                </c:pt>
                <c:pt idx="18098">
                  <c:v>0.21369230318228025</c:v>
                </c:pt>
                <c:pt idx="18099">
                  <c:v>0.21366869142536557</c:v>
                </c:pt>
                <c:pt idx="18100">
                  <c:v>0.21364508358167841</c:v>
                </c:pt>
                <c:pt idx="18101">
                  <c:v>0.21362147965035005</c:v>
                </c:pt>
                <c:pt idx="18102">
                  <c:v>0.21359787963052174</c:v>
                </c:pt>
                <c:pt idx="18103">
                  <c:v>0.21357428352133001</c:v>
                </c:pt>
                <c:pt idx="18104">
                  <c:v>0.21355069132190091</c:v>
                </c:pt>
                <c:pt idx="18105">
                  <c:v>0.21352710303138234</c:v>
                </c:pt>
                <c:pt idx="18106">
                  <c:v>0.21350351864890238</c:v>
                </c:pt>
                <c:pt idx="18107">
                  <c:v>0.21347993817360394</c:v>
                </c:pt>
                <c:pt idx="18108">
                  <c:v>0.21345636160461939</c:v>
                </c:pt>
                <c:pt idx="18109">
                  <c:v>0.21343278894108891</c:v>
                </c:pt>
                <c:pt idx="18110">
                  <c:v>0.21340922018215153</c:v>
                </c:pt>
                <c:pt idx="18111">
                  <c:v>0.21338565532693676</c:v>
                </c:pt>
                <c:pt idx="18112">
                  <c:v>0.21336209437459144</c:v>
                </c:pt>
                <c:pt idx="18113">
                  <c:v>0.21333853732424948</c:v>
                </c:pt>
                <c:pt idx="18114">
                  <c:v>0.21331498417505262</c:v>
                </c:pt>
                <c:pt idx="18115">
                  <c:v>0.21329143492613631</c:v>
                </c:pt>
                <c:pt idx="18116">
                  <c:v>0.21326788957663914</c:v>
                </c:pt>
                <c:pt idx="18117">
                  <c:v>0.21324434812570156</c:v>
                </c:pt>
                <c:pt idx="18118">
                  <c:v>0.21322081057246212</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926</c:v>
                </c:pt>
                <c:pt idx="18128">
                  <c:v>0.21298564922433241</c:v>
                </c:pt>
                <c:pt idx="18129">
                  <c:v>0.21296215448904757</c:v>
                </c:pt>
                <c:pt idx="18130">
                  <c:v>0.21293866364114891</c:v>
                </c:pt>
                <c:pt idx="18131">
                  <c:v>0.21291517667978421</c:v>
                </c:pt>
                <c:pt idx="18132">
                  <c:v>0.21289169360409421</c:v>
                </c:pt>
                <c:pt idx="18133">
                  <c:v>0.21286821441322398</c:v>
                </c:pt>
                <c:pt idx="18134">
                  <c:v>0.21284473910631307</c:v>
                </c:pt>
                <c:pt idx="18135">
                  <c:v>0.2128212676825037</c:v>
                </c:pt>
                <c:pt idx="18136">
                  <c:v>0.21279780014094657</c:v>
                </c:pt>
                <c:pt idx="18137">
                  <c:v>0.21277433648077895</c:v>
                </c:pt>
                <c:pt idx="18138">
                  <c:v>0.21275087670114573</c:v>
                </c:pt>
                <c:pt idx="18139">
                  <c:v>0.21272742080119719</c:v>
                </c:pt>
                <c:pt idx="18140">
                  <c:v>0.21270396878006945</c:v>
                </c:pt>
                <c:pt idx="18141">
                  <c:v>0.21268052063691087</c:v>
                </c:pt>
                <c:pt idx="18142">
                  <c:v>0.21265707637086878</c:v>
                </c:pt>
                <c:pt idx="18143">
                  <c:v>0.21263363598108645</c:v>
                </c:pt>
                <c:pt idx="18144">
                  <c:v>0.21261019946671106</c:v>
                </c:pt>
                <c:pt idx="18145">
                  <c:v>0.21258676682688379</c:v>
                </c:pt>
                <c:pt idx="18146">
                  <c:v>0.21256333806075672</c:v>
                </c:pt>
                <c:pt idx="18147">
                  <c:v>0.21253991316747325</c:v>
                </c:pt>
                <c:pt idx="18148">
                  <c:v>0.21251649214617843</c:v>
                </c:pt>
                <c:pt idx="18149">
                  <c:v>0.21249307499601641</c:v>
                </c:pt>
                <c:pt idx="18150">
                  <c:v>0.21246966171614257</c:v>
                </c:pt>
                <c:pt idx="18151">
                  <c:v>0.21244625230569852</c:v>
                </c:pt>
                <c:pt idx="18152">
                  <c:v>0.21242284676382941</c:v>
                </c:pt>
                <c:pt idx="18153">
                  <c:v>0.21239944508968844</c:v>
                </c:pt>
                <c:pt idx="18154">
                  <c:v>0.21237604728242296</c:v>
                </c:pt>
                <c:pt idx="18155">
                  <c:v>0.21235265334117506</c:v>
                </c:pt>
                <c:pt idx="18156">
                  <c:v>0.21232926326509921</c:v>
                </c:pt>
                <c:pt idx="18157">
                  <c:v>0.21230587705334189</c:v>
                </c:pt>
                <c:pt idx="18158">
                  <c:v>0.21228249470505359</c:v>
                </c:pt>
                <c:pt idx="18159">
                  <c:v>0.2122591162193784</c:v>
                </c:pt>
                <c:pt idx="18160">
                  <c:v>0.21223574159547356</c:v>
                </c:pt>
                <c:pt idx="18161">
                  <c:v>0.21221237083248101</c:v>
                </c:pt>
                <c:pt idx="18162">
                  <c:v>0.21218900392954967</c:v>
                </c:pt>
                <c:pt idx="18163">
                  <c:v>0.21216564088583822</c:v>
                </c:pt>
                <c:pt idx="18164">
                  <c:v>0.21214228170049168</c:v>
                </c:pt>
                <c:pt idx="18165">
                  <c:v>0.21211892637265645</c:v>
                </c:pt>
                <c:pt idx="18166">
                  <c:v>0.21209557490149181</c:v>
                </c:pt>
                <c:pt idx="18167">
                  <c:v>0.21207222728614128</c:v>
                </c:pt>
                <c:pt idx="18168">
                  <c:v>0.21204888352576373</c:v>
                </c:pt>
                <c:pt idx="18169">
                  <c:v>0.21202554361949941</c:v>
                </c:pt>
                <c:pt idx="18170">
                  <c:v>0.21200220756651109</c:v>
                </c:pt>
                <c:pt idx="18171">
                  <c:v>0.21197887536594279</c:v>
                </c:pt>
                <c:pt idx="18172">
                  <c:v>0.21195554701695124</c:v>
                </c:pt>
                <c:pt idx="18173">
                  <c:v>0.21193222251868721</c:v>
                </c:pt>
                <c:pt idx="18174">
                  <c:v>0.21190890187030631</c:v>
                </c:pt>
                <c:pt idx="18175">
                  <c:v>0.21188558507095195</c:v>
                </c:pt>
                <c:pt idx="18176">
                  <c:v>0.21186227211978659</c:v>
                </c:pt>
                <c:pt idx="18177">
                  <c:v>0.21183896301596181</c:v>
                </c:pt>
                <c:pt idx="18178">
                  <c:v>0.21181565775862671</c:v>
                </c:pt>
                <c:pt idx="18179">
                  <c:v>0.21179235634694143</c:v>
                </c:pt>
                <c:pt idx="18180">
                  <c:v>0.21176905878005353</c:v>
                </c:pt>
                <c:pt idx="18181">
                  <c:v>0.21174576505712125</c:v>
                </c:pt>
                <c:pt idx="18182">
                  <c:v>0.21172247517729792</c:v>
                </c:pt>
                <c:pt idx="18183">
                  <c:v>0.21169918913973618</c:v>
                </c:pt>
                <c:pt idx="18184">
                  <c:v>0.21167590694359187</c:v>
                </c:pt>
                <c:pt idx="18185">
                  <c:v>0.21165262858802297</c:v>
                </c:pt>
                <c:pt idx="18186">
                  <c:v>0.21162935407218428</c:v>
                </c:pt>
                <c:pt idx="18187">
                  <c:v>0.21160608339522924</c:v>
                </c:pt>
                <c:pt idx="18188">
                  <c:v>0.21158281655631267</c:v>
                </c:pt>
                <c:pt idx="18189">
                  <c:v>0.21155955355459174</c:v>
                </c:pt>
                <c:pt idx="18190">
                  <c:v>0.21153629438922714</c:v>
                </c:pt>
                <c:pt idx="18191">
                  <c:v>0.21151303905936875</c:v>
                </c:pt>
                <c:pt idx="18192">
                  <c:v>0.21148978756417619</c:v>
                </c:pt>
                <c:pt idx="18193">
                  <c:v>0.21146653990280534</c:v>
                </c:pt>
                <c:pt idx="18194">
                  <c:v>0.21144329607441659</c:v>
                </c:pt>
                <c:pt idx="18195">
                  <c:v>0.21142005607816144</c:v>
                </c:pt>
                <c:pt idx="18196">
                  <c:v>0.21139681991320242</c:v>
                </c:pt>
                <c:pt idx="18197">
                  <c:v>0.2113735875786972</c:v>
                </c:pt>
                <c:pt idx="18198">
                  <c:v>0.21135035907380276</c:v>
                </c:pt>
                <c:pt idx="18199">
                  <c:v>0.21132713439767911</c:v>
                </c:pt>
                <c:pt idx="18200">
                  <c:v>0.21130391354948044</c:v>
                </c:pt>
                <c:pt idx="18201">
                  <c:v>0.21128069652837125</c:v>
                </c:pt>
                <c:pt idx="18202">
                  <c:v>0.21125748333350491</c:v>
                </c:pt>
                <c:pt idx="18203">
                  <c:v>0.21123427396404454</c:v>
                </c:pt>
                <c:pt idx="18204">
                  <c:v>0.21121106841914894</c:v>
                </c:pt>
                <c:pt idx="18205">
                  <c:v>0.21118786669797754</c:v>
                </c:pt>
                <c:pt idx="18206">
                  <c:v>0.21116466879969031</c:v>
                </c:pt>
                <c:pt idx="18207">
                  <c:v>0.21114147472344746</c:v>
                </c:pt>
                <c:pt idx="18208">
                  <c:v>0.21111828446841194</c:v>
                </c:pt>
                <c:pt idx="18209">
                  <c:v>0.21109509803373691</c:v>
                </c:pt>
                <c:pt idx="18210">
                  <c:v>0.21107191541859047</c:v>
                </c:pt>
                <c:pt idx="18211">
                  <c:v>0.21104873662213441</c:v>
                </c:pt>
                <c:pt idx="18212">
                  <c:v>0.21102556164352165</c:v>
                </c:pt>
                <c:pt idx="18213">
                  <c:v>0.21100239048192546</c:v>
                </c:pt>
                <c:pt idx="18214">
                  <c:v>0.21097922313649747</c:v>
                </c:pt>
                <c:pt idx="18215">
                  <c:v>0.21095605960640337</c:v>
                </c:pt>
                <c:pt idx="18216">
                  <c:v>0.21093289989080707</c:v>
                </c:pt>
                <c:pt idx="18217">
                  <c:v>0.21090974398886744</c:v>
                </c:pt>
                <c:pt idx="18218">
                  <c:v>0.2108865918997512</c:v>
                </c:pt>
                <c:pt idx="18219">
                  <c:v>0.21086344362261999</c:v>
                </c:pt>
                <c:pt idx="18220">
                  <c:v>0.21084029915663899</c:v>
                </c:pt>
                <c:pt idx="18221">
                  <c:v>0.21081715850096724</c:v>
                </c:pt>
                <c:pt idx="18222">
                  <c:v>0.21079402165476771</c:v>
                </c:pt>
                <c:pt idx="18223">
                  <c:v>0.21077088861720944</c:v>
                </c:pt>
                <c:pt idx="18224">
                  <c:v>0.21074775938745649</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237</c:v>
                </c:pt>
                <c:pt idx="18234">
                  <c:v>0.21051667633533144</c:v>
                </c:pt>
                <c:pt idx="18235">
                  <c:v>0.21049358893630699</c:v>
                </c:pt>
                <c:pt idx="18236">
                  <c:v>0.21047050533506889</c:v>
                </c:pt>
                <c:pt idx="18237">
                  <c:v>0.21044742553079346</c:v>
                </c:pt>
                <c:pt idx="18238">
                  <c:v>0.21042434952263842</c:v>
                </c:pt>
                <c:pt idx="18239">
                  <c:v>0.2104012773097732</c:v>
                </c:pt>
                <c:pt idx="18240">
                  <c:v>0.21037820889137276</c:v>
                </c:pt>
                <c:pt idx="18241">
                  <c:v>0.21035514426659579</c:v>
                </c:pt>
                <c:pt idx="18242">
                  <c:v>0.21033208343461704</c:v>
                </c:pt>
                <c:pt idx="18243">
                  <c:v>0.21030902639460275</c:v>
                </c:pt>
                <c:pt idx="18244">
                  <c:v>0.21028597314572334</c:v>
                </c:pt>
                <c:pt idx="18245">
                  <c:v>0.21026292368714294</c:v>
                </c:pt>
                <c:pt idx="18246">
                  <c:v>0.2102398780180347</c:v>
                </c:pt>
                <c:pt idx="18247">
                  <c:v>0.2102168361375702</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907</c:v>
                </c:pt>
                <c:pt idx="18261">
                  <c:v>0.20989464715366801</c:v>
                </c:pt>
                <c:pt idx="18262">
                  <c:v>0.20987166200328572</c:v>
                </c:pt>
                <c:pt idx="18263">
                  <c:v>0.20984868062828771</c:v>
                </c:pt>
                <c:pt idx="18264">
                  <c:v>0.20982570302784256</c:v>
                </c:pt>
                <c:pt idx="18265">
                  <c:v>0.20980272920112542</c:v>
                </c:pt>
                <c:pt idx="18266">
                  <c:v>0.20977975914731156</c:v>
                </c:pt>
                <c:pt idx="18267">
                  <c:v>0.20975679286557136</c:v>
                </c:pt>
                <c:pt idx="18268">
                  <c:v>0.20973383035508097</c:v>
                </c:pt>
                <c:pt idx="18269">
                  <c:v>0.20971087161501306</c:v>
                </c:pt>
                <c:pt idx="18270">
                  <c:v>0.20968791664454517</c:v>
                </c:pt>
                <c:pt idx="18271">
                  <c:v>0.20966496544285071</c:v>
                </c:pt>
                <c:pt idx="18272">
                  <c:v>0.2096420180091047</c:v>
                </c:pt>
                <c:pt idx="18273">
                  <c:v>0.20961907434248367</c:v>
                </c:pt>
                <c:pt idx="18274">
                  <c:v>0.20959613444216199</c:v>
                </c:pt>
                <c:pt idx="18275">
                  <c:v>0.20957319830731044</c:v>
                </c:pt>
                <c:pt idx="18276">
                  <c:v>0.20955026593711271</c:v>
                </c:pt>
                <c:pt idx="18277">
                  <c:v>0.20952733733074194</c:v>
                </c:pt>
                <c:pt idx="18278">
                  <c:v>0.20950441248737736</c:v>
                </c:pt>
                <c:pt idx="18279">
                  <c:v>0.20948149140618927</c:v>
                </c:pt>
                <c:pt idx="18280">
                  <c:v>0.20945857408635621</c:v>
                </c:pt>
                <c:pt idx="18281">
                  <c:v>0.20943566052706131</c:v>
                </c:pt>
                <c:pt idx="18282">
                  <c:v>0.2094127507274765</c:v>
                </c:pt>
                <c:pt idx="18283">
                  <c:v>0.20938984468677621</c:v>
                </c:pt>
                <c:pt idx="18284">
                  <c:v>0.20936694240414541</c:v>
                </c:pt>
                <c:pt idx="18285">
                  <c:v>0.20934404387875849</c:v>
                </c:pt>
                <c:pt idx="18286">
                  <c:v>0.20932114910979441</c:v>
                </c:pt>
                <c:pt idx="18287">
                  <c:v>0.2092982580964346</c:v>
                </c:pt>
                <c:pt idx="18288">
                  <c:v>0.20927537083784883</c:v>
                </c:pt>
                <c:pt idx="18289">
                  <c:v>0.20925248733322427</c:v>
                </c:pt>
                <c:pt idx="18290">
                  <c:v>0.20922960758173575</c:v>
                </c:pt>
                <c:pt idx="18291">
                  <c:v>0.20920673158256586</c:v>
                </c:pt>
                <c:pt idx="18292">
                  <c:v>0.20918385933488787</c:v>
                </c:pt>
                <c:pt idx="18293">
                  <c:v>0.20916099083788944</c:v>
                </c:pt>
                <c:pt idx="18294">
                  <c:v>0.20913812609074645</c:v>
                </c:pt>
                <c:pt idx="18295">
                  <c:v>0.20911526509264139</c:v>
                </c:pt>
                <c:pt idx="18296">
                  <c:v>0.20909240784275226</c:v>
                </c:pt>
                <c:pt idx="18297">
                  <c:v>0.2090695543402574</c:v>
                </c:pt>
                <c:pt idx="18298">
                  <c:v>0.20904670458434527</c:v>
                </c:pt>
                <c:pt idx="18299">
                  <c:v>0.20902385857418784</c:v>
                </c:pt>
                <c:pt idx="18300">
                  <c:v>0.2090010163089733</c:v>
                </c:pt>
                <c:pt idx="18301">
                  <c:v>0.20897817778788091</c:v>
                </c:pt>
                <c:pt idx="18302">
                  <c:v>0.20895534301009494</c:v>
                </c:pt>
                <c:pt idx="18303">
                  <c:v>0.20893251197478985</c:v>
                </c:pt>
                <c:pt idx="18304">
                  <c:v>0.20890968468115709</c:v>
                </c:pt>
                <c:pt idx="18305">
                  <c:v>0.20888686112837151</c:v>
                </c:pt>
                <c:pt idx="18306">
                  <c:v>0.20886404131562236</c:v>
                </c:pt>
                <c:pt idx="18307">
                  <c:v>0.20884122524208631</c:v>
                </c:pt>
                <c:pt idx="18308">
                  <c:v>0.20881841290695141</c:v>
                </c:pt>
                <c:pt idx="18309">
                  <c:v>0.20879560430939972</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61</c:v>
                </c:pt>
                <c:pt idx="18319">
                  <c:v>0.20856772372140484</c:v>
                </c:pt>
                <c:pt idx="18320">
                  <c:v>0.20854495618342514</c:v>
                </c:pt>
                <c:pt idx="18321">
                  <c:v>0.20852219237324121</c:v>
                </c:pt>
                <c:pt idx="18322">
                  <c:v>0.20849943229004891</c:v>
                </c:pt>
                <c:pt idx="18323">
                  <c:v>0.20847667593302377</c:v>
                </c:pt>
                <c:pt idx="18324">
                  <c:v>0.20845392330136234</c:v>
                </c:pt>
                <c:pt idx="18325">
                  <c:v>0.20843117439424391</c:v>
                </c:pt>
                <c:pt idx="18326">
                  <c:v>0.20840842921085984</c:v>
                </c:pt>
                <c:pt idx="18327">
                  <c:v>0.20838568775039837</c:v>
                </c:pt>
                <c:pt idx="18328">
                  <c:v>0.20836295001204191</c:v>
                </c:pt>
                <c:pt idx="18329">
                  <c:v>0.20834021599498256</c:v>
                </c:pt>
                <c:pt idx="18330">
                  <c:v>0.20831748569840994</c:v>
                </c:pt>
                <c:pt idx="18331">
                  <c:v>0.20829475912150441</c:v>
                </c:pt>
                <c:pt idx="18332">
                  <c:v>0.20827203626346241</c:v>
                </c:pt>
                <c:pt idx="18333">
                  <c:v>0.20824931712347164</c:v>
                </c:pt>
                <c:pt idx="18334">
                  <c:v>0.20822660170071378</c:v>
                </c:pt>
                <c:pt idx="18335">
                  <c:v>0.20820388999438599</c:v>
                </c:pt>
                <c:pt idx="18336">
                  <c:v>0.20818118200367478</c:v>
                </c:pt>
                <c:pt idx="18337">
                  <c:v>0.20815847772776971</c:v>
                </c:pt>
                <c:pt idx="18338">
                  <c:v>0.20813577716586051</c:v>
                </c:pt>
                <c:pt idx="18339">
                  <c:v>0.20811308031713949</c:v>
                </c:pt>
                <c:pt idx="18340">
                  <c:v>0.20809038718079306</c:v>
                </c:pt>
                <c:pt idx="18341">
                  <c:v>0.20806769775600994</c:v>
                </c:pt>
                <c:pt idx="18342">
                  <c:v>0.20804501204198594</c:v>
                </c:pt>
                <c:pt idx="18343">
                  <c:v>0.20802233003791223</c:v>
                </c:pt>
                <c:pt idx="18344">
                  <c:v>0.20799965174297647</c:v>
                </c:pt>
                <c:pt idx="18345">
                  <c:v>0.20797697715636981</c:v>
                </c:pt>
                <c:pt idx="18346">
                  <c:v>0.20795430627728587</c:v>
                </c:pt>
                <c:pt idx="18347">
                  <c:v>0.20793163910491441</c:v>
                </c:pt>
                <c:pt idx="18348">
                  <c:v>0.20790897563844971</c:v>
                </c:pt>
                <c:pt idx="18349">
                  <c:v>0.20788631587708487</c:v>
                </c:pt>
                <c:pt idx="18350">
                  <c:v>0.20786365982000701</c:v>
                </c:pt>
                <c:pt idx="18351">
                  <c:v>0.20784100746641579</c:v>
                </c:pt>
                <c:pt idx="18352">
                  <c:v>0.20781835881549965</c:v>
                </c:pt>
                <c:pt idx="18353">
                  <c:v>0.20779571386645027</c:v>
                </c:pt>
                <c:pt idx="18354">
                  <c:v>0.2077730726184617</c:v>
                </c:pt>
                <c:pt idx="18355">
                  <c:v>0.20775043507073318</c:v>
                </c:pt>
                <c:pt idx="18356">
                  <c:v>0.20772780122244999</c:v>
                </c:pt>
                <c:pt idx="18357">
                  <c:v>0.20770517107281244</c:v>
                </c:pt>
                <c:pt idx="18358">
                  <c:v>0.20768254462101207</c:v>
                </c:pt>
                <c:pt idx="18359">
                  <c:v>0.20765992186624391</c:v>
                </c:pt>
                <c:pt idx="18360">
                  <c:v>0.20763730280770418</c:v>
                </c:pt>
                <c:pt idx="18361">
                  <c:v>0.207614687444582</c:v>
                </c:pt>
                <c:pt idx="18362">
                  <c:v>0.20759207577607824</c:v>
                </c:pt>
                <c:pt idx="18363">
                  <c:v>0.20756946780138849</c:v>
                </c:pt>
                <c:pt idx="18364">
                  <c:v>0.20754686351970286</c:v>
                </c:pt>
                <c:pt idx="18365">
                  <c:v>0.20752426293021947</c:v>
                </c:pt>
                <c:pt idx="18366">
                  <c:v>0.20750166603213641</c:v>
                </c:pt>
                <c:pt idx="18367">
                  <c:v>0.20747907282464834</c:v>
                </c:pt>
                <c:pt idx="18368">
                  <c:v>0.20745648330695396</c:v>
                </c:pt>
                <c:pt idx="18369">
                  <c:v>0.20743389747824456</c:v>
                </c:pt>
                <c:pt idx="18370">
                  <c:v>0.20741131533772092</c:v>
                </c:pt>
                <c:pt idx="18371">
                  <c:v>0.20738873688457671</c:v>
                </c:pt>
                <c:pt idx="18372">
                  <c:v>0.2073661621180134</c:v>
                </c:pt>
                <c:pt idx="18373">
                  <c:v>0.20734359103722899</c:v>
                </c:pt>
                <c:pt idx="18374">
                  <c:v>0.20732102364141397</c:v>
                </c:pt>
                <c:pt idx="18375">
                  <c:v>0.20729845992977344</c:v>
                </c:pt>
                <c:pt idx="18376">
                  <c:v>0.20727589990150289</c:v>
                </c:pt>
                <c:pt idx="18377">
                  <c:v>0.20725334355580347</c:v>
                </c:pt>
                <c:pt idx="18378">
                  <c:v>0.20723079089186852</c:v>
                </c:pt>
                <c:pt idx="18379">
                  <c:v>0.20720824190889744</c:v>
                </c:pt>
                <c:pt idx="18380">
                  <c:v>0.20718569660609243</c:v>
                </c:pt>
                <c:pt idx="18381">
                  <c:v>0.207163154982652</c:v>
                </c:pt>
                <c:pt idx="18382">
                  <c:v>0.207140617037775</c:v>
                </c:pt>
                <c:pt idx="18383">
                  <c:v>0.20711808277066324</c:v>
                </c:pt>
                <c:pt idx="18384">
                  <c:v>0.20709555218050993</c:v>
                </c:pt>
                <c:pt idx="18385">
                  <c:v>0.20707302526652183</c:v>
                </c:pt>
                <c:pt idx="18386">
                  <c:v>0.20705050202789696</c:v>
                </c:pt>
                <c:pt idx="18387">
                  <c:v>0.20702798246383591</c:v>
                </c:pt>
                <c:pt idx="18388">
                  <c:v>0.20700546657353941</c:v>
                </c:pt>
                <c:pt idx="18389">
                  <c:v>0.20698295435620967</c:v>
                </c:pt>
                <c:pt idx="18390">
                  <c:v>0.20696044581104636</c:v>
                </c:pt>
                <c:pt idx="18391">
                  <c:v>0.20693794093724924</c:v>
                </c:pt>
                <c:pt idx="18392">
                  <c:v>0.20691543973402343</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67</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146</c:v>
                </c:pt>
                <c:pt idx="18410">
                  <c:v>0.20651104483444663</c:v>
                </c:pt>
                <c:pt idx="18411">
                  <c:v>0.20648861322063025</c:v>
                </c:pt>
                <c:pt idx="18412">
                  <c:v>0.20646618526146651</c:v>
                </c:pt>
                <c:pt idx="18413">
                  <c:v>0.20644376095614941</c:v>
                </c:pt>
                <c:pt idx="18414">
                  <c:v>0.20642134030389583</c:v>
                </c:pt>
                <c:pt idx="18415">
                  <c:v>0.20639892330390566</c:v>
                </c:pt>
                <c:pt idx="18416">
                  <c:v>0.20637650995538967</c:v>
                </c:pt>
                <c:pt idx="18417">
                  <c:v>0.20635410025755369</c:v>
                </c:pt>
                <c:pt idx="18418">
                  <c:v>0.20633169420960457</c:v>
                </c:pt>
                <c:pt idx="18419">
                  <c:v>0.20630929181075044</c:v>
                </c:pt>
                <c:pt idx="18420">
                  <c:v>0.20628689306019912</c:v>
                </c:pt>
                <c:pt idx="18421">
                  <c:v>0.20626449795715648</c:v>
                </c:pt>
                <c:pt idx="18422">
                  <c:v>0.20624210650083236</c:v>
                </c:pt>
                <c:pt idx="18423">
                  <c:v>0.20621971869043332</c:v>
                </c:pt>
                <c:pt idx="18424">
                  <c:v>0.20619733452517058</c:v>
                </c:pt>
                <c:pt idx="18425">
                  <c:v>0.20617495400424762</c:v>
                </c:pt>
                <c:pt idx="18426">
                  <c:v>0.20615257712687987</c:v>
                </c:pt>
                <c:pt idx="18427">
                  <c:v>0.20613020389227613</c:v>
                </c:pt>
                <c:pt idx="18428">
                  <c:v>0.20610783429963878</c:v>
                </c:pt>
                <c:pt idx="18429">
                  <c:v>0.2060854683481842</c:v>
                </c:pt>
                <c:pt idx="18430">
                  <c:v>0.20606310603711991</c:v>
                </c:pt>
                <c:pt idx="18431">
                  <c:v>0.206040747365656</c:v>
                </c:pt>
                <c:pt idx="18432">
                  <c:v>0.20601839233300434</c:v>
                </c:pt>
                <c:pt idx="18433">
                  <c:v>0.20599604093837218</c:v>
                </c:pt>
                <c:pt idx="18434">
                  <c:v>0.20597369318097097</c:v>
                </c:pt>
                <c:pt idx="18435">
                  <c:v>0.20595134906001272</c:v>
                </c:pt>
                <c:pt idx="18436">
                  <c:v>0.20592900857470794</c:v>
                </c:pt>
                <c:pt idx="18437">
                  <c:v>0.20590667172426674</c:v>
                </c:pt>
                <c:pt idx="18438">
                  <c:v>0.20588433850790586</c:v>
                </c:pt>
                <c:pt idx="18439">
                  <c:v>0.20586200892482795</c:v>
                </c:pt>
                <c:pt idx="18440">
                  <c:v>0.2058396829742527</c:v>
                </c:pt>
                <c:pt idx="18441">
                  <c:v>0.20581736065538991</c:v>
                </c:pt>
                <c:pt idx="18442">
                  <c:v>0.20579504196745313</c:v>
                </c:pt>
                <c:pt idx="18443">
                  <c:v>0.20577272690964735</c:v>
                </c:pt>
                <c:pt idx="18444">
                  <c:v>0.20575041548119996</c:v>
                </c:pt>
                <c:pt idx="18445">
                  <c:v>0.20572810768131042</c:v>
                </c:pt>
                <c:pt idx="18446">
                  <c:v>0.20570580350919823</c:v>
                </c:pt>
                <c:pt idx="18447">
                  <c:v>0.20568350296407312</c:v>
                </c:pt>
                <c:pt idx="18448">
                  <c:v>0.2056612060451532</c:v>
                </c:pt>
                <c:pt idx="18449">
                  <c:v>0.20563891275165022</c:v>
                </c:pt>
                <c:pt idx="18450">
                  <c:v>0.20561662308277834</c:v>
                </c:pt>
                <c:pt idx="18451">
                  <c:v>0.20559433703775379</c:v>
                </c:pt>
                <c:pt idx="18452">
                  <c:v>0.20557205461578518</c:v>
                </c:pt>
                <c:pt idx="18453">
                  <c:v>0.20554977581609538</c:v>
                </c:pt>
                <c:pt idx="18454">
                  <c:v>0.20552750063789049</c:v>
                </c:pt>
                <c:pt idx="18455">
                  <c:v>0.20550522908039423</c:v>
                </c:pt>
                <c:pt idx="18456">
                  <c:v>0.20548296114281592</c:v>
                </c:pt>
                <c:pt idx="18457">
                  <c:v>0.20546069682437379</c:v>
                </c:pt>
                <c:pt idx="18458">
                  <c:v>0.20543843612428353</c:v>
                </c:pt>
                <c:pt idx="18459">
                  <c:v>0.20541617904175671</c:v>
                </c:pt>
                <c:pt idx="18460">
                  <c:v>0.20539392557601593</c:v>
                </c:pt>
                <c:pt idx="18461">
                  <c:v>0.20537167572627518</c:v>
                </c:pt>
                <c:pt idx="18462">
                  <c:v>0.20534942949175194</c:v>
                </c:pt>
                <c:pt idx="18463">
                  <c:v>0.20532718687165991</c:v>
                </c:pt>
                <c:pt idx="18464">
                  <c:v>0.20530494786521924</c:v>
                </c:pt>
                <c:pt idx="18465">
                  <c:v>0.20528271247164614</c:v>
                </c:pt>
                <c:pt idx="18466">
                  <c:v>0.20526048069015981</c:v>
                </c:pt>
                <c:pt idx="18467">
                  <c:v>0.20523825251997507</c:v>
                </c:pt>
                <c:pt idx="18468">
                  <c:v>0.20521602796030824</c:v>
                </c:pt>
                <c:pt idx="18469">
                  <c:v>0.2051938070103822</c:v>
                </c:pt>
                <c:pt idx="18470">
                  <c:v>0.20517158966941315</c:v>
                </c:pt>
                <c:pt idx="18471">
                  <c:v>0.20514937593661975</c:v>
                </c:pt>
                <c:pt idx="18472">
                  <c:v>0.20512716581122234</c:v>
                </c:pt>
                <c:pt idx="18473">
                  <c:v>0.20510495929243491</c:v>
                </c:pt>
                <c:pt idx="18474">
                  <c:v>0.20508275637948123</c:v>
                </c:pt>
                <c:pt idx="18475">
                  <c:v>0.2050605570715795</c:v>
                </c:pt>
                <c:pt idx="18476">
                  <c:v>0.20503836136795081</c:v>
                </c:pt>
                <c:pt idx="18477">
                  <c:v>0.20501616926780991</c:v>
                </c:pt>
                <c:pt idx="18478">
                  <c:v>0.20499398077038453</c:v>
                </c:pt>
                <c:pt idx="18479">
                  <c:v>0.2049717958748849</c:v>
                </c:pt>
                <c:pt idx="18480">
                  <c:v>0.20494961458054153</c:v>
                </c:pt>
                <c:pt idx="18481">
                  <c:v>0.20492743688657014</c:v>
                </c:pt>
                <c:pt idx="18482">
                  <c:v>0.20490526279218979</c:v>
                </c:pt>
                <c:pt idx="18483">
                  <c:v>0.20488309229662291</c:v>
                </c:pt>
                <c:pt idx="18484">
                  <c:v>0.20486092539909329</c:v>
                </c:pt>
                <c:pt idx="18485">
                  <c:v>0.2048387620988209</c:v>
                </c:pt>
                <c:pt idx="18486">
                  <c:v>0.20481660239502741</c:v>
                </c:pt>
                <c:pt idx="18487">
                  <c:v>0.20479444628693663</c:v>
                </c:pt>
                <c:pt idx="18488">
                  <c:v>0.20477229377376391</c:v>
                </c:pt>
                <c:pt idx="18489">
                  <c:v>0.20475014485473891</c:v>
                </c:pt>
                <c:pt idx="18490">
                  <c:v>0.20472799952908091</c:v>
                </c:pt>
                <c:pt idx="18491">
                  <c:v>0.20470585779601391</c:v>
                </c:pt>
                <c:pt idx="18492">
                  <c:v>0.20468371965475743</c:v>
                </c:pt>
                <c:pt idx="18493">
                  <c:v>0.20466158510454208</c:v>
                </c:pt>
                <c:pt idx="18494">
                  <c:v>0.2046394541445844</c:v>
                </c:pt>
                <c:pt idx="18495">
                  <c:v>0.20461732677411004</c:v>
                </c:pt>
                <c:pt idx="18496">
                  <c:v>0.20459520299234524</c:v>
                </c:pt>
                <c:pt idx="18497">
                  <c:v>0.20457308279850703</c:v>
                </c:pt>
                <c:pt idx="18498">
                  <c:v>0.20455096619182694</c:v>
                </c:pt>
                <c:pt idx="18499">
                  <c:v>0.20452885317152594</c:v>
                </c:pt>
                <c:pt idx="18500">
                  <c:v>0.20450674373683125</c:v>
                </c:pt>
                <c:pt idx="18501">
                  <c:v>0.20448463788696544</c:v>
                </c:pt>
                <c:pt idx="18502">
                  <c:v>0.20446253562115024</c:v>
                </c:pt>
                <c:pt idx="18503">
                  <c:v>0.20444043693861721</c:v>
                </c:pt>
                <c:pt idx="18504">
                  <c:v>0.20441834183859156</c:v>
                </c:pt>
                <c:pt idx="18505">
                  <c:v>0.20439625032029426</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95</c:v>
                </c:pt>
                <c:pt idx="18514">
                  <c:v>0.2041975877058409</c:v>
                </c:pt>
                <c:pt idx="18515">
                  <c:v>0.20417553196230934</c:v>
                </c:pt>
                <c:pt idx="18516">
                  <c:v>0.20415347979200479</c:v>
                </c:pt>
                <c:pt idx="18517">
                  <c:v>0.20413143119415544</c:v>
                </c:pt>
                <c:pt idx="18518">
                  <c:v>0.20410938616799248</c:v>
                </c:pt>
                <c:pt idx="18519">
                  <c:v>0.20408734471273773</c:v>
                </c:pt>
                <c:pt idx="18520">
                  <c:v>0.20406530682762575</c:v>
                </c:pt>
                <c:pt idx="18521">
                  <c:v>0.20404327251188187</c:v>
                </c:pt>
                <c:pt idx="18522">
                  <c:v>0.20402124176473671</c:v>
                </c:pt>
                <c:pt idx="18523">
                  <c:v>0.20399921458542589</c:v>
                </c:pt>
                <c:pt idx="18524">
                  <c:v>0.20397719097316491</c:v>
                </c:pt>
                <c:pt idx="18525">
                  <c:v>0.203955170927198</c:v>
                </c:pt>
                <c:pt idx="18526">
                  <c:v>0.20393315444674756</c:v>
                </c:pt>
                <c:pt idx="18527">
                  <c:v>0.20391114153104681</c:v>
                </c:pt>
                <c:pt idx="18528">
                  <c:v>0.20388913217932364</c:v>
                </c:pt>
                <c:pt idx="18529">
                  <c:v>0.20386712639080726</c:v>
                </c:pt>
                <c:pt idx="18530">
                  <c:v>0.20384512416473421</c:v>
                </c:pt>
                <c:pt idx="18531">
                  <c:v>0.20382312550033271</c:v>
                </c:pt>
                <c:pt idx="18532">
                  <c:v>0.20380113039683576</c:v>
                </c:pt>
                <c:pt idx="18533">
                  <c:v>0.20377913885347188</c:v>
                </c:pt>
                <c:pt idx="18534">
                  <c:v>0.20375715086947394</c:v>
                </c:pt>
                <c:pt idx="18535">
                  <c:v>0.20373516644407141</c:v>
                </c:pt>
                <c:pt idx="18536">
                  <c:v>0.20371318557650425</c:v>
                </c:pt>
                <c:pt idx="18537">
                  <c:v>0.20369120826599391</c:v>
                </c:pt>
                <c:pt idx="18538">
                  <c:v>0.20366923451178309</c:v>
                </c:pt>
                <c:pt idx="18539">
                  <c:v>0.2036472643130964</c:v>
                </c:pt>
                <c:pt idx="18540">
                  <c:v>0.20362529766917234</c:v>
                </c:pt>
                <c:pt idx="18541">
                  <c:v>0.20360333457924407</c:v>
                </c:pt>
                <c:pt idx="18542">
                  <c:v>0.20358137504253923</c:v>
                </c:pt>
                <c:pt idx="18543">
                  <c:v>0.20355941905829741</c:v>
                </c:pt>
                <c:pt idx="18544">
                  <c:v>0.2035374666257497</c:v>
                </c:pt>
                <c:pt idx="18545">
                  <c:v>0.2035155177441309</c:v>
                </c:pt>
                <c:pt idx="18546">
                  <c:v>0.20349357241267491</c:v>
                </c:pt>
                <c:pt idx="18547">
                  <c:v>0.20347163063061602</c:v>
                </c:pt>
                <c:pt idx="18548">
                  <c:v>0.2034496923971921</c:v>
                </c:pt>
                <c:pt idx="18549">
                  <c:v>0.20342775771162874</c:v>
                </c:pt>
                <c:pt idx="18550">
                  <c:v>0.20340582657317041</c:v>
                </c:pt>
                <c:pt idx="18551">
                  <c:v>0.20338389898104831</c:v>
                </c:pt>
                <c:pt idx="18552">
                  <c:v>0.2033619749344989</c:v>
                </c:pt>
                <c:pt idx="18553">
                  <c:v>0.20334005443275741</c:v>
                </c:pt>
                <c:pt idx="18554">
                  <c:v>0.20331813747506242</c:v>
                </c:pt>
                <c:pt idx="18555">
                  <c:v>0.20329622406064204</c:v>
                </c:pt>
                <c:pt idx="18556">
                  <c:v>0.2032743141887404</c:v>
                </c:pt>
                <c:pt idx="18557">
                  <c:v>0.20325240785859144</c:v>
                </c:pt>
                <c:pt idx="18558">
                  <c:v>0.20323050506943174</c:v>
                </c:pt>
                <c:pt idx="18559">
                  <c:v>0.20320860582050004</c:v>
                </c:pt>
                <c:pt idx="18560">
                  <c:v>0.20318671011102771</c:v>
                </c:pt>
                <c:pt idx="18561">
                  <c:v>0.20316481794025767</c:v>
                </c:pt>
                <c:pt idx="18562">
                  <c:v>0.20314292930742694</c:v>
                </c:pt>
                <c:pt idx="18563">
                  <c:v>0.20312104421176982</c:v>
                </c:pt>
                <c:pt idx="18564">
                  <c:v>0.20309916265252886</c:v>
                </c:pt>
                <c:pt idx="18565">
                  <c:v>0.20307728462893651</c:v>
                </c:pt>
                <c:pt idx="18566">
                  <c:v>0.20305541014023742</c:v>
                </c:pt>
                <c:pt idx="18567">
                  <c:v>0.20303353918566391</c:v>
                </c:pt>
                <c:pt idx="18568">
                  <c:v>0.20301167176445858</c:v>
                </c:pt>
                <c:pt idx="18569">
                  <c:v>0.20298980787585991</c:v>
                </c:pt>
                <c:pt idx="18570">
                  <c:v>0.20296794751910877</c:v>
                </c:pt>
                <c:pt idx="18571">
                  <c:v>0.2029460906934403</c:v>
                </c:pt>
                <c:pt idx="18572">
                  <c:v>0.20292423739809504</c:v>
                </c:pt>
                <c:pt idx="18573">
                  <c:v>0.2029023876323153</c:v>
                </c:pt>
                <c:pt idx="18574">
                  <c:v>0.20288054139533621</c:v>
                </c:pt>
                <c:pt idx="18575">
                  <c:v>0.20285869868640374</c:v>
                </c:pt>
                <c:pt idx="18576">
                  <c:v>0.20283685950475552</c:v>
                </c:pt>
                <c:pt idx="18577">
                  <c:v>0.20281502384963246</c:v>
                </c:pt>
                <c:pt idx="18578">
                  <c:v>0.20279319172027749</c:v>
                </c:pt>
                <c:pt idx="18579">
                  <c:v>0.20277136311592614</c:v>
                </c:pt>
                <c:pt idx="18580">
                  <c:v>0.20274953803582438</c:v>
                </c:pt>
                <c:pt idx="18581">
                  <c:v>0.20272771647920876</c:v>
                </c:pt>
                <c:pt idx="18582">
                  <c:v>0.20270589844532877</c:v>
                </c:pt>
                <c:pt idx="18583">
                  <c:v>0.20268408393341669</c:v>
                </c:pt>
                <c:pt idx="18584">
                  <c:v>0.20266227294272171</c:v>
                </c:pt>
                <c:pt idx="18585">
                  <c:v>0.20264046547248582</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6015</c:v>
                </c:pt>
                <c:pt idx="18594">
                  <c:v>0.20244435653596804</c:v>
                </c:pt>
                <c:pt idx="18595">
                  <c:v>0.20242258422866127</c:v>
                </c:pt>
                <c:pt idx="18596">
                  <c:v>0.20240081543349389</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3033</c:v>
                </c:pt>
                <c:pt idx="18610">
                  <c:v>0.20209642065262384</c:v>
                </c:pt>
                <c:pt idx="18611">
                  <c:v>0.20207470444894152</c:v>
                </c:pt>
                <c:pt idx="18612">
                  <c:v>0.20205299174533567</c:v>
                </c:pt>
                <c:pt idx="18613">
                  <c:v>0.20203128254105018</c:v>
                </c:pt>
                <c:pt idx="18614">
                  <c:v>0.20200957683533091</c:v>
                </c:pt>
                <c:pt idx="18615">
                  <c:v>0.20198787462743253</c:v>
                </c:pt>
                <c:pt idx="18616">
                  <c:v>0.20196617591659691</c:v>
                </c:pt>
                <c:pt idx="18617">
                  <c:v>0.20194448070208096</c:v>
                </c:pt>
                <c:pt idx="18618">
                  <c:v>0.20192278898312141</c:v>
                </c:pt>
                <c:pt idx="18619">
                  <c:v>0.20190110075897794</c:v>
                </c:pt>
                <c:pt idx="18620">
                  <c:v>0.20187941602889631</c:v>
                </c:pt>
                <c:pt idx="18621">
                  <c:v>0.20185773479212796</c:v>
                </c:pt>
                <c:pt idx="18622">
                  <c:v>0.20183605704791671</c:v>
                </c:pt>
                <c:pt idx="18623">
                  <c:v>0.20181438279551844</c:v>
                </c:pt>
                <c:pt idx="18624">
                  <c:v>0.201792712034181</c:v>
                </c:pt>
                <c:pt idx="18625">
                  <c:v>0.20177104476315497</c:v>
                </c:pt>
                <c:pt idx="18626">
                  <c:v>0.20174938098169407</c:v>
                </c:pt>
                <c:pt idx="18627">
                  <c:v>0.20172772068903919</c:v>
                </c:pt>
                <c:pt idx="18628">
                  <c:v>0.2017060638844525</c:v>
                </c:pt>
                <c:pt idx="18629">
                  <c:v>0.20168441056717903</c:v>
                </c:pt>
                <c:pt idx="18630">
                  <c:v>0.20166276073646974</c:v>
                </c:pt>
                <c:pt idx="18631">
                  <c:v>0.20164111439157914</c:v>
                </c:pt>
                <c:pt idx="18632">
                  <c:v>0.20161947153175791</c:v>
                </c:pt>
                <c:pt idx="18633">
                  <c:v>0.20159783215625932</c:v>
                </c:pt>
                <c:pt idx="18634">
                  <c:v>0.20157619626433021</c:v>
                </c:pt>
                <c:pt idx="18635">
                  <c:v>0.20155456385522841</c:v>
                </c:pt>
                <c:pt idx="18636">
                  <c:v>0.20153293492820434</c:v>
                </c:pt>
                <c:pt idx="18637">
                  <c:v>0.20151130948251253</c:v>
                </c:pt>
                <c:pt idx="18638">
                  <c:v>0.20148968751740445</c:v>
                </c:pt>
                <c:pt idx="18639">
                  <c:v>0.20146806903213063</c:v>
                </c:pt>
                <c:pt idx="18640">
                  <c:v>0.20144645402594746</c:v>
                </c:pt>
                <c:pt idx="18641">
                  <c:v>0.20142484249810541</c:v>
                </c:pt>
                <c:pt idx="18642">
                  <c:v>0.20140323444786612</c:v>
                </c:pt>
                <c:pt idx="18643">
                  <c:v>0.20138162987447164</c:v>
                </c:pt>
                <c:pt idx="18644">
                  <c:v>0.20136002877718556</c:v>
                </c:pt>
                <c:pt idx="18645">
                  <c:v>0.20133843115526157</c:v>
                </c:pt>
                <c:pt idx="18646">
                  <c:v>0.20131683700794806</c:v>
                </c:pt>
                <c:pt idx="18647">
                  <c:v>0.20129524633450291</c:v>
                </c:pt>
                <c:pt idx="18648">
                  <c:v>0.20127365913418283</c:v>
                </c:pt>
                <c:pt idx="18649">
                  <c:v>0.20125207540624171</c:v>
                </c:pt>
                <c:pt idx="18650">
                  <c:v>0.20123049514993688</c:v>
                </c:pt>
                <c:pt idx="18651">
                  <c:v>0.2012089183645171</c:v>
                </c:pt>
                <c:pt idx="18652">
                  <c:v>0.20118734504924499</c:v>
                </c:pt>
                <c:pt idx="18653">
                  <c:v>0.20116577520337367</c:v>
                </c:pt>
                <c:pt idx="18654">
                  <c:v>0.20114420882616296</c:v>
                </c:pt>
                <c:pt idx="18655">
                  <c:v>0.20112264591686083</c:v>
                </c:pt>
                <c:pt idx="18656">
                  <c:v>0.20110108647473121</c:v>
                </c:pt>
                <c:pt idx="18657">
                  <c:v>0.20107953049902871</c:v>
                </c:pt>
                <c:pt idx="18658">
                  <c:v>0.2010579779890096</c:v>
                </c:pt>
                <c:pt idx="18659">
                  <c:v>0.20103642894393164</c:v>
                </c:pt>
                <c:pt idx="18660">
                  <c:v>0.20101488336305184</c:v>
                </c:pt>
                <c:pt idx="18661">
                  <c:v>0.20099334124562962</c:v>
                </c:pt>
                <c:pt idx="18662">
                  <c:v>0.20097180259091724</c:v>
                </c:pt>
                <c:pt idx="18663">
                  <c:v>0.20095026739817798</c:v>
                </c:pt>
                <c:pt idx="18664">
                  <c:v>0.20092873566666841</c:v>
                </c:pt>
                <c:pt idx="18665">
                  <c:v>0.20090720739564621</c:v>
                </c:pt>
                <c:pt idx="18666">
                  <c:v>0.20088568258437195</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545</c:v>
                </c:pt>
                <c:pt idx="18675">
                  <c:v>0.20069211484921956</c:v>
                </c:pt>
                <c:pt idx="18676">
                  <c:v>0.20067062459466717</c:v>
                </c:pt>
                <c:pt idx="18677">
                  <c:v>0.20064913779171942</c:v>
                </c:pt>
                <c:pt idx="18678">
                  <c:v>0.20062765443963218</c:v>
                </c:pt>
                <c:pt idx="18679">
                  <c:v>0.20060617453767141</c:v>
                </c:pt>
                <c:pt idx="18680">
                  <c:v>0.20058469808509671</c:v>
                </c:pt>
                <c:pt idx="18681">
                  <c:v>0.20056322508116944</c:v>
                </c:pt>
                <c:pt idx="18682">
                  <c:v>0.20054175552515124</c:v>
                </c:pt>
                <c:pt idx="18683">
                  <c:v>0.20052028941630592</c:v>
                </c:pt>
                <c:pt idx="18684">
                  <c:v>0.20049882675389041</c:v>
                </c:pt>
                <c:pt idx="18685">
                  <c:v>0.20047736753717424</c:v>
                </c:pt>
                <c:pt idx="18686">
                  <c:v>0.20045591176541144</c:v>
                </c:pt>
                <c:pt idx="18687">
                  <c:v>0.20043445943787391</c:v>
                </c:pt>
                <c:pt idx="18688">
                  <c:v>0.20041301055381491</c:v>
                </c:pt>
                <c:pt idx="18689">
                  <c:v>0.20039156511250436</c:v>
                </c:pt>
                <c:pt idx="18690">
                  <c:v>0.20037012311320368</c:v>
                </c:pt>
                <c:pt idx="18691">
                  <c:v>0.20034868455517829</c:v>
                </c:pt>
                <c:pt idx="18692">
                  <c:v>0.20032724943768571</c:v>
                </c:pt>
                <c:pt idx="18693">
                  <c:v>0.20030581775999556</c:v>
                </c:pt>
                <c:pt idx="18694">
                  <c:v>0.20028438952137331</c:v>
                </c:pt>
                <c:pt idx="18695">
                  <c:v>0.20026296472107374</c:v>
                </c:pt>
                <c:pt idx="18696">
                  <c:v>0.20024154335837041</c:v>
                </c:pt>
                <c:pt idx="18697">
                  <c:v>0.20022012543252496</c:v>
                </c:pt>
                <c:pt idx="18698">
                  <c:v>0.20019871094280239</c:v>
                </c:pt>
                <c:pt idx="18699">
                  <c:v>0.20017729988846791</c:v>
                </c:pt>
                <c:pt idx="18700">
                  <c:v>0.20015589226878427</c:v>
                </c:pt>
                <c:pt idx="18701">
                  <c:v>0.20013448808302403</c:v>
                </c:pt>
                <c:pt idx="18702">
                  <c:v>0.20011308733044444</c:v>
                </c:pt>
                <c:pt idx="18703">
                  <c:v>0.20009169001031343</c:v>
                </c:pt>
                <c:pt idx="18704">
                  <c:v>0.20007029612189994</c:v>
                </c:pt>
                <c:pt idx="18705">
                  <c:v>0.20004890566446962</c:v>
                </c:pt>
                <c:pt idx="18706">
                  <c:v>0.20002751863728466</c:v>
                </c:pt>
                <c:pt idx="18707">
                  <c:v>0.2000061350396164</c:v>
                </c:pt>
                <c:pt idx="18708">
                  <c:v>0.19998475487073133</c:v>
                </c:pt>
                <c:pt idx="18709">
                  <c:v>0.19996337812989406</c:v>
                </c:pt>
                <c:pt idx="18710">
                  <c:v>0.19994200481637342</c:v>
                </c:pt>
                <c:pt idx="18711">
                  <c:v>0.19992063492943191</c:v>
                </c:pt>
                <c:pt idx="18712">
                  <c:v>0.19989926846834441</c:v>
                </c:pt>
                <c:pt idx="18713">
                  <c:v>0.19987790543237544</c:v>
                </c:pt>
                <c:pt idx="18714">
                  <c:v>0.19985654582079321</c:v>
                </c:pt>
                <c:pt idx="18715">
                  <c:v>0.19983518963286737</c:v>
                </c:pt>
                <c:pt idx="18716">
                  <c:v>0.19981383686786403</c:v>
                </c:pt>
                <c:pt idx="18717">
                  <c:v>0.19979248752505119</c:v>
                </c:pt>
                <c:pt idx="18718">
                  <c:v>0.19977114160369636</c:v>
                </c:pt>
                <c:pt idx="18719">
                  <c:v>0.19974979910307394</c:v>
                </c:pt>
                <c:pt idx="18720">
                  <c:v>0.19972846002245104</c:v>
                </c:pt>
                <c:pt idx="18721">
                  <c:v>0.19970712436109397</c:v>
                </c:pt>
                <c:pt idx="18722">
                  <c:v>0.19968579211827325</c:v>
                </c:pt>
                <c:pt idx="18723">
                  <c:v>0.19966446329326121</c:v>
                </c:pt>
                <c:pt idx="18724">
                  <c:v>0.19964313788532892</c:v>
                </c:pt>
                <c:pt idx="18725">
                  <c:v>0.19962181589373768</c:v>
                </c:pt>
                <c:pt idx="18726">
                  <c:v>0.19960049731776724</c:v>
                </c:pt>
                <c:pt idx="18727">
                  <c:v>0.19957918215668424</c:v>
                </c:pt>
                <c:pt idx="18728">
                  <c:v>0.19955787040976003</c:v>
                </c:pt>
                <c:pt idx="18729">
                  <c:v>0.19953656207626524</c:v>
                </c:pt>
                <c:pt idx="18730">
                  <c:v>0.19951525715547358</c:v>
                </c:pt>
                <c:pt idx="18731">
                  <c:v>0.19949395564664871</c:v>
                </c:pt>
                <c:pt idx="18732">
                  <c:v>0.19947265754906959</c:v>
                </c:pt>
                <c:pt idx="18733">
                  <c:v>0.19945136286200754</c:v>
                </c:pt>
                <c:pt idx="18734">
                  <c:v>0.19943007158472967</c:v>
                </c:pt>
                <c:pt idx="18735">
                  <c:v>0.19940878371650991</c:v>
                </c:pt>
                <c:pt idx="18736">
                  <c:v>0.19938749925662291</c:v>
                </c:pt>
                <c:pt idx="18737">
                  <c:v>0.19936621820433884</c:v>
                </c:pt>
                <c:pt idx="18738">
                  <c:v>0.19934494055893323</c:v>
                </c:pt>
                <c:pt idx="18739">
                  <c:v>0.19932366631967119</c:v>
                </c:pt>
                <c:pt idx="18740">
                  <c:v>0.19930239548583806</c:v>
                </c:pt>
                <c:pt idx="18741">
                  <c:v>0.19928112805669548</c:v>
                </c:pt>
                <c:pt idx="18742">
                  <c:v>0.19925986403152321</c:v>
                </c:pt>
                <c:pt idx="18743">
                  <c:v>0.19923860340959304</c:v>
                </c:pt>
                <c:pt idx="18744">
                  <c:v>0.19921734619018192</c:v>
                </c:pt>
                <c:pt idx="18745">
                  <c:v>0.19919609237255523</c:v>
                </c:pt>
                <c:pt idx="18746">
                  <c:v>0.19917484195599566</c:v>
                </c:pt>
                <c:pt idx="18747">
                  <c:v>0.19915359493977328</c:v>
                </c:pt>
                <c:pt idx="18748">
                  <c:v>0.19913235132316714</c:v>
                </c:pt>
                <c:pt idx="18749">
                  <c:v>0.19911111110544771</c:v>
                </c:pt>
                <c:pt idx="18750">
                  <c:v>0.19908987428589089</c:v>
                </c:pt>
                <c:pt idx="18751">
                  <c:v>0.19906864086377241</c:v>
                </c:pt>
                <c:pt idx="18752">
                  <c:v>0.19904741083836988</c:v>
                </c:pt>
                <c:pt idx="18753">
                  <c:v>0.19902618420895132</c:v>
                </c:pt>
                <c:pt idx="18754">
                  <c:v>0.19900496097480008</c:v>
                </c:pt>
                <c:pt idx="18755">
                  <c:v>0.19898374113518971</c:v>
                </c:pt>
                <c:pt idx="18756">
                  <c:v>0.19896252468939576</c:v>
                </c:pt>
                <c:pt idx="18757">
                  <c:v>0.19894131163669707</c:v>
                </c:pt>
                <c:pt idx="18758">
                  <c:v>0.19892010197636584</c:v>
                </c:pt>
                <c:pt idx="18759">
                  <c:v>0.19889889570767946</c:v>
                </c:pt>
                <c:pt idx="18760">
                  <c:v>0.19887769282991802</c:v>
                </c:pt>
                <c:pt idx="18761">
                  <c:v>0.19885649334235694</c:v>
                </c:pt>
                <c:pt idx="18762">
                  <c:v>0.19883529724427329</c:v>
                </c:pt>
                <c:pt idx="18763">
                  <c:v>0.19881410453494491</c:v>
                </c:pt>
                <c:pt idx="18764">
                  <c:v>0.19879291521364867</c:v>
                </c:pt>
                <c:pt idx="18765">
                  <c:v>0.19877172927966219</c:v>
                </c:pt>
                <c:pt idx="18766">
                  <c:v>0.19875054673226741</c:v>
                </c:pt>
                <c:pt idx="18767">
                  <c:v>0.19872936757073889</c:v>
                </c:pt>
                <c:pt idx="18768">
                  <c:v>0.19870819179435459</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918</c:v>
                </c:pt>
                <c:pt idx="18780">
                  <c:v>0.19845434625668354</c:v>
                </c:pt>
                <c:pt idx="18781">
                  <c:v>0.19843321442161271</c:v>
                </c:pt>
                <c:pt idx="18782">
                  <c:v>0.19841208596160678</c:v>
                </c:pt>
                <c:pt idx="18783">
                  <c:v>0.19839096087594241</c:v>
                </c:pt>
                <c:pt idx="18784">
                  <c:v>0.19836983916390599</c:v>
                </c:pt>
                <c:pt idx="18785">
                  <c:v>0.19834872082477759</c:v>
                </c:pt>
                <c:pt idx="18786">
                  <c:v>0.19832760585783921</c:v>
                </c:pt>
                <c:pt idx="18787">
                  <c:v>0.19830649426237448</c:v>
                </c:pt>
                <c:pt idx="18788">
                  <c:v>0.19828538603766263</c:v>
                </c:pt>
                <c:pt idx="18789">
                  <c:v>0.19826428118298736</c:v>
                </c:pt>
                <c:pt idx="18790">
                  <c:v>0.19824317969762964</c:v>
                </c:pt>
                <c:pt idx="18791">
                  <c:v>0.19822208158087573</c:v>
                </c:pt>
                <c:pt idx="18792">
                  <c:v>0.19820098683200707</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59</c:v>
                </c:pt>
                <c:pt idx="18802">
                  <c:v>0.19799022441940406</c:v>
                </c:pt>
                <c:pt idx="18803">
                  <c:v>0.19796916667000491</c:v>
                </c:pt>
                <c:pt idx="18804">
                  <c:v>0.19794811227990394</c:v>
                </c:pt>
                <c:pt idx="18805">
                  <c:v>0.19792706124838413</c:v>
                </c:pt>
                <c:pt idx="18806">
                  <c:v>0.19790601357473386</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242</c:v>
                </c:pt>
                <c:pt idx="18816">
                  <c:v>0.19769572136391814</c:v>
                </c:pt>
                <c:pt idx="18817">
                  <c:v>0.19767471057972122</c:v>
                </c:pt>
                <c:pt idx="18818">
                  <c:v>0.19765370314483352</c:v>
                </c:pt>
                <c:pt idx="18819">
                  <c:v>0.19763269905854317</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69</c:v>
                </c:pt>
                <c:pt idx="18828">
                  <c:v>0.19744381285153417</c:v>
                </c:pt>
                <c:pt idx="18829">
                  <c:v>0.19742284221212344</c:v>
                </c:pt>
                <c:pt idx="18830">
                  <c:v>0.1974018749134932</c:v>
                </c:pt>
                <c:pt idx="18831">
                  <c:v>0.19738091095493537</c:v>
                </c:pt>
                <c:pt idx="18832">
                  <c:v>0.19735995033573986</c:v>
                </c:pt>
                <c:pt idx="18833">
                  <c:v>0.19733899305519864</c:v>
                </c:pt>
                <c:pt idx="18834">
                  <c:v>0.19731803911260024</c:v>
                </c:pt>
                <c:pt idx="18835">
                  <c:v>0.19729708850723779</c:v>
                </c:pt>
                <c:pt idx="18836">
                  <c:v>0.19727614123839696</c:v>
                </c:pt>
                <c:pt idx="18837">
                  <c:v>0.19725519730537749</c:v>
                </c:pt>
                <c:pt idx="18838">
                  <c:v>0.19723425670747025</c:v>
                </c:pt>
                <c:pt idx="18839">
                  <c:v>0.19721331944395948</c:v>
                </c:pt>
                <c:pt idx="18840">
                  <c:v>0.19719238551414653</c:v>
                </c:pt>
                <c:pt idx="18841">
                  <c:v>0.19717145491731661</c:v>
                </c:pt>
                <c:pt idx="18842">
                  <c:v>0.19715052765276667</c:v>
                </c:pt>
                <c:pt idx="18843">
                  <c:v>0.19712960371978633</c:v>
                </c:pt>
                <c:pt idx="18844">
                  <c:v>0.19710868311767343</c:v>
                </c:pt>
                <c:pt idx="18845">
                  <c:v>0.19708776584571588</c:v>
                </c:pt>
                <c:pt idx="18846">
                  <c:v>0.19706685190320883</c:v>
                </c:pt>
                <c:pt idx="18847">
                  <c:v>0.19704594128944591</c:v>
                </c:pt>
                <c:pt idx="18848">
                  <c:v>0.1970250340037196</c:v>
                </c:pt>
                <c:pt idx="18849">
                  <c:v>0.19700413004532727</c:v>
                </c:pt>
                <c:pt idx="18850">
                  <c:v>0.19698322941355537</c:v>
                </c:pt>
                <c:pt idx="18851">
                  <c:v>0.19696233210770819</c:v>
                </c:pt>
                <c:pt idx="18852">
                  <c:v>0.1969414381270726</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73</c:v>
                </c:pt>
                <c:pt idx="18867">
                  <c:v>0.19662842696391467</c:v>
                </c:pt>
                <c:pt idx="18868">
                  <c:v>0.19660758609088488</c:v>
                </c:pt>
                <c:pt idx="18869">
                  <c:v>0.19658674853110289</c:v>
                </c:pt>
                <c:pt idx="18870">
                  <c:v>0.19656591428386214</c:v>
                </c:pt>
                <c:pt idx="18871">
                  <c:v>0.19654508334846726</c:v>
                </c:pt>
                <c:pt idx="18872">
                  <c:v>0.19652425572420834</c:v>
                </c:pt>
                <c:pt idx="18873">
                  <c:v>0.19650343141039325</c:v>
                </c:pt>
                <c:pt idx="18874">
                  <c:v>0.19648261040630899</c:v>
                </c:pt>
                <c:pt idx="18875">
                  <c:v>0.19646179271126579</c:v>
                </c:pt>
                <c:pt idx="18876">
                  <c:v>0.19644097832455257</c:v>
                </c:pt>
                <c:pt idx="18877">
                  <c:v>0.1964201672454752</c:v>
                </c:pt>
                <c:pt idx="18878">
                  <c:v>0.19639935947333229</c:v>
                </c:pt>
                <c:pt idx="18879">
                  <c:v>0.1963785550074181</c:v>
                </c:pt>
                <c:pt idx="18880">
                  <c:v>0.19635775384703741</c:v>
                </c:pt>
                <c:pt idx="18881">
                  <c:v>0.1963369559914882</c:v>
                </c:pt>
                <c:pt idx="18882">
                  <c:v>0.19631616144007091</c:v>
                </c:pt>
                <c:pt idx="18883">
                  <c:v>0.19629537019208629</c:v>
                </c:pt>
                <c:pt idx="18884">
                  <c:v>0.1962745822468302</c:v>
                </c:pt>
                <c:pt idx="18885">
                  <c:v>0.19625379760360837</c:v>
                </c:pt>
                <c:pt idx="18886">
                  <c:v>0.19623301626171977</c:v>
                </c:pt>
                <c:pt idx="18887">
                  <c:v>0.19621223822046749</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309</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799</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308</c:v>
                </c:pt>
                <c:pt idx="18923">
                  <c:v>0.19546642107496484</c:v>
                </c:pt>
                <c:pt idx="18924">
                  <c:v>0.19544576466737398</c:v>
                </c:pt>
                <c:pt idx="18925">
                  <c:v>0.19542511153398492</c:v>
                </c:pt>
                <c:pt idx="18926">
                  <c:v>0.19540446167410991</c:v>
                </c:pt>
                <c:pt idx="18927">
                  <c:v>0.19538381508705518</c:v>
                </c:pt>
                <c:pt idx="18928">
                  <c:v>0.19536317177213078</c:v>
                </c:pt>
                <c:pt idx="18929">
                  <c:v>0.19534253172864069</c:v>
                </c:pt>
                <c:pt idx="18930">
                  <c:v>0.19532189495589822</c:v>
                </c:pt>
                <c:pt idx="18931">
                  <c:v>0.19530126145321086</c:v>
                </c:pt>
                <c:pt idx="18932">
                  <c:v>0.19528063121988767</c:v>
                </c:pt>
                <c:pt idx="18933">
                  <c:v>0.19526000425523823</c:v>
                </c:pt>
                <c:pt idx="18934">
                  <c:v>0.19523938055857376</c:v>
                </c:pt>
                <c:pt idx="18935">
                  <c:v>0.19521876012919975</c:v>
                </c:pt>
                <c:pt idx="18936">
                  <c:v>0.19519814296642912</c:v>
                </c:pt>
                <c:pt idx="18937">
                  <c:v>0.19517752906956659</c:v>
                </c:pt>
                <c:pt idx="18938">
                  <c:v>0.1951569184379337</c:v>
                </c:pt>
                <c:pt idx="18939">
                  <c:v>0.19513631107083179</c:v>
                </c:pt>
                <c:pt idx="18940">
                  <c:v>0.19511570696757388</c:v>
                </c:pt>
                <c:pt idx="18941">
                  <c:v>0.19509510612747338</c:v>
                </c:pt>
                <c:pt idx="18942">
                  <c:v>0.19507450854983358</c:v>
                </c:pt>
                <c:pt idx="18943">
                  <c:v>0.19505391423397317</c:v>
                </c:pt>
                <c:pt idx="18944">
                  <c:v>0.19503332317920141</c:v>
                </c:pt>
                <c:pt idx="18945">
                  <c:v>0.19501273538482874</c:v>
                </c:pt>
                <c:pt idx="18946">
                  <c:v>0.19499215085017033</c:v>
                </c:pt>
                <c:pt idx="18947">
                  <c:v>0.19497156957453027</c:v>
                </c:pt>
                <c:pt idx="18948">
                  <c:v>0.19495099155723097</c:v>
                </c:pt>
                <c:pt idx="18949">
                  <c:v>0.19493041679757517</c:v>
                </c:pt>
                <c:pt idx="18950">
                  <c:v>0.19490984529487926</c:v>
                </c:pt>
                <c:pt idx="18951">
                  <c:v>0.19488927704845752</c:v>
                </c:pt>
                <c:pt idx="18952">
                  <c:v>0.19486871205762141</c:v>
                </c:pt>
                <c:pt idx="18953">
                  <c:v>0.19484815032168348</c:v>
                </c:pt>
                <c:pt idx="18954">
                  <c:v>0.19482759183995718</c:v>
                </c:pt>
                <c:pt idx="18955">
                  <c:v>0.19480703661175597</c:v>
                </c:pt>
                <c:pt idx="18956">
                  <c:v>0.19478648463639592</c:v>
                </c:pt>
                <c:pt idx="18957">
                  <c:v>0.19476593591318236</c:v>
                </c:pt>
                <c:pt idx="18958">
                  <c:v>0.19474539044144107</c:v>
                </c:pt>
                <c:pt idx="18959">
                  <c:v>0.1947248482204729</c:v>
                </c:pt>
                <c:pt idx="18960">
                  <c:v>0.1947043092496025</c:v>
                </c:pt>
                <c:pt idx="18961">
                  <c:v>0.19468377352814067</c:v>
                </c:pt>
                <c:pt idx="18962">
                  <c:v>0.19466324105540389</c:v>
                </c:pt>
                <c:pt idx="18963">
                  <c:v>0.19464271183070206</c:v>
                </c:pt>
                <c:pt idx="18964">
                  <c:v>0.19462218585335475</c:v>
                </c:pt>
                <c:pt idx="18965">
                  <c:v>0.19460166312267566</c:v>
                </c:pt>
                <c:pt idx="18966">
                  <c:v>0.19458114363798004</c:v>
                </c:pt>
                <c:pt idx="18967">
                  <c:v>0.19456062739858149</c:v>
                </c:pt>
                <c:pt idx="18968">
                  <c:v>0.19454011440380148</c:v>
                </c:pt>
                <c:pt idx="18969">
                  <c:v>0.19451960465295021</c:v>
                </c:pt>
                <c:pt idx="18970">
                  <c:v>0.19449909814534783</c:v>
                </c:pt>
                <c:pt idx="18971">
                  <c:v>0.19447859488030475</c:v>
                </c:pt>
                <c:pt idx="18972">
                  <c:v>0.19445809485714297</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33</c:v>
                </c:pt>
                <c:pt idx="18985">
                  <c:v>0.19419188925632191</c:v>
                </c:pt>
                <c:pt idx="18986">
                  <c:v>0.19417143454779268</c:v>
                </c:pt>
                <c:pt idx="18987">
                  <c:v>0.19415098307090653</c:v>
                </c:pt>
                <c:pt idx="18988">
                  <c:v>0.19413053482498838</c:v>
                </c:pt>
                <c:pt idx="18989">
                  <c:v>0.1941100898093559</c:v>
                </c:pt>
                <c:pt idx="18990">
                  <c:v>0.19408964802332851</c:v>
                </c:pt>
                <c:pt idx="18991">
                  <c:v>0.19406920946622869</c:v>
                </c:pt>
                <c:pt idx="18992">
                  <c:v>0.19404877413737073</c:v>
                </c:pt>
                <c:pt idx="18993">
                  <c:v>0.19402834203607691</c:v>
                </c:pt>
                <c:pt idx="18994">
                  <c:v>0.1940079131616699</c:v>
                </c:pt>
                <c:pt idx="18995">
                  <c:v>0.19398748751347203</c:v>
                </c:pt>
                <c:pt idx="18996">
                  <c:v>0.19396706509079684</c:v>
                </c:pt>
                <c:pt idx="18997">
                  <c:v>0.19394664589297203</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67</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945</c:v>
                </c:pt>
                <c:pt idx="19018">
                  <c:v>0.19351858647761291</c:v>
                </c:pt>
                <c:pt idx="19019">
                  <c:v>0.19349823805498234</c:v>
                </c:pt>
                <c:pt idx="19020">
                  <c:v>0.19347789284162714</c:v>
                </c:pt>
                <c:pt idx="19021">
                  <c:v>0.19345755083687324</c:v>
                </c:pt>
                <c:pt idx="19022">
                  <c:v>0.19343721204004841</c:v>
                </c:pt>
                <c:pt idx="19023">
                  <c:v>0.19341687645047848</c:v>
                </c:pt>
                <c:pt idx="19024">
                  <c:v>0.19339654406748444</c:v>
                </c:pt>
                <c:pt idx="19025">
                  <c:v>0.19337621489039691</c:v>
                </c:pt>
                <c:pt idx="19026">
                  <c:v>0.19335588891853867</c:v>
                </c:pt>
                <c:pt idx="19027">
                  <c:v>0.1933355661512407</c:v>
                </c:pt>
                <c:pt idx="19028">
                  <c:v>0.19331524658782781</c:v>
                </c:pt>
                <c:pt idx="19029">
                  <c:v>0.19329493022761873</c:v>
                </c:pt>
                <c:pt idx="19030">
                  <c:v>0.19327461706994967</c:v>
                </c:pt>
                <c:pt idx="19031">
                  <c:v>0.19325430711414451</c:v>
                </c:pt>
                <c:pt idx="19032">
                  <c:v>0.19323400035953026</c:v>
                </c:pt>
                <c:pt idx="19033">
                  <c:v>0.19321369680543618</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56</c:v>
                </c:pt>
                <c:pt idx="19044">
                  <c:v>0.1929905687523597</c:v>
                </c:pt>
                <c:pt idx="19045">
                  <c:v>0.19297030355207637</c:v>
                </c:pt>
                <c:pt idx="19046">
                  <c:v>0.1929500415435787</c:v>
                </c:pt>
                <c:pt idx="19047">
                  <c:v>0.19292978272620312</c:v>
                </c:pt>
                <c:pt idx="19048">
                  <c:v>0.19290952709927284</c:v>
                </c:pt>
                <c:pt idx="19049">
                  <c:v>0.19288927466212324</c:v>
                </c:pt>
                <c:pt idx="19050">
                  <c:v>0.19286902541408232</c:v>
                </c:pt>
                <c:pt idx="19051">
                  <c:v>0.19284877935448111</c:v>
                </c:pt>
                <c:pt idx="19052">
                  <c:v>0.19282853648265008</c:v>
                </c:pt>
                <c:pt idx="19053">
                  <c:v>0.19280829679792258</c:v>
                </c:pt>
                <c:pt idx="19054">
                  <c:v>0.19278806029962189</c:v>
                </c:pt>
                <c:pt idx="19055">
                  <c:v>0.19276782698708689</c:v>
                </c:pt>
                <c:pt idx="19056">
                  <c:v>0.1927475968596464</c:v>
                </c:pt>
                <c:pt idx="19057">
                  <c:v>0.19272736991663178</c:v>
                </c:pt>
                <c:pt idx="19058">
                  <c:v>0.19270714615737741</c:v>
                </c:pt>
                <c:pt idx="19059">
                  <c:v>0.19268692558120745</c:v>
                </c:pt>
                <c:pt idx="19060">
                  <c:v>0.19266670818746348</c:v>
                </c:pt>
                <c:pt idx="19061">
                  <c:v>0.19264649397547146</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342</c:v>
                </c:pt>
                <c:pt idx="19070">
                  <c:v>0.19246470913636432</c:v>
                </c:pt>
                <c:pt idx="19071">
                  <c:v>0.19244452670521783</c:v>
                </c:pt>
                <c:pt idx="19072">
                  <c:v>0.19242434744849543</c:v>
                </c:pt>
                <c:pt idx="19073">
                  <c:v>0.19240417136552274</c:v>
                </c:pt>
                <c:pt idx="19074">
                  <c:v>0.19238399845564064</c:v>
                </c:pt>
                <c:pt idx="19075">
                  <c:v>0.19236382871818117</c:v>
                </c:pt>
                <c:pt idx="19076">
                  <c:v>0.19234366215248094</c:v>
                </c:pt>
                <c:pt idx="19077">
                  <c:v>0.19232349875787291</c:v>
                </c:pt>
                <c:pt idx="19078">
                  <c:v>0.19230333853369291</c:v>
                </c:pt>
                <c:pt idx="19079">
                  <c:v>0.19228318147927786</c:v>
                </c:pt>
                <c:pt idx="19080">
                  <c:v>0.19226302759395877</c:v>
                </c:pt>
                <c:pt idx="19081">
                  <c:v>0.19224287687707761</c:v>
                </c:pt>
                <c:pt idx="19082">
                  <c:v>0.19222272932796408</c:v>
                </c:pt>
                <c:pt idx="19083">
                  <c:v>0.19220258494595868</c:v>
                </c:pt>
                <c:pt idx="19084">
                  <c:v>0.19218244373039775</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732</c:v>
                </c:pt>
                <c:pt idx="19095">
                  <c:v>0.19196109915477549</c:v>
                </c:pt>
                <c:pt idx="19096">
                  <c:v>0.19194099588481744</c:v>
                </c:pt>
                <c:pt idx="19097">
                  <c:v>0.19192089577268781</c:v>
                </c:pt>
                <c:pt idx="19098">
                  <c:v>0.19190079881772884</c:v>
                </c:pt>
                <c:pt idx="19099">
                  <c:v>0.19188070501927357</c:v>
                </c:pt>
                <c:pt idx="19100">
                  <c:v>0.19186061437666618</c:v>
                </c:pt>
                <c:pt idx="19101">
                  <c:v>0.19184052688924413</c:v>
                </c:pt>
                <c:pt idx="19102">
                  <c:v>0.19182044255634828</c:v>
                </c:pt>
                <c:pt idx="19103">
                  <c:v>0.19180036137731371</c:v>
                </c:pt>
                <c:pt idx="19104">
                  <c:v>0.19178028335148584</c:v>
                </c:pt>
                <c:pt idx="19105">
                  <c:v>0.19176020847819891</c:v>
                </c:pt>
                <c:pt idx="19106">
                  <c:v>0.19174013675679938</c:v>
                </c:pt>
                <c:pt idx="19107">
                  <c:v>0.19172006818661935</c:v>
                </c:pt>
                <c:pt idx="19108">
                  <c:v>0.19170000276700624</c:v>
                </c:pt>
                <c:pt idx="19109">
                  <c:v>0.19167994049729922</c:v>
                </c:pt>
                <c:pt idx="19110">
                  <c:v>0.19165988137683521</c:v>
                </c:pt>
                <c:pt idx="19111">
                  <c:v>0.19163982540495755</c:v>
                </c:pt>
                <c:pt idx="19112">
                  <c:v>0.19161977258101071</c:v>
                </c:pt>
                <c:pt idx="19113">
                  <c:v>0.19159972290433122</c:v>
                </c:pt>
                <c:pt idx="19114">
                  <c:v>0.19157967637426213</c:v>
                </c:pt>
                <c:pt idx="19115">
                  <c:v>0.19155963299014495</c:v>
                </c:pt>
                <c:pt idx="19116">
                  <c:v>0.19153959275132346</c:v>
                </c:pt>
                <c:pt idx="19117">
                  <c:v>0.19151955565713374</c:v>
                </c:pt>
                <c:pt idx="19118">
                  <c:v>0.19149952170692391</c:v>
                </c:pt>
                <c:pt idx="19119">
                  <c:v>0.19147949090003349</c:v>
                </c:pt>
                <c:pt idx="19120">
                  <c:v>0.1914594632358059</c:v>
                </c:pt>
                <c:pt idx="19121">
                  <c:v>0.19143943871358343</c:v>
                </c:pt>
                <c:pt idx="19122">
                  <c:v>0.19141941733271056</c:v>
                </c:pt>
                <c:pt idx="19123">
                  <c:v>0.19139939909252707</c:v>
                </c:pt>
                <c:pt idx="19124">
                  <c:v>0.19137938399237694</c:v>
                </c:pt>
                <c:pt idx="19125">
                  <c:v>0.19135937203160308</c:v>
                </c:pt>
                <c:pt idx="19126">
                  <c:v>0.19133936320955117</c:v>
                </c:pt>
                <c:pt idx="19127">
                  <c:v>0.19131935752556598</c:v>
                </c:pt>
                <c:pt idx="19128">
                  <c:v>0.1912993549789857</c:v>
                </c:pt>
                <c:pt idx="19129">
                  <c:v>0.1912793555691592</c:v>
                </c:pt>
                <c:pt idx="19130">
                  <c:v>0.19125935929543064</c:v>
                </c:pt>
                <c:pt idx="19131">
                  <c:v>0.19123936615714207</c:v>
                </c:pt>
                <c:pt idx="19132">
                  <c:v>0.19121937615363591</c:v>
                </c:pt>
                <c:pt idx="19133">
                  <c:v>0.19119938928426194</c:v>
                </c:pt>
                <c:pt idx="19134">
                  <c:v>0.19117940554836291</c:v>
                </c:pt>
                <c:pt idx="19135">
                  <c:v>0.19115942494528362</c:v>
                </c:pt>
                <c:pt idx="19136">
                  <c:v>0.19113944747437123</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577</c:v>
                </c:pt>
                <c:pt idx="19147">
                  <c:v>0.19091990183010882</c:v>
                </c:pt>
                <c:pt idx="19148">
                  <c:v>0.19089996189416283</c:v>
                </c:pt>
                <c:pt idx="19149">
                  <c:v>0.19088002508188387</c:v>
                </c:pt>
                <c:pt idx="19150">
                  <c:v>0.19086009139262244</c:v>
                </c:pt>
                <c:pt idx="19151">
                  <c:v>0.19084016082572441</c:v>
                </c:pt>
                <c:pt idx="19152">
                  <c:v>0.1908202333805378</c:v>
                </c:pt>
                <c:pt idx="19153">
                  <c:v>0.19080030905641079</c:v>
                </c:pt>
                <c:pt idx="19154">
                  <c:v>0.19078038785269419</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507</c:v>
                </c:pt>
                <c:pt idx="19166">
                  <c:v>0.1905415765628749</c:v>
                </c:pt>
                <c:pt idx="19167">
                  <c:v>0.19052169586522741</c:v>
                </c:pt>
                <c:pt idx="19168">
                  <c:v>0.1905018182788796</c:v>
                </c:pt>
                <c:pt idx="19169">
                  <c:v>0.19048194380318748</c:v>
                </c:pt>
                <c:pt idx="19170">
                  <c:v>0.19046207243749924</c:v>
                </c:pt>
                <c:pt idx="19171">
                  <c:v>0.19044220418116387</c:v>
                </c:pt>
                <c:pt idx="19172">
                  <c:v>0.19042233903353023</c:v>
                </c:pt>
                <c:pt idx="19173">
                  <c:v>0.19040247699395688</c:v>
                </c:pt>
                <c:pt idx="19174">
                  <c:v>0.19038261806179255</c:v>
                </c:pt>
                <c:pt idx="19175">
                  <c:v>0.19036276223638882</c:v>
                </c:pt>
                <c:pt idx="19176">
                  <c:v>0.19034290951709951</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18</c:v>
                </c:pt>
                <c:pt idx="19189">
                  <c:v>0.1900851065280362</c:v>
                </c:pt>
                <c:pt idx="19190">
                  <c:v>0.19006529722637724</c:v>
                </c:pt>
                <c:pt idx="19191">
                  <c:v>0.19004549102113377</c:v>
                </c:pt>
                <c:pt idx="19192">
                  <c:v>0.19002568791165267</c:v>
                </c:pt>
                <c:pt idx="19193">
                  <c:v>0.19000588789729947</c:v>
                </c:pt>
                <c:pt idx="19194">
                  <c:v>0.18998609097742186</c:v>
                </c:pt>
                <c:pt idx="19195">
                  <c:v>0.18996629715137694</c:v>
                </c:pt>
                <c:pt idx="19196">
                  <c:v>0.18994650641851504</c:v>
                </c:pt>
                <c:pt idx="19197">
                  <c:v>0.18992671877820141</c:v>
                </c:pt>
                <c:pt idx="19198">
                  <c:v>0.18990693422978641</c:v>
                </c:pt>
                <c:pt idx="19199">
                  <c:v>0.18988715277262924</c:v>
                </c:pt>
                <c:pt idx="19200">
                  <c:v>0.18986737440608017</c:v>
                </c:pt>
                <c:pt idx="19201">
                  <c:v>0.18984759912950025</c:v>
                </c:pt>
                <c:pt idx="19202">
                  <c:v>0.18982782694224049</c:v>
                </c:pt>
                <c:pt idx="19203">
                  <c:v>0.18980805784366525</c:v>
                </c:pt>
                <c:pt idx="19204">
                  <c:v>0.18978829183312734</c:v>
                </c:pt>
                <c:pt idx="19205">
                  <c:v>0.18976852890997833</c:v>
                </c:pt>
                <c:pt idx="19206">
                  <c:v>0.18974876907358371</c:v>
                </c:pt>
                <c:pt idx="19207">
                  <c:v>0.1897290123232985</c:v>
                </c:pt>
                <c:pt idx="19208">
                  <c:v>0.18970925865847804</c:v>
                </c:pt>
                <c:pt idx="19209">
                  <c:v>0.18968950807847809</c:v>
                </c:pt>
                <c:pt idx="19210">
                  <c:v>0.18966976058266358</c:v>
                </c:pt>
                <c:pt idx="19211">
                  <c:v>0.18965001617038271</c:v>
                </c:pt>
                <c:pt idx="19212">
                  <c:v>0.18963027484100275</c:v>
                </c:pt>
                <c:pt idx="19213">
                  <c:v>0.18961053659387589</c:v>
                </c:pt>
                <c:pt idx="19214">
                  <c:v>0.18959080142836332</c:v>
                </c:pt>
                <c:pt idx="19215">
                  <c:v>0.18957106934381968</c:v>
                </c:pt>
                <c:pt idx="19216">
                  <c:v>0.18955134033960891</c:v>
                </c:pt>
                <c:pt idx="19217">
                  <c:v>0.1895316144150877</c:v>
                </c:pt>
                <c:pt idx="19218">
                  <c:v>0.18951189156961662</c:v>
                </c:pt>
                <c:pt idx="19219">
                  <c:v>0.18949217180255182</c:v>
                </c:pt>
                <c:pt idx="19220">
                  <c:v>0.18947245511325359</c:v>
                </c:pt>
                <c:pt idx="19221">
                  <c:v>0.18945274150108324</c:v>
                </c:pt>
                <c:pt idx="19222">
                  <c:v>0.1894330309653996</c:v>
                </c:pt>
                <c:pt idx="19223">
                  <c:v>0.18941332350555942</c:v>
                </c:pt>
                <c:pt idx="19224">
                  <c:v>0.18939361912092728</c:v>
                </c:pt>
                <c:pt idx="19225">
                  <c:v>0.18937391781086024</c:v>
                </c:pt>
                <c:pt idx="19226">
                  <c:v>0.18935421957472334</c:v>
                </c:pt>
                <c:pt idx="19227">
                  <c:v>0.1893345244118704</c:v>
                </c:pt>
                <c:pt idx="19228">
                  <c:v>0.18931483232166932</c:v>
                </c:pt>
                <c:pt idx="19229">
                  <c:v>0.18929514330347608</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651</c:v>
                </c:pt>
                <c:pt idx="19239">
                  <c:v>0.18909842194154691</c:v>
                </c:pt>
                <c:pt idx="19240">
                  <c:v>0.18907876667331805</c:v>
                </c:pt>
                <c:pt idx="19241">
                  <c:v>0.18905911446944412</c:v>
                </c:pt>
                <c:pt idx="19242">
                  <c:v>0.18903946532928362</c:v>
                </c:pt>
                <c:pt idx="19243">
                  <c:v>0.18901981925220274</c:v>
                </c:pt>
                <c:pt idx="19244">
                  <c:v>0.18900017623756141</c:v>
                </c:pt>
                <c:pt idx="19245">
                  <c:v>0.18898053628472791</c:v>
                </c:pt>
                <c:pt idx="19246">
                  <c:v>0.18896089939306573</c:v>
                </c:pt>
                <c:pt idx="19247">
                  <c:v>0.18894126556193722</c:v>
                </c:pt>
                <c:pt idx="19248">
                  <c:v>0.18892163479070145</c:v>
                </c:pt>
                <c:pt idx="19249">
                  <c:v>0.18890200707872928</c:v>
                </c:pt>
                <c:pt idx="19250">
                  <c:v>0.18888238242538402</c:v>
                </c:pt>
                <c:pt idx="19251">
                  <c:v>0.18886276083002773</c:v>
                </c:pt>
                <c:pt idx="19252">
                  <c:v>0.18884314229202831</c:v>
                </c:pt>
                <c:pt idx="19253">
                  <c:v>0.18882352681074438</c:v>
                </c:pt>
                <c:pt idx="19254">
                  <c:v>0.18880391438554869</c:v>
                </c:pt>
                <c:pt idx="19255">
                  <c:v>0.18878430501580504</c:v>
                </c:pt>
                <c:pt idx="19256">
                  <c:v>0.18876469870087462</c:v>
                </c:pt>
                <c:pt idx="19257">
                  <c:v>0.18874509544012777</c:v>
                </c:pt>
                <c:pt idx="19258">
                  <c:v>0.18872549523292456</c:v>
                </c:pt>
                <c:pt idx="19259">
                  <c:v>0.18870589807863244</c:v>
                </c:pt>
                <c:pt idx="19260">
                  <c:v>0.18868630397662176</c:v>
                </c:pt>
                <c:pt idx="19261">
                  <c:v>0.18866671292625331</c:v>
                </c:pt>
                <c:pt idx="19262">
                  <c:v>0.18864712492689914</c:v>
                </c:pt>
                <c:pt idx="19263">
                  <c:v>0.18862753997791948</c:v>
                </c:pt>
                <c:pt idx="19264">
                  <c:v>0.18860795807868555</c:v>
                </c:pt>
                <c:pt idx="19265">
                  <c:v>0.18858837922856264</c:v>
                </c:pt>
                <c:pt idx="19266">
                  <c:v>0.18856880342691942</c:v>
                </c:pt>
                <c:pt idx="19267">
                  <c:v>0.18854923067312054</c:v>
                </c:pt>
                <c:pt idx="19268">
                  <c:v>0.18852966096653084</c:v>
                </c:pt>
                <c:pt idx="19269">
                  <c:v>0.18851009430652593</c:v>
                </c:pt>
                <c:pt idx="19270">
                  <c:v>0.18849053069246768</c:v>
                </c:pt>
                <c:pt idx="19271">
                  <c:v>0.18847097012371988</c:v>
                </c:pt>
                <c:pt idx="19272">
                  <c:v>0.18845141259966136</c:v>
                </c:pt>
                <c:pt idx="19273">
                  <c:v>0.18843185811965021</c:v>
                </c:pt>
                <c:pt idx="19274">
                  <c:v>0.18841230668306344</c:v>
                </c:pt>
                <c:pt idx="19275">
                  <c:v>0.18839275828926041</c:v>
                </c:pt>
                <c:pt idx="19276">
                  <c:v>0.18837321293761614</c:v>
                </c:pt>
                <c:pt idx="19277">
                  <c:v>0.18835367062749844</c:v>
                </c:pt>
                <c:pt idx="19278">
                  <c:v>0.18833413135827637</c:v>
                </c:pt>
                <c:pt idx="19279">
                  <c:v>0.18831459512931678</c:v>
                </c:pt>
                <c:pt idx="19280">
                  <c:v>0.18829506193998893</c:v>
                </c:pt>
                <c:pt idx="19281">
                  <c:v>0.18827553178966541</c:v>
                </c:pt>
                <c:pt idx="19282">
                  <c:v>0.18825600467771444</c:v>
                </c:pt>
                <c:pt idx="19283">
                  <c:v>0.18823648060350601</c:v>
                </c:pt>
                <c:pt idx="19284">
                  <c:v>0.18821695956641071</c:v>
                </c:pt>
                <c:pt idx="19285">
                  <c:v>0.18819744156579504</c:v>
                </c:pt>
                <c:pt idx="19286">
                  <c:v>0.18817792660102828</c:v>
                </c:pt>
                <c:pt idx="19287">
                  <c:v>0.18815841467148794</c:v>
                </c:pt>
                <c:pt idx="19288">
                  <c:v>0.18813890577654094</c:v>
                </c:pt>
                <c:pt idx="19289">
                  <c:v>0.18811939991555809</c:v>
                </c:pt>
                <c:pt idx="19290">
                  <c:v>0.18809989708791303</c:v>
                </c:pt>
                <c:pt idx="19291">
                  <c:v>0.18808039729297082</c:v>
                </c:pt>
                <c:pt idx="19292">
                  <c:v>0.18806090053010646</c:v>
                </c:pt>
                <c:pt idx="19293">
                  <c:v>0.18804140679868891</c:v>
                </c:pt>
                <c:pt idx="19294">
                  <c:v>0.18802191609809341</c:v>
                </c:pt>
                <c:pt idx="19295">
                  <c:v>0.18800242842769269</c:v>
                </c:pt>
                <c:pt idx="19296">
                  <c:v>0.18798294378685312</c:v>
                </c:pt>
                <c:pt idx="19297">
                  <c:v>0.18796346217495069</c:v>
                </c:pt>
                <c:pt idx="19298">
                  <c:v>0.18794398359135758</c:v>
                </c:pt>
                <c:pt idx="19299">
                  <c:v>0.18792450803544072</c:v>
                </c:pt>
                <c:pt idx="19300">
                  <c:v>0.18790503550658097</c:v>
                </c:pt>
                <c:pt idx="19301">
                  <c:v>0.18788556600414336</c:v>
                </c:pt>
                <c:pt idx="19302">
                  <c:v>0.18786609952750949</c:v>
                </c:pt>
                <c:pt idx="19303">
                  <c:v>0.18784663607604513</c:v>
                </c:pt>
                <c:pt idx="19304">
                  <c:v>0.18782717564912371</c:v>
                </c:pt>
                <c:pt idx="19305">
                  <c:v>0.18780771824612291</c:v>
                </c:pt>
                <c:pt idx="19306">
                  <c:v>0.187788263866417</c:v>
                </c:pt>
                <c:pt idx="19307">
                  <c:v>0.18776881250937308</c:v>
                </c:pt>
                <c:pt idx="19308">
                  <c:v>0.18774936417437077</c:v>
                </c:pt>
                <c:pt idx="19309">
                  <c:v>0.18772991886077744</c:v>
                </c:pt>
                <c:pt idx="19310">
                  <c:v>0.18771047656797707</c:v>
                </c:pt>
                <c:pt idx="19311">
                  <c:v>0.18769103729533479</c:v>
                </c:pt>
                <c:pt idx="19312">
                  <c:v>0.18767160104222871</c:v>
                </c:pt>
                <c:pt idx="19313">
                  <c:v>0.18765216780803545</c:v>
                </c:pt>
                <c:pt idx="19314">
                  <c:v>0.1876327375921315</c:v>
                </c:pt>
                <c:pt idx="19315">
                  <c:v>0.18761331039388221</c:v>
                </c:pt>
                <c:pt idx="19316">
                  <c:v>0.18759388621267367</c:v>
                </c:pt>
                <c:pt idx="19317">
                  <c:v>0.18757446504787498</c:v>
                </c:pt>
                <c:pt idx="19318">
                  <c:v>0.18755504689886357</c:v>
                </c:pt>
                <c:pt idx="19319">
                  <c:v>0.18753563176501381</c:v>
                </c:pt>
                <c:pt idx="19320">
                  <c:v>0.18751621964570259</c:v>
                </c:pt>
                <c:pt idx="19321">
                  <c:v>0.18749681054030737</c:v>
                </c:pt>
                <c:pt idx="19322">
                  <c:v>0.18747740444820007</c:v>
                </c:pt>
                <c:pt idx="19323">
                  <c:v>0.1874580013687579</c:v>
                </c:pt>
                <c:pt idx="19324">
                  <c:v>0.18743860130136392</c:v>
                </c:pt>
                <c:pt idx="19325">
                  <c:v>0.18741920424538652</c:v>
                </c:pt>
                <c:pt idx="19326">
                  <c:v>0.18739981020020341</c:v>
                </c:pt>
                <c:pt idx="19327">
                  <c:v>0.18738041916519804</c:v>
                </c:pt>
                <c:pt idx="19328">
                  <c:v>0.18736103113974067</c:v>
                </c:pt>
                <c:pt idx="19329">
                  <c:v>0.18734164612320994</c:v>
                </c:pt>
                <c:pt idx="19330">
                  <c:v>0.18732226411498556</c:v>
                </c:pt>
                <c:pt idx="19331">
                  <c:v>0.18730288511444598</c:v>
                </c:pt>
                <c:pt idx="19332">
                  <c:v>0.18728350912096442</c:v>
                </c:pt>
                <c:pt idx="19333">
                  <c:v>0.18726413613392301</c:v>
                </c:pt>
                <c:pt idx="19334">
                  <c:v>0.18724476615269614</c:v>
                </c:pt>
                <c:pt idx="19335">
                  <c:v>0.18722539917666431</c:v>
                </c:pt>
                <c:pt idx="19336">
                  <c:v>0.18720603520520393</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58</c:v>
                </c:pt>
                <c:pt idx="19345">
                  <c:v>0.18703189456536143</c:v>
                </c:pt>
                <c:pt idx="19346">
                  <c:v>0.18701256060547441</c:v>
                </c:pt>
                <c:pt idx="19347">
                  <c:v>0.18699322964333653</c:v>
                </c:pt>
                <c:pt idx="19348">
                  <c:v>0.18697390167832312</c:v>
                </c:pt>
                <c:pt idx="19349">
                  <c:v>0.18695457670981433</c:v>
                </c:pt>
                <c:pt idx="19350">
                  <c:v>0.18693525473719821</c:v>
                </c:pt>
                <c:pt idx="19351">
                  <c:v>0.18691593575984441</c:v>
                </c:pt>
                <c:pt idx="19352">
                  <c:v>0.18689661977713937</c:v>
                </c:pt>
                <c:pt idx="19353">
                  <c:v>0.18687730678846526</c:v>
                </c:pt>
                <c:pt idx="19354">
                  <c:v>0.18685799679320172</c:v>
                </c:pt>
                <c:pt idx="19355">
                  <c:v>0.18683868979073132</c:v>
                </c:pt>
                <c:pt idx="19356">
                  <c:v>0.18681938578043672</c:v>
                </c:pt>
                <c:pt idx="19357">
                  <c:v>0.18680008476169363</c:v>
                </c:pt>
                <c:pt idx="19358">
                  <c:v>0.1867807867338877</c:v>
                </c:pt>
                <c:pt idx="19359">
                  <c:v>0.18676149169640735</c:v>
                </c:pt>
                <c:pt idx="19360">
                  <c:v>0.18674219964862354</c:v>
                </c:pt>
                <c:pt idx="19361">
                  <c:v>0.18672291058992596</c:v>
                </c:pt>
                <c:pt idx="19362">
                  <c:v>0.18670362451969291</c:v>
                </c:pt>
                <c:pt idx="19363">
                  <c:v>0.18668434143731333</c:v>
                </c:pt>
                <c:pt idx="19364">
                  <c:v>0.18666506134216332</c:v>
                </c:pt>
                <c:pt idx="19365">
                  <c:v>0.18664578423362729</c:v>
                </c:pt>
                <c:pt idx="19366">
                  <c:v>0.18662651011109171</c:v>
                </c:pt>
                <c:pt idx="19367">
                  <c:v>0.18660723897393791</c:v>
                </c:pt>
                <c:pt idx="19368">
                  <c:v>0.1865879708215494</c:v>
                </c:pt>
                <c:pt idx="19369">
                  <c:v>0.18656870565330991</c:v>
                </c:pt>
                <c:pt idx="19370">
                  <c:v>0.18654944346860564</c:v>
                </c:pt>
                <c:pt idx="19371">
                  <c:v>0.18653018426681439</c:v>
                </c:pt>
                <c:pt idx="19372">
                  <c:v>0.18651092804732625</c:v>
                </c:pt>
                <c:pt idx="19373">
                  <c:v>0.1864916748095195</c:v>
                </c:pt>
                <c:pt idx="19374">
                  <c:v>0.18647242455278673</c:v>
                </c:pt>
                <c:pt idx="19375">
                  <c:v>0.18645317727650451</c:v>
                </c:pt>
                <c:pt idx="19376">
                  <c:v>0.18643393298006575</c:v>
                </c:pt>
                <c:pt idx="19377">
                  <c:v>0.18641469166284788</c:v>
                </c:pt>
                <c:pt idx="19378">
                  <c:v>0.18639545332423868</c:v>
                </c:pt>
                <c:pt idx="19379">
                  <c:v>0.18637621796362214</c:v>
                </c:pt>
                <c:pt idx="19380">
                  <c:v>0.18635698558038946</c:v>
                </c:pt>
                <c:pt idx="19381">
                  <c:v>0.18633775617391724</c:v>
                </c:pt>
                <c:pt idx="19382">
                  <c:v>0.18631852974359814</c:v>
                </c:pt>
                <c:pt idx="19383">
                  <c:v>0.18629930628881591</c:v>
                </c:pt>
                <c:pt idx="19384">
                  <c:v>0.18628008580895641</c:v>
                </c:pt>
                <c:pt idx="19385">
                  <c:v>0.18626086830340541</c:v>
                </c:pt>
                <c:pt idx="19386">
                  <c:v>0.18624165377154991</c:v>
                </c:pt>
                <c:pt idx="19387">
                  <c:v>0.18622244221277767</c:v>
                </c:pt>
                <c:pt idx="19388">
                  <c:v>0.18620323362647376</c:v>
                </c:pt>
                <c:pt idx="19389">
                  <c:v>0.18618402801202091</c:v>
                </c:pt>
                <c:pt idx="19390">
                  <c:v>0.18616482536881238</c:v>
                </c:pt>
                <c:pt idx="19391">
                  <c:v>0.18614562569623394</c:v>
                </c:pt>
                <c:pt idx="19392">
                  <c:v>0.18612642899367202</c:v>
                </c:pt>
                <c:pt idx="19393">
                  <c:v>0.1861072352605142</c:v>
                </c:pt>
                <c:pt idx="19394">
                  <c:v>0.18608804449615032</c:v>
                </c:pt>
                <c:pt idx="19395">
                  <c:v>0.18606885669996318</c:v>
                </c:pt>
                <c:pt idx="19396">
                  <c:v>0.18604967187134458</c:v>
                </c:pt>
                <c:pt idx="19397">
                  <c:v>0.18603049000967894</c:v>
                </c:pt>
                <c:pt idx="19398">
                  <c:v>0.18601131111435981</c:v>
                </c:pt>
                <c:pt idx="19399">
                  <c:v>0.18599213518477331</c:v>
                </c:pt>
                <c:pt idx="19400">
                  <c:v>0.18597296222030291</c:v>
                </c:pt>
                <c:pt idx="19401">
                  <c:v>0.18595379222034494</c:v>
                </c:pt>
                <c:pt idx="19402">
                  <c:v>0.18593462518428541</c:v>
                </c:pt>
                <c:pt idx="19403">
                  <c:v>0.18591546111151536</c:v>
                </c:pt>
                <c:pt idx="19404">
                  <c:v>0.18589630000141918</c:v>
                </c:pt>
                <c:pt idx="19405">
                  <c:v>0.18587714185338691</c:v>
                </c:pt>
                <c:pt idx="19406">
                  <c:v>0.18585798666681241</c:v>
                </c:pt>
                <c:pt idx="19407">
                  <c:v>0.18583883444108412</c:v>
                </c:pt>
                <c:pt idx="19408">
                  <c:v>0.18581968517558844</c:v>
                </c:pt>
                <c:pt idx="19409">
                  <c:v>0.18580053886971692</c:v>
                </c:pt>
                <c:pt idx="19410">
                  <c:v>0.18578139552286518</c:v>
                </c:pt>
                <c:pt idx="19411">
                  <c:v>0.18576225513441391</c:v>
                </c:pt>
                <c:pt idx="19412">
                  <c:v>0.18574311770375679</c:v>
                </c:pt>
                <c:pt idx="19413">
                  <c:v>0.18572398323028844</c:v>
                </c:pt>
                <c:pt idx="19414">
                  <c:v>0.18570485171339904</c:v>
                </c:pt>
                <c:pt idx="19415">
                  <c:v>0.18568572315247509</c:v>
                </c:pt>
                <c:pt idx="19416">
                  <c:v>0.18566659754691081</c:v>
                </c:pt>
                <c:pt idx="19417">
                  <c:v>0.18564747489609795</c:v>
                </c:pt>
                <c:pt idx="19418">
                  <c:v>0.18562835519942486</c:v>
                </c:pt>
                <c:pt idx="19419">
                  <c:v>0.18560923845628483</c:v>
                </c:pt>
                <c:pt idx="19420">
                  <c:v>0.18559012466606911</c:v>
                </c:pt>
                <c:pt idx="19421">
                  <c:v>0.18557101382816948</c:v>
                </c:pt>
                <c:pt idx="19422">
                  <c:v>0.18555190594198009</c:v>
                </c:pt>
                <c:pt idx="19423">
                  <c:v>0.18553280100689346</c:v>
                </c:pt>
                <c:pt idx="19424">
                  <c:v>0.18551369902229892</c:v>
                </c:pt>
                <c:pt idx="19425">
                  <c:v>0.18549459998758641</c:v>
                </c:pt>
                <c:pt idx="19426">
                  <c:v>0.18547550390215486</c:v>
                </c:pt>
                <c:pt idx="19427">
                  <c:v>0.18545641076539784</c:v>
                </c:pt>
                <c:pt idx="19428">
                  <c:v>0.18543732057670131</c:v>
                </c:pt>
                <c:pt idx="19429">
                  <c:v>0.18541823333546309</c:v>
                </c:pt>
                <c:pt idx="19430">
                  <c:v>0.18539914904107258</c:v>
                </c:pt>
                <c:pt idx="19431">
                  <c:v>0.18538006769292684</c:v>
                </c:pt>
                <c:pt idx="19432">
                  <c:v>0.18536098929041794</c:v>
                </c:pt>
                <c:pt idx="19433">
                  <c:v>0.18534191383294357</c:v>
                </c:pt>
                <c:pt idx="19434">
                  <c:v>0.18532284131988985</c:v>
                </c:pt>
                <c:pt idx="19435">
                  <c:v>0.18530377175065738</c:v>
                </c:pt>
                <c:pt idx="19436">
                  <c:v>0.1852847051246384</c:v>
                </c:pt>
                <c:pt idx="19437">
                  <c:v>0.18526564144123006</c:v>
                </c:pt>
                <c:pt idx="19438">
                  <c:v>0.18524658069981903</c:v>
                </c:pt>
                <c:pt idx="19439">
                  <c:v>0.18522752289980493</c:v>
                </c:pt>
                <c:pt idx="19440">
                  <c:v>0.18520846804058441</c:v>
                </c:pt>
                <c:pt idx="19441">
                  <c:v>0.18518941612154954</c:v>
                </c:pt>
                <c:pt idx="19442">
                  <c:v>0.18517036714209836</c:v>
                </c:pt>
                <c:pt idx="19443">
                  <c:v>0.18515132110162141</c:v>
                </c:pt>
                <c:pt idx="19444">
                  <c:v>0.18513227799951787</c:v>
                </c:pt>
                <c:pt idx="19445">
                  <c:v>0.18511323783518502</c:v>
                </c:pt>
                <c:pt idx="19446">
                  <c:v>0.18509420060801141</c:v>
                </c:pt>
                <c:pt idx="19447">
                  <c:v>0.18507516631740134</c:v>
                </c:pt>
                <c:pt idx="19448">
                  <c:v>0.18505613496274542</c:v>
                </c:pt>
                <c:pt idx="19449">
                  <c:v>0.18503710654344227</c:v>
                </c:pt>
                <c:pt idx="19450">
                  <c:v>0.18501808105888592</c:v>
                </c:pt>
                <c:pt idx="19451">
                  <c:v>0.18499905850847675</c:v>
                </c:pt>
                <c:pt idx="19452">
                  <c:v>0.18498003889160702</c:v>
                </c:pt>
                <c:pt idx="19453">
                  <c:v>0.18496102220767391</c:v>
                </c:pt>
                <c:pt idx="19454">
                  <c:v>0.18494200845608125</c:v>
                </c:pt>
                <c:pt idx="19455">
                  <c:v>0.18492299763621739</c:v>
                </c:pt>
                <c:pt idx="19456">
                  <c:v>0.18490398974748626</c:v>
                </c:pt>
                <c:pt idx="19457">
                  <c:v>0.18488498478927934</c:v>
                </c:pt>
                <c:pt idx="19458">
                  <c:v>0.18486598276099986</c:v>
                </c:pt>
                <c:pt idx="19459">
                  <c:v>0.18484698366204194</c:v>
                </c:pt>
                <c:pt idx="19460">
                  <c:v>0.18482798749180412</c:v>
                </c:pt>
                <c:pt idx="19461">
                  <c:v>0.18480899424968375</c:v>
                </c:pt>
                <c:pt idx="19462">
                  <c:v>0.18479000393508241</c:v>
                </c:pt>
                <c:pt idx="19463">
                  <c:v>0.18477101654739891</c:v>
                </c:pt>
                <c:pt idx="19464">
                  <c:v>0.18475203208602675</c:v>
                </c:pt>
                <c:pt idx="19465">
                  <c:v>0.18473305055036757</c:v>
                </c:pt>
                <c:pt idx="19466">
                  <c:v>0.18471407193981609</c:v>
                </c:pt>
                <c:pt idx="19467">
                  <c:v>0.18469509625377831</c:v>
                </c:pt>
                <c:pt idx="19468">
                  <c:v>0.18467612349165013</c:v>
                </c:pt>
                <c:pt idx="19469">
                  <c:v>0.18465715365283242</c:v>
                </c:pt>
                <c:pt idx="19470">
                  <c:v>0.18463818673672286</c:v>
                </c:pt>
                <c:pt idx="19471">
                  <c:v>0.18461922274271741</c:v>
                </c:pt>
                <c:pt idx="19472">
                  <c:v>0.18460026167022375</c:v>
                </c:pt>
                <c:pt idx="19473">
                  <c:v>0.18458130351863491</c:v>
                </c:pt>
                <c:pt idx="19474">
                  <c:v>0.18456234828735743</c:v>
                </c:pt>
                <c:pt idx="19475">
                  <c:v>0.18454339597578556</c:v>
                </c:pt>
                <c:pt idx="19476">
                  <c:v>0.18452444658332401</c:v>
                </c:pt>
                <c:pt idx="19477">
                  <c:v>0.18450550010936842</c:v>
                </c:pt>
                <c:pt idx="19478">
                  <c:v>0.18448655655332502</c:v>
                </c:pt>
                <c:pt idx="19479">
                  <c:v>0.18446761591458866</c:v>
                </c:pt>
                <c:pt idx="19480">
                  <c:v>0.18444867819256894</c:v>
                </c:pt>
                <c:pt idx="19481">
                  <c:v>0.18442974338665691</c:v>
                </c:pt>
                <c:pt idx="19482">
                  <c:v>0.18441081149626457</c:v>
                </c:pt>
                <c:pt idx="19483">
                  <c:v>0.18439188252078306</c:v>
                </c:pt>
                <c:pt idx="19484">
                  <c:v>0.18437295645961838</c:v>
                </c:pt>
                <c:pt idx="19485">
                  <c:v>0.18435403331217629</c:v>
                </c:pt>
                <c:pt idx="19486">
                  <c:v>0.18433511307785144</c:v>
                </c:pt>
                <c:pt idx="19487">
                  <c:v>0.18431619575605326</c:v>
                </c:pt>
                <c:pt idx="19488">
                  <c:v>0.18429728134617937</c:v>
                </c:pt>
                <c:pt idx="19489">
                  <c:v>0.18427836984763099</c:v>
                </c:pt>
                <c:pt idx="19490">
                  <c:v>0.18425946125981141</c:v>
                </c:pt>
                <c:pt idx="19491">
                  <c:v>0.18424055558213001</c:v>
                </c:pt>
                <c:pt idx="19492">
                  <c:v>0.1842216528139777</c:v>
                </c:pt>
                <c:pt idx="19493">
                  <c:v>0.1842027529547674</c:v>
                </c:pt>
                <c:pt idx="19494">
                  <c:v>0.1841838560038988</c:v>
                </c:pt>
                <c:pt idx="19495">
                  <c:v>0.18416496196077539</c:v>
                </c:pt>
                <c:pt idx="19496">
                  <c:v>0.18414607082480094</c:v>
                </c:pt>
                <c:pt idx="19497">
                  <c:v>0.18412718259538044</c:v>
                </c:pt>
                <c:pt idx="19498">
                  <c:v>0.18410829727191141</c:v>
                </c:pt>
                <c:pt idx="19499">
                  <c:v>0.18408941485380606</c:v>
                </c:pt>
                <c:pt idx="19500">
                  <c:v>0.18407053534046194</c:v>
                </c:pt>
                <c:pt idx="19501">
                  <c:v>0.18405165873128684</c:v>
                </c:pt>
                <c:pt idx="19502">
                  <c:v>0.18403278502568471</c:v>
                </c:pt>
                <c:pt idx="19503">
                  <c:v>0.18401391422305965</c:v>
                </c:pt>
                <c:pt idx="19504">
                  <c:v>0.18399504632281868</c:v>
                </c:pt>
                <c:pt idx="19505">
                  <c:v>0.18397618132435994</c:v>
                </c:pt>
                <c:pt idx="19506">
                  <c:v>0.18395731922709707</c:v>
                </c:pt>
                <c:pt idx="19507">
                  <c:v>0.18393846003043021</c:v>
                </c:pt>
                <c:pt idx="19508">
                  <c:v>0.18391960373376226</c:v>
                </c:pt>
                <c:pt idx="19509">
                  <c:v>0.18390075033650174</c:v>
                </c:pt>
                <c:pt idx="19510">
                  <c:v>0.18388189983805595</c:v>
                </c:pt>
                <c:pt idx="19511">
                  <c:v>0.18386305223783087</c:v>
                </c:pt>
                <c:pt idx="19512">
                  <c:v>0.18384420753523031</c:v>
                </c:pt>
                <c:pt idx="19513">
                  <c:v>0.18382536572965588</c:v>
                </c:pt>
                <c:pt idx="19514">
                  <c:v>0.18380652682052176</c:v>
                </c:pt>
                <c:pt idx="19515">
                  <c:v>0.18378769080723412</c:v>
                </c:pt>
                <c:pt idx="19516">
                  <c:v>0.18376885768919238</c:v>
                </c:pt>
                <c:pt idx="19517">
                  <c:v>0.18375002746580571</c:v>
                </c:pt>
                <c:pt idx="19518">
                  <c:v>0.18373120013648753</c:v>
                </c:pt>
                <c:pt idx="19519">
                  <c:v>0.18371237570063578</c:v>
                </c:pt>
                <c:pt idx="19520">
                  <c:v>0.18369355415766245</c:v>
                </c:pt>
                <c:pt idx="19521">
                  <c:v>0.18367473550697291</c:v>
                </c:pt>
                <c:pt idx="19522">
                  <c:v>0.18365591974797624</c:v>
                </c:pt>
                <c:pt idx="19523">
                  <c:v>0.18363710688008122</c:v>
                </c:pt>
                <c:pt idx="19524">
                  <c:v>0.18361829690269299</c:v>
                </c:pt>
                <c:pt idx="19525">
                  <c:v>0.18359948981522017</c:v>
                </c:pt>
                <c:pt idx="19526">
                  <c:v>0.18358068561706817</c:v>
                </c:pt>
                <c:pt idx="19527">
                  <c:v>0.18356188430764794</c:v>
                </c:pt>
                <c:pt idx="19528">
                  <c:v>0.1835430858863733</c:v>
                </c:pt>
                <c:pt idx="19529">
                  <c:v>0.18352429035264037</c:v>
                </c:pt>
                <c:pt idx="19530">
                  <c:v>0.18350549770586777</c:v>
                </c:pt>
                <c:pt idx="19531">
                  <c:v>0.18348670794545771</c:v>
                </c:pt>
                <c:pt idx="19532">
                  <c:v>0.18346792107082707</c:v>
                </c:pt>
                <c:pt idx="19533">
                  <c:v>0.18344913708138</c:v>
                </c:pt>
                <c:pt idx="19534">
                  <c:v>0.18343035597651991</c:v>
                </c:pt>
                <c:pt idx="19535">
                  <c:v>0.18341157775566641</c:v>
                </c:pt>
                <c:pt idx="19536">
                  <c:v>0.1833928024182265</c:v>
                </c:pt>
                <c:pt idx="19537">
                  <c:v>0.18337402996360383</c:v>
                </c:pt>
                <c:pt idx="19538">
                  <c:v>0.18335526039121741</c:v>
                </c:pt>
                <c:pt idx="19539">
                  <c:v>0.18333649370047359</c:v>
                </c:pt>
                <c:pt idx="19540">
                  <c:v>0.18331772989077591</c:v>
                </c:pt>
                <c:pt idx="19541">
                  <c:v>0.18329896896154321</c:v>
                </c:pt>
                <c:pt idx="19542">
                  <c:v>0.18328021091218274</c:v>
                </c:pt>
                <c:pt idx="19543">
                  <c:v>0.18326145574210859</c:v>
                </c:pt>
                <c:pt idx="19544">
                  <c:v>0.18324270345072452</c:v>
                </c:pt>
                <c:pt idx="19545">
                  <c:v>0.18322395403744532</c:v>
                </c:pt>
                <c:pt idx="19546">
                  <c:v>0.18320520750168243</c:v>
                </c:pt>
                <c:pt idx="19547">
                  <c:v>0.18318646384284637</c:v>
                </c:pt>
                <c:pt idx="19548">
                  <c:v>0.18316772306034695</c:v>
                </c:pt>
                <c:pt idx="19549">
                  <c:v>0.18314898515360092</c:v>
                </c:pt>
                <c:pt idx="19550">
                  <c:v>0.18313025012201473</c:v>
                </c:pt>
                <c:pt idx="19551">
                  <c:v>0.18311151796500011</c:v>
                </c:pt>
                <c:pt idx="19552">
                  <c:v>0.18309278868197443</c:v>
                </c:pt>
                <c:pt idx="19553">
                  <c:v>0.18307406227234221</c:v>
                </c:pt>
                <c:pt idx="19554">
                  <c:v>0.18305533873552388</c:v>
                </c:pt>
                <c:pt idx="19555">
                  <c:v>0.1830366180709245</c:v>
                </c:pt>
                <c:pt idx="19556">
                  <c:v>0.18301790027795944</c:v>
                </c:pt>
                <c:pt idx="19557">
                  <c:v>0.18299918535604551</c:v>
                </c:pt>
                <c:pt idx="19558">
                  <c:v>0.18298047330458586</c:v>
                </c:pt>
                <c:pt idx="19559">
                  <c:v>0.18296176412300291</c:v>
                </c:pt>
                <c:pt idx="19560">
                  <c:v>0.18294305781070813</c:v>
                </c:pt>
                <c:pt idx="19561">
                  <c:v>0.18292435436711069</c:v>
                </c:pt>
                <c:pt idx="19562">
                  <c:v>0.18290565379162632</c:v>
                </c:pt>
                <c:pt idx="19563">
                  <c:v>0.18288695608366648</c:v>
                </c:pt>
                <c:pt idx="19564">
                  <c:v>0.18286826124264943</c:v>
                </c:pt>
                <c:pt idx="19565">
                  <c:v>0.18284956926798679</c:v>
                </c:pt>
                <c:pt idx="19566">
                  <c:v>0.18283088015909493</c:v>
                </c:pt>
                <c:pt idx="19567">
                  <c:v>0.18281219391538264</c:v>
                </c:pt>
                <c:pt idx="19568">
                  <c:v>0.18279351053626897</c:v>
                </c:pt>
                <c:pt idx="19569">
                  <c:v>0.18277483002116532</c:v>
                </c:pt>
                <c:pt idx="19570">
                  <c:v>0.18275615236948797</c:v>
                </c:pt>
                <c:pt idx="19571">
                  <c:v>0.18273747758065229</c:v>
                </c:pt>
                <c:pt idx="19572">
                  <c:v>0.18271880565407211</c:v>
                </c:pt>
                <c:pt idx="19573">
                  <c:v>0.18270013658916481</c:v>
                </c:pt>
                <c:pt idx="19574">
                  <c:v>0.18268147038533941</c:v>
                </c:pt>
                <c:pt idx="19575">
                  <c:v>0.18266280704201804</c:v>
                </c:pt>
                <c:pt idx="19576">
                  <c:v>0.18264414655861441</c:v>
                </c:pt>
                <c:pt idx="19577">
                  <c:v>0.18262548893454356</c:v>
                </c:pt>
                <c:pt idx="19578">
                  <c:v>0.18260683416922399</c:v>
                </c:pt>
                <c:pt idx="19579">
                  <c:v>0.18258818226206697</c:v>
                </c:pt>
                <c:pt idx="19580">
                  <c:v>0.18256953321248992</c:v>
                </c:pt>
                <c:pt idx="19581">
                  <c:v>0.18255088701990926</c:v>
                </c:pt>
                <c:pt idx="19582">
                  <c:v>0.18253224368374404</c:v>
                </c:pt>
                <c:pt idx="19583">
                  <c:v>0.18251360320340906</c:v>
                </c:pt>
                <c:pt idx="19584">
                  <c:v>0.18249496557832431</c:v>
                </c:pt>
                <c:pt idx="19585">
                  <c:v>0.18247633080790085</c:v>
                </c:pt>
                <c:pt idx="19586">
                  <c:v>0.18245769889155444</c:v>
                </c:pt>
                <c:pt idx="19587">
                  <c:v>0.18243906982870944</c:v>
                </c:pt>
                <c:pt idx="19588">
                  <c:v>0.18242044361878001</c:v>
                </c:pt>
                <c:pt idx="19589">
                  <c:v>0.18240182026118373</c:v>
                </c:pt>
                <c:pt idx="19590">
                  <c:v>0.18238319975533993</c:v>
                </c:pt>
                <c:pt idx="19591">
                  <c:v>0.18236458210066248</c:v>
                </c:pt>
                <c:pt idx="19592">
                  <c:v>0.18234596729656999</c:v>
                </c:pt>
                <c:pt idx="19593">
                  <c:v>0.18232735534248543</c:v>
                </c:pt>
                <c:pt idx="19594">
                  <c:v>0.18230874623781984</c:v>
                </c:pt>
                <c:pt idx="19595">
                  <c:v>0.18229013998200003</c:v>
                </c:pt>
                <c:pt idx="19596">
                  <c:v>0.18227153657443607</c:v>
                </c:pt>
                <c:pt idx="19597">
                  <c:v>0.18225293601454931</c:v>
                </c:pt>
                <c:pt idx="19598">
                  <c:v>0.18223433830176444</c:v>
                </c:pt>
                <c:pt idx="19599">
                  <c:v>0.18221574343549368</c:v>
                </c:pt>
                <c:pt idx="19600">
                  <c:v>0.18219715141515391</c:v>
                </c:pt>
                <c:pt idx="19601">
                  <c:v>0.18217856224017165</c:v>
                </c:pt>
                <c:pt idx="19602">
                  <c:v>0.18215997590996358</c:v>
                </c:pt>
                <c:pt idx="19603">
                  <c:v>0.18214139242394944</c:v>
                </c:pt>
                <c:pt idx="19604">
                  <c:v>0.18212281178154752</c:v>
                </c:pt>
                <c:pt idx="19605">
                  <c:v>0.18210423398218084</c:v>
                </c:pt>
                <c:pt idx="19606">
                  <c:v>0.18208565902526391</c:v>
                </c:pt>
                <c:pt idx="19607">
                  <c:v>0.18206708691022414</c:v>
                </c:pt>
                <c:pt idx="19608">
                  <c:v>0.18204851763647459</c:v>
                </c:pt>
                <c:pt idx="19609">
                  <c:v>0.18202995120343823</c:v>
                </c:pt>
                <c:pt idx="19610">
                  <c:v>0.18201138761053984</c:v>
                </c:pt>
                <c:pt idx="19611">
                  <c:v>0.1819928268571965</c:v>
                </c:pt>
                <c:pt idx="19612">
                  <c:v>0.18197426894282637</c:v>
                </c:pt>
                <c:pt idx="19613">
                  <c:v>0.18195571386685341</c:v>
                </c:pt>
                <c:pt idx="19614">
                  <c:v>0.18193716162870049</c:v>
                </c:pt>
                <c:pt idx="19615">
                  <c:v>0.18191861222778741</c:v>
                </c:pt>
                <c:pt idx="19616">
                  <c:v>0.18190006566353564</c:v>
                </c:pt>
                <c:pt idx="19617">
                  <c:v>0.18188152193536672</c:v>
                </c:pt>
                <c:pt idx="19618">
                  <c:v>0.18186298104270451</c:v>
                </c:pt>
                <c:pt idx="19619">
                  <c:v>0.18184444298496738</c:v>
                </c:pt>
                <c:pt idx="19620">
                  <c:v>0.18182590776157614</c:v>
                </c:pt>
                <c:pt idx="19621">
                  <c:v>0.18180737537195821</c:v>
                </c:pt>
                <c:pt idx="19622">
                  <c:v>0.18178884581553534</c:v>
                </c:pt>
                <c:pt idx="19623">
                  <c:v>0.18177031909172631</c:v>
                </c:pt>
                <c:pt idx="19624">
                  <c:v>0.18175179519995471</c:v>
                </c:pt>
                <c:pt idx="19625">
                  <c:v>0.18173327413964571</c:v>
                </c:pt>
                <c:pt idx="19626">
                  <c:v>0.18171475591022282</c:v>
                </c:pt>
                <c:pt idx="19627">
                  <c:v>0.18169624051110625</c:v>
                </c:pt>
                <c:pt idx="19628">
                  <c:v>0.18167772794171502</c:v>
                </c:pt>
                <c:pt idx="19629">
                  <c:v>0.18165921820148398</c:v>
                </c:pt>
                <c:pt idx="19630">
                  <c:v>0.18164071128982884</c:v>
                </c:pt>
                <c:pt idx="19631">
                  <c:v>0.18162220720617497</c:v>
                </c:pt>
                <c:pt idx="19632">
                  <c:v>0.18160370594994618</c:v>
                </c:pt>
                <c:pt idx="19633">
                  <c:v>0.18158520752056823</c:v>
                </c:pt>
                <c:pt idx="19634">
                  <c:v>0.18156671191746232</c:v>
                </c:pt>
                <c:pt idx="19635">
                  <c:v>0.18154821914005287</c:v>
                </c:pt>
                <c:pt idx="19636">
                  <c:v>0.18152972918776444</c:v>
                </c:pt>
                <c:pt idx="19637">
                  <c:v>0.18151124206002664</c:v>
                </c:pt>
                <c:pt idx="19638">
                  <c:v>0.18149275775625631</c:v>
                </c:pt>
                <c:pt idx="19639">
                  <c:v>0.1814742762758815</c:v>
                </c:pt>
                <c:pt idx="19640">
                  <c:v>0.18145579761832994</c:v>
                </c:pt>
                <c:pt idx="19641">
                  <c:v>0.18143732178302613</c:v>
                </c:pt>
                <c:pt idx="19642">
                  <c:v>0.1814188487693931</c:v>
                </c:pt>
                <c:pt idx="19643">
                  <c:v>0.18140037857685457</c:v>
                </c:pt>
                <c:pt idx="19644">
                  <c:v>0.18138191120483818</c:v>
                </c:pt>
                <c:pt idx="19645">
                  <c:v>0.18136344665277412</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94</c:v>
                </c:pt>
                <c:pt idx="19654">
                  <c:v>0.18119739248717887</c:v>
                </c:pt>
                <c:pt idx="19655">
                  <c:v>0.18117895610304163</c:v>
                </c:pt>
                <c:pt idx="19656">
                  <c:v>0.18116052253254883</c:v>
                </c:pt>
                <c:pt idx="19657">
                  <c:v>0.1811420917751273</c:v>
                </c:pt>
                <c:pt idx="19658">
                  <c:v>0.18112366383019704</c:v>
                </c:pt>
                <c:pt idx="19659">
                  <c:v>0.18110523869719614</c:v>
                </c:pt>
                <c:pt idx="19660">
                  <c:v>0.18108681637554197</c:v>
                </c:pt>
                <c:pt idx="19661">
                  <c:v>0.18106839686467313</c:v>
                </c:pt>
                <c:pt idx="19662">
                  <c:v>0.18104998016401053</c:v>
                </c:pt>
                <c:pt idx="19663">
                  <c:v>0.1810315662729815</c:v>
                </c:pt>
                <c:pt idx="19664">
                  <c:v>0.18101315519102396</c:v>
                </c:pt>
                <c:pt idx="19665">
                  <c:v>0.18099474691755371</c:v>
                </c:pt>
                <c:pt idx="19666">
                  <c:v>0.18097634145201191</c:v>
                </c:pt>
                <c:pt idx="19667">
                  <c:v>0.18095793879381691</c:v>
                </c:pt>
                <c:pt idx="19668">
                  <c:v>0.18093953894240747</c:v>
                </c:pt>
                <c:pt idx="19669">
                  <c:v>0.18092114189720651</c:v>
                </c:pt>
                <c:pt idx="19670">
                  <c:v>0.18090274765764094</c:v>
                </c:pt>
                <c:pt idx="19671">
                  <c:v>0.18088435622314736</c:v>
                </c:pt>
                <c:pt idx="19672">
                  <c:v>0.18086596759315254</c:v>
                </c:pt>
                <c:pt idx="19673">
                  <c:v>0.18084758176708807</c:v>
                </c:pt>
                <c:pt idx="19674">
                  <c:v>0.18082919874437844</c:v>
                </c:pt>
                <c:pt idx="19675">
                  <c:v>0.18081081852445871</c:v>
                </c:pt>
                <c:pt idx="19676">
                  <c:v>0.18079244110676027</c:v>
                </c:pt>
                <c:pt idx="19677">
                  <c:v>0.1807740664907064</c:v>
                </c:pt>
                <c:pt idx="19678">
                  <c:v>0.18075569467573449</c:v>
                </c:pt>
                <c:pt idx="19679">
                  <c:v>0.18073732566127498</c:v>
                </c:pt>
                <c:pt idx="19680">
                  <c:v>0.18071895944675448</c:v>
                </c:pt>
                <c:pt idx="19681">
                  <c:v>0.18070059603160479</c:v>
                </c:pt>
                <c:pt idx="19682">
                  <c:v>0.18068223541526243</c:v>
                </c:pt>
                <c:pt idx="19683">
                  <c:v>0.18066387759715041</c:v>
                </c:pt>
                <c:pt idx="19684">
                  <c:v>0.18064552257670591</c:v>
                </c:pt>
                <c:pt idx="19685">
                  <c:v>0.18062717035335937</c:v>
                </c:pt>
                <c:pt idx="19686">
                  <c:v>0.18060882092654218</c:v>
                </c:pt>
                <c:pt idx="19687">
                  <c:v>0.18059047429568603</c:v>
                </c:pt>
                <c:pt idx="19688">
                  <c:v>0.18057213046022558</c:v>
                </c:pt>
                <c:pt idx="19689">
                  <c:v>0.18055378941958525</c:v>
                </c:pt>
                <c:pt idx="19690">
                  <c:v>0.18053545117320727</c:v>
                </c:pt>
                <c:pt idx="19691">
                  <c:v>0.18051711572051471</c:v>
                </c:pt>
                <c:pt idx="19692">
                  <c:v>0.18049878306094924</c:v>
                </c:pt>
                <c:pt idx="19693">
                  <c:v>0.18048045319393649</c:v>
                </c:pt>
                <c:pt idx="19694">
                  <c:v>0.18046212611890974</c:v>
                </c:pt>
                <c:pt idx="19695">
                  <c:v>0.18044380183530931</c:v>
                </c:pt>
                <c:pt idx="19696">
                  <c:v>0.18042548034255868</c:v>
                </c:pt>
                <c:pt idx="19697">
                  <c:v>0.18040716164009707</c:v>
                </c:pt>
                <c:pt idx="19698">
                  <c:v>0.18038884572735578</c:v>
                </c:pt>
                <c:pt idx="19699">
                  <c:v>0.18037053260376787</c:v>
                </c:pt>
                <c:pt idx="19700">
                  <c:v>0.18035222226876968</c:v>
                </c:pt>
                <c:pt idx="19701">
                  <c:v>0.18033391472179391</c:v>
                </c:pt>
                <c:pt idx="19702">
                  <c:v>0.18031560996227394</c:v>
                </c:pt>
                <c:pt idx="19703">
                  <c:v>0.18029730798964441</c:v>
                </c:pt>
                <c:pt idx="19704">
                  <c:v>0.18027900880333891</c:v>
                </c:pt>
                <c:pt idx="19705">
                  <c:v>0.18026071240279443</c:v>
                </c:pt>
                <c:pt idx="19706">
                  <c:v>0.18024241878744332</c:v>
                </c:pt>
                <c:pt idx="19707">
                  <c:v>0.18022412795671522</c:v>
                </c:pt>
                <c:pt idx="19708">
                  <c:v>0.1802058399100539</c:v>
                </c:pt>
                <c:pt idx="19709">
                  <c:v>0.18018755464689071</c:v>
                </c:pt>
                <c:pt idx="19710">
                  <c:v>0.18016927216666248</c:v>
                </c:pt>
                <c:pt idx="19711">
                  <c:v>0.18015099246879931</c:v>
                </c:pt>
                <c:pt idx="19712">
                  <c:v>0.18013271555274196</c:v>
                </c:pt>
                <c:pt idx="19713">
                  <c:v>0.18011444141792757</c:v>
                </c:pt>
                <c:pt idx="19714">
                  <c:v>0.18009617006378181</c:v>
                </c:pt>
                <c:pt idx="19715">
                  <c:v>0.18007790148975059</c:v>
                </c:pt>
                <c:pt idx="19716">
                  <c:v>0.18005963569526828</c:v>
                </c:pt>
                <c:pt idx="19717">
                  <c:v>0.18004137267976594</c:v>
                </c:pt>
                <c:pt idx="19718">
                  <c:v>0.1800231124426849</c:v>
                </c:pt>
                <c:pt idx="19719">
                  <c:v>0.18000485498346044</c:v>
                </c:pt>
                <c:pt idx="19720">
                  <c:v>0.17998660030152791</c:v>
                </c:pt>
                <c:pt idx="19721">
                  <c:v>0.17996834839632922</c:v>
                </c:pt>
                <c:pt idx="19722">
                  <c:v>0.17995009926728844</c:v>
                </c:pt>
                <c:pt idx="19723">
                  <c:v>0.17993185291385519</c:v>
                </c:pt>
                <c:pt idx="19724">
                  <c:v>0.17991360933546477</c:v>
                </c:pt>
                <c:pt idx="19725">
                  <c:v>0.17989536853154744</c:v>
                </c:pt>
                <c:pt idx="19726">
                  <c:v>0.17987713050154744</c:v>
                </c:pt>
                <c:pt idx="19727">
                  <c:v>0.17985889524490031</c:v>
                </c:pt>
                <c:pt idx="19728">
                  <c:v>0.17984066276104371</c:v>
                </c:pt>
                <c:pt idx="19729">
                  <c:v>0.17982243304941689</c:v>
                </c:pt>
                <c:pt idx="19730">
                  <c:v>0.17980420610945391</c:v>
                </c:pt>
                <c:pt idx="19731">
                  <c:v>0.17978598194059744</c:v>
                </c:pt>
                <c:pt idx="19732">
                  <c:v>0.17976776054228402</c:v>
                </c:pt>
                <c:pt idx="19733">
                  <c:v>0.17974954191394821</c:v>
                </c:pt>
                <c:pt idx="19734">
                  <c:v>0.17973132605503594</c:v>
                </c:pt>
                <c:pt idx="19735">
                  <c:v>0.17971311296497974</c:v>
                </c:pt>
                <c:pt idx="19736">
                  <c:v>0.17969490264322224</c:v>
                </c:pt>
                <c:pt idx="19737">
                  <c:v>0.17967669508920089</c:v>
                </c:pt>
                <c:pt idx="19738">
                  <c:v>0.17965849030235698</c:v>
                </c:pt>
                <c:pt idx="19739">
                  <c:v>0.1796402882821273</c:v>
                </c:pt>
                <c:pt idx="19740">
                  <c:v>0.17962208902794821</c:v>
                </c:pt>
                <c:pt idx="19741">
                  <c:v>0.17960389253926717</c:v>
                </c:pt>
                <c:pt idx="19742">
                  <c:v>0.17958569881551648</c:v>
                </c:pt>
                <c:pt idx="19743">
                  <c:v>0.17956750785614256</c:v>
                </c:pt>
                <c:pt idx="19744">
                  <c:v>0.17954931966057874</c:v>
                </c:pt>
                <c:pt idx="19745">
                  <c:v>0.17953113422827024</c:v>
                </c:pt>
                <c:pt idx="19746">
                  <c:v>0.1795129515586554</c:v>
                </c:pt>
                <c:pt idx="19747">
                  <c:v>0.17949477165117494</c:v>
                </c:pt>
                <c:pt idx="19748">
                  <c:v>0.17947659450527109</c:v>
                </c:pt>
                <c:pt idx="19749">
                  <c:v>0.17945842012038149</c:v>
                </c:pt>
                <c:pt idx="19750">
                  <c:v>0.17944024849594836</c:v>
                </c:pt>
                <c:pt idx="19751">
                  <c:v>0.17942207963140941</c:v>
                </c:pt>
                <c:pt idx="19752">
                  <c:v>0.17940391352621388</c:v>
                </c:pt>
                <c:pt idx="19753">
                  <c:v>0.17938575017979391</c:v>
                </c:pt>
                <c:pt idx="19754">
                  <c:v>0.17936758959159887</c:v>
                </c:pt>
                <c:pt idx="19755">
                  <c:v>0.17934943176106677</c:v>
                </c:pt>
                <c:pt idx="19756">
                  <c:v>0.17933127668763341</c:v>
                </c:pt>
                <c:pt idx="19757">
                  <c:v>0.1793131243707502</c:v>
                </c:pt>
                <c:pt idx="19758">
                  <c:v>0.1792949748098554</c:v>
                </c:pt>
                <c:pt idx="19759">
                  <c:v>0.1792768280043909</c:v>
                </c:pt>
                <c:pt idx="19760">
                  <c:v>0.17925868395379901</c:v>
                </c:pt>
                <c:pt idx="19761">
                  <c:v>0.17924054265752426</c:v>
                </c:pt>
                <c:pt idx="19762">
                  <c:v>0.17922240411500487</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834</c:v>
                </c:pt>
                <c:pt idx="19771">
                  <c:v>0.17905928105951394</c:v>
                </c:pt>
                <c:pt idx="19772">
                  <c:v>0.17904117002394204</c:v>
                </c:pt>
                <c:pt idx="19773">
                  <c:v>0.17902306173600521</c:v>
                </c:pt>
                <c:pt idx="19774">
                  <c:v>0.17900495619514875</c:v>
                </c:pt>
                <c:pt idx="19775">
                  <c:v>0.17898685340081294</c:v>
                </c:pt>
                <c:pt idx="19776">
                  <c:v>0.17896875335244924</c:v>
                </c:pt>
                <c:pt idx="19777">
                  <c:v>0.17895065604949484</c:v>
                </c:pt>
                <c:pt idx="19778">
                  <c:v>0.17893256149139963</c:v>
                </c:pt>
                <c:pt idx="19779">
                  <c:v>0.17891446967760583</c:v>
                </c:pt>
                <c:pt idx="19780">
                  <c:v>0.17889638060755741</c:v>
                </c:pt>
                <c:pt idx="19781">
                  <c:v>0.1788782942807039</c:v>
                </c:pt>
                <c:pt idx="19782">
                  <c:v>0.17886021069648891</c:v>
                </c:pt>
                <c:pt idx="19783">
                  <c:v>0.17884212985435691</c:v>
                </c:pt>
                <c:pt idx="19784">
                  <c:v>0.17882405175375432</c:v>
                </c:pt>
                <c:pt idx="19785">
                  <c:v>0.17880597639412679</c:v>
                </c:pt>
                <c:pt idx="19786">
                  <c:v>0.17878790377492212</c:v>
                </c:pt>
                <c:pt idx="19787">
                  <c:v>0.17876983389558257</c:v>
                </c:pt>
                <c:pt idx="19788">
                  <c:v>0.1787517667555541</c:v>
                </c:pt>
                <c:pt idx="19789">
                  <c:v>0.1787337023542872</c:v>
                </c:pt>
                <c:pt idx="19790">
                  <c:v>0.17871564069122897</c:v>
                </c:pt>
                <c:pt idx="19791">
                  <c:v>0.17869758176581779</c:v>
                </c:pt>
                <c:pt idx="19792">
                  <c:v>0.17867952557750877</c:v>
                </c:pt>
                <c:pt idx="19793">
                  <c:v>0.17866147212574601</c:v>
                </c:pt>
                <c:pt idx="19794">
                  <c:v>0.17864342140997674</c:v>
                </c:pt>
                <c:pt idx="19795">
                  <c:v>0.17862537342964752</c:v>
                </c:pt>
                <c:pt idx="19796">
                  <c:v>0.17860732818420641</c:v>
                </c:pt>
                <c:pt idx="19797">
                  <c:v>0.17858928567310206</c:v>
                </c:pt>
                <c:pt idx="19798">
                  <c:v>0.17857124589577741</c:v>
                </c:pt>
                <c:pt idx="19799">
                  <c:v>0.17855320885168471</c:v>
                </c:pt>
                <c:pt idx="19800">
                  <c:v>0.17853517454027254</c:v>
                </c:pt>
                <c:pt idx="19801">
                  <c:v>0.17851714296098459</c:v>
                </c:pt>
                <c:pt idx="19802">
                  <c:v>0.17849911411327218</c:v>
                </c:pt>
                <c:pt idx="19803">
                  <c:v>0.17848108799657991</c:v>
                </c:pt>
                <c:pt idx="19804">
                  <c:v>0.17846306461036313</c:v>
                </c:pt>
                <c:pt idx="19805">
                  <c:v>0.17844504395406449</c:v>
                </c:pt>
                <c:pt idx="19806">
                  <c:v>0.17842702602713345</c:v>
                </c:pt>
                <c:pt idx="19807">
                  <c:v>0.17840901082901894</c:v>
                </c:pt>
                <c:pt idx="19808">
                  <c:v>0.17839099835917271</c:v>
                </c:pt>
                <c:pt idx="19809">
                  <c:v>0.17837298861704179</c:v>
                </c:pt>
                <c:pt idx="19810">
                  <c:v>0.17835498160207591</c:v>
                </c:pt>
                <c:pt idx="19811">
                  <c:v>0.17833697731372414</c:v>
                </c:pt>
                <c:pt idx="19812">
                  <c:v>0.17831897575143824</c:v>
                </c:pt>
                <c:pt idx="19813">
                  <c:v>0.17830097691466185</c:v>
                </c:pt>
                <c:pt idx="19814">
                  <c:v>0.17828298080285279</c:v>
                </c:pt>
                <c:pt idx="19815">
                  <c:v>0.17826498741545513</c:v>
                </c:pt>
                <c:pt idx="19816">
                  <c:v>0.17824699675192104</c:v>
                </c:pt>
                <c:pt idx="19817">
                  <c:v>0.17822900881169917</c:v>
                </c:pt>
                <c:pt idx="19818">
                  <c:v>0.17821102359424251</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123</c:v>
                </c:pt>
                <c:pt idx="19827">
                  <c:v>0.17804927907088799</c:v>
                </c:pt>
                <c:pt idx="19828">
                  <c:v>0.17803132105087199</c:v>
                </c:pt>
                <c:pt idx="19829">
                  <c:v>0.17801336574758481</c:v>
                </c:pt>
                <c:pt idx="19830">
                  <c:v>0.17799541316047732</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533</c:v>
                </c:pt>
                <c:pt idx="19839">
                  <c:v>0.17783396201421264</c:v>
                </c:pt>
                <c:pt idx="19840">
                  <c:v>0.17781603655878891</c:v>
                </c:pt>
                <c:pt idx="19841">
                  <c:v>0.17779811381352725</c:v>
                </c:pt>
                <c:pt idx="19842">
                  <c:v>0.17778019377787924</c:v>
                </c:pt>
                <c:pt idx="19843">
                  <c:v>0.17776227645129944</c:v>
                </c:pt>
                <c:pt idx="19844">
                  <c:v>0.17774436183324158</c:v>
                </c:pt>
                <c:pt idx="19845">
                  <c:v>0.17772644992315753</c:v>
                </c:pt>
                <c:pt idx="19846">
                  <c:v>0.17770854072050674</c:v>
                </c:pt>
                <c:pt idx="19847">
                  <c:v>0.17769063422474088</c:v>
                </c:pt>
                <c:pt idx="19848">
                  <c:v>0.17767273043531479</c:v>
                </c:pt>
                <c:pt idx="19849">
                  <c:v>0.17765482935168267</c:v>
                </c:pt>
                <c:pt idx="19850">
                  <c:v>0.17763693097329991</c:v>
                </c:pt>
                <c:pt idx="19851">
                  <c:v>0.17761903529962242</c:v>
                </c:pt>
                <c:pt idx="19852">
                  <c:v>0.17760114233010094</c:v>
                </c:pt>
                <c:pt idx="19853">
                  <c:v>0.17758325206419687</c:v>
                </c:pt>
                <c:pt idx="19854">
                  <c:v>0.17756536450136151</c:v>
                </c:pt>
                <c:pt idx="19855">
                  <c:v>0.17754747964104794</c:v>
                </c:pt>
                <c:pt idx="19856">
                  <c:v>0.17752959748271729</c:v>
                </c:pt>
                <c:pt idx="19857">
                  <c:v>0.17751171802582341</c:v>
                </c:pt>
                <c:pt idx="19858">
                  <c:v>0.17749384126982337</c:v>
                </c:pt>
                <c:pt idx="19859">
                  <c:v>0.17747596721416795</c:v>
                </c:pt>
                <c:pt idx="19860">
                  <c:v>0.17745809585832126</c:v>
                </c:pt>
                <c:pt idx="19861">
                  <c:v>0.17744022720173094</c:v>
                </c:pt>
                <c:pt idx="19862">
                  <c:v>0.17742236124385985</c:v>
                </c:pt>
                <c:pt idx="19863">
                  <c:v>0.17740449798416527</c:v>
                </c:pt>
                <c:pt idx="19864">
                  <c:v>0.17738663742209801</c:v>
                </c:pt>
                <c:pt idx="19865">
                  <c:v>0.17736877955711691</c:v>
                </c:pt>
                <c:pt idx="19866">
                  <c:v>0.17735092438868039</c:v>
                </c:pt>
                <c:pt idx="19867">
                  <c:v>0.17733307191624847</c:v>
                </c:pt>
                <c:pt idx="19868">
                  <c:v>0.17731522213927528</c:v>
                </c:pt>
                <c:pt idx="19869">
                  <c:v>0.17729737505721749</c:v>
                </c:pt>
                <c:pt idx="19870">
                  <c:v>0.17727953066953028</c:v>
                </c:pt>
                <c:pt idx="19871">
                  <c:v>0.17726168897567671</c:v>
                </c:pt>
                <c:pt idx="19872">
                  <c:v>0.17724384997511244</c:v>
                </c:pt>
                <c:pt idx="19873">
                  <c:v>0.17722601366729679</c:v>
                </c:pt>
                <c:pt idx="19874">
                  <c:v>0.17720818005168454</c:v>
                </c:pt>
                <c:pt idx="19875">
                  <c:v>0.17719034912773568</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624</c:v>
                </c:pt>
                <c:pt idx="19884">
                  <c:v>0.17702999184771917</c:v>
                </c:pt>
                <c:pt idx="19885">
                  <c:v>0.17701218781063627</c:v>
                </c:pt>
                <c:pt idx="19886">
                  <c:v>0.17699438645926677</c:v>
                </c:pt>
                <c:pt idx="19887">
                  <c:v>0.17697658779306474</c:v>
                </c:pt>
                <c:pt idx="19888">
                  <c:v>0.17695879181150126</c:v>
                </c:pt>
                <c:pt idx="19889">
                  <c:v>0.17694099851402864</c:v>
                </c:pt>
                <c:pt idx="19890">
                  <c:v>0.17692320790010541</c:v>
                </c:pt>
                <c:pt idx="19891">
                  <c:v>0.17690541996920006</c:v>
                </c:pt>
                <c:pt idx="19892">
                  <c:v>0.17688763472076521</c:v>
                </c:pt>
                <c:pt idx="19893">
                  <c:v>0.17686985215426831</c:v>
                </c:pt>
                <c:pt idx="19894">
                  <c:v>0.176852072269163</c:v>
                </c:pt>
                <c:pt idx="19895">
                  <c:v>0.17683429506491571</c:v>
                </c:pt>
                <c:pt idx="19896">
                  <c:v>0.17681652054098571</c:v>
                </c:pt>
                <c:pt idx="19897">
                  <c:v>0.17679874869683607</c:v>
                </c:pt>
                <c:pt idx="19898">
                  <c:v>0.17678097953192431</c:v>
                </c:pt>
                <c:pt idx="19899">
                  <c:v>0.17676321304571191</c:v>
                </c:pt>
                <c:pt idx="19900">
                  <c:v>0.17674544923766686</c:v>
                </c:pt>
                <c:pt idx="19901">
                  <c:v>0.17672768810724332</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87</c:v>
                </c:pt>
                <c:pt idx="19911">
                  <c:v>0.1765502239540461</c:v>
                </c:pt>
                <c:pt idx="19912">
                  <c:v>0.17653249224200951</c:v>
                </c:pt>
                <c:pt idx="19913">
                  <c:v>0.1765147632011454</c:v>
                </c:pt>
                <c:pt idx="19914">
                  <c:v>0.17649703683092643</c:v>
                </c:pt>
                <c:pt idx="19915">
                  <c:v>0.17647931313080484</c:v>
                </c:pt>
                <c:pt idx="19916">
                  <c:v>0.17646159210025208</c:v>
                </c:pt>
                <c:pt idx="19917">
                  <c:v>0.17644387373872894</c:v>
                </c:pt>
                <c:pt idx="19918">
                  <c:v>0.17642615804570241</c:v>
                </c:pt>
                <c:pt idx="19919">
                  <c:v>0.17640844502063688</c:v>
                </c:pt>
                <c:pt idx="19920">
                  <c:v>0.17639073466299257</c:v>
                </c:pt>
                <c:pt idx="19921">
                  <c:v>0.17637302697223384</c:v>
                </c:pt>
                <c:pt idx="19922">
                  <c:v>0.17635532194782991</c:v>
                </c:pt>
                <c:pt idx="19923">
                  <c:v>0.17633761958924293</c:v>
                </c:pt>
                <c:pt idx="19924">
                  <c:v>0.17631991989593979</c:v>
                </c:pt>
                <c:pt idx="19925">
                  <c:v>0.17630222286738176</c:v>
                </c:pt>
                <c:pt idx="19926">
                  <c:v>0.17628452850303405</c:v>
                </c:pt>
                <c:pt idx="19927">
                  <c:v>0.17626683680236901</c:v>
                </c:pt>
                <c:pt idx="19928">
                  <c:v>0.17624914776484174</c:v>
                </c:pt>
                <c:pt idx="19929">
                  <c:v>0.17623146138992396</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84</c:v>
                </c:pt>
                <c:pt idx="19938">
                  <c:v>0.17607240374490629</c:v>
                </c:pt>
                <c:pt idx="19939">
                  <c:v>0.1760547439667032</c:v>
                </c:pt>
                <c:pt idx="19940">
                  <c:v>0.17603708684524047</c:v>
                </c:pt>
                <c:pt idx="19941">
                  <c:v>0.17601943237997963</c:v>
                </c:pt>
                <c:pt idx="19942">
                  <c:v>0.1760017805703907</c:v>
                </c:pt>
                <c:pt idx="19943">
                  <c:v>0.17598413141594174</c:v>
                </c:pt>
                <c:pt idx="19944">
                  <c:v>0.17596648491610037</c:v>
                </c:pt>
                <c:pt idx="19945">
                  <c:v>0.17594884107033304</c:v>
                </c:pt>
                <c:pt idx="19946">
                  <c:v>0.17593119987810674</c:v>
                </c:pt>
                <c:pt idx="19947">
                  <c:v>0.17591356133888975</c:v>
                </c:pt>
                <c:pt idx="19948">
                  <c:v>0.17589592545215341</c:v>
                </c:pt>
                <c:pt idx="19949">
                  <c:v>0.17587829221736523</c:v>
                </c:pt>
                <c:pt idx="19950">
                  <c:v>0.17586066163398817</c:v>
                </c:pt>
                <c:pt idx="19951">
                  <c:v>0.17584303370150006</c:v>
                </c:pt>
                <c:pt idx="19952">
                  <c:v>0.17582540841935734</c:v>
                </c:pt>
                <c:pt idx="19953">
                  <c:v>0.17580778578704032</c:v>
                </c:pt>
                <c:pt idx="19954">
                  <c:v>0.17579016580400891</c:v>
                </c:pt>
                <c:pt idx="19955">
                  <c:v>0.17577254846973792</c:v>
                </c:pt>
                <c:pt idx="19956">
                  <c:v>0.17575493378369494</c:v>
                </c:pt>
                <c:pt idx="19957">
                  <c:v>0.17573732174534984</c:v>
                </c:pt>
                <c:pt idx="19958">
                  <c:v>0.17571971235416844</c:v>
                </c:pt>
                <c:pt idx="19959">
                  <c:v>0.17570210560962354</c:v>
                </c:pt>
                <c:pt idx="19960">
                  <c:v>0.1756845015111845</c:v>
                </c:pt>
                <c:pt idx="19961">
                  <c:v>0.17566690005832222</c:v>
                </c:pt>
                <c:pt idx="19962">
                  <c:v>0.17564930125050221</c:v>
                </c:pt>
                <c:pt idx="19963">
                  <c:v>0.17563170508719891</c:v>
                </c:pt>
                <c:pt idx="19964">
                  <c:v>0.17561411156788234</c:v>
                </c:pt>
                <c:pt idx="19965">
                  <c:v>0.17559652069201814</c:v>
                </c:pt>
                <c:pt idx="19966">
                  <c:v>0.1755789324590819</c:v>
                </c:pt>
                <c:pt idx="19967">
                  <c:v>0.17556134686854241</c:v>
                </c:pt>
                <c:pt idx="19968">
                  <c:v>0.1755437639198702</c:v>
                </c:pt>
                <c:pt idx="19969">
                  <c:v>0.17552618361253641</c:v>
                </c:pt>
                <c:pt idx="19970">
                  <c:v>0.17550860594601173</c:v>
                </c:pt>
                <c:pt idx="19971">
                  <c:v>0.17549103091976906</c:v>
                </c:pt>
                <c:pt idx="19972">
                  <c:v>0.17547345853327653</c:v>
                </c:pt>
                <c:pt idx="19973">
                  <c:v>0.17545588878600712</c:v>
                </c:pt>
                <c:pt idx="19974">
                  <c:v>0.1754383216774332</c:v>
                </c:pt>
                <c:pt idx="19975">
                  <c:v>0.17542075720702099</c:v>
                </c:pt>
                <c:pt idx="19976">
                  <c:v>0.17540319537425134</c:v>
                </c:pt>
                <c:pt idx="19977">
                  <c:v>0.17538563617858838</c:v>
                </c:pt>
                <c:pt idx="19978">
                  <c:v>0.17536807961950887</c:v>
                </c:pt>
                <c:pt idx="19979">
                  <c:v>0.17535052569648352</c:v>
                </c:pt>
                <c:pt idx="19980">
                  <c:v>0.17533297440898435</c:v>
                </c:pt>
                <c:pt idx="19981">
                  <c:v>0.17531542575648587</c:v>
                </c:pt>
                <c:pt idx="19982">
                  <c:v>0.17529787973845481</c:v>
                </c:pt>
                <c:pt idx="19983">
                  <c:v>0.17528033635437162</c:v>
                </c:pt>
                <c:pt idx="19984">
                  <c:v>0.17526279560370145</c:v>
                </c:pt>
                <c:pt idx="19985">
                  <c:v>0.17524525748592612</c:v>
                </c:pt>
                <c:pt idx="19986">
                  <c:v>0.17522772200050737</c:v>
                </c:pt>
                <c:pt idx="19987">
                  <c:v>0.17521018914693129</c:v>
                </c:pt>
                <c:pt idx="19988">
                  <c:v>0.17519265892465627</c:v>
                </c:pt>
                <c:pt idx="19989">
                  <c:v>0.17517513133317095</c:v>
                </c:pt>
                <c:pt idx="19990">
                  <c:v>0.17515760637194053</c:v>
                </c:pt>
                <c:pt idx="19991">
                  <c:v>0.17514008404044232</c:v>
                </c:pt>
                <c:pt idx="19992">
                  <c:v>0.17512256433814277</c:v>
                </c:pt>
                <c:pt idx="19993">
                  <c:v>0.17510504726452683</c:v>
                </c:pt>
                <c:pt idx="19994">
                  <c:v>0.17508753281906303</c:v>
                </c:pt>
                <c:pt idx="19995">
                  <c:v>0.1750700210012229</c:v>
                </c:pt>
                <c:pt idx="19996">
                  <c:v>0.17505251181048531</c:v>
                </c:pt>
                <c:pt idx="19997">
                  <c:v>0.17503500524632526</c:v>
                </c:pt>
                <c:pt idx="19998">
                  <c:v>0.17501750130821164</c:v>
                </c:pt>
                <c:pt idx="19999">
                  <c:v>0.17499999999562724</c:v>
                </c:pt>
              </c:numCache>
            </c:numRef>
          </c:yVal>
        </c:ser>
        <c:axId val="209568896"/>
        <c:axId val="209570816"/>
      </c:scatterChart>
      <c:valAx>
        <c:axId val="209568896"/>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layout/>
        </c:title>
        <c:numFmt formatCode="General" sourceLinked="1"/>
        <c:tickLblPos val="nextTo"/>
        <c:crossAx val="209570816"/>
        <c:crossesAt val="1.0000000000000041E-3"/>
        <c:crossBetween val="midCat"/>
      </c:valAx>
      <c:valAx>
        <c:axId val="209570816"/>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737E-3"/>
              <c:y val="0.35568585990879398"/>
            </c:manualLayout>
          </c:layout>
        </c:title>
        <c:numFmt formatCode="0.E+00" sourceLinked="0"/>
        <c:tickLblPos val="nextTo"/>
        <c:crossAx val="209568896"/>
        <c:crosses val="autoZero"/>
        <c:crossBetween val="midCat"/>
      </c:valAx>
    </c:plotArea>
    <c:legend>
      <c:legendPos val="r"/>
      <c:layout>
        <c:manualLayout>
          <c:xMode val="edge"/>
          <c:yMode val="edge"/>
          <c:x val="0.6236044147385873"/>
          <c:y val="0.16540524539695844"/>
          <c:w val="0.31897992282105825"/>
          <c:h val="0.27759635308744646"/>
        </c:manualLayout>
      </c:layout>
    </c:legend>
    <c:plotVisOnly val="1"/>
  </c:chart>
  <c:spPr>
    <a:effectLst>
      <a:outerShdw blurRad="50800" dist="38100" dir="2700000" algn="tl" rotWithShape="0">
        <a:prstClr val="black">
          <a:alpha val="40000"/>
        </a:prstClr>
      </a:outerShdw>
    </a:effectLst>
  </c:spPr>
  <c:txPr>
    <a:bodyPr/>
    <a:lstStyle/>
    <a:p>
      <a:pPr>
        <a:defRPr sz="11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706"/>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12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89</c:v>
                </c:pt>
                <c:pt idx="34">
                  <c:v>0.34010000000000018</c:v>
                </c:pt>
                <c:pt idx="35">
                  <c:v>0.3501000000000003</c:v>
                </c:pt>
                <c:pt idx="36">
                  <c:v>0.36010000000000031</c:v>
                </c:pt>
                <c:pt idx="37">
                  <c:v>0.37010000000000032</c:v>
                </c:pt>
                <c:pt idx="38">
                  <c:v>0.38010000000000038</c:v>
                </c:pt>
                <c:pt idx="39">
                  <c:v>0.39010000000000272</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543</c:v>
                </c:pt>
                <c:pt idx="64">
                  <c:v>0.64010000000000589</c:v>
                </c:pt>
                <c:pt idx="65">
                  <c:v>0.65010000000000612</c:v>
                </c:pt>
                <c:pt idx="66">
                  <c:v>0.66010000000000613</c:v>
                </c:pt>
                <c:pt idx="67">
                  <c:v>0.67010000000000691</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555</c:v>
                </c:pt>
                <c:pt idx="77">
                  <c:v>0.77010000000000622</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101</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101</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101</c:v>
                </c:pt>
                <c:pt idx="195">
                  <c:v>1.9501000000000115</c:v>
                </c:pt>
                <c:pt idx="196">
                  <c:v>1.9601000000000115</c:v>
                </c:pt>
                <c:pt idx="197">
                  <c:v>1.9701000000000115</c:v>
                </c:pt>
                <c:pt idx="198">
                  <c:v>1.9801000000000115</c:v>
                </c:pt>
                <c:pt idx="199">
                  <c:v>1.9901000000000126</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7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77</c:v>
                </c:pt>
                <c:pt idx="340">
                  <c:v>3.4000999999999717</c:v>
                </c:pt>
                <c:pt idx="341">
                  <c:v>3.4100999999999577</c:v>
                </c:pt>
                <c:pt idx="342">
                  <c:v>3.4200999999999713</c:v>
                </c:pt>
                <c:pt idx="343">
                  <c:v>3.4300999999999577</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354</c:v>
                </c:pt>
                <c:pt idx="4">
                  <c:v>0.35005379711430051</c:v>
                </c:pt>
                <c:pt idx="5">
                  <c:v>0.35084213715352158</c:v>
                </c:pt>
                <c:pt idx="6">
                  <c:v>0.3518093257816125</c:v>
                </c:pt>
                <c:pt idx="7">
                  <c:v>0.35295782446051516</c:v>
                </c:pt>
                <c:pt idx="8">
                  <c:v>0.35429057463521368</c:v>
                </c:pt>
                <c:pt idx="9">
                  <c:v>0.35581101492417888</c:v>
                </c:pt>
                <c:pt idx="10">
                  <c:v>0.35752310141735832</c:v>
                </c:pt>
                <c:pt idx="11">
                  <c:v>0.35943133129585153</c:v>
                </c:pt>
                <c:pt idx="12">
                  <c:v>0.36154077002601231</c:v>
                </c:pt>
                <c:pt idx="13">
                  <c:v>0.36385708242370135</c:v>
                </c:pt>
                <c:pt idx="14">
                  <c:v>0.36638656793215618</c:v>
                </c:pt>
                <c:pt idx="15">
                  <c:v>0.36913620051112273</c:v>
                </c:pt>
                <c:pt idx="16">
                  <c:v>0.37211367359603997</c:v>
                </c:pt>
                <c:pt idx="17">
                  <c:v>0.37532745065521428</c:v>
                </c:pt>
                <c:pt idx="18">
                  <c:v>0.37878682195297897</c:v>
                </c:pt>
                <c:pt idx="19">
                  <c:v>0.38250196821747379</c:v>
                </c:pt>
                <c:pt idx="20">
                  <c:v>0.38648403201699782</c:v>
                </c:pt>
                <c:pt idx="21">
                  <c:v>0.39074519777015831</c:v>
                </c:pt>
                <c:pt idx="22">
                  <c:v>0.39529878145576286</c:v>
                </c:pt>
                <c:pt idx="23">
                  <c:v>0.4001593312523094</c:v>
                </c:pt>
                <c:pt idx="24">
                  <c:v>0.40534274052795288</c:v>
                </c:pt>
                <c:pt idx="25">
                  <c:v>0.41086637482553745</c:v>
                </c:pt>
                <c:pt idx="26">
                  <c:v>0.41674921475020466</c:v>
                </c:pt>
                <c:pt idx="27">
                  <c:v>0.42301201697652296</c:v>
                </c:pt>
                <c:pt idx="28">
                  <c:v>0.42967749595774779</c:v>
                </c:pt>
                <c:pt idx="29">
                  <c:v>0.43677052935350491</c:v>
                </c:pt>
                <c:pt idx="30">
                  <c:v>0.44431839070775242</c:v>
                </c:pt>
                <c:pt idx="31">
                  <c:v>0.4523510135238808</c:v>
                </c:pt>
                <c:pt idx="32">
                  <c:v>0.46090129162068388</c:v>
                </c:pt>
                <c:pt idx="33">
                  <c:v>0.47000542153759228</c:v>
                </c:pt>
                <c:pt idx="34">
                  <c:v>0.47970329382500981</c:v>
                </c:pt>
                <c:pt idx="35">
                  <c:v>0.49003894134720494</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9288</c:v>
                </c:pt>
                <c:pt idx="47">
                  <c:v>0.68857859497255858</c:v>
                </c:pt>
                <c:pt idx="48">
                  <c:v>0.71453272923105637</c:v>
                </c:pt>
                <c:pt idx="49">
                  <c:v>0.74270205936199263</c:v>
                </c:pt>
                <c:pt idx="50">
                  <c:v>0.77334496640045691</c:v>
                </c:pt>
                <c:pt idx="51">
                  <c:v>0.80676008960021828</c:v>
                </c:pt>
                <c:pt idx="52">
                  <c:v>0.84329419877608913</c:v>
                </c:pt>
                <c:pt idx="53">
                  <c:v>0.8833519421944489</c:v>
                </c:pt>
                <c:pt idx="54">
                  <c:v>0.92740800075593155</c:v>
                </c:pt>
                <c:pt idx="55">
                  <c:v>0.97602235404970861</c:v>
                </c:pt>
                <c:pt idx="56">
                  <c:v>1.0298596045397579</c:v>
                </c:pt>
                <c:pt idx="57">
                  <c:v>1.0897136405213108</c:v>
                </c:pt>
                <c:pt idx="58">
                  <c:v>1.1565393873769452</c:v>
                </c:pt>
                <c:pt idx="59">
                  <c:v>1.2314940603091766</c:v>
                </c:pt>
                <c:pt idx="60">
                  <c:v>1.3159912795232398</c:v>
                </c:pt>
                <c:pt idx="61">
                  <c:v>1.4117727737960828</c:v>
                </c:pt>
                <c:pt idx="62">
                  <c:v>1.521004378032597</c:v>
                </c:pt>
                <c:pt idx="63">
                  <c:v>1.6464059151183101</c:v>
                </c:pt>
                <c:pt idx="64">
                  <c:v>1.7914287579056789</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3107</c:v>
                </c:pt>
                <c:pt idx="76">
                  <c:v>9.2173483515512959</c:v>
                </c:pt>
                <c:pt idx="77">
                  <c:v>10.616015968918099</c:v>
                </c:pt>
                <c:pt idx="78">
                  <c:v>11.622689631918124</c:v>
                </c:pt>
                <c:pt idx="79">
                  <c:v>11.964835494009026</c:v>
                </c:pt>
                <c:pt idx="80">
                  <c:v>11.704098025876805</c:v>
                </c:pt>
                <c:pt idx="81">
                  <c:v>11.128676009604716</c:v>
                </c:pt>
                <c:pt idx="82">
                  <c:v>10.459487235620069</c:v>
                </c:pt>
                <c:pt idx="83">
                  <c:v>9.7657444110098268</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934</c:v>
                </c:pt>
                <c:pt idx="92">
                  <c:v>4.318047351297829</c:v>
                </c:pt>
                <c:pt idx="93">
                  <c:v>3.913976910599414</c:v>
                </c:pt>
                <c:pt idx="94">
                  <c:v>3.5472756907124032</c:v>
                </c:pt>
                <c:pt idx="95">
                  <c:v>3.2155775008239402</c:v>
                </c:pt>
                <c:pt idx="96">
                  <c:v>2.916236190322512</c:v>
                </c:pt>
                <c:pt idx="97">
                  <c:v>2.6465961145509205</c:v>
                </c:pt>
                <c:pt idx="98">
                  <c:v>2.4041425581024072</c:v>
                </c:pt>
                <c:pt idx="99">
                  <c:v>2.1865397920276255</c:v>
                </c:pt>
                <c:pt idx="100">
                  <c:v>1.9916109964306881</c:v>
                </c:pt>
                <c:pt idx="101">
                  <c:v>1.8173067628799118</c:v>
                </c:pt>
                <c:pt idx="102">
                  <c:v>1.6616852382281548</c:v>
                </c:pt>
                <c:pt idx="103">
                  <c:v>1.5229079873391658</c:v>
                </c:pt>
                <c:pt idx="104">
                  <c:v>1.3992464720853648</c:v>
                </c:pt>
                <c:pt idx="105">
                  <c:v>1.2890922550041224</c:v>
                </c:pt>
                <c:pt idx="106">
                  <c:v>1.1909657703325061</c:v>
                </c:pt>
                <c:pt idx="107">
                  <c:v>1.1035210185789608</c:v>
                </c:pt>
                <c:pt idx="108">
                  <c:v>1.0255455483831764</c:v>
                </c:pt>
                <c:pt idx="109">
                  <c:v>0.95595627965700014</c:v>
                </c:pt>
                <c:pt idx="110">
                  <c:v>0.893792228542585</c:v>
                </c:pt>
                <c:pt idx="111">
                  <c:v>0.8382052653062545</c:v>
                </c:pt>
                <c:pt idx="112">
                  <c:v>0.7884498856320642</c:v>
                </c:pt>
                <c:pt idx="113">
                  <c:v>0.74387274676463511</c:v>
                </c:pt>
                <c:pt idx="114">
                  <c:v>0.7039024914425217</c:v>
                </c:pt>
                <c:pt idx="115">
                  <c:v>0.6680401896546817</c:v>
                </c:pt>
                <c:pt idx="116">
                  <c:v>0.63585058070415112</c:v>
                </c:pt>
                <c:pt idx="117">
                  <c:v>0.60695419312413113</c:v>
                </c:pt>
                <c:pt idx="118">
                  <c:v>0.58102035004887564</c:v>
                </c:pt>
                <c:pt idx="119">
                  <c:v>0.55776102422335594</c:v>
                </c:pt>
                <c:pt idx="120">
                  <c:v>0.5369254823926437</c:v>
                </c:pt>
                <c:pt idx="121">
                  <c:v>0.51829564731164701</c:v>
                </c:pt>
                <c:pt idx="122">
                  <c:v>0.50168210253892942</c:v>
                </c:pt>
                <c:pt idx="123">
                  <c:v>0.48692066730132266</c:v>
                </c:pt>
                <c:pt idx="124">
                  <c:v>0.47386947382267186</c:v>
                </c:pt>
                <c:pt idx="125">
                  <c:v>0.4624064861313153</c:v>
                </c:pt>
                <c:pt idx="126">
                  <c:v>0.45242740655754582</c:v>
                </c:pt>
                <c:pt idx="127">
                  <c:v>0.44384392333056188</c:v>
                </c:pt>
                <c:pt idx="128">
                  <c:v>0.43658225955340335</c:v>
                </c:pt>
                <c:pt idx="129">
                  <c:v>0.43058199019861193</c:v>
                </c:pt>
                <c:pt idx="130">
                  <c:v>0.42579509954677375</c:v>
                </c:pt>
                <c:pt idx="131">
                  <c:v>0.42218525665337903</c:v>
                </c:pt>
                <c:pt idx="132">
                  <c:v>0.4197272909630434</c:v>
                </c:pt>
                <c:pt idx="133">
                  <c:v>0.41840685407082662</c:v>
                </c:pt>
                <c:pt idx="134">
                  <c:v>0.41822025679877772</c:v>
                </c:pt>
                <c:pt idx="135">
                  <c:v>0.41917447308942052</c:v>
                </c:pt>
                <c:pt idx="136">
                  <c:v>0.42128730349318966</c:v>
                </c:pt>
                <c:pt idx="137">
                  <c:v>0.42458769087043102</c:v>
                </c:pt>
                <c:pt idx="138">
                  <c:v>0.42911617874491398</c:v>
                </c:pt>
                <c:pt idx="139">
                  <c:v>0.43492549761962079</c:v>
                </c:pt>
                <c:pt idx="140">
                  <c:v>0.44208125511364132</c:v>
                </c:pt>
                <c:pt idx="141">
                  <c:v>0.45066268995888698</c:v>
                </c:pt>
                <c:pt idx="142">
                  <c:v>0.46076342473256404</c:v>
                </c:pt>
                <c:pt idx="143">
                  <c:v>0.47249211345487441</c:v>
                </c:pt>
                <c:pt idx="144">
                  <c:v>0.4859728219424535</c:v>
                </c:pt>
                <c:pt idx="145">
                  <c:v>0.50134489312855013</c:v>
                </c:pt>
                <c:pt idx="146">
                  <c:v>0.51876192628637974</c:v>
                </c:pt>
                <c:pt idx="147">
                  <c:v>0.53838932636537562</c:v>
                </c:pt>
                <c:pt idx="148">
                  <c:v>0.56039964596130953</c:v>
                </c:pt>
                <c:pt idx="149">
                  <c:v>0.58496464190766329</c:v>
                </c:pt>
                <c:pt idx="150">
                  <c:v>0.61224261216936493</c:v>
                </c:pt>
                <c:pt idx="151">
                  <c:v>0.64235921623841441</c:v>
                </c:pt>
                <c:pt idx="152">
                  <c:v>0.67537973829611331</c:v>
                </c:pt>
                <c:pt idx="153">
                  <c:v>0.71127088026351515</c:v>
                </c:pt>
                <c:pt idx="154">
                  <c:v>0.74985111228390922</c:v>
                </c:pt>
                <c:pt idx="155">
                  <c:v>0.79073100940464702</c:v>
                </c:pt>
                <c:pt idx="156">
                  <c:v>0.83324959446375524</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593</c:v>
                </c:pt>
                <c:pt idx="170">
                  <c:v>0.98077903184655602</c:v>
                </c:pt>
                <c:pt idx="171">
                  <c:v>0.95827215065931282</c:v>
                </c:pt>
                <c:pt idx="172">
                  <c:v>0.93529228223874161</c:v>
                </c:pt>
                <c:pt idx="173">
                  <c:v>0.91192084600976464</c:v>
                </c:pt>
                <c:pt idx="174">
                  <c:v>0.8881414892697157</c:v>
                </c:pt>
                <c:pt idx="175">
                  <c:v>0.86392996069862404</c:v>
                </c:pt>
                <c:pt idx="176">
                  <c:v>0.83931157277800961</c:v>
                </c:pt>
                <c:pt idx="177">
                  <c:v>0.81438357626101754</c:v>
                </c:pt>
                <c:pt idx="178">
                  <c:v>0.78930820316375361</c:v>
                </c:pt>
                <c:pt idx="179">
                  <c:v>0.76428711359304835</c:v>
                </c:pt>
                <c:pt idx="180">
                  <c:v>0.73952911804991861</c:v>
                </c:pt>
                <c:pt idx="181">
                  <c:v>0.71522100042471348</c:v>
                </c:pt>
                <c:pt idx="182">
                  <c:v>0.69150747564511261</c:v>
                </c:pt>
                <c:pt idx="183">
                  <c:v>0.668482331918687</c:v>
                </c:pt>
                <c:pt idx="184">
                  <c:v>0.64618971584843365</c:v>
                </c:pt>
                <c:pt idx="185">
                  <c:v>0.62463273772732586</c:v>
                </c:pt>
                <c:pt idx="186">
                  <c:v>0.60378599962586321</c:v>
                </c:pt>
                <c:pt idx="187">
                  <c:v>0.5836089270691146</c:v>
                </c:pt>
                <c:pt idx="188">
                  <c:v>0.56405753546166859</c:v>
                </c:pt>
                <c:pt idx="189">
                  <c:v>0.54509318364425052</c:v>
                </c:pt>
                <c:pt idx="190">
                  <c:v>0.52668775498853371</c:v>
                </c:pt>
                <c:pt idx="191">
                  <c:v>0.50882543546128822</c:v>
                </c:pt>
                <c:pt idx="192">
                  <c:v>0.49150176071898632</c:v>
                </c:pt>
                <c:pt idx="193">
                  <c:v>0.47472086116485385</c:v>
                </c:pt>
                <c:pt idx="194">
                  <c:v>0.45849186745100462</c:v>
                </c:pt>
                <c:pt idx="195">
                  <c:v>0.44282530355012156</c:v>
                </c:pt>
                <c:pt idx="196">
                  <c:v>0.427730060996521</c:v>
                </c:pt>
                <c:pt idx="197">
                  <c:v>0.41321128560482501</c:v>
                </c:pt>
                <c:pt idx="198">
                  <c:v>0.39926927096661741</c:v>
                </c:pt>
                <c:pt idx="199">
                  <c:v>0.38589927336197288</c:v>
                </c:pt>
                <c:pt idx="200">
                  <c:v>0.37309205120027888</c:v>
                </c:pt>
                <c:pt idx="201">
                  <c:v>0.36083488376907136</c:v>
                </c:pt>
                <c:pt idx="202">
                  <c:v>0.34911282519315351</c:v>
                </c:pt>
                <c:pt idx="203">
                  <c:v>0.33790998358803626</c:v>
                </c:pt>
                <c:pt idx="204">
                  <c:v>0.32721066708643837</c:v>
                </c:pt>
                <c:pt idx="205">
                  <c:v>0.31700029544707187</c:v>
                </c:pt>
                <c:pt idx="206">
                  <c:v>0.30726602958807181</c:v>
                </c:pt>
                <c:pt idx="207">
                  <c:v>0.2979971161604183</c:v>
                </c:pt>
                <c:pt idx="208">
                  <c:v>0.28918497743554739</c:v>
                </c:pt>
                <c:pt idx="209">
                  <c:v>0.28082309769015285</c:v>
                </c:pt>
                <c:pt idx="210">
                  <c:v>0.27290676685451765</c:v>
                </c:pt>
                <c:pt idx="211">
                  <c:v>0.26543274241661474</c:v>
                </c:pt>
                <c:pt idx="212">
                  <c:v>0.25839888396776312</c:v>
                </c:pt>
                <c:pt idx="213">
                  <c:v>0.25180380397876051</c:v>
                </c:pt>
                <c:pt idx="214">
                  <c:v>0.24564656581514124</c:v>
                </c:pt>
                <c:pt idx="215">
                  <c:v>0.23992644756091219</c:v>
                </c:pt>
                <c:pt idx="216">
                  <c:v>0.23464277925431887</c:v>
                </c:pt>
                <c:pt idx="217">
                  <c:v>0.22979485238115671</c:v>
                </c:pt>
                <c:pt idx="218">
                  <c:v>0.22538189414607243</c:v>
                </c:pt>
                <c:pt idx="219">
                  <c:v>0.22140309499594771</c:v>
                </c:pt>
                <c:pt idx="220">
                  <c:v>0.21785767570888417</c:v>
                </c:pt>
                <c:pt idx="221">
                  <c:v>0.21474497958419297</c:v>
                </c:pt>
                <c:pt idx="222">
                  <c:v>0.21206457535289641</c:v>
                </c:pt>
                <c:pt idx="223">
                  <c:v>0.20981635690122794</c:v>
                </c:pt>
                <c:pt idx="224">
                  <c:v>0.20800062636592714</c:v>
                </c:pt>
                <c:pt idx="225">
                  <c:v>0.20661814731444444</c:v>
                </c:pt>
                <c:pt idx="226">
                  <c:v>0.20567015434581917</c:v>
                </c:pt>
                <c:pt idx="227">
                  <c:v>0.20515830440304383</c:v>
                </c:pt>
                <c:pt idx="228">
                  <c:v>0.20508455331814338</c:v>
                </c:pt>
                <c:pt idx="229">
                  <c:v>0.20545093865237046</c:v>
                </c:pt>
                <c:pt idx="230">
                  <c:v>0.20625924689895542</c:v>
                </c:pt>
                <c:pt idx="231">
                  <c:v>0.20751053990863189</c:v>
                </c:pt>
                <c:pt idx="232">
                  <c:v>0.20920451255191091</c:v>
                </c:pt>
                <c:pt idx="233">
                  <c:v>0.21133865208042668</c:v>
                </c:pt>
                <c:pt idx="234">
                  <c:v>0.21390717081974991</c:v>
                </c:pt>
                <c:pt idx="235">
                  <c:v>0.21689968977559237</c:v>
                </c:pt>
                <c:pt idx="236">
                  <c:v>0.22029966423876718</c:v>
                </c:pt>
                <c:pt idx="237">
                  <c:v>0.22408256696372961</c:v>
                </c:pt>
                <c:pt idx="238">
                  <c:v>0.22821388369276263</c:v>
                </c:pt>
                <c:pt idx="239">
                  <c:v>0.23264703282128532</c:v>
                </c:pt>
                <c:pt idx="240">
                  <c:v>0.2373213966954395</c:v>
                </c:pt>
                <c:pt idx="241">
                  <c:v>0.24216074240218874</c:v>
                </c:pt>
                <c:pt idx="242">
                  <c:v>0.24707240285313334</c:v>
                </c:pt>
                <c:pt idx="243">
                  <c:v>0.25194766128071638</c:v>
                </c:pt>
                <c:pt idx="244">
                  <c:v>0.25666379895968688</c:v>
                </c:pt>
                <c:pt idx="245">
                  <c:v>0.26108818476967466</c:v>
                </c:pt>
                <c:pt idx="246">
                  <c:v>0.26508456920461176</c:v>
                </c:pt>
                <c:pt idx="247">
                  <c:v>0.26852138388753038</c:v>
                </c:pt>
                <c:pt idx="248">
                  <c:v>0.27128137941959418</c:v>
                </c:pt>
                <c:pt idx="249">
                  <c:v>0.2732714608345494</c:v>
                </c:pt>
                <c:pt idx="250">
                  <c:v>0.27443125128798385</c:v>
                </c:pt>
                <c:pt idx="251">
                  <c:v>0.27473888184814438</c:v>
                </c:pt>
                <c:pt idx="252">
                  <c:v>0.27421284996517181</c:v>
                </c:pt>
                <c:pt idx="253">
                  <c:v>0.27290946665855537</c:v>
                </c:pt>
                <c:pt idx="254">
                  <c:v>0.27091624736496001</c:v>
                </c:pt>
                <c:pt idx="255">
                  <c:v>0.26834235030679471</c:v>
                </c:pt>
                <c:pt idx="256">
                  <c:v>0.26530761856882967</c:v>
                </c:pt>
                <c:pt idx="257">
                  <c:v>0.26193184390226842</c:v>
                </c:pt>
                <c:pt idx="258">
                  <c:v>0.25832558701857189</c:v>
                </c:pt>
                <c:pt idx="259">
                  <c:v>0.25458340312569488</c:v>
                </c:pt>
                <c:pt idx="260">
                  <c:v>0.25077979820309027</c:v>
                </c:pt>
                <c:pt idx="261">
                  <c:v>0.24696780693462891</c:v>
                </c:pt>
                <c:pt idx="262">
                  <c:v>0.24317979625125419</c:v>
                </c:pt>
                <c:pt idx="263">
                  <c:v>0.23942995792841443</c:v>
                </c:pt>
                <c:pt idx="264">
                  <c:v>0.23571792357035243</c:v>
                </c:pt>
                <c:pt idx="265">
                  <c:v>0.23203297095733424</c:v>
                </c:pt>
                <c:pt idx="266">
                  <c:v>0.22835835650079991</c:v>
                </c:pt>
                <c:pt idx="267">
                  <c:v>0.22467538444209348</c:v>
                </c:pt>
                <c:pt idx="268">
                  <c:v>0.22096690326500423</c:v>
                </c:pt>
                <c:pt idx="269">
                  <c:v>0.21722000502909841</c:v>
                </c:pt>
                <c:pt idx="270">
                  <c:v>0.2134277962066749</c:v>
                </c:pt>
                <c:pt idx="271">
                  <c:v>0.20959020726294494</c:v>
                </c:pt>
                <c:pt idx="272">
                  <c:v>0.20571390516509436</c:v>
                </c:pt>
                <c:pt idx="273">
                  <c:v>0.20181145688122587</c:v>
                </c:pt>
                <c:pt idx="274">
                  <c:v>0.1978999513280634</c:v>
                </c:pt>
                <c:pt idx="275">
                  <c:v>0.19399931468538761</c:v>
                </c:pt>
                <c:pt idx="276">
                  <c:v>0.19013054844303032</c:v>
                </c:pt>
                <c:pt idx="277">
                  <c:v>0.18631408636753599</c:v>
                </c:pt>
                <c:pt idx="278">
                  <c:v>0.18256841558854348</c:v>
                </c:pt>
                <c:pt idx="279">
                  <c:v>0.17890904942444794</c:v>
                </c:pt>
                <c:pt idx="280">
                  <c:v>0.17534788518232738</c:v>
                </c:pt>
                <c:pt idx="281">
                  <c:v>0.1718929355923661</c:v>
                </c:pt>
                <c:pt idx="282">
                  <c:v>0.16854839075733993</c:v>
                </c:pt>
                <c:pt idx="283">
                  <c:v>0.16531494845185571</c:v>
                </c:pt>
                <c:pt idx="284">
                  <c:v>0.16219034228955367</c:v>
                </c:pt>
                <c:pt idx="285">
                  <c:v>0.15916999688908268</c:v>
                </c:pt>
                <c:pt idx="286">
                  <c:v>0.15624774399505387</c:v>
                </c:pt>
                <c:pt idx="287">
                  <c:v>0.15341654140852884</c:v>
                </c:pt>
                <c:pt idx="288">
                  <c:v>0.15066914613018648</c:v>
                </c:pt>
                <c:pt idx="289">
                  <c:v>0.14799870350286179</c:v>
                </c:pt>
                <c:pt idx="290">
                  <c:v>0.14539922492065857</c:v>
                </c:pt>
                <c:pt idx="291">
                  <c:v>0.14286593754710269</c:v>
                </c:pt>
                <c:pt idx="292">
                  <c:v>0.14039550010960877</c:v>
                </c:pt>
                <c:pt idx="293">
                  <c:v>0.13798608874790252</c:v>
                </c:pt>
                <c:pt idx="294">
                  <c:v>0.13563736552899874</c:v>
                </c:pt>
                <c:pt idx="295">
                  <c:v>0.13335034904175255</c:v>
                </c:pt>
                <c:pt idx="296">
                  <c:v>0.13112721101167216</c:v>
                </c:pt>
                <c:pt idx="297">
                  <c:v>0.12897102492311133</c:v>
                </c:pt>
                <c:pt idx="298">
                  <c:v>0.1268854922706642</c:v>
                </c:pt>
                <c:pt idx="299">
                  <c:v>0.12487466962317292</c:v>
                </c:pt>
                <c:pt idx="300">
                  <c:v>0.12294271570933553</c:v>
                </c:pt>
                <c:pt idx="301">
                  <c:v>0.12109367285791135</c:v>
                </c:pt>
                <c:pt idx="302">
                  <c:v>0.11933129197411038</c:v>
                </c:pt>
                <c:pt idx="303">
                  <c:v>0.11765890533692661</c:v>
                </c:pt>
                <c:pt idx="304">
                  <c:v>0.11607934724201677</c:v>
                </c:pt>
                <c:pt idx="305">
                  <c:v>0.11459491910917133</c:v>
                </c:pt>
                <c:pt idx="306">
                  <c:v>0.1132073931904919</c:v>
                </c:pt>
                <c:pt idx="307">
                  <c:v>0.11191804740774958</c:v>
                </c:pt>
                <c:pt idx="308">
                  <c:v>0.11072772299352666</c:v>
                </c:pt>
                <c:pt idx="309">
                  <c:v>0.10963689635473299</c:v>
                </c:pt>
                <c:pt idx="310">
                  <c:v>0.10864575675949335</c:v>
                </c:pt>
                <c:pt idx="311">
                  <c:v>0.10775428192803871</c:v>
                </c:pt>
                <c:pt idx="312">
                  <c:v>0.10696230427193464</c:v>
                </c:pt>
                <c:pt idx="313">
                  <c:v>0.10626956129246375</c:v>
                </c:pt>
                <c:pt idx="314">
                  <c:v>0.10567572446658094</c:v>
                </c:pt>
                <c:pt idx="315">
                  <c:v>0.10518040179156657</c:v>
                </c:pt>
                <c:pt idx="316">
                  <c:v>0.10478311002375069</c:v>
                </c:pt>
                <c:pt idx="317">
                  <c:v>0.10448321354870239</c:v>
                </c:pt>
                <c:pt idx="318">
                  <c:v>0.10427982779811566</c:v>
                </c:pt>
                <c:pt idx="319">
                  <c:v>0.10417168624228927</c:v>
                </c:pt>
                <c:pt idx="320">
                  <c:v>0.10415697132363599</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64</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65</c:v>
                </c:pt>
                <c:pt idx="337">
                  <c:v>0.10963904234033429</c:v>
                </c:pt>
                <c:pt idx="338">
                  <c:v>0.10936578038190799</c:v>
                </c:pt>
                <c:pt idx="339">
                  <c:v>0.10892547783129827</c:v>
                </c:pt>
                <c:pt idx="340">
                  <c:v>0.10831852118712992</c:v>
                </c:pt>
                <c:pt idx="341">
                  <c:v>0.10755106940515972</c:v>
                </c:pt>
                <c:pt idx="342">
                  <c:v>0.10663463682338498</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4535E-2</c:v>
                </c:pt>
                <c:pt idx="352">
                  <c:v>9.3587523243524207E-2</c:v>
                </c:pt>
                <c:pt idx="353">
                  <c:v>9.2290560011679248E-2</c:v>
                </c:pt>
                <c:pt idx="354">
                  <c:v>9.103533590825777E-2</c:v>
                </c:pt>
                <c:pt idx="355">
                  <c:v>8.9822247098979763E-2</c:v>
                </c:pt>
                <c:pt idx="356">
                  <c:v>8.8649334175837619E-2</c:v>
                </c:pt>
                <c:pt idx="357">
                  <c:v>8.7512749622876862E-2</c:v>
                </c:pt>
                <c:pt idx="358">
                  <c:v>8.6407256024128479E-2</c:v>
                </c:pt>
                <c:pt idx="359">
                  <c:v>8.5326732365248098E-2</c:v>
                </c:pt>
                <c:pt idx="360">
                  <c:v>8.4264667967793735E-2</c:v>
                </c:pt>
                <c:pt idx="361">
                  <c:v>8.3214625097082592E-2</c:v>
                </c:pt>
                <c:pt idx="362">
                  <c:v>8.2170652623832233E-2</c:v>
                </c:pt>
                <c:pt idx="363">
                  <c:v>8.1127634887646696E-2</c:v>
                </c:pt>
                <c:pt idx="364">
                  <c:v>8.0081562597068376E-2</c:v>
                </c:pt>
                <c:pt idx="365">
                  <c:v>7.9029716459819474E-2</c:v>
                </c:pt>
                <c:pt idx="366">
                  <c:v>7.7970759209004759E-2</c:v>
                </c:pt>
                <c:pt idx="367">
                  <c:v>7.6904737404767692E-2</c:v>
                </c:pt>
                <c:pt idx="368">
                  <c:v>7.5833000238082024E-2</c:v>
                </c:pt>
                <c:pt idx="369">
                  <c:v>7.4758047833087413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4015E-2</c:v>
                </c:pt>
                <c:pt idx="382">
                  <c:v>6.2336567613812344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7108E-2</c:v>
                </c:pt>
                <c:pt idx="392">
                  <c:v>5.6543087963651054E-2</c:v>
                </c:pt>
                <c:pt idx="393">
                  <c:v>5.6114719565492348E-2</c:v>
                </c:pt>
                <c:pt idx="394">
                  <c:v>5.5708477300733417E-2</c:v>
                </c:pt>
                <c:pt idx="395">
                  <c:v>5.532383838897522E-2</c:v>
                </c:pt>
                <c:pt idx="396">
                  <c:v>5.4960601651792368E-2</c:v>
                </c:pt>
                <c:pt idx="397">
                  <c:v>5.4618875683380877E-2</c:v>
                </c:pt>
                <c:pt idx="398">
                  <c:v>5.4299052747111123E-2</c:v>
                </c:pt>
                <c:pt idx="399">
                  <c:v>5.4001769866991504E-2</c:v>
                </c:pt>
                <c:pt idx="400">
                  <c:v>5.3727858935203182E-2</c:v>
                </c:pt>
                <c:pt idx="401">
                  <c:v>5.3478287872038933E-2</c:v>
                </c:pt>
                <c:pt idx="402">
                  <c:v>5.3254094946243953E-2</c:v>
                </c:pt>
                <c:pt idx="403">
                  <c:v>5.3056318302378551E-2</c:v>
                </c:pt>
                <c:pt idx="404">
                  <c:v>5.2885922574050608E-2</c:v>
                </c:pt>
                <c:pt idx="405">
                  <c:v>5.2743724226796553E-2</c:v>
                </c:pt>
                <c:pt idx="406">
                  <c:v>5.2630317019368413E-2</c:v>
                </c:pt>
                <c:pt idx="407">
                  <c:v>5.2545998747106172E-2</c:v>
                </c:pt>
                <c:pt idx="408">
                  <c:v>5.2490700284032424E-2</c:v>
                </c:pt>
                <c:pt idx="409">
                  <c:v>5.2463917912779622E-2</c:v>
                </c:pt>
                <c:pt idx="410">
                  <c:v>5.2464650054249051E-2</c:v>
                </c:pt>
                <c:pt idx="411">
                  <c:v>5.2491339798612383E-2</c:v>
                </c:pt>
                <c:pt idx="412">
                  <c:v>5.2541825094007955E-2</c:v>
                </c:pt>
                <c:pt idx="413">
                  <c:v>5.261329904430647E-2</c:v>
                </c:pt>
                <c:pt idx="414">
                  <c:v>5.2702283450268145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496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939E-2</c:v>
                </c:pt>
                <c:pt idx="444">
                  <c:v>4.3896858873842572E-2</c:v>
                </c:pt>
                <c:pt idx="445">
                  <c:v>4.3330656959769114E-2</c:v>
                </c:pt>
                <c:pt idx="446">
                  <c:v>4.2784061925172104E-2</c:v>
                </c:pt>
                <c:pt idx="447">
                  <c:v>4.225742833399742E-2</c:v>
                </c:pt>
                <c:pt idx="448">
                  <c:v>4.1750492838899034E-2</c:v>
                </c:pt>
                <c:pt idx="449">
                  <c:v>4.1262453251370082E-2</c:v>
                </c:pt>
                <c:pt idx="450">
                  <c:v>4.0792054051978374E-2</c:v>
                </c:pt>
                <c:pt idx="451">
                  <c:v>4.0337676278439934E-2</c:v>
                </c:pt>
                <c:pt idx="452">
                  <c:v>3.9897430034608307E-2</c:v>
                </c:pt>
                <c:pt idx="453">
                  <c:v>3.9469247966907296E-2</c:v>
                </c:pt>
                <c:pt idx="454">
                  <c:v>3.9050977989619248E-2</c:v>
                </c:pt>
                <c:pt idx="455">
                  <c:v>3.8640473362439198E-2</c:v>
                </c:pt>
                <c:pt idx="456">
                  <c:v>3.8235678004144256E-2</c:v>
                </c:pt>
                <c:pt idx="457">
                  <c:v>3.7834704742309412E-2</c:v>
                </c:pt>
                <c:pt idx="458">
                  <c:v>3.7435904124401426E-2</c:v>
                </c:pt>
                <c:pt idx="459">
                  <c:v>3.7037921509518679E-2</c:v>
                </c:pt>
                <c:pt idx="460">
                  <c:v>3.6639740458188512E-2</c:v>
                </c:pt>
                <c:pt idx="461">
                  <c:v>3.6240710944984836E-2</c:v>
                </c:pt>
                <c:pt idx="462">
                  <c:v>3.5840561607300182E-2</c:v>
                </c:pt>
                <c:pt idx="463">
                  <c:v>3.5439396055256492E-2</c:v>
                </c:pt>
                <c:pt idx="464">
                  <c:v>3.5037674122598152E-2</c:v>
                </c:pt>
                <c:pt idx="465">
                  <c:v>3.4636179747086555E-2</c:v>
                </c:pt>
                <c:pt idx="466">
                  <c:v>3.4235977846889643E-2</c:v>
                </c:pt>
                <c:pt idx="467">
                  <c:v>3.3838363039948575E-2</c:v>
                </c:pt>
                <c:pt idx="468">
                  <c:v>3.3444803296890827E-2</c:v>
                </c:pt>
                <c:pt idx="469">
                  <c:v>3.3056881616643989E-2</c:v>
                </c:pt>
                <c:pt idx="470">
                  <c:v>3.2676238589394703E-2</c:v>
                </c:pt>
                <c:pt idx="471">
                  <c:v>3.2304518309148919E-2</c:v>
                </c:pt>
                <c:pt idx="472">
                  <c:v>3.1943319577537599E-2</c:v>
                </c:pt>
                <c:pt idx="473">
                  <c:v>3.1594153765184214E-2</c:v>
                </c:pt>
                <c:pt idx="474">
                  <c:v>3.1258410125833191E-2</c:v>
                </c:pt>
                <c:pt idx="475">
                  <c:v>3.0937328838711402E-2</c:v>
                </c:pt>
                <c:pt idx="476">
                  <c:v>3.0631981618987652E-2</c:v>
                </c:pt>
                <c:pt idx="477">
                  <c:v>3.0343259401589082E-2</c:v>
                </c:pt>
                <c:pt idx="478">
                  <c:v>3.0071866373343706E-2</c:v>
                </c:pt>
                <c:pt idx="479">
                  <c:v>2.9818319494761016E-2</c:v>
                </c:pt>
                <c:pt idx="480">
                  <c:v>2.9582952600897182E-2</c:v>
                </c:pt>
                <c:pt idx="481">
                  <c:v>2.9365924181939684E-2</c:v>
                </c:pt>
                <c:pt idx="482">
                  <c:v>2.9167227998877592E-2</c:v>
                </c:pt>
                <c:pt idx="483">
                  <c:v>2.8986705769525011E-2</c:v>
                </c:pt>
                <c:pt idx="484">
                  <c:v>2.8824061249696227E-2</c:v>
                </c:pt>
                <c:pt idx="485">
                  <c:v>2.8678875121330012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256E-2</c:v>
                </c:pt>
                <c:pt idx="495">
                  <c:v>2.803556825511648E-2</c:v>
                </c:pt>
                <c:pt idx="496">
                  <c:v>2.8033282371104369E-2</c:v>
                </c:pt>
                <c:pt idx="497">
                  <c:v>2.8038439843118764E-2</c:v>
                </c:pt>
                <c:pt idx="498">
                  <c:v>2.8049982091731207E-2</c:v>
                </c:pt>
                <c:pt idx="499">
                  <c:v>2.8066802966663092E-2</c:v>
                </c:pt>
              </c:numCache>
            </c:numRef>
          </c:yVal>
        </c:ser>
        <c:axId val="210979840"/>
        <c:axId val="212493440"/>
      </c:scatterChart>
      <c:valAx>
        <c:axId val="210979840"/>
        <c:scaling>
          <c:orientation val="minMax"/>
          <c:max val="5"/>
          <c:min val="0"/>
        </c:scaling>
        <c:axPos val="b"/>
        <c:title>
          <c:tx>
            <c:rich>
              <a:bodyPr/>
              <a:lstStyle/>
              <a:p>
                <a:pPr>
                  <a:defRPr/>
                </a:pPr>
                <a:r>
                  <a:rPr lang="en-US"/>
                  <a:t>f(Hz)</a:t>
                </a:r>
              </a:p>
            </c:rich>
          </c:tx>
        </c:title>
        <c:numFmt formatCode="General" sourceLinked="1"/>
        <c:tickLblPos val="nextTo"/>
        <c:crossAx val="212493440"/>
        <c:crossesAt val="1.0000000000000005E-2"/>
        <c:crossBetween val="midCat"/>
      </c:valAx>
      <c:valAx>
        <c:axId val="212493440"/>
        <c:scaling>
          <c:logBase val="10"/>
          <c:orientation val="minMax"/>
          <c:max val="10"/>
          <c:min val="1.0000000000000005E-2"/>
        </c:scaling>
        <c:axPos val="l"/>
        <c:title>
          <c:tx>
            <c:rich>
              <a:bodyPr rot="-5400000" vert="horz"/>
              <a:lstStyle/>
              <a:p>
                <a:pPr>
                  <a:defRPr/>
                </a:pPr>
                <a:r>
                  <a:rPr lang="en-US"/>
                  <a:t>S(f)</a:t>
                </a:r>
              </a:p>
            </c:rich>
          </c:tx>
        </c:title>
        <c:numFmt formatCode="General" sourceLinked="1"/>
        <c:tickLblPos val="nextTo"/>
        <c:crossAx val="210979840"/>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ubbleChart>
        <c:ser>
          <c:idx val="0"/>
          <c:order val="0"/>
          <c:tx>
            <c:strRef>
              <c:f>all_usa_maxent!$E$3</c:f>
              <c:strCache>
                <c:ptCount val="1"/>
                <c:pt idx="0">
                  <c:v>D</c:v>
                </c:pt>
              </c:strCache>
            </c:strRef>
          </c:tx>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bubbleScale val="20"/>
        <c:axId val="213070208"/>
        <c:axId val="213071744"/>
      </c:bubbleChart>
      <c:valAx>
        <c:axId val="213070208"/>
        <c:scaling>
          <c:orientation val="minMax"/>
          <c:max val="-62"/>
          <c:min val="-126"/>
        </c:scaling>
        <c:axPos val="b"/>
        <c:numFmt formatCode="General" sourceLinked="1"/>
        <c:tickLblPos val="nextTo"/>
        <c:crossAx val="213071744"/>
        <c:crosses val="autoZero"/>
        <c:crossBetween val="midCat"/>
      </c:valAx>
      <c:valAx>
        <c:axId val="213071744"/>
        <c:scaling>
          <c:orientation val="minMax"/>
          <c:max val="53"/>
          <c:min val="24"/>
        </c:scaling>
        <c:axPos val="l"/>
        <c:numFmt formatCode="General" sourceLinked="1"/>
        <c:majorTickMark val="in"/>
        <c:tickLblPos val="high"/>
        <c:crossAx val="213070208"/>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layout/>
    </c:legend>
    <c:plotVisOnly val="1"/>
  </c:chart>
  <c:spPr>
    <a:ln>
      <a:noFill/>
    </a:ln>
  </c:sp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tochastic Representation of Rough Road</a:t>
            </a:r>
          </a:p>
        </c:rich>
      </c:tx>
      <c:layout/>
      <c:overlay val="1"/>
    </c:title>
    <c:plotArea>
      <c:layout>
        <c:manualLayout>
          <c:layoutTarget val="inner"/>
          <c:xMode val="edge"/>
          <c:yMode val="edge"/>
          <c:x val="0.12764543541705828"/>
          <c:y val="0.18346021356858996"/>
          <c:w val="0.84343225619923134"/>
          <c:h val="0.59345385205902268"/>
        </c:manualLayout>
      </c:layout>
      <c:scatterChart>
        <c:scatterStyle val="lineMarker"/>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169E-2</c:v>
                </c:pt>
                <c:pt idx="3">
                  <c:v>1.6452992899348956E-2</c:v>
                </c:pt>
                <c:pt idx="4">
                  <c:v>1.6484655732288019E-2</c:v>
                </c:pt>
                <c:pt idx="5">
                  <c:v>1.6516317831874752E-2</c:v>
                </c:pt>
                <c:pt idx="6">
                  <c:v>1.6537979198151583E-2</c:v>
                </c:pt>
                <c:pt idx="7">
                  <c:v>1.6569639831160363E-2</c:v>
                </c:pt>
                <c:pt idx="8">
                  <c:v>1.6601299730943E-2</c:v>
                </c:pt>
                <c:pt idx="9">
                  <c:v>1.664295889754154E-2</c:v>
                </c:pt>
                <c:pt idx="10">
                  <c:v>1.6684617330998009E-2</c:v>
                </c:pt>
                <c:pt idx="11">
                  <c:v>1.6726275031354383E-2</c:v>
                </c:pt>
                <c:pt idx="12">
                  <c:v>1.6767931998652601E-2</c:v>
                </c:pt>
                <c:pt idx="13">
                  <c:v>1.6809588232934766E-2</c:v>
                </c:pt>
                <c:pt idx="14">
                  <c:v>1.685124373424253E-2</c:v>
                </c:pt>
                <c:pt idx="15">
                  <c:v>1.6902898502618391E-2</c:v>
                </c:pt>
                <c:pt idx="16">
                  <c:v>1.6944552538103903E-2</c:v>
                </c:pt>
                <c:pt idx="17">
                  <c:v>1.6986205840741182E-2</c:v>
                </c:pt>
                <c:pt idx="18">
                  <c:v>1.7027858410572343E-2</c:v>
                </c:pt>
                <c:pt idx="19">
                  <c:v>1.7109510247639369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311E-2</c:v>
                </c:pt>
                <c:pt idx="34">
                  <c:v>1.7954199900489395E-2</c:v>
                </c:pt>
                <c:pt idx="35">
                  <c:v>1.7975840019039263E-2</c:v>
                </c:pt>
                <c:pt idx="36">
                  <c:v>1.7997479405538811E-2</c:v>
                </c:pt>
                <c:pt idx="37">
                  <c:v>1.80291180600297E-2</c:v>
                </c:pt>
                <c:pt idx="38">
                  <c:v>1.8050755982554248E-2</c:v>
                </c:pt>
                <c:pt idx="39">
                  <c:v>1.8032393173154339E-2</c:v>
                </c:pt>
                <c:pt idx="40">
                  <c:v>1.8024029631872149E-2</c:v>
                </c:pt>
                <c:pt idx="41">
                  <c:v>1.8005665358749149E-2</c:v>
                </c:pt>
                <c:pt idx="42">
                  <c:v>1.7997300353827853E-2</c:v>
                </c:pt>
                <c:pt idx="43">
                  <c:v>1.7978934617150021E-2</c:v>
                </c:pt>
                <c:pt idx="44">
                  <c:v>1.7970568148757752E-2</c:v>
                </c:pt>
                <c:pt idx="45">
                  <c:v>1.7952200948692737E-2</c:v>
                </c:pt>
                <c:pt idx="46">
                  <c:v>1.7943833016997448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301E-2</c:v>
                </c:pt>
                <c:pt idx="56">
                  <c:v>1.7520113469600803E-2</c:v>
                </c:pt>
                <c:pt idx="57">
                  <c:v>1.7471737492740627E-2</c:v>
                </c:pt>
                <c:pt idx="58">
                  <c:v>1.7413360784753792E-2</c:v>
                </c:pt>
                <c:pt idx="59">
                  <c:v>1.7344983345682356E-2</c:v>
                </c:pt>
                <c:pt idx="60">
                  <c:v>1.7266605175568002E-2</c:v>
                </c:pt>
                <c:pt idx="61">
                  <c:v>1.7198226274453037E-2</c:v>
                </c:pt>
                <c:pt idx="62">
                  <c:v>1.7119846642379338E-2</c:v>
                </c:pt>
                <c:pt idx="63">
                  <c:v>1.7051466279388919E-2</c:v>
                </c:pt>
                <c:pt idx="64">
                  <c:v>1.6973085185523741E-2</c:v>
                </c:pt>
                <c:pt idx="65">
                  <c:v>1.6894703360825783E-2</c:v>
                </c:pt>
                <c:pt idx="66">
                  <c:v>1.6826320805337171E-2</c:v>
                </c:pt>
                <c:pt idx="67">
                  <c:v>1.674793751909948E-2</c:v>
                </c:pt>
                <c:pt idx="68">
                  <c:v>1.6689553502155181E-2</c:v>
                </c:pt>
                <c:pt idx="69">
                  <c:v>1.6661168754546023E-2</c:v>
                </c:pt>
                <c:pt idx="70">
                  <c:v>1.6642783276314119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152E-2</c:v>
                </c:pt>
                <c:pt idx="81">
                  <c:v>1.6570494806664129E-2</c:v>
                </c:pt>
                <c:pt idx="82">
                  <c:v>1.6592100564233301E-2</c:v>
                </c:pt>
                <c:pt idx="83">
                  <c:v>1.6623705591725543E-2</c:v>
                </c:pt>
                <c:pt idx="84">
                  <c:v>1.6645309889182711E-2</c:v>
                </c:pt>
                <c:pt idx="85">
                  <c:v>1.6666913456646764E-2</c:v>
                </c:pt>
                <c:pt idx="86">
                  <c:v>1.6688516294159943E-2</c:v>
                </c:pt>
                <c:pt idx="87">
                  <c:v>1.6720118401764125E-2</c:v>
                </c:pt>
                <c:pt idx="88">
                  <c:v>1.6731719779501067E-2</c:v>
                </c:pt>
                <c:pt idx="89">
                  <c:v>1.6703320427413171E-2</c:v>
                </c:pt>
                <c:pt idx="90">
                  <c:v>1.6684920345542118E-2</c:v>
                </c:pt>
                <c:pt idx="91">
                  <c:v>1.6656519533929839E-2</c:v>
                </c:pt>
                <c:pt idx="92">
                  <c:v>1.6628117992618641E-2</c:v>
                </c:pt>
                <c:pt idx="93">
                  <c:v>1.6609715721650303E-2</c:v>
                </c:pt>
                <c:pt idx="94">
                  <c:v>1.6581312721066839E-2</c:v>
                </c:pt>
                <c:pt idx="95">
                  <c:v>1.6552908990910251E-2</c:v>
                </c:pt>
                <c:pt idx="96">
                  <c:v>1.6534504531222523E-2</c:v>
                </c:pt>
                <c:pt idx="97">
                  <c:v>1.6506099342045756E-2</c:v>
                </c:pt>
                <c:pt idx="98">
                  <c:v>1.6487693423421615E-2</c:v>
                </c:pt>
                <c:pt idx="99">
                  <c:v>1.6499286775392398E-2</c:v>
                </c:pt>
                <c:pt idx="100">
                  <c:v>1.6510879398000212E-2</c:v>
                </c:pt>
                <c:pt idx="101">
                  <c:v>1.6522471291286592E-2</c:v>
                </c:pt>
                <c:pt idx="102">
                  <c:v>1.6534062455293597E-2</c:v>
                </c:pt>
                <c:pt idx="103">
                  <c:v>1.6545652890063565E-2</c:v>
                </c:pt>
                <c:pt idx="104">
                  <c:v>1.6557242595638261E-2</c:v>
                </c:pt>
                <c:pt idx="105">
                  <c:v>1.6568831572059742E-2</c:v>
                </c:pt>
                <c:pt idx="106">
                  <c:v>1.6580419819370144E-2</c:v>
                </c:pt>
                <c:pt idx="107">
                  <c:v>1.6592007337611021E-2</c:v>
                </c:pt>
                <c:pt idx="108">
                  <c:v>1.6583594126824589E-2</c:v>
                </c:pt>
                <c:pt idx="109">
                  <c:v>1.6495180187052965E-2</c:v>
                </c:pt>
                <c:pt idx="110">
                  <c:v>1.6396765518338081E-2</c:v>
                </c:pt>
                <c:pt idx="111">
                  <c:v>1.6308350120721737E-2</c:v>
                </c:pt>
                <c:pt idx="112">
                  <c:v>1.6219933994246136E-2</c:v>
                </c:pt>
                <c:pt idx="113">
                  <c:v>1.6121517138953243E-2</c:v>
                </c:pt>
                <c:pt idx="114">
                  <c:v>1.6033099554884925E-2</c:v>
                </c:pt>
                <c:pt idx="115">
                  <c:v>1.5934681242083373E-2</c:v>
                </c:pt>
                <c:pt idx="116">
                  <c:v>1.5846262200590211E-2</c:v>
                </c:pt>
                <c:pt idx="117">
                  <c:v>1.5757842430447783E-2</c:v>
                </c:pt>
                <c:pt idx="118">
                  <c:v>1.5669421931697947E-2</c:v>
                </c:pt>
                <c:pt idx="119">
                  <c:v>1.5621000704382779E-2</c:v>
                </c:pt>
                <c:pt idx="120">
                  <c:v>1.5572578748544083E-2</c:v>
                </c:pt>
                <c:pt idx="121">
                  <c:v>1.5524156064223927E-2</c:v>
                </c:pt>
                <c:pt idx="122">
                  <c:v>1.5475732651464302E-2</c:v>
                </c:pt>
                <c:pt idx="123">
                  <c:v>1.5417308510307285E-2</c:v>
                </c:pt>
                <c:pt idx="124">
                  <c:v>1.5368883640794761E-2</c:v>
                </c:pt>
                <c:pt idx="125">
                  <c:v>1.532045804296891E-2</c:v>
                </c:pt>
                <c:pt idx="126">
                  <c:v>1.527203171687126E-2</c:v>
                </c:pt>
                <c:pt idx="127">
                  <c:v>1.5223604662544231E-2</c:v>
                </c:pt>
                <c:pt idx="128">
                  <c:v>1.5185176880029724E-2</c:v>
                </c:pt>
                <c:pt idx="129">
                  <c:v>1.515674836936964E-2</c:v>
                </c:pt>
                <c:pt idx="130">
                  <c:v>1.5138319130606008E-2</c:v>
                </c:pt>
                <c:pt idx="131">
                  <c:v>1.5119889163780821E-2</c:v>
                </c:pt>
                <c:pt idx="132">
                  <c:v>1.5101458468936168E-2</c:v>
                </c:pt>
                <c:pt idx="133">
                  <c:v>1.5083027046113846E-2</c:v>
                </c:pt>
                <c:pt idx="134">
                  <c:v>1.5064594895355851E-2</c:v>
                </c:pt>
                <c:pt idx="135">
                  <c:v>1.5046162016704265E-2</c:v>
                </c:pt>
                <c:pt idx="136">
                  <c:v>1.5027728410201101E-2</c:v>
                </c:pt>
                <c:pt idx="137">
                  <c:v>1.5009294075888302E-2</c:v>
                </c:pt>
                <c:pt idx="138">
                  <c:v>1.500085901380804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272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344E-2</c:v>
                </c:pt>
                <c:pt idx="158">
                  <c:v>1.5372005005655423E-2</c:v>
                </c:pt>
                <c:pt idx="159">
                  <c:v>1.5463554670153727E-2</c:v>
                </c:pt>
                <c:pt idx="160">
                  <c:v>1.5555103607808091E-2</c:v>
                </c:pt>
                <c:pt idx="161">
                  <c:v>1.5646651818660554E-2</c:v>
                </c:pt>
                <c:pt idx="162">
                  <c:v>1.5738199302752949E-2</c:v>
                </c:pt>
                <c:pt idx="163">
                  <c:v>1.5829746060127495E-2</c:v>
                </c:pt>
                <c:pt idx="164">
                  <c:v>1.5921292090826114E-2</c:v>
                </c:pt>
                <c:pt idx="165">
                  <c:v>1.6002837394890841E-2</c:v>
                </c:pt>
                <c:pt idx="166">
                  <c:v>1.6094381972363403E-2</c:v>
                </c:pt>
                <c:pt idx="167">
                  <c:v>1.6185925823286085E-2</c:v>
                </c:pt>
                <c:pt idx="168">
                  <c:v>1.6307468947700781E-2</c:v>
                </c:pt>
                <c:pt idx="169">
                  <c:v>1.6509011345649381E-2</c:v>
                </c:pt>
                <c:pt idx="170">
                  <c:v>1.6710553017174105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146E-2</c:v>
                </c:pt>
                <c:pt idx="181">
                  <c:v>1.8897463471967541E-2</c:v>
                </c:pt>
                <c:pt idx="182">
                  <c:v>1.9098996429678862E-2</c:v>
                </c:pt>
                <c:pt idx="183">
                  <c:v>1.9290528661512249E-2</c:v>
                </c:pt>
                <c:pt idx="184">
                  <c:v>1.9482060167509092E-2</c:v>
                </c:pt>
                <c:pt idx="185">
                  <c:v>1.9683590947711892E-2</c:v>
                </c:pt>
                <c:pt idx="186">
                  <c:v>1.9875121002162485E-2</c:v>
                </c:pt>
                <c:pt idx="187">
                  <c:v>2.0066650330902384E-2</c:v>
                </c:pt>
                <c:pt idx="188">
                  <c:v>2.0258178933974681E-2</c:v>
                </c:pt>
                <c:pt idx="189">
                  <c:v>2.0449706811420644E-2</c:v>
                </c:pt>
                <c:pt idx="190">
                  <c:v>2.0631233963282002E-2</c:v>
                </c:pt>
                <c:pt idx="191">
                  <c:v>2.0812760389601271E-2</c:v>
                </c:pt>
                <c:pt idx="192">
                  <c:v>2.0994286090420238E-2</c:v>
                </c:pt>
                <c:pt idx="193">
                  <c:v>2.117581106578089E-2</c:v>
                </c:pt>
                <c:pt idx="194">
                  <c:v>2.135733531572542E-2</c:v>
                </c:pt>
                <c:pt idx="195">
                  <c:v>2.1538858840295258E-2</c:v>
                </c:pt>
                <c:pt idx="196">
                  <c:v>2.1720381639532927E-2</c:v>
                </c:pt>
                <c:pt idx="197">
                  <c:v>2.1901903713480296E-2</c:v>
                </c:pt>
                <c:pt idx="198">
                  <c:v>2.2053425062179416E-2</c:v>
                </c:pt>
                <c:pt idx="199">
                  <c:v>2.2114945685672082E-2</c:v>
                </c:pt>
                <c:pt idx="200">
                  <c:v>2.2176465584000188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558E-2</c:v>
                </c:pt>
                <c:pt idx="210">
                  <c:v>2.2561624692478008E-2</c:v>
                </c:pt>
                <c:pt idx="211">
                  <c:v>2.2533136616769475E-2</c:v>
                </c:pt>
                <c:pt idx="212">
                  <c:v>2.2504647816399923E-2</c:v>
                </c:pt>
                <c:pt idx="213">
                  <c:v>2.24761582914118E-2</c:v>
                </c:pt>
                <c:pt idx="214">
                  <c:v>2.2437668041847401E-2</c:v>
                </c:pt>
                <c:pt idx="215">
                  <c:v>2.24091770677485E-2</c:v>
                </c:pt>
                <c:pt idx="216">
                  <c:v>2.2380685369156609E-2</c:v>
                </c:pt>
                <c:pt idx="217">
                  <c:v>2.2342192946114402E-2</c:v>
                </c:pt>
                <c:pt idx="218">
                  <c:v>2.2303699798663611E-2</c:v>
                </c:pt>
                <c:pt idx="219">
                  <c:v>2.2245205926846347E-2</c:v>
                </c:pt>
                <c:pt idx="220">
                  <c:v>2.2176711330704001E-2</c:v>
                </c:pt>
                <c:pt idx="221">
                  <c:v>2.2118216010279513E-2</c:v>
                </c:pt>
                <c:pt idx="222">
                  <c:v>2.2059719965614136E-2</c:v>
                </c:pt>
                <c:pt idx="223">
                  <c:v>2.1991223196749884E-2</c:v>
                </c:pt>
                <c:pt idx="224">
                  <c:v>2.193272570372937E-2</c:v>
                </c:pt>
                <c:pt idx="225">
                  <c:v>2.1874227486594126E-2</c:v>
                </c:pt>
                <c:pt idx="226">
                  <c:v>2.1805728545385646E-2</c:v>
                </c:pt>
                <c:pt idx="227">
                  <c:v>2.1747228880146841E-2</c:v>
                </c:pt>
                <c:pt idx="228">
                  <c:v>2.1668728490919352E-2</c:v>
                </c:pt>
                <c:pt idx="229">
                  <c:v>2.1560227377745045E-2</c:v>
                </c:pt>
                <c:pt idx="230">
                  <c:v>2.1451725540666173E-2</c:v>
                </c:pt>
                <c:pt idx="231">
                  <c:v>2.1333222979724519E-2</c:v>
                </c:pt>
                <c:pt idx="232">
                  <c:v>2.1224719694961671E-2</c:v>
                </c:pt>
                <c:pt idx="233">
                  <c:v>2.1116215686420577E-2</c:v>
                </c:pt>
                <c:pt idx="234">
                  <c:v>2.1007710954142202E-2</c:v>
                </c:pt>
                <c:pt idx="235">
                  <c:v>2.0899205498169558E-2</c:v>
                </c:pt>
                <c:pt idx="236">
                  <c:v>2.0780699318543511E-2</c:v>
                </c:pt>
                <c:pt idx="237">
                  <c:v>2.0672192415307149E-2</c:v>
                </c:pt>
                <c:pt idx="238">
                  <c:v>2.0613684788501448E-2</c:v>
                </c:pt>
                <c:pt idx="239">
                  <c:v>2.0635176438169475E-2</c:v>
                </c:pt>
                <c:pt idx="240">
                  <c:v>2.0656667364352E-2</c:v>
                </c:pt>
                <c:pt idx="241">
                  <c:v>2.0678157567092011E-2</c:v>
                </c:pt>
                <c:pt idx="242">
                  <c:v>2.0709647046431051E-2</c:v>
                </c:pt>
                <c:pt idx="243">
                  <c:v>2.0731135802411357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92E-2</c:v>
                </c:pt>
                <c:pt idx="252">
                  <c:v>2.0434502062010154E-2</c:v>
                </c:pt>
                <c:pt idx="253">
                  <c:v>2.0345983586710619E-2</c:v>
                </c:pt>
                <c:pt idx="254">
                  <c:v>2.0247464388513891E-2</c:v>
                </c:pt>
                <c:pt idx="255">
                  <c:v>2.0158944467462251E-2</c:v>
                </c:pt>
                <c:pt idx="256">
                  <c:v>2.0070423823597555E-2</c:v>
                </c:pt>
                <c:pt idx="257">
                  <c:v>1.9971902456961815E-2</c:v>
                </c:pt>
                <c:pt idx="258">
                  <c:v>1.9893380367597153E-2</c:v>
                </c:pt>
                <c:pt idx="259">
                  <c:v>1.9844857555545145E-2</c:v>
                </c:pt>
                <c:pt idx="260">
                  <c:v>1.9796334020848003E-2</c:v>
                </c:pt>
                <c:pt idx="261">
                  <c:v>1.9747809763548004E-2</c:v>
                </c:pt>
                <c:pt idx="262">
                  <c:v>1.9699284783686547E-2</c:v>
                </c:pt>
                <c:pt idx="263">
                  <c:v>1.9650759081306212E-2</c:v>
                </c:pt>
                <c:pt idx="264">
                  <c:v>1.9602232656448549E-2</c:v>
                </c:pt>
                <c:pt idx="265">
                  <c:v>1.9553705509155854E-2</c:v>
                </c:pt>
                <c:pt idx="266">
                  <c:v>1.9495177639469986E-2</c:v>
                </c:pt>
                <c:pt idx="267">
                  <c:v>1.9446649047432832E-2</c:v>
                </c:pt>
                <c:pt idx="268">
                  <c:v>1.9408119733086461E-2</c:v>
                </c:pt>
                <c:pt idx="269">
                  <c:v>1.9389589696472979E-2</c:v>
                </c:pt>
                <c:pt idx="270">
                  <c:v>1.9371058937634043E-2</c:v>
                </c:pt>
                <c:pt idx="271">
                  <c:v>1.9352527456612166E-2</c:v>
                </c:pt>
                <c:pt idx="272">
                  <c:v>1.9333995253448713E-2</c:v>
                </c:pt>
                <c:pt idx="273">
                  <c:v>1.9315462328186185E-2</c:v>
                </c:pt>
                <c:pt idx="274">
                  <c:v>1.9296928680866472E-2</c:v>
                </c:pt>
                <c:pt idx="275">
                  <c:v>1.9278394311531249E-2</c:v>
                </c:pt>
                <c:pt idx="276">
                  <c:v>1.9259859220222945E-2</c:v>
                </c:pt>
                <c:pt idx="277">
                  <c:v>1.9241323406983254E-2</c:v>
                </c:pt>
                <c:pt idx="278">
                  <c:v>1.9212786871854098E-2</c:v>
                </c:pt>
                <c:pt idx="279">
                  <c:v>1.9174249614877781E-2</c:v>
                </c:pt>
                <c:pt idx="280">
                  <c:v>1.9135711636096023E-2</c:v>
                </c:pt>
                <c:pt idx="281">
                  <c:v>1.9097172935550924E-2</c:v>
                </c:pt>
                <c:pt idx="282">
                  <c:v>1.9068633513284475E-2</c:v>
                </c:pt>
                <c:pt idx="283">
                  <c:v>1.9030093369338728E-2</c:v>
                </c:pt>
                <c:pt idx="284">
                  <c:v>1.8991552503755407E-2</c:v>
                </c:pt>
                <c:pt idx="285">
                  <c:v>1.8953010916576765E-2</c:v>
                </c:pt>
                <c:pt idx="286">
                  <c:v>1.8914468607844709E-2</c:v>
                </c:pt>
                <c:pt idx="287">
                  <c:v>1.8875925577601205E-2</c:v>
                </c:pt>
                <c:pt idx="288">
                  <c:v>1.8807381825888377E-2</c:v>
                </c:pt>
                <c:pt idx="289">
                  <c:v>1.8688837352747865E-2</c:v>
                </c:pt>
                <c:pt idx="290">
                  <c:v>1.857029215822199E-2</c:v>
                </c:pt>
                <c:pt idx="291">
                  <c:v>1.8451746242352643E-2</c:v>
                </c:pt>
                <c:pt idx="292">
                  <c:v>1.8343199605181947E-2</c:v>
                </c:pt>
                <c:pt idx="293">
                  <c:v>1.8224652246751561E-2</c:v>
                </c:pt>
                <c:pt idx="294">
                  <c:v>1.8106104167103641E-2</c:v>
                </c:pt>
                <c:pt idx="295">
                  <c:v>1.7987555366280453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906E-2</c:v>
                </c:pt>
                <c:pt idx="304">
                  <c:v>1.6390583712899101E-2</c:v>
                </c:pt>
                <c:pt idx="305">
                  <c:v>1.6182027702629741E-2</c:v>
                </c:pt>
                <c:pt idx="306">
                  <c:v>1.5983470971646763E-2</c:v>
                </c:pt>
                <c:pt idx="307">
                  <c:v>1.577491351999212E-2</c:v>
                </c:pt>
                <c:pt idx="308">
                  <c:v>1.5576355347707897E-2</c:v>
                </c:pt>
                <c:pt idx="309">
                  <c:v>1.5377796454835752E-2</c:v>
                </c:pt>
                <c:pt idx="310">
                  <c:v>1.5169236841417993E-2</c:v>
                </c:pt>
                <c:pt idx="311">
                  <c:v>1.497067650749653E-2</c:v>
                </c:pt>
                <c:pt idx="312">
                  <c:v>1.4762115453113341E-2</c:v>
                </c:pt>
                <c:pt idx="313">
                  <c:v>1.4563553678310494E-2</c:v>
                </c:pt>
                <c:pt idx="314">
                  <c:v>1.4364991183129712E-2</c:v>
                </c:pt>
                <c:pt idx="315">
                  <c:v>1.415642796761326E-2</c:v>
                </c:pt>
                <c:pt idx="316">
                  <c:v>1.3957864031803041E-2</c:v>
                </c:pt>
                <c:pt idx="317">
                  <c:v>1.3759299375740958E-2</c:v>
                </c:pt>
                <c:pt idx="318">
                  <c:v>1.356073399946924E-2</c:v>
                </c:pt>
                <c:pt idx="319">
                  <c:v>1.3382167903029471E-2</c:v>
                </c:pt>
                <c:pt idx="320">
                  <c:v>1.3203601086464001E-2</c:v>
                </c:pt>
                <c:pt idx="321">
                  <c:v>1.3025033549814723E-2</c:v>
                </c:pt>
                <c:pt idx="322">
                  <c:v>1.2846465293123605E-2</c:v>
                </c:pt>
                <c:pt idx="323">
                  <c:v>1.2677896316432485E-2</c:v>
                </c:pt>
                <c:pt idx="324">
                  <c:v>1.2499326619783549E-2</c:v>
                </c:pt>
                <c:pt idx="325">
                  <c:v>1.2320756203218845E-2</c:v>
                </c:pt>
                <c:pt idx="326">
                  <c:v>1.2142185066780158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76E-2</c:v>
                </c:pt>
                <c:pt idx="338">
                  <c:v>1.2739275294635161E-2</c:v>
                </c:pt>
                <c:pt idx="339">
                  <c:v>1.3060694803656557E-2</c:v>
                </c:pt>
                <c:pt idx="340">
                  <c:v>1.3382113593392003E-2</c:v>
                </c:pt>
                <c:pt idx="341">
                  <c:v>1.3693531663883485E-2</c:v>
                </c:pt>
                <c:pt idx="342">
                  <c:v>1.401494901517264E-2</c:v>
                </c:pt>
                <c:pt idx="343">
                  <c:v>1.4326365647301801E-2</c:v>
                </c:pt>
                <c:pt idx="344">
                  <c:v>1.4647781560312883E-2</c:v>
                </c:pt>
                <c:pt idx="345">
                  <c:v>1.4959196754247756E-2</c:v>
                </c:pt>
                <c:pt idx="346">
                  <c:v>1.5280611229148543E-2</c:v>
                </c:pt>
                <c:pt idx="347">
                  <c:v>1.5592024985057181E-2</c:v>
                </c:pt>
                <c:pt idx="348">
                  <c:v>1.5903438022015721E-2</c:v>
                </c:pt>
                <c:pt idx="349">
                  <c:v>1.6194850340066035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549E-2</c:v>
                </c:pt>
                <c:pt idx="358">
                  <c:v>1.8787528858578713E-2</c:v>
                </c:pt>
                <c:pt idx="359">
                  <c:v>1.898893398985646E-2</c:v>
                </c:pt>
                <c:pt idx="360">
                  <c:v>1.9200338402688144E-2</c:v>
                </c:pt>
                <c:pt idx="361">
                  <c:v>1.9401742097115367E-2</c:v>
                </c:pt>
                <c:pt idx="362">
                  <c:v>1.9613145073180141E-2</c:v>
                </c:pt>
                <c:pt idx="363">
                  <c:v>1.9814547330924703E-2</c:v>
                </c:pt>
                <c:pt idx="364">
                  <c:v>2.0025948870391011E-2</c:v>
                </c:pt>
                <c:pt idx="365">
                  <c:v>2.0227349691620811E-2</c:v>
                </c:pt>
                <c:pt idx="366">
                  <c:v>2.0438749794656211E-2</c:v>
                </c:pt>
                <c:pt idx="367">
                  <c:v>2.0650149179539282E-2</c:v>
                </c:pt>
                <c:pt idx="368">
                  <c:v>2.0831547846312155E-2</c:v>
                </c:pt>
                <c:pt idx="369">
                  <c:v>2.100294579501636E-2</c:v>
                </c:pt>
                <c:pt idx="370">
                  <c:v>2.1174343025694219E-2</c:v>
                </c:pt>
                <c:pt idx="371">
                  <c:v>2.1345739538387393E-2</c:v>
                </c:pt>
                <c:pt idx="372">
                  <c:v>2.1517135333138277E-2</c:v>
                </c:pt>
                <c:pt idx="373">
                  <c:v>2.168853040998879E-2</c:v>
                </c:pt>
                <c:pt idx="374">
                  <c:v>2.1859924768980792E-2</c:v>
                </c:pt>
                <c:pt idx="375">
                  <c:v>2.2021318410156587E-2</c:v>
                </c:pt>
                <c:pt idx="376">
                  <c:v>2.2192711333557227E-2</c:v>
                </c:pt>
                <c:pt idx="377">
                  <c:v>2.2364103539225792E-2</c:v>
                </c:pt>
                <c:pt idx="378">
                  <c:v>2.2525495027203812E-2</c:v>
                </c:pt>
                <c:pt idx="379">
                  <c:v>2.2686885797533252E-2</c:v>
                </c:pt>
                <c:pt idx="380">
                  <c:v>2.2848275850256214E-2</c:v>
                </c:pt>
                <c:pt idx="381">
                  <c:v>2.2999665185414547E-2</c:v>
                </c:pt>
                <c:pt idx="382">
                  <c:v>2.3161053803050037E-2</c:v>
                </c:pt>
                <c:pt idx="383">
                  <c:v>2.3322441703205223E-2</c:v>
                </c:pt>
                <c:pt idx="384">
                  <c:v>2.3473828885921984E-2</c:v>
                </c:pt>
                <c:pt idx="385">
                  <c:v>2.3635215351241811E-2</c:v>
                </c:pt>
                <c:pt idx="386">
                  <c:v>2.3796601099206977E-2</c:v>
                </c:pt>
                <c:pt idx="387">
                  <c:v>2.3947986129859811E-2</c:v>
                </c:pt>
                <c:pt idx="388">
                  <c:v>2.4049370443242016E-2</c:v>
                </c:pt>
                <c:pt idx="389">
                  <c:v>2.4110754039395128E-2</c:v>
                </c:pt>
                <c:pt idx="390">
                  <c:v>2.4162136918361988E-2</c:v>
                </c:pt>
                <c:pt idx="391">
                  <c:v>2.4213519080184091E-2</c:v>
                </c:pt>
                <c:pt idx="392">
                  <c:v>2.4274900524903699E-2</c:v>
                </c:pt>
                <c:pt idx="393">
                  <c:v>2.4326281252561963E-2</c:v>
                </c:pt>
                <c:pt idx="394">
                  <c:v>2.4377661263202038E-2</c:v>
                </c:pt>
                <c:pt idx="395">
                  <c:v>2.4429040556865445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52E-2</c:v>
                </c:pt>
                <c:pt idx="407">
                  <c:v>2.4735536171922742E-2</c:v>
                </c:pt>
                <c:pt idx="408">
                  <c:v>2.4736906148709402E-2</c:v>
                </c:pt>
                <c:pt idx="409">
                  <c:v>2.4718275409107152E-2</c:v>
                </c:pt>
                <c:pt idx="410">
                  <c:v>2.4709643953158007E-2</c:v>
                </c:pt>
                <c:pt idx="411">
                  <c:v>2.469101178090418E-2</c:v>
                </c:pt>
                <c:pt idx="412">
                  <c:v>2.468237889238695E-2</c:v>
                </c:pt>
                <c:pt idx="413">
                  <c:v>2.4663745287648992E-2</c:v>
                </c:pt>
                <c:pt idx="414">
                  <c:v>2.4655110966732192E-2</c:v>
                </c:pt>
                <c:pt idx="415">
                  <c:v>2.4636475929678412E-2</c:v>
                </c:pt>
                <c:pt idx="416">
                  <c:v>2.4627840176529695E-2</c:v>
                </c:pt>
                <c:pt idx="417">
                  <c:v>2.4619203707327612E-2</c:v>
                </c:pt>
                <c:pt idx="418">
                  <c:v>2.4590566522114752E-2</c:v>
                </c:pt>
                <c:pt idx="419">
                  <c:v>2.4571928620932881E-2</c:v>
                </c:pt>
                <c:pt idx="420">
                  <c:v>2.4543290003824193E-2</c:v>
                </c:pt>
                <c:pt idx="421">
                  <c:v>2.4514650670830078E-2</c:v>
                </c:pt>
                <c:pt idx="422">
                  <c:v>2.4496010621993303E-2</c:v>
                </c:pt>
                <c:pt idx="423">
                  <c:v>2.4467369857355082E-2</c:v>
                </c:pt>
                <c:pt idx="424">
                  <c:v>2.4438728376957958E-2</c:v>
                </c:pt>
                <c:pt idx="425">
                  <c:v>2.442008618084375E-2</c:v>
                </c:pt>
                <c:pt idx="426">
                  <c:v>2.4391443269054458E-2</c:v>
                </c:pt>
                <c:pt idx="427">
                  <c:v>2.436279964163186E-2</c:v>
                </c:pt>
                <c:pt idx="428">
                  <c:v>2.4344155298618508E-2</c:v>
                </c:pt>
                <c:pt idx="429">
                  <c:v>2.4315510240055838E-2</c:v>
                </c:pt>
                <c:pt idx="430">
                  <c:v>2.4286864465986019E-2</c:v>
                </c:pt>
                <c:pt idx="431">
                  <c:v>2.4268217976451092E-2</c:v>
                </c:pt>
                <c:pt idx="432">
                  <c:v>2.4239570771492882E-2</c:v>
                </c:pt>
                <c:pt idx="433">
                  <c:v>2.4210922851153602E-2</c:v>
                </c:pt>
                <c:pt idx="434">
                  <c:v>2.4192274215474992E-2</c:v>
                </c:pt>
                <c:pt idx="435">
                  <c:v>2.4163624864499269E-2</c:v>
                </c:pt>
                <c:pt idx="436">
                  <c:v>2.4134974798268302E-2</c:v>
                </c:pt>
                <c:pt idx="437">
                  <c:v>2.4116324016824106E-2</c:v>
                </c:pt>
                <c:pt idx="438">
                  <c:v>2.4037672520208886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729E-2</c:v>
                </c:pt>
                <c:pt idx="447">
                  <c:v>2.3039776874891792E-2</c:v>
                </c:pt>
                <c:pt idx="448">
                  <c:v>2.2981118228873606E-2</c:v>
                </c:pt>
                <c:pt idx="449">
                  <c:v>2.2962458868145283E-2</c:v>
                </c:pt>
                <c:pt idx="450">
                  <c:v>2.2943798792750051E-2</c:v>
                </c:pt>
                <c:pt idx="451">
                  <c:v>2.2925138002729516E-2</c:v>
                </c:pt>
                <c:pt idx="452">
                  <c:v>2.2906476498125251E-2</c:v>
                </c:pt>
                <c:pt idx="453">
                  <c:v>2.2887814278979988E-2</c:v>
                </c:pt>
                <c:pt idx="454">
                  <c:v>2.2869151345334668E-2</c:v>
                </c:pt>
                <c:pt idx="455">
                  <c:v>2.2850487697232247E-2</c:v>
                </c:pt>
                <c:pt idx="456">
                  <c:v>2.2831823334714556E-2</c:v>
                </c:pt>
                <c:pt idx="457">
                  <c:v>2.2813158257823273E-2</c:v>
                </c:pt>
                <c:pt idx="458">
                  <c:v>2.2644492466600382E-2</c:v>
                </c:pt>
                <c:pt idx="459">
                  <c:v>2.2385825961087843E-2</c:v>
                </c:pt>
                <c:pt idx="460">
                  <c:v>2.2127158741328007E-2</c:v>
                </c:pt>
                <c:pt idx="461">
                  <c:v>2.1868490807362629E-2</c:v>
                </c:pt>
                <c:pt idx="462">
                  <c:v>2.1609822159233915E-2</c:v>
                </c:pt>
                <c:pt idx="463">
                  <c:v>2.1351152796983342E-2</c:v>
                </c:pt>
                <c:pt idx="464">
                  <c:v>2.1092482720653411E-2</c:v>
                </c:pt>
                <c:pt idx="465">
                  <c:v>2.08338119302858E-2</c:v>
                </c:pt>
                <c:pt idx="466">
                  <c:v>2.0575140425922889E-2</c:v>
                </c:pt>
                <c:pt idx="467">
                  <c:v>2.0326468207605867E-2</c:v>
                </c:pt>
                <c:pt idx="468">
                  <c:v>2.007779527537773E-2</c:v>
                </c:pt>
                <c:pt idx="469">
                  <c:v>1.9839121629279685E-2</c:v>
                </c:pt>
                <c:pt idx="470">
                  <c:v>1.9600447269354129E-2</c:v>
                </c:pt>
                <c:pt idx="471">
                  <c:v>1.9361772195642901E-2</c:v>
                </c:pt>
                <c:pt idx="472">
                  <c:v>1.9123096408188003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836E-2</c:v>
                </c:pt>
                <c:pt idx="482">
                  <c:v>1.6756299286975671E-2</c:v>
                </c:pt>
                <c:pt idx="483">
                  <c:v>1.651761565111182E-2</c:v>
                </c:pt>
                <c:pt idx="484">
                  <c:v>1.6288931302008241E-2</c:v>
                </c:pt>
                <c:pt idx="485">
                  <c:v>1.6060246239706741E-2</c:v>
                </c:pt>
                <c:pt idx="486">
                  <c:v>1.5821560464249505E-2</c:v>
                </c:pt>
                <c:pt idx="487">
                  <c:v>1.559287397567842E-2</c:v>
                </c:pt>
                <c:pt idx="488">
                  <c:v>1.5494186774035461E-2</c:v>
                </c:pt>
                <c:pt idx="489">
                  <c:v>1.5465498859362742E-2</c:v>
                </c:pt>
                <c:pt idx="490">
                  <c:v>1.5426810231702118E-2</c:v>
                </c:pt>
                <c:pt idx="491">
                  <c:v>1.5398120891095461E-2</c:v>
                </c:pt>
                <c:pt idx="492">
                  <c:v>1.5369430837585105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99E-2</c:v>
                </c:pt>
                <c:pt idx="517">
                  <c:v>1.8791947928874186E-2</c:v>
                </c:pt>
                <c:pt idx="518">
                  <c:v>1.8943239354600436E-2</c:v>
                </c:pt>
                <c:pt idx="519">
                  <c:v>1.9074530068556386E-2</c:v>
                </c:pt>
                <c:pt idx="520">
                  <c:v>1.9205820070784092E-2</c:v>
                </c:pt>
                <c:pt idx="521">
                  <c:v>1.9337109361325624E-2</c:v>
                </c:pt>
                <c:pt idx="522">
                  <c:v>1.9468397940222731E-2</c:v>
                </c:pt>
                <c:pt idx="523">
                  <c:v>1.960968580751786E-2</c:v>
                </c:pt>
                <c:pt idx="524">
                  <c:v>1.974097296325247E-2</c:v>
                </c:pt>
                <c:pt idx="525">
                  <c:v>1.9872259407468871E-2</c:v>
                </c:pt>
                <c:pt idx="526">
                  <c:v>2.000354514020887E-2</c:v>
                </c:pt>
                <c:pt idx="527">
                  <c:v>2.0144830161514641E-2</c:v>
                </c:pt>
                <c:pt idx="528">
                  <c:v>2.0246114471428288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487E-2</c:v>
                </c:pt>
                <c:pt idx="539">
                  <c:v>2.1320194940591328E-2</c:v>
                </c:pt>
                <c:pt idx="540">
                  <c:v>2.1431470717072246E-2</c:v>
                </c:pt>
                <c:pt idx="541">
                  <c:v>2.1532745782706381E-2</c:v>
                </c:pt>
                <c:pt idx="542">
                  <c:v>2.163402013753582E-2</c:v>
                </c:pt>
                <c:pt idx="543">
                  <c:v>2.1735293781603299E-2</c:v>
                </c:pt>
                <c:pt idx="544">
                  <c:v>2.1836566714949646E-2</c:v>
                </c:pt>
                <c:pt idx="545">
                  <c:v>2.1937838937617801E-2</c:v>
                </c:pt>
                <c:pt idx="546">
                  <c:v>2.2049110449649651E-2</c:v>
                </c:pt>
                <c:pt idx="547">
                  <c:v>2.2150381251086357E-2</c:v>
                </c:pt>
                <c:pt idx="548">
                  <c:v>2.2181651341970803E-2</c:v>
                </c:pt>
                <c:pt idx="549">
                  <c:v>2.2202920722344893E-2</c:v>
                </c:pt>
                <c:pt idx="550">
                  <c:v>2.2224189392249988E-2</c:v>
                </c:pt>
                <c:pt idx="551">
                  <c:v>2.2235457351728712E-2</c:v>
                </c:pt>
                <c:pt idx="552">
                  <c:v>2.2256724600822786E-2</c:v>
                </c:pt>
                <c:pt idx="553">
                  <c:v>2.2267991139574252E-2</c:v>
                </c:pt>
                <c:pt idx="554">
                  <c:v>2.2289256968025292E-2</c:v>
                </c:pt>
                <c:pt idx="555">
                  <c:v>2.2310522086217255E-2</c:v>
                </c:pt>
                <c:pt idx="556">
                  <c:v>2.2321786494192766E-2</c:v>
                </c:pt>
                <c:pt idx="557">
                  <c:v>2.2343050191993636E-2</c:v>
                </c:pt>
                <c:pt idx="558">
                  <c:v>2.2344313179661998E-2</c:v>
                </c:pt>
                <c:pt idx="559">
                  <c:v>2.23355754572395E-2</c:v>
                </c:pt>
                <c:pt idx="560">
                  <c:v>2.2326837024768016E-2</c:v>
                </c:pt>
                <c:pt idx="561">
                  <c:v>2.2318097882290042E-2</c:v>
                </c:pt>
                <c:pt idx="562">
                  <c:v>2.2309358029847452E-2</c:v>
                </c:pt>
                <c:pt idx="563">
                  <c:v>2.2300617467482069E-2</c:v>
                </c:pt>
                <c:pt idx="564">
                  <c:v>2.2301876195235742E-2</c:v>
                </c:pt>
                <c:pt idx="565">
                  <c:v>2.2293134213150802E-2</c:v>
                </c:pt>
                <c:pt idx="566">
                  <c:v>2.2284391521269306E-2</c:v>
                </c:pt>
                <c:pt idx="567">
                  <c:v>2.2275648119632667E-2</c:v>
                </c:pt>
                <c:pt idx="568">
                  <c:v>2.2286904008283252E-2</c:v>
                </c:pt>
                <c:pt idx="569">
                  <c:v>2.2298159187262991E-2</c:v>
                </c:pt>
                <c:pt idx="570">
                  <c:v>2.2309413656614201E-2</c:v>
                </c:pt>
                <c:pt idx="571">
                  <c:v>2.2320667416378212E-2</c:v>
                </c:pt>
                <c:pt idx="572">
                  <c:v>2.2331920466597717E-2</c:v>
                </c:pt>
                <c:pt idx="573">
                  <c:v>2.2343172807314262E-2</c:v>
                </c:pt>
                <c:pt idx="574">
                  <c:v>2.2354424438569553E-2</c:v>
                </c:pt>
                <c:pt idx="575">
                  <c:v>2.2365675360406252E-2</c:v>
                </c:pt>
                <c:pt idx="576">
                  <c:v>2.2376925572866264E-2</c:v>
                </c:pt>
                <c:pt idx="577">
                  <c:v>2.2388175075991012E-2</c:v>
                </c:pt>
                <c:pt idx="578">
                  <c:v>2.2359423869822898E-2</c:v>
                </c:pt>
                <c:pt idx="579">
                  <c:v>2.2320671954403945E-2</c:v>
                </c:pt>
                <c:pt idx="580">
                  <c:v>2.2281919329776335E-2</c:v>
                </c:pt>
                <c:pt idx="581">
                  <c:v>2.2243165995981192E-2</c:v>
                </c:pt>
                <c:pt idx="582">
                  <c:v>2.2204411953061262E-2</c:v>
                </c:pt>
                <c:pt idx="583">
                  <c:v>2.2165657201058425E-2</c:v>
                </c:pt>
                <c:pt idx="584">
                  <c:v>2.2126901740014582E-2</c:v>
                </c:pt>
                <c:pt idx="585">
                  <c:v>2.2098145569972024E-2</c:v>
                </c:pt>
                <c:pt idx="586">
                  <c:v>2.2059388690972011E-2</c:v>
                </c:pt>
                <c:pt idx="587">
                  <c:v>2.2020631103057003E-2</c:v>
                </c:pt>
                <c:pt idx="588">
                  <c:v>2.1971872806269402E-2</c:v>
                </c:pt>
                <c:pt idx="589">
                  <c:v>2.1933113800650265E-2</c:v>
                </c:pt>
                <c:pt idx="590">
                  <c:v>2.1884354086242012E-2</c:v>
                </c:pt>
                <c:pt idx="591">
                  <c:v>2.184559366308688E-2</c:v>
                </c:pt>
                <c:pt idx="592">
                  <c:v>2.1796832531226641E-2</c:v>
                </c:pt>
                <c:pt idx="593">
                  <c:v>2.1758070690703291E-2</c:v>
                </c:pt>
                <c:pt idx="594">
                  <c:v>2.1709308141558845E-2</c:v>
                </c:pt>
                <c:pt idx="595">
                  <c:v>2.1670544883835251E-2</c:v>
                </c:pt>
                <c:pt idx="596">
                  <c:v>2.1621780917574652E-2</c:v>
                </c:pt>
                <c:pt idx="597">
                  <c:v>2.1583016242818671E-2</c:v>
                </c:pt>
                <c:pt idx="598">
                  <c:v>2.1484250859609616E-2</c:v>
                </c:pt>
                <c:pt idx="599">
                  <c:v>2.1375484767989394E-2</c:v>
                </c:pt>
                <c:pt idx="600">
                  <c:v>2.1256717968000209E-2</c:v>
                </c:pt>
                <c:pt idx="601">
                  <c:v>2.1147950459683564E-2</c:v>
                </c:pt>
                <c:pt idx="602">
                  <c:v>2.10391822430816E-2</c:v>
                </c:pt>
                <c:pt idx="603">
                  <c:v>2.093041331823655E-2</c:v>
                </c:pt>
                <c:pt idx="604">
                  <c:v>2.0821643685190464E-2</c:v>
                </c:pt>
                <c:pt idx="605">
                  <c:v>2.070287334398474E-2</c:v>
                </c:pt>
                <c:pt idx="606">
                  <c:v>2.0594102294661971E-2</c:v>
                </c:pt>
                <c:pt idx="607">
                  <c:v>2.0485330537264222E-2</c:v>
                </c:pt>
                <c:pt idx="608">
                  <c:v>2.0376558071832578E-2</c:v>
                </c:pt>
                <c:pt idx="609">
                  <c:v>2.0277784898409951E-2</c:v>
                </c:pt>
                <c:pt idx="610">
                  <c:v>2.0169011017037997E-2</c:v>
                </c:pt>
                <c:pt idx="611">
                  <c:v>2.0060236427758792E-2</c:v>
                </c:pt>
                <c:pt idx="612">
                  <c:v>1.9961461130614269E-2</c:v>
                </c:pt>
                <c:pt idx="613">
                  <c:v>1.98526851256462E-2</c:v>
                </c:pt>
                <c:pt idx="614">
                  <c:v>1.9753908412896929E-2</c:v>
                </c:pt>
                <c:pt idx="615">
                  <c:v>1.9645130992408402E-2</c:v>
                </c:pt>
                <c:pt idx="616">
                  <c:v>1.9536352864222242E-2</c:v>
                </c:pt>
                <c:pt idx="617">
                  <c:v>1.9437574028380908E-2</c:v>
                </c:pt>
                <c:pt idx="618">
                  <c:v>1.9278794484925935E-2</c:v>
                </c:pt>
                <c:pt idx="619">
                  <c:v>1.9120014233899741E-2</c:v>
                </c:pt>
                <c:pt idx="620">
                  <c:v>1.8961233275343995E-2</c:v>
                </c:pt>
                <c:pt idx="621">
                  <c:v>1.8802451609301066E-2</c:v>
                </c:pt>
                <c:pt idx="622">
                  <c:v>1.8643669235812493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205E-2</c:v>
                </c:pt>
                <c:pt idx="637">
                  <c:v>1.5341848768581384E-2</c:v>
                </c:pt>
                <c:pt idx="638">
                  <c:v>1.5073055081675881E-2</c:v>
                </c:pt>
                <c:pt idx="639">
                  <c:v>1.4804260688038771E-2</c:v>
                </c:pt>
                <c:pt idx="640">
                  <c:v>1.4535465587712001E-2</c:v>
                </c:pt>
                <c:pt idx="641">
                  <c:v>1.4266669780737561E-2</c:v>
                </c:pt>
                <c:pt idx="642">
                  <c:v>1.3997873267157583E-2</c:v>
                </c:pt>
                <c:pt idx="643">
                  <c:v>1.3719076047013673E-2</c:v>
                </c:pt>
                <c:pt idx="644">
                  <c:v>1.3450278120348033E-2</c:v>
                </c:pt>
                <c:pt idx="645">
                  <c:v>1.3181479487202904E-2</c:v>
                </c:pt>
                <c:pt idx="646">
                  <c:v>1.2912680147619747E-2</c:v>
                </c:pt>
                <c:pt idx="647">
                  <c:v>1.2643880101640959E-2</c:v>
                </c:pt>
                <c:pt idx="648">
                  <c:v>1.2565079349308561E-2</c:v>
                </c:pt>
                <c:pt idx="649">
                  <c:v>1.2506277890664101E-2</c:v>
                </c:pt>
                <c:pt idx="650">
                  <c:v>1.2447475725750112E-2</c:v>
                </c:pt>
                <c:pt idx="651">
                  <c:v>1.2398672854608106E-2</c:v>
                </c:pt>
                <c:pt idx="652">
                  <c:v>1.2339869277280421E-2</c:v>
                </c:pt>
                <c:pt idx="653">
                  <c:v>1.2281064993808863E-2</c:v>
                </c:pt>
                <c:pt idx="654">
                  <c:v>1.2232260004235468E-2</c:v>
                </c:pt>
                <c:pt idx="655">
                  <c:v>1.2173454308602241E-2</c:v>
                </c:pt>
                <c:pt idx="656">
                  <c:v>1.2114647906951066E-2</c:v>
                </c:pt>
                <c:pt idx="657">
                  <c:v>1.205584079932423E-2</c:v>
                </c:pt>
                <c:pt idx="658">
                  <c:v>1.2217032985763394E-2</c:v>
                </c:pt>
                <c:pt idx="659">
                  <c:v>1.2388224466310663E-2</c:v>
                </c:pt>
                <c:pt idx="660">
                  <c:v>1.2569415241008103E-2</c:v>
                </c:pt>
                <c:pt idx="661">
                  <c:v>1.2740605309897523E-2</c:v>
                </c:pt>
                <c:pt idx="662">
                  <c:v>1.2921794673020945E-2</c:v>
                </c:pt>
                <c:pt idx="663">
                  <c:v>1.3092983330420499E-2</c:v>
                </c:pt>
                <c:pt idx="664">
                  <c:v>1.3274171282138279E-2</c:v>
                </c:pt>
                <c:pt idx="665">
                  <c:v>1.3445358528215842E-2</c:v>
                </c:pt>
                <c:pt idx="666">
                  <c:v>1.3626545068695511E-2</c:v>
                </c:pt>
                <c:pt idx="667">
                  <c:v>1.3797730903619097E-2</c:v>
                </c:pt>
                <c:pt idx="668">
                  <c:v>1.3958916033028734E-2</c:v>
                </c:pt>
                <c:pt idx="669">
                  <c:v>1.4130100456966391E-2</c:v>
                </c:pt>
                <c:pt idx="670">
                  <c:v>1.4291284175473916E-2</c:v>
                </c:pt>
                <c:pt idx="671">
                  <c:v>1.4452467188593558E-2</c:v>
                </c:pt>
                <c:pt idx="672">
                  <c:v>1.4623649496367214E-2</c:v>
                </c:pt>
                <c:pt idx="673">
                  <c:v>1.4784831098836684E-2</c:v>
                </c:pt>
                <c:pt idx="674">
                  <c:v>1.4946011996043959E-2</c:v>
                </c:pt>
                <c:pt idx="675">
                  <c:v>1.5107192188031259E-2</c:v>
                </c:pt>
                <c:pt idx="676">
                  <c:v>1.5278371674840446E-2</c:v>
                </c:pt>
                <c:pt idx="677">
                  <c:v>1.5439550456513561E-2</c:v>
                </c:pt>
                <c:pt idx="678">
                  <c:v>1.5580728533092569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433E-2</c:v>
                </c:pt>
                <c:pt idx="687">
                  <c:v>1.6831299499995629E-2</c:v>
                </c:pt>
                <c:pt idx="688">
                  <c:v>1.6872470527942669E-2</c:v>
                </c:pt>
                <c:pt idx="689">
                  <c:v>1.6903640851257465E-2</c:v>
                </c:pt>
                <c:pt idx="690">
                  <c:v>1.6934810469982138E-2</c:v>
                </c:pt>
                <c:pt idx="691">
                  <c:v>1.6955979384158371E-2</c:v>
                </c:pt>
                <c:pt idx="692">
                  <c:v>1.6987147593828227E-2</c:v>
                </c:pt>
                <c:pt idx="693">
                  <c:v>1.7018315099033912E-2</c:v>
                </c:pt>
                <c:pt idx="694">
                  <c:v>1.7049481899817379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63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117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423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79E-2</c:v>
                </c:pt>
                <c:pt idx="739">
                  <c:v>1.746125953880618E-2</c:v>
                </c:pt>
                <c:pt idx="740">
                  <c:v>1.7432393981552011E-2</c:v>
                </c:pt>
                <c:pt idx="741">
                  <c:v>1.7393527721848948E-2</c:v>
                </c:pt>
                <c:pt idx="742">
                  <c:v>1.7364660759739015E-2</c:v>
                </c:pt>
                <c:pt idx="743">
                  <c:v>1.7335793095264201E-2</c:v>
                </c:pt>
                <c:pt idx="744">
                  <c:v>1.7296924728466445E-2</c:v>
                </c:pt>
                <c:pt idx="745">
                  <c:v>1.7268055659387885E-2</c:v>
                </c:pt>
                <c:pt idx="746">
                  <c:v>1.7239185888070135E-2</c:v>
                </c:pt>
                <c:pt idx="747">
                  <c:v>1.721031541455556E-2</c:v>
                </c:pt>
                <c:pt idx="748">
                  <c:v>1.7181444238886102E-2</c:v>
                </c:pt>
                <c:pt idx="749">
                  <c:v>1.7152572361103503E-2</c:v>
                </c:pt>
                <c:pt idx="750">
                  <c:v>1.7133699781250011E-2</c:v>
                </c:pt>
                <c:pt idx="751">
                  <c:v>1.7104826499367648E-2</c:v>
                </c:pt>
                <c:pt idx="752">
                  <c:v>1.707595251549798E-2</c:v>
                </c:pt>
                <c:pt idx="753">
                  <c:v>1.7057077829683451E-2</c:v>
                </c:pt>
                <c:pt idx="754">
                  <c:v>1.7028202441965873E-2</c:v>
                </c:pt>
                <c:pt idx="755">
                  <c:v>1.6999326352387281E-2</c:v>
                </c:pt>
                <c:pt idx="756">
                  <c:v>1.698044956098967E-2</c:v>
                </c:pt>
                <c:pt idx="757">
                  <c:v>1.695157206781495E-2</c:v>
                </c:pt>
                <c:pt idx="758">
                  <c:v>1.6892693872904999E-2</c:v>
                </c:pt>
                <c:pt idx="759">
                  <c:v>1.6833814976302045E-2</c:v>
                </c:pt>
                <c:pt idx="760">
                  <c:v>1.6784935378048021E-2</c:v>
                </c:pt>
                <c:pt idx="761">
                  <c:v>1.6726055078184841E-2</c:v>
                </c:pt>
                <c:pt idx="762">
                  <c:v>1.6667174076754561E-2</c:v>
                </c:pt>
                <c:pt idx="763">
                  <c:v>1.6618292373799096E-2</c:v>
                </c:pt>
                <c:pt idx="764">
                  <c:v>1.6559409969360624E-2</c:v>
                </c:pt>
                <c:pt idx="765">
                  <c:v>1.6500526863480889E-2</c:v>
                </c:pt>
                <c:pt idx="766">
                  <c:v>1.6441643056201813E-2</c:v>
                </c:pt>
                <c:pt idx="767">
                  <c:v>1.6392758547565792E-2</c:v>
                </c:pt>
                <c:pt idx="768">
                  <c:v>1.6343873337614508E-2</c:v>
                </c:pt>
                <c:pt idx="769">
                  <c:v>1.6284987426389785E-2</c:v>
                </c:pt>
                <c:pt idx="770">
                  <c:v>1.6236100813934003E-2</c:v>
                </c:pt>
                <c:pt idx="771">
                  <c:v>1.6187213500288969E-2</c:v>
                </c:pt>
                <c:pt idx="772">
                  <c:v>1.6138325485496721E-2</c:v>
                </c:pt>
                <c:pt idx="773">
                  <c:v>1.6089436769599182E-2</c:v>
                </c:pt>
                <c:pt idx="774">
                  <c:v>1.6040547352638455E-2</c:v>
                </c:pt>
                <c:pt idx="775">
                  <c:v>1.5991657234656263E-2</c:v>
                </c:pt>
                <c:pt idx="776">
                  <c:v>1.5942766415694851E-2</c:v>
                </c:pt>
                <c:pt idx="777">
                  <c:v>1.5883874895796238E-2</c:v>
                </c:pt>
                <c:pt idx="778">
                  <c:v>1.5824982675002083E-2</c:v>
                </c:pt>
                <c:pt idx="779">
                  <c:v>1.576608975335474E-2</c:v>
                </c:pt>
                <c:pt idx="780">
                  <c:v>1.5697196130896013E-2</c:v>
                </c:pt>
                <c:pt idx="781">
                  <c:v>1.5638301807667929E-2</c:v>
                </c:pt>
                <c:pt idx="782">
                  <c:v>1.5579406783712481E-2</c:v>
                </c:pt>
                <c:pt idx="783">
                  <c:v>1.5510511059071641E-2</c:v>
                </c:pt>
                <c:pt idx="784">
                  <c:v>1.5451614633787471E-2</c:v>
                </c:pt>
                <c:pt idx="785">
                  <c:v>1.5392717507901738E-2</c:v>
                </c:pt>
                <c:pt idx="786">
                  <c:v>1.5323819681456791E-2</c:v>
                </c:pt>
                <c:pt idx="787">
                  <c:v>1.526492115449421E-2</c:v>
                </c:pt>
                <c:pt idx="788">
                  <c:v>1.5156021927056257E-2</c:v>
                </c:pt>
                <c:pt idx="789">
                  <c:v>1.5057121999184873E-2</c:v>
                </c:pt>
                <c:pt idx="790">
                  <c:v>1.4948221370921999E-2</c:v>
                </c:pt>
                <c:pt idx="791">
                  <c:v>1.4839320042309645E-2</c:v>
                </c:pt>
                <c:pt idx="792">
                  <c:v>1.4740418013389841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354E-2</c:v>
                </c:pt>
                <c:pt idx="802">
                  <c:v>1.3721359216516977E-2</c:v>
                </c:pt>
                <c:pt idx="803">
                  <c:v>1.3622449486985863E-2</c:v>
                </c:pt>
                <c:pt idx="804">
                  <c:v>1.3523539057651187E-2</c:v>
                </c:pt>
                <c:pt idx="805">
                  <c:v>1.3424627928554755E-2</c:v>
                </c:pt>
                <c:pt idx="806">
                  <c:v>1.3325716099738781E-2</c:v>
                </c:pt>
                <c:pt idx="807">
                  <c:v>1.3226803571245102E-2</c:v>
                </c:pt>
                <c:pt idx="808">
                  <c:v>1.3177890343115867E-2</c:v>
                </c:pt>
                <c:pt idx="809">
                  <c:v>1.3128976415392762E-2</c:v>
                </c:pt>
                <c:pt idx="810">
                  <c:v>1.308006178811813E-2</c:v>
                </c:pt>
                <c:pt idx="811">
                  <c:v>1.3031146461333548E-2</c:v>
                </c:pt>
                <c:pt idx="812">
                  <c:v>1.2982230435081343E-2</c:v>
                </c:pt>
                <c:pt idx="813">
                  <c:v>1.2933313709403399E-2</c:v>
                </c:pt>
                <c:pt idx="814">
                  <c:v>1.2874396284341698E-2</c:v>
                </c:pt>
                <c:pt idx="815">
                  <c:v>1.2825478159938371E-2</c:v>
                </c:pt>
                <c:pt idx="816">
                  <c:v>1.2776559336235152E-2</c:v>
                </c:pt>
                <c:pt idx="817">
                  <c:v>1.273763981327398E-2</c:v>
                </c:pt>
                <c:pt idx="818">
                  <c:v>1.2748719591097149E-2</c:v>
                </c:pt>
                <c:pt idx="819">
                  <c:v>1.2759798669746482E-2</c:v>
                </c:pt>
                <c:pt idx="820">
                  <c:v>1.277087704926411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62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742E-2</c:v>
                </c:pt>
                <c:pt idx="843">
                  <c:v>1.3305486914354793E-2</c:v>
                </c:pt>
                <c:pt idx="844">
                  <c:v>1.3356548527304838E-2</c:v>
                </c:pt>
                <c:pt idx="845">
                  <c:v>1.3407609442172841E-2</c:v>
                </c:pt>
                <c:pt idx="846">
                  <c:v>1.3448669659000581E-2</c:v>
                </c:pt>
                <c:pt idx="847">
                  <c:v>1.3499729177830161E-2</c:v>
                </c:pt>
                <c:pt idx="848">
                  <c:v>1.3580787998703693E-2</c:v>
                </c:pt>
                <c:pt idx="849">
                  <c:v>1.3651846121662897E-2</c:v>
                </c:pt>
                <c:pt idx="850">
                  <c:v>1.3722903546750063E-2</c:v>
                </c:pt>
                <c:pt idx="851">
                  <c:v>1.3793960274006922E-2</c:v>
                </c:pt>
                <c:pt idx="852">
                  <c:v>1.3865016303475589E-2</c:v>
                </c:pt>
                <c:pt idx="853">
                  <c:v>1.3936071635198184E-2</c:v>
                </c:pt>
                <c:pt idx="854">
                  <c:v>1.4007126269216364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68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43E-2</c:v>
                </c:pt>
                <c:pt idx="881">
                  <c:v>1.5515337808931315E-2</c:v>
                </c:pt>
                <c:pt idx="882">
                  <c:v>1.5526372924278053E-2</c:v>
                </c:pt>
                <c:pt idx="883">
                  <c:v>1.5537407343138309E-2</c:v>
                </c:pt>
                <c:pt idx="884">
                  <c:v>1.5548441065553781E-2</c:v>
                </c:pt>
                <c:pt idx="885">
                  <c:v>1.5559474091566824E-2</c:v>
                </c:pt>
                <c:pt idx="886">
                  <c:v>1.5570506421219085E-2</c:v>
                </c:pt>
                <c:pt idx="887">
                  <c:v>1.5581538054552899E-2</c:v>
                </c:pt>
                <c:pt idx="888">
                  <c:v>1.5562568991609883E-2</c:v>
                </c:pt>
                <c:pt idx="889">
                  <c:v>1.5543599232432445E-2</c:v>
                </c:pt>
                <c:pt idx="890">
                  <c:v>1.5524628777062122E-2</c:v>
                </c:pt>
                <c:pt idx="891">
                  <c:v>1.5495657625541072E-2</c:v>
                </c:pt>
                <c:pt idx="892">
                  <c:v>1.547668577791142E-2</c:v>
                </c:pt>
                <c:pt idx="893">
                  <c:v>1.5457713234215143E-2</c:v>
                </c:pt>
                <c:pt idx="894">
                  <c:v>1.543873999449405E-2</c:v>
                </c:pt>
                <c:pt idx="895">
                  <c:v>1.5419766058790278E-2</c:v>
                </c:pt>
                <c:pt idx="896">
                  <c:v>1.5400791427145741E-2</c:v>
                </c:pt>
                <c:pt idx="897">
                  <c:v>1.5381816099602548E-2</c:v>
                </c:pt>
                <c:pt idx="898">
                  <c:v>1.5352840076202415E-2</c:v>
                </c:pt>
                <c:pt idx="899">
                  <c:v>1.5333863356987621E-2</c:v>
                </c:pt>
                <c:pt idx="900">
                  <c:v>1.5304885942000104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513E-2</c:v>
                </c:pt>
                <c:pt idx="917">
                  <c:v>1.5062163474660601E-2</c:v>
                </c:pt>
                <c:pt idx="918">
                  <c:v>1.5063173542942818E-2</c:v>
                </c:pt>
                <c:pt idx="919">
                  <c:v>1.507418291624987E-2</c:v>
                </c:pt>
                <c:pt idx="920">
                  <c:v>1.5075191594623991E-2</c:v>
                </c:pt>
                <c:pt idx="921">
                  <c:v>1.5076199578107083E-2</c:v>
                </c:pt>
                <c:pt idx="922">
                  <c:v>1.5087206866741119E-2</c:v>
                </c:pt>
                <c:pt idx="923">
                  <c:v>1.5088213460568073E-2</c:v>
                </c:pt>
                <c:pt idx="924">
                  <c:v>1.5089219359629966E-2</c:v>
                </c:pt>
                <c:pt idx="925">
                  <c:v>1.5100224563968815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11E-2</c:v>
                </c:pt>
                <c:pt idx="941">
                  <c:v>1.4896213385311758E-2</c:v>
                </c:pt>
                <c:pt idx="942">
                  <c:v>1.4867206785782225E-2</c:v>
                </c:pt>
                <c:pt idx="943">
                  <c:v>1.4838199492285403E-2</c:v>
                </c:pt>
                <c:pt idx="944">
                  <c:v>1.4799191504863253E-2</c:v>
                </c:pt>
                <c:pt idx="945">
                  <c:v>1.477018282355776E-2</c:v>
                </c:pt>
                <c:pt idx="946">
                  <c:v>1.474117344841106E-2</c:v>
                </c:pt>
                <c:pt idx="947">
                  <c:v>1.4682163379464763E-2</c:v>
                </c:pt>
                <c:pt idx="948">
                  <c:v>1.4573152616761243E-2</c:v>
                </c:pt>
                <c:pt idx="949">
                  <c:v>1.4464141160342281E-2</c:v>
                </c:pt>
                <c:pt idx="950">
                  <c:v>1.4355129010250073E-2</c:v>
                </c:pt>
                <c:pt idx="951">
                  <c:v>1.4236116166526298E-2</c:v>
                </c:pt>
                <c:pt idx="952">
                  <c:v>1.4127102629213201E-2</c:v>
                </c:pt>
                <c:pt idx="953">
                  <c:v>1.4018088398352661E-2</c:v>
                </c:pt>
                <c:pt idx="954">
                  <c:v>1.3909073473986681E-2</c:v>
                </c:pt>
                <c:pt idx="955">
                  <c:v>1.3800057856157349E-2</c:v>
                </c:pt>
                <c:pt idx="956">
                  <c:v>1.3681041544906423E-2</c:v>
                </c:pt>
                <c:pt idx="957">
                  <c:v>1.3582024540276096E-2</c:v>
                </c:pt>
                <c:pt idx="958">
                  <c:v>1.3493006842308201E-2</c:v>
                </c:pt>
                <c:pt idx="959">
                  <c:v>1.3403988451044874E-2</c:v>
                </c:pt>
                <c:pt idx="960">
                  <c:v>1.3314969366528021E-2</c:v>
                </c:pt>
                <c:pt idx="961">
                  <c:v>1.3235949588799638E-2</c:v>
                </c:pt>
                <c:pt idx="962">
                  <c:v>1.3146929117901747E-2</c:v>
                </c:pt>
                <c:pt idx="963">
                  <c:v>1.3057907953876248E-2</c:v>
                </c:pt>
                <c:pt idx="964">
                  <c:v>1.2968886096765414E-2</c:v>
                </c:pt>
                <c:pt idx="965">
                  <c:v>1.2889863546610801E-2</c:v>
                </c:pt>
                <c:pt idx="966">
                  <c:v>1.2800840303454641E-2</c:v>
                </c:pt>
                <c:pt idx="967">
                  <c:v>1.2681816367338923E-2</c:v>
                </c:pt>
                <c:pt idx="968">
                  <c:v>1.2502791738305629E-2</c:v>
                </c:pt>
                <c:pt idx="969">
                  <c:v>1.2313766416396574E-2</c:v>
                </c:pt>
                <c:pt idx="970">
                  <c:v>1.2124740401653997E-2</c:v>
                </c:pt>
                <c:pt idx="971">
                  <c:v>1.1945713694119859E-2</c:v>
                </c:pt>
                <c:pt idx="972">
                  <c:v>1.1756686293835961E-2</c:v>
                </c:pt>
                <c:pt idx="973">
                  <c:v>1.1577658200844373E-2</c:v>
                </c:pt>
                <c:pt idx="974">
                  <c:v>1.1388629415187314E-2</c:v>
                </c:pt>
                <c:pt idx="975">
                  <c:v>1.1209599936906263E-2</c:v>
                </c:pt>
                <c:pt idx="976">
                  <c:v>1.102056976604375E-2</c:v>
                </c:pt>
                <c:pt idx="977">
                  <c:v>1.0811538902641346E-2</c:v>
                </c:pt>
                <c:pt idx="978">
                  <c:v>1.0552507346741303E-2</c:v>
                </c:pt>
                <c:pt idx="979">
                  <c:v>1.0293475098385643E-2</c:v>
                </c:pt>
                <c:pt idx="980">
                  <c:v>1.004444215761602E-2</c:v>
                </c:pt>
                <c:pt idx="981">
                  <c:v>9.7854085244747768E-3</c:v>
                </c:pt>
                <c:pt idx="982">
                  <c:v>9.5263741990036666E-3</c:v>
                </c:pt>
                <c:pt idx="983">
                  <c:v>9.2673391812448398E-3</c:v>
                </c:pt>
                <c:pt idx="984">
                  <c:v>9.0083034712401949E-3</c:v>
                </c:pt>
                <c:pt idx="985">
                  <c:v>8.7492670690317489E-3</c:v>
                </c:pt>
                <c:pt idx="986">
                  <c:v>8.4902299746615062E-3</c:v>
                </c:pt>
                <c:pt idx="987">
                  <c:v>8.2511921881714134E-3</c:v>
                </c:pt>
                <c:pt idx="988">
                  <c:v>8.0621537096034705E-3</c:v>
                </c:pt>
                <c:pt idx="989">
                  <c:v>7.8631145389996826E-3</c:v>
                </c:pt>
                <c:pt idx="990">
                  <c:v>7.6640746764020055E-3</c:v>
                </c:pt>
                <c:pt idx="991">
                  <c:v>7.4650341218524714E-3</c:v>
                </c:pt>
                <c:pt idx="992">
                  <c:v>7.2659928753930434E-3</c:v>
                </c:pt>
                <c:pt idx="993">
                  <c:v>7.0769509370656814E-3</c:v>
                </c:pt>
                <c:pt idx="994">
                  <c:v>6.8779083069124419E-3</c:v>
                </c:pt>
                <c:pt idx="995">
                  <c:v>6.6788649849752824E-3</c:v>
                </c:pt>
                <c:pt idx="996">
                  <c:v>6.4798209712961857E-3</c:v>
                </c:pt>
                <c:pt idx="997">
                  <c:v>6.3307762659170494E-3</c:v>
                </c:pt>
                <c:pt idx="998">
                  <c:v>6.2617308688800166E-3</c:v>
                </c:pt>
                <c:pt idx="999">
                  <c:v>6.1926847802270119E-3</c:v>
                </c:pt>
                <c:pt idx="1000">
                  <c:v>6.1236380000000024E-3</c:v>
                </c:pt>
                <c:pt idx="1001">
                  <c:v>6.0545905282410051E-3</c:v>
                </c:pt>
                <c:pt idx="1002">
                  <c:v>5.9855423649920539E-3</c:v>
                </c:pt>
                <c:pt idx="1003">
                  <c:v>5.9164935102950034E-3</c:v>
                </c:pt>
                <c:pt idx="1004">
                  <c:v>5.8474439641919024E-3</c:v>
                </c:pt>
                <c:pt idx="1005">
                  <c:v>5.7783937267248068E-3</c:v>
                </c:pt>
                <c:pt idx="1006">
                  <c:v>5.7093427979356196E-3</c:v>
                </c:pt>
                <c:pt idx="1007">
                  <c:v>5.7202911778663134E-3</c:v>
                </c:pt>
                <c:pt idx="1008">
                  <c:v>5.8612388665589855E-3</c:v>
                </c:pt>
                <c:pt idx="1009">
                  <c:v>6.0021858640555365E-3</c:v>
                </c:pt>
                <c:pt idx="1010">
                  <c:v>6.1331321703980164E-3</c:v>
                </c:pt>
                <c:pt idx="1011">
                  <c:v>6.2740777856284046E-3</c:v>
                </c:pt>
                <c:pt idx="1012">
                  <c:v>6.4150227097885806E-3</c:v>
                </c:pt>
                <c:pt idx="1013">
                  <c:v>6.5559669429206434E-3</c:v>
                </c:pt>
                <c:pt idx="1014">
                  <c:v>6.6969104850665134E-3</c:v>
                </c:pt>
                <c:pt idx="1015">
                  <c:v>6.8378533362682724E-3</c:v>
                </c:pt>
                <c:pt idx="1016">
                  <c:v>6.9687954965678553E-3</c:v>
                </c:pt>
                <c:pt idx="1017">
                  <c:v>7.1697369660071956E-3</c:v>
                </c:pt>
                <c:pt idx="1018">
                  <c:v>7.480677744628416E-3</c:v>
                </c:pt>
                <c:pt idx="1019">
                  <c:v>7.7816178324733231E-3</c:v>
                </c:pt>
                <c:pt idx="1020">
                  <c:v>8.0825572295841266E-3</c:v>
                </c:pt>
                <c:pt idx="1021">
                  <c:v>8.3934959360025783E-3</c:v>
                </c:pt>
                <c:pt idx="1022">
                  <c:v>8.6944339517707227E-3</c:v>
                </c:pt>
                <c:pt idx="1023">
                  <c:v>8.9953712769307026E-3</c:v>
                </c:pt>
                <c:pt idx="1024">
                  <c:v>9.306307911524446E-3</c:v>
                </c:pt>
                <c:pt idx="1025">
                  <c:v>9.60724385559375E-3</c:v>
                </c:pt>
                <c:pt idx="1026">
                  <c:v>9.9081791091808497E-3</c:v>
                </c:pt>
                <c:pt idx="1027">
                  <c:v>1.0209113672327619E-2</c:v>
                </c:pt>
                <c:pt idx="1028">
                  <c:v>1.0490047545076099E-2</c:v>
                </c:pt>
                <c:pt idx="1029">
                  <c:v>1.076098072746832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819E-2</c:v>
                </c:pt>
                <c:pt idx="1038">
                  <c:v>1.3109348309890261E-2</c:v>
                </c:pt>
                <c:pt idx="1039">
                  <c:v>1.3260274591028381E-2</c:v>
                </c:pt>
                <c:pt idx="1040">
                  <c:v>1.3411200182271998E-2</c:v>
                </c:pt>
                <c:pt idx="1041">
                  <c:v>1.356212508366331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345E-2</c:v>
                </c:pt>
                <c:pt idx="1054">
                  <c:v>1.5124086044277158E-2</c:v>
                </c:pt>
                <c:pt idx="1055">
                  <c:v>1.5215001292142281E-2</c:v>
                </c:pt>
                <c:pt idx="1056">
                  <c:v>1.5315915850784758E-2</c:v>
                </c:pt>
                <c:pt idx="1057">
                  <c:v>1.5416829720246605E-2</c:v>
                </c:pt>
                <c:pt idx="1058">
                  <c:v>1.5527742900569796E-2</c:v>
                </c:pt>
                <c:pt idx="1059">
                  <c:v>1.5628655391796253E-2</c:v>
                </c:pt>
                <c:pt idx="1060">
                  <c:v>1.5739567193968025E-2</c:v>
                </c:pt>
                <c:pt idx="1061">
                  <c:v>1.5850478307127193E-2</c:v>
                </c:pt>
                <c:pt idx="1062">
                  <c:v>1.5961388731315484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633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247E-2</c:v>
                </c:pt>
                <c:pt idx="1082">
                  <c:v>1.6139452595889267E-2</c:v>
                </c:pt>
                <c:pt idx="1083">
                  <c:v>1.6100348561391434E-2</c:v>
                </c:pt>
                <c:pt idx="1084">
                  <c:v>1.6051243838846596E-2</c:v>
                </c:pt>
                <c:pt idx="1085">
                  <c:v>1.6012138428296754E-2</c:v>
                </c:pt>
                <c:pt idx="1086">
                  <c:v>1.5963032329783869E-2</c:v>
                </c:pt>
                <c:pt idx="1087">
                  <c:v>1.5913925543350041E-2</c:v>
                </c:pt>
                <c:pt idx="1088">
                  <c:v>1.5854818069037203E-2</c:v>
                </c:pt>
                <c:pt idx="1089">
                  <c:v>1.5805709906887188E-2</c:v>
                </c:pt>
                <c:pt idx="1090">
                  <c:v>1.5746601056942009E-2</c:v>
                </c:pt>
                <c:pt idx="1091">
                  <c:v>1.5687491519243861E-2</c:v>
                </c:pt>
                <c:pt idx="1092">
                  <c:v>1.5638381293834623E-2</c:v>
                </c:pt>
                <c:pt idx="1093">
                  <c:v>1.5579270380756266E-2</c:v>
                </c:pt>
                <c:pt idx="1094">
                  <c:v>1.5520158780050931E-2</c:v>
                </c:pt>
                <c:pt idx="1095">
                  <c:v>1.5461046491760265E-2</c:v>
                </c:pt>
                <c:pt idx="1096">
                  <c:v>1.5411933515926539E-2</c:v>
                </c:pt>
                <c:pt idx="1097">
                  <c:v>1.5362819852591653E-2</c:v>
                </c:pt>
                <c:pt idx="1098">
                  <c:v>1.5343705501797623E-2</c:v>
                </c:pt>
                <c:pt idx="1099">
                  <c:v>1.531459046358642E-2</c:v>
                </c:pt>
                <c:pt idx="1100">
                  <c:v>1.5285474738000127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145E-2</c:v>
                </c:pt>
                <c:pt idx="1111">
                  <c:v>1.4865156401795757E-2</c:v>
                </c:pt>
                <c:pt idx="1112">
                  <c:v>1.4816032430982146E-2</c:v>
                </c:pt>
                <c:pt idx="1113">
                  <c:v>1.4756907773339198E-2</c:v>
                </c:pt>
                <c:pt idx="1114">
                  <c:v>1.4697782428908896E-2</c:v>
                </c:pt>
                <c:pt idx="1115">
                  <c:v>1.4638656397733249E-2</c:v>
                </c:pt>
                <c:pt idx="1116">
                  <c:v>1.4589529679854298E-2</c:v>
                </c:pt>
                <c:pt idx="1117">
                  <c:v>1.4540402275313781E-2</c:v>
                </c:pt>
                <c:pt idx="1118">
                  <c:v>1.4491274184153939E-2</c:v>
                </c:pt>
                <c:pt idx="1119">
                  <c:v>1.4452145406416681E-2</c:v>
                </c:pt>
                <c:pt idx="1120">
                  <c:v>1.4403015942143993E-2</c:v>
                </c:pt>
                <c:pt idx="1121">
                  <c:v>1.4363885791377968E-2</c:v>
                </c:pt>
                <c:pt idx="1122">
                  <c:v>1.4314754954160319E-2</c:v>
                </c:pt>
                <c:pt idx="1123">
                  <c:v>1.4275623430533291E-2</c:v>
                </c:pt>
                <c:pt idx="1124">
                  <c:v>1.4226491220538763E-2</c:v>
                </c:pt>
                <c:pt idx="1125">
                  <c:v>1.4187358324218751E-2</c:v>
                </c:pt>
                <c:pt idx="1126">
                  <c:v>1.4138224741615251E-2</c:v>
                </c:pt>
                <c:pt idx="1127">
                  <c:v>1.4069090472770236E-2</c:v>
                </c:pt>
                <c:pt idx="1128">
                  <c:v>1.3969955517725775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47E-2</c:v>
                </c:pt>
                <c:pt idx="1140">
                  <c:v>1.2430282548912021E-2</c:v>
                </c:pt>
                <c:pt idx="1141">
                  <c:v>1.2241138677094573E-2</c:v>
                </c:pt>
                <c:pt idx="1142">
                  <c:v>1.2041994119665425E-2</c:v>
                </c:pt>
                <c:pt idx="1143">
                  <c:v>1.1842848876666603E-2</c:v>
                </c:pt>
                <c:pt idx="1144">
                  <c:v>1.1643702948140065E-2</c:v>
                </c:pt>
                <c:pt idx="1145">
                  <c:v>1.1444556334127876E-2</c:v>
                </c:pt>
                <c:pt idx="1146">
                  <c:v>1.1255409034671721E-2</c:v>
                </c:pt>
                <c:pt idx="1147">
                  <c:v>1.1016261049813961E-2</c:v>
                </c:pt>
                <c:pt idx="1148">
                  <c:v>1.0757112379596378E-2</c:v>
                </c:pt>
                <c:pt idx="1149">
                  <c:v>1.0487963024061088E-2</c:v>
                </c:pt>
                <c:pt idx="1150">
                  <c:v>1.0228812983249912E-2</c:v>
                </c:pt>
                <c:pt idx="1151">
                  <c:v>9.9596622572052668E-3</c:v>
                </c:pt>
                <c:pt idx="1152">
                  <c:v>9.7005108459684228E-3</c:v>
                </c:pt>
                <c:pt idx="1153">
                  <c:v>9.4313587495818418E-3</c:v>
                </c:pt>
                <c:pt idx="1154">
                  <c:v>9.1722059680875226E-3</c:v>
                </c:pt>
                <c:pt idx="1155">
                  <c:v>8.9030525015273664E-3</c:v>
                </c:pt>
                <c:pt idx="1156">
                  <c:v>8.6438983499431549E-3</c:v>
                </c:pt>
                <c:pt idx="1157">
                  <c:v>8.4347435133772884E-3</c:v>
                </c:pt>
                <c:pt idx="1158">
                  <c:v>8.2855879918714726E-3</c:v>
                </c:pt>
                <c:pt idx="1159">
                  <c:v>8.1264317854677047E-3</c:v>
                </c:pt>
                <c:pt idx="1160">
                  <c:v>7.9772748942080578E-3</c:v>
                </c:pt>
                <c:pt idx="1161">
                  <c:v>7.8181173181344349E-3</c:v>
                </c:pt>
                <c:pt idx="1162">
                  <c:v>7.6689590572889465E-3</c:v>
                </c:pt>
                <c:pt idx="1163">
                  <c:v>7.5098001117135556E-3</c:v>
                </c:pt>
                <c:pt idx="1164">
                  <c:v>7.3606404814501739E-3</c:v>
                </c:pt>
                <c:pt idx="1165">
                  <c:v>7.2014801665407904E-3</c:v>
                </c:pt>
                <c:pt idx="1166">
                  <c:v>7.052319167027421E-3</c:v>
                </c:pt>
                <c:pt idx="1167">
                  <c:v>6.9831574829521638E-3</c:v>
                </c:pt>
                <c:pt idx="1168">
                  <c:v>6.9739951143567916E-3</c:v>
                </c:pt>
                <c:pt idx="1169">
                  <c:v>6.9648320612833913E-3</c:v>
                </c:pt>
                <c:pt idx="1170">
                  <c:v>6.9556683237740908E-3</c:v>
                </c:pt>
                <c:pt idx="1171">
                  <c:v>6.9465039018706647E-3</c:v>
                </c:pt>
                <c:pt idx="1172">
                  <c:v>6.9373387956151783E-3</c:v>
                </c:pt>
                <c:pt idx="1173">
                  <c:v>6.9381730050496696E-3</c:v>
                </c:pt>
                <c:pt idx="1174">
                  <c:v>6.9290065302159559E-3</c:v>
                </c:pt>
                <c:pt idx="1175">
                  <c:v>6.9198393711562833E-3</c:v>
                </c:pt>
                <c:pt idx="1176">
                  <c:v>6.9106715279124717E-3</c:v>
                </c:pt>
                <c:pt idx="1177">
                  <c:v>7.0015030005265546E-3</c:v>
                </c:pt>
                <c:pt idx="1178">
                  <c:v>7.1523337890404834E-3</c:v>
                </c:pt>
                <c:pt idx="1179">
                  <c:v>7.3131638934963465E-3</c:v>
                </c:pt>
                <c:pt idx="1180">
                  <c:v>7.4739933139360793E-3</c:v>
                </c:pt>
                <c:pt idx="1181">
                  <c:v>7.6248220504015196E-3</c:v>
                </c:pt>
                <c:pt idx="1182">
                  <c:v>7.7856501029349347E-3</c:v>
                </c:pt>
                <c:pt idx="1183">
                  <c:v>7.9464774715780982E-3</c:v>
                </c:pt>
                <c:pt idx="1184">
                  <c:v>8.0973041563730027E-3</c:v>
                </c:pt>
                <c:pt idx="1185">
                  <c:v>8.2581301573617667E-3</c:v>
                </c:pt>
                <c:pt idx="1186">
                  <c:v>8.4189554745862788E-3</c:v>
                </c:pt>
                <c:pt idx="1187">
                  <c:v>8.5597801080887319E-3</c:v>
                </c:pt>
                <c:pt idx="1188">
                  <c:v>8.6906040579107068E-3</c:v>
                </c:pt>
                <c:pt idx="1189">
                  <c:v>8.8214273240944663E-3</c:v>
                </c:pt>
                <c:pt idx="1190">
                  <c:v>8.9622499066821047E-3</c:v>
                </c:pt>
                <c:pt idx="1191">
                  <c:v>9.0930718057152526E-3</c:v>
                </c:pt>
                <c:pt idx="1192">
                  <c:v>9.2238930212362197E-3</c:v>
                </c:pt>
                <c:pt idx="1193">
                  <c:v>9.3547135532870106E-3</c:v>
                </c:pt>
                <c:pt idx="1194">
                  <c:v>9.4855334019093782E-3</c:v>
                </c:pt>
                <c:pt idx="1195">
                  <c:v>9.6263525671452747E-3</c:v>
                </c:pt>
                <c:pt idx="1196">
                  <c:v>9.7571710490369223E-3</c:v>
                </c:pt>
                <c:pt idx="1197">
                  <c:v>9.8679888476263695E-3</c:v>
                </c:pt>
                <c:pt idx="1198">
                  <c:v>9.9688059629552267E-3</c:v>
                </c:pt>
                <c:pt idx="1199">
                  <c:v>1.0059622395065793E-2</c:v>
                </c:pt>
                <c:pt idx="1200">
                  <c:v>1.0160438144000094E-2</c:v>
                </c:pt>
                <c:pt idx="1201">
                  <c:v>1.0251253209799818E-2</c:v>
                </c:pt>
                <c:pt idx="1202">
                  <c:v>1.0352067592507203E-2</c:v>
                </c:pt>
                <c:pt idx="1203">
                  <c:v>1.0442881292164301E-2</c:v>
                </c:pt>
                <c:pt idx="1204">
                  <c:v>1.0543694308812739E-2</c:v>
                </c:pt>
                <c:pt idx="1205">
                  <c:v>1.063450664249474E-2</c:v>
                </c:pt>
                <c:pt idx="1206">
                  <c:v>1.0735318293252381E-2</c:v>
                </c:pt>
                <c:pt idx="1207">
                  <c:v>1.0836129261127628E-2</c:v>
                </c:pt>
                <c:pt idx="1208">
                  <c:v>1.0936939546162273E-2</c:v>
                </c:pt>
                <c:pt idx="1209">
                  <c:v>1.103774914839834E-2</c:v>
                </c:pt>
                <c:pt idx="1210">
                  <c:v>1.1138558067878099E-2</c:v>
                </c:pt>
                <c:pt idx="1211">
                  <c:v>1.1249366304643139E-2</c:v>
                </c:pt>
                <c:pt idx="1212">
                  <c:v>1.1350173858735825E-2</c:v>
                </c:pt>
                <c:pt idx="1213">
                  <c:v>1.145098073019782E-2</c:v>
                </c:pt>
                <c:pt idx="1214">
                  <c:v>1.1551786919071313E-2</c:v>
                </c:pt>
                <c:pt idx="1215">
                  <c:v>1.1652592425398275E-2</c:v>
                </c:pt>
                <c:pt idx="1216">
                  <c:v>1.1753397249220641E-2</c:v>
                </c:pt>
                <c:pt idx="1217">
                  <c:v>1.1864201390580496E-2</c:v>
                </c:pt>
                <c:pt idx="1218">
                  <c:v>1.1975004849519645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74E-2</c:v>
                </c:pt>
                <c:pt idx="1229">
                  <c:v>1.2973797870098931E-2</c:v>
                </c:pt>
                <c:pt idx="1230">
                  <c:v>1.300459314326609E-2</c:v>
                </c:pt>
                <c:pt idx="1231">
                  <c:v>1.3045387734558241E-2</c:v>
                </c:pt>
                <c:pt idx="1232">
                  <c:v>1.3076181644017847E-2</c:v>
                </c:pt>
                <c:pt idx="1233">
                  <c:v>1.3116974871686324E-2</c:v>
                </c:pt>
                <c:pt idx="1234">
                  <c:v>1.3147767417606209E-2</c:v>
                </c:pt>
                <c:pt idx="1235">
                  <c:v>1.31885592818194E-2</c:v>
                </c:pt>
                <c:pt idx="1236">
                  <c:v>1.3219350464367481E-2</c:v>
                </c:pt>
                <c:pt idx="1237">
                  <c:v>1.3230140965292903E-2</c:v>
                </c:pt>
                <c:pt idx="1238">
                  <c:v>1.3230930784637461E-2</c:v>
                </c:pt>
                <c:pt idx="1239">
                  <c:v>1.3231719922443179E-2</c:v>
                </c:pt>
                <c:pt idx="1240">
                  <c:v>1.3222508378752143E-2</c:v>
                </c:pt>
                <c:pt idx="1241">
                  <c:v>1.3223296153605957E-2</c:v>
                </c:pt>
                <c:pt idx="1242">
                  <c:v>1.3224083247047151E-2</c:v>
                </c:pt>
                <c:pt idx="1243">
                  <c:v>1.3224869659117377E-2</c:v>
                </c:pt>
                <c:pt idx="1244">
                  <c:v>1.3225655389858556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8051E-2</c:v>
                </c:pt>
                <c:pt idx="1255">
                  <c:v>1.325425347231224E-2</c:v>
                </c:pt>
                <c:pt idx="1256">
                  <c:v>1.3265031030381581E-2</c:v>
                </c:pt>
                <c:pt idx="1257">
                  <c:v>1.3255807907667843E-2</c:v>
                </c:pt>
                <c:pt idx="1258">
                  <c:v>1.3246584104213088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845E-2</c:v>
                </c:pt>
                <c:pt idx="1268">
                  <c:v>1.3164308638142438E-2</c:v>
                </c:pt>
                <c:pt idx="1269">
                  <c:v>1.3155077349306866E-2</c:v>
                </c:pt>
                <c:pt idx="1270">
                  <c:v>1.3135845380234009E-2</c:v>
                </c:pt>
                <c:pt idx="1271">
                  <c:v>1.3126612730965964E-2</c:v>
                </c:pt>
                <c:pt idx="1272">
                  <c:v>1.3107379401544689E-2</c:v>
                </c:pt>
                <c:pt idx="1273">
                  <c:v>1.3098145392012303E-2</c:v>
                </c:pt>
                <c:pt idx="1274">
                  <c:v>1.3078910702410379E-2</c:v>
                </c:pt>
                <c:pt idx="1275">
                  <c:v>1.3069675332781345E-2</c:v>
                </c:pt>
                <c:pt idx="1276">
                  <c:v>1.3060439283166973E-2</c:v>
                </c:pt>
                <c:pt idx="1277">
                  <c:v>1.3051202553609136E-2</c:v>
                </c:pt>
                <c:pt idx="1278">
                  <c:v>1.3061965144150162E-2</c:v>
                </c:pt>
                <c:pt idx="1279">
                  <c:v>1.306272705483172E-2</c:v>
                </c:pt>
                <c:pt idx="1280">
                  <c:v>1.3073488285696041E-2</c:v>
                </c:pt>
                <c:pt idx="1281">
                  <c:v>1.307424883678493E-2</c:v>
                </c:pt>
                <c:pt idx="1282">
                  <c:v>1.3075008708140462E-2</c:v>
                </c:pt>
                <c:pt idx="1283">
                  <c:v>1.308576789980462E-2</c:v>
                </c:pt>
                <c:pt idx="1284">
                  <c:v>1.3086526411819505E-2</c:v>
                </c:pt>
                <c:pt idx="1285">
                  <c:v>1.3097284244226761E-2</c:v>
                </c:pt>
                <c:pt idx="1286">
                  <c:v>1.3098041397068721E-2</c:v>
                </c:pt>
                <c:pt idx="1287">
                  <c:v>1.3098797870387202E-2</c:v>
                </c:pt>
                <c:pt idx="1288">
                  <c:v>1.3109553664224326E-2</c:v>
                </c:pt>
                <c:pt idx="1289">
                  <c:v>1.3110308778621859E-2</c:v>
                </c:pt>
                <c:pt idx="1290">
                  <c:v>1.3111063213621987E-2</c:v>
                </c:pt>
                <c:pt idx="1291">
                  <c:v>1.312181696926668E-2</c:v>
                </c:pt>
                <c:pt idx="1292">
                  <c:v>1.3122570045597965E-2</c:v>
                </c:pt>
                <c:pt idx="1293">
                  <c:v>1.3133322442657505E-2</c:v>
                </c:pt>
                <c:pt idx="1294">
                  <c:v>1.3134074160487714E-2</c:v>
                </c:pt>
                <c:pt idx="1295">
                  <c:v>1.3134825199130376E-2</c:v>
                </c:pt>
                <c:pt idx="1296">
                  <c:v>1.3145575558627463E-2</c:v>
                </c:pt>
                <c:pt idx="1297">
                  <c:v>1.3136325239020924E-2</c:v>
                </c:pt>
                <c:pt idx="1298">
                  <c:v>1.311707424035293E-2</c:v>
                </c:pt>
                <c:pt idx="1299">
                  <c:v>1.3107822562665282E-2</c:v>
                </c:pt>
                <c:pt idx="1300">
                  <c:v>1.3088570206000148E-2</c:v>
                </c:pt>
                <c:pt idx="1301">
                  <c:v>1.3079317170399108E-2</c:v>
                </c:pt>
                <c:pt idx="1302">
                  <c:v>1.3070063455904798E-2</c:v>
                </c:pt>
                <c:pt idx="1303">
                  <c:v>1.3050809062558849E-2</c:v>
                </c:pt>
                <c:pt idx="1304">
                  <c:v>1.3041553990403121E-2</c:v>
                </c:pt>
                <c:pt idx="1305">
                  <c:v>1.3022298239479761E-2</c:v>
                </c:pt>
                <c:pt idx="1306">
                  <c:v>1.3013041809830747E-2</c:v>
                </c:pt>
                <c:pt idx="1307">
                  <c:v>1.2973784701498113E-2</c:v>
                </c:pt>
                <c:pt idx="1308">
                  <c:v>1.2924526914523801E-2</c:v>
                </c:pt>
                <c:pt idx="1309">
                  <c:v>1.2865268448949753E-2</c:v>
                </c:pt>
                <c:pt idx="1310">
                  <c:v>1.2816009304818092E-2</c:v>
                </c:pt>
                <c:pt idx="1311">
                  <c:v>1.276674948217056E-2</c:v>
                </c:pt>
                <c:pt idx="1312">
                  <c:v>1.2717488981049338E-2</c:v>
                </c:pt>
                <c:pt idx="1313">
                  <c:v>1.2668227801496398E-2</c:v>
                </c:pt>
                <c:pt idx="1314">
                  <c:v>1.2618965943553717E-2</c:v>
                </c:pt>
                <c:pt idx="1315">
                  <c:v>1.2569703407263271E-2</c:v>
                </c:pt>
                <c:pt idx="1316">
                  <c:v>1.252044019266713E-2</c:v>
                </c:pt>
                <c:pt idx="1317">
                  <c:v>1.2491176299807078E-2</c:v>
                </c:pt>
                <c:pt idx="1318">
                  <c:v>1.247191172872514E-2</c:v>
                </c:pt>
                <c:pt idx="1319">
                  <c:v>1.2452646479463474E-2</c:v>
                </c:pt>
                <c:pt idx="1320">
                  <c:v>1.2433380552064E-2</c:v>
                </c:pt>
                <c:pt idx="1321">
                  <c:v>1.2414113946568661E-2</c:v>
                </c:pt>
                <c:pt idx="1322">
                  <c:v>1.2394846663019489E-2</c:v>
                </c:pt>
                <c:pt idx="1323">
                  <c:v>1.2375578701458521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744E-2</c:v>
                </c:pt>
                <c:pt idx="1335">
                  <c:v>1.1914310293084261E-2</c:v>
                </c:pt>
                <c:pt idx="1336">
                  <c:v>1.187503352118989E-2</c:v>
                </c:pt>
                <c:pt idx="1337">
                  <c:v>1.1805756071871508E-2</c:v>
                </c:pt>
                <c:pt idx="1338">
                  <c:v>1.1746477945171153E-2</c:v>
                </c:pt>
                <c:pt idx="1339">
                  <c:v>1.1677199141130639E-2</c:v>
                </c:pt>
                <c:pt idx="1340">
                  <c:v>1.1607919659792082E-2</c:v>
                </c:pt>
                <c:pt idx="1341">
                  <c:v>1.1538639501197365E-2</c:v>
                </c:pt>
                <c:pt idx="1342">
                  <c:v>1.1469358665388743E-2</c:v>
                </c:pt>
                <c:pt idx="1343">
                  <c:v>1.1400077152407883E-2</c:v>
                </c:pt>
                <c:pt idx="1344">
                  <c:v>1.1330794962296858E-2</c:v>
                </c:pt>
                <c:pt idx="1345">
                  <c:v>1.1261512095097841E-2</c:v>
                </c:pt>
                <c:pt idx="1346">
                  <c:v>1.1192228550852543E-2</c:v>
                </c:pt>
                <c:pt idx="1347">
                  <c:v>1.112294432960316E-2</c:v>
                </c:pt>
                <c:pt idx="1348">
                  <c:v>1.1043659431391633E-2</c:v>
                </c:pt>
                <c:pt idx="1349">
                  <c:v>1.0964373856259901E-2</c:v>
                </c:pt>
                <c:pt idx="1350">
                  <c:v>1.0895087604250021E-2</c:v>
                </c:pt>
                <c:pt idx="1351">
                  <c:v>1.0815800675403921E-2</c:v>
                </c:pt>
                <c:pt idx="1352">
                  <c:v>1.0746513069763682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116E-2</c:v>
                </c:pt>
                <c:pt idx="1361">
                  <c:v>1.0192894170189246E-2</c:v>
                </c:pt>
                <c:pt idx="1362">
                  <c:v>1.0133599798916246E-2</c:v>
                </c:pt>
                <c:pt idx="1363">
                  <c:v>1.0084304751310703E-2</c:v>
                </c:pt>
                <c:pt idx="1364">
                  <c:v>1.0035009027414899E-2</c:v>
                </c:pt>
                <c:pt idx="1365">
                  <c:v>9.9857126272707708E-3</c:v>
                </c:pt>
                <c:pt idx="1366">
                  <c:v>9.9364155509203186E-3</c:v>
                </c:pt>
                <c:pt idx="1367">
                  <c:v>9.9071177984053228E-3</c:v>
                </c:pt>
                <c:pt idx="1368">
                  <c:v>9.8778193697680386E-3</c:v>
                </c:pt>
                <c:pt idx="1369">
                  <c:v>9.8585202650501736E-3</c:v>
                </c:pt>
                <c:pt idx="1370">
                  <c:v>9.8292204842940004E-3</c:v>
                </c:pt>
                <c:pt idx="1371">
                  <c:v>9.7999200275413704E-3</c:v>
                </c:pt>
                <c:pt idx="1372">
                  <c:v>9.7806188948343208E-3</c:v>
                </c:pt>
                <c:pt idx="1373">
                  <c:v>9.7513170862147669E-3</c:v>
                </c:pt>
                <c:pt idx="1374">
                  <c:v>9.7220146017248047E-3</c:v>
                </c:pt>
                <c:pt idx="1375">
                  <c:v>9.7027114414062667E-3</c:v>
                </c:pt>
                <c:pt idx="1376">
                  <c:v>9.6734076053013492E-3</c:v>
                </c:pt>
                <c:pt idx="1377">
                  <c:v>9.6441030934517474E-3</c:v>
                </c:pt>
                <c:pt idx="1378">
                  <c:v>9.6047979058997007E-3</c:v>
                </c:pt>
                <c:pt idx="1379">
                  <c:v>9.575492042687225E-3</c:v>
                </c:pt>
                <c:pt idx="1380">
                  <c:v>9.5461855038560268E-3</c:v>
                </c:pt>
                <c:pt idx="1381">
                  <c:v>9.5168782894483727E-3</c:v>
                </c:pt>
                <c:pt idx="1382">
                  <c:v>9.4775703995061533E-3</c:v>
                </c:pt>
                <c:pt idx="1383">
                  <c:v>9.4482618340712421E-3</c:v>
                </c:pt>
                <c:pt idx="1384">
                  <c:v>9.4189525931858246E-3</c:v>
                </c:pt>
                <c:pt idx="1385">
                  <c:v>9.3796426768918539E-3</c:v>
                </c:pt>
                <c:pt idx="1386">
                  <c:v>9.3503320852310768E-3</c:v>
                </c:pt>
                <c:pt idx="1387">
                  <c:v>9.3410208182458567E-3</c:v>
                </c:pt>
                <c:pt idx="1388">
                  <c:v>9.3317088759778746E-3</c:v>
                </c:pt>
                <c:pt idx="1389">
                  <c:v>9.3223962584694283E-3</c:v>
                </c:pt>
                <c:pt idx="1390">
                  <c:v>9.3130829657620991E-3</c:v>
                </c:pt>
                <c:pt idx="1391">
                  <c:v>9.3137689978980767E-3</c:v>
                </c:pt>
                <c:pt idx="1392">
                  <c:v>9.3044543549195263E-3</c:v>
                </c:pt>
                <c:pt idx="1393">
                  <c:v>9.2951390368681778E-3</c:v>
                </c:pt>
                <c:pt idx="1394">
                  <c:v>9.2858230437860567E-3</c:v>
                </c:pt>
                <c:pt idx="1395">
                  <c:v>9.2765063757153533E-3</c:v>
                </c:pt>
                <c:pt idx="1396">
                  <c:v>9.2671890326978066E-3</c:v>
                </c:pt>
                <c:pt idx="1397">
                  <c:v>9.2878710147754617E-3</c:v>
                </c:pt>
                <c:pt idx="1398">
                  <c:v>9.2985523219904186E-3</c:v>
                </c:pt>
                <c:pt idx="1399">
                  <c:v>9.3192329543847225E-3</c:v>
                </c:pt>
                <c:pt idx="1400">
                  <c:v>9.3399129120000247E-3</c:v>
                </c:pt>
                <c:pt idx="1401">
                  <c:v>9.3505921948787429E-3</c:v>
                </c:pt>
                <c:pt idx="1402">
                  <c:v>9.3712708030623867E-3</c:v>
                </c:pt>
                <c:pt idx="1403">
                  <c:v>9.3819487365933707E-3</c:v>
                </c:pt>
                <c:pt idx="1404">
                  <c:v>9.4026259955135028E-3</c:v>
                </c:pt>
                <c:pt idx="1405">
                  <c:v>9.4233025798648225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47E-3</c:v>
                </c:pt>
                <c:pt idx="1414">
                  <c:v>9.6193614903560959E-3</c:v>
                </c:pt>
                <c:pt idx="1415">
                  <c:v>9.6400313313282568E-3</c:v>
                </c:pt>
                <c:pt idx="1416">
                  <c:v>9.6607004981934547E-3</c:v>
                </c:pt>
                <c:pt idx="1417">
                  <c:v>9.6813689909935659E-3</c:v>
                </c:pt>
                <c:pt idx="1418">
                  <c:v>9.6920368097708418E-3</c:v>
                </c:pt>
                <c:pt idx="1419">
                  <c:v>9.7027039545669741E-3</c:v>
                </c:pt>
                <c:pt idx="1420">
                  <c:v>9.7133704254239849E-3</c:v>
                </c:pt>
                <c:pt idx="1421">
                  <c:v>9.7240362223840748E-3</c:v>
                </c:pt>
                <c:pt idx="1422">
                  <c:v>9.7347013454891079E-3</c:v>
                </c:pt>
                <c:pt idx="1423">
                  <c:v>9.745365794781094E-3</c:v>
                </c:pt>
                <c:pt idx="1424">
                  <c:v>9.7560295703020342E-3</c:v>
                </c:pt>
                <c:pt idx="1425">
                  <c:v>9.7666926720938047E-3</c:v>
                </c:pt>
                <c:pt idx="1426">
                  <c:v>9.7773551001984482E-3</c:v>
                </c:pt>
                <c:pt idx="1427">
                  <c:v>9.7580168546580748E-3</c:v>
                </c:pt>
                <c:pt idx="1428">
                  <c:v>9.748677935514493E-3</c:v>
                </c:pt>
                <c:pt idx="1429">
                  <c:v>9.729338342809821E-3</c:v>
                </c:pt>
                <c:pt idx="1430">
                  <c:v>9.7199980765860228E-3</c:v>
                </c:pt>
                <c:pt idx="1431">
                  <c:v>9.7106571368850546E-3</c:v>
                </c:pt>
                <c:pt idx="1432">
                  <c:v>9.6913155237488835E-3</c:v>
                </c:pt>
                <c:pt idx="1433">
                  <c:v>9.6819732372195461E-3</c:v>
                </c:pt>
                <c:pt idx="1434">
                  <c:v>9.6626302773391154E-3</c:v>
                </c:pt>
                <c:pt idx="1435">
                  <c:v>9.6532866441493767E-3</c:v>
                </c:pt>
                <c:pt idx="1436">
                  <c:v>9.6339423376922868E-3</c:v>
                </c:pt>
                <c:pt idx="1437">
                  <c:v>9.6245973580101063E-3</c:v>
                </c:pt>
                <c:pt idx="1438">
                  <c:v>9.6252517051446801E-3</c:v>
                </c:pt>
                <c:pt idx="1439">
                  <c:v>9.6159053791380362E-3</c:v>
                </c:pt>
                <c:pt idx="1440">
                  <c:v>9.6065583800319966E-3</c:v>
                </c:pt>
                <c:pt idx="1441">
                  <c:v>9.5972107078687724E-3</c:v>
                </c:pt>
                <c:pt idx="1442">
                  <c:v>9.5878623626902276E-3</c:v>
                </c:pt>
                <c:pt idx="1443">
                  <c:v>9.5785133445383808E-3</c:v>
                </c:pt>
                <c:pt idx="1444">
                  <c:v>9.5791636534552568E-3</c:v>
                </c:pt>
                <c:pt idx="1445">
                  <c:v>9.5698132894827728E-3</c:v>
                </c:pt>
                <c:pt idx="1446">
                  <c:v>9.5604622526630767E-3</c:v>
                </c:pt>
                <c:pt idx="1447">
                  <c:v>9.5311105430377491E-3</c:v>
                </c:pt>
                <c:pt idx="1448">
                  <c:v>9.5017581606492204E-3</c:v>
                </c:pt>
                <c:pt idx="1449">
                  <c:v>9.4624051055393864E-3</c:v>
                </c:pt>
                <c:pt idx="1450">
                  <c:v>9.4330513777500027E-3</c:v>
                </c:pt>
                <c:pt idx="1451">
                  <c:v>9.403696977323437E-3</c:v>
                </c:pt>
                <c:pt idx="1452">
                  <c:v>9.3643419043012068E-3</c:v>
                </c:pt>
                <c:pt idx="1453">
                  <c:v>9.3349861587257617E-3</c:v>
                </c:pt>
                <c:pt idx="1454">
                  <c:v>9.3056297406386868E-3</c:v>
                </c:pt>
                <c:pt idx="1455">
                  <c:v>9.2762726500822262E-3</c:v>
                </c:pt>
                <c:pt idx="1456">
                  <c:v>9.2369148870983658E-3</c:v>
                </c:pt>
                <c:pt idx="1457">
                  <c:v>9.1875564517290998E-3</c:v>
                </c:pt>
                <c:pt idx="1458">
                  <c:v>9.1281973440161483E-3</c:v>
                </c:pt>
                <c:pt idx="1459">
                  <c:v>9.0688375640018727E-3</c:v>
                </c:pt>
                <c:pt idx="1460">
                  <c:v>9.0194771117280883E-3</c:v>
                </c:pt>
                <c:pt idx="1461">
                  <c:v>8.9601159872366668E-3</c:v>
                </c:pt>
                <c:pt idx="1462">
                  <c:v>8.9007541905698085E-3</c:v>
                </c:pt>
                <c:pt idx="1463">
                  <c:v>8.8413917217693011E-3</c:v>
                </c:pt>
                <c:pt idx="1464">
                  <c:v>8.7920285808773136E-3</c:v>
                </c:pt>
                <c:pt idx="1465">
                  <c:v>8.7326647679357456E-3</c:v>
                </c:pt>
                <c:pt idx="1466">
                  <c:v>8.6733002829866568E-3</c:v>
                </c:pt>
                <c:pt idx="1467">
                  <c:v>8.6239351260719022E-3</c:v>
                </c:pt>
                <c:pt idx="1468">
                  <c:v>8.5745692972335526E-3</c:v>
                </c:pt>
                <c:pt idx="1469">
                  <c:v>8.5252027965135851E-3</c:v>
                </c:pt>
                <c:pt idx="1470">
                  <c:v>8.4758356239540995E-3</c:v>
                </c:pt>
                <c:pt idx="1471">
                  <c:v>8.4264677795968228E-3</c:v>
                </c:pt>
                <c:pt idx="1472">
                  <c:v>8.3770992634839905E-3</c:v>
                </c:pt>
                <c:pt idx="1473">
                  <c:v>8.3177300756574445E-3</c:v>
                </c:pt>
                <c:pt idx="1474">
                  <c:v>8.2683602161591901E-3</c:v>
                </c:pt>
                <c:pt idx="1475">
                  <c:v>8.218989685031269E-3</c:v>
                </c:pt>
                <c:pt idx="1476">
                  <c:v>8.1696184823156666E-3</c:v>
                </c:pt>
                <c:pt idx="1477">
                  <c:v>8.1302466080543246E-3</c:v>
                </c:pt>
                <c:pt idx="1478">
                  <c:v>8.0808740622893248E-3</c:v>
                </c:pt>
                <c:pt idx="1479">
                  <c:v>8.0415008450625148E-3</c:v>
                </c:pt>
                <c:pt idx="1480">
                  <c:v>7.9921269564160041E-3</c:v>
                </c:pt>
                <c:pt idx="1481">
                  <c:v>7.9527523963917532E-3</c:v>
                </c:pt>
                <c:pt idx="1482">
                  <c:v>7.9033771650317552E-3</c:v>
                </c:pt>
                <c:pt idx="1483">
                  <c:v>7.8640012623778371E-3</c:v>
                </c:pt>
                <c:pt idx="1484">
                  <c:v>7.814624688472202E-3</c:v>
                </c:pt>
                <c:pt idx="1485">
                  <c:v>7.7752474433568364E-3</c:v>
                </c:pt>
                <c:pt idx="1486">
                  <c:v>7.7258695270734914E-3</c:v>
                </c:pt>
                <c:pt idx="1487">
                  <c:v>7.6964909396644021E-3</c:v>
                </c:pt>
                <c:pt idx="1488">
                  <c:v>7.6671116811714707E-3</c:v>
                </c:pt>
                <c:pt idx="1489">
                  <c:v>7.6277317516366683E-3</c:v>
                </c:pt>
                <c:pt idx="1490">
                  <c:v>7.5983511511020577E-3</c:v>
                </c:pt>
                <c:pt idx="1491">
                  <c:v>7.5689698796094773E-3</c:v>
                </c:pt>
                <c:pt idx="1492">
                  <c:v>7.5295879372010164E-3</c:v>
                </c:pt>
                <c:pt idx="1493">
                  <c:v>7.5002053239187324E-3</c:v>
                </c:pt>
                <c:pt idx="1494">
                  <c:v>7.4708220398044941E-3</c:v>
                </c:pt>
                <c:pt idx="1495">
                  <c:v>7.4414380849003557E-3</c:v>
                </c:pt>
                <c:pt idx="1496">
                  <c:v>7.4020534592482024E-3</c:v>
                </c:pt>
                <c:pt idx="1497">
                  <c:v>7.3326681628901463E-3</c:v>
                </c:pt>
                <c:pt idx="1498">
                  <c:v>7.2632821958680841E-3</c:v>
                </c:pt>
                <c:pt idx="1499">
                  <c:v>7.1938955582239866E-3</c:v>
                </c:pt>
                <c:pt idx="1500">
                  <c:v>7.1345082500000054E-3</c:v>
                </c:pt>
                <c:pt idx="1501">
                  <c:v>7.0651202712380115E-3</c:v>
                </c:pt>
                <c:pt idx="1502">
                  <c:v>6.9957316219800133E-3</c:v>
                </c:pt>
                <c:pt idx="1503">
                  <c:v>6.9263423022680086E-3</c:v>
                </c:pt>
                <c:pt idx="1504">
                  <c:v>6.8569523121439109E-3</c:v>
                </c:pt>
                <c:pt idx="1505">
                  <c:v>6.7875616516497534E-3</c:v>
                </c:pt>
                <c:pt idx="1506">
                  <c:v>6.7181703208275814E-3</c:v>
                </c:pt>
                <c:pt idx="1507">
                  <c:v>6.7087783197193494E-3</c:v>
                </c:pt>
                <c:pt idx="1508">
                  <c:v>6.6993856483669725E-3</c:v>
                </c:pt>
                <c:pt idx="1509">
                  <c:v>6.6899923068125923E-3</c:v>
                </c:pt>
                <c:pt idx="1510">
                  <c:v>6.6905982950980526E-3</c:v>
                </c:pt>
                <c:pt idx="1511">
                  <c:v>6.6812036132653943E-3</c:v>
                </c:pt>
                <c:pt idx="1512">
                  <c:v>6.6718082613565714E-3</c:v>
                </c:pt>
                <c:pt idx="1513">
                  <c:v>6.6624122394136074E-3</c:v>
                </c:pt>
                <c:pt idx="1514">
                  <c:v>6.6530155474784861E-3</c:v>
                </c:pt>
                <c:pt idx="1515">
                  <c:v>6.6436181855933077E-3</c:v>
                </c:pt>
                <c:pt idx="1516">
                  <c:v>6.6342201537998892E-3</c:v>
                </c:pt>
                <c:pt idx="1517">
                  <c:v>6.4448214521402114E-3</c:v>
                </c:pt>
                <c:pt idx="1518">
                  <c:v>6.2554220806563879E-3</c:v>
                </c:pt>
                <c:pt idx="1519">
                  <c:v>6.0660220393903034E-3</c:v>
                </c:pt>
                <c:pt idx="1520">
                  <c:v>5.8766213283840329E-3</c:v>
                </c:pt>
                <c:pt idx="1521">
                  <c:v>5.6772199476794565E-3</c:v>
                </c:pt>
                <c:pt idx="1522">
                  <c:v>5.4878178973186984E-3</c:v>
                </c:pt>
                <c:pt idx="1523">
                  <c:v>5.2984151773437004E-3</c:v>
                </c:pt>
                <c:pt idx="1524">
                  <c:v>5.1090117877963734E-3</c:v>
                </c:pt>
                <c:pt idx="1525">
                  <c:v>4.9196077287187983E-3</c:v>
                </c:pt>
                <c:pt idx="1526">
                  <c:v>4.7302030001529173E-3</c:v>
                </c:pt>
                <c:pt idx="1527">
                  <c:v>4.5607976021406534E-3</c:v>
                </c:pt>
                <c:pt idx="1528">
                  <c:v>4.3913915347241388E-3</c:v>
                </c:pt>
                <c:pt idx="1529">
                  <c:v>4.2219847979451941E-3</c:v>
                </c:pt>
                <c:pt idx="1530">
                  <c:v>4.0625773918460117E-3</c:v>
                </c:pt>
                <c:pt idx="1531">
                  <c:v>3.8931693164684492E-3</c:v>
                </c:pt>
                <c:pt idx="1532">
                  <c:v>3.7237605718545134E-3</c:v>
                </c:pt>
                <c:pt idx="1533">
                  <c:v>3.5643511580461598E-3</c:v>
                </c:pt>
                <c:pt idx="1534">
                  <c:v>3.3949410750854052E-3</c:v>
                </c:pt>
                <c:pt idx="1535">
                  <c:v>3.2255303230142402E-3</c:v>
                </c:pt>
                <c:pt idx="1536">
                  <c:v>3.0561189018746826E-3</c:v>
                </c:pt>
                <c:pt idx="1537">
                  <c:v>2.8967068117087269E-3</c:v>
                </c:pt>
                <c:pt idx="1538">
                  <c:v>2.7372940525582897E-3</c:v>
                </c:pt>
                <c:pt idx="1539">
                  <c:v>2.5778806244653812E-3</c:v>
                </c:pt>
                <c:pt idx="1540">
                  <c:v>2.4184665274719912E-3</c:v>
                </c:pt>
                <c:pt idx="1541">
                  <c:v>2.2590517616201595E-3</c:v>
                </c:pt>
                <c:pt idx="1542">
                  <c:v>2.0996363269518425E-3</c:v>
                </c:pt>
                <c:pt idx="1543">
                  <c:v>1.9402202235089931E-3</c:v>
                </c:pt>
                <c:pt idx="1544">
                  <c:v>1.7808034513336697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212E-3</c:v>
                </c:pt>
                <c:pt idx="1553">
                  <c:v>1.3260224157202781E-3</c:v>
                </c:pt>
                <c:pt idx="1554">
                  <c:v>1.306598958529082E-3</c:v>
                </c:pt>
                <c:pt idx="1555">
                  <c:v>1.2871748330672561E-3</c:v>
                </c:pt>
                <c:pt idx="1556">
                  <c:v>1.2677500393767772E-3</c:v>
                </c:pt>
                <c:pt idx="1557">
                  <c:v>1.37832457749959E-3</c:v>
                </c:pt>
                <c:pt idx="1558">
                  <c:v>1.488898447477766E-3</c:v>
                </c:pt>
                <c:pt idx="1559">
                  <c:v>1.5994716493532581E-3</c:v>
                </c:pt>
                <c:pt idx="1560">
                  <c:v>1.7100441831680111E-3</c:v>
                </c:pt>
                <c:pt idx="1561">
                  <c:v>1.81061604896405E-3</c:v>
                </c:pt>
                <c:pt idx="1562">
                  <c:v>1.921187246783378E-3</c:v>
                </c:pt>
                <c:pt idx="1563">
                  <c:v>2.0317577766679456E-3</c:v>
                </c:pt>
                <c:pt idx="1564">
                  <c:v>2.1423276386597092E-3</c:v>
                </c:pt>
                <c:pt idx="1565">
                  <c:v>2.2428968328007401E-3</c:v>
                </c:pt>
                <c:pt idx="1566">
                  <c:v>2.3534653591330227E-3</c:v>
                </c:pt>
                <c:pt idx="1567">
                  <c:v>2.4540332176984652E-3</c:v>
                </c:pt>
                <c:pt idx="1568">
                  <c:v>2.5446004085391272E-3</c:v>
                </c:pt>
                <c:pt idx="1569">
                  <c:v>2.6451669316969943E-3</c:v>
                </c:pt>
                <c:pt idx="1570">
                  <c:v>2.7357327872140026E-3</c:v>
                </c:pt>
                <c:pt idx="1571">
                  <c:v>2.8362979751321848E-3</c:v>
                </c:pt>
                <c:pt idx="1572">
                  <c:v>2.9268624954934767E-3</c:v>
                </c:pt>
                <c:pt idx="1573">
                  <c:v>3.0274263483400289E-3</c:v>
                </c:pt>
                <c:pt idx="1574">
                  <c:v>3.1279895337135866E-3</c:v>
                </c:pt>
                <c:pt idx="1575">
                  <c:v>3.2185520516562812E-3</c:v>
                </c:pt>
                <c:pt idx="1576">
                  <c:v>3.3191139022100691E-3</c:v>
                </c:pt>
                <c:pt idx="1577">
                  <c:v>3.3896750854169352E-3</c:v>
                </c:pt>
                <c:pt idx="1578">
                  <c:v>3.4702356013188995E-3</c:v>
                </c:pt>
                <c:pt idx="1579">
                  <c:v>3.550795449957924E-3</c:v>
                </c:pt>
                <c:pt idx="1580">
                  <c:v>3.6213546313760229E-3</c:v>
                </c:pt>
                <c:pt idx="1581">
                  <c:v>3.7019131456151599E-3</c:v>
                </c:pt>
                <c:pt idx="1582">
                  <c:v>3.782470992717299E-3</c:v>
                </c:pt>
                <c:pt idx="1583">
                  <c:v>3.8630281727244846E-3</c:v>
                </c:pt>
                <c:pt idx="1584">
                  <c:v>3.9335846856785872E-3</c:v>
                </c:pt>
                <c:pt idx="1585">
                  <c:v>4.014140531621746E-3</c:v>
                </c:pt>
                <c:pt idx="1586">
                  <c:v>4.0946957105958814E-3</c:v>
                </c:pt>
                <c:pt idx="1587">
                  <c:v>4.1752502226430352E-3</c:v>
                </c:pt>
                <c:pt idx="1588">
                  <c:v>4.2658040678050756E-3</c:v>
                </c:pt>
                <c:pt idx="1589">
                  <c:v>4.3463572461240893E-3</c:v>
                </c:pt>
                <c:pt idx="1590">
                  <c:v>4.4269097576420113E-3</c:v>
                </c:pt>
                <c:pt idx="1591">
                  <c:v>4.5174616024008822E-3</c:v>
                </c:pt>
                <c:pt idx="1592">
                  <c:v>4.5980127804426908E-3</c:v>
                </c:pt>
                <c:pt idx="1593">
                  <c:v>4.678563291809339E-3</c:v>
                </c:pt>
                <c:pt idx="1594">
                  <c:v>4.7691131365428414E-3</c:v>
                </c:pt>
                <c:pt idx="1595">
                  <c:v>4.8496623146853327E-3</c:v>
                </c:pt>
                <c:pt idx="1596">
                  <c:v>4.9302108262785404E-3</c:v>
                </c:pt>
                <c:pt idx="1597">
                  <c:v>4.9707586713647047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487E-3</c:v>
                </c:pt>
                <c:pt idx="1608">
                  <c:v>5.3767409898486411E-3</c:v>
                </c:pt>
                <c:pt idx="1609">
                  <c:v>5.3672808401239447E-3</c:v>
                </c:pt>
                <c:pt idx="1610">
                  <c:v>5.3578200244379925E-3</c:v>
                </c:pt>
                <c:pt idx="1611">
                  <c:v>5.3483585428327493E-3</c:v>
                </c:pt>
                <c:pt idx="1612">
                  <c:v>5.3488963953502097E-3</c:v>
                </c:pt>
                <c:pt idx="1613">
                  <c:v>5.3394335820322559E-3</c:v>
                </c:pt>
                <c:pt idx="1614">
                  <c:v>5.3299701029209112E-3</c:v>
                </c:pt>
                <c:pt idx="1615">
                  <c:v>5.3205059580582192E-3</c:v>
                </c:pt>
                <c:pt idx="1616">
                  <c:v>5.3110411474862384E-3</c:v>
                </c:pt>
                <c:pt idx="1617">
                  <c:v>5.301575671246811E-3</c:v>
                </c:pt>
                <c:pt idx="1618">
                  <c:v>5.2821095293819724E-3</c:v>
                </c:pt>
                <c:pt idx="1619">
                  <c:v>5.2726427219337716E-3</c:v>
                </c:pt>
                <c:pt idx="1620">
                  <c:v>5.2531752489440031E-3</c:v>
                </c:pt>
                <c:pt idx="1621">
                  <c:v>5.2437071104549128E-3</c:v>
                </c:pt>
                <c:pt idx="1622">
                  <c:v>5.2342383065082931E-3</c:v>
                </c:pt>
                <c:pt idx="1623">
                  <c:v>5.2147688371463052E-3</c:v>
                </c:pt>
                <c:pt idx="1624">
                  <c:v>5.205298702410828E-3</c:v>
                </c:pt>
                <c:pt idx="1625">
                  <c:v>5.1858279023437592E-3</c:v>
                </c:pt>
                <c:pt idx="1626">
                  <c:v>5.1663564369872628E-3</c:v>
                </c:pt>
                <c:pt idx="1627">
                  <c:v>5.1368843063832326E-3</c:v>
                </c:pt>
                <c:pt idx="1628">
                  <c:v>5.1074115105737006E-3</c:v>
                </c:pt>
                <c:pt idx="1629">
                  <c:v>5.0779380496006063E-3</c:v>
                </c:pt>
                <c:pt idx="1630">
                  <c:v>5.0384639235060563E-3</c:v>
                </c:pt>
                <c:pt idx="1631">
                  <c:v>5.0089891323318834E-3</c:v>
                </c:pt>
                <c:pt idx="1632">
                  <c:v>4.9795136761200814E-3</c:v>
                </c:pt>
                <c:pt idx="1633">
                  <c:v>4.9500375549127174E-3</c:v>
                </c:pt>
                <c:pt idx="1634">
                  <c:v>4.9105607687517927E-3</c:v>
                </c:pt>
                <c:pt idx="1635">
                  <c:v>4.8810833176792523E-3</c:v>
                </c:pt>
                <c:pt idx="1636">
                  <c:v>4.8416052017370981E-3</c:v>
                </c:pt>
                <c:pt idx="1637">
                  <c:v>4.7921264209673424E-3</c:v>
                </c:pt>
                <c:pt idx="1638">
                  <c:v>4.7426469754119124E-3</c:v>
                </c:pt>
                <c:pt idx="1639">
                  <c:v>4.6931668651127578E-3</c:v>
                </c:pt>
                <c:pt idx="1640">
                  <c:v>4.6436860901120404E-3</c:v>
                </c:pt>
                <c:pt idx="1641">
                  <c:v>4.5942046504515444E-3</c:v>
                </c:pt>
                <c:pt idx="1642">
                  <c:v>4.5447225461734105E-3</c:v>
                </c:pt>
                <c:pt idx="1643">
                  <c:v>4.4952397773195913E-3</c:v>
                </c:pt>
                <c:pt idx="1644">
                  <c:v>4.4357563439320494E-3</c:v>
                </c:pt>
                <c:pt idx="1645">
                  <c:v>4.3862722460527581E-3</c:v>
                </c:pt>
                <c:pt idx="1646">
                  <c:v>4.3467874837237958E-3</c:v>
                </c:pt>
                <c:pt idx="1647">
                  <c:v>4.3373020569869546E-3</c:v>
                </c:pt>
                <c:pt idx="1648">
                  <c:v>4.3278159658844345E-3</c:v>
                </c:pt>
                <c:pt idx="1649">
                  <c:v>4.3283292104581194E-3</c:v>
                </c:pt>
                <c:pt idx="1650">
                  <c:v>4.3188417907500465E-3</c:v>
                </c:pt>
                <c:pt idx="1651">
                  <c:v>4.3093537068021161E-3</c:v>
                </c:pt>
                <c:pt idx="1652">
                  <c:v>4.2998649586563908E-3</c:v>
                </c:pt>
                <c:pt idx="1653">
                  <c:v>4.2903755463548632E-3</c:v>
                </c:pt>
                <c:pt idx="1654">
                  <c:v>4.2808854699394865E-3</c:v>
                </c:pt>
                <c:pt idx="1655">
                  <c:v>4.2813947294523041E-3</c:v>
                </c:pt>
                <c:pt idx="1656">
                  <c:v>4.2719033249352199E-3</c:v>
                </c:pt>
                <c:pt idx="1657">
                  <c:v>4.2524112564302045E-3</c:v>
                </c:pt>
                <c:pt idx="1658">
                  <c:v>4.2429185239793443E-3</c:v>
                </c:pt>
                <c:pt idx="1659">
                  <c:v>4.2234251276246524E-3</c:v>
                </c:pt>
                <c:pt idx="1660">
                  <c:v>4.2139310674079765E-3</c:v>
                </c:pt>
                <c:pt idx="1661">
                  <c:v>4.1944363433714365E-3</c:v>
                </c:pt>
                <c:pt idx="1662">
                  <c:v>4.184940955556965E-3</c:v>
                </c:pt>
                <c:pt idx="1663">
                  <c:v>4.1654449040064946E-3</c:v>
                </c:pt>
                <c:pt idx="1664">
                  <c:v>4.1559481887621496E-3</c:v>
                </c:pt>
                <c:pt idx="1665">
                  <c:v>4.1464508098657486E-3</c:v>
                </c:pt>
                <c:pt idx="1666">
                  <c:v>4.1269527673594266E-3</c:v>
                </c:pt>
                <c:pt idx="1667">
                  <c:v>4.0874540612850785E-3</c:v>
                </c:pt>
                <c:pt idx="1668">
                  <c:v>4.0579546916847398E-3</c:v>
                </c:pt>
                <c:pt idx="1669">
                  <c:v>4.0284546586003755E-3</c:v>
                </c:pt>
                <c:pt idx="1670">
                  <c:v>3.9989539620740042E-3</c:v>
                </c:pt>
                <c:pt idx="1671">
                  <c:v>3.959452602147584E-3</c:v>
                </c:pt>
                <c:pt idx="1672">
                  <c:v>3.9299505788630892E-3</c:v>
                </c:pt>
                <c:pt idx="1673">
                  <c:v>3.9004478922625946E-3</c:v>
                </c:pt>
                <c:pt idx="1674">
                  <c:v>3.8709445423880089E-3</c:v>
                </c:pt>
                <c:pt idx="1675">
                  <c:v>3.831440529281277E-3</c:v>
                </c:pt>
                <c:pt idx="1676">
                  <c:v>3.8119358529844979E-3</c:v>
                </c:pt>
                <c:pt idx="1677">
                  <c:v>3.8424305135395251E-3</c:v>
                </c:pt>
                <c:pt idx="1678">
                  <c:v>3.8729245109884892E-3</c:v>
                </c:pt>
                <c:pt idx="1679">
                  <c:v>3.90341784537338E-3</c:v>
                </c:pt>
                <c:pt idx="1680">
                  <c:v>3.9339105167360538E-3</c:v>
                </c:pt>
                <c:pt idx="1681">
                  <c:v>3.9644025251185152E-3</c:v>
                </c:pt>
                <c:pt idx="1682">
                  <c:v>3.9848938705629175E-3</c:v>
                </c:pt>
                <c:pt idx="1683">
                  <c:v>4.0153845531110365E-3</c:v>
                </c:pt>
                <c:pt idx="1684">
                  <c:v>4.0458745728049975E-3</c:v>
                </c:pt>
                <c:pt idx="1685">
                  <c:v>4.0763639296867828E-3</c:v>
                </c:pt>
                <c:pt idx="1686">
                  <c:v>4.1068526237982884E-3</c:v>
                </c:pt>
                <c:pt idx="1687">
                  <c:v>4.1673406551815733E-3</c:v>
                </c:pt>
                <c:pt idx="1688">
                  <c:v>4.2278280238786823E-3</c:v>
                </c:pt>
                <c:pt idx="1689">
                  <c:v>4.2883147299314917E-3</c:v>
                </c:pt>
                <c:pt idx="1690">
                  <c:v>4.3488007733820111E-3</c:v>
                </c:pt>
                <c:pt idx="1691">
                  <c:v>4.4092861542723233E-3</c:v>
                </c:pt>
                <c:pt idx="1692">
                  <c:v>4.4697708726442334E-3</c:v>
                </c:pt>
                <c:pt idx="1693">
                  <c:v>4.5302549285398813E-3</c:v>
                </c:pt>
                <c:pt idx="1694">
                  <c:v>4.5907383220012334E-3</c:v>
                </c:pt>
                <c:pt idx="1695">
                  <c:v>4.641221053070306E-3</c:v>
                </c:pt>
                <c:pt idx="1696">
                  <c:v>4.7017031217889606E-3</c:v>
                </c:pt>
                <c:pt idx="1697">
                  <c:v>4.7521845281992478E-3</c:v>
                </c:pt>
                <c:pt idx="1698">
                  <c:v>4.8126652723432294E-3</c:v>
                </c:pt>
                <c:pt idx="1699">
                  <c:v>4.8631453542627989E-3</c:v>
                </c:pt>
                <c:pt idx="1700">
                  <c:v>4.9136247739999814E-3</c:v>
                </c:pt>
                <c:pt idx="1701">
                  <c:v>4.9741035315967784E-3</c:v>
                </c:pt>
                <c:pt idx="1702">
                  <c:v>5.0245816270951755E-3</c:v>
                </c:pt>
                <c:pt idx="1703">
                  <c:v>5.0750590605371524E-3</c:v>
                </c:pt>
                <c:pt idx="1704">
                  <c:v>5.1255358319646765E-3</c:v>
                </c:pt>
                <c:pt idx="1705">
                  <c:v>5.1860119414197381E-3</c:v>
                </c:pt>
                <c:pt idx="1706">
                  <c:v>5.236487388944412E-3</c:v>
                </c:pt>
                <c:pt idx="1707">
                  <c:v>5.2969621745805528E-3</c:v>
                </c:pt>
                <c:pt idx="1708">
                  <c:v>5.3574362983701829E-3</c:v>
                </c:pt>
                <c:pt idx="1709">
                  <c:v>5.4179097603553423E-3</c:v>
                </c:pt>
                <c:pt idx="1710">
                  <c:v>5.4783825605780514E-3</c:v>
                </c:pt>
                <c:pt idx="1711">
                  <c:v>5.5388546990801524E-3</c:v>
                </c:pt>
                <c:pt idx="1712">
                  <c:v>5.5893261759038032E-3</c:v>
                </c:pt>
                <c:pt idx="1713">
                  <c:v>5.6497969910908521E-3</c:v>
                </c:pt>
                <c:pt idx="1714">
                  <c:v>5.7102671446833952E-3</c:v>
                </c:pt>
                <c:pt idx="1715">
                  <c:v>5.7707366367232733E-3</c:v>
                </c:pt>
                <c:pt idx="1716">
                  <c:v>5.8412054672526848E-3</c:v>
                </c:pt>
                <c:pt idx="1717">
                  <c:v>5.9416736363134522E-3</c:v>
                </c:pt>
                <c:pt idx="1718">
                  <c:v>6.0321411439476025E-3</c:v>
                </c:pt>
                <c:pt idx="1719">
                  <c:v>6.1326079901971075E-3</c:v>
                </c:pt>
                <c:pt idx="1720">
                  <c:v>6.2230741751039924E-3</c:v>
                </c:pt>
                <c:pt idx="1721">
                  <c:v>6.3235396987102732E-3</c:v>
                </c:pt>
                <c:pt idx="1722">
                  <c:v>6.4140045610578955E-3</c:v>
                </c:pt>
                <c:pt idx="1723">
                  <c:v>6.5144687621888934E-3</c:v>
                </c:pt>
                <c:pt idx="1724">
                  <c:v>6.6049323021451778E-3</c:v>
                </c:pt>
                <c:pt idx="1725">
                  <c:v>6.7053951809688279E-3</c:v>
                </c:pt>
                <c:pt idx="1726">
                  <c:v>6.7958573987016912E-3</c:v>
                </c:pt>
                <c:pt idx="1727">
                  <c:v>6.8863189553858605E-3</c:v>
                </c:pt>
                <c:pt idx="1728">
                  <c:v>6.9667798510633415E-3</c:v>
                </c:pt>
                <c:pt idx="1729">
                  <c:v>7.0472400857760692E-3</c:v>
                </c:pt>
                <c:pt idx="1730">
                  <c:v>7.1376996595660424E-3</c:v>
                </c:pt>
                <c:pt idx="1731">
                  <c:v>7.2181585724752362E-3</c:v>
                </c:pt>
                <c:pt idx="1732">
                  <c:v>7.2986168245456834E-3</c:v>
                </c:pt>
                <c:pt idx="1733">
                  <c:v>7.3890744158193918E-3</c:v>
                </c:pt>
                <c:pt idx="1734">
                  <c:v>7.4695313463382096E-3</c:v>
                </c:pt>
                <c:pt idx="1735">
                  <c:v>7.5499876161442834E-3</c:v>
                </c:pt>
                <c:pt idx="1736">
                  <c:v>7.6304432252795153E-3</c:v>
                </c:pt>
                <c:pt idx="1737">
                  <c:v>7.6808981737859034E-3</c:v>
                </c:pt>
                <c:pt idx="1738">
                  <c:v>7.7313524617055249E-3</c:v>
                </c:pt>
                <c:pt idx="1739">
                  <c:v>7.7818060890802341E-3</c:v>
                </c:pt>
                <c:pt idx="1740">
                  <c:v>7.8422590559520527E-3</c:v>
                </c:pt>
                <c:pt idx="1741">
                  <c:v>7.8927113623629714E-3</c:v>
                </c:pt>
                <c:pt idx="1742">
                  <c:v>7.943163008355094E-3</c:v>
                </c:pt>
                <c:pt idx="1743">
                  <c:v>8.003613993970175E-3</c:v>
                </c:pt>
                <c:pt idx="1744">
                  <c:v>8.0540643192504226E-3</c:v>
                </c:pt>
                <c:pt idx="1745">
                  <c:v>8.104513984237751E-3</c:v>
                </c:pt>
                <c:pt idx="1746">
                  <c:v>8.1449629889741339E-3</c:v>
                </c:pt>
                <c:pt idx="1747">
                  <c:v>8.1754113335015723E-3</c:v>
                </c:pt>
                <c:pt idx="1748">
                  <c:v>8.1958590178621109E-3</c:v>
                </c:pt>
                <c:pt idx="1749">
                  <c:v>8.2163060420975126E-3</c:v>
                </c:pt>
                <c:pt idx="1750">
                  <c:v>8.2367524062500006E-3</c:v>
                </c:pt>
                <c:pt idx="1751">
                  <c:v>8.2671981103614872E-3</c:v>
                </c:pt>
                <c:pt idx="1752">
                  <c:v>8.2876431544740004E-3</c:v>
                </c:pt>
                <c:pt idx="1753">
                  <c:v>8.3080875386295737E-3</c:v>
                </c:pt>
                <c:pt idx="1754">
                  <c:v>8.3285312628699551E-3</c:v>
                </c:pt>
                <c:pt idx="1755">
                  <c:v>8.3489743272372463E-3</c:v>
                </c:pt>
                <c:pt idx="1756">
                  <c:v>8.3694167317735768E-3</c:v>
                </c:pt>
                <c:pt idx="1757">
                  <c:v>8.3698584765208028E-3</c:v>
                </c:pt>
                <c:pt idx="1758">
                  <c:v>8.3602995615210743E-3</c:v>
                </c:pt>
                <c:pt idx="1759">
                  <c:v>8.3607399868161347E-3</c:v>
                </c:pt>
                <c:pt idx="1760">
                  <c:v>8.3611797524480568E-3</c:v>
                </c:pt>
                <c:pt idx="1761">
                  <c:v>8.3616188584588746E-3</c:v>
                </c:pt>
                <c:pt idx="1762">
                  <c:v>8.3620573048905546E-3</c:v>
                </c:pt>
                <c:pt idx="1763">
                  <c:v>8.3524950917852423E-3</c:v>
                </c:pt>
                <c:pt idx="1764">
                  <c:v>8.352932219184709E-3</c:v>
                </c:pt>
                <c:pt idx="1765">
                  <c:v>8.353368687130755E-3</c:v>
                </c:pt>
                <c:pt idx="1766">
                  <c:v>8.353804495665933E-3</c:v>
                </c:pt>
                <c:pt idx="1767">
                  <c:v>8.3442396448316948E-3</c:v>
                </c:pt>
                <c:pt idx="1768">
                  <c:v>8.3446741346703546E-3</c:v>
                </c:pt>
                <c:pt idx="1769">
                  <c:v>8.3451079652238028E-3</c:v>
                </c:pt>
                <c:pt idx="1770">
                  <c:v>8.3455411365340824E-3</c:v>
                </c:pt>
                <c:pt idx="1771">
                  <c:v>8.3459736486429792E-3</c:v>
                </c:pt>
                <c:pt idx="1772">
                  <c:v>8.3364055015927568E-3</c:v>
                </c:pt>
                <c:pt idx="1773">
                  <c:v>8.3368366954253339E-3</c:v>
                </c:pt>
                <c:pt idx="1774">
                  <c:v>8.3372672301824068E-3</c:v>
                </c:pt>
                <c:pt idx="1775">
                  <c:v>8.3376971059063321E-3</c:v>
                </c:pt>
                <c:pt idx="1776">
                  <c:v>8.3381263226388475E-3</c:v>
                </c:pt>
                <c:pt idx="1777">
                  <c:v>8.3585548804221768E-3</c:v>
                </c:pt>
                <c:pt idx="1778">
                  <c:v>8.3689827792981248E-3</c:v>
                </c:pt>
                <c:pt idx="1779">
                  <c:v>8.3894100193088635E-3</c:v>
                </c:pt>
                <c:pt idx="1780">
                  <c:v>8.4098366004960855E-3</c:v>
                </c:pt>
                <c:pt idx="1781">
                  <c:v>8.4202625229019747E-3</c:v>
                </c:pt>
                <c:pt idx="1782">
                  <c:v>8.4406877865684793E-3</c:v>
                </c:pt>
                <c:pt idx="1783">
                  <c:v>8.4511123915376567E-3</c:v>
                </c:pt>
                <c:pt idx="1784">
                  <c:v>8.4715363378514777E-3</c:v>
                </c:pt>
                <c:pt idx="1785">
                  <c:v>8.4919596255517427E-3</c:v>
                </c:pt>
                <c:pt idx="1786">
                  <c:v>8.5023822546807931E-3</c:v>
                </c:pt>
                <c:pt idx="1787">
                  <c:v>8.5128042252803106E-3</c:v>
                </c:pt>
                <c:pt idx="1788">
                  <c:v>8.5232255373922667E-3</c:v>
                </c:pt>
                <c:pt idx="1789">
                  <c:v>8.5336461910588707E-3</c:v>
                </c:pt>
                <c:pt idx="1790">
                  <c:v>8.5440661863220024E-3</c:v>
                </c:pt>
                <c:pt idx="1791">
                  <c:v>8.5544855232237687E-3</c:v>
                </c:pt>
                <c:pt idx="1792">
                  <c:v>8.5649042018058567E-3</c:v>
                </c:pt>
                <c:pt idx="1793">
                  <c:v>8.5753222221104704E-3</c:v>
                </c:pt>
                <c:pt idx="1794">
                  <c:v>8.585739584179743E-3</c:v>
                </c:pt>
                <c:pt idx="1795">
                  <c:v>8.5961562880553267E-3</c:v>
                </c:pt>
                <c:pt idx="1796">
                  <c:v>8.5965723337793568E-3</c:v>
                </c:pt>
                <c:pt idx="1797">
                  <c:v>8.5969877213938617E-3</c:v>
                </c:pt>
                <c:pt idx="1798">
                  <c:v>8.5974024509408546E-3</c:v>
                </c:pt>
                <c:pt idx="1799">
                  <c:v>8.5978165224622795E-3</c:v>
                </c:pt>
                <c:pt idx="1800">
                  <c:v>8.5982299360000125E-3</c:v>
                </c:pt>
                <c:pt idx="1801">
                  <c:v>8.5886426915962495E-3</c:v>
                </c:pt>
                <c:pt idx="1802">
                  <c:v>8.5890547892928104E-3</c:v>
                </c:pt>
                <c:pt idx="1803">
                  <c:v>8.5894662291318268E-3</c:v>
                </c:pt>
                <c:pt idx="1804">
                  <c:v>8.5898770111550726E-3</c:v>
                </c:pt>
                <c:pt idx="1805">
                  <c:v>8.5802871354047766E-3</c:v>
                </c:pt>
                <c:pt idx="1806">
                  <c:v>8.5806966019228645E-3</c:v>
                </c:pt>
                <c:pt idx="1807">
                  <c:v>8.5611054107511148E-3</c:v>
                </c:pt>
                <c:pt idx="1808">
                  <c:v>8.5515135619317548E-3</c:v>
                </c:pt>
                <c:pt idx="1809">
                  <c:v>8.5319210555067637E-3</c:v>
                </c:pt>
                <c:pt idx="1810">
                  <c:v>8.5223278915180205E-3</c:v>
                </c:pt>
                <c:pt idx="1811">
                  <c:v>8.5127340700076656E-3</c:v>
                </c:pt>
                <c:pt idx="1812">
                  <c:v>8.4931395910174349E-3</c:v>
                </c:pt>
                <c:pt idx="1813">
                  <c:v>8.4835444545895197E-3</c:v>
                </c:pt>
                <c:pt idx="1814">
                  <c:v>8.4639486607657206E-3</c:v>
                </c:pt>
                <c:pt idx="1815">
                  <c:v>8.4543522095883537E-3</c:v>
                </c:pt>
                <c:pt idx="1816">
                  <c:v>8.434755101099034E-3</c:v>
                </c:pt>
                <c:pt idx="1817">
                  <c:v>8.4151573353400764E-3</c:v>
                </c:pt>
                <c:pt idx="1818">
                  <c:v>8.3955589123531748E-3</c:v>
                </c:pt>
                <c:pt idx="1819">
                  <c:v>8.3759598321805906E-3</c:v>
                </c:pt>
                <c:pt idx="1820">
                  <c:v>8.3563600948640768E-3</c:v>
                </c:pt>
                <c:pt idx="1821">
                  <c:v>8.3367597004456867E-3</c:v>
                </c:pt>
                <c:pt idx="1822">
                  <c:v>8.3171586489675028E-3</c:v>
                </c:pt>
                <c:pt idx="1823">
                  <c:v>8.2975569404714709E-3</c:v>
                </c:pt>
                <c:pt idx="1824">
                  <c:v>8.2779545749995728E-3</c:v>
                </c:pt>
                <c:pt idx="1825">
                  <c:v>8.2583515525937509E-3</c:v>
                </c:pt>
                <c:pt idx="1826">
                  <c:v>8.2287478732960551E-3</c:v>
                </c:pt>
                <c:pt idx="1827">
                  <c:v>8.1991435371485191E-3</c:v>
                </c:pt>
                <c:pt idx="1828">
                  <c:v>8.159538544192978E-3</c:v>
                </c:pt>
                <c:pt idx="1829">
                  <c:v>8.1299328944714061E-3</c:v>
                </c:pt>
                <c:pt idx="1830">
                  <c:v>8.1003265880260026E-3</c:v>
                </c:pt>
                <c:pt idx="1831">
                  <c:v>8.0707196248986247E-3</c:v>
                </c:pt>
                <c:pt idx="1832">
                  <c:v>8.0311120051312773E-3</c:v>
                </c:pt>
                <c:pt idx="1833">
                  <c:v>8.0015037287659296E-3</c:v>
                </c:pt>
                <c:pt idx="1834">
                  <c:v>7.9718947958447115E-3</c:v>
                </c:pt>
                <c:pt idx="1835">
                  <c:v>7.9422852064092442E-3</c:v>
                </c:pt>
                <c:pt idx="1836">
                  <c:v>7.9026749605019004E-3</c:v>
                </c:pt>
                <c:pt idx="1837">
                  <c:v>7.8830640581644823E-3</c:v>
                </c:pt>
                <c:pt idx="1838">
                  <c:v>7.8534524994391067E-3</c:v>
                </c:pt>
                <c:pt idx="1839">
                  <c:v>7.8238402843675923E-3</c:v>
                </c:pt>
                <c:pt idx="1840">
                  <c:v>7.8042274129920845E-3</c:v>
                </c:pt>
                <c:pt idx="1841">
                  <c:v>7.7746138853544318E-3</c:v>
                </c:pt>
                <c:pt idx="1842">
                  <c:v>7.7449997014966592E-3</c:v>
                </c:pt>
                <c:pt idx="1843">
                  <c:v>7.7253848614607865E-3</c:v>
                </c:pt>
                <c:pt idx="1844">
                  <c:v>7.6957693652888667E-3</c:v>
                </c:pt>
                <c:pt idx="1845">
                  <c:v>7.6661532130227524E-3</c:v>
                </c:pt>
                <c:pt idx="1846">
                  <c:v>7.6365364047045938E-3</c:v>
                </c:pt>
                <c:pt idx="1847">
                  <c:v>7.5969189403761739E-3</c:v>
                </c:pt>
                <c:pt idx="1848">
                  <c:v>7.5473008200796334E-3</c:v>
                </c:pt>
                <c:pt idx="1849">
                  <c:v>7.4976820438569123E-3</c:v>
                </c:pt>
                <c:pt idx="1850">
                  <c:v>7.4580626117500591E-3</c:v>
                </c:pt>
                <c:pt idx="1851">
                  <c:v>7.4084425238009326E-3</c:v>
                </c:pt>
                <c:pt idx="1852">
                  <c:v>7.3688217800516242E-3</c:v>
                </c:pt>
                <c:pt idx="1853">
                  <c:v>7.3192003805441063E-3</c:v>
                </c:pt>
                <c:pt idx="1854">
                  <c:v>7.2795783253203107E-3</c:v>
                </c:pt>
                <c:pt idx="1855">
                  <c:v>7.2299556144222194E-3</c:v>
                </c:pt>
                <c:pt idx="1856">
                  <c:v>7.2003322478919884E-3</c:v>
                </c:pt>
                <c:pt idx="1857">
                  <c:v>7.1607082257714484E-3</c:v>
                </c:pt>
                <c:pt idx="1858">
                  <c:v>7.1310835481026534E-3</c:v>
                </c:pt>
                <c:pt idx="1859">
                  <c:v>7.1014582149274714E-3</c:v>
                </c:pt>
                <c:pt idx="1860">
                  <c:v>7.0618322262880374E-3</c:v>
                </c:pt>
                <c:pt idx="1861">
                  <c:v>7.0322055822262834E-3</c:v>
                </c:pt>
                <c:pt idx="1862">
                  <c:v>7.0025782827841943E-3</c:v>
                </c:pt>
                <c:pt idx="1863">
                  <c:v>6.9729503280037131E-3</c:v>
                </c:pt>
                <c:pt idx="1864">
                  <c:v>6.9333217179269541E-3</c:v>
                </c:pt>
                <c:pt idx="1865">
                  <c:v>6.9036924525958153E-3</c:v>
                </c:pt>
                <c:pt idx="1866">
                  <c:v>6.8740625320522124E-3</c:v>
                </c:pt>
                <c:pt idx="1867">
                  <c:v>6.8444319563382375E-3</c:v>
                </c:pt>
                <c:pt idx="1868">
                  <c:v>6.8048007254959131E-3</c:v>
                </c:pt>
                <c:pt idx="1869">
                  <c:v>6.7751688395671934E-3</c:v>
                </c:pt>
                <c:pt idx="1870">
                  <c:v>6.7455362985940504E-3</c:v>
                </c:pt>
                <c:pt idx="1871">
                  <c:v>6.7059031026184372E-3</c:v>
                </c:pt>
                <c:pt idx="1872">
                  <c:v>6.6762692516823974E-3</c:v>
                </c:pt>
                <c:pt idx="1873">
                  <c:v>6.6466347458278372E-3</c:v>
                </c:pt>
                <c:pt idx="1874">
                  <c:v>6.6169995850967923E-3</c:v>
                </c:pt>
                <c:pt idx="1875">
                  <c:v>6.5773637695313242E-3</c:v>
                </c:pt>
                <c:pt idx="1876">
                  <c:v>6.5577272991732584E-3</c:v>
                </c:pt>
                <c:pt idx="1877">
                  <c:v>6.5380901740647859E-3</c:v>
                </c:pt>
                <c:pt idx="1878">
                  <c:v>6.5284523942477114E-3</c:v>
                </c:pt>
                <c:pt idx="1879">
                  <c:v>6.5188139597641458E-3</c:v>
                </c:pt>
                <c:pt idx="1880">
                  <c:v>6.499174870656016E-3</c:v>
                </c:pt>
                <c:pt idx="1881">
                  <c:v>6.4895351269653404E-3</c:v>
                </c:pt>
                <c:pt idx="1882">
                  <c:v>6.4698947287340587E-3</c:v>
                </c:pt>
                <c:pt idx="1883">
                  <c:v>6.4602536760042534E-3</c:v>
                </c:pt>
                <c:pt idx="1884">
                  <c:v>6.4406119688178174E-3</c:v>
                </c:pt>
                <c:pt idx="1885">
                  <c:v>6.4309696072167924E-3</c:v>
                </c:pt>
                <c:pt idx="1886">
                  <c:v>6.4213265912431853E-3</c:v>
                </c:pt>
                <c:pt idx="1887">
                  <c:v>6.4116829209388496E-3</c:v>
                </c:pt>
                <c:pt idx="1888">
                  <c:v>6.4020385963458734E-3</c:v>
                </c:pt>
                <c:pt idx="1889">
                  <c:v>6.3923936175062724E-3</c:v>
                </c:pt>
                <c:pt idx="1890">
                  <c:v>6.3827479844620937E-3</c:v>
                </c:pt>
                <c:pt idx="1891">
                  <c:v>6.3831016972550614E-3</c:v>
                </c:pt>
                <c:pt idx="1892">
                  <c:v>6.3734547559274324E-3</c:v>
                </c:pt>
                <c:pt idx="1893">
                  <c:v>6.3638071605210834E-3</c:v>
                </c:pt>
                <c:pt idx="1894">
                  <c:v>6.354158911078045E-3</c:v>
                </c:pt>
                <c:pt idx="1895">
                  <c:v>6.3445100076402455E-3</c:v>
                </c:pt>
                <c:pt idx="1896">
                  <c:v>6.3748604502497103E-3</c:v>
                </c:pt>
                <c:pt idx="1897">
                  <c:v>6.4252102389484545E-3</c:v>
                </c:pt>
                <c:pt idx="1898">
                  <c:v>6.4755593737784124E-3</c:v>
                </c:pt>
                <c:pt idx="1899">
                  <c:v>6.5259078547816414E-3</c:v>
                </c:pt>
                <c:pt idx="1900">
                  <c:v>6.5862556820000832E-3</c:v>
                </c:pt>
                <c:pt idx="1901">
                  <c:v>6.6366028554756462E-3</c:v>
                </c:pt>
                <c:pt idx="1902">
                  <c:v>6.6869493752504134E-3</c:v>
                </c:pt>
                <c:pt idx="1903">
                  <c:v>6.7472952413663734E-3</c:v>
                </c:pt>
                <c:pt idx="1904">
                  <c:v>6.7976404538655239E-3</c:v>
                </c:pt>
                <c:pt idx="1905">
                  <c:v>6.8479850127897415E-3</c:v>
                </c:pt>
                <c:pt idx="1906">
                  <c:v>6.9283289181812134E-3</c:v>
                </c:pt>
                <c:pt idx="1907">
                  <c:v>7.0286721700817748E-3</c:v>
                </c:pt>
                <c:pt idx="1908">
                  <c:v>7.1290147685333684E-3</c:v>
                </c:pt>
                <c:pt idx="1909">
                  <c:v>7.2293567135781906E-3</c:v>
                </c:pt>
                <c:pt idx="1910">
                  <c:v>7.3396980052580383E-3</c:v>
                </c:pt>
                <c:pt idx="1911">
                  <c:v>7.4400386436149725E-3</c:v>
                </c:pt>
                <c:pt idx="1912">
                  <c:v>7.5403786286909434E-3</c:v>
                </c:pt>
                <c:pt idx="1913">
                  <c:v>7.6407179605280373E-3</c:v>
                </c:pt>
                <c:pt idx="1914">
                  <c:v>7.7410566391681989E-3</c:v>
                </c:pt>
                <c:pt idx="1915">
                  <c:v>7.8413946646532524E-3</c:v>
                </c:pt>
                <c:pt idx="1916">
                  <c:v>7.9617320370254097E-3</c:v>
                </c:pt>
                <c:pt idx="1917">
                  <c:v>8.0920687563265925E-3</c:v>
                </c:pt>
                <c:pt idx="1918">
                  <c:v>8.2124048225987768E-3</c:v>
                </c:pt>
                <c:pt idx="1919">
                  <c:v>8.3427402358840184E-3</c:v>
                </c:pt>
                <c:pt idx="1920">
                  <c:v>8.4630749962240955E-3</c:v>
                </c:pt>
                <c:pt idx="1921">
                  <c:v>8.5934091036610708E-3</c:v>
                </c:pt>
                <c:pt idx="1922">
                  <c:v>8.7237425582371228E-3</c:v>
                </c:pt>
                <c:pt idx="1923">
                  <c:v>8.8440753599940448E-3</c:v>
                </c:pt>
                <c:pt idx="1924">
                  <c:v>8.9744075089740558E-3</c:v>
                </c:pt>
                <c:pt idx="1925">
                  <c:v>9.0947390052187708E-3</c:v>
                </c:pt>
                <c:pt idx="1926">
                  <c:v>9.2050698487704252E-3</c:v>
                </c:pt>
                <c:pt idx="1927">
                  <c:v>9.3054000396711779E-3</c:v>
                </c:pt>
                <c:pt idx="1928">
                  <c:v>9.3957295779626433E-3</c:v>
                </c:pt>
                <c:pt idx="1929">
                  <c:v>9.4960584636868406E-3</c:v>
                </c:pt>
                <c:pt idx="1930">
                  <c:v>9.5963866968861184E-3</c:v>
                </c:pt>
                <c:pt idx="1931">
                  <c:v>9.6867142776021209E-3</c:v>
                </c:pt>
                <c:pt idx="1932">
                  <c:v>9.7870412058768813E-3</c:v>
                </c:pt>
                <c:pt idx="1933">
                  <c:v>9.8773674817525109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347E-2</c:v>
                </c:pt>
                <c:pt idx="1943">
                  <c:v>1.0790594367791409E-2</c:v>
                </c:pt>
                <c:pt idx="1944">
                  <c:v>1.0880913470047257E-2</c:v>
                </c:pt>
                <c:pt idx="1945">
                  <c:v>1.0971231920407762E-2</c:v>
                </c:pt>
                <c:pt idx="1946">
                  <c:v>1.1031549718915077E-2</c:v>
                </c:pt>
                <c:pt idx="1947">
                  <c:v>1.1071866865610801E-2</c:v>
                </c:pt>
                <c:pt idx="1948">
                  <c:v>1.1112183360537332E-2</c:v>
                </c:pt>
                <c:pt idx="1949">
                  <c:v>1.1152499203736385E-2</c:v>
                </c:pt>
                <c:pt idx="1950">
                  <c:v>1.1192814395250095E-2</c:v>
                </c:pt>
                <c:pt idx="1951">
                  <c:v>1.1233128935120285E-2</c:v>
                </c:pt>
                <c:pt idx="1952">
                  <c:v>1.1283442823389164E-2</c:v>
                </c:pt>
                <c:pt idx="1953">
                  <c:v>1.132375606009864E-2</c:v>
                </c:pt>
                <c:pt idx="1954">
                  <c:v>1.1364068645290742E-2</c:v>
                </c:pt>
                <c:pt idx="1955">
                  <c:v>1.1404380579007261E-2</c:v>
                </c:pt>
                <c:pt idx="1956">
                  <c:v>1.1444691861290393E-2</c:v>
                </c:pt>
                <c:pt idx="1957">
                  <c:v>1.1485002492182109E-2</c:v>
                </c:pt>
                <c:pt idx="1958">
                  <c:v>1.1525312471724196E-2</c:v>
                </c:pt>
                <c:pt idx="1959">
                  <c:v>1.1565621799958991E-2</c:v>
                </c:pt>
                <c:pt idx="1960">
                  <c:v>1.1605930476928025E-2</c:v>
                </c:pt>
                <c:pt idx="1961">
                  <c:v>1.164623850267367E-2</c:v>
                </c:pt>
                <c:pt idx="1962">
                  <c:v>1.1686545877237843E-2</c:v>
                </c:pt>
                <c:pt idx="1963">
                  <c:v>1.1726852600662451E-2</c:v>
                </c:pt>
                <c:pt idx="1964">
                  <c:v>1.1767158672989404E-2</c:v>
                </c:pt>
                <c:pt idx="1965">
                  <c:v>1.1807464094260868E-2</c:v>
                </c:pt>
                <c:pt idx="1966">
                  <c:v>1.1877768864518683E-2</c:v>
                </c:pt>
                <c:pt idx="1967">
                  <c:v>1.1958072983804868E-2</c:v>
                </c:pt>
                <c:pt idx="1968">
                  <c:v>1.2048376452161516E-2</c:v>
                </c:pt>
                <c:pt idx="1969">
                  <c:v>1.2128679269630679E-2</c:v>
                </c:pt>
                <c:pt idx="1970">
                  <c:v>1.2208981436254027E-2</c:v>
                </c:pt>
                <c:pt idx="1971">
                  <c:v>1.2299282952073651E-2</c:v>
                </c:pt>
                <c:pt idx="1972">
                  <c:v>1.2379583817131945E-2</c:v>
                </c:pt>
                <c:pt idx="1973">
                  <c:v>1.2459884031470372E-2</c:v>
                </c:pt>
                <c:pt idx="1974">
                  <c:v>1.2550183595131173E-2</c:v>
                </c:pt>
                <c:pt idx="1975">
                  <c:v>1.2630482508156264E-2</c:v>
                </c:pt>
                <c:pt idx="1976">
                  <c:v>1.2690780770587665E-2</c:v>
                </c:pt>
                <c:pt idx="1977">
                  <c:v>1.2741078382467508E-2</c:v>
                </c:pt>
                <c:pt idx="1978">
                  <c:v>1.2781375343837479E-2</c:v>
                </c:pt>
                <c:pt idx="1979">
                  <c:v>1.2831671654739503E-2</c:v>
                </c:pt>
                <c:pt idx="1980">
                  <c:v>1.2881967315216094E-2</c:v>
                </c:pt>
                <c:pt idx="1981">
                  <c:v>1.2922262325308699E-2</c:v>
                </c:pt>
                <c:pt idx="1982">
                  <c:v>1.2972556685059661E-2</c:v>
                </c:pt>
                <c:pt idx="1983">
                  <c:v>1.3022850394510959E-2</c:v>
                </c:pt>
                <c:pt idx="1984">
                  <c:v>1.306314345370424E-2</c:v>
                </c:pt>
                <c:pt idx="1985">
                  <c:v>1.3113435862681783E-2</c:v>
                </c:pt>
                <c:pt idx="1986">
                  <c:v>1.3143727621485603E-2</c:v>
                </c:pt>
                <c:pt idx="1987">
                  <c:v>1.3164018730157486E-2</c:v>
                </c:pt>
                <c:pt idx="1988">
                  <c:v>1.3194309188739473E-2</c:v>
                </c:pt>
                <c:pt idx="1989">
                  <c:v>1.321459899727368E-2</c:v>
                </c:pt>
                <c:pt idx="1990">
                  <c:v>1.3234888155802043E-2</c:v>
                </c:pt>
                <c:pt idx="1991">
                  <c:v>1.3255176664366569E-2</c:v>
                </c:pt>
                <c:pt idx="1992">
                  <c:v>1.327546452300904E-2</c:v>
                </c:pt>
                <c:pt idx="1993">
                  <c:v>1.3305751731771703E-2</c:v>
                </c:pt>
                <c:pt idx="1994">
                  <c:v>1.3326038290696425E-2</c:v>
                </c:pt>
                <c:pt idx="1995">
                  <c:v>1.3346324199825333E-2</c:v>
                </c:pt>
                <c:pt idx="1996">
                  <c:v>1.3326609459200101E-2</c:v>
                </c:pt>
                <c:pt idx="1997">
                  <c:v>1.3286894068863147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662E-2</c:v>
                </c:pt>
                <c:pt idx="2006">
                  <c:v>1.284942632571958E-2</c:v>
                </c:pt>
                <c:pt idx="2007">
                  <c:v>1.2669704440572341E-2</c:v>
                </c:pt>
                <c:pt idx="2008">
                  <c:v>1.2489981906174952E-2</c:v>
                </c:pt>
                <c:pt idx="2009">
                  <c:v>1.2310258722569523E-2</c:v>
                </c:pt>
                <c:pt idx="2010">
                  <c:v>1.2130534889797985E-2</c:v>
                </c:pt>
                <c:pt idx="2011">
                  <c:v>1.1950810407902418E-2</c:v>
                </c:pt>
                <c:pt idx="2012">
                  <c:v>1.1781085276924603E-2</c:v>
                </c:pt>
                <c:pt idx="2013">
                  <c:v>1.1601359496906757E-2</c:v>
                </c:pt>
                <c:pt idx="2014">
                  <c:v>1.1421633067890541E-2</c:v>
                </c:pt>
                <c:pt idx="2015">
                  <c:v>1.1241905989918371E-2</c:v>
                </c:pt>
                <c:pt idx="2016">
                  <c:v>1.1062178263031953E-2</c:v>
                </c:pt>
                <c:pt idx="2017">
                  <c:v>1.08924498872732E-2</c:v>
                </c:pt>
                <c:pt idx="2018">
                  <c:v>1.0722720862684361E-2</c:v>
                </c:pt>
                <c:pt idx="2019">
                  <c:v>1.0542991189307281E-2</c:v>
                </c:pt>
                <c:pt idx="2020">
                  <c:v>1.037326086718398E-2</c:v>
                </c:pt>
                <c:pt idx="2021">
                  <c:v>1.0203529896356606E-2</c:v>
                </c:pt>
                <c:pt idx="2022">
                  <c:v>1.0023798276866721E-2</c:v>
                </c:pt>
                <c:pt idx="2023">
                  <c:v>9.8540660087567417E-3</c:v>
                </c:pt>
                <c:pt idx="2024">
                  <c:v>9.6743330920683705E-3</c:v>
                </c:pt>
                <c:pt idx="2025">
                  <c:v>9.5045995268438314E-3</c:v>
                </c:pt>
                <c:pt idx="2026">
                  <c:v>9.3448653131248168E-3</c:v>
                </c:pt>
                <c:pt idx="2027">
                  <c:v>9.2051304509536708E-3</c:v>
                </c:pt>
                <c:pt idx="2028">
                  <c:v>9.0553949403721096E-3</c:v>
                </c:pt>
                <c:pt idx="2029">
                  <c:v>8.9056587814222727E-3</c:v>
                </c:pt>
                <c:pt idx="2030">
                  <c:v>8.7559219741460224E-3</c:v>
                </c:pt>
                <c:pt idx="2031">
                  <c:v>8.6061845185855541E-3</c:v>
                </c:pt>
                <c:pt idx="2032">
                  <c:v>8.456446414782633E-3</c:v>
                </c:pt>
                <c:pt idx="2033">
                  <c:v>8.3067076627791527E-3</c:v>
                </c:pt>
                <c:pt idx="2034">
                  <c:v>8.1569682626173867E-3</c:v>
                </c:pt>
                <c:pt idx="2035">
                  <c:v>8.0072282143392737E-3</c:v>
                </c:pt>
                <c:pt idx="2036">
                  <c:v>7.8574875179866985E-3</c:v>
                </c:pt>
                <c:pt idx="2037">
                  <c:v>7.7077461736017273E-3</c:v>
                </c:pt>
                <c:pt idx="2038">
                  <c:v>7.5480041812262524E-3</c:v>
                </c:pt>
                <c:pt idx="2039">
                  <c:v>7.3982615409023877E-3</c:v>
                </c:pt>
                <c:pt idx="2040">
                  <c:v>7.2385182526719704E-3</c:v>
                </c:pt>
                <c:pt idx="2041">
                  <c:v>7.0887743165771334E-3</c:v>
                </c:pt>
                <c:pt idx="2042">
                  <c:v>6.9290297326599143E-3</c:v>
                </c:pt>
                <c:pt idx="2043">
                  <c:v>6.7792845009620618E-3</c:v>
                </c:pt>
                <c:pt idx="2044">
                  <c:v>6.6195386215256464E-3</c:v>
                </c:pt>
                <c:pt idx="2045">
                  <c:v>6.4697920943928592E-3</c:v>
                </c:pt>
                <c:pt idx="2046">
                  <c:v>6.310044919605351E-3</c:v>
                </c:pt>
                <c:pt idx="2047">
                  <c:v>6.1502970972053539E-3</c:v>
                </c:pt>
                <c:pt idx="2048">
                  <c:v>5.9905486272348483E-3</c:v>
                </c:pt>
                <c:pt idx="2049">
                  <c:v>5.8207995097357135E-3</c:v>
                </c:pt>
                <c:pt idx="2050">
                  <c:v>5.6610497447499904E-3</c:v>
                </c:pt>
                <c:pt idx="2051">
                  <c:v>5.5012993323197432E-3</c:v>
                </c:pt>
                <c:pt idx="2052">
                  <c:v>5.3415482724867864E-3</c:v>
                </c:pt>
                <c:pt idx="2053">
                  <c:v>5.1817965652932174E-3</c:v>
                </c:pt>
                <c:pt idx="2054">
                  <c:v>5.0220442107810626E-3</c:v>
                </c:pt>
                <c:pt idx="2055">
                  <c:v>4.8622912089922588E-3</c:v>
                </c:pt>
                <c:pt idx="2056">
                  <c:v>4.7825375599687865E-3</c:v>
                </c:pt>
                <c:pt idx="2057">
                  <c:v>4.7427832637526928E-3</c:v>
                </c:pt>
                <c:pt idx="2058">
                  <c:v>4.693028320385817E-3</c:v>
                </c:pt>
                <c:pt idx="2059">
                  <c:v>4.6532727299102884E-3</c:v>
                </c:pt>
                <c:pt idx="2060">
                  <c:v>4.6035164923680424E-3</c:v>
                </c:pt>
                <c:pt idx="2061">
                  <c:v>4.5637596078010323E-3</c:v>
                </c:pt>
                <c:pt idx="2062">
                  <c:v>4.5140020762513555E-3</c:v>
                </c:pt>
                <c:pt idx="2063">
                  <c:v>4.4742438977609499E-3</c:v>
                </c:pt>
                <c:pt idx="2064">
                  <c:v>4.4244850723717264E-3</c:v>
                </c:pt>
                <c:pt idx="2065">
                  <c:v>4.3847256001257606E-3</c:v>
                </c:pt>
                <c:pt idx="2066">
                  <c:v>4.4549654810649994E-3</c:v>
                </c:pt>
                <c:pt idx="2067">
                  <c:v>4.5652047152314823E-3</c:v>
                </c:pt>
                <c:pt idx="2068">
                  <c:v>4.6754433026671592E-3</c:v>
                </c:pt>
                <c:pt idx="2069">
                  <c:v>4.7956812434139804E-3</c:v>
                </c:pt>
                <c:pt idx="2070">
                  <c:v>4.9059185375140164E-3</c:v>
                </c:pt>
                <c:pt idx="2071">
                  <c:v>5.026155185009238E-3</c:v>
                </c:pt>
                <c:pt idx="2072">
                  <c:v>5.1363911859416116E-3</c:v>
                </c:pt>
                <c:pt idx="2073">
                  <c:v>5.2466265403529914E-3</c:v>
                </c:pt>
                <c:pt idx="2074">
                  <c:v>5.3668612482855585E-3</c:v>
                </c:pt>
                <c:pt idx="2075">
                  <c:v>5.4770953097812904E-3</c:v>
                </c:pt>
                <c:pt idx="2076">
                  <c:v>5.6573287248820924E-3</c:v>
                </c:pt>
                <c:pt idx="2077">
                  <c:v>5.8675614936299523E-3</c:v>
                </c:pt>
                <c:pt idx="2078">
                  <c:v>6.0777936160668934E-3</c:v>
                </c:pt>
                <c:pt idx="2079">
                  <c:v>6.2780250922349675E-3</c:v>
                </c:pt>
                <c:pt idx="2080">
                  <c:v>6.4882559221760353E-3</c:v>
                </c:pt>
                <c:pt idx="2081">
                  <c:v>6.6884861059321671E-3</c:v>
                </c:pt>
                <c:pt idx="2082">
                  <c:v>6.8987156435452454E-3</c:v>
                </c:pt>
                <c:pt idx="2083">
                  <c:v>7.0989445350573832E-3</c:v>
                </c:pt>
                <c:pt idx="2084">
                  <c:v>7.3091727805106432E-3</c:v>
                </c:pt>
                <c:pt idx="2085">
                  <c:v>7.5094003799467714E-3</c:v>
                </c:pt>
                <c:pt idx="2086">
                  <c:v>7.7196273334079676E-3</c:v>
                </c:pt>
                <c:pt idx="2087">
                  <c:v>7.9298536409360132E-3</c:v>
                </c:pt>
                <c:pt idx="2088">
                  <c:v>8.13007930257309E-3</c:v>
                </c:pt>
                <c:pt idx="2089">
                  <c:v>8.3403043183611462E-3</c:v>
                </c:pt>
                <c:pt idx="2090">
                  <c:v>8.540528688342014E-3</c:v>
                </c:pt>
                <c:pt idx="2091">
                  <c:v>8.7507524125578773E-3</c:v>
                </c:pt>
                <c:pt idx="2092">
                  <c:v>8.9509754910506445E-3</c:v>
                </c:pt>
                <c:pt idx="2093">
                  <c:v>9.1611979238623228E-3</c:v>
                </c:pt>
                <c:pt idx="2094">
                  <c:v>9.3614197110348726E-3</c:v>
                </c:pt>
                <c:pt idx="2095">
                  <c:v>9.5716408526102768E-3</c:v>
                </c:pt>
                <c:pt idx="2096">
                  <c:v>9.6818613486305185E-3</c:v>
                </c:pt>
                <c:pt idx="2097">
                  <c:v>9.7620811991376982E-3</c:v>
                </c:pt>
                <c:pt idx="2098">
                  <c:v>9.8523004041736594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82E-2</c:v>
                </c:pt>
                <c:pt idx="2111">
                  <c:v>1.061509135086974E-2</c:v>
                </c:pt>
                <c:pt idx="2112">
                  <c:v>1.0645301523718141E-2</c:v>
                </c:pt>
                <c:pt idx="2113">
                  <c:v>1.0675511051725241E-2</c:v>
                </c:pt>
                <c:pt idx="2114">
                  <c:v>1.0705719934932941E-2</c:v>
                </c:pt>
                <c:pt idx="2115">
                  <c:v>1.0735928173383286E-2</c:v>
                </c:pt>
                <c:pt idx="2116">
                  <c:v>1.0766135767118368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837E-2</c:v>
                </c:pt>
                <c:pt idx="2125">
                  <c:v>1.1137975105468741E-2</c:v>
                </c:pt>
                <c:pt idx="2126">
                  <c:v>1.1148176254359323E-2</c:v>
                </c:pt>
                <c:pt idx="2127">
                  <c:v>1.1148376758996201E-2</c:v>
                </c:pt>
                <c:pt idx="2128">
                  <c:v>1.1158576619421741E-2</c:v>
                </c:pt>
                <c:pt idx="2129">
                  <c:v>1.1158775835677728E-2</c:v>
                </c:pt>
                <c:pt idx="2130">
                  <c:v>1.1168974407806023E-2</c:v>
                </c:pt>
                <c:pt idx="2131">
                  <c:v>1.1169172335848843E-2</c:v>
                </c:pt>
                <c:pt idx="2132">
                  <c:v>1.116936961984819E-2</c:v>
                </c:pt>
                <c:pt idx="2133">
                  <c:v>1.1179566259845744E-2</c:v>
                </c:pt>
                <c:pt idx="2134">
                  <c:v>1.11797622558838E-2</c:v>
                </c:pt>
                <c:pt idx="2135">
                  <c:v>1.118995760800426E-2</c:v>
                </c:pt>
                <c:pt idx="2136">
                  <c:v>1.1200152316249185E-2</c:v>
                </c:pt>
                <c:pt idx="2137">
                  <c:v>1.1230346380660297E-2</c:v>
                </c:pt>
                <c:pt idx="2138">
                  <c:v>1.1250539801279861E-2</c:v>
                </c:pt>
                <c:pt idx="2139">
                  <c:v>1.1270732578149718E-2</c:v>
                </c:pt>
                <c:pt idx="2140">
                  <c:v>1.1290924711312099E-2</c:v>
                </c:pt>
                <c:pt idx="2141">
                  <c:v>1.1321116200808614E-2</c:v>
                </c:pt>
                <c:pt idx="2142">
                  <c:v>1.1341307046681542E-2</c:v>
                </c:pt>
                <c:pt idx="2143">
                  <c:v>1.1361497248972735E-2</c:v>
                </c:pt>
                <c:pt idx="2144">
                  <c:v>1.1381686807724042E-2</c:v>
                </c:pt>
                <c:pt idx="2145">
                  <c:v>1.1401875722977914E-2</c:v>
                </c:pt>
                <c:pt idx="2146">
                  <c:v>1.1402063994775741E-2</c:v>
                </c:pt>
                <c:pt idx="2147">
                  <c:v>1.1382251623159981E-2</c:v>
                </c:pt>
                <c:pt idx="2148">
                  <c:v>1.1372438608172511E-2</c:v>
                </c:pt>
                <c:pt idx="2149">
                  <c:v>1.1352624949855186E-2</c:v>
                </c:pt>
                <c:pt idx="2150">
                  <c:v>1.1342810648250134E-2</c:v>
                </c:pt>
                <c:pt idx="2151">
                  <c:v>1.1322995703399091E-2</c:v>
                </c:pt>
                <c:pt idx="2152">
                  <c:v>1.1313180115344381E-2</c:v>
                </c:pt>
                <c:pt idx="2153">
                  <c:v>1.1293363884127824E-2</c:v>
                </c:pt>
                <c:pt idx="2154">
                  <c:v>1.1283547009791464E-2</c:v>
                </c:pt>
                <c:pt idx="2155">
                  <c:v>1.1273729492377368E-2</c:v>
                </c:pt>
                <c:pt idx="2156">
                  <c:v>1.1263911331927261E-2</c:v>
                </c:pt>
                <c:pt idx="2157">
                  <c:v>1.1264092528483247E-2</c:v>
                </c:pt>
                <c:pt idx="2158">
                  <c:v>1.12642730820875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85E-2</c:v>
                </c:pt>
                <c:pt idx="2168">
                  <c:v>1.1066043265012824E-2</c:v>
                </c:pt>
                <c:pt idx="2169">
                  <c:v>1.1006216748917443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649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464E-3</c:v>
                </c:pt>
                <c:pt idx="2189">
                  <c:v>9.7295515687684797E-3</c:v>
                </c:pt>
                <c:pt idx="2190">
                  <c:v>9.6197115700820228E-3</c:v>
                </c:pt>
                <c:pt idx="2191">
                  <c:v>9.5098709298293248E-3</c:v>
                </c:pt>
                <c:pt idx="2192">
                  <c:v>9.4000296480522567E-3</c:v>
                </c:pt>
                <c:pt idx="2193">
                  <c:v>9.2801877247928859E-3</c:v>
                </c:pt>
                <c:pt idx="2194">
                  <c:v>9.1703451600932146E-3</c:v>
                </c:pt>
                <c:pt idx="2195">
                  <c:v>9.060501953995324E-3</c:v>
                </c:pt>
                <c:pt idx="2196">
                  <c:v>8.8606581065409865E-3</c:v>
                </c:pt>
                <c:pt idx="2197">
                  <c:v>8.6608136177722568E-3</c:v>
                </c:pt>
                <c:pt idx="2198">
                  <c:v>8.460968487731169E-3</c:v>
                </c:pt>
                <c:pt idx="2199">
                  <c:v>8.2511227164598355E-3</c:v>
                </c:pt>
                <c:pt idx="2200">
                  <c:v>8.0512763040000504E-3</c:v>
                </c:pt>
                <c:pt idx="2201">
                  <c:v>7.8414292503938866E-3</c:v>
                </c:pt>
                <c:pt idx="2202">
                  <c:v>7.6415815556832023E-3</c:v>
                </c:pt>
                <c:pt idx="2203">
                  <c:v>7.4417332199102123E-3</c:v>
                </c:pt>
                <c:pt idx="2204">
                  <c:v>7.2318842431167004E-3</c:v>
                </c:pt>
                <c:pt idx="2205">
                  <c:v>7.0320346253447434E-3</c:v>
                </c:pt>
                <c:pt idx="2206">
                  <c:v>6.7321843666363615E-3</c:v>
                </c:pt>
                <c:pt idx="2207">
                  <c:v>6.4323334670335838E-3</c:v>
                </c:pt>
                <c:pt idx="2208">
                  <c:v>6.1324819265781714E-3</c:v>
                </c:pt>
                <c:pt idx="2209">
                  <c:v>5.8326297453123932E-3</c:v>
                </c:pt>
                <c:pt idx="2210">
                  <c:v>5.5327769232779989E-3</c:v>
                </c:pt>
                <c:pt idx="2211">
                  <c:v>5.2329234605171613E-3</c:v>
                </c:pt>
                <c:pt idx="2212">
                  <c:v>4.9230693570717424E-3</c:v>
                </c:pt>
                <c:pt idx="2213">
                  <c:v>4.623214612983817E-3</c:v>
                </c:pt>
                <c:pt idx="2214">
                  <c:v>4.3233592282953294E-3</c:v>
                </c:pt>
                <c:pt idx="2215">
                  <c:v>4.0235032030482842E-3</c:v>
                </c:pt>
                <c:pt idx="2216">
                  <c:v>3.8536465372846218E-3</c:v>
                </c:pt>
                <c:pt idx="2217">
                  <c:v>3.6937892310464127E-3</c:v>
                </c:pt>
                <c:pt idx="2218">
                  <c:v>3.5339312843755705E-3</c:v>
                </c:pt>
                <c:pt idx="2219">
                  <c:v>3.3740726973140742E-3</c:v>
                </c:pt>
                <c:pt idx="2220">
                  <c:v>3.2042134699040202E-3</c:v>
                </c:pt>
                <c:pt idx="2221">
                  <c:v>3.0443536021872927E-3</c:v>
                </c:pt>
                <c:pt idx="2222">
                  <c:v>2.8844930942059244E-3</c:v>
                </c:pt>
                <c:pt idx="2223">
                  <c:v>2.7246319460018918E-3</c:v>
                </c:pt>
                <c:pt idx="2224">
                  <c:v>2.5647701576171637E-3</c:v>
                </c:pt>
                <c:pt idx="2225">
                  <c:v>2.4049077290937693E-3</c:v>
                </c:pt>
                <c:pt idx="2226">
                  <c:v>2.4550446604736376E-3</c:v>
                </c:pt>
                <c:pt idx="2227">
                  <c:v>2.5251809517988252E-3</c:v>
                </c:pt>
                <c:pt idx="2228">
                  <c:v>2.585316603111335E-3</c:v>
                </c:pt>
                <c:pt idx="2229">
                  <c:v>2.6554516144530467E-3</c:v>
                </c:pt>
                <c:pt idx="2230">
                  <c:v>2.7155859858660212E-3</c:v>
                </c:pt>
                <c:pt idx="2231">
                  <c:v>2.7857197173922544E-3</c:v>
                </c:pt>
                <c:pt idx="2232">
                  <c:v>2.8458528090736777E-3</c:v>
                </c:pt>
                <c:pt idx="2233">
                  <c:v>2.9159852609523464E-3</c:v>
                </c:pt>
                <c:pt idx="2234">
                  <c:v>2.9761170730701891E-3</c:v>
                </c:pt>
                <c:pt idx="2235">
                  <c:v>3.0462482454692592E-3</c:v>
                </c:pt>
                <c:pt idx="2236">
                  <c:v>3.2263787781915197E-3</c:v>
                </c:pt>
                <c:pt idx="2237">
                  <c:v>3.4265086712788884E-3</c:v>
                </c:pt>
                <c:pt idx="2238">
                  <c:v>3.6166379247734581E-3</c:v>
                </c:pt>
                <c:pt idx="2239">
                  <c:v>3.8067665387171612E-3</c:v>
                </c:pt>
                <c:pt idx="2240">
                  <c:v>4.0068945131519814E-3</c:v>
                </c:pt>
                <c:pt idx="2241">
                  <c:v>4.1970218481199445E-3</c:v>
                </c:pt>
                <c:pt idx="2242">
                  <c:v>4.3871485436630733E-3</c:v>
                </c:pt>
                <c:pt idx="2243">
                  <c:v>4.5872745998231934E-3</c:v>
                </c:pt>
                <c:pt idx="2244">
                  <c:v>4.7774000166424515E-3</c:v>
                </c:pt>
                <c:pt idx="2245">
                  <c:v>4.9675247941627833E-3</c:v>
                </c:pt>
                <c:pt idx="2246">
                  <c:v>5.157648932426151E-3</c:v>
                </c:pt>
                <c:pt idx="2247">
                  <c:v>5.337772431474614E-3</c:v>
                </c:pt>
                <c:pt idx="2248">
                  <c:v>5.5178952913500501E-3</c:v>
                </c:pt>
                <c:pt idx="2249">
                  <c:v>5.6980175120945054E-3</c:v>
                </c:pt>
                <c:pt idx="2250">
                  <c:v>5.8781390937500235E-3</c:v>
                </c:pt>
                <c:pt idx="2251">
                  <c:v>6.0582600363584824E-3</c:v>
                </c:pt>
                <c:pt idx="2252">
                  <c:v>6.2383803399619934E-3</c:v>
                </c:pt>
                <c:pt idx="2253">
                  <c:v>6.4185000046024579E-3</c:v>
                </c:pt>
                <c:pt idx="2254">
                  <c:v>6.5986190303218995E-3</c:v>
                </c:pt>
                <c:pt idx="2255">
                  <c:v>6.788737417162273E-3</c:v>
                </c:pt>
                <c:pt idx="2256">
                  <c:v>6.8888551651656114E-3</c:v>
                </c:pt>
                <c:pt idx="2257">
                  <c:v>6.9989722743738891E-3</c:v>
                </c:pt>
                <c:pt idx="2258">
                  <c:v>7.1090887448289914E-3</c:v>
                </c:pt>
                <c:pt idx="2259">
                  <c:v>7.2192045765730514E-3</c:v>
                </c:pt>
                <c:pt idx="2260">
                  <c:v>7.3293197696480128E-3</c:v>
                </c:pt>
                <c:pt idx="2261">
                  <c:v>7.4294343240958504E-3</c:v>
                </c:pt>
                <c:pt idx="2262">
                  <c:v>7.5395482399585999E-3</c:v>
                </c:pt>
                <c:pt idx="2263">
                  <c:v>7.6496615172781546E-3</c:v>
                </c:pt>
                <c:pt idx="2264">
                  <c:v>7.7597741560965433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8232E-3</c:v>
                </c:pt>
                <c:pt idx="2273">
                  <c:v>8.4307591798382531E-3</c:v>
                </c:pt>
                <c:pt idx="2274">
                  <c:v>8.5108654359543623E-3</c:v>
                </c:pt>
                <c:pt idx="2275">
                  <c:v>8.5809710540312722E-3</c:v>
                </c:pt>
                <c:pt idx="2276">
                  <c:v>8.6110760341108501E-3</c:v>
                </c:pt>
                <c:pt idx="2277">
                  <c:v>8.641180376235149E-3</c:v>
                </c:pt>
                <c:pt idx="2278">
                  <c:v>8.6812840804461056E-3</c:v>
                </c:pt>
                <c:pt idx="2279">
                  <c:v>8.7113871467857373E-3</c:v>
                </c:pt>
                <c:pt idx="2280">
                  <c:v>8.751489575296114E-3</c:v>
                </c:pt>
                <c:pt idx="2281">
                  <c:v>8.7815913660189166E-3</c:v>
                </c:pt>
                <c:pt idx="2282">
                  <c:v>8.821692518996534E-3</c:v>
                </c:pt>
                <c:pt idx="2283">
                  <c:v>8.8517930342706767E-3</c:v>
                </c:pt>
                <c:pt idx="2284">
                  <c:v>8.8918929118834422E-3</c:v>
                </c:pt>
                <c:pt idx="2285">
                  <c:v>8.9219921518768029E-3</c:v>
                </c:pt>
                <c:pt idx="2286">
                  <c:v>8.9220907542927348E-3</c:v>
                </c:pt>
                <c:pt idx="2287">
                  <c:v>8.9221887191732914E-3</c:v>
                </c:pt>
                <c:pt idx="2288">
                  <c:v>8.9122860465603842E-3</c:v>
                </c:pt>
                <c:pt idx="2289">
                  <c:v>8.9123827364958746E-3</c:v>
                </c:pt>
                <c:pt idx="2290">
                  <c:v>8.9124787890220228E-3</c:v>
                </c:pt>
                <c:pt idx="2291">
                  <c:v>8.9125742041807603E-3</c:v>
                </c:pt>
                <c:pt idx="2292">
                  <c:v>8.9026689820138338E-3</c:v>
                </c:pt>
                <c:pt idx="2293">
                  <c:v>8.9027631225634708E-3</c:v>
                </c:pt>
                <c:pt idx="2294">
                  <c:v>8.9028566258717232E-3</c:v>
                </c:pt>
                <c:pt idx="2295">
                  <c:v>8.9029494919803161E-3</c:v>
                </c:pt>
                <c:pt idx="2296">
                  <c:v>8.8930417209313328E-3</c:v>
                </c:pt>
                <c:pt idx="2297">
                  <c:v>8.8831333127669249E-3</c:v>
                </c:pt>
                <c:pt idx="2298">
                  <c:v>8.8732242675288731E-3</c:v>
                </c:pt>
                <c:pt idx="2299">
                  <c:v>8.8633145852593277E-3</c:v>
                </c:pt>
                <c:pt idx="2300">
                  <c:v>8.8634042660001543E-3</c:v>
                </c:pt>
                <c:pt idx="2301">
                  <c:v>8.8534933097933512E-3</c:v>
                </c:pt>
                <c:pt idx="2302">
                  <c:v>8.8435817166808567E-3</c:v>
                </c:pt>
                <c:pt idx="2303">
                  <c:v>8.8336694867047708E-3</c:v>
                </c:pt>
                <c:pt idx="2304">
                  <c:v>8.8237566199072196E-3</c:v>
                </c:pt>
                <c:pt idx="2305">
                  <c:v>8.8138431163298381E-3</c:v>
                </c:pt>
                <c:pt idx="2306">
                  <c:v>8.7439289760147809E-3</c:v>
                </c:pt>
                <c:pt idx="2307">
                  <c:v>8.6740141990041247E-3</c:v>
                </c:pt>
                <c:pt idx="2308">
                  <c:v>8.6040987853397699E-3</c:v>
                </c:pt>
                <c:pt idx="2309">
                  <c:v>8.5341827350637368E-3</c:v>
                </c:pt>
                <c:pt idx="2310">
                  <c:v>8.4642660482180266E-3</c:v>
                </c:pt>
                <c:pt idx="2311">
                  <c:v>8.3943487248445137E-3</c:v>
                </c:pt>
                <c:pt idx="2312">
                  <c:v>8.324430764985416E-3</c:v>
                </c:pt>
                <c:pt idx="2313">
                  <c:v>8.2645121686823753E-3</c:v>
                </c:pt>
                <c:pt idx="2314">
                  <c:v>8.1945929359777767E-3</c:v>
                </c:pt>
                <c:pt idx="2315">
                  <c:v>8.1246730669132759E-3</c:v>
                </c:pt>
                <c:pt idx="2316">
                  <c:v>8.0647525615310522E-3</c:v>
                </c:pt>
                <c:pt idx="2317">
                  <c:v>8.0048314198730066E-3</c:v>
                </c:pt>
                <c:pt idx="2318">
                  <c:v>7.9549096419811813E-3</c:v>
                </c:pt>
                <c:pt idx="2319">
                  <c:v>7.8949872278974865E-3</c:v>
                </c:pt>
                <c:pt idx="2320">
                  <c:v>7.8350641776639973E-3</c:v>
                </c:pt>
                <c:pt idx="2321">
                  <c:v>7.7751404913227627E-3</c:v>
                </c:pt>
                <c:pt idx="2322">
                  <c:v>7.7252161689154997E-3</c:v>
                </c:pt>
                <c:pt idx="2323">
                  <c:v>7.6652912104844834E-3</c:v>
                </c:pt>
                <c:pt idx="2324">
                  <c:v>7.6053656160715594E-3</c:v>
                </c:pt>
                <c:pt idx="2325">
                  <c:v>7.5554393857187778E-3</c:v>
                </c:pt>
                <c:pt idx="2326">
                  <c:v>7.5255125194680361E-3</c:v>
                </c:pt>
                <c:pt idx="2327">
                  <c:v>7.4955850173613892E-3</c:v>
                </c:pt>
                <c:pt idx="2328">
                  <c:v>7.4756568794409504E-3</c:v>
                </c:pt>
                <c:pt idx="2329">
                  <c:v>7.4457281057485484E-3</c:v>
                </c:pt>
                <c:pt idx="2330">
                  <c:v>7.415798696326064E-3</c:v>
                </c:pt>
                <c:pt idx="2331">
                  <c:v>7.3958686512156533E-3</c:v>
                </c:pt>
                <c:pt idx="2332">
                  <c:v>7.3659379704592845E-3</c:v>
                </c:pt>
                <c:pt idx="2333">
                  <c:v>7.3360066540989494E-3</c:v>
                </c:pt>
                <c:pt idx="2334">
                  <c:v>7.3160747021766134E-3</c:v>
                </c:pt>
                <c:pt idx="2335">
                  <c:v>7.2861421147343607E-3</c:v>
                </c:pt>
                <c:pt idx="2336">
                  <c:v>7.2262088918139443E-3</c:v>
                </c:pt>
                <c:pt idx="2337">
                  <c:v>7.1662750334575333E-3</c:v>
                </c:pt>
                <c:pt idx="2338">
                  <c:v>7.1163405397070573E-3</c:v>
                </c:pt>
                <c:pt idx="2339">
                  <c:v>7.0564054106045833E-3</c:v>
                </c:pt>
                <c:pt idx="2340">
                  <c:v>6.9964696461920417E-3</c:v>
                </c:pt>
                <c:pt idx="2341">
                  <c:v>6.9365332465113711E-3</c:v>
                </c:pt>
                <c:pt idx="2342">
                  <c:v>6.8865962116047034E-3</c:v>
                </c:pt>
                <c:pt idx="2343">
                  <c:v>6.8266585415138565E-3</c:v>
                </c:pt>
                <c:pt idx="2344">
                  <c:v>6.7667202362808893E-3</c:v>
                </c:pt>
                <c:pt idx="2345">
                  <c:v>6.7167812959478459E-3</c:v>
                </c:pt>
                <c:pt idx="2346">
                  <c:v>6.6568417205565434E-3</c:v>
                </c:pt>
                <c:pt idx="2347">
                  <c:v>6.5969015101491734E-3</c:v>
                </c:pt>
                <c:pt idx="2348">
                  <c:v>6.5369606647676538E-3</c:v>
                </c:pt>
                <c:pt idx="2349">
                  <c:v>6.4870191844539991E-3</c:v>
                </c:pt>
                <c:pt idx="2350">
                  <c:v>6.4270770692499979E-3</c:v>
                </c:pt>
                <c:pt idx="2351">
                  <c:v>6.3671343191978808E-3</c:v>
                </c:pt>
                <c:pt idx="2352">
                  <c:v>6.3071909343395734E-3</c:v>
                </c:pt>
                <c:pt idx="2353">
                  <c:v>6.2572469147170835E-3</c:v>
                </c:pt>
                <c:pt idx="2354">
                  <c:v>6.1973022603722672E-3</c:v>
                </c:pt>
                <c:pt idx="2355">
                  <c:v>6.1473569713472445E-3</c:v>
                </c:pt>
                <c:pt idx="2356">
                  <c:v>6.1474110476839846E-3</c:v>
                </c:pt>
                <c:pt idx="2357">
                  <c:v>6.1574644894244494E-3</c:v>
                </c:pt>
                <c:pt idx="2358">
                  <c:v>6.1575172966105846E-3</c:v>
                </c:pt>
                <c:pt idx="2359">
                  <c:v>6.1675694692844884E-3</c:v>
                </c:pt>
                <c:pt idx="2360">
                  <c:v>6.16762100748805E-3</c:v>
                </c:pt>
                <c:pt idx="2361">
                  <c:v>6.1676719112632172E-3</c:v>
                </c:pt>
                <c:pt idx="2362">
                  <c:v>6.1777221806521999E-3</c:v>
                </c:pt>
                <c:pt idx="2363">
                  <c:v>6.1777718156967414E-3</c:v>
                </c:pt>
                <c:pt idx="2364">
                  <c:v>6.187820816438927E-3</c:v>
                </c:pt>
                <c:pt idx="2365">
                  <c:v>6.1878691829207761E-3</c:v>
                </c:pt>
                <c:pt idx="2366">
                  <c:v>6.2279169151842062E-3</c:v>
                </c:pt>
                <c:pt idx="2367">
                  <c:v>6.2679640132712634E-3</c:v>
                </c:pt>
                <c:pt idx="2368">
                  <c:v>6.3180104772239398E-3</c:v>
                </c:pt>
                <c:pt idx="2369">
                  <c:v>6.3580563070841914E-3</c:v>
                </c:pt>
                <c:pt idx="2370">
                  <c:v>6.3981015028939823E-3</c:v>
                </c:pt>
                <c:pt idx="2371">
                  <c:v>6.4381460646954517E-3</c:v>
                </c:pt>
                <c:pt idx="2372">
                  <c:v>6.4781899925303935E-3</c:v>
                </c:pt>
                <c:pt idx="2373">
                  <c:v>6.5182332864407834E-3</c:v>
                </c:pt>
                <c:pt idx="2374">
                  <c:v>6.5582759464687954E-3</c:v>
                </c:pt>
                <c:pt idx="2375">
                  <c:v>6.5983179726562795E-3</c:v>
                </c:pt>
                <c:pt idx="2376">
                  <c:v>6.6183593650452899E-3</c:v>
                </c:pt>
                <c:pt idx="2377">
                  <c:v>6.6384001236777825E-3</c:v>
                </c:pt>
                <c:pt idx="2378">
                  <c:v>6.6584402485956873E-3</c:v>
                </c:pt>
                <c:pt idx="2379">
                  <c:v>6.6884797398411447E-3</c:v>
                </c:pt>
                <c:pt idx="2380">
                  <c:v>6.7085185974559945E-3</c:v>
                </c:pt>
                <c:pt idx="2381">
                  <c:v>6.7285568214822964E-3</c:v>
                </c:pt>
                <c:pt idx="2382">
                  <c:v>6.7485944119620887E-3</c:v>
                </c:pt>
                <c:pt idx="2383">
                  <c:v>6.768631368937239E-3</c:v>
                </c:pt>
                <c:pt idx="2384">
                  <c:v>6.7986676924498444E-3</c:v>
                </c:pt>
                <c:pt idx="2385">
                  <c:v>6.8287033825418543E-3</c:v>
                </c:pt>
                <c:pt idx="2386">
                  <c:v>6.8987384392551424E-3</c:v>
                </c:pt>
                <c:pt idx="2387">
                  <c:v>6.9787728626318811E-3</c:v>
                </c:pt>
                <c:pt idx="2388">
                  <c:v>7.0588066527138924E-3</c:v>
                </c:pt>
                <c:pt idx="2389">
                  <c:v>7.1388398095433335E-3</c:v>
                </c:pt>
                <c:pt idx="2390">
                  <c:v>7.2088723331620577E-3</c:v>
                </c:pt>
                <c:pt idx="2391">
                  <c:v>7.2889042236120903E-3</c:v>
                </c:pt>
                <c:pt idx="2392">
                  <c:v>7.3689354809354235E-3</c:v>
                </c:pt>
                <c:pt idx="2393">
                  <c:v>7.4489661051741849E-3</c:v>
                </c:pt>
                <c:pt idx="2394">
                  <c:v>7.5189960963700404E-3</c:v>
                </c:pt>
                <c:pt idx="2395">
                  <c:v>7.6090254545652814E-3</c:v>
                </c:pt>
                <c:pt idx="2396">
                  <c:v>7.7590541798017174E-3</c:v>
                </c:pt>
                <c:pt idx="2397">
                  <c:v>7.8990822721214382E-3</c:v>
                </c:pt>
                <c:pt idx="2398">
                  <c:v>8.0391097315663795E-3</c:v>
                </c:pt>
                <c:pt idx="2399">
                  <c:v>8.1891365581787581E-3</c:v>
                </c:pt>
                <c:pt idx="2400">
                  <c:v>8.3291627520000727E-3</c:v>
                </c:pt>
                <c:pt idx="2401">
                  <c:v>8.4791883130727226E-3</c:v>
                </c:pt>
                <c:pt idx="2402">
                  <c:v>8.6192132414384115E-3</c:v>
                </c:pt>
                <c:pt idx="2403">
                  <c:v>8.769237537139471E-3</c:v>
                </c:pt>
                <c:pt idx="2404">
                  <c:v>8.9092612002174831E-3</c:v>
                </c:pt>
                <c:pt idx="2405">
                  <c:v>9.0492842307147766E-3</c:v>
                </c:pt>
                <c:pt idx="2406">
                  <c:v>9.1893066286732727E-3</c:v>
                </c:pt>
                <c:pt idx="2407">
                  <c:v>9.3193283941347127E-3</c:v>
                </c:pt>
                <c:pt idx="2408">
                  <c:v>9.4493495271414495E-3</c:v>
                </c:pt>
                <c:pt idx="2409">
                  <c:v>9.5793700277351512E-3</c:v>
                </c:pt>
                <c:pt idx="2410">
                  <c:v>9.7093898959580652E-3</c:v>
                </c:pt>
                <c:pt idx="2411">
                  <c:v>9.8494091318520084E-3</c:v>
                </c:pt>
                <c:pt idx="2412">
                  <c:v>9.979427735459007E-3</c:v>
                </c:pt>
                <c:pt idx="2413">
                  <c:v>1.0109445706821013E-2</c:v>
                </c:pt>
                <c:pt idx="2414">
                  <c:v>1.0239463045980141E-2</c:v>
                </c:pt>
                <c:pt idx="2415">
                  <c:v>1.0369479752978363E-2</c:v>
                </c:pt>
                <c:pt idx="2416">
                  <c:v>1.0469495827857427E-2</c:v>
                </c:pt>
                <c:pt idx="2417">
                  <c:v>1.0569511270659609E-2</c:v>
                </c:pt>
                <c:pt idx="2418">
                  <c:v>1.0669526081426741E-2</c:v>
                </c:pt>
                <c:pt idx="2419">
                  <c:v>1.0779540260200865E-2</c:v>
                </c:pt>
                <c:pt idx="2420">
                  <c:v>1.0879553807024017E-2</c:v>
                </c:pt>
                <c:pt idx="2421">
                  <c:v>1.0979566721938089E-2</c:v>
                </c:pt>
                <c:pt idx="2422">
                  <c:v>1.107957900498523E-2</c:v>
                </c:pt>
                <c:pt idx="2423">
                  <c:v>1.1179590656207139E-2</c:v>
                </c:pt>
                <c:pt idx="2424">
                  <c:v>1.127960167564596E-2</c:v>
                </c:pt>
                <c:pt idx="2425">
                  <c:v>1.1379612063343696E-2</c:v>
                </c:pt>
                <c:pt idx="2426">
                  <c:v>1.1479621819342405E-2</c:v>
                </c:pt>
                <c:pt idx="2427">
                  <c:v>1.1579630943683999E-2</c:v>
                </c:pt>
                <c:pt idx="2428">
                  <c:v>1.1669639436410627E-2</c:v>
                </c:pt>
                <c:pt idx="2429">
                  <c:v>1.1769647297563931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714E-2</c:v>
                </c:pt>
                <c:pt idx="2439">
                  <c:v>1.2749691181811934E-2</c:v>
                </c:pt>
                <c:pt idx="2440">
                  <c:v>1.2849692098431979E-2</c:v>
                </c:pt>
                <c:pt idx="2441">
                  <c:v>1.2949692383982747E-2</c:v>
                </c:pt>
                <c:pt idx="2442">
                  <c:v>1.3049692038506255E-2</c:v>
                </c:pt>
                <c:pt idx="2443">
                  <c:v>1.3159691062044399E-2</c:v>
                </c:pt>
                <c:pt idx="2444">
                  <c:v>1.3259689454639262E-2</c:v>
                </c:pt>
                <c:pt idx="2445">
                  <c:v>1.3339687216332803E-2</c:v>
                </c:pt>
                <c:pt idx="2446">
                  <c:v>1.3359684347166965E-2</c:v>
                </c:pt>
                <c:pt idx="2447">
                  <c:v>1.3379680847183781E-2</c:v>
                </c:pt>
                <c:pt idx="2448">
                  <c:v>1.3409676716425263E-2</c:v>
                </c:pt>
                <c:pt idx="2449">
                  <c:v>1.3429671954933341E-2</c:v>
                </c:pt>
                <c:pt idx="2450">
                  <c:v>1.3449666562750012E-2</c:v>
                </c:pt>
                <c:pt idx="2451">
                  <c:v>1.3469660539917373E-2</c:v>
                </c:pt>
                <c:pt idx="2452">
                  <c:v>1.3499653886477201E-2</c:v>
                </c:pt>
                <c:pt idx="2453">
                  <c:v>1.3519646602471581E-2</c:v>
                </c:pt>
                <c:pt idx="2454">
                  <c:v>1.353963868794264E-2</c:v>
                </c:pt>
                <c:pt idx="2455">
                  <c:v>1.3549630142932301E-2</c:v>
                </c:pt>
                <c:pt idx="2456">
                  <c:v>1.3529620967482416E-2</c:v>
                </c:pt>
                <c:pt idx="2457">
                  <c:v>1.3509611161635083E-2</c:v>
                </c:pt>
                <c:pt idx="2458">
                  <c:v>1.3489600725432241E-2</c:v>
                </c:pt>
                <c:pt idx="2459">
                  <c:v>1.3469589658916042E-2</c:v>
                </c:pt>
                <c:pt idx="2460">
                  <c:v>1.3449577962128118E-2</c:v>
                </c:pt>
                <c:pt idx="2461">
                  <c:v>1.3429565635110807E-2</c:v>
                </c:pt>
                <c:pt idx="2462">
                  <c:v>1.3409552677905823E-2</c:v>
                </c:pt>
                <c:pt idx="2463">
                  <c:v>1.3389539090555447E-2</c:v>
                </c:pt>
                <c:pt idx="2464">
                  <c:v>1.3369524873101307E-2</c:v>
                </c:pt>
                <c:pt idx="2465">
                  <c:v>1.3339510025585782E-2</c:v>
                </c:pt>
                <c:pt idx="2466">
                  <c:v>1.3269494548050587E-2</c:v>
                </c:pt>
                <c:pt idx="2467">
                  <c:v>1.3209478440538021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419E-2</c:v>
                </c:pt>
                <c:pt idx="2479">
                  <c:v>1.2579236027416518E-2</c:v>
                </c:pt>
                <c:pt idx="2480">
                  <c:v>1.2549211734015991E-2</c:v>
                </c:pt>
                <c:pt idx="2481">
                  <c:v>1.2509186811225703E-2</c:v>
                </c:pt>
                <c:pt idx="2482">
                  <c:v>1.2479161259087733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33E-2</c:v>
                </c:pt>
                <c:pt idx="2492">
                  <c:v>1.2288871132817184E-2</c:v>
                </c:pt>
                <c:pt idx="2493">
                  <c:v>1.22688386606247E-2</c:v>
                </c:pt>
                <c:pt idx="2494">
                  <c:v>1.225880555958842E-2</c:v>
                </c:pt>
                <c:pt idx="2495">
                  <c:v>1.2258771829750242E-2</c:v>
                </c:pt>
                <c:pt idx="2496">
                  <c:v>1.2278737471152126E-2</c:v>
                </c:pt>
                <c:pt idx="2497">
                  <c:v>1.2308702483836059E-2</c:v>
                </c:pt>
                <c:pt idx="2498">
                  <c:v>1.2338666867843875E-2</c:v>
                </c:pt>
                <c:pt idx="2499">
                  <c:v>1.2368630623218003E-2</c:v>
                </c:pt>
                <c:pt idx="2500">
                  <c:v>1.2398593750000048E-2</c:v>
                </c:pt>
                <c:pt idx="2501">
                  <c:v>1.2428556248232176E-2</c:v>
                </c:pt>
                <c:pt idx="2502">
                  <c:v>1.2448518117956001E-2</c:v>
                </c:pt>
                <c:pt idx="2503">
                  <c:v>1.2478479359214029E-2</c:v>
                </c:pt>
                <c:pt idx="2504">
                  <c:v>1.2508439972047869E-2</c:v>
                </c:pt>
                <c:pt idx="2505">
                  <c:v>1.2518399956499671E-2</c:v>
                </c:pt>
                <c:pt idx="2506">
                  <c:v>1.2468359312611664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844E-2</c:v>
                </c:pt>
                <c:pt idx="2526">
                  <c:v>1.2357414548096857E-2</c:v>
                </c:pt>
                <c:pt idx="2527">
                  <c:v>1.2307360718766603E-2</c:v>
                </c:pt>
                <c:pt idx="2528">
                  <c:v>1.2247306262020141E-2</c:v>
                </c:pt>
                <c:pt idx="2529">
                  <c:v>1.2197251177899189E-2</c:v>
                </c:pt>
                <c:pt idx="2530">
                  <c:v>1.2147195466446051E-2</c:v>
                </c:pt>
                <c:pt idx="2531">
                  <c:v>1.209713912770244E-2</c:v>
                </c:pt>
                <c:pt idx="2532">
                  <c:v>1.2047082161710493E-2</c:v>
                </c:pt>
                <c:pt idx="2533">
                  <c:v>1.1997024568512244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94E-2</c:v>
                </c:pt>
                <c:pt idx="2542">
                  <c:v>1.1446478012368023E-2</c:v>
                </c:pt>
                <c:pt idx="2543">
                  <c:v>1.1386414149415148E-2</c:v>
                </c:pt>
                <c:pt idx="2544">
                  <c:v>1.131634965971774E-2</c:v>
                </c:pt>
                <c:pt idx="2545">
                  <c:v>1.1226284543317847E-2</c:v>
                </c:pt>
                <c:pt idx="2546">
                  <c:v>1.107621880025733E-2</c:v>
                </c:pt>
                <c:pt idx="2547">
                  <c:v>1.0926152430578383E-2</c:v>
                </c:pt>
                <c:pt idx="2548">
                  <c:v>1.0776085434322851E-2</c:v>
                </c:pt>
                <c:pt idx="2549">
                  <c:v>1.0626017811532691E-2</c:v>
                </c:pt>
                <c:pt idx="2550">
                  <c:v>1.0475949562250004E-2</c:v>
                </c:pt>
                <c:pt idx="2551">
                  <c:v>1.0325880686516818E-2</c:v>
                </c:pt>
                <c:pt idx="2552">
                  <c:v>1.0185811184374779E-2</c:v>
                </c:pt>
                <c:pt idx="2553">
                  <c:v>1.003574105586624E-2</c:v>
                </c:pt>
                <c:pt idx="2554">
                  <c:v>9.8856703010330726E-3</c:v>
                </c:pt>
                <c:pt idx="2555">
                  <c:v>9.6855989199173282E-3</c:v>
                </c:pt>
                <c:pt idx="2556">
                  <c:v>9.415526912560878E-3</c:v>
                </c:pt>
                <c:pt idx="2557">
                  <c:v>9.1454542790057811E-3</c:v>
                </c:pt>
                <c:pt idx="2558">
                  <c:v>8.8753810192938268E-3</c:v>
                </c:pt>
                <c:pt idx="2559">
                  <c:v>8.6053071334673253E-3</c:v>
                </c:pt>
                <c:pt idx="2560">
                  <c:v>8.335232621568104E-3</c:v>
                </c:pt>
                <c:pt idx="2561">
                  <c:v>8.0651574836380704E-3</c:v>
                </c:pt>
                <c:pt idx="2562">
                  <c:v>7.7950817197193914E-3</c:v>
                </c:pt>
                <c:pt idx="2563">
                  <c:v>7.5150053298539132E-3</c:v>
                </c:pt>
                <c:pt idx="2564">
                  <c:v>7.2449283140837827E-3</c:v>
                </c:pt>
                <c:pt idx="2565">
                  <c:v>6.9848506724507504E-3</c:v>
                </c:pt>
                <c:pt idx="2566">
                  <c:v>6.724772404997032E-3</c:v>
                </c:pt>
                <c:pt idx="2567">
                  <c:v>6.4646935117644924E-3</c:v>
                </c:pt>
                <c:pt idx="2568">
                  <c:v>6.2046139927951901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804E-3</c:v>
                </c:pt>
                <c:pt idx="2577">
                  <c:v>4.0538701708429103E-3</c:v>
                </c:pt>
                <c:pt idx="2578">
                  <c:v>3.863784396814889E-3</c:v>
                </c:pt>
                <c:pt idx="2579">
                  <c:v>3.6836979975119586E-3</c:v>
                </c:pt>
                <c:pt idx="2580">
                  <c:v>3.4936109729760347E-3</c:v>
                </c:pt>
                <c:pt idx="2581">
                  <c:v>3.3035233232491011E-3</c:v>
                </c:pt>
                <c:pt idx="2582">
                  <c:v>3.123435048373317E-3</c:v>
                </c:pt>
                <c:pt idx="2583">
                  <c:v>2.9333461483904365E-3</c:v>
                </c:pt>
                <c:pt idx="2584">
                  <c:v>2.7532566233425815E-3</c:v>
                </c:pt>
                <c:pt idx="2585">
                  <c:v>2.6731664732717892E-3</c:v>
                </c:pt>
                <c:pt idx="2586">
                  <c:v>2.7630756982199543E-3</c:v>
                </c:pt>
                <c:pt idx="2587">
                  <c:v>2.8429842982290099E-3</c:v>
                </c:pt>
                <c:pt idx="2588">
                  <c:v>2.9228922733410831E-3</c:v>
                </c:pt>
                <c:pt idx="2589">
                  <c:v>3.0127996235980725E-3</c:v>
                </c:pt>
                <c:pt idx="2590">
                  <c:v>3.0927063490420602E-3</c:v>
                </c:pt>
                <c:pt idx="2591">
                  <c:v>3.1726124497148947E-3</c:v>
                </c:pt>
                <c:pt idx="2592">
                  <c:v>3.2625179256586612E-3</c:v>
                </c:pt>
                <c:pt idx="2593">
                  <c:v>3.3424227769153088E-3</c:v>
                </c:pt>
                <c:pt idx="2594">
                  <c:v>3.4223270035268292E-3</c:v>
                </c:pt>
                <c:pt idx="2595">
                  <c:v>3.4922306055352459E-3</c:v>
                </c:pt>
                <c:pt idx="2596">
                  <c:v>3.5521335829825427E-3</c:v>
                </c:pt>
                <c:pt idx="2597">
                  <c:v>3.6020359359106601E-3</c:v>
                </c:pt>
                <c:pt idx="2598">
                  <c:v>3.6519376643616409E-3</c:v>
                </c:pt>
                <c:pt idx="2599">
                  <c:v>3.701838768377447E-3</c:v>
                </c:pt>
                <c:pt idx="2600">
                  <c:v>3.7617392480000698E-3</c:v>
                </c:pt>
                <c:pt idx="2601">
                  <c:v>3.8116391032714542E-3</c:v>
                </c:pt>
                <c:pt idx="2602">
                  <c:v>3.8615383342336111E-3</c:v>
                </c:pt>
                <c:pt idx="2603">
                  <c:v>3.9214369409285611E-3</c:v>
                </c:pt>
                <c:pt idx="2604">
                  <c:v>3.9713349233982953E-3</c:v>
                </c:pt>
                <c:pt idx="2605">
                  <c:v>4.0412322816848253E-3</c:v>
                </c:pt>
                <c:pt idx="2606">
                  <c:v>4.1411290158299904E-3</c:v>
                </c:pt>
                <c:pt idx="2607">
                  <c:v>4.2310251258759878E-3</c:v>
                </c:pt>
                <c:pt idx="2608">
                  <c:v>4.3309206118645914E-3</c:v>
                </c:pt>
                <c:pt idx="2609">
                  <c:v>4.4208154738379357E-3</c:v>
                </c:pt>
                <c:pt idx="2610">
                  <c:v>4.5207097118379891E-3</c:v>
                </c:pt>
                <c:pt idx="2611">
                  <c:v>4.6106033259067369E-3</c:v>
                </c:pt>
                <c:pt idx="2612">
                  <c:v>4.7104963160861102E-3</c:v>
                </c:pt>
                <c:pt idx="2613">
                  <c:v>4.8003886824182036E-3</c:v>
                </c:pt>
                <c:pt idx="2614">
                  <c:v>4.9002804249449975E-3</c:v>
                </c:pt>
                <c:pt idx="2615">
                  <c:v>4.9801715437082514E-3</c:v>
                </c:pt>
                <c:pt idx="2616">
                  <c:v>5.0600620387502571E-3</c:v>
                </c:pt>
                <c:pt idx="2617">
                  <c:v>5.1299519101127844E-3</c:v>
                </c:pt>
                <c:pt idx="2618">
                  <c:v>5.1998411578379478E-3</c:v>
                </c:pt>
                <c:pt idx="2619">
                  <c:v>5.2697297819677483E-3</c:v>
                </c:pt>
                <c:pt idx="2620">
                  <c:v>5.3396177825440656E-3</c:v>
                </c:pt>
                <c:pt idx="2621">
                  <c:v>5.4095051596088914E-3</c:v>
                </c:pt>
                <c:pt idx="2622">
                  <c:v>5.4793919132044046E-3</c:v>
                </c:pt>
                <c:pt idx="2623">
                  <c:v>5.5492780433723287E-3</c:v>
                </c:pt>
                <c:pt idx="2624">
                  <c:v>5.6191635501547923E-3</c:v>
                </c:pt>
                <c:pt idx="2625">
                  <c:v>5.6790484335938352E-3</c:v>
                </c:pt>
                <c:pt idx="2626">
                  <c:v>5.7089326937312746E-3</c:v>
                </c:pt>
                <c:pt idx="2627">
                  <c:v>5.7488163306091983E-3</c:v>
                </c:pt>
                <c:pt idx="2628">
                  <c:v>5.7786993442697871E-3</c:v>
                </c:pt>
                <c:pt idx="2629">
                  <c:v>5.8185817347546718E-3</c:v>
                </c:pt>
                <c:pt idx="2630">
                  <c:v>5.8484635021060424E-3</c:v>
                </c:pt>
                <c:pt idx="2631">
                  <c:v>5.8883446463658118E-3</c:v>
                </c:pt>
                <c:pt idx="2632">
                  <c:v>5.9182251675760911E-3</c:v>
                </c:pt>
                <c:pt idx="2633">
                  <c:v>5.9481050657787795E-3</c:v>
                </c:pt>
                <c:pt idx="2634">
                  <c:v>5.9879843410158007E-3</c:v>
                </c:pt>
                <c:pt idx="2635">
                  <c:v>5.9978629933292943E-3</c:v>
                </c:pt>
                <c:pt idx="2636">
                  <c:v>5.9877410227611502E-3</c:v>
                </c:pt>
                <c:pt idx="2637">
                  <c:v>5.9876184293533577E-3</c:v>
                </c:pt>
                <c:pt idx="2638">
                  <c:v>5.9774952131479014E-3</c:v>
                </c:pt>
                <c:pt idx="2639">
                  <c:v>5.9673713741867094E-3</c:v>
                </c:pt>
                <c:pt idx="2640">
                  <c:v>5.9572469125119924E-3</c:v>
                </c:pt>
                <c:pt idx="2641">
                  <c:v>5.9471218281655384E-3</c:v>
                </c:pt>
                <c:pt idx="2642">
                  <c:v>5.9369961211894603E-3</c:v>
                </c:pt>
                <c:pt idx="2643">
                  <c:v>5.9368697916257216E-3</c:v>
                </c:pt>
                <c:pt idx="2644">
                  <c:v>5.9267428395160734E-3</c:v>
                </c:pt>
                <c:pt idx="2645">
                  <c:v>5.8866152649027824E-3</c:v>
                </c:pt>
                <c:pt idx="2646">
                  <c:v>5.8064870678277702E-3</c:v>
                </c:pt>
                <c:pt idx="2647">
                  <c:v>5.7263582483329523E-3</c:v>
                </c:pt>
                <c:pt idx="2648">
                  <c:v>5.6562288064604394E-3</c:v>
                </c:pt>
                <c:pt idx="2649">
                  <c:v>5.5760987422521936E-3</c:v>
                </c:pt>
                <c:pt idx="2650">
                  <c:v>5.505968055750053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7064E-3</c:v>
                </c:pt>
                <c:pt idx="2660">
                  <c:v>4.814626973807995E-3</c:v>
                </c:pt>
                <c:pt idx="2661">
                  <c:v>4.7544894448454684E-3</c:v>
                </c:pt>
                <c:pt idx="2662">
                  <c:v>4.6843512940929824E-3</c:v>
                </c:pt>
                <c:pt idx="2663">
                  <c:v>4.6242125215925078E-3</c:v>
                </c:pt>
                <c:pt idx="2664">
                  <c:v>4.5640731273861035E-3</c:v>
                </c:pt>
                <c:pt idx="2665">
                  <c:v>4.4939331115157804E-3</c:v>
                </c:pt>
                <c:pt idx="2666">
                  <c:v>4.4137924740234522E-3</c:v>
                </c:pt>
                <c:pt idx="2667">
                  <c:v>4.3436512149511225E-3</c:v>
                </c:pt>
                <c:pt idx="2668">
                  <c:v>4.2635093343407334E-3</c:v>
                </c:pt>
                <c:pt idx="2669">
                  <c:v>4.1833668322343934E-3</c:v>
                </c:pt>
                <c:pt idx="2670">
                  <c:v>4.1132237086740136E-3</c:v>
                </c:pt>
                <c:pt idx="2671">
                  <c:v>4.0330799637016248E-3</c:v>
                </c:pt>
                <c:pt idx="2672">
                  <c:v>3.9629355973591412E-3</c:v>
                </c:pt>
                <c:pt idx="2673">
                  <c:v>3.8827906096886022E-3</c:v>
                </c:pt>
                <c:pt idx="2674">
                  <c:v>3.8126450007319457E-3</c:v>
                </c:pt>
                <c:pt idx="2675">
                  <c:v>3.752498770531324E-3</c:v>
                </c:pt>
                <c:pt idx="2676">
                  <c:v>3.7123519191284752E-3</c:v>
                </c:pt>
                <c:pt idx="2677">
                  <c:v>3.6722044465655654E-3</c:v>
                </c:pt>
                <c:pt idx="2678">
                  <c:v>3.6320563528844814E-3</c:v>
                </c:pt>
                <c:pt idx="2679">
                  <c:v>3.6019076381273796E-3</c:v>
                </c:pt>
                <c:pt idx="2680">
                  <c:v>3.5617583023360077E-3</c:v>
                </c:pt>
                <c:pt idx="2681">
                  <c:v>3.5216083455525326E-3</c:v>
                </c:pt>
                <c:pt idx="2682">
                  <c:v>3.4814577678188652E-3</c:v>
                </c:pt>
                <c:pt idx="2683">
                  <c:v>3.4413065691770404E-3</c:v>
                </c:pt>
                <c:pt idx="2684">
                  <c:v>3.4011547496690091E-3</c:v>
                </c:pt>
                <c:pt idx="2685">
                  <c:v>3.3610023093367247E-3</c:v>
                </c:pt>
                <c:pt idx="2686">
                  <c:v>3.31084924822236E-3</c:v>
                </c:pt>
                <c:pt idx="2687">
                  <c:v>3.2706955663676621E-3</c:v>
                </c:pt>
                <c:pt idx="2688">
                  <c:v>3.22054126381471E-3</c:v>
                </c:pt>
                <c:pt idx="2689">
                  <c:v>3.1803863406055311E-3</c:v>
                </c:pt>
                <c:pt idx="2690">
                  <c:v>3.1302307967820443E-3</c:v>
                </c:pt>
                <c:pt idx="2691">
                  <c:v>3.0900746323862852E-3</c:v>
                </c:pt>
                <c:pt idx="2692">
                  <c:v>3.0399178474602669E-3</c:v>
                </c:pt>
                <c:pt idx="2693">
                  <c:v>2.9997604420459361E-3</c:v>
                </c:pt>
                <c:pt idx="2694">
                  <c:v>2.9496024161852208E-3</c:v>
                </c:pt>
                <c:pt idx="2695">
                  <c:v>2.9394437699202247E-3</c:v>
                </c:pt>
                <c:pt idx="2696">
                  <c:v>2.9492845032929264E-3</c:v>
                </c:pt>
                <c:pt idx="2697">
                  <c:v>2.9591246163452392E-3</c:v>
                </c:pt>
                <c:pt idx="2698">
                  <c:v>2.9689641091192051E-3</c:v>
                </c:pt>
                <c:pt idx="2699">
                  <c:v>2.9788029816567871E-3</c:v>
                </c:pt>
                <c:pt idx="2700">
                  <c:v>2.9886412340000292E-3</c:v>
                </c:pt>
                <c:pt idx="2701">
                  <c:v>2.9984788661908401E-3</c:v>
                </c:pt>
                <c:pt idx="2702">
                  <c:v>3.0083158782712176E-3</c:v>
                </c:pt>
                <c:pt idx="2703">
                  <c:v>3.0181522702831592E-3</c:v>
                </c:pt>
                <c:pt idx="2704">
                  <c:v>3.0279880422686687E-3</c:v>
                </c:pt>
                <c:pt idx="2705">
                  <c:v>2.9678231942697475E-3</c:v>
                </c:pt>
                <c:pt idx="2706">
                  <c:v>2.8676577263283985E-3</c:v>
                </c:pt>
                <c:pt idx="2707">
                  <c:v>2.757491638486544E-3</c:v>
                </c:pt>
                <c:pt idx="2708">
                  <c:v>2.647324930786202E-3</c:v>
                </c:pt>
                <c:pt idx="2709">
                  <c:v>2.547157603269339E-3</c:v>
                </c:pt>
                <c:pt idx="2710">
                  <c:v>2.4369896559780003E-3</c:v>
                </c:pt>
                <c:pt idx="2711">
                  <c:v>2.3368210889541385E-3</c:v>
                </c:pt>
                <c:pt idx="2712">
                  <c:v>2.2266519022397235E-3</c:v>
                </c:pt>
                <c:pt idx="2713">
                  <c:v>2.1164820958767807E-3</c:v>
                </c:pt>
                <c:pt idx="2714">
                  <c:v>2.0163116699073646E-3</c:v>
                </c:pt>
                <c:pt idx="2715">
                  <c:v>1.8961406243733132E-3</c:v>
                </c:pt>
                <c:pt idx="2716">
                  <c:v>1.7859689593166261E-3</c:v>
                </c:pt>
                <c:pt idx="2717">
                  <c:v>1.6657966747793962E-3</c:v>
                </c:pt>
                <c:pt idx="2718">
                  <c:v>1.5456237708035561E-3</c:v>
                </c:pt>
                <c:pt idx="2719">
                  <c:v>1.4254502474310704E-3</c:v>
                </c:pt>
                <c:pt idx="2720">
                  <c:v>1.3052761047039941E-3</c:v>
                </c:pt>
                <c:pt idx="2721">
                  <c:v>1.18510134266428E-3</c:v>
                </c:pt>
                <c:pt idx="2722">
                  <c:v>1.0749259613539281E-3</c:v>
                </c:pt>
                <c:pt idx="2723">
                  <c:v>9.5474996081485743E-4</c:v>
                </c:pt>
                <c:pt idx="2724">
                  <c:v>8.3457334108916767E-4</c:v>
                </c:pt>
                <c:pt idx="2725">
                  <c:v>7.3439610221873739E-4</c:v>
                </c:pt>
                <c:pt idx="2726">
                  <c:v>6.5421824424563894E-4</c:v>
                </c:pt>
                <c:pt idx="2727">
                  <c:v>5.7403976721184823E-4</c:v>
                </c:pt>
                <c:pt idx="2728">
                  <c:v>4.9386067115928748E-4</c:v>
                </c:pt>
                <c:pt idx="2729">
                  <c:v>4.1368095613003824E-4</c:v>
                </c:pt>
                <c:pt idx="2730">
                  <c:v>3.2350062216604796E-4</c:v>
                </c:pt>
                <c:pt idx="2731">
                  <c:v>2.4331966930924085E-4</c:v>
                </c:pt>
                <c:pt idx="2732">
                  <c:v>1.6313809760168586E-4</c:v>
                </c:pt>
                <c:pt idx="2733">
                  <c:v>8.2955907085347679E-5</c:v>
                </c:pt>
                <c:pt idx="2734">
                  <c:v>2.7730978021667694E-6</c:v>
                </c:pt>
                <c:pt idx="2735">
                  <c:v>2.589669794245149E-6</c:v>
                </c:pt>
                <c:pt idx="2736">
                  <c:v>5.2405623103463646E-5</c:v>
                </c:pt>
                <c:pt idx="2737">
                  <c:v>1.0222095777187683E-4</c:v>
                </c:pt>
                <c:pt idx="2738">
                  <c:v>1.6203567384143319E-4</c:v>
                </c:pt>
                <c:pt idx="2739">
                  <c:v>2.1184977135416304E-4</c:v>
                </c:pt>
                <c:pt idx="2740">
                  <c:v>2.616632503519844E-4</c:v>
                </c:pt>
                <c:pt idx="2741">
                  <c:v>3.1147611087692595E-4</c:v>
                </c:pt>
                <c:pt idx="2742">
                  <c:v>3.7128835297101152E-4</c:v>
                </c:pt>
                <c:pt idx="2743">
                  <c:v>4.2109997667622023E-4</c:v>
                </c:pt>
                <c:pt idx="2744">
                  <c:v>4.7091098203444839E-4</c:v>
                </c:pt>
                <c:pt idx="2745">
                  <c:v>5.6072136908774802E-4</c:v>
                </c:pt>
                <c:pt idx="2746">
                  <c:v>6.8053113787816533E-4</c:v>
                </c:pt>
                <c:pt idx="2747">
                  <c:v>7.9034028844757859E-4</c:v>
                </c:pt>
                <c:pt idx="2748">
                  <c:v>9.1014882083804418E-4</c:v>
                </c:pt>
                <c:pt idx="2749">
                  <c:v>1.0199567350915061E-3</c:v>
                </c:pt>
                <c:pt idx="2750">
                  <c:v>1.1297640312500361E-3</c:v>
                </c:pt>
                <c:pt idx="2751">
                  <c:v>1.2495707093554687E-3</c:v>
                </c:pt>
                <c:pt idx="2752">
                  <c:v>1.3593767694500079E-3</c:v>
                </c:pt>
                <c:pt idx="2753">
                  <c:v>1.479182211575448E-3</c:v>
                </c:pt>
                <c:pt idx="2754">
                  <c:v>1.5889870357738861E-3</c:v>
                </c:pt>
                <c:pt idx="2755">
                  <c:v>1.7387912420872558E-3</c:v>
                </c:pt>
                <c:pt idx="2756">
                  <c:v>1.9085948305575344E-3</c:v>
                </c:pt>
                <c:pt idx="2757">
                  <c:v>2.0783978012268852E-3</c:v>
                </c:pt>
                <c:pt idx="2758">
                  <c:v>2.2382001541370092E-3</c:v>
                </c:pt>
                <c:pt idx="2759">
                  <c:v>2.4080018893300492E-3</c:v>
                </c:pt>
                <c:pt idx="2760">
                  <c:v>2.5778030068480152E-3</c:v>
                </c:pt>
                <c:pt idx="2761">
                  <c:v>2.7476035067328652E-3</c:v>
                </c:pt>
                <c:pt idx="2762">
                  <c:v>2.9174033890265482E-3</c:v>
                </c:pt>
                <c:pt idx="2763">
                  <c:v>3.0872026537711052E-3</c:v>
                </c:pt>
                <c:pt idx="2764">
                  <c:v>3.2570013010085551E-3</c:v>
                </c:pt>
                <c:pt idx="2765">
                  <c:v>3.4367993307807551E-3</c:v>
                </c:pt>
                <c:pt idx="2766">
                  <c:v>3.6265967431298408E-3</c:v>
                </c:pt>
                <c:pt idx="2767">
                  <c:v>3.8063935380976944E-3</c:v>
                </c:pt>
                <c:pt idx="2768">
                  <c:v>3.9961897157263756E-3</c:v>
                </c:pt>
                <c:pt idx="2769">
                  <c:v>4.1859852760577363E-3</c:v>
                </c:pt>
                <c:pt idx="2770">
                  <c:v>4.3657802191339745E-3</c:v>
                </c:pt>
                <c:pt idx="2771">
                  <c:v>4.5555745449969865E-3</c:v>
                </c:pt>
                <c:pt idx="2772">
                  <c:v>4.7453682536887833E-3</c:v>
                </c:pt>
                <c:pt idx="2773">
                  <c:v>4.9351613452512343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5314E-3</c:v>
                </c:pt>
                <c:pt idx="2783">
                  <c:v>5.953058328003657E-3</c:v>
                </c:pt>
                <c:pt idx="2784">
                  <c:v>6.0428446339153884E-3</c:v>
                </c:pt>
                <c:pt idx="2785">
                  <c:v>6.0926303232017413E-3</c:v>
                </c:pt>
                <c:pt idx="2786">
                  <c:v>6.1124153959047104E-3</c:v>
                </c:pt>
                <c:pt idx="2787">
                  <c:v>6.1321998520662557E-3</c:v>
                </c:pt>
                <c:pt idx="2788">
                  <c:v>6.1519836917282864E-3</c:v>
                </c:pt>
                <c:pt idx="2789">
                  <c:v>6.1717669149329354E-3</c:v>
                </c:pt>
                <c:pt idx="2790">
                  <c:v>6.2015495217220057E-3</c:v>
                </c:pt>
                <c:pt idx="2791">
                  <c:v>6.2213315121376934E-3</c:v>
                </c:pt>
                <c:pt idx="2792">
                  <c:v>6.2411128862218728E-3</c:v>
                </c:pt>
                <c:pt idx="2793">
                  <c:v>6.2608936440164964E-3</c:v>
                </c:pt>
                <c:pt idx="2794">
                  <c:v>6.2906737855637374E-3</c:v>
                </c:pt>
                <c:pt idx="2795">
                  <c:v>6.3304533109052414E-3</c:v>
                </c:pt>
                <c:pt idx="2796">
                  <c:v>6.3802322200832984E-3</c:v>
                </c:pt>
                <c:pt idx="2797">
                  <c:v>6.4300105131398534E-3</c:v>
                </c:pt>
                <c:pt idx="2798">
                  <c:v>6.4897881901168448E-3</c:v>
                </c:pt>
                <c:pt idx="2799">
                  <c:v>6.5395652510561834E-3</c:v>
                </c:pt>
                <c:pt idx="2800">
                  <c:v>6.58934169600006E-3</c:v>
                </c:pt>
                <c:pt idx="2801">
                  <c:v>6.6491175249902314E-3</c:v>
                </c:pt>
                <c:pt idx="2802">
                  <c:v>6.6988927380688124E-3</c:v>
                </c:pt>
                <c:pt idx="2803">
                  <c:v>6.7486673352778262E-3</c:v>
                </c:pt>
                <c:pt idx="2804">
                  <c:v>6.7984413166590823E-3</c:v>
                </c:pt>
                <c:pt idx="2805">
                  <c:v>6.7782146822548172E-3</c:v>
                </c:pt>
                <c:pt idx="2806">
                  <c:v>6.7179874321067774E-3</c:v>
                </c:pt>
                <c:pt idx="2807">
                  <c:v>6.6677595662571476E-3</c:v>
                </c:pt>
                <c:pt idx="2808">
                  <c:v>6.6075310847477919E-3</c:v>
                </c:pt>
                <c:pt idx="2809">
                  <c:v>6.5473019876207969E-3</c:v>
                </c:pt>
                <c:pt idx="2810">
                  <c:v>6.4870722749179894E-3</c:v>
                </c:pt>
                <c:pt idx="2811">
                  <c:v>6.4368419466815548E-3</c:v>
                </c:pt>
                <c:pt idx="2812">
                  <c:v>6.3766110029533996E-3</c:v>
                </c:pt>
                <c:pt idx="2813">
                  <c:v>6.3163794437754031E-3</c:v>
                </c:pt>
                <c:pt idx="2814">
                  <c:v>6.2561472691897713E-3</c:v>
                </c:pt>
                <c:pt idx="2815">
                  <c:v>6.2159144792382675E-3</c:v>
                </c:pt>
                <c:pt idx="2816">
                  <c:v>6.1756810739630524E-3</c:v>
                </c:pt>
                <c:pt idx="2817">
                  <c:v>6.1354470534059902E-3</c:v>
                </c:pt>
                <c:pt idx="2818">
                  <c:v>6.0952124176091938E-3</c:v>
                </c:pt>
                <c:pt idx="2819">
                  <c:v>6.0549771666145169E-3</c:v>
                </c:pt>
                <c:pt idx="2820">
                  <c:v>6.0247413004640184E-3</c:v>
                </c:pt>
                <c:pt idx="2821">
                  <c:v>5.9845048191996819E-3</c:v>
                </c:pt>
                <c:pt idx="2822">
                  <c:v>5.9442677228635941E-3</c:v>
                </c:pt>
                <c:pt idx="2823">
                  <c:v>5.9040300114974794E-3</c:v>
                </c:pt>
                <c:pt idx="2824">
                  <c:v>5.8637916851436199E-3</c:v>
                </c:pt>
                <c:pt idx="2825">
                  <c:v>5.7935527438437821E-3</c:v>
                </c:pt>
                <c:pt idx="2826">
                  <c:v>5.7033131876400881E-3</c:v>
                </c:pt>
                <c:pt idx="2827">
                  <c:v>5.6130730165744333E-3</c:v>
                </c:pt>
                <c:pt idx="2828">
                  <c:v>5.5228322306888622E-3</c:v>
                </c:pt>
                <c:pt idx="2829">
                  <c:v>5.4325908300254496E-3</c:v>
                </c:pt>
                <c:pt idx="2830">
                  <c:v>5.3523488146260513E-3</c:v>
                </c:pt>
                <c:pt idx="2831">
                  <c:v>5.2621061845326798E-3</c:v>
                </c:pt>
                <c:pt idx="2832">
                  <c:v>5.1718629397872924E-3</c:v>
                </c:pt>
                <c:pt idx="2833">
                  <c:v>5.0816190804319787E-3</c:v>
                </c:pt>
                <c:pt idx="2834">
                  <c:v>5.0013746065085962E-3</c:v>
                </c:pt>
                <c:pt idx="2835">
                  <c:v>4.9811295180592534E-3</c:v>
                </c:pt>
                <c:pt idx="2836">
                  <c:v>4.9808838151259313E-3</c:v>
                </c:pt>
                <c:pt idx="2837">
                  <c:v>4.9806374977505721E-3</c:v>
                </c:pt>
                <c:pt idx="2838">
                  <c:v>4.9903905659750584E-3</c:v>
                </c:pt>
                <c:pt idx="2839">
                  <c:v>4.9901430198415891E-3</c:v>
                </c:pt>
                <c:pt idx="2840">
                  <c:v>4.9998948593919495E-3</c:v>
                </c:pt>
                <c:pt idx="2841">
                  <c:v>4.9996460846684051E-3</c:v>
                </c:pt>
                <c:pt idx="2842">
                  <c:v>4.9993966957126729E-3</c:v>
                </c:pt>
                <c:pt idx="2843">
                  <c:v>5.0091466925668736E-3</c:v>
                </c:pt>
                <c:pt idx="2844">
                  <c:v>5.0088960752728935E-3</c:v>
                </c:pt>
                <c:pt idx="2845">
                  <c:v>4.9786448438728249E-3</c:v>
                </c:pt>
                <c:pt idx="2846">
                  <c:v>4.9383929984086203E-3</c:v>
                </c:pt>
                <c:pt idx="2847">
                  <c:v>4.8981405389221522E-3</c:v>
                </c:pt>
                <c:pt idx="2848">
                  <c:v>4.8678874654556337E-3</c:v>
                </c:pt>
                <c:pt idx="2849">
                  <c:v>4.8276337780509271E-3</c:v>
                </c:pt>
                <c:pt idx="2850">
                  <c:v>4.7873794767500514E-3</c:v>
                </c:pt>
                <c:pt idx="2851">
                  <c:v>4.7471245615949009E-3</c:v>
                </c:pt>
                <c:pt idx="2852">
                  <c:v>4.7068690326276547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55E-3</c:v>
                </c:pt>
                <c:pt idx="2862">
                  <c:v>4.3642799925201524E-3</c:v>
                </c:pt>
                <c:pt idx="2863">
                  <c:v>4.3340177143896914E-3</c:v>
                </c:pt>
                <c:pt idx="2864">
                  <c:v>4.2937548229509404E-3</c:v>
                </c:pt>
                <c:pt idx="2865">
                  <c:v>4.2334913182457724E-3</c:v>
                </c:pt>
                <c:pt idx="2866">
                  <c:v>4.1532272003162174E-3</c:v>
                </c:pt>
                <c:pt idx="2867">
                  <c:v>4.0829624692042934E-3</c:v>
                </c:pt>
                <c:pt idx="2868">
                  <c:v>4.0026971249519493E-3</c:v>
                </c:pt>
                <c:pt idx="2869">
                  <c:v>3.9324311676012056E-3</c:v>
                </c:pt>
                <c:pt idx="2870">
                  <c:v>3.8521645971939852E-3</c:v>
                </c:pt>
                <c:pt idx="2871">
                  <c:v>3.7718974137723664E-3</c:v>
                </c:pt>
                <c:pt idx="2872">
                  <c:v>3.7016296173783495E-3</c:v>
                </c:pt>
                <c:pt idx="2873">
                  <c:v>3.6213612080538407E-3</c:v>
                </c:pt>
                <c:pt idx="2874">
                  <c:v>3.5510921858407647E-3</c:v>
                </c:pt>
                <c:pt idx="2875">
                  <c:v>3.4308225507812679E-3</c:v>
                </c:pt>
                <c:pt idx="2876">
                  <c:v>3.3005523029172612E-3</c:v>
                </c:pt>
                <c:pt idx="2877">
                  <c:v>3.1702814422907783E-3</c:v>
                </c:pt>
                <c:pt idx="2878">
                  <c:v>3.0400099689437002E-3</c:v>
                </c:pt>
                <c:pt idx="2879">
                  <c:v>2.9097378829181192E-3</c:v>
                </c:pt>
                <c:pt idx="2880">
                  <c:v>2.7794651842559803E-3</c:v>
                </c:pt>
                <c:pt idx="2881">
                  <c:v>2.6391918729993611E-3</c:v>
                </c:pt>
                <c:pt idx="2882">
                  <c:v>2.5089179491900775E-3</c:v>
                </c:pt>
                <c:pt idx="2883">
                  <c:v>2.3786434128702178E-3</c:v>
                </c:pt>
                <c:pt idx="2884">
                  <c:v>2.2483682640817748E-3</c:v>
                </c:pt>
                <c:pt idx="2885">
                  <c:v>2.1180925028667788E-3</c:v>
                </c:pt>
                <c:pt idx="2886">
                  <c:v>1.9778161292671311E-3</c:v>
                </c:pt>
                <c:pt idx="2887">
                  <c:v>1.8375391433248511E-3</c:v>
                </c:pt>
                <c:pt idx="2888">
                  <c:v>1.707261545081884E-3</c:v>
                </c:pt>
                <c:pt idx="2889">
                  <c:v>1.5669833345802872E-3</c:v>
                </c:pt>
                <c:pt idx="2890">
                  <c:v>1.4267045118620261E-3</c:v>
                </c:pt>
                <c:pt idx="2891">
                  <c:v>1.2964250769690621E-3</c:v>
                </c:pt>
                <c:pt idx="2892">
                  <c:v>1.1561450299434508E-3</c:v>
                </c:pt>
                <c:pt idx="2893">
                  <c:v>1.0158643708270678E-3</c:v>
                </c:pt>
                <c:pt idx="2894">
                  <c:v>8.8558309966206659E-4</c:v>
                </c:pt>
                <c:pt idx="2895">
                  <c:v>8.0530121649025066E-4</c:v>
                </c:pt>
                <c:pt idx="2896">
                  <c:v>7.3501872135373091E-4</c:v>
                </c:pt>
                <c:pt idx="2897">
                  <c:v>6.6473561429444914E-4</c:v>
                </c:pt>
                <c:pt idx="2898">
                  <c:v>5.9445189535439801E-4</c:v>
                </c:pt>
                <c:pt idx="2899">
                  <c:v>5.2416756457557712E-4</c:v>
                </c:pt>
                <c:pt idx="2900">
                  <c:v>4.5388262200002404E-4</c:v>
                </c:pt>
                <c:pt idx="2901">
                  <c:v>3.8359706766963591E-4</c:v>
                </c:pt>
                <c:pt idx="2902">
                  <c:v>3.1331090162642496E-4</c:v>
                </c:pt>
                <c:pt idx="2903">
                  <c:v>2.4302412391238867E-4</c:v>
                </c:pt>
                <c:pt idx="2904">
                  <c:v>1.7273673456949523E-4</c:v>
                </c:pt>
                <c:pt idx="2905">
                  <c:v>1.8244873363979134E-4</c:v>
                </c:pt>
                <c:pt idx="2906">
                  <c:v>2.0216012116517005E-4</c:v>
                </c:pt>
                <c:pt idx="2907">
                  <c:v>2.2187089718772612E-4</c:v>
                </c:pt>
                <c:pt idx="2908">
                  <c:v>2.4158106174937408E-4</c:v>
                </c:pt>
                <c:pt idx="2909">
                  <c:v>2.7129061489214771E-4</c:v>
                </c:pt>
                <c:pt idx="2910">
                  <c:v>2.909995566580138E-4</c:v>
                </c:pt>
                <c:pt idx="2911">
                  <c:v>3.1070788708892496E-4</c:v>
                </c:pt>
                <c:pt idx="2912">
                  <c:v>3.3041560622693337E-4</c:v>
                </c:pt>
                <c:pt idx="2913">
                  <c:v>3.6012271411398343E-4</c:v>
                </c:pt>
                <c:pt idx="2914">
                  <c:v>3.798292107921075E-4</c:v>
                </c:pt>
                <c:pt idx="2915">
                  <c:v>4.9953509630329439E-4</c:v>
                </c:pt>
                <c:pt idx="2916">
                  <c:v>6.3924037068944096E-4</c:v>
                </c:pt>
                <c:pt idx="2917">
                  <c:v>7.6894503399263514E-4</c:v>
                </c:pt>
                <c:pt idx="2918">
                  <c:v>9.0864908625474822E-4</c:v>
                </c:pt>
                <c:pt idx="2919">
                  <c:v>1.0483525275178779E-3</c:v>
                </c:pt>
                <c:pt idx="2920">
                  <c:v>1.1880553578240219E-3</c:v>
                </c:pt>
                <c:pt idx="2921">
                  <c:v>1.3277575772150743E-3</c:v>
                </c:pt>
                <c:pt idx="2922">
                  <c:v>1.467459185733128E-3</c:v>
                </c:pt>
                <c:pt idx="2923">
                  <c:v>1.5971601834200721E-3</c:v>
                </c:pt>
                <c:pt idx="2924">
                  <c:v>1.7368605703179385E-3</c:v>
                </c:pt>
                <c:pt idx="2925">
                  <c:v>1.8865603464687669E-3</c:v>
                </c:pt>
                <c:pt idx="2926">
                  <c:v>2.03625951191444E-3</c:v>
                </c:pt>
                <c:pt idx="2927">
                  <c:v>2.1859580666970429E-3</c:v>
                </c:pt>
                <c:pt idx="2928">
                  <c:v>2.3356560108584723E-3</c:v>
                </c:pt>
                <c:pt idx="2929">
                  <c:v>2.4853533444408604E-3</c:v>
                </c:pt>
                <c:pt idx="2930">
                  <c:v>2.6350500674860292E-3</c:v>
                </c:pt>
                <c:pt idx="2931">
                  <c:v>2.7847461800360632E-3</c:v>
                </c:pt>
                <c:pt idx="2932">
                  <c:v>2.9444416821329225E-3</c:v>
                </c:pt>
                <c:pt idx="2933">
                  <c:v>3.0941365738185898E-3</c:v>
                </c:pt>
                <c:pt idx="2934">
                  <c:v>3.2438308551350297E-3</c:v>
                </c:pt>
                <c:pt idx="2935">
                  <c:v>3.4335245261242612E-3</c:v>
                </c:pt>
                <c:pt idx="2936">
                  <c:v>3.6432175868283496E-3</c:v>
                </c:pt>
                <c:pt idx="2937">
                  <c:v>3.8529100372891312E-3</c:v>
                </c:pt>
                <c:pt idx="2938">
                  <c:v>4.0526018775486339E-3</c:v>
                </c:pt>
                <c:pt idx="2939">
                  <c:v>4.2622931076489734E-3</c:v>
                </c:pt>
                <c:pt idx="2940">
                  <c:v>4.4619837276319903E-3</c:v>
                </c:pt>
                <c:pt idx="2941">
                  <c:v>4.6716737375397934E-3</c:v>
                </c:pt>
                <c:pt idx="2942">
                  <c:v>4.8713631374143005E-3</c:v>
                </c:pt>
                <c:pt idx="2943">
                  <c:v>5.0810519272974086E-3</c:v>
                </c:pt>
                <c:pt idx="2944">
                  <c:v>5.2907401072313023E-3</c:v>
                </c:pt>
                <c:pt idx="2945">
                  <c:v>5.3704276772577886E-3</c:v>
                </c:pt>
                <c:pt idx="2946">
                  <c:v>5.4401146374189469E-3</c:v>
                </c:pt>
                <c:pt idx="2947">
                  <c:v>5.5098009877567813E-3</c:v>
                </c:pt>
                <c:pt idx="2948">
                  <c:v>5.5894867283132494E-3</c:v>
                </c:pt>
                <c:pt idx="2949">
                  <c:v>5.6591718591303105E-3</c:v>
                </c:pt>
                <c:pt idx="2950">
                  <c:v>5.7288563802500424E-3</c:v>
                </c:pt>
                <c:pt idx="2951">
                  <c:v>5.7985402917143207E-3</c:v>
                </c:pt>
                <c:pt idx="2952">
                  <c:v>5.8682235935652114E-3</c:v>
                </c:pt>
                <c:pt idx="2953">
                  <c:v>5.9379062858447096E-3</c:v>
                </c:pt>
                <c:pt idx="2954">
                  <c:v>6.0075883685946734E-3</c:v>
                </c:pt>
                <c:pt idx="2955">
                  <c:v>6.0472698418572524E-3</c:v>
                </c:pt>
                <c:pt idx="2956">
                  <c:v>6.0769507056744132E-3</c:v>
                </c:pt>
                <c:pt idx="2957">
                  <c:v>6.1166309600880486E-3</c:v>
                </c:pt>
                <c:pt idx="2958">
                  <c:v>6.1463106051402134E-3</c:v>
                </c:pt>
                <c:pt idx="2959">
                  <c:v>6.1859896408728594E-3</c:v>
                </c:pt>
                <c:pt idx="2960">
                  <c:v>6.2156680673280439E-3</c:v>
                </c:pt>
                <c:pt idx="2961">
                  <c:v>6.2553458845477005E-3</c:v>
                </c:pt>
                <c:pt idx="2962">
                  <c:v>6.2850230925738616E-3</c:v>
                </c:pt>
                <c:pt idx="2963">
                  <c:v>6.3246996914483695E-3</c:v>
                </c:pt>
                <c:pt idx="2964">
                  <c:v>6.3543756812133624E-3</c:v>
                </c:pt>
                <c:pt idx="2965">
                  <c:v>6.3340510619107624E-3</c:v>
                </c:pt>
                <c:pt idx="2966">
                  <c:v>6.3037258335826678E-3</c:v>
                </c:pt>
                <c:pt idx="2967">
                  <c:v>6.2833999962709202E-3</c:v>
                </c:pt>
                <c:pt idx="2968">
                  <c:v>6.2530735500175424E-3</c:v>
                </c:pt>
                <c:pt idx="2969">
                  <c:v>6.2227464948646383E-3</c:v>
                </c:pt>
                <c:pt idx="2970">
                  <c:v>6.2024188308539884E-3</c:v>
                </c:pt>
                <c:pt idx="2971">
                  <c:v>6.1720905580277775E-3</c:v>
                </c:pt>
                <c:pt idx="2972">
                  <c:v>6.1417616764279093E-3</c:v>
                </c:pt>
                <c:pt idx="2973">
                  <c:v>6.1214321860963983E-3</c:v>
                </c:pt>
                <c:pt idx="2974">
                  <c:v>6.0911020870752014E-3</c:v>
                </c:pt>
                <c:pt idx="2975">
                  <c:v>6.0507713794062693E-3</c:v>
                </c:pt>
                <c:pt idx="2976">
                  <c:v>6.0004400631317222E-3</c:v>
                </c:pt>
                <c:pt idx="2977">
                  <c:v>5.9601081382934023E-3</c:v>
                </c:pt>
                <c:pt idx="2978">
                  <c:v>5.9097756049333768E-3</c:v>
                </c:pt>
                <c:pt idx="2979">
                  <c:v>5.8694424630935833E-3</c:v>
                </c:pt>
                <c:pt idx="2980">
                  <c:v>5.8191087128160414E-3</c:v>
                </c:pt>
                <c:pt idx="2981">
                  <c:v>5.7787743541427641E-3</c:v>
                </c:pt>
                <c:pt idx="2982">
                  <c:v>5.7284393871156834E-3</c:v>
                </c:pt>
                <c:pt idx="2983">
                  <c:v>5.6881038117768123E-3</c:v>
                </c:pt>
                <c:pt idx="2984">
                  <c:v>5.6377676281681834E-3</c:v>
                </c:pt>
                <c:pt idx="2985">
                  <c:v>5.6074308363317045E-3</c:v>
                </c:pt>
                <c:pt idx="2986">
                  <c:v>5.5670934363095392E-3</c:v>
                </c:pt>
                <c:pt idx="2987">
                  <c:v>5.5367554281434434E-3</c:v>
                </c:pt>
                <c:pt idx="2988">
                  <c:v>5.5064168118754697E-3</c:v>
                </c:pt>
                <c:pt idx="2989">
                  <c:v>5.4760775875477381E-3</c:v>
                </c:pt>
                <c:pt idx="2990">
                  <c:v>5.4357377552020905E-3</c:v>
                </c:pt>
                <c:pt idx="2991">
                  <c:v>5.4053973148805428E-3</c:v>
                </c:pt>
                <c:pt idx="2992">
                  <c:v>5.3750562666250445E-3</c:v>
                </c:pt>
                <c:pt idx="2993">
                  <c:v>5.3347146104777065E-3</c:v>
                </c:pt>
                <c:pt idx="2994">
                  <c:v>5.3043723464804293E-3</c:v>
                </c:pt>
                <c:pt idx="2995">
                  <c:v>5.2840294746752513E-3</c:v>
                </c:pt>
                <c:pt idx="2996">
                  <c:v>5.2636859951041871E-3</c:v>
                </c:pt>
                <c:pt idx="2997">
                  <c:v>5.243341907809073E-3</c:v>
                </c:pt>
                <c:pt idx="2998">
                  <c:v>5.222997212832009E-3</c:v>
                </c:pt>
                <c:pt idx="2999">
                  <c:v>5.2026519102150171E-3</c:v>
                </c:pt>
                <c:pt idx="3000">
                  <c:v>5.1823060000000531E-3</c:v>
                </c:pt>
                <c:pt idx="3001">
                  <c:v>5.1619594822290534E-3</c:v>
                </c:pt>
                <c:pt idx="3002">
                  <c:v>5.1416123569440414E-3</c:v>
                </c:pt>
                <c:pt idx="3003">
                  <c:v>5.1212646241869941E-3</c:v>
                </c:pt>
                <c:pt idx="3004">
                  <c:v>5.1009162839999178E-3</c:v>
                </c:pt>
                <c:pt idx="3005">
                  <c:v>5.0905673364247724E-3</c:v>
                </c:pt>
                <c:pt idx="3006">
                  <c:v>5.0902177815036198E-3</c:v>
                </c:pt>
                <c:pt idx="3007">
                  <c:v>5.0898676192783652E-3</c:v>
                </c:pt>
                <c:pt idx="3008">
                  <c:v>5.089516849790976E-3</c:v>
                </c:pt>
                <c:pt idx="3009">
                  <c:v>5.0791654730836262E-3</c:v>
                </c:pt>
                <c:pt idx="3010">
                  <c:v>5.0788134891980048E-3</c:v>
                </c:pt>
                <c:pt idx="3011">
                  <c:v>5.0784608981763518E-3</c:v>
                </c:pt>
                <c:pt idx="3012">
                  <c:v>5.0781077000605713E-3</c:v>
                </c:pt>
                <c:pt idx="3013">
                  <c:v>5.0777538948926539E-3</c:v>
                </c:pt>
                <c:pt idx="3014">
                  <c:v>5.0673994827145335E-3</c:v>
                </c:pt>
                <c:pt idx="3015">
                  <c:v>5.0970444635682621E-3</c:v>
                </c:pt>
                <c:pt idx="3016">
                  <c:v>5.1266888374958105E-3</c:v>
                </c:pt>
                <c:pt idx="3017">
                  <c:v>5.1563326045392134E-3</c:v>
                </c:pt>
                <c:pt idx="3018">
                  <c:v>5.1859757647403394E-3</c:v>
                </c:pt>
                <c:pt idx="3019">
                  <c:v>5.2056183181412924E-3</c:v>
                </c:pt>
                <c:pt idx="3020">
                  <c:v>5.2352602647840517E-3</c:v>
                </c:pt>
                <c:pt idx="3021">
                  <c:v>5.2649016047104915E-3</c:v>
                </c:pt>
                <c:pt idx="3022">
                  <c:v>5.2945423379627014E-3</c:v>
                </c:pt>
                <c:pt idx="3023">
                  <c:v>5.3241824645826894E-3</c:v>
                </c:pt>
                <c:pt idx="3024">
                  <c:v>5.3538219846124158E-3</c:v>
                </c:pt>
                <c:pt idx="3025">
                  <c:v>5.3934608980937574E-3</c:v>
                </c:pt>
                <c:pt idx="3026">
                  <c:v>5.4330992050689092E-3</c:v>
                </c:pt>
                <c:pt idx="3027">
                  <c:v>5.4727369055796726E-3</c:v>
                </c:pt>
                <c:pt idx="3028">
                  <c:v>5.5123739996680923E-3</c:v>
                </c:pt>
                <c:pt idx="3029">
                  <c:v>5.5520104873762483E-3</c:v>
                </c:pt>
                <c:pt idx="3030">
                  <c:v>5.5916463687460134E-3</c:v>
                </c:pt>
                <c:pt idx="3031">
                  <c:v>5.6312816438194814E-3</c:v>
                </c:pt>
                <c:pt idx="3032">
                  <c:v>5.6709163126384965E-3</c:v>
                </c:pt>
                <c:pt idx="3033">
                  <c:v>5.7105503752451214E-3</c:v>
                </c:pt>
                <c:pt idx="3034">
                  <c:v>5.7501838316814102E-3</c:v>
                </c:pt>
                <c:pt idx="3035">
                  <c:v>5.7598166819892924E-3</c:v>
                </c:pt>
                <c:pt idx="3036">
                  <c:v>5.7694489262107114E-3</c:v>
                </c:pt>
                <c:pt idx="3037">
                  <c:v>5.7790805643877004E-3</c:v>
                </c:pt>
                <c:pt idx="3038">
                  <c:v>5.7887115965622503E-3</c:v>
                </c:pt>
                <c:pt idx="3039">
                  <c:v>5.7983420227763994E-3</c:v>
                </c:pt>
                <c:pt idx="3040">
                  <c:v>5.8079718430719945E-3</c:v>
                </c:pt>
                <c:pt idx="3041">
                  <c:v>5.8176010574911424E-3</c:v>
                </c:pt>
                <c:pt idx="3042">
                  <c:v>5.8272296660758227E-3</c:v>
                </c:pt>
                <c:pt idx="3043">
                  <c:v>5.8368576688680503E-3</c:v>
                </c:pt>
                <c:pt idx="3044">
                  <c:v>5.8464850659096512E-3</c:v>
                </c:pt>
                <c:pt idx="3045">
                  <c:v>5.8261118572427275E-3</c:v>
                </c:pt>
                <c:pt idx="3046">
                  <c:v>5.8057380429093761E-3</c:v>
                </c:pt>
                <c:pt idx="3047">
                  <c:v>5.7853636229514326E-3</c:v>
                </c:pt>
                <c:pt idx="3048">
                  <c:v>5.7649885974108417E-3</c:v>
                </c:pt>
                <c:pt idx="3049">
                  <c:v>5.744612966329693E-3</c:v>
                </c:pt>
                <c:pt idx="3050">
                  <c:v>5.7242367297500084E-3</c:v>
                </c:pt>
                <c:pt idx="3051">
                  <c:v>5.7038598877137527E-3</c:v>
                </c:pt>
                <c:pt idx="3052">
                  <c:v>5.6834824402627934E-3</c:v>
                </c:pt>
                <c:pt idx="3053">
                  <c:v>5.6631043874392495E-3</c:v>
                </c:pt>
                <c:pt idx="3054">
                  <c:v>5.6327257292850541E-3</c:v>
                </c:pt>
                <c:pt idx="3055">
                  <c:v>5.6123464658422413E-3</c:v>
                </c:pt>
                <c:pt idx="3056">
                  <c:v>5.5819665971527923E-3</c:v>
                </c:pt>
                <c:pt idx="3057">
                  <c:v>5.5515861232585994E-3</c:v>
                </c:pt>
                <c:pt idx="3058">
                  <c:v>5.5312050442018505E-3</c:v>
                </c:pt>
                <c:pt idx="3059">
                  <c:v>5.5008233600243091E-3</c:v>
                </c:pt>
                <c:pt idx="3060">
                  <c:v>5.4704410707680619E-3</c:v>
                </c:pt>
                <c:pt idx="3061">
                  <c:v>5.4500581764750384E-3</c:v>
                </c:pt>
                <c:pt idx="3062">
                  <c:v>5.4196746771873784E-3</c:v>
                </c:pt>
                <c:pt idx="3063">
                  <c:v>5.3892905729469032E-3</c:v>
                </c:pt>
                <c:pt idx="3064">
                  <c:v>5.368905863795707E-3</c:v>
                </c:pt>
                <c:pt idx="3065">
                  <c:v>5.3085205497757455E-3</c:v>
                </c:pt>
                <c:pt idx="3066">
                  <c:v>5.2481346309290189E-3</c:v>
                </c:pt>
                <c:pt idx="3067">
                  <c:v>5.1977481072974794E-3</c:v>
                </c:pt>
                <c:pt idx="3068">
                  <c:v>5.1373609789231514E-3</c:v>
                </c:pt>
                <c:pt idx="3069">
                  <c:v>5.0769732458479724E-3</c:v>
                </c:pt>
                <c:pt idx="3070">
                  <c:v>5.0165849081139895E-3</c:v>
                </c:pt>
                <c:pt idx="3071">
                  <c:v>4.9661959657632034E-3</c:v>
                </c:pt>
                <c:pt idx="3072">
                  <c:v>4.9058064188375813E-3</c:v>
                </c:pt>
                <c:pt idx="3073">
                  <c:v>4.8454162673789635E-3</c:v>
                </c:pt>
                <c:pt idx="3074">
                  <c:v>4.7850255114295914E-3</c:v>
                </c:pt>
                <c:pt idx="3075">
                  <c:v>4.6946341510312696E-3</c:v>
                </c:pt>
                <c:pt idx="3076">
                  <c:v>4.5942421862260824E-3</c:v>
                </c:pt>
                <c:pt idx="3077">
                  <c:v>4.5038496170559383E-3</c:v>
                </c:pt>
                <c:pt idx="3078">
                  <c:v>4.4134564435629204E-3</c:v>
                </c:pt>
                <c:pt idx="3079">
                  <c:v>4.3130626657889434E-3</c:v>
                </c:pt>
                <c:pt idx="3080">
                  <c:v>4.2226682837759894E-3</c:v>
                </c:pt>
                <c:pt idx="3081">
                  <c:v>4.1322732975661424E-3</c:v>
                </c:pt>
                <c:pt idx="3082">
                  <c:v>4.0318777072013189E-3</c:v>
                </c:pt>
                <c:pt idx="3083">
                  <c:v>3.9414815127234142E-3</c:v>
                </c:pt>
                <c:pt idx="3084">
                  <c:v>3.8410847141745852E-3</c:v>
                </c:pt>
                <c:pt idx="3085">
                  <c:v>3.740687311596744E-3</c:v>
                </c:pt>
                <c:pt idx="3086">
                  <c:v>3.640289305031936E-3</c:v>
                </c:pt>
                <c:pt idx="3087">
                  <c:v>3.5398906945220202E-3</c:v>
                </c:pt>
                <c:pt idx="3088">
                  <c:v>3.4394914801091081E-3</c:v>
                </c:pt>
                <c:pt idx="3089">
                  <c:v>3.3390916618351051E-3</c:v>
                </c:pt>
                <c:pt idx="3090">
                  <c:v>3.2386912397420423E-3</c:v>
                </c:pt>
                <c:pt idx="3091">
                  <c:v>3.1382902138718852E-3</c:v>
                </c:pt>
                <c:pt idx="3092">
                  <c:v>3.0378885842666592E-3</c:v>
                </c:pt>
                <c:pt idx="3093">
                  <c:v>2.9374863509683412E-3</c:v>
                </c:pt>
                <c:pt idx="3094">
                  <c:v>2.8470835140188282E-3</c:v>
                </c:pt>
                <c:pt idx="3095">
                  <c:v>2.876680073460286E-3</c:v>
                </c:pt>
                <c:pt idx="3096">
                  <c:v>2.9062760293345198E-3</c:v>
                </c:pt>
                <c:pt idx="3097">
                  <c:v>2.9358713816836635E-3</c:v>
                </c:pt>
                <c:pt idx="3098">
                  <c:v>2.9654661305496266E-3</c:v>
                </c:pt>
                <c:pt idx="3099">
                  <c:v>2.9850602759744129E-3</c:v>
                </c:pt>
                <c:pt idx="3100">
                  <c:v>3.0146538179999802E-3</c:v>
                </c:pt>
                <c:pt idx="3101">
                  <c:v>3.0442467566684714E-3</c:v>
                </c:pt>
                <c:pt idx="3102">
                  <c:v>3.0738390920216269E-3</c:v>
                </c:pt>
                <c:pt idx="3103">
                  <c:v>3.1034308241015798E-3</c:v>
                </c:pt>
                <c:pt idx="3104">
                  <c:v>3.1430219529503443E-3</c:v>
                </c:pt>
                <c:pt idx="3105">
                  <c:v>3.3126124786097538E-3</c:v>
                </c:pt>
                <c:pt idx="3106">
                  <c:v>3.4922024011219688E-3</c:v>
                </c:pt>
                <c:pt idx="3107">
                  <c:v>3.6617917205289487E-3</c:v>
                </c:pt>
                <c:pt idx="3108">
                  <c:v>3.8413804368725812E-3</c:v>
                </c:pt>
                <c:pt idx="3109">
                  <c:v>4.0109685501949488E-3</c:v>
                </c:pt>
                <c:pt idx="3110">
                  <c:v>4.1905560605380275E-3</c:v>
                </c:pt>
                <c:pt idx="3111">
                  <c:v>4.3601429679437373E-3</c:v>
                </c:pt>
                <c:pt idx="3112">
                  <c:v>4.5397292724541974E-3</c:v>
                </c:pt>
                <c:pt idx="3113">
                  <c:v>4.7093149741112023E-3</c:v>
                </c:pt>
                <c:pt idx="3114">
                  <c:v>4.8889000729569155E-3</c:v>
                </c:pt>
                <c:pt idx="3115">
                  <c:v>5.0584845690332765E-3</c:v>
                </c:pt>
                <c:pt idx="3116">
                  <c:v>5.2380684623822881E-3</c:v>
                </c:pt>
                <c:pt idx="3117">
                  <c:v>5.4076517530458413E-3</c:v>
                </c:pt>
                <c:pt idx="3118">
                  <c:v>5.587234441065958E-3</c:v>
                </c:pt>
                <c:pt idx="3119">
                  <c:v>5.7568165264846923E-3</c:v>
                </c:pt>
                <c:pt idx="3120">
                  <c:v>5.9363980093440835E-3</c:v>
                </c:pt>
                <c:pt idx="3121">
                  <c:v>6.1159788896859016E-3</c:v>
                </c:pt>
                <c:pt idx="3122">
                  <c:v>6.2855591675523379E-3</c:v>
                </c:pt>
                <c:pt idx="3123">
                  <c:v>6.4651388429852455E-3</c:v>
                </c:pt>
                <c:pt idx="3124">
                  <c:v>6.6347179160267345E-3</c:v>
                </c:pt>
                <c:pt idx="3125">
                  <c:v>6.7642963867187824E-3</c:v>
                </c:pt>
                <c:pt idx="3126">
                  <c:v>6.8938742551032384E-3</c:v>
                </c:pt>
                <c:pt idx="3127">
                  <c:v>7.0234515212221904E-3</c:v>
                </c:pt>
                <c:pt idx="3128">
                  <c:v>7.153028185117735E-3</c:v>
                </c:pt>
                <c:pt idx="3129">
                  <c:v>7.2926042468316474E-3</c:v>
                </c:pt>
                <c:pt idx="3130">
                  <c:v>7.422179706406018E-3</c:v>
                </c:pt>
                <c:pt idx="3131">
                  <c:v>7.551754563882883E-3</c:v>
                </c:pt>
                <c:pt idx="3132">
                  <c:v>7.6813288193041031E-3</c:v>
                </c:pt>
                <c:pt idx="3133">
                  <c:v>7.8209024727117493E-3</c:v>
                </c:pt>
                <c:pt idx="3134">
                  <c:v>7.9404755241478733E-3</c:v>
                </c:pt>
                <c:pt idx="3135">
                  <c:v>8.0200479736542707E-3</c:v>
                </c:pt>
                <c:pt idx="3136">
                  <c:v>8.0896198212731026E-3</c:v>
                </c:pt>
                <c:pt idx="3137">
                  <c:v>8.1691910670463747E-3</c:v>
                </c:pt>
                <c:pt idx="3138">
                  <c:v>8.2487617110157761E-3</c:v>
                </c:pt>
                <c:pt idx="3139">
                  <c:v>8.3283317532237278E-3</c:v>
                </c:pt>
                <c:pt idx="3140">
                  <c:v>8.3979011937119711E-3</c:v>
                </c:pt>
                <c:pt idx="3141">
                  <c:v>8.4774700325225567E-3</c:v>
                </c:pt>
                <c:pt idx="3142">
                  <c:v>8.5570382696974548E-3</c:v>
                </c:pt>
                <c:pt idx="3143">
                  <c:v>8.6366059052786267E-3</c:v>
                </c:pt>
                <c:pt idx="3144">
                  <c:v>8.706172939308119E-3</c:v>
                </c:pt>
                <c:pt idx="3145">
                  <c:v>8.7857393718278765E-3</c:v>
                </c:pt>
                <c:pt idx="3146">
                  <c:v>8.8653052028798487E-3</c:v>
                </c:pt>
                <c:pt idx="3147">
                  <c:v>8.9348704325059591E-3</c:v>
                </c:pt>
                <c:pt idx="3148">
                  <c:v>9.0144350607485046E-3</c:v>
                </c:pt>
                <c:pt idx="3149">
                  <c:v>9.0939990876491208E-3</c:v>
                </c:pt>
                <c:pt idx="3150">
                  <c:v>9.1735625132500914E-3</c:v>
                </c:pt>
                <c:pt idx="3151">
                  <c:v>9.2431253375931111E-3</c:v>
                </c:pt>
                <c:pt idx="3152">
                  <c:v>9.3226875607204818E-3</c:v>
                </c:pt>
                <c:pt idx="3153">
                  <c:v>9.4022491826738497E-3</c:v>
                </c:pt>
                <c:pt idx="3154">
                  <c:v>9.4718102034954468E-3</c:v>
                </c:pt>
                <c:pt idx="3155">
                  <c:v>9.4913706232272466E-3</c:v>
                </c:pt>
                <c:pt idx="3156">
                  <c:v>9.5109304419111473E-3</c:v>
                </c:pt>
                <c:pt idx="3157">
                  <c:v>9.530489659589348E-3</c:v>
                </c:pt>
                <c:pt idx="3158">
                  <c:v>9.560048276303525E-3</c:v>
                </c:pt>
                <c:pt idx="3159">
                  <c:v>9.5796062920957634E-3</c:v>
                </c:pt>
                <c:pt idx="3160">
                  <c:v>9.5991637070080293E-3</c:v>
                </c:pt>
                <c:pt idx="3161">
                  <c:v>9.6187205210824522E-3</c:v>
                </c:pt>
                <c:pt idx="3162">
                  <c:v>9.6382767343609621E-3</c:v>
                </c:pt>
                <c:pt idx="3163">
                  <c:v>9.6678323468855978E-3</c:v>
                </c:pt>
                <c:pt idx="3164">
                  <c:v>9.6773873586981224E-3</c:v>
                </c:pt>
                <c:pt idx="3165">
                  <c:v>9.6769417698407724E-3</c:v>
                </c:pt>
                <c:pt idx="3166">
                  <c:v>9.6764955803554566E-3</c:v>
                </c:pt>
                <c:pt idx="3167">
                  <c:v>9.6760487902840808E-3</c:v>
                </c:pt>
                <c:pt idx="3168">
                  <c:v>9.6756013996688491E-3</c:v>
                </c:pt>
                <c:pt idx="3169">
                  <c:v>9.6651534085513968E-3</c:v>
                </c:pt>
                <c:pt idx="3170">
                  <c:v>9.6647048169740506E-3</c:v>
                </c:pt>
                <c:pt idx="3171">
                  <c:v>9.6642556249785516E-3</c:v>
                </c:pt>
                <c:pt idx="3172">
                  <c:v>9.6638058326072376E-3</c:v>
                </c:pt>
                <c:pt idx="3173">
                  <c:v>9.6533554399015724E-3</c:v>
                </c:pt>
                <c:pt idx="3174">
                  <c:v>9.6429044469039746E-3</c:v>
                </c:pt>
                <c:pt idx="3175">
                  <c:v>9.6024528536564138E-3</c:v>
                </c:pt>
                <c:pt idx="3176">
                  <c:v>9.5520006602004548E-3</c:v>
                </c:pt>
                <c:pt idx="3177">
                  <c:v>9.5115478665785524E-3</c:v>
                </c:pt>
                <c:pt idx="3178">
                  <c:v>9.4610944728325003E-3</c:v>
                </c:pt>
                <c:pt idx="3179">
                  <c:v>9.4206404790044291E-3</c:v>
                </c:pt>
                <c:pt idx="3180">
                  <c:v>9.3701858851360717E-3</c:v>
                </c:pt>
                <c:pt idx="3181">
                  <c:v>9.329730691269621E-3</c:v>
                </c:pt>
                <c:pt idx="3182">
                  <c:v>9.2792748974468708E-3</c:v>
                </c:pt>
                <c:pt idx="3183">
                  <c:v>9.2388185037100019E-3</c:v>
                </c:pt>
                <c:pt idx="3184">
                  <c:v>9.1883615101009675E-3</c:v>
                </c:pt>
                <c:pt idx="3185">
                  <c:v>9.1179039166617293E-3</c:v>
                </c:pt>
                <c:pt idx="3186">
                  <c:v>9.0474457234343275E-3</c:v>
                </c:pt>
                <c:pt idx="3187">
                  <c:v>8.9769869304607564E-3</c:v>
                </c:pt>
                <c:pt idx="3188">
                  <c:v>8.9065275377828348E-3</c:v>
                </c:pt>
                <c:pt idx="3189">
                  <c:v>8.8360675454425067E-3</c:v>
                </c:pt>
                <c:pt idx="3190">
                  <c:v>8.7656069534821374E-3</c:v>
                </c:pt>
                <c:pt idx="3191">
                  <c:v>8.6951457619432737E-3</c:v>
                </c:pt>
                <c:pt idx="3192">
                  <c:v>8.6246839708683087E-3</c:v>
                </c:pt>
                <c:pt idx="3193">
                  <c:v>8.554221580298893E-3</c:v>
                </c:pt>
                <c:pt idx="3194">
                  <c:v>8.483758590277295E-3</c:v>
                </c:pt>
                <c:pt idx="3195">
                  <c:v>8.3932950008453119E-3</c:v>
                </c:pt>
                <c:pt idx="3196">
                  <c:v>8.2928308120450381E-3</c:v>
                </c:pt>
                <c:pt idx="3197">
                  <c:v>8.2023660239182727E-3</c:v>
                </c:pt>
                <c:pt idx="3198">
                  <c:v>8.1019006365072744E-3</c:v>
                </c:pt>
                <c:pt idx="3199">
                  <c:v>8.0114346498538248E-3</c:v>
                </c:pt>
                <c:pt idx="3200">
                  <c:v>7.9209680639999724E-3</c:v>
                </c:pt>
                <c:pt idx="3201">
                  <c:v>7.820500878987835E-3</c:v>
                </c:pt>
                <c:pt idx="3202">
                  <c:v>7.7300330948593008E-3</c:v>
                </c:pt>
                <c:pt idx="3203">
                  <c:v>7.6295647116561924E-3</c:v>
                </c:pt>
                <c:pt idx="3204">
                  <c:v>7.5190957294207078E-3</c:v>
                </c:pt>
                <c:pt idx="3205">
                  <c:v>7.3286261481947997E-3</c:v>
                </c:pt>
                <c:pt idx="3206">
                  <c:v>7.1381559680203915E-3</c:v>
                </c:pt>
                <c:pt idx="3207">
                  <c:v>6.9376851889395809E-3</c:v>
                </c:pt>
                <c:pt idx="3208">
                  <c:v>6.7472138109942259E-3</c:v>
                </c:pt>
                <c:pt idx="3209">
                  <c:v>6.5567418342263924E-3</c:v>
                </c:pt>
                <c:pt idx="3210">
                  <c:v>6.3662692586780034E-3</c:v>
                </c:pt>
                <c:pt idx="3211">
                  <c:v>6.1757960843912066E-3</c:v>
                </c:pt>
                <c:pt idx="3212">
                  <c:v>5.9853223114077654E-3</c:v>
                </c:pt>
                <c:pt idx="3213">
                  <c:v>5.7848479397697994E-3</c:v>
                </c:pt>
                <c:pt idx="3214">
                  <c:v>5.6043729695192694E-3</c:v>
                </c:pt>
                <c:pt idx="3215">
                  <c:v>5.4238974006982953E-3</c:v>
                </c:pt>
                <c:pt idx="3216">
                  <c:v>5.2534212333486905E-3</c:v>
                </c:pt>
                <c:pt idx="3217">
                  <c:v>5.0829444675123724E-3</c:v>
                </c:pt>
                <c:pt idx="3218">
                  <c:v>4.9024671032316504E-3</c:v>
                </c:pt>
                <c:pt idx="3219">
                  <c:v>4.7319891405481901E-3</c:v>
                </c:pt>
                <c:pt idx="3220">
                  <c:v>4.5615105795039756E-3</c:v>
                </c:pt>
                <c:pt idx="3221">
                  <c:v>4.3810314201412903E-3</c:v>
                </c:pt>
                <c:pt idx="3222">
                  <c:v>4.2105516625018935E-3</c:v>
                </c:pt>
                <c:pt idx="3223">
                  <c:v>4.0400713066278734E-3</c:v>
                </c:pt>
                <c:pt idx="3224">
                  <c:v>3.869590352561186E-3</c:v>
                </c:pt>
                <c:pt idx="3225">
                  <c:v>3.7091088003437292E-3</c:v>
                </c:pt>
                <c:pt idx="3226">
                  <c:v>3.5386266500176595E-3</c:v>
                </c:pt>
                <c:pt idx="3227">
                  <c:v>3.3781439016248305E-3</c:v>
                </c:pt>
                <c:pt idx="3228">
                  <c:v>3.2176605552073009E-3</c:v>
                </c:pt>
                <c:pt idx="3229">
                  <c:v>3.0571766108070876E-3</c:v>
                </c:pt>
                <c:pt idx="3230">
                  <c:v>2.8966920684660451E-3</c:v>
                </c:pt>
                <c:pt idx="3231">
                  <c:v>2.7362069282262651E-3</c:v>
                </c:pt>
                <c:pt idx="3232">
                  <c:v>2.5757211901297206E-3</c:v>
                </c:pt>
                <c:pt idx="3233">
                  <c:v>2.4152348542183242E-3</c:v>
                </c:pt>
                <c:pt idx="3234">
                  <c:v>2.2447479205342001E-3</c:v>
                </c:pt>
                <c:pt idx="3235">
                  <c:v>2.0742603891192577E-3</c:v>
                </c:pt>
                <c:pt idx="3236">
                  <c:v>1.9037722600155184E-3</c:v>
                </c:pt>
                <c:pt idx="3237">
                  <c:v>1.7232835332648981E-3</c:v>
                </c:pt>
                <c:pt idx="3238">
                  <c:v>1.5527942089094678E-3</c:v>
                </c:pt>
                <c:pt idx="3239">
                  <c:v>1.3823042869911541E-3</c:v>
                </c:pt>
                <c:pt idx="3240">
                  <c:v>1.2018137675519902E-3</c:v>
                </c:pt>
                <c:pt idx="3241">
                  <c:v>1.031322650633909E-3</c:v>
                </c:pt>
                <c:pt idx="3242">
                  <c:v>8.6083093627903329E-4</c:v>
                </c:pt>
                <c:pt idx="3243">
                  <c:v>6.8033862452918494E-4</c:v>
                </c:pt>
                <c:pt idx="3244">
                  <c:v>5.0984571542644994E-4</c:v>
                </c:pt>
                <c:pt idx="3245">
                  <c:v>3.4935220901275175E-4</c:v>
                </c:pt>
                <c:pt idx="3246">
                  <c:v>1.8885810533017712E-4</c:v>
                </c:pt>
                <c:pt idx="3247">
                  <c:v>2.8363404420583891E-5</c:v>
                </c:pt>
                <c:pt idx="3248">
                  <c:v>-1.3213189367394841E-4</c:v>
                </c:pt>
                <c:pt idx="3249">
                  <c:v>-2.9262778891148145E-4</c:v>
                </c:pt>
                <c:pt idx="3250">
                  <c:v>-4.531242812499734E-4</c:v>
                </c:pt>
                <c:pt idx="3251">
                  <c:v>-6.2362137064745542E-4</c:v>
                </c:pt>
                <c:pt idx="3252">
                  <c:v>-7.8411905706197006E-4</c:v>
                </c:pt>
                <c:pt idx="3253">
                  <c:v>-9.4461734045153656E-4</c:v>
                </c:pt>
                <c:pt idx="3254">
                  <c:v>-1.075116220774136E-3</c:v>
                </c:pt>
                <c:pt idx="3255">
                  <c:v>-1.135615697987786E-3</c:v>
                </c:pt>
                <c:pt idx="3256">
                  <c:v>-1.2061157720504589E-3</c:v>
                </c:pt>
                <c:pt idx="3257">
                  <c:v>-1.2666164429201987E-3</c:v>
                </c:pt>
                <c:pt idx="3258">
                  <c:v>-1.3271177105549925E-3</c:v>
                </c:pt>
                <c:pt idx="3259">
                  <c:v>-1.397619574912949E-3</c:v>
                </c:pt>
                <c:pt idx="3260">
                  <c:v>-1.4581220359519721E-3</c:v>
                </c:pt>
                <c:pt idx="3261">
                  <c:v>-1.5186250936301549E-3</c:v>
                </c:pt>
                <c:pt idx="3262">
                  <c:v>-1.5891287479054272E-3</c:v>
                </c:pt>
                <c:pt idx="3263">
                  <c:v>-1.6496329987358922E-3</c:v>
                </c:pt>
                <c:pt idx="3264">
                  <c:v>-1.6901378460795363E-3</c:v>
                </c:pt>
                <c:pt idx="3265">
                  <c:v>-1.6706432898942567E-3</c:v>
                </c:pt>
                <c:pt idx="3266">
                  <c:v>-1.6611493301381961E-3</c:v>
                </c:pt>
                <c:pt idx="3267">
                  <c:v>-1.6416559667693392E-3</c:v>
                </c:pt>
                <c:pt idx="3268">
                  <c:v>-1.6321631997456662E-3</c:v>
                </c:pt>
                <c:pt idx="3269">
                  <c:v>-1.6126710290252505E-3</c:v>
                </c:pt>
                <c:pt idx="3270">
                  <c:v>-1.593179454566034E-3</c:v>
                </c:pt>
                <c:pt idx="3271">
                  <c:v>-1.5836884763260465E-3</c:v>
                </c:pt>
                <c:pt idx="3272">
                  <c:v>-1.5641980942632627E-3</c:v>
                </c:pt>
                <c:pt idx="3273">
                  <c:v>-1.5547083083357921E-3</c:v>
                </c:pt>
                <c:pt idx="3274">
                  <c:v>-1.5152191185016121E-3</c:v>
                </c:pt>
                <c:pt idx="3275">
                  <c:v>-1.4257305247187117E-3</c:v>
                </c:pt>
                <c:pt idx="3276">
                  <c:v>-1.3362425269451321E-3</c:v>
                </c:pt>
                <c:pt idx="3277">
                  <c:v>-1.2467551251388728E-3</c:v>
                </c:pt>
                <c:pt idx="3278">
                  <c:v>-1.1572683192579147E-3</c:v>
                </c:pt>
                <c:pt idx="3279">
                  <c:v>-1.0677821092602952E-3</c:v>
                </c:pt>
                <c:pt idx="3280">
                  <c:v>-9.7829649510400708E-4</c:v>
                </c:pt>
                <c:pt idx="3281">
                  <c:v>-8.888114767470755E-4</c:v>
                </c:pt>
                <c:pt idx="3282">
                  <c:v>-7.9932705414756963E-4</c:v>
                </c:pt>
                <c:pt idx="3283">
                  <c:v>-7.0984322726336702E-4</c:v>
                </c:pt>
                <c:pt idx="3284">
                  <c:v>-6.3035999605262703E-4</c:v>
                </c:pt>
                <c:pt idx="3285">
                  <c:v>-5.5087736047327457E-4</c:v>
                </c:pt>
                <c:pt idx="3286">
                  <c:v>-4.7139532048334933E-4</c:v>
                </c:pt>
                <c:pt idx="3287">
                  <c:v>-3.9191387604076491E-4</c:v>
                </c:pt>
                <c:pt idx="3288">
                  <c:v>-3.2243302710372395E-4</c:v>
                </c:pt>
                <c:pt idx="3289">
                  <c:v>-2.4295277363009841E-4</c:v>
                </c:pt>
                <c:pt idx="3290">
                  <c:v>-1.6347311557798907E-4</c:v>
                </c:pt>
                <c:pt idx="3291">
                  <c:v>-9.399405290533431E-5</c:v>
                </c:pt>
                <c:pt idx="3292">
                  <c:v>-1.4515585570168507E-5</c:v>
                </c:pt>
                <c:pt idx="3293">
                  <c:v>6.4962286469461738E-5</c:v>
                </c:pt>
                <c:pt idx="3294">
                  <c:v>1.244395632556684E-4</c:v>
                </c:pt>
                <c:pt idx="3295">
                  <c:v>1.6391624483022666E-4</c:v>
                </c:pt>
                <c:pt idx="3296">
                  <c:v>1.9339233123533145E-4</c:v>
                </c:pt>
                <c:pt idx="3297">
                  <c:v>2.2286782251287884E-4</c:v>
                </c:pt>
                <c:pt idx="3298">
                  <c:v>2.6234271870481852E-4</c:v>
                </c:pt>
                <c:pt idx="3299">
                  <c:v>2.9181701985320446E-4</c:v>
                </c:pt>
                <c:pt idx="3300">
                  <c:v>3.3129072599999616E-4</c:v>
                </c:pt>
                <c:pt idx="3301">
                  <c:v>3.607638371872258E-4</c:v>
                </c:pt>
                <c:pt idx="3302">
                  <c:v>4.0023635345682142E-4</c:v>
                </c:pt>
                <c:pt idx="3303">
                  <c:v>4.2970827485075408E-4</c:v>
                </c:pt>
                <c:pt idx="3304">
                  <c:v>4.6917960141110594E-4</c:v>
                </c:pt>
                <c:pt idx="3305">
                  <c:v>5.0865033317976549E-4</c:v>
                </c:pt>
                <c:pt idx="3306">
                  <c:v>5.4812047019878922E-4</c:v>
                </c:pt>
                <c:pt idx="3307">
                  <c:v>5.8759001251010756E-4</c:v>
                </c:pt>
                <c:pt idx="3308">
                  <c:v>6.270589601557778E-4</c:v>
                </c:pt>
                <c:pt idx="3309">
                  <c:v>6.6652731317776723E-4</c:v>
                </c:pt>
                <c:pt idx="3310">
                  <c:v>7.0599507161803524E-4</c:v>
                </c:pt>
                <c:pt idx="3311">
                  <c:v>7.4546223551858468E-4</c:v>
                </c:pt>
                <c:pt idx="3312">
                  <c:v>7.8492880492134784E-4</c:v>
                </c:pt>
                <c:pt idx="3313">
                  <c:v>8.2439477986839848E-4</c:v>
                </c:pt>
                <c:pt idx="3314">
                  <c:v>8.7386016040169601E-4</c:v>
                </c:pt>
                <c:pt idx="3315">
                  <c:v>9.2332494656330321E-4</c:v>
                </c:pt>
                <c:pt idx="3316">
                  <c:v>9.7278913839501859E-4</c:v>
                </c:pt>
                <c:pt idx="3317">
                  <c:v>1.0322527359390243E-3</c:v>
                </c:pt>
                <c:pt idx="3318">
                  <c:v>1.0817157392371823E-3</c:v>
                </c:pt>
                <c:pt idx="3319">
                  <c:v>1.1311781483315363E-3</c:v>
                </c:pt>
                <c:pt idx="3320">
                  <c:v>1.1806399632639897E-3</c:v>
                </c:pt>
                <c:pt idx="3321">
                  <c:v>1.2401011840766961E-3</c:v>
                </c:pt>
                <c:pt idx="3322">
                  <c:v>1.2895618108115241E-3</c:v>
                </c:pt>
                <c:pt idx="3323">
                  <c:v>1.3390218435104517E-3</c:v>
                </c:pt>
                <c:pt idx="3324">
                  <c:v>1.3884812822155821E-3</c:v>
                </c:pt>
                <c:pt idx="3325">
                  <c:v>1.4279401269687423E-3</c:v>
                </c:pt>
                <c:pt idx="3326">
                  <c:v>1.4673983778120678E-3</c:v>
                </c:pt>
                <c:pt idx="3327">
                  <c:v>1.5068560347874049E-3</c:v>
                </c:pt>
                <c:pt idx="3328">
                  <c:v>1.5463130979368825E-3</c:v>
                </c:pt>
                <c:pt idx="3329">
                  <c:v>1.5857695673024697E-3</c:v>
                </c:pt>
                <c:pt idx="3330">
                  <c:v>1.6252254429260456E-3</c:v>
                </c:pt>
                <c:pt idx="3331">
                  <c:v>1.674680724849653E-3</c:v>
                </c:pt>
                <c:pt idx="3332">
                  <c:v>1.7141354131152981E-3</c:v>
                </c:pt>
                <c:pt idx="3333">
                  <c:v>1.753589507764941E-3</c:v>
                </c:pt>
                <c:pt idx="3334">
                  <c:v>1.7730430088406326E-3</c:v>
                </c:pt>
                <c:pt idx="3335">
                  <c:v>1.7824959163842773E-3</c:v>
                </c:pt>
                <c:pt idx="3336">
                  <c:v>1.7819482304378687E-3</c:v>
                </c:pt>
                <c:pt idx="3337">
                  <c:v>1.781399951043483E-3</c:v>
                </c:pt>
                <c:pt idx="3338">
                  <c:v>1.7908510782430431E-3</c:v>
                </c:pt>
                <c:pt idx="3339">
                  <c:v>1.7903016120786042E-3</c:v>
                </c:pt>
                <c:pt idx="3340">
                  <c:v>1.799751552592016E-3</c:v>
                </c:pt>
                <c:pt idx="3341">
                  <c:v>1.7992008998253541E-3</c:v>
                </c:pt>
                <c:pt idx="3342">
                  <c:v>1.7986496538205943E-3</c:v>
                </c:pt>
                <c:pt idx="3343">
                  <c:v>1.8080978146197836E-3</c:v>
                </c:pt>
                <c:pt idx="3344">
                  <c:v>1.8075453822648524E-3</c:v>
                </c:pt>
                <c:pt idx="3345">
                  <c:v>1.8169923567978041E-3</c:v>
                </c:pt>
                <c:pt idx="3346">
                  <c:v>1.8264387382605869E-3</c:v>
                </c:pt>
                <c:pt idx="3347">
                  <c:v>1.835884526695211E-3</c:v>
                </c:pt>
                <c:pt idx="3348">
                  <c:v>1.8453297221436571E-3</c:v>
                </c:pt>
                <c:pt idx="3349">
                  <c:v>1.8547743246479335E-3</c:v>
                </c:pt>
                <c:pt idx="3350">
                  <c:v>1.8642183342500623E-3</c:v>
                </c:pt>
                <c:pt idx="3351">
                  <c:v>1.873661750991934E-3</c:v>
                </c:pt>
                <c:pt idx="3352">
                  <c:v>1.8831045749156249E-3</c:v>
                </c:pt>
                <c:pt idx="3353">
                  <c:v>1.8925468060630593E-3</c:v>
                </c:pt>
                <c:pt idx="3354">
                  <c:v>1.8919884444762894E-3</c:v>
                </c:pt>
                <c:pt idx="3355">
                  <c:v>1.8714294901972517E-3</c:v>
                </c:pt>
                <c:pt idx="3356">
                  <c:v>1.8508699432679687E-3</c:v>
                </c:pt>
                <c:pt idx="3357">
                  <c:v>1.8303098037303991E-3</c:v>
                </c:pt>
                <c:pt idx="3358">
                  <c:v>1.8097490716266033E-3</c:v>
                </c:pt>
                <c:pt idx="3359">
                  <c:v>1.7891877469984711E-3</c:v>
                </c:pt>
                <c:pt idx="3360">
                  <c:v>1.768625829888058E-3</c:v>
                </c:pt>
                <c:pt idx="3361">
                  <c:v>1.7480633203372801E-3</c:v>
                </c:pt>
                <c:pt idx="3362">
                  <c:v>1.7275002183881878E-3</c:v>
                </c:pt>
                <c:pt idx="3363">
                  <c:v>1.7069365240827527E-3</c:v>
                </c:pt>
                <c:pt idx="3364">
                  <c:v>1.6563722374629281E-3</c:v>
                </c:pt>
                <c:pt idx="3365">
                  <c:v>1.5858073585707521E-3</c:v>
                </c:pt>
                <c:pt idx="3366">
                  <c:v>1.5052418874481888E-3</c:v>
                </c:pt>
                <c:pt idx="3367">
                  <c:v>1.4346758241372936E-3</c:v>
                </c:pt>
                <c:pt idx="3368">
                  <c:v>1.3541091686799318E-3</c:v>
                </c:pt>
                <c:pt idx="3369">
                  <c:v>1.2735419211182099E-3</c:v>
                </c:pt>
                <c:pt idx="3370">
                  <c:v>1.202974081493974E-3</c:v>
                </c:pt>
                <c:pt idx="3371">
                  <c:v>1.1224056498493641E-3</c:v>
                </c:pt>
                <c:pt idx="3372">
                  <c:v>1.0518366262263501E-3</c:v>
                </c:pt>
                <c:pt idx="3373">
                  <c:v>9.7126701066680267E-4</c:v>
                </c:pt>
                <c:pt idx="3374">
                  <c:v>9.0069680321278067E-4</c:v>
                </c:pt>
                <c:pt idx="3375">
                  <c:v>8.2012600390626866E-4</c:v>
                </c:pt>
                <c:pt idx="3376">
                  <c:v>7.4955461278928225E-4</c:v>
                </c:pt>
                <c:pt idx="3377">
                  <c:v>6.6898262990375593E-4</c:v>
                </c:pt>
                <c:pt idx="3378">
                  <c:v>5.8841005529172707E-4</c:v>
                </c:pt>
                <c:pt idx="3379">
                  <c:v>5.1783688899512603E-4</c:v>
                </c:pt>
                <c:pt idx="3380">
                  <c:v>4.3726313105599333E-4</c:v>
                </c:pt>
                <c:pt idx="3381">
                  <c:v>3.6668878151630208E-4</c:v>
                </c:pt>
                <c:pt idx="3382">
                  <c:v>2.8611384041804592E-4</c:v>
                </c:pt>
                <c:pt idx="3383">
                  <c:v>2.1553830780318895E-4</c:v>
                </c:pt>
                <c:pt idx="3384">
                  <c:v>1.4496218371379266E-4</c:v>
                </c:pt>
                <c:pt idx="3385">
                  <c:v>9.438546819173893E-5</c:v>
                </c:pt>
                <c:pt idx="3386">
                  <c:v>4.3808161279107471E-5</c:v>
                </c:pt>
                <c:pt idx="3387">
                  <c:v>-6.7697369821596253E-6</c:v>
                </c:pt>
                <c:pt idx="3388">
                  <c:v>-5.7348226550125197E-5</c:v>
                </c:pt>
                <c:pt idx="3389">
                  <c:v>-1.0792730738273821E-4</c:v>
                </c:pt>
                <c:pt idx="3390">
                  <c:v>-1.5850697943800562E-4</c:v>
                </c:pt>
                <c:pt idx="3391">
                  <c:v>-2.1908724267391544E-4</c:v>
                </c:pt>
                <c:pt idx="3392">
                  <c:v>-2.6966809704856431E-4</c:v>
                </c:pt>
                <c:pt idx="3393">
                  <c:v>-3.202495425198848E-4</c:v>
                </c:pt>
                <c:pt idx="3394">
                  <c:v>-3.6083157904595923E-4</c:v>
                </c:pt>
                <c:pt idx="3395">
                  <c:v>-3.8141420658474812E-4</c:v>
                </c:pt>
                <c:pt idx="3396">
                  <c:v>-4.1199742509428995E-4</c:v>
                </c:pt>
                <c:pt idx="3397">
                  <c:v>-4.4258123453255792E-4</c:v>
                </c:pt>
                <c:pt idx="3398">
                  <c:v>-4.6316563485757084E-4</c:v>
                </c:pt>
                <c:pt idx="3399">
                  <c:v>-4.9375062602741192E-4</c:v>
                </c:pt>
                <c:pt idx="3400">
                  <c:v>-5.2433620800002815E-4</c:v>
                </c:pt>
                <c:pt idx="3401">
                  <c:v>-5.4492238073337255E-4</c:v>
                </c:pt>
                <c:pt idx="3402">
                  <c:v>-5.7550914418560994E-4</c:v>
                </c:pt>
                <c:pt idx="3403">
                  <c:v>-6.0609649831461514E-4</c:v>
                </c:pt>
                <c:pt idx="3404">
                  <c:v>-6.2668444307853531E-4</c:v>
                </c:pt>
                <c:pt idx="3405">
                  <c:v>-6.2727297843524386E-4</c:v>
                </c:pt>
                <c:pt idx="3406">
                  <c:v>-6.3786210434280707E-4</c:v>
                </c:pt>
                <c:pt idx="3407">
                  <c:v>-6.484518207592612E-4</c:v>
                </c:pt>
                <c:pt idx="3408">
                  <c:v>-6.5904212764261738E-4</c:v>
                </c:pt>
                <c:pt idx="3409">
                  <c:v>-6.6963302495084975E-4</c:v>
                </c:pt>
                <c:pt idx="3410">
                  <c:v>-6.8022451264199493E-4</c:v>
                </c:pt>
                <c:pt idx="3411">
                  <c:v>-6.8081659067406922E-4</c:v>
                </c:pt>
                <c:pt idx="3412">
                  <c:v>-6.9140925900507534E-4</c:v>
                </c:pt>
                <c:pt idx="3413">
                  <c:v>-7.0200251759297593E-4</c:v>
                </c:pt>
                <c:pt idx="3414">
                  <c:v>-6.4259636639588601E-4</c:v>
                </c:pt>
                <c:pt idx="3415">
                  <c:v>-5.1319080537173833E-4</c:v>
                </c:pt>
                <c:pt idx="3416">
                  <c:v>-3.837858344785675E-4</c:v>
                </c:pt>
                <c:pt idx="3417">
                  <c:v>-2.4438145367442046E-4</c:v>
                </c:pt>
                <c:pt idx="3418">
                  <c:v>-1.1497766291723721E-4</c:v>
                </c:pt>
                <c:pt idx="3419">
                  <c:v>1.4425537834900202E-5</c:v>
                </c:pt>
                <c:pt idx="3420">
                  <c:v>1.438281486240146E-4</c:v>
                </c:pt>
                <c:pt idx="3421">
                  <c:v>2.8323016949211022E-4</c:v>
                </c:pt>
                <c:pt idx="3422">
                  <c:v>4.1263160048110592E-4</c:v>
                </c:pt>
                <c:pt idx="3423">
                  <c:v>5.4203244163306542E-4</c:v>
                </c:pt>
                <c:pt idx="3424">
                  <c:v>7.7143269298996365E-4</c:v>
                </c:pt>
                <c:pt idx="3425">
                  <c:v>1.1008323545937504E-3</c:v>
                </c:pt>
                <c:pt idx="3426">
                  <c:v>1.4302314264864134E-3</c:v>
                </c:pt>
                <c:pt idx="3427">
                  <c:v>1.7596299087100087E-3</c:v>
                </c:pt>
                <c:pt idx="3428">
                  <c:v>2.0790278013064953E-3</c:v>
                </c:pt>
                <c:pt idx="3429">
                  <c:v>2.408425104317824E-3</c:v>
                </c:pt>
                <c:pt idx="3430">
                  <c:v>2.7378218177860651E-3</c:v>
                </c:pt>
                <c:pt idx="3431">
                  <c:v>3.0672179417530736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934E-3</c:v>
                </c:pt>
                <c:pt idx="3444">
                  <c:v>7.2193139278233032E-3</c:v>
                </c:pt>
                <c:pt idx="3445">
                  <c:v>7.4787018031828752E-3</c:v>
                </c:pt>
                <c:pt idx="3446">
                  <c:v>7.7380890896710198E-3</c:v>
                </c:pt>
                <c:pt idx="3447">
                  <c:v>7.9974757873297903E-3</c:v>
                </c:pt>
                <c:pt idx="3448">
                  <c:v>8.2568618962013066E-3</c:v>
                </c:pt>
                <c:pt idx="3449">
                  <c:v>8.5162474163273886E-3</c:v>
                </c:pt>
                <c:pt idx="3450">
                  <c:v>8.775632347750072E-3</c:v>
                </c:pt>
                <c:pt idx="3451">
                  <c:v>9.0450166905113247E-3</c:v>
                </c:pt>
                <c:pt idx="3452">
                  <c:v>9.3044004446532248E-3</c:v>
                </c:pt>
                <c:pt idx="3453">
                  <c:v>9.5637836102177281E-3</c:v>
                </c:pt>
                <c:pt idx="3454">
                  <c:v>9.7531661872467066E-3</c:v>
                </c:pt>
                <c:pt idx="3455">
                  <c:v>9.882548175782371E-3</c:v>
                </c:pt>
                <c:pt idx="3456">
                  <c:v>1.0011929575866357E-2</c:v>
                </c:pt>
                <c:pt idx="3457">
                  <c:v>1.0141310387541017E-2</c:v>
                </c:pt>
                <c:pt idx="3458">
                  <c:v>1.0280690610848221E-2</c:v>
                </c:pt>
                <c:pt idx="3459">
                  <c:v>1.0410070245829958E-2</c:v>
                </c:pt>
                <c:pt idx="3460">
                  <c:v>1.0539449292528025E-2</c:v>
                </c:pt>
                <c:pt idx="3461">
                  <c:v>1.066882775098466E-2</c:v>
                </c:pt>
                <c:pt idx="3462">
                  <c:v>1.0798205621241758E-2</c:v>
                </c:pt>
                <c:pt idx="3463">
                  <c:v>1.0937582903341318E-2</c:v>
                </c:pt>
                <c:pt idx="3464">
                  <c:v>1.1026959597325341E-2</c:v>
                </c:pt>
                <c:pt idx="3465">
                  <c:v>1.1106335703235855E-2</c:v>
                </c:pt>
                <c:pt idx="3466">
                  <c:v>1.1175711221114605E-2</c:v>
                </c:pt>
                <c:pt idx="3467">
                  <c:v>1.1245086151003864E-2</c:v>
                </c:pt>
                <c:pt idx="3468">
                  <c:v>1.1314460492945521E-2</c:v>
                </c:pt>
                <c:pt idx="3469">
                  <c:v>1.1383834246981729E-2</c:v>
                </c:pt>
                <c:pt idx="3470">
                  <c:v>1.1453207413154004E-2</c:v>
                </c:pt>
                <c:pt idx="3471">
                  <c:v>1.1522579991504883E-2</c:v>
                </c:pt>
                <c:pt idx="3472">
                  <c:v>1.1591951982075913E-2</c:v>
                </c:pt>
                <c:pt idx="3473">
                  <c:v>1.1661323384909489E-2</c:v>
                </c:pt>
                <c:pt idx="3474">
                  <c:v>1.170069420004727E-2</c:v>
                </c:pt>
                <c:pt idx="3475">
                  <c:v>1.171006442753128E-2</c:v>
                </c:pt>
                <c:pt idx="3476">
                  <c:v>1.1719434067403681E-2</c:v>
                </c:pt>
                <c:pt idx="3477">
                  <c:v>1.1728803119706458E-2</c:v>
                </c:pt>
                <c:pt idx="3478">
                  <c:v>1.1738171584481321E-2</c:v>
                </c:pt>
                <c:pt idx="3479">
                  <c:v>1.1747539461770616E-2</c:v>
                </c:pt>
                <c:pt idx="3480">
                  <c:v>1.1756906751616E-2</c:v>
                </c:pt>
                <c:pt idx="3481">
                  <c:v>1.1766273454059731E-2</c:v>
                </c:pt>
                <c:pt idx="3482">
                  <c:v>1.1775639569143653E-2</c:v>
                </c:pt>
                <c:pt idx="3483">
                  <c:v>1.1785005096909929E-2</c:v>
                </c:pt>
                <c:pt idx="3484">
                  <c:v>1.1784370037400304E-2</c:v>
                </c:pt>
                <c:pt idx="3485">
                  <c:v>1.1763734390656847E-2</c:v>
                </c:pt>
                <c:pt idx="3486">
                  <c:v>1.1753098156721459E-2</c:v>
                </c:pt>
                <c:pt idx="3487">
                  <c:v>1.1732461335636527E-2</c:v>
                </c:pt>
                <c:pt idx="3488">
                  <c:v>1.1721823927443503E-2</c:v>
                </c:pt>
                <c:pt idx="3489">
                  <c:v>1.1701185932184778E-2</c:v>
                </c:pt>
                <c:pt idx="3490">
                  <c:v>1.1690547349902151E-2</c:v>
                </c:pt>
                <c:pt idx="3491">
                  <c:v>1.1679908180637501E-2</c:v>
                </c:pt>
                <c:pt idx="3492">
                  <c:v>1.1659268424433039E-2</c:v>
                </c:pt>
                <c:pt idx="3493">
                  <c:v>1.164862808133079E-2</c:v>
                </c:pt>
                <c:pt idx="3494">
                  <c:v>1.1577987151372419E-2</c:v>
                </c:pt>
                <c:pt idx="3495">
                  <c:v>1.1487345634600323E-2</c:v>
                </c:pt>
                <c:pt idx="3496">
                  <c:v>1.1396703531056153E-2</c:v>
                </c:pt>
                <c:pt idx="3497">
                  <c:v>1.1296060840782081E-2</c:v>
                </c:pt>
                <c:pt idx="3498">
                  <c:v>1.1205417563819989E-2</c:v>
                </c:pt>
                <c:pt idx="3499">
                  <c:v>1.1104773700212097E-2</c:v>
                </c:pt>
                <c:pt idx="3500">
                  <c:v>1.1014129250000084E-2</c:v>
                </c:pt>
                <c:pt idx="3501">
                  <c:v>1.0923484213226116E-2</c:v>
                </c:pt>
                <c:pt idx="3502">
                  <c:v>1.0822838589932103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81E-2</c:v>
                </c:pt>
                <c:pt idx="3512">
                  <c:v>1.0456350107628519E-2</c:v>
                </c:pt>
                <c:pt idx="3513">
                  <c:v>1.0435698035385604E-2</c:v>
                </c:pt>
                <c:pt idx="3514">
                  <c:v>1.0415045377126498E-2</c:v>
                </c:pt>
                <c:pt idx="3515">
                  <c:v>1.040439213289323E-2</c:v>
                </c:pt>
                <c:pt idx="3516">
                  <c:v>1.0393738302727861E-2</c:v>
                </c:pt>
                <c:pt idx="3517">
                  <c:v>1.0393083886672204E-2</c:v>
                </c:pt>
                <c:pt idx="3518">
                  <c:v>1.0382428884768502E-2</c:v>
                </c:pt>
                <c:pt idx="3519">
                  <c:v>1.037177329705842E-2</c:v>
                </c:pt>
                <c:pt idx="3520">
                  <c:v>1.0361117123584004E-2</c:v>
                </c:pt>
                <c:pt idx="3521">
                  <c:v>1.0350460364387559E-2</c:v>
                </c:pt>
                <c:pt idx="3522">
                  <c:v>1.0339803019510681E-2</c:v>
                </c:pt>
                <c:pt idx="3523">
                  <c:v>1.0339145088995666E-2</c:v>
                </c:pt>
                <c:pt idx="3524">
                  <c:v>1.0338486572884257E-2</c:v>
                </c:pt>
                <c:pt idx="3525">
                  <c:v>1.0347827471218743E-2</c:v>
                </c:pt>
                <c:pt idx="3526">
                  <c:v>1.0357167784040828E-2</c:v>
                </c:pt>
                <c:pt idx="3527">
                  <c:v>1.0366507511392621E-2</c:v>
                </c:pt>
                <c:pt idx="3528">
                  <c:v>1.0375846653316093E-2</c:v>
                </c:pt>
                <c:pt idx="3529">
                  <c:v>1.0385185209853333E-2</c:v>
                </c:pt>
                <c:pt idx="3530">
                  <c:v>1.0394523181046028E-2</c:v>
                </c:pt>
                <c:pt idx="3531">
                  <c:v>1.0403860566936467E-2</c:v>
                </c:pt>
                <c:pt idx="3532">
                  <c:v>1.0413197367566521E-2</c:v>
                </c:pt>
                <c:pt idx="3533">
                  <c:v>1.0422533582978151E-2</c:v>
                </c:pt>
                <c:pt idx="3534">
                  <c:v>1.0431869213213527E-2</c:v>
                </c:pt>
                <c:pt idx="3535">
                  <c:v>1.0441204258314301E-2</c:v>
                </c:pt>
                <c:pt idx="3536">
                  <c:v>1.045053871832278E-2</c:v>
                </c:pt>
                <c:pt idx="3537">
                  <c:v>1.0459872593280685E-2</c:v>
                </c:pt>
                <c:pt idx="3538">
                  <c:v>1.0469205883230253E-2</c:v>
                </c:pt>
                <c:pt idx="3539">
                  <c:v>1.0478538588213361E-2</c:v>
                </c:pt>
                <c:pt idx="3540">
                  <c:v>1.048787070827212E-2</c:v>
                </c:pt>
                <c:pt idx="3541">
                  <c:v>1.0497202243448137E-2</c:v>
                </c:pt>
                <c:pt idx="3542">
                  <c:v>1.0506533193783821E-2</c:v>
                </c:pt>
                <c:pt idx="3543">
                  <c:v>1.0515863559320958E-2</c:v>
                </c:pt>
                <c:pt idx="3544">
                  <c:v>1.0525193340101661E-2</c:v>
                </c:pt>
                <c:pt idx="3545">
                  <c:v>1.0524522536167882E-2</c:v>
                </c:pt>
                <c:pt idx="3546">
                  <c:v>1.0523851147561485E-2</c:v>
                </c:pt>
                <c:pt idx="3547">
                  <c:v>1.0533179174324395E-2</c:v>
                </c:pt>
                <c:pt idx="3548">
                  <c:v>1.0532506616498861E-2</c:v>
                </c:pt>
                <c:pt idx="3549">
                  <c:v>1.0541833474126711E-2</c:v>
                </c:pt>
                <c:pt idx="3550">
                  <c:v>1.0541159747250199E-2</c:v>
                </c:pt>
                <c:pt idx="3551">
                  <c:v>1.0540485435910841E-2</c:v>
                </c:pt>
                <c:pt idx="3552">
                  <c:v>1.054981054015078E-2</c:v>
                </c:pt>
                <c:pt idx="3553">
                  <c:v>1.0549135060012357E-2</c:v>
                </c:pt>
                <c:pt idx="3554">
                  <c:v>1.0538458995537119E-2</c:v>
                </c:pt>
                <c:pt idx="3555">
                  <c:v>1.0527782346767387E-2</c:v>
                </c:pt>
                <c:pt idx="3556">
                  <c:v>1.0507105113744761E-2</c:v>
                </c:pt>
                <c:pt idx="3557">
                  <c:v>1.04964272965117E-2</c:v>
                </c:pt>
                <c:pt idx="3558">
                  <c:v>1.047574889510982E-2</c:v>
                </c:pt>
                <c:pt idx="3559">
                  <c:v>1.0465069909581265E-2</c:v>
                </c:pt>
                <c:pt idx="3560">
                  <c:v>1.0454390339968063E-2</c:v>
                </c:pt>
                <c:pt idx="3561">
                  <c:v>1.0433710186312041E-2</c:v>
                </c:pt>
                <c:pt idx="3562">
                  <c:v>1.0423029448655497E-2</c:v>
                </c:pt>
                <c:pt idx="3563">
                  <c:v>1.0402348127039912E-2</c:v>
                </c:pt>
                <c:pt idx="3564">
                  <c:v>1.0381666221507721E-2</c:v>
                </c:pt>
                <c:pt idx="3565">
                  <c:v>1.0340983732100767E-2</c:v>
                </c:pt>
                <c:pt idx="3566">
                  <c:v>1.0310300658861005E-2</c:v>
                </c:pt>
                <c:pt idx="3567">
                  <c:v>1.0279617001830454E-2</c:v>
                </c:pt>
                <c:pt idx="3568">
                  <c:v>1.0238932761051076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741E-3</c:v>
                </c:pt>
                <c:pt idx="3577">
                  <c:v>9.7627483322690525E-3</c:v>
                </c:pt>
                <c:pt idx="3578">
                  <c:v>9.6820582563110109E-3</c:v>
                </c:pt>
                <c:pt idx="3579">
                  <c:v>9.5913675970659747E-3</c:v>
                </c:pt>
                <c:pt idx="3580">
                  <c:v>9.5106763545760691E-3</c:v>
                </c:pt>
                <c:pt idx="3581">
                  <c:v>9.4299845288832364E-3</c:v>
                </c:pt>
                <c:pt idx="3582">
                  <c:v>9.3492921200292248E-3</c:v>
                </c:pt>
                <c:pt idx="3583">
                  <c:v>9.2685991280564168E-3</c:v>
                </c:pt>
                <c:pt idx="3584">
                  <c:v>9.127905553006575E-3</c:v>
                </c:pt>
                <c:pt idx="3585">
                  <c:v>8.9772113949217504E-3</c:v>
                </c:pt>
                <c:pt idx="3586">
                  <c:v>8.8165166538440275E-3</c:v>
                </c:pt>
                <c:pt idx="3587">
                  <c:v>8.6658213298150544E-3</c:v>
                </c:pt>
                <c:pt idx="3588">
                  <c:v>8.5051254228770967E-3</c:v>
                </c:pt>
                <c:pt idx="3589">
                  <c:v>8.3544289330721166E-3</c:v>
                </c:pt>
                <c:pt idx="3590">
                  <c:v>8.1937318604420068E-3</c:v>
                </c:pt>
                <c:pt idx="3591">
                  <c:v>8.0430342050288768E-3</c:v>
                </c:pt>
                <c:pt idx="3592">
                  <c:v>7.8823359668746592E-3</c:v>
                </c:pt>
                <c:pt idx="3593">
                  <c:v>7.7316371460213525E-3</c:v>
                </c:pt>
                <c:pt idx="3594">
                  <c:v>7.5609377425108924E-3</c:v>
                </c:pt>
                <c:pt idx="3595">
                  <c:v>7.3902377563852505E-3</c:v>
                </c:pt>
                <c:pt idx="3596">
                  <c:v>7.2095371876865636E-3</c:v>
                </c:pt>
                <c:pt idx="3597">
                  <c:v>7.0388360364566733E-3</c:v>
                </c:pt>
                <c:pt idx="3598">
                  <c:v>6.8681343027376107E-3</c:v>
                </c:pt>
                <c:pt idx="3599">
                  <c:v>6.6874319865714016E-3</c:v>
                </c:pt>
                <c:pt idx="3600">
                  <c:v>6.5167290880000506E-3</c:v>
                </c:pt>
                <c:pt idx="3601">
                  <c:v>6.3460256070654586E-3</c:v>
                </c:pt>
                <c:pt idx="3602">
                  <c:v>6.1653215438096393E-3</c:v>
                </c:pt>
                <c:pt idx="3603">
                  <c:v>5.9946168982745913E-3</c:v>
                </c:pt>
                <c:pt idx="3604">
                  <c:v>5.9139116705022587E-3</c:v>
                </c:pt>
                <c:pt idx="3605">
                  <c:v>5.8732058605347514E-3</c:v>
                </c:pt>
                <c:pt idx="3606">
                  <c:v>5.8224994684139553E-3</c:v>
                </c:pt>
                <c:pt idx="3607">
                  <c:v>5.7817924941820078E-3</c:v>
                </c:pt>
                <c:pt idx="3608">
                  <c:v>5.7310849378805814E-3</c:v>
                </c:pt>
                <c:pt idx="3609">
                  <c:v>5.6903767995519494E-3</c:v>
                </c:pt>
                <c:pt idx="3610">
                  <c:v>5.6396680792379934E-3</c:v>
                </c:pt>
                <c:pt idx="3611">
                  <c:v>5.5989587769807473E-3</c:v>
                </c:pt>
                <c:pt idx="3612">
                  <c:v>5.5482488928222029E-3</c:v>
                </c:pt>
                <c:pt idx="3613">
                  <c:v>5.5075384268041833E-3</c:v>
                </c:pt>
                <c:pt idx="3614">
                  <c:v>5.5668273789689082E-3</c:v>
                </c:pt>
                <c:pt idx="3615">
                  <c:v>5.6561157493582315E-3</c:v>
                </c:pt>
                <c:pt idx="3616">
                  <c:v>5.7554035380142504E-3</c:v>
                </c:pt>
                <c:pt idx="3617">
                  <c:v>5.8446907449788152E-3</c:v>
                </c:pt>
                <c:pt idx="3618">
                  <c:v>5.9439773702939513E-3</c:v>
                </c:pt>
                <c:pt idx="3619">
                  <c:v>6.0432634140017982E-3</c:v>
                </c:pt>
                <c:pt idx="3620">
                  <c:v>6.1325488761440339E-3</c:v>
                </c:pt>
                <c:pt idx="3621">
                  <c:v>6.2318337567629344E-3</c:v>
                </c:pt>
                <c:pt idx="3622">
                  <c:v>6.3211180559003413E-3</c:v>
                </c:pt>
                <c:pt idx="3623">
                  <c:v>6.4204017735982914E-3</c:v>
                </c:pt>
                <c:pt idx="3624">
                  <c:v>6.5696849098987598E-3</c:v>
                </c:pt>
                <c:pt idx="3625">
                  <c:v>6.7489674648437987E-3</c:v>
                </c:pt>
                <c:pt idx="3626">
                  <c:v>6.9182494384752912E-3</c:v>
                </c:pt>
                <c:pt idx="3627">
                  <c:v>7.0975308308352247E-3</c:v>
                </c:pt>
                <c:pt idx="3628">
                  <c:v>7.2668116419656904E-3</c:v>
                </c:pt>
                <c:pt idx="3629">
                  <c:v>7.4460918719086635E-3</c:v>
                </c:pt>
                <c:pt idx="3630">
                  <c:v>7.6153715207060435E-3</c:v>
                </c:pt>
                <c:pt idx="3631">
                  <c:v>7.7946505883998924E-3</c:v>
                </c:pt>
                <c:pt idx="3632">
                  <c:v>7.9639290750321227E-3</c:v>
                </c:pt>
                <c:pt idx="3633">
                  <c:v>8.143206980644746E-3</c:v>
                </c:pt>
                <c:pt idx="3634">
                  <c:v>8.2824843052798913E-3</c:v>
                </c:pt>
                <c:pt idx="3635">
                  <c:v>8.4017610489792467E-3</c:v>
                </c:pt>
                <c:pt idx="3636">
                  <c:v>8.5310372117851727E-3</c:v>
                </c:pt>
                <c:pt idx="3637">
                  <c:v>8.6503127937393228E-3</c:v>
                </c:pt>
                <c:pt idx="3638">
                  <c:v>8.7795877948839852E-3</c:v>
                </c:pt>
                <c:pt idx="3639">
                  <c:v>8.9088622152607728E-3</c:v>
                </c:pt>
                <c:pt idx="3640">
                  <c:v>9.0281360549120046E-3</c:v>
                </c:pt>
                <c:pt idx="3641">
                  <c:v>9.1574093138796185E-3</c:v>
                </c:pt>
                <c:pt idx="3642">
                  <c:v>9.2866819922054512E-3</c:v>
                </c:pt>
                <c:pt idx="3643">
                  <c:v>9.4059540899315564E-3</c:v>
                </c:pt>
                <c:pt idx="3644">
                  <c:v>9.4652256071001226E-3</c:v>
                </c:pt>
                <c:pt idx="3645">
                  <c:v>9.5144965437528248E-3</c:v>
                </c:pt>
                <c:pt idx="3646">
                  <c:v>9.5637668999318318E-3</c:v>
                </c:pt>
                <c:pt idx="3647">
                  <c:v>9.6030366756790896E-3</c:v>
                </c:pt>
                <c:pt idx="3648">
                  <c:v>9.6523058710364547E-3</c:v>
                </c:pt>
                <c:pt idx="3649">
                  <c:v>9.7015744860461106E-3</c:v>
                </c:pt>
                <c:pt idx="3650">
                  <c:v>9.7408425207500017E-3</c:v>
                </c:pt>
                <c:pt idx="3651">
                  <c:v>9.7901099751901421E-3</c:v>
                </c:pt>
                <c:pt idx="3652">
                  <c:v>9.8393768494084727E-3</c:v>
                </c:pt>
                <c:pt idx="3653">
                  <c:v>9.8786431434468597E-3</c:v>
                </c:pt>
                <c:pt idx="3654">
                  <c:v>9.8979088573475267E-3</c:v>
                </c:pt>
                <c:pt idx="3655">
                  <c:v>9.9071739911522367E-3</c:v>
                </c:pt>
                <c:pt idx="3656">
                  <c:v>9.9164385449032888E-3</c:v>
                </c:pt>
                <c:pt idx="3657">
                  <c:v>9.9257025186423563E-3</c:v>
                </c:pt>
                <c:pt idx="3658">
                  <c:v>9.9349659124113587E-3</c:v>
                </c:pt>
                <c:pt idx="3659">
                  <c:v>9.9442287262526911E-3</c:v>
                </c:pt>
                <c:pt idx="3660">
                  <c:v>9.9534909602081653E-3</c:v>
                </c:pt>
                <c:pt idx="3661">
                  <c:v>9.9627526143195814E-3</c:v>
                </c:pt>
                <c:pt idx="3662">
                  <c:v>9.9720136886290792E-3</c:v>
                </c:pt>
                <c:pt idx="3663">
                  <c:v>9.9812741831785401E-3</c:v>
                </c:pt>
                <c:pt idx="3664">
                  <c:v>9.9705340980102038E-3</c:v>
                </c:pt>
                <c:pt idx="3665">
                  <c:v>9.9497934331657708E-3</c:v>
                </c:pt>
                <c:pt idx="3666">
                  <c:v>9.9290521886874726E-3</c:v>
                </c:pt>
                <c:pt idx="3667">
                  <c:v>9.90831036461709E-3</c:v>
                </c:pt>
                <c:pt idx="3668">
                  <c:v>9.8775679609967547E-3</c:v>
                </c:pt>
                <c:pt idx="3669">
                  <c:v>9.856824977868512E-3</c:v>
                </c:pt>
                <c:pt idx="3670">
                  <c:v>9.8360814152740391E-3</c:v>
                </c:pt>
                <c:pt idx="3671">
                  <c:v>9.8153372732556234E-3</c:v>
                </c:pt>
                <c:pt idx="3672">
                  <c:v>9.7945925518550768E-3</c:v>
                </c:pt>
                <c:pt idx="3673">
                  <c:v>9.7738472511146729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7765E-3</c:v>
                </c:pt>
                <c:pt idx="3683">
                  <c:v>9.6263623892430261E-3</c:v>
                </c:pt>
                <c:pt idx="3684">
                  <c:v>9.5956107185330587E-3</c:v>
                </c:pt>
                <c:pt idx="3685">
                  <c:v>9.5648584689867547E-3</c:v>
                </c:pt>
                <c:pt idx="3686">
                  <c:v>9.5441056406462554E-3</c:v>
                </c:pt>
                <c:pt idx="3687">
                  <c:v>9.5133522335536548E-3</c:v>
                </c:pt>
                <c:pt idx="3688">
                  <c:v>9.4825982477507714E-3</c:v>
                </c:pt>
                <c:pt idx="3689">
                  <c:v>9.4618436832794861E-3</c:v>
                </c:pt>
                <c:pt idx="3690">
                  <c:v>9.4310885401820248E-3</c:v>
                </c:pt>
                <c:pt idx="3691">
                  <c:v>9.4003328185004245E-3</c:v>
                </c:pt>
                <c:pt idx="3692">
                  <c:v>9.3795765182764102E-3</c:v>
                </c:pt>
                <c:pt idx="3693">
                  <c:v>9.3488196395519248E-3</c:v>
                </c:pt>
                <c:pt idx="3694">
                  <c:v>9.3080621823692367E-3</c:v>
                </c:pt>
                <c:pt idx="3695">
                  <c:v>9.2773041467702506E-3</c:v>
                </c:pt>
                <c:pt idx="3696">
                  <c:v>9.2365455327970084E-3</c:v>
                </c:pt>
                <c:pt idx="3697">
                  <c:v>9.195786340491334E-3</c:v>
                </c:pt>
                <c:pt idx="3698">
                  <c:v>9.1550265698953064E-3</c:v>
                </c:pt>
                <c:pt idx="3699">
                  <c:v>9.1142662210508211E-3</c:v>
                </c:pt>
                <c:pt idx="3700">
                  <c:v>9.0735052940001011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935E-3</c:v>
                </c:pt>
                <c:pt idx="3710">
                  <c:v>8.8458642313780783E-3</c:v>
                </c:pt>
                <c:pt idx="3711">
                  <c:v>8.8350969468282831E-3</c:v>
                </c:pt>
                <c:pt idx="3712">
                  <c:v>8.8143290845757467E-3</c:v>
                </c:pt>
                <c:pt idx="3713">
                  <c:v>8.8035606446628268E-3</c:v>
                </c:pt>
                <c:pt idx="3714">
                  <c:v>8.7327916271313106E-3</c:v>
                </c:pt>
                <c:pt idx="3715">
                  <c:v>8.6620220320233355E-3</c:v>
                </c:pt>
                <c:pt idx="3716">
                  <c:v>8.5912518593806268E-3</c:v>
                </c:pt>
                <c:pt idx="3717">
                  <c:v>8.5304811092454247E-3</c:v>
                </c:pt>
                <c:pt idx="3718">
                  <c:v>8.4597097816596391E-3</c:v>
                </c:pt>
                <c:pt idx="3719">
                  <c:v>8.3889378766652031E-3</c:v>
                </c:pt>
                <c:pt idx="3720">
                  <c:v>8.3181653943040224E-3</c:v>
                </c:pt>
                <c:pt idx="3721">
                  <c:v>8.2473923346182698E-3</c:v>
                </c:pt>
                <c:pt idx="3722">
                  <c:v>8.1766186976499605E-3</c:v>
                </c:pt>
                <c:pt idx="3723">
                  <c:v>8.1058444834408716E-3</c:v>
                </c:pt>
                <c:pt idx="3724">
                  <c:v>8.0050696920331548E-3</c:v>
                </c:pt>
                <c:pt idx="3725">
                  <c:v>7.9042943234687024E-3</c:v>
                </c:pt>
                <c:pt idx="3726">
                  <c:v>7.8035183777896422E-3</c:v>
                </c:pt>
                <c:pt idx="3727">
                  <c:v>7.702741855037846E-3</c:v>
                </c:pt>
                <c:pt idx="3728">
                  <c:v>7.6019647552552933E-3</c:v>
                </c:pt>
                <c:pt idx="3729">
                  <c:v>7.5011870784840173E-3</c:v>
                </c:pt>
                <c:pt idx="3730">
                  <c:v>7.4004088247660678E-3</c:v>
                </c:pt>
                <c:pt idx="3731">
                  <c:v>7.2996299941433373E-3</c:v>
                </c:pt>
                <c:pt idx="3732">
                  <c:v>7.1988505866576813E-3</c:v>
                </c:pt>
                <c:pt idx="3733">
                  <c:v>7.0980706023513872E-3</c:v>
                </c:pt>
                <c:pt idx="3734">
                  <c:v>6.9372900412662643E-3</c:v>
                </c:pt>
                <c:pt idx="3735">
                  <c:v>6.7665089034442934E-3</c:v>
                </c:pt>
                <c:pt idx="3736">
                  <c:v>6.6057271889274904E-3</c:v>
                </c:pt>
                <c:pt idx="3737">
                  <c:v>6.4349448977578938E-3</c:v>
                </c:pt>
                <c:pt idx="3738">
                  <c:v>6.2641620299774547E-3</c:v>
                </c:pt>
                <c:pt idx="3739">
                  <c:v>6.0933785856282013E-3</c:v>
                </c:pt>
                <c:pt idx="3740">
                  <c:v>5.9325945647519824E-3</c:v>
                </c:pt>
                <c:pt idx="3741">
                  <c:v>5.7618099673909517E-3</c:v>
                </c:pt>
                <c:pt idx="3742">
                  <c:v>5.5910247935870442E-3</c:v>
                </c:pt>
                <c:pt idx="3743">
                  <c:v>5.4302390433822283E-3</c:v>
                </c:pt>
                <c:pt idx="3744">
                  <c:v>5.1394527168184823E-3</c:v>
                </c:pt>
                <c:pt idx="3745">
                  <c:v>4.8586658139378423E-3</c:v>
                </c:pt>
                <c:pt idx="3746">
                  <c:v>4.5678783347821734E-3</c:v>
                </c:pt>
                <c:pt idx="3747">
                  <c:v>4.2770902793935793E-3</c:v>
                </c:pt>
                <c:pt idx="3748">
                  <c:v>3.9863016478140769E-3</c:v>
                </c:pt>
                <c:pt idx="3749">
                  <c:v>3.6955124400855537E-3</c:v>
                </c:pt>
                <c:pt idx="3750">
                  <c:v>3.4047226562500454E-3</c:v>
                </c:pt>
                <c:pt idx="3751">
                  <c:v>3.1139322963495363E-3</c:v>
                </c:pt>
                <c:pt idx="3752">
                  <c:v>2.823141360425995E-3</c:v>
                </c:pt>
                <c:pt idx="3753">
                  <c:v>2.5323498485214581E-3</c:v>
                </c:pt>
                <c:pt idx="3754">
                  <c:v>2.2415577606779234E-3</c:v>
                </c:pt>
                <c:pt idx="3755">
                  <c:v>1.9507650969372704E-3</c:v>
                </c:pt>
                <c:pt idx="3756">
                  <c:v>1.659971857341542E-3</c:v>
                </c:pt>
                <c:pt idx="3757">
                  <c:v>1.3691780419328276E-3</c:v>
                </c:pt>
                <c:pt idx="3758">
                  <c:v>1.078383650752968E-3</c:v>
                </c:pt>
                <c:pt idx="3759">
                  <c:v>7.8758868384407044E-4</c:v>
                </c:pt>
                <c:pt idx="3760">
                  <c:v>4.9679314124803804E-4</c:v>
                </c:pt>
                <c:pt idx="3761">
                  <c:v>2.0599702300683206E-4</c:v>
                </c:pt>
                <c:pt idx="3762">
                  <c:v>-8.4799670837465763E-5</c:v>
                </c:pt>
                <c:pt idx="3763">
                  <c:v>-3.6559694024285242E-4</c:v>
                </c:pt>
                <c:pt idx="3764">
                  <c:v>-5.1639478516746402E-4</c:v>
                </c:pt>
                <c:pt idx="3765">
                  <c:v>-6.6719320556921709E-4</c:v>
                </c:pt>
                <c:pt idx="3766">
                  <c:v>-8.0799220140618416E-4</c:v>
                </c:pt>
                <c:pt idx="3767">
                  <c:v>-9.4879177263632714E-4</c:v>
                </c:pt>
                <c:pt idx="3768">
                  <c:v>-1.0995919192176573E-3</c:v>
                </c:pt>
                <c:pt idx="3769">
                  <c:v>-1.2403926411082321E-3</c:v>
                </c:pt>
                <c:pt idx="3770">
                  <c:v>-1.3811939382659681E-3</c:v>
                </c:pt>
                <c:pt idx="3771">
                  <c:v>-1.5219958106490179E-3</c:v>
                </c:pt>
                <c:pt idx="3772">
                  <c:v>-1.672798258215314E-3</c:v>
                </c:pt>
                <c:pt idx="3773">
                  <c:v>-1.8136012809228108E-3</c:v>
                </c:pt>
                <c:pt idx="3774">
                  <c:v>-1.8544048787296485E-3</c:v>
                </c:pt>
                <c:pt idx="3775">
                  <c:v>-1.8852090515937678E-3</c:v>
                </c:pt>
                <c:pt idx="3776">
                  <c:v>-1.9160137994731618E-3</c:v>
                </c:pt>
                <c:pt idx="3777">
                  <c:v>-1.9568191223258563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97E-3</c:v>
                </c:pt>
                <c:pt idx="3787">
                  <c:v>-2.1649039651477527E-3</c:v>
                </c:pt>
                <c:pt idx="3788">
                  <c:v>-2.1657156099356982E-3</c:v>
                </c:pt>
                <c:pt idx="3789">
                  <c:v>-2.1765278291930872E-3</c:v>
                </c:pt>
                <c:pt idx="3790">
                  <c:v>-2.1773406228779942E-3</c:v>
                </c:pt>
                <c:pt idx="3791">
                  <c:v>-2.1781539909483411E-3</c:v>
                </c:pt>
                <c:pt idx="3792">
                  <c:v>-2.1789679333621688E-3</c:v>
                </c:pt>
                <c:pt idx="3793">
                  <c:v>-2.1797824500775012E-3</c:v>
                </c:pt>
                <c:pt idx="3794">
                  <c:v>-2.0605975410524125E-3</c:v>
                </c:pt>
                <c:pt idx="3795">
                  <c:v>-1.9314132062447464E-3</c:v>
                </c:pt>
                <c:pt idx="3796">
                  <c:v>-1.8122294456126564E-3</c:v>
                </c:pt>
                <c:pt idx="3797">
                  <c:v>-1.6830462591141682E-3</c:v>
                </c:pt>
                <c:pt idx="3798">
                  <c:v>-1.5638636467071858E-3</c:v>
                </c:pt>
                <c:pt idx="3799">
                  <c:v>-1.4346816083498359E-3</c:v>
                </c:pt>
                <c:pt idx="3800">
                  <c:v>-1.305500143999994E-3</c:v>
                </c:pt>
                <c:pt idx="3801">
                  <c:v>-1.1863192536158181E-3</c:v>
                </c:pt>
                <c:pt idx="3802">
                  <c:v>-1.057138937155172E-3</c:v>
                </c:pt>
                <c:pt idx="3803">
                  <c:v>-9.2795919457623025E-4</c:v>
                </c:pt>
                <c:pt idx="3804">
                  <c:v>-7.0878002583688038E-4</c:v>
                </c:pt>
                <c:pt idx="3805">
                  <c:v>-4.8960143089524233E-4</c:v>
                </c:pt>
                <c:pt idx="3806">
                  <c:v>-2.6042340970922393E-4</c:v>
                </c:pt>
                <c:pt idx="3807">
                  <c:v>-4.1245962236868787E-5</c:v>
                </c:pt>
                <c:pt idx="3808">
                  <c:v>1.7793091156381727E-4</c:v>
                </c:pt>
                <c:pt idx="3809">
                  <c:v>4.0710721173476333E-4</c:v>
                </c:pt>
                <c:pt idx="3810">
                  <c:v>6.2628293831801934E-4</c:v>
                </c:pt>
                <c:pt idx="3811">
                  <c:v>8.5545809135554782E-4</c:v>
                </c:pt>
                <c:pt idx="3812">
                  <c:v>1.0746326708893641E-3</c:v>
                </c:pt>
                <c:pt idx="3813">
                  <c:v>1.3038066769613943E-3</c:v>
                </c:pt>
                <c:pt idx="3814">
                  <c:v>1.592980109613687E-3</c:v>
                </c:pt>
                <c:pt idx="3815">
                  <c:v>1.8921529688882823E-3</c:v>
                </c:pt>
                <c:pt idx="3816">
                  <c:v>2.1913252548270636E-3</c:v>
                </c:pt>
                <c:pt idx="3817">
                  <c:v>2.4804969674720157E-3</c:v>
                </c:pt>
                <c:pt idx="3818">
                  <c:v>2.7796681068651971E-3</c:v>
                </c:pt>
                <c:pt idx="3819">
                  <c:v>3.0788386730484785E-3</c:v>
                </c:pt>
                <c:pt idx="3820">
                  <c:v>3.3780086660640247E-3</c:v>
                </c:pt>
                <c:pt idx="3821">
                  <c:v>3.6671780859537295E-3</c:v>
                </c:pt>
                <c:pt idx="3822">
                  <c:v>3.9663469327595206E-3</c:v>
                </c:pt>
                <c:pt idx="3823">
                  <c:v>4.2555152065234655E-3</c:v>
                </c:pt>
                <c:pt idx="3824">
                  <c:v>4.4546829072875382E-3</c:v>
                </c:pt>
                <c:pt idx="3825">
                  <c:v>4.6438500350937514E-3</c:v>
                </c:pt>
                <c:pt idx="3826">
                  <c:v>4.8330165899840424E-3</c:v>
                </c:pt>
                <c:pt idx="3827">
                  <c:v>5.0321825720004145E-3</c:v>
                </c:pt>
                <c:pt idx="3828">
                  <c:v>5.2213479811849522E-3</c:v>
                </c:pt>
                <c:pt idx="3829">
                  <c:v>5.4105128175793975E-3</c:v>
                </c:pt>
                <c:pt idx="3830">
                  <c:v>5.609677081226107E-3</c:v>
                </c:pt>
                <c:pt idx="3831">
                  <c:v>5.7988407721666704E-3</c:v>
                </c:pt>
                <c:pt idx="3832">
                  <c:v>5.9880038904433913E-3</c:v>
                </c:pt>
                <c:pt idx="3833">
                  <c:v>6.1771664360979472E-3</c:v>
                </c:pt>
                <c:pt idx="3834">
                  <c:v>6.2863284091727008E-3</c:v>
                </c:pt>
                <c:pt idx="3835">
                  <c:v>6.3954898097092761E-3</c:v>
                </c:pt>
                <c:pt idx="3836">
                  <c:v>6.5046506377499091E-3</c:v>
                </c:pt>
                <c:pt idx="3837">
                  <c:v>6.6138108933365136E-3</c:v>
                </c:pt>
                <c:pt idx="3838">
                  <c:v>6.7129705765110676E-3</c:v>
                </c:pt>
                <c:pt idx="3839">
                  <c:v>6.8221296873155774E-3</c:v>
                </c:pt>
                <c:pt idx="3840">
                  <c:v>6.9312882257920455E-3</c:v>
                </c:pt>
                <c:pt idx="3841">
                  <c:v>7.0404461919824166E-3</c:v>
                </c:pt>
                <c:pt idx="3842">
                  <c:v>7.1396035859286585E-3</c:v>
                </c:pt>
                <c:pt idx="3843">
                  <c:v>7.248760407672839E-3</c:v>
                </c:pt>
                <c:pt idx="3844">
                  <c:v>7.3179166572567645E-3</c:v>
                </c:pt>
                <c:pt idx="3845">
                  <c:v>7.3870723347228499E-3</c:v>
                </c:pt>
                <c:pt idx="3846">
                  <c:v>7.4562274401126461E-3</c:v>
                </c:pt>
                <c:pt idx="3847">
                  <c:v>7.5353819734682061E-3</c:v>
                </c:pt>
                <c:pt idx="3848">
                  <c:v>7.6045359348316521E-3</c:v>
                </c:pt>
                <c:pt idx="3849">
                  <c:v>7.673689324244979E-3</c:v>
                </c:pt>
                <c:pt idx="3850">
                  <c:v>7.742842141750016E-3</c:v>
                </c:pt>
                <c:pt idx="3851">
                  <c:v>7.8119943873888884E-3</c:v>
                </c:pt>
                <c:pt idx="3852">
                  <c:v>7.8811460612036605E-3</c:v>
                </c:pt>
                <c:pt idx="3853">
                  <c:v>7.9502971632361141E-3</c:v>
                </c:pt>
                <c:pt idx="3854">
                  <c:v>7.9694476935283434E-3</c:v>
                </c:pt>
                <c:pt idx="3855">
                  <c:v>7.9885976521222833E-3</c:v>
                </c:pt>
                <c:pt idx="3856">
                  <c:v>8.0177470390600265E-3</c:v>
                </c:pt>
                <c:pt idx="3857">
                  <c:v>8.0368958543834568E-3</c:v>
                </c:pt>
                <c:pt idx="3858">
                  <c:v>8.0560440981346532E-3</c:v>
                </c:pt>
                <c:pt idx="3859">
                  <c:v>8.0751917703554554E-3</c:v>
                </c:pt>
                <c:pt idx="3860">
                  <c:v>8.0943388710880727E-3</c:v>
                </c:pt>
                <c:pt idx="3861">
                  <c:v>8.1234854003743046E-3</c:v>
                </c:pt>
                <c:pt idx="3862">
                  <c:v>8.1426313582561704E-3</c:v>
                </c:pt>
                <c:pt idx="3863">
                  <c:v>8.1617767447757505E-3</c:v>
                </c:pt>
                <c:pt idx="3864">
                  <c:v>8.1609215599749204E-3</c:v>
                </c:pt>
                <c:pt idx="3865">
                  <c:v>8.1700658038957596E-3</c:v>
                </c:pt>
                <c:pt idx="3866">
                  <c:v>8.1692094765802772E-3</c:v>
                </c:pt>
                <c:pt idx="3867">
                  <c:v>8.1683525780702777E-3</c:v>
                </c:pt>
                <c:pt idx="3868">
                  <c:v>8.1774951084080325E-3</c:v>
                </c:pt>
                <c:pt idx="3869">
                  <c:v>8.1766370676351705E-3</c:v>
                </c:pt>
                <c:pt idx="3870">
                  <c:v>8.1857784557940027E-3</c:v>
                </c:pt>
                <c:pt idx="3871">
                  <c:v>8.1849192729263748E-3</c:v>
                </c:pt>
                <c:pt idx="3872">
                  <c:v>8.1840595190743534E-3</c:v>
                </c:pt>
                <c:pt idx="3873">
                  <c:v>8.1931991942798005E-3</c:v>
                </c:pt>
                <c:pt idx="3874">
                  <c:v>8.1723382985848681E-3</c:v>
                </c:pt>
                <c:pt idx="3875">
                  <c:v>8.1614768320313266E-3</c:v>
                </c:pt>
                <c:pt idx="3876">
                  <c:v>8.1406147946613047E-3</c:v>
                </c:pt>
                <c:pt idx="3877">
                  <c:v>8.1297521865167366E-3</c:v>
                </c:pt>
                <c:pt idx="3878">
                  <c:v>8.1088890076397024E-3</c:v>
                </c:pt>
                <c:pt idx="3879">
                  <c:v>8.0980252580721279E-3</c:v>
                </c:pt>
                <c:pt idx="3880">
                  <c:v>8.0871609378560024E-3</c:v>
                </c:pt>
                <c:pt idx="3881">
                  <c:v>8.0662960470333864E-3</c:v>
                </c:pt>
                <c:pt idx="3882">
                  <c:v>8.05543058564623E-3</c:v>
                </c:pt>
                <c:pt idx="3883">
                  <c:v>8.0345645537362748E-3</c:v>
                </c:pt>
                <c:pt idx="3884">
                  <c:v>8.0236979513457728E-3</c:v>
                </c:pt>
                <c:pt idx="3885">
                  <c:v>8.0028307785168246E-3</c:v>
                </c:pt>
                <c:pt idx="3886">
                  <c:v>7.9919630352911549E-3</c:v>
                </c:pt>
                <c:pt idx="3887">
                  <c:v>7.9710947217108176E-3</c:v>
                </c:pt>
                <c:pt idx="3888">
                  <c:v>7.9602258378178893E-3</c:v>
                </c:pt>
                <c:pt idx="3889">
                  <c:v>7.9493563836543941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534E-3</c:v>
                </c:pt>
                <c:pt idx="3899">
                  <c:v>7.75063048636965E-3</c:v>
                </c:pt>
                <c:pt idx="3900">
                  <c:v>7.7297547619999823E-3</c:v>
                </c:pt>
                <c:pt idx="3901">
                  <c:v>7.7088784678636321E-3</c:v>
                </c:pt>
                <c:pt idx="3902">
                  <c:v>7.6880016040024399E-3</c:v>
                </c:pt>
                <c:pt idx="3903">
                  <c:v>7.657124170458357E-3</c:v>
                </c:pt>
                <c:pt idx="3904">
                  <c:v>7.5762461672735787E-3</c:v>
                </c:pt>
                <c:pt idx="3905">
                  <c:v>7.4953675944898325E-3</c:v>
                </c:pt>
                <c:pt idx="3906">
                  <c:v>7.4144884521492038E-3</c:v>
                </c:pt>
                <c:pt idx="3907">
                  <c:v>7.3336087402937709E-3</c:v>
                </c:pt>
                <c:pt idx="3908">
                  <c:v>7.2427284589653834E-3</c:v>
                </c:pt>
                <c:pt idx="3909">
                  <c:v>7.1618476082061511E-3</c:v>
                </c:pt>
                <c:pt idx="3910">
                  <c:v>7.0809661880579834E-3</c:v>
                </c:pt>
                <c:pt idx="3911">
                  <c:v>7.0000841985629414E-3</c:v>
                </c:pt>
                <c:pt idx="3912">
                  <c:v>6.9192016397629742E-3</c:v>
                </c:pt>
                <c:pt idx="3913">
                  <c:v>6.8383185117000134E-3</c:v>
                </c:pt>
                <c:pt idx="3914">
                  <c:v>6.7474348144161153E-3</c:v>
                </c:pt>
                <c:pt idx="3915">
                  <c:v>6.6565505479532485E-3</c:v>
                </c:pt>
                <c:pt idx="3916">
                  <c:v>6.5656657123534688E-3</c:v>
                </c:pt>
                <c:pt idx="3917">
                  <c:v>6.4747803076586124E-3</c:v>
                </c:pt>
                <c:pt idx="3918">
                  <c:v>6.3938943339107504E-3</c:v>
                </c:pt>
                <c:pt idx="3919">
                  <c:v>6.3030077911519341E-3</c:v>
                </c:pt>
                <c:pt idx="3920">
                  <c:v>6.2121206794240333E-3</c:v>
                </c:pt>
                <c:pt idx="3921">
                  <c:v>6.1212329987690734E-3</c:v>
                </c:pt>
                <c:pt idx="3922">
                  <c:v>6.0403447492290993E-3</c:v>
                </c:pt>
                <c:pt idx="3923">
                  <c:v>5.9394559308460788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414E-3</c:v>
                </c:pt>
                <c:pt idx="3932">
                  <c:v>4.5914309743888904E-3</c:v>
                </c:pt>
                <c:pt idx="3933">
                  <c:v>4.4305364698845424E-3</c:v>
                </c:pt>
                <c:pt idx="3934">
                  <c:v>4.1996413969990834E-3</c:v>
                </c:pt>
                <c:pt idx="3935">
                  <c:v>3.9787457557742822E-3</c:v>
                </c:pt>
                <c:pt idx="3936">
                  <c:v>3.7578495462523365E-3</c:v>
                </c:pt>
                <c:pt idx="3937">
                  <c:v>3.5369527684751419E-3</c:v>
                </c:pt>
                <c:pt idx="3938">
                  <c:v>3.3160554224846367E-3</c:v>
                </c:pt>
                <c:pt idx="3939">
                  <c:v>3.0851575083230068E-3</c:v>
                </c:pt>
                <c:pt idx="3940">
                  <c:v>2.8642590260319952E-3</c:v>
                </c:pt>
                <c:pt idx="3941">
                  <c:v>2.6433599756537692E-3</c:v>
                </c:pt>
                <c:pt idx="3942">
                  <c:v>2.4224603572302332E-3</c:v>
                </c:pt>
                <c:pt idx="3943">
                  <c:v>2.1915601708033805E-3</c:v>
                </c:pt>
                <c:pt idx="3944">
                  <c:v>1.960659416415227E-3</c:v>
                </c:pt>
                <c:pt idx="3945">
                  <c:v>1.7197580941077941E-3</c:v>
                </c:pt>
                <c:pt idx="3946">
                  <c:v>1.4888562039229447E-3</c:v>
                </c:pt>
                <c:pt idx="3947">
                  <c:v>1.2479537459027801E-3</c:v>
                </c:pt>
                <c:pt idx="3948">
                  <c:v>1.0170507200892081E-3</c:v>
                </c:pt>
                <c:pt idx="3949">
                  <c:v>7.7614712652435765E-4</c:v>
                </c:pt>
                <c:pt idx="3950">
                  <c:v>5.4524296525004833E-4</c:v>
                </c:pt>
                <c:pt idx="3951">
                  <c:v>3.1433823630830609E-4</c:v>
                </c:pt>
                <c:pt idx="3952">
                  <c:v>7.3432939741186815E-5</c:v>
                </c:pt>
                <c:pt idx="3953">
                  <c:v>-1.1747292440936221E-4</c:v>
                </c:pt>
                <c:pt idx="3954">
                  <c:v>-1.5837935610133039E-4</c:v>
                </c:pt>
                <c:pt idx="3955">
                  <c:v>-1.8928635529275164E-4</c:v>
                </c:pt>
                <c:pt idx="3956">
                  <c:v>-2.201939219416163E-4</c:v>
                </c:pt>
                <c:pt idx="3957">
                  <c:v>-2.5110205600595292E-4</c:v>
                </c:pt>
                <c:pt idx="3958">
                  <c:v>-2.920107574438418E-4</c:v>
                </c:pt>
                <c:pt idx="3959">
                  <c:v>-3.229200262131229E-4</c:v>
                </c:pt>
                <c:pt idx="3960">
                  <c:v>-3.5382986227197605E-4</c:v>
                </c:pt>
                <c:pt idx="3961">
                  <c:v>-3.9474026557834407E-4</c:v>
                </c:pt>
                <c:pt idx="3962">
                  <c:v>-4.2565123609025822E-4</c:v>
                </c:pt>
                <c:pt idx="3963">
                  <c:v>-4.1656277376569956E-4</c:v>
                </c:pt>
                <c:pt idx="3964">
                  <c:v>-2.4747487856263852E-4</c:v>
                </c:pt>
                <c:pt idx="3965">
                  <c:v>-7.8387550439235824E-5</c:v>
                </c:pt>
                <c:pt idx="3966">
                  <c:v>9.0699210646611028E-5</c:v>
                </c:pt>
                <c:pt idx="3967">
                  <c:v>2.5978540473686892E-4</c:v>
                </c:pt>
                <c:pt idx="3968">
                  <c:v>4.2887103187352888E-4</c:v>
                </c:pt>
                <c:pt idx="3969">
                  <c:v>5.9795609209859391E-4</c:v>
                </c:pt>
                <c:pt idx="3970">
                  <c:v>7.5704058545397984E-4</c:v>
                </c:pt>
                <c:pt idx="3971">
                  <c:v>9.2612451198179719E-4</c:v>
                </c:pt>
                <c:pt idx="3972">
                  <c:v>1.0952078717239148E-3</c:v>
                </c:pt>
                <c:pt idx="3973">
                  <c:v>1.2642906647223901E-3</c:v>
                </c:pt>
                <c:pt idx="3974">
                  <c:v>1.4233728910191812E-3</c:v>
                </c:pt>
                <c:pt idx="3975">
                  <c:v>1.5824545506562672E-3</c:v>
                </c:pt>
                <c:pt idx="3976">
                  <c:v>1.7515356436756946E-3</c:v>
                </c:pt>
                <c:pt idx="3977">
                  <c:v>1.9106161701193504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583E-3</c:v>
                </c:pt>
                <c:pt idx="3986">
                  <c:v>3.4423154191334793E-3</c:v>
                </c:pt>
                <c:pt idx="3987">
                  <c:v>3.631390282129391E-3</c:v>
                </c:pt>
                <c:pt idx="3988">
                  <c:v>3.8204645790114919E-3</c:v>
                </c:pt>
                <c:pt idx="3989">
                  <c:v>4.0095383098217334E-3</c:v>
                </c:pt>
                <c:pt idx="3990">
                  <c:v>4.1886114746020114E-3</c:v>
                </c:pt>
                <c:pt idx="3991">
                  <c:v>4.3776840733944803E-3</c:v>
                </c:pt>
                <c:pt idx="3992">
                  <c:v>4.5667561062410324E-3</c:v>
                </c:pt>
                <c:pt idx="3993">
                  <c:v>4.7358275731837424E-3</c:v>
                </c:pt>
                <c:pt idx="3994">
                  <c:v>4.8348984742644504E-3</c:v>
                </c:pt>
                <c:pt idx="3995">
                  <c:v>4.9439688095252454E-3</c:v>
                </c:pt>
                <c:pt idx="3996">
                  <c:v>5.0530385790081289E-3</c:v>
                </c:pt>
                <c:pt idx="3997">
                  <c:v>5.1621077827550543E-3</c:v>
                </c:pt>
                <c:pt idx="3998">
                  <c:v>5.2611764208080093E-3</c:v>
                </c:pt>
                <c:pt idx="3999">
                  <c:v>5.3702444932090566E-3</c:v>
                </c:pt>
                <c:pt idx="4000">
                  <c:v>5.4793120000000382E-3</c:v>
                </c:pt>
                <c:pt idx="4001">
                  <c:v>5.5883789412230636E-3</c:v>
                </c:pt>
                <c:pt idx="4002">
                  <c:v>5.6974453169200126E-3</c:v>
                </c:pt>
                <c:pt idx="4003">
                  <c:v>5.7865111271329928E-3</c:v>
                </c:pt>
                <c:pt idx="4004">
                  <c:v>5.8255763719038964E-3</c:v>
                </c:pt>
                <c:pt idx="4005">
                  <c:v>5.8646410512747937E-3</c:v>
                </c:pt>
                <c:pt idx="4006">
                  <c:v>5.9037051652876139E-3</c:v>
                </c:pt>
                <c:pt idx="4007">
                  <c:v>5.9427687139844134E-3</c:v>
                </c:pt>
                <c:pt idx="4008">
                  <c:v>5.9818316974070539E-3</c:v>
                </c:pt>
                <c:pt idx="4009">
                  <c:v>6.0208941155975582E-3</c:v>
                </c:pt>
                <c:pt idx="4010">
                  <c:v>6.0599559685979845E-3</c:v>
                </c:pt>
                <c:pt idx="4011">
                  <c:v>6.0990172564503176E-3</c:v>
                </c:pt>
                <c:pt idx="4012">
                  <c:v>6.1380779791965212E-3</c:v>
                </c:pt>
                <c:pt idx="4013">
                  <c:v>6.1671381368786065E-3</c:v>
                </c:pt>
                <c:pt idx="4014">
                  <c:v>6.1861977295384714E-3</c:v>
                </c:pt>
                <c:pt idx="4015">
                  <c:v>6.2052567572182414E-3</c:v>
                </c:pt>
                <c:pt idx="4016">
                  <c:v>6.2143152199598505E-3</c:v>
                </c:pt>
                <c:pt idx="4017">
                  <c:v>6.2333731178052937E-3</c:v>
                </c:pt>
                <c:pt idx="4018">
                  <c:v>6.252430450796348E-3</c:v>
                </c:pt>
                <c:pt idx="4019">
                  <c:v>6.2614872189752915E-3</c:v>
                </c:pt>
                <c:pt idx="4020">
                  <c:v>6.2805434223840856E-3</c:v>
                </c:pt>
                <c:pt idx="4021">
                  <c:v>6.2895990610645535E-3</c:v>
                </c:pt>
                <c:pt idx="4022">
                  <c:v>6.3086541350587423E-3</c:v>
                </c:pt>
                <c:pt idx="4023">
                  <c:v>6.3077086444087334E-3</c:v>
                </c:pt>
                <c:pt idx="4024">
                  <c:v>6.2867625891564376E-3</c:v>
                </c:pt>
                <c:pt idx="4025">
                  <c:v>6.2658159693437495E-3</c:v>
                </c:pt>
                <c:pt idx="4026">
                  <c:v>6.2448687850129216E-3</c:v>
                </c:pt>
                <c:pt idx="4027">
                  <c:v>6.2239210362056152E-3</c:v>
                </c:pt>
                <c:pt idx="4028">
                  <c:v>6.2029727229641635E-3</c:v>
                </c:pt>
                <c:pt idx="4029">
                  <c:v>6.1820238453302034E-3</c:v>
                </c:pt>
                <c:pt idx="4030">
                  <c:v>6.1610744033459564E-3</c:v>
                </c:pt>
                <c:pt idx="4031">
                  <c:v>6.1401243970534425E-3</c:v>
                </c:pt>
                <c:pt idx="4032">
                  <c:v>6.1191738264945172E-3</c:v>
                </c:pt>
                <c:pt idx="4033">
                  <c:v>6.0782226917112346E-3</c:v>
                </c:pt>
                <c:pt idx="4034">
                  <c:v>6.0172709927454413E-3</c:v>
                </c:pt>
                <c:pt idx="4035">
                  <c:v>5.9463187296392933E-3</c:v>
                </c:pt>
                <c:pt idx="4036">
                  <c:v>5.8753659024347298E-3</c:v>
                </c:pt>
                <c:pt idx="4037">
                  <c:v>5.8044125111736964E-3</c:v>
                </c:pt>
                <c:pt idx="4038">
                  <c:v>5.7334585558982513E-3</c:v>
                </c:pt>
                <c:pt idx="4039">
                  <c:v>5.6625040366503855E-3</c:v>
                </c:pt>
                <c:pt idx="4040">
                  <c:v>5.5915489534719984E-3</c:v>
                </c:pt>
                <c:pt idx="4041">
                  <c:v>5.5205933064051693E-3</c:v>
                </c:pt>
                <c:pt idx="4042">
                  <c:v>5.4496370954919236E-3</c:v>
                </c:pt>
                <c:pt idx="4043">
                  <c:v>5.3886803207739524E-3</c:v>
                </c:pt>
                <c:pt idx="4044">
                  <c:v>5.3377229822936956E-3</c:v>
                </c:pt>
                <c:pt idx="4045">
                  <c:v>5.2967650800928362E-3</c:v>
                </c:pt>
                <c:pt idx="4046">
                  <c:v>5.2458066142134123E-3</c:v>
                </c:pt>
                <c:pt idx="4047">
                  <c:v>5.2048475846973924E-3</c:v>
                </c:pt>
                <c:pt idx="4048">
                  <c:v>5.1538879915868684E-3</c:v>
                </c:pt>
                <c:pt idx="4049">
                  <c:v>5.1129278349237028E-3</c:v>
                </c:pt>
                <c:pt idx="4050">
                  <c:v>5.0619671147500581E-3</c:v>
                </c:pt>
                <c:pt idx="4051">
                  <c:v>5.0210058311077055E-3</c:v>
                </c:pt>
                <c:pt idx="4052">
                  <c:v>4.9700439840388178E-3</c:v>
                </c:pt>
                <c:pt idx="4053">
                  <c:v>4.9290815735852644E-3</c:v>
                </c:pt>
                <c:pt idx="4054">
                  <c:v>4.8981185997891141E-3</c:v>
                </c:pt>
                <c:pt idx="4055">
                  <c:v>4.8671550626922244E-3</c:v>
                </c:pt>
                <c:pt idx="4056">
                  <c:v>4.826190962336746E-3</c:v>
                </c:pt>
                <c:pt idx="4057">
                  <c:v>4.795226298764662E-3</c:v>
                </c:pt>
                <c:pt idx="4058">
                  <c:v>4.7642610720177473E-3</c:v>
                </c:pt>
                <c:pt idx="4059">
                  <c:v>4.733295282138299E-3</c:v>
                </c:pt>
                <c:pt idx="4060">
                  <c:v>4.6923289291680437E-3</c:v>
                </c:pt>
                <c:pt idx="4061">
                  <c:v>4.6613620131490934E-3</c:v>
                </c:pt>
                <c:pt idx="4062">
                  <c:v>4.6303945341233934E-3</c:v>
                </c:pt>
                <c:pt idx="4063">
                  <c:v>4.5994264921329821E-3</c:v>
                </c:pt>
                <c:pt idx="4064">
                  <c:v>4.5884578872197063E-3</c:v>
                </c:pt>
                <c:pt idx="4065">
                  <c:v>4.5674887194257375E-3</c:v>
                </c:pt>
                <c:pt idx="4066">
                  <c:v>4.5565189887930013E-3</c:v>
                </c:pt>
                <c:pt idx="4067">
                  <c:v>4.5355486953635119E-3</c:v>
                </c:pt>
                <c:pt idx="4068">
                  <c:v>4.5245778391791447E-3</c:v>
                </c:pt>
                <c:pt idx="4069">
                  <c:v>4.5036064202819996E-3</c:v>
                </c:pt>
                <c:pt idx="4070">
                  <c:v>4.4926344387140084E-3</c:v>
                </c:pt>
                <c:pt idx="4071">
                  <c:v>4.4716618945172476E-3</c:v>
                </c:pt>
                <c:pt idx="4072">
                  <c:v>4.4606887877335147E-3</c:v>
                </c:pt>
                <c:pt idx="4073">
                  <c:v>4.4397151184049754E-3</c:v>
                </c:pt>
                <c:pt idx="4074">
                  <c:v>4.4087408865736309E-3</c:v>
                </c:pt>
                <c:pt idx="4075">
                  <c:v>4.3877660922812924E-3</c:v>
                </c:pt>
                <c:pt idx="4076">
                  <c:v>4.3567907355701136E-3</c:v>
                </c:pt>
                <c:pt idx="4077">
                  <c:v>4.3258148164819332E-3</c:v>
                </c:pt>
                <c:pt idx="4078">
                  <c:v>4.3048383350589303E-3</c:v>
                </c:pt>
                <c:pt idx="4079">
                  <c:v>4.2738612913429891E-3</c:v>
                </c:pt>
                <c:pt idx="4080">
                  <c:v>4.2428836853760114E-3</c:v>
                </c:pt>
                <c:pt idx="4081">
                  <c:v>4.2219055172001418E-3</c:v>
                </c:pt>
                <c:pt idx="4082">
                  <c:v>4.1909267868572575E-3</c:v>
                </c:pt>
                <c:pt idx="4083">
                  <c:v>4.1699474943894324E-3</c:v>
                </c:pt>
                <c:pt idx="4084">
                  <c:v>4.1489676398386022E-3</c:v>
                </c:pt>
                <c:pt idx="4085">
                  <c:v>4.1279872232467133E-3</c:v>
                </c:pt>
                <c:pt idx="4086">
                  <c:v>4.1070062446558753E-3</c:v>
                </c:pt>
                <c:pt idx="4087">
                  <c:v>4.0760247041079778E-3</c:v>
                </c:pt>
                <c:pt idx="4088">
                  <c:v>4.0550426016451114E-3</c:v>
                </c:pt>
                <c:pt idx="4089">
                  <c:v>4.0340599373090702E-3</c:v>
                </c:pt>
                <c:pt idx="4090">
                  <c:v>4.0130767111420523E-3</c:v>
                </c:pt>
                <c:pt idx="4091">
                  <c:v>3.9920929231858863E-3</c:v>
                </c:pt>
                <c:pt idx="4092">
                  <c:v>3.9711085734826252E-3</c:v>
                </c:pt>
                <c:pt idx="4093">
                  <c:v>3.9501236620743405E-3</c:v>
                </c:pt>
                <c:pt idx="4094">
                  <c:v>3.9091381890028198E-3</c:v>
                </c:pt>
                <c:pt idx="4095">
                  <c:v>3.8781521543102548E-3</c:v>
                </c:pt>
                <c:pt idx="4096">
                  <c:v>3.8471655580385447E-3</c:v>
                </c:pt>
                <c:pt idx="4097">
                  <c:v>3.8161784002296267E-3</c:v>
                </c:pt>
                <c:pt idx="4098">
                  <c:v>3.7751906809256309E-3</c:v>
                </c:pt>
                <c:pt idx="4099">
                  <c:v>3.7442024001684052E-3</c:v>
                </c:pt>
                <c:pt idx="4100">
                  <c:v>3.7132135580000354E-3</c:v>
                </c:pt>
                <c:pt idx="4101">
                  <c:v>3.672224154462386E-3</c:v>
                </c:pt>
                <c:pt idx="4102">
                  <c:v>3.6412341895976602E-3</c:v>
                </c:pt>
                <c:pt idx="4103">
                  <c:v>3.6102436634475876E-3</c:v>
                </c:pt>
                <c:pt idx="4104">
                  <c:v>3.5792525760542648E-3</c:v>
                </c:pt>
                <c:pt idx="4105">
                  <c:v>3.5582609274598109E-3</c:v>
                </c:pt>
                <c:pt idx="4106">
                  <c:v>3.5272687177060336E-3</c:v>
                </c:pt>
                <c:pt idx="4107">
                  <c:v>3.4962759468349382E-3</c:v>
                </c:pt>
                <c:pt idx="4108">
                  <c:v>3.4752826148886067E-3</c:v>
                </c:pt>
                <c:pt idx="4109">
                  <c:v>3.4442887219089569E-3</c:v>
                </c:pt>
                <c:pt idx="4110">
                  <c:v>3.4132942679380445E-3</c:v>
                </c:pt>
                <c:pt idx="4111">
                  <c:v>3.3922992530177392E-3</c:v>
                </c:pt>
                <c:pt idx="4112">
                  <c:v>3.3613036771901602E-3</c:v>
                </c:pt>
                <c:pt idx="4113">
                  <c:v>3.3203075404972561E-3</c:v>
                </c:pt>
                <c:pt idx="4114">
                  <c:v>3.2693108429809525E-3</c:v>
                </c:pt>
                <c:pt idx="4115">
                  <c:v>3.208313584683228E-3</c:v>
                </c:pt>
                <c:pt idx="4116">
                  <c:v>3.1473157656462026E-3</c:v>
                </c:pt>
                <c:pt idx="4117">
                  <c:v>3.0863173859118249E-3</c:v>
                </c:pt>
                <c:pt idx="4118">
                  <c:v>3.0353184455219652E-3</c:v>
                </c:pt>
                <c:pt idx="4119">
                  <c:v>2.9743189445186891E-3</c:v>
                </c:pt>
                <c:pt idx="4120">
                  <c:v>2.9133188829440649E-3</c:v>
                </c:pt>
                <c:pt idx="4121">
                  <c:v>2.8523182608398982E-3</c:v>
                </c:pt>
                <c:pt idx="4122">
                  <c:v>2.8013170782483468E-3</c:v>
                </c:pt>
                <c:pt idx="4123">
                  <c:v>2.7703153352112752E-3</c:v>
                </c:pt>
                <c:pt idx="4124">
                  <c:v>2.7993130317707652E-3</c:v>
                </c:pt>
                <c:pt idx="4125">
                  <c:v>2.8183101679687406E-3</c:v>
                </c:pt>
                <c:pt idx="4126">
                  <c:v>2.837306743847239E-3</c:v>
                </c:pt>
                <c:pt idx="4127">
                  <c:v>2.8563027594482315E-3</c:v>
                </c:pt>
                <c:pt idx="4128">
                  <c:v>2.875298214813693E-3</c:v>
                </c:pt>
                <c:pt idx="4129">
                  <c:v>2.9042931099856092E-3</c:v>
                </c:pt>
                <c:pt idx="4130">
                  <c:v>2.9232874450060252E-3</c:v>
                </c:pt>
                <c:pt idx="4131">
                  <c:v>2.9422812199168592E-3</c:v>
                </c:pt>
                <c:pt idx="4132">
                  <c:v>2.9612744347601032E-3</c:v>
                </c:pt>
                <c:pt idx="4133">
                  <c:v>2.9802670895777567E-3</c:v>
                </c:pt>
                <c:pt idx="4134">
                  <c:v>2.9892591844117838E-3</c:v>
                </c:pt>
                <c:pt idx="4135">
                  <c:v>2.9982507193042629E-3</c:v>
                </c:pt>
                <c:pt idx="4136">
                  <c:v>3.0072416942971002E-3</c:v>
                </c:pt>
                <c:pt idx="4137">
                  <c:v>3.0162321094323041E-3</c:v>
                </c:pt>
                <c:pt idx="4138">
                  <c:v>3.0252219647518602E-3</c:v>
                </c:pt>
                <c:pt idx="4139">
                  <c:v>3.034211260297761E-3</c:v>
                </c:pt>
                <c:pt idx="4140">
                  <c:v>3.0431999961119983E-3</c:v>
                </c:pt>
                <c:pt idx="4141">
                  <c:v>3.0521881722365201E-3</c:v>
                </c:pt>
                <c:pt idx="4142">
                  <c:v>3.0611757887134268E-3</c:v>
                </c:pt>
                <c:pt idx="4143">
                  <c:v>3.1001628455845872E-3</c:v>
                </c:pt>
                <c:pt idx="4144">
                  <c:v>3.1791493428920681E-3</c:v>
                </c:pt>
                <c:pt idx="4145">
                  <c:v>3.2481352806778634E-3</c:v>
                </c:pt>
                <c:pt idx="4146">
                  <c:v>3.3271206589837736E-3</c:v>
                </c:pt>
                <c:pt idx="4147">
                  <c:v>3.4061054778520092E-3</c:v>
                </c:pt>
                <c:pt idx="4148">
                  <c:v>3.4850897373244413E-3</c:v>
                </c:pt>
                <c:pt idx="4149">
                  <c:v>3.5540734374431004E-3</c:v>
                </c:pt>
                <c:pt idx="4150">
                  <c:v>3.6330565782500229E-3</c:v>
                </c:pt>
                <c:pt idx="4151">
                  <c:v>3.7120391597871292E-3</c:v>
                </c:pt>
                <c:pt idx="4152">
                  <c:v>3.791021182096432E-3</c:v>
                </c:pt>
                <c:pt idx="4153">
                  <c:v>3.880002645219871E-3</c:v>
                </c:pt>
                <c:pt idx="4154">
                  <c:v>3.9889835491994921E-3</c:v>
                </c:pt>
                <c:pt idx="4155">
                  <c:v>4.1079638940772333E-3</c:v>
                </c:pt>
                <c:pt idx="4156">
                  <c:v>4.2169436798951514E-3</c:v>
                </c:pt>
                <c:pt idx="4157">
                  <c:v>4.3259229066952287E-3</c:v>
                </c:pt>
                <c:pt idx="4158">
                  <c:v>4.4449015745193794E-3</c:v>
                </c:pt>
                <c:pt idx="4159">
                  <c:v>4.5538796834097171E-3</c:v>
                </c:pt>
                <c:pt idx="4160">
                  <c:v>4.6728572334080176E-3</c:v>
                </c:pt>
                <c:pt idx="4161">
                  <c:v>4.7818342245564971E-3</c:v>
                </c:pt>
                <c:pt idx="4162">
                  <c:v>4.8908106568969646E-3</c:v>
                </c:pt>
                <c:pt idx="4163">
                  <c:v>5.0197865304715313E-3</c:v>
                </c:pt>
                <c:pt idx="4164">
                  <c:v>5.1487618453221673E-3</c:v>
                </c:pt>
                <c:pt idx="4165">
                  <c:v>5.2777366014907824E-3</c:v>
                </c:pt>
                <c:pt idx="4166">
                  <c:v>5.4067107990194534E-3</c:v>
                </c:pt>
                <c:pt idx="4167">
                  <c:v>5.545684437950088E-3</c:v>
                </c:pt>
                <c:pt idx="4168">
                  <c:v>5.6746575183247439E-3</c:v>
                </c:pt>
                <c:pt idx="4169">
                  <c:v>5.8036300401853591E-3</c:v>
                </c:pt>
                <c:pt idx="4170">
                  <c:v>5.9326020035740546E-3</c:v>
                </c:pt>
                <c:pt idx="4171">
                  <c:v>6.0615734085325964E-3</c:v>
                </c:pt>
                <c:pt idx="4172">
                  <c:v>6.2005442551031457E-3</c:v>
                </c:pt>
                <c:pt idx="4173">
                  <c:v>6.3195145433275757E-3</c:v>
                </c:pt>
                <c:pt idx="4174">
                  <c:v>6.4284842732479641E-3</c:v>
                </c:pt>
                <c:pt idx="4175">
                  <c:v>6.5474534449062914E-3</c:v>
                </c:pt>
                <c:pt idx="4176">
                  <c:v>6.6564220583444911E-3</c:v>
                </c:pt>
                <c:pt idx="4177">
                  <c:v>6.7753901136046483E-3</c:v>
                </c:pt>
                <c:pt idx="4178">
                  <c:v>6.8843576107285032E-3</c:v>
                </c:pt>
                <c:pt idx="4179">
                  <c:v>6.9933245497583504E-3</c:v>
                </c:pt>
                <c:pt idx="4180">
                  <c:v>7.1122909307360423E-3</c:v>
                </c:pt>
                <c:pt idx="4181">
                  <c:v>7.2212567537035871E-3</c:v>
                </c:pt>
                <c:pt idx="4182">
                  <c:v>7.3402220187029233E-3</c:v>
                </c:pt>
                <c:pt idx="4183">
                  <c:v>7.4291867257760434E-3</c:v>
                </c:pt>
                <c:pt idx="4184">
                  <c:v>7.4981508749649714E-3</c:v>
                </c:pt>
                <c:pt idx="4185">
                  <c:v>7.5671144663117251E-3</c:v>
                </c:pt>
                <c:pt idx="4186">
                  <c:v>7.6360774998583073E-3</c:v>
                </c:pt>
                <c:pt idx="4187">
                  <c:v>7.7050399756466593E-3</c:v>
                </c:pt>
                <c:pt idx="4188">
                  <c:v>7.7740018937187518E-3</c:v>
                </c:pt>
                <c:pt idx="4189">
                  <c:v>7.8429632541165174E-3</c:v>
                </c:pt>
                <c:pt idx="4190">
                  <c:v>7.9219240568820515E-3</c:v>
                </c:pt>
                <c:pt idx="4191">
                  <c:v>7.9908843020572995E-3</c:v>
                </c:pt>
                <c:pt idx="4192">
                  <c:v>8.0598439896843264E-3</c:v>
                </c:pt>
                <c:pt idx="4193">
                  <c:v>8.128803119804906E-3</c:v>
                </c:pt>
                <c:pt idx="4194">
                  <c:v>8.1977616924612251E-3</c:v>
                </c:pt>
                <c:pt idx="4195">
                  <c:v>8.2667197076952727E-3</c:v>
                </c:pt>
                <c:pt idx="4196">
                  <c:v>8.3356771655490151E-3</c:v>
                </c:pt>
                <c:pt idx="4197">
                  <c:v>8.4046340660643652E-3</c:v>
                </c:pt>
                <c:pt idx="4198">
                  <c:v>8.4735904092833065E-3</c:v>
                </c:pt>
                <c:pt idx="4199">
                  <c:v>8.5525461952479249E-3</c:v>
                </c:pt>
                <c:pt idx="4200">
                  <c:v>8.6215014239999759E-3</c:v>
                </c:pt>
                <c:pt idx="4201">
                  <c:v>8.6904560955818593E-3</c:v>
                </c:pt>
                <c:pt idx="4202">
                  <c:v>8.7594102100353351E-3</c:v>
                </c:pt>
                <c:pt idx="4203">
                  <c:v>8.7983637674020933E-3</c:v>
                </c:pt>
                <c:pt idx="4204">
                  <c:v>8.8273167677247206E-3</c:v>
                </c:pt>
                <c:pt idx="4205">
                  <c:v>8.8462692110448243E-3</c:v>
                </c:pt>
                <c:pt idx="4206">
                  <c:v>8.865221097404466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786E-3</c:v>
                </c:pt>
                <c:pt idx="4215">
                  <c:v>8.9457630183483079E-3</c:v>
                </c:pt>
                <c:pt idx="4216">
                  <c:v>8.9247093374125747E-3</c:v>
                </c:pt>
                <c:pt idx="4217">
                  <c:v>8.9036550999784768E-3</c:v>
                </c:pt>
                <c:pt idx="4218">
                  <c:v>8.8826003060876509E-3</c:v>
                </c:pt>
                <c:pt idx="4219">
                  <c:v>8.8615449557822457E-3</c:v>
                </c:pt>
                <c:pt idx="4220">
                  <c:v>8.8404890491040871E-3</c:v>
                </c:pt>
                <c:pt idx="4221">
                  <c:v>8.8194325860954208E-3</c:v>
                </c:pt>
                <c:pt idx="4222">
                  <c:v>8.7983755667979113E-3</c:v>
                </c:pt>
                <c:pt idx="4223">
                  <c:v>8.7773179912538912E-3</c:v>
                </c:pt>
                <c:pt idx="4224">
                  <c:v>8.756259859505287E-3</c:v>
                </c:pt>
                <c:pt idx="4225">
                  <c:v>8.735201171593765E-3</c:v>
                </c:pt>
                <c:pt idx="4226">
                  <c:v>8.7141419275616524E-3</c:v>
                </c:pt>
                <c:pt idx="4227">
                  <c:v>8.6930821274508203E-3</c:v>
                </c:pt>
                <c:pt idx="4228">
                  <c:v>8.6720217713032767E-3</c:v>
                </c:pt>
                <c:pt idx="4229">
                  <c:v>8.6509608591610887E-3</c:v>
                </c:pt>
                <c:pt idx="4230">
                  <c:v>8.6198993910660479E-3</c:v>
                </c:pt>
                <c:pt idx="4231">
                  <c:v>8.5988373670603246E-3</c:v>
                </c:pt>
                <c:pt idx="4232">
                  <c:v>8.5777747871857227E-3</c:v>
                </c:pt>
                <c:pt idx="4233">
                  <c:v>8.5567116514843767E-3</c:v>
                </c:pt>
                <c:pt idx="4234">
                  <c:v>8.5156479599983563E-3</c:v>
                </c:pt>
                <c:pt idx="4235">
                  <c:v>8.4845837127693526E-3</c:v>
                </c:pt>
                <c:pt idx="4236">
                  <c:v>8.4535189098395268E-3</c:v>
                </c:pt>
                <c:pt idx="4237">
                  <c:v>8.4124535512509792E-3</c:v>
                </c:pt>
                <c:pt idx="4238">
                  <c:v>8.3813876370455228E-3</c:v>
                </c:pt>
                <c:pt idx="4239">
                  <c:v>8.3503211672651505E-3</c:v>
                </c:pt>
                <c:pt idx="4240">
                  <c:v>8.3192541419520368E-3</c:v>
                </c:pt>
                <c:pt idx="4241">
                  <c:v>8.2781865611479943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555E-3</c:v>
                </c:pt>
                <c:pt idx="4251">
                  <c:v>7.9474802103465282E-3</c:v>
                </c:pt>
                <c:pt idx="4252">
                  <c:v>7.9064065219139924E-3</c:v>
                </c:pt>
                <c:pt idx="4253">
                  <c:v>7.8453322784944324E-3</c:v>
                </c:pt>
                <c:pt idx="4254">
                  <c:v>7.7642574801299134E-3</c:v>
                </c:pt>
                <c:pt idx="4255">
                  <c:v>7.6831821268622414E-3</c:v>
                </c:pt>
                <c:pt idx="4256">
                  <c:v>7.6021062187335564E-3</c:v>
                </c:pt>
                <c:pt idx="4257">
                  <c:v>7.5110297557858547E-3</c:v>
                </c:pt>
                <c:pt idx="4258">
                  <c:v>7.4299527380609813E-3</c:v>
                </c:pt>
                <c:pt idx="4259">
                  <c:v>7.348875165601074E-3</c:v>
                </c:pt>
                <c:pt idx="4260">
                  <c:v>7.2677970384480428E-3</c:v>
                </c:pt>
                <c:pt idx="4261">
                  <c:v>7.1867183566438914E-3</c:v>
                </c:pt>
                <c:pt idx="4262">
                  <c:v>7.1056391202306123E-3</c:v>
                </c:pt>
                <c:pt idx="4263">
                  <c:v>7.0145593292501029E-3</c:v>
                </c:pt>
                <c:pt idx="4264">
                  <c:v>6.9134789837446385E-3</c:v>
                </c:pt>
                <c:pt idx="4265">
                  <c:v>6.8223980837558134E-3</c:v>
                </c:pt>
                <c:pt idx="4266">
                  <c:v>6.7313166293258338E-3</c:v>
                </c:pt>
                <c:pt idx="4267">
                  <c:v>6.6302346204966814E-3</c:v>
                </c:pt>
                <c:pt idx="4268">
                  <c:v>6.5391520573103434E-3</c:v>
                </c:pt>
                <c:pt idx="4269">
                  <c:v>6.43806893980886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91E-3</c:v>
                </c:pt>
                <c:pt idx="4279">
                  <c:v>5.0872072866937814E-3</c:v>
                </c:pt>
                <c:pt idx="4280">
                  <c:v>4.9361180744959821E-3</c:v>
                </c:pt>
                <c:pt idx="4281">
                  <c:v>4.7750283084869172E-3</c:v>
                </c:pt>
                <c:pt idx="4282">
                  <c:v>4.6239379887084405E-3</c:v>
                </c:pt>
                <c:pt idx="4283">
                  <c:v>4.4428471152026944E-3</c:v>
                </c:pt>
                <c:pt idx="4284">
                  <c:v>4.2617556880114038E-3</c:v>
                </c:pt>
                <c:pt idx="4285">
                  <c:v>4.0706637071767802E-3</c:v>
                </c:pt>
                <c:pt idx="4286">
                  <c:v>3.8795711727406812E-3</c:v>
                </c:pt>
                <c:pt idx="4287">
                  <c:v>3.6984780847451881E-3</c:v>
                </c:pt>
                <c:pt idx="4288">
                  <c:v>3.5073844432322856E-3</c:v>
                </c:pt>
                <c:pt idx="4289">
                  <c:v>3.3262902482438812E-3</c:v>
                </c:pt>
                <c:pt idx="4290">
                  <c:v>3.1351954998220552E-3</c:v>
                </c:pt>
                <c:pt idx="4291">
                  <c:v>2.9541001980087091E-3</c:v>
                </c:pt>
                <c:pt idx="4292">
                  <c:v>2.7630043428458822E-3</c:v>
                </c:pt>
                <c:pt idx="4293">
                  <c:v>2.581907934375488E-3</c:v>
                </c:pt>
                <c:pt idx="4294">
                  <c:v>2.4108109726396487E-3</c:v>
                </c:pt>
                <c:pt idx="4295">
                  <c:v>2.2397134576802452E-3</c:v>
                </c:pt>
                <c:pt idx="4296">
                  <c:v>2.0586153895393311E-3</c:v>
                </c:pt>
                <c:pt idx="4297">
                  <c:v>1.8875167682588629E-3</c:v>
                </c:pt>
                <c:pt idx="4298">
                  <c:v>1.7164175938808449E-3</c:v>
                </c:pt>
                <c:pt idx="4299">
                  <c:v>1.5353178664472154E-3</c:v>
                </c:pt>
                <c:pt idx="4300">
                  <c:v>1.3642175860000159E-3</c:v>
                </c:pt>
                <c:pt idx="4301">
                  <c:v>1.1931167525811861E-3</c:v>
                </c:pt>
                <c:pt idx="4302">
                  <c:v>1.0120153662327835E-3</c:v>
                </c:pt>
                <c:pt idx="4303">
                  <c:v>9.0091342699678736E-4</c:v>
                </c:pt>
                <c:pt idx="4304">
                  <c:v>8.0981093491508394E-4</c:v>
                </c:pt>
                <c:pt idx="4305">
                  <c:v>7.1870789002975732E-4</c:v>
                </c:pt>
                <c:pt idx="4306">
                  <c:v>6.2760429238279509E-4</c:v>
                </c:pt>
                <c:pt idx="4307">
                  <c:v>5.4650014201612933E-4</c:v>
                </c:pt>
                <c:pt idx="4308">
                  <c:v>4.5539543897182844E-4</c:v>
                </c:pt>
                <c:pt idx="4309">
                  <c:v>3.6429018329173663E-4</c:v>
                </c:pt>
                <c:pt idx="4310">
                  <c:v>2.7318437501799896E-4</c:v>
                </c:pt>
                <c:pt idx="4311">
                  <c:v>1.8207801419254006E-4</c:v>
                </c:pt>
                <c:pt idx="4312">
                  <c:v>1.0097110085732781E-4</c:v>
                </c:pt>
                <c:pt idx="4313">
                  <c:v>6.9863635054402421E-5</c:v>
                </c:pt>
                <c:pt idx="4314">
                  <c:v>7.8755616825688346E-5</c:v>
                </c:pt>
                <c:pt idx="4315">
                  <c:v>8.7647046213224568E-5</c:v>
                </c:pt>
                <c:pt idx="4316">
                  <c:v>9.6537923259005612E-5</c:v>
                </c:pt>
                <c:pt idx="4317">
                  <c:v>1.0542824800499621E-4</c:v>
                </c:pt>
                <c:pt idx="4318">
                  <c:v>1.1431802049313849E-4</c:v>
                </c:pt>
                <c:pt idx="4319">
                  <c:v>1.2320724076550501E-4</c:v>
                </c:pt>
                <c:pt idx="4320">
                  <c:v>1.3209590886401081E-4</c:v>
                </c:pt>
                <c:pt idx="4321">
                  <c:v>1.4098402483070371E-4</c:v>
                </c:pt>
                <c:pt idx="4322">
                  <c:v>1.4987158870752396E-4</c:v>
                </c:pt>
                <c:pt idx="4323">
                  <c:v>2.3875860053648856E-4</c:v>
                </c:pt>
                <c:pt idx="4324">
                  <c:v>3.6764506035955052E-4</c:v>
                </c:pt>
                <c:pt idx="4325">
                  <c:v>4.8653096821874123E-4</c:v>
                </c:pt>
                <c:pt idx="4326">
                  <c:v>6.1541632415604308E-4</c:v>
                </c:pt>
                <c:pt idx="4327">
                  <c:v>7.4430112821344924E-4</c:v>
                </c:pt>
                <c:pt idx="4328">
                  <c:v>8.6318538043292728E-4</c:v>
                </c:pt>
                <c:pt idx="4329">
                  <c:v>9.9206908085643043E-4</c:v>
                </c:pt>
                <c:pt idx="4330">
                  <c:v>1.1209522295260008E-3</c:v>
                </c:pt>
                <c:pt idx="4331">
                  <c:v>1.2398348264836545E-3</c:v>
                </c:pt>
                <c:pt idx="4332">
                  <c:v>1.3687168717713303E-3</c:v>
                </c:pt>
                <c:pt idx="4333">
                  <c:v>1.4575983654309677E-3</c:v>
                </c:pt>
                <c:pt idx="4334">
                  <c:v>1.5264793075046299E-3</c:v>
                </c:pt>
                <c:pt idx="4335">
                  <c:v>1.5953596980342322E-3</c:v>
                </c:pt>
                <c:pt idx="4336">
                  <c:v>1.6642395370619176E-3</c:v>
                </c:pt>
                <c:pt idx="4337">
                  <c:v>1.7331188246295234E-3</c:v>
                </c:pt>
                <c:pt idx="4338">
                  <c:v>1.8019975607790901E-3</c:v>
                </c:pt>
                <c:pt idx="4339">
                  <c:v>1.8708757455525946E-3</c:v>
                </c:pt>
                <c:pt idx="4340">
                  <c:v>1.9397533789920326E-3</c:v>
                </c:pt>
                <c:pt idx="4341">
                  <c:v>2.0086304611393502E-3</c:v>
                </c:pt>
                <c:pt idx="4342">
                  <c:v>2.0875069920366276E-3</c:v>
                </c:pt>
                <c:pt idx="4343">
                  <c:v>2.1063829717258291E-3</c:v>
                </c:pt>
                <c:pt idx="4344">
                  <c:v>2.115258400248825E-3</c:v>
                </c:pt>
                <c:pt idx="4345">
                  <c:v>2.1241332776478585E-3</c:v>
                </c:pt>
                <c:pt idx="4346">
                  <c:v>2.1330076039645651E-3</c:v>
                </c:pt>
                <c:pt idx="4347">
                  <c:v>2.1418813792411801E-3</c:v>
                </c:pt>
                <c:pt idx="4348">
                  <c:v>2.1507546035196279E-3</c:v>
                </c:pt>
                <c:pt idx="4349">
                  <c:v>2.1596272768419629E-3</c:v>
                </c:pt>
                <c:pt idx="4350">
                  <c:v>2.1684993992500401E-3</c:v>
                </c:pt>
                <c:pt idx="4351">
                  <c:v>2.17737097078596E-3</c:v>
                </c:pt>
                <c:pt idx="4352">
                  <c:v>2.1862419914916182E-3</c:v>
                </c:pt>
                <c:pt idx="4353">
                  <c:v>2.2051124614090411E-3</c:v>
                </c:pt>
                <c:pt idx="4354">
                  <c:v>2.213982380580265E-3</c:v>
                </c:pt>
                <c:pt idx="4355">
                  <c:v>2.2328517490472211E-3</c:v>
                </c:pt>
                <c:pt idx="4356">
                  <c:v>2.2517205668519725E-3</c:v>
                </c:pt>
                <c:pt idx="4357">
                  <c:v>2.2605888340363959E-3</c:v>
                </c:pt>
                <c:pt idx="4358">
                  <c:v>2.2794565506425615E-3</c:v>
                </c:pt>
                <c:pt idx="4359">
                  <c:v>2.2883237167124924E-3</c:v>
                </c:pt>
                <c:pt idx="4360">
                  <c:v>2.3071903322880605E-3</c:v>
                </c:pt>
                <c:pt idx="4361">
                  <c:v>2.3260563974112627E-3</c:v>
                </c:pt>
                <c:pt idx="4362">
                  <c:v>2.3349219121241716E-3</c:v>
                </c:pt>
                <c:pt idx="4363">
                  <c:v>2.3537868764687275E-3</c:v>
                </c:pt>
                <c:pt idx="4364">
                  <c:v>2.3726512904869435E-3</c:v>
                </c:pt>
                <c:pt idx="4365">
                  <c:v>2.3815151542207758E-3</c:v>
                </c:pt>
                <c:pt idx="4366">
                  <c:v>2.4003784677122252E-3</c:v>
                </c:pt>
                <c:pt idx="4367">
                  <c:v>2.4092412310032785E-3</c:v>
                </c:pt>
                <c:pt idx="4368">
                  <c:v>2.4281034441359824E-3</c:v>
                </c:pt>
                <c:pt idx="4369">
                  <c:v>2.4469651071521992E-3</c:v>
                </c:pt>
                <c:pt idx="4370">
                  <c:v>2.4558262200939942E-3</c:v>
                </c:pt>
                <c:pt idx="4371">
                  <c:v>2.4746867830033603E-3</c:v>
                </c:pt>
                <c:pt idx="4372">
                  <c:v>2.4835467959222666E-3</c:v>
                </c:pt>
                <c:pt idx="4373">
                  <c:v>2.4824062588928099E-3</c:v>
                </c:pt>
                <c:pt idx="4374">
                  <c:v>2.4612651719567997E-3</c:v>
                </c:pt>
                <c:pt idx="4375">
                  <c:v>2.4501235351562802E-3</c:v>
                </c:pt>
                <c:pt idx="4376">
                  <c:v>2.4289813485332771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935E-3</c:v>
                </c:pt>
                <c:pt idx="4387">
                  <c:v>2.3763810194037667E-3</c:v>
                </c:pt>
                <c:pt idx="4388">
                  <c:v>2.3852322381859204E-3</c:v>
                </c:pt>
                <c:pt idx="4389">
                  <c:v>2.3940829076913041E-3</c:v>
                </c:pt>
                <c:pt idx="4390">
                  <c:v>2.4029330279620367E-3</c:v>
                </c:pt>
                <c:pt idx="4391">
                  <c:v>2.4117825990400965E-3</c:v>
                </c:pt>
                <c:pt idx="4392">
                  <c:v>2.4206316209674479E-3</c:v>
                </c:pt>
                <c:pt idx="4393">
                  <c:v>2.4394800937861108E-3</c:v>
                </c:pt>
                <c:pt idx="4394">
                  <c:v>2.4483280175380652E-3</c:v>
                </c:pt>
                <c:pt idx="4395">
                  <c:v>2.4671753922652652E-3</c:v>
                </c:pt>
                <c:pt idx="4396">
                  <c:v>2.4760222180097435E-3</c:v>
                </c:pt>
                <c:pt idx="4397">
                  <c:v>2.4948684948134367E-3</c:v>
                </c:pt>
                <c:pt idx="4398">
                  <c:v>2.5137142227184238E-3</c:v>
                </c:pt>
                <c:pt idx="4399">
                  <c:v>2.5225594017665802E-3</c:v>
                </c:pt>
                <c:pt idx="4400">
                  <c:v>2.5414040319999892E-3</c:v>
                </c:pt>
                <c:pt idx="4401">
                  <c:v>2.5602481134605827E-3</c:v>
                </c:pt>
                <c:pt idx="4402">
                  <c:v>2.5690916461904066E-3</c:v>
                </c:pt>
                <c:pt idx="4403">
                  <c:v>2.5579346302314052E-3</c:v>
                </c:pt>
                <c:pt idx="4404">
                  <c:v>2.5467770656255259E-3</c:v>
                </c:pt>
                <c:pt idx="4405">
                  <c:v>2.5256189524147654E-3</c:v>
                </c:pt>
                <c:pt idx="4406">
                  <c:v>2.5144602906412017E-3</c:v>
                </c:pt>
                <c:pt idx="4407">
                  <c:v>2.5033010803467669E-3</c:v>
                </c:pt>
                <c:pt idx="4408">
                  <c:v>2.4821413215734001E-3</c:v>
                </c:pt>
                <c:pt idx="4409">
                  <c:v>2.4709810143631332E-3</c:v>
                </c:pt>
                <c:pt idx="4410">
                  <c:v>2.4498201587580259E-3</c:v>
                </c:pt>
                <c:pt idx="4411">
                  <c:v>2.4386587547999272E-3</c:v>
                </c:pt>
                <c:pt idx="4412">
                  <c:v>2.4174968025309704E-3</c:v>
                </c:pt>
                <c:pt idx="4413">
                  <c:v>2.3563343019930016E-3</c:v>
                </c:pt>
                <c:pt idx="4414">
                  <c:v>2.2751712532280812E-3</c:v>
                </c:pt>
                <c:pt idx="4415">
                  <c:v>2.204007656278221E-3</c:v>
                </c:pt>
                <c:pt idx="4416">
                  <c:v>2.1228435111853849E-3</c:v>
                </c:pt>
                <c:pt idx="4417">
                  <c:v>2.0516788179916201E-3</c:v>
                </c:pt>
                <c:pt idx="4418">
                  <c:v>1.9705135767388001E-3</c:v>
                </c:pt>
                <c:pt idx="4419">
                  <c:v>1.8993477874689278E-3</c:v>
                </c:pt>
                <c:pt idx="4420">
                  <c:v>1.8181814502240339E-3</c:v>
                </c:pt>
                <c:pt idx="4421">
                  <c:v>1.7470145650460931E-3</c:v>
                </c:pt>
                <c:pt idx="4422">
                  <c:v>1.6658471319771369E-3</c:v>
                </c:pt>
                <c:pt idx="4423">
                  <c:v>1.6246791510590441E-3</c:v>
                </c:pt>
                <c:pt idx="4424">
                  <c:v>1.5935106223339561E-3</c:v>
                </c:pt>
                <c:pt idx="4425">
                  <c:v>1.5523415458437839E-3</c:v>
                </c:pt>
                <c:pt idx="4426">
                  <c:v>1.5211719216304622E-3</c:v>
                </c:pt>
                <c:pt idx="4427">
                  <c:v>1.4900017497360507E-3</c:v>
                </c:pt>
                <c:pt idx="4428">
                  <c:v>1.4588310302025009E-3</c:v>
                </c:pt>
                <c:pt idx="4429">
                  <c:v>1.4176597630718181E-3</c:v>
                </c:pt>
                <c:pt idx="4430">
                  <c:v>1.3864879483860204E-3</c:v>
                </c:pt>
                <c:pt idx="4431">
                  <c:v>1.3553155861870754E-3</c:v>
                </c:pt>
                <c:pt idx="4432">
                  <c:v>1.3141426765169017E-3</c:v>
                </c:pt>
                <c:pt idx="4433">
                  <c:v>1.2029692194175934E-3</c:v>
                </c:pt>
                <c:pt idx="4434">
                  <c:v>1.0717952149310321E-3</c:v>
                </c:pt>
                <c:pt idx="4435">
                  <c:v>9.4062066309928097E-4</c:v>
                </c:pt>
                <c:pt idx="4436">
                  <c:v>8.0944556396431991E-4</c:v>
                </c:pt>
                <c:pt idx="4437">
                  <c:v>6.7826991756812284E-4</c:v>
                </c:pt>
                <c:pt idx="4438">
                  <c:v>5.4709372395267408E-4</c:v>
                </c:pt>
                <c:pt idx="4439">
                  <c:v>4.1591698315995894E-4</c:v>
                </c:pt>
                <c:pt idx="4440">
                  <c:v>2.8473969523199258E-4</c:v>
                </c:pt>
                <c:pt idx="4441">
                  <c:v>1.5356186021076024E-4</c:v>
                </c:pt>
                <c:pt idx="4442">
                  <c:v>2.238347813821061E-5</c:v>
                </c:pt>
                <c:pt idx="4443">
                  <c:v>-6.8795450943627133E-5</c:v>
                </c:pt>
                <c:pt idx="4444">
                  <c:v>-1.5997492699279525E-4</c:v>
                </c:pt>
                <c:pt idx="4445">
                  <c:v>-2.4115494996726478E-4</c:v>
                </c:pt>
                <c:pt idx="4446">
                  <c:v>-3.2233551982505408E-4</c:v>
                </c:pt>
                <c:pt idx="4447">
                  <c:v>-4.0351663652421976E-4</c:v>
                </c:pt>
                <c:pt idx="4448">
                  <c:v>-4.8469830002276524E-4</c:v>
                </c:pt>
                <c:pt idx="4449">
                  <c:v>-5.6588051027864372E-4</c:v>
                </c:pt>
                <c:pt idx="4450">
                  <c:v>-6.5706326725001958E-4</c:v>
                </c:pt>
                <c:pt idx="4451">
                  <c:v>-7.3824657089472192E-4</c:v>
                </c:pt>
                <c:pt idx="4452">
                  <c:v>-8.1943042117081058E-4</c:v>
                </c:pt>
                <c:pt idx="4453">
                  <c:v>-8.8061481803636266E-4</c:v>
                </c:pt>
                <c:pt idx="4454">
                  <c:v>-9.4179976144931528E-4</c:v>
                </c:pt>
                <c:pt idx="4455">
                  <c:v>-9.9298525136774546E-4</c:v>
                </c:pt>
                <c:pt idx="4456">
                  <c:v>-1.0541712877496499E-3</c:v>
                </c:pt>
                <c:pt idx="4457">
                  <c:v>-1.1153578705530164E-3</c:v>
                </c:pt>
                <c:pt idx="4458">
                  <c:v>-1.1765449997358617E-3</c:v>
                </c:pt>
                <c:pt idx="4459">
                  <c:v>-1.2277326752561657E-3</c:v>
                </c:pt>
                <c:pt idx="4460">
                  <c:v>-1.288920897071999E-3</c:v>
                </c:pt>
                <c:pt idx="4461">
                  <c:v>-1.3501096651413501E-3</c:v>
                </c:pt>
                <c:pt idx="4462">
                  <c:v>-1.4012989794222061E-3</c:v>
                </c:pt>
                <c:pt idx="4463">
                  <c:v>-1.3624888398726526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9112E-4</c:v>
                </c:pt>
                <c:pt idx="4473">
                  <c:v>-6.1441747446464002E-4</c:v>
                </c:pt>
                <c:pt idx="4474">
                  <c:v>-4.2561334000879112E-4</c:v>
                </c:pt>
                <c:pt idx="4475">
                  <c:v>-2.3680975121873451E-4</c:v>
                </c:pt>
                <c:pt idx="4476">
                  <c:v>-5.8006708052339016E-5</c:v>
                </c:pt>
                <c:pt idx="4477">
                  <c:v>1.3079578953237422E-4</c:v>
                </c:pt>
                <c:pt idx="4478">
                  <c:v>3.1959774157733212E-4</c:v>
                </c:pt>
                <c:pt idx="4479">
                  <c:v>4.9839914812455652E-4</c:v>
                </c:pt>
                <c:pt idx="4480">
                  <c:v>6.8720000921599245E-4</c:v>
                </c:pt>
                <c:pt idx="4481">
                  <c:v>8.7600032489371224E-4</c:v>
                </c:pt>
                <c:pt idx="4482">
                  <c:v>1.0648000951996579E-3</c:v>
                </c:pt>
                <c:pt idx="4483">
                  <c:v>1.3035993201758189E-3</c:v>
                </c:pt>
                <c:pt idx="4484">
                  <c:v>1.5523979998641761E-3</c:v>
                </c:pt>
                <c:pt idx="4485">
                  <c:v>1.7911961343067429E-3</c:v>
                </c:pt>
                <c:pt idx="4486">
                  <c:v>2.0399937235454652E-3</c:v>
                </c:pt>
                <c:pt idx="4487">
                  <c:v>2.2887907676224467E-3</c:v>
                </c:pt>
                <c:pt idx="4488">
                  <c:v>2.537587266579466E-3</c:v>
                </c:pt>
                <c:pt idx="4489">
                  <c:v>2.7863832204587276E-3</c:v>
                </c:pt>
                <c:pt idx="4490">
                  <c:v>3.0351786293020266E-3</c:v>
                </c:pt>
                <c:pt idx="4491">
                  <c:v>3.2739734931514892E-3</c:v>
                </c:pt>
                <c:pt idx="4492">
                  <c:v>3.5227678120490612E-3</c:v>
                </c:pt>
                <c:pt idx="4493">
                  <c:v>3.7215615860367373E-3</c:v>
                </c:pt>
                <c:pt idx="4494">
                  <c:v>3.9103548151564731E-3</c:v>
                </c:pt>
                <c:pt idx="4495">
                  <c:v>4.1091474994502924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924E-3</c:v>
                </c:pt>
                <c:pt idx="4507">
                  <c:v>6.2346172298373814E-3</c:v>
                </c:pt>
                <c:pt idx="4508">
                  <c:v>6.3834028352149933E-3</c:v>
                </c:pt>
                <c:pt idx="4509">
                  <c:v>6.5421878963545814E-3</c:v>
                </c:pt>
                <c:pt idx="4510">
                  <c:v>6.7009724132980524E-3</c:v>
                </c:pt>
                <c:pt idx="4511">
                  <c:v>6.8497563860873134E-3</c:v>
                </c:pt>
                <c:pt idx="4512">
                  <c:v>7.008539814764579E-3</c:v>
                </c:pt>
                <c:pt idx="4513">
                  <c:v>7.0073226993716195E-3</c:v>
                </c:pt>
                <c:pt idx="4514">
                  <c:v>6.9861050399505692E-3</c:v>
                </c:pt>
                <c:pt idx="4515">
                  <c:v>6.9748868365432674E-3</c:v>
                </c:pt>
                <c:pt idx="4516">
                  <c:v>6.9636680891918849E-3</c:v>
                </c:pt>
                <c:pt idx="4517">
                  <c:v>6.9424487979382861E-3</c:v>
                </c:pt>
                <c:pt idx="4518">
                  <c:v>6.9312289628244437E-3</c:v>
                </c:pt>
                <c:pt idx="4519">
                  <c:v>6.9100085838923186E-3</c:v>
                </c:pt>
                <c:pt idx="4520">
                  <c:v>6.8987876611840138E-3</c:v>
                </c:pt>
                <c:pt idx="4521">
                  <c:v>6.8775661947415275E-3</c:v>
                </c:pt>
                <c:pt idx="4522">
                  <c:v>6.8663441846067846E-3</c:v>
                </c:pt>
                <c:pt idx="4523">
                  <c:v>6.8051216308216934E-3</c:v>
                </c:pt>
                <c:pt idx="4524">
                  <c:v>6.7438985334284133E-3</c:v>
                </c:pt>
                <c:pt idx="4525">
                  <c:v>6.6726748924687733E-3</c:v>
                </c:pt>
                <c:pt idx="4526">
                  <c:v>6.6114507079848631E-3</c:v>
                </c:pt>
                <c:pt idx="4527">
                  <c:v>6.5502259800186901E-3</c:v>
                </c:pt>
                <c:pt idx="4528">
                  <c:v>6.4790007086121745E-3</c:v>
                </c:pt>
                <c:pt idx="4529">
                  <c:v>6.4177748938072099E-3</c:v>
                </c:pt>
                <c:pt idx="4530">
                  <c:v>6.3565485356460172E-3</c:v>
                </c:pt>
                <c:pt idx="4531">
                  <c:v>6.2853216341705173E-3</c:v>
                </c:pt>
                <c:pt idx="4532">
                  <c:v>6.224094189422491E-3</c:v>
                </c:pt>
                <c:pt idx="4533">
                  <c:v>6.1628662014441594E-3</c:v>
                </c:pt>
                <c:pt idx="4534">
                  <c:v>6.1016376702773822E-3</c:v>
                </c:pt>
                <c:pt idx="4535">
                  <c:v>6.0504085959642755E-3</c:v>
                </c:pt>
                <c:pt idx="4536">
                  <c:v>5.9891789785467024E-3</c:v>
                </c:pt>
                <c:pt idx="4537">
                  <c:v>5.9279488180667417E-3</c:v>
                </c:pt>
                <c:pt idx="4538">
                  <c:v>5.8667181145662904E-3</c:v>
                </c:pt>
                <c:pt idx="4539">
                  <c:v>5.8154868680873606E-3</c:v>
                </c:pt>
                <c:pt idx="4540">
                  <c:v>5.7542550786719975E-3</c:v>
                </c:pt>
                <c:pt idx="4541">
                  <c:v>5.6930227463621594E-3</c:v>
                </c:pt>
                <c:pt idx="4542">
                  <c:v>5.6417898711998184E-3</c:v>
                </c:pt>
                <c:pt idx="4543">
                  <c:v>5.670556453226977E-3</c:v>
                </c:pt>
                <c:pt idx="4544">
                  <c:v>5.6993224924856813E-3</c:v>
                </c:pt>
                <c:pt idx="4545">
                  <c:v>5.7380879890177594E-3</c:v>
                </c:pt>
                <c:pt idx="4546">
                  <c:v>5.7668529428653581E-3</c:v>
                </c:pt>
                <c:pt idx="4547">
                  <c:v>5.8056173540703814E-3</c:v>
                </c:pt>
                <c:pt idx="4548">
                  <c:v>5.8343812226748434E-3</c:v>
                </c:pt>
                <c:pt idx="4549">
                  <c:v>5.8631445487207475E-3</c:v>
                </c:pt>
                <c:pt idx="4550">
                  <c:v>5.9019073322500561E-3</c:v>
                </c:pt>
                <c:pt idx="4551">
                  <c:v>5.9306695733048077E-3</c:v>
                </c:pt>
                <c:pt idx="4552">
                  <c:v>5.9694312719268394E-3</c:v>
                </c:pt>
                <c:pt idx="4553">
                  <c:v>6.0281924281582484E-3</c:v>
                </c:pt>
                <c:pt idx="4554">
                  <c:v>6.0969530420411531E-3</c:v>
                </c:pt>
                <c:pt idx="4555">
                  <c:v>6.1557131136172633E-3</c:v>
                </c:pt>
                <c:pt idx="4556">
                  <c:v>6.2244726429287744E-3</c:v>
                </c:pt>
                <c:pt idx="4557">
                  <c:v>6.2832316300176355E-3</c:v>
                </c:pt>
                <c:pt idx="4558">
                  <c:v>6.3519900749257714E-3</c:v>
                </c:pt>
                <c:pt idx="4559">
                  <c:v>6.4107479776952525E-3</c:v>
                </c:pt>
                <c:pt idx="4560">
                  <c:v>6.4795053383680523E-3</c:v>
                </c:pt>
                <c:pt idx="4561">
                  <c:v>6.5382621569861302E-3</c:v>
                </c:pt>
                <c:pt idx="4562">
                  <c:v>6.6070184335913834E-3</c:v>
                </c:pt>
                <c:pt idx="4563">
                  <c:v>6.7557741682259254E-3</c:v>
                </c:pt>
                <c:pt idx="4564">
                  <c:v>6.9145293609317324E-3</c:v>
                </c:pt>
                <c:pt idx="4565">
                  <c:v>7.0732840117507904E-3</c:v>
                </c:pt>
                <c:pt idx="4566">
                  <c:v>7.2220381207250333E-3</c:v>
                </c:pt>
                <c:pt idx="4567">
                  <c:v>7.3807916878965143E-3</c:v>
                </c:pt>
                <c:pt idx="4568">
                  <c:v>7.5395447133071751E-3</c:v>
                </c:pt>
                <c:pt idx="4569">
                  <c:v>7.6882971969990249E-3</c:v>
                </c:pt>
                <c:pt idx="4570">
                  <c:v>7.8470491390140694E-3</c:v>
                </c:pt>
                <c:pt idx="4571">
                  <c:v>8.0058005393942276E-3</c:v>
                </c:pt>
                <c:pt idx="4572">
                  <c:v>8.1545513981814768E-3</c:v>
                </c:pt>
                <c:pt idx="4573">
                  <c:v>8.1933017154179368E-3</c:v>
                </c:pt>
                <c:pt idx="4574">
                  <c:v>8.2320514911455849E-3</c:v>
                </c:pt>
                <c:pt idx="4575">
                  <c:v>8.2708007254063028E-3</c:v>
                </c:pt>
                <c:pt idx="4576">
                  <c:v>8.3095494182422007E-3</c:v>
                </c:pt>
                <c:pt idx="4577">
                  <c:v>8.3582975696950227E-3</c:v>
                </c:pt>
                <c:pt idx="4578">
                  <c:v>8.3970451798070309E-3</c:v>
                </c:pt>
                <c:pt idx="4579">
                  <c:v>8.4357922486200353E-3</c:v>
                </c:pt>
                <c:pt idx="4580">
                  <c:v>8.4745387761760247E-3</c:v>
                </c:pt>
                <c:pt idx="4581">
                  <c:v>8.5132847625171426E-3</c:v>
                </c:pt>
                <c:pt idx="4582">
                  <c:v>8.5520302076854439E-3</c:v>
                </c:pt>
                <c:pt idx="4583">
                  <c:v>8.5607751117224296E-3</c:v>
                </c:pt>
                <c:pt idx="4584">
                  <c:v>8.5795194746706247E-3</c:v>
                </c:pt>
                <c:pt idx="4585">
                  <c:v>8.598263296571703E-3</c:v>
                </c:pt>
                <c:pt idx="4586">
                  <c:v>8.607006577467954E-3</c:v>
                </c:pt>
                <c:pt idx="4587">
                  <c:v>8.6257493174010883E-3</c:v>
                </c:pt>
                <c:pt idx="4588">
                  <c:v>8.6344915164130506E-3</c:v>
                </c:pt>
                <c:pt idx="4589">
                  <c:v>8.6532331745461568E-3</c:v>
                </c:pt>
                <c:pt idx="4590">
                  <c:v>8.6719742918420547E-3</c:v>
                </c:pt>
                <c:pt idx="4591">
                  <c:v>8.6807148683428776E-3</c:v>
                </c:pt>
                <c:pt idx="4592">
                  <c:v>8.6994549040906727E-3</c:v>
                </c:pt>
                <c:pt idx="4593">
                  <c:v>8.6281943991273567E-3</c:v>
                </c:pt>
                <c:pt idx="4594">
                  <c:v>8.5569333534948767E-3</c:v>
                </c:pt>
                <c:pt idx="4595">
                  <c:v>8.4856717672352547E-3</c:v>
                </c:pt>
                <c:pt idx="4596">
                  <c:v>8.4144096403905577E-3</c:v>
                </c:pt>
                <c:pt idx="4597">
                  <c:v>8.3431469730027592E-3</c:v>
                </c:pt>
                <c:pt idx="4598">
                  <c:v>8.271883765113619E-3</c:v>
                </c:pt>
                <c:pt idx="4599">
                  <c:v>8.2006200167654246E-3</c:v>
                </c:pt>
                <c:pt idx="4600">
                  <c:v>8.1293557280000001E-3</c:v>
                </c:pt>
                <c:pt idx="4601">
                  <c:v>8.0580908988594248E-3</c:v>
                </c:pt>
                <c:pt idx="4602">
                  <c:v>7.9868255293855939E-3</c:v>
                </c:pt>
                <c:pt idx="4603">
                  <c:v>7.8555596196206324E-3</c:v>
                </c:pt>
                <c:pt idx="4604">
                  <c:v>7.734293169606386E-3</c:v>
                </c:pt>
                <c:pt idx="4605">
                  <c:v>7.613026179384752E-3</c:v>
                </c:pt>
                <c:pt idx="4606">
                  <c:v>7.4817586489979914E-3</c:v>
                </c:pt>
                <c:pt idx="4607">
                  <c:v>7.3604905784879476E-3</c:v>
                </c:pt>
                <c:pt idx="4608">
                  <c:v>7.2292219678965824E-3</c:v>
                </c:pt>
                <c:pt idx="4609">
                  <c:v>7.1079528172659345E-3</c:v>
                </c:pt>
                <c:pt idx="4610">
                  <c:v>6.9766831266380482E-3</c:v>
                </c:pt>
                <c:pt idx="4611">
                  <c:v>6.8554128960547373E-3</c:v>
                </c:pt>
                <c:pt idx="4612">
                  <c:v>6.7241421255581826E-3</c:v>
                </c:pt>
                <c:pt idx="4613">
                  <c:v>6.5828708151902124E-3</c:v>
                </c:pt>
                <c:pt idx="4614">
                  <c:v>6.441598964992936E-3</c:v>
                </c:pt>
                <c:pt idx="4615">
                  <c:v>6.2903265750082482E-3</c:v>
                </c:pt>
                <c:pt idx="4616">
                  <c:v>6.1490536452781987E-3</c:v>
                </c:pt>
                <c:pt idx="4617">
                  <c:v>6.0077801758448134E-3</c:v>
                </c:pt>
                <c:pt idx="4618">
                  <c:v>5.8665061667499685E-3</c:v>
                </c:pt>
                <c:pt idx="4619">
                  <c:v>5.7152316180357314E-3</c:v>
                </c:pt>
                <c:pt idx="4620">
                  <c:v>5.5739565297440183E-3</c:v>
                </c:pt>
                <c:pt idx="4621">
                  <c:v>5.4326809019169314E-3</c:v>
                </c:pt>
                <c:pt idx="4622">
                  <c:v>5.2914047345963434E-3</c:v>
                </c:pt>
                <c:pt idx="4623">
                  <c:v>5.1601280278242567E-3</c:v>
                </c:pt>
                <c:pt idx="4624">
                  <c:v>5.0288507816427831E-3</c:v>
                </c:pt>
                <c:pt idx="4625">
                  <c:v>4.887572996093742E-3</c:v>
                </c:pt>
                <c:pt idx="4626">
                  <c:v>4.7562946712192723E-3</c:v>
                </c:pt>
                <c:pt idx="4627">
                  <c:v>4.625015807061224E-3</c:v>
                </c:pt>
                <c:pt idx="4628">
                  <c:v>4.4937364036617558E-3</c:v>
                </c:pt>
                <c:pt idx="4629">
                  <c:v>4.3624564610626193E-3</c:v>
                </c:pt>
                <c:pt idx="4630">
                  <c:v>4.2311759793060011E-3</c:v>
                </c:pt>
                <c:pt idx="4631">
                  <c:v>4.0998949584337974E-3</c:v>
                </c:pt>
                <c:pt idx="4632">
                  <c:v>3.9786133984880956E-3</c:v>
                </c:pt>
                <c:pt idx="4633">
                  <c:v>3.9173312995107708E-3</c:v>
                </c:pt>
                <c:pt idx="4634">
                  <c:v>3.8560486615438427E-3</c:v>
                </c:pt>
                <c:pt idx="4635">
                  <c:v>3.8047654846292667E-3</c:v>
                </c:pt>
                <c:pt idx="4636">
                  <c:v>3.7434817688091412E-3</c:v>
                </c:pt>
                <c:pt idx="4637">
                  <c:v>3.6821975141253594E-3</c:v>
                </c:pt>
                <c:pt idx="4638">
                  <c:v>3.6209127206198897E-3</c:v>
                </c:pt>
                <c:pt idx="4639">
                  <c:v>3.569627388334792E-3</c:v>
                </c:pt>
                <c:pt idx="4640">
                  <c:v>3.5083415173120607E-3</c:v>
                </c:pt>
                <c:pt idx="4641">
                  <c:v>3.4470551075935782E-3</c:v>
                </c:pt>
                <c:pt idx="4642">
                  <c:v>3.385768159221425E-3</c:v>
                </c:pt>
                <c:pt idx="4643">
                  <c:v>3.3344806722375889E-3</c:v>
                </c:pt>
                <c:pt idx="4644">
                  <c:v>3.2731926466840503E-3</c:v>
                </c:pt>
                <c:pt idx="4645">
                  <c:v>3.2119040826027708E-3</c:v>
                </c:pt>
                <c:pt idx="4646">
                  <c:v>3.1606149800357812E-3</c:v>
                </c:pt>
                <c:pt idx="4647">
                  <c:v>3.0993253390249609E-3</c:v>
                </c:pt>
                <c:pt idx="4648">
                  <c:v>3.0380351596124692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619E-3</c:v>
                </c:pt>
                <c:pt idx="4657">
                  <c:v>2.9163993237482067E-3</c:v>
                </c:pt>
                <c:pt idx="4658">
                  <c:v>2.9351037626273798E-3</c:v>
                </c:pt>
                <c:pt idx="4659">
                  <c:v>2.9638076635666467E-3</c:v>
                </c:pt>
                <c:pt idx="4660">
                  <c:v>2.9825110266080202E-3</c:v>
                </c:pt>
                <c:pt idx="4661">
                  <c:v>3.0012138517934929E-3</c:v>
                </c:pt>
                <c:pt idx="4662">
                  <c:v>3.0199161391649687E-3</c:v>
                </c:pt>
                <c:pt idx="4663">
                  <c:v>3.058617888764568E-3</c:v>
                </c:pt>
                <c:pt idx="4664">
                  <c:v>3.0873191006341636E-3</c:v>
                </c:pt>
                <c:pt idx="4665">
                  <c:v>3.1260197748158042E-3</c:v>
                </c:pt>
                <c:pt idx="4666">
                  <c:v>3.1547199113514334E-3</c:v>
                </c:pt>
                <c:pt idx="4667">
                  <c:v>3.1934195102830691E-3</c:v>
                </c:pt>
                <c:pt idx="4668">
                  <c:v>3.2221185716527477E-3</c:v>
                </c:pt>
                <c:pt idx="4669">
                  <c:v>3.2608170955024194E-3</c:v>
                </c:pt>
                <c:pt idx="4670">
                  <c:v>3.2895150818740256E-3</c:v>
                </c:pt>
                <c:pt idx="4671">
                  <c:v>3.3182125308095782E-3</c:v>
                </c:pt>
                <c:pt idx="4672">
                  <c:v>3.3569094423511001E-3</c:v>
                </c:pt>
                <c:pt idx="4673">
                  <c:v>3.4256058165405556E-3</c:v>
                </c:pt>
                <c:pt idx="4674">
                  <c:v>3.48430165341998E-3</c:v>
                </c:pt>
                <c:pt idx="4675">
                  <c:v>3.5529969530312955E-3</c:v>
                </c:pt>
                <c:pt idx="4676">
                  <c:v>3.6116917154165058E-3</c:v>
                </c:pt>
                <c:pt idx="4677">
                  <c:v>3.6803859406176285E-3</c:v>
                </c:pt>
                <c:pt idx="4678">
                  <c:v>3.7390796286765806E-3</c:v>
                </c:pt>
                <c:pt idx="4679">
                  <c:v>3.807772779635398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769E-3</c:v>
                </c:pt>
                <c:pt idx="4691">
                  <c:v>4.4020487126143534E-3</c:v>
                </c:pt>
                <c:pt idx="4692">
                  <c:v>4.4507348850922534E-3</c:v>
                </c:pt>
                <c:pt idx="4693">
                  <c:v>4.4794205210579334E-3</c:v>
                </c:pt>
                <c:pt idx="4694">
                  <c:v>4.5081056205532599E-3</c:v>
                </c:pt>
                <c:pt idx="4695">
                  <c:v>4.5467901836203145E-3</c:v>
                </c:pt>
                <c:pt idx="4696">
                  <c:v>4.5754742103009394E-3</c:v>
                </c:pt>
                <c:pt idx="4697">
                  <c:v>4.6141577006372485E-3</c:v>
                </c:pt>
                <c:pt idx="4698">
                  <c:v>4.6428406546711884E-3</c:v>
                </c:pt>
                <c:pt idx="4699">
                  <c:v>4.6815230724447932E-3</c:v>
                </c:pt>
                <c:pt idx="4700">
                  <c:v>4.7102049540000334E-3</c:v>
                </c:pt>
                <c:pt idx="4701">
                  <c:v>4.7488862993788072E-3</c:v>
                </c:pt>
                <c:pt idx="4702">
                  <c:v>4.777567108623218E-3</c:v>
                </c:pt>
                <c:pt idx="4703">
                  <c:v>4.7862473817752481E-3</c:v>
                </c:pt>
                <c:pt idx="4704">
                  <c:v>4.8049271188766729E-3</c:v>
                </c:pt>
                <c:pt idx="4705">
                  <c:v>4.8136063199697432E-3</c:v>
                </c:pt>
                <c:pt idx="4706">
                  <c:v>4.8322849850963934E-3</c:v>
                </c:pt>
                <c:pt idx="4707">
                  <c:v>4.8509631142985973E-3</c:v>
                </c:pt>
                <c:pt idx="4708">
                  <c:v>4.8596407076182124E-3</c:v>
                </c:pt>
                <c:pt idx="4709">
                  <c:v>4.878317765097397E-3</c:v>
                </c:pt>
                <c:pt idx="4710">
                  <c:v>4.8969942867780059E-3</c:v>
                </c:pt>
                <c:pt idx="4711">
                  <c:v>4.905670272702182E-3</c:v>
                </c:pt>
                <c:pt idx="4712">
                  <c:v>4.9243457229117514E-3</c:v>
                </c:pt>
                <c:pt idx="4713">
                  <c:v>4.9430206374487529E-3</c:v>
                </c:pt>
                <c:pt idx="4714">
                  <c:v>4.9616950163552942E-3</c:v>
                </c:pt>
                <c:pt idx="4715">
                  <c:v>4.9903688596732434E-3</c:v>
                </c:pt>
                <c:pt idx="4716">
                  <c:v>5.0090421674446675E-3</c:v>
                </c:pt>
                <c:pt idx="4717">
                  <c:v>5.0277149397114345E-3</c:v>
                </c:pt>
                <c:pt idx="4718">
                  <c:v>5.0463871765155663E-3</c:v>
                </c:pt>
                <c:pt idx="4719">
                  <c:v>5.0650588778990945E-3</c:v>
                </c:pt>
                <c:pt idx="4720">
                  <c:v>5.0937300439040439E-3</c:v>
                </c:pt>
                <c:pt idx="4721">
                  <c:v>5.1124006745722761E-3</c:v>
                </c:pt>
                <c:pt idx="4722">
                  <c:v>5.1310707699459314E-3</c:v>
                </c:pt>
                <c:pt idx="4723">
                  <c:v>5.1397403300668994E-3</c:v>
                </c:pt>
                <c:pt idx="4724">
                  <c:v>5.1484093549771914E-3</c:v>
                </c:pt>
                <c:pt idx="4725">
                  <c:v>5.1570778447187476E-3</c:v>
                </c:pt>
                <c:pt idx="4726">
                  <c:v>5.1657457993336533E-3</c:v>
                </c:pt>
                <c:pt idx="4727">
                  <c:v>5.1744132188638334E-3</c:v>
                </c:pt>
                <c:pt idx="4728">
                  <c:v>5.1830801033512924E-3</c:v>
                </c:pt>
                <c:pt idx="4729">
                  <c:v>5.1917464528379864E-3</c:v>
                </c:pt>
                <c:pt idx="4730">
                  <c:v>5.2004122673659755E-3</c:v>
                </c:pt>
                <c:pt idx="4731">
                  <c:v>5.2090775469771922E-3</c:v>
                </c:pt>
                <c:pt idx="4732">
                  <c:v>5.2177422917137253E-3</c:v>
                </c:pt>
                <c:pt idx="4733">
                  <c:v>5.2564065016173804E-3</c:v>
                </c:pt>
                <c:pt idx="4734">
                  <c:v>5.2850701767302504E-3</c:v>
                </c:pt>
                <c:pt idx="4735">
                  <c:v>5.3237333170942404E-3</c:v>
                </c:pt>
                <c:pt idx="4736">
                  <c:v>5.3523959227515334E-3</c:v>
                </c:pt>
                <c:pt idx="4737">
                  <c:v>5.3910579937439633E-3</c:v>
                </c:pt>
                <c:pt idx="4738">
                  <c:v>5.4197195301134834E-3</c:v>
                </c:pt>
                <c:pt idx="4739">
                  <c:v>5.4483805319021934E-3</c:v>
                </c:pt>
                <c:pt idx="4740">
                  <c:v>5.4870409991519924E-3</c:v>
                </c:pt>
                <c:pt idx="4741">
                  <c:v>5.5157009319049734E-3</c:v>
                </c:pt>
                <c:pt idx="4742">
                  <c:v>5.5443603302030124E-3</c:v>
                </c:pt>
                <c:pt idx="4743">
                  <c:v>5.5630191940882097E-3</c:v>
                </c:pt>
                <c:pt idx="4744">
                  <c:v>5.5816775236024619E-3</c:v>
                </c:pt>
                <c:pt idx="4745">
                  <c:v>5.590335318787748E-3</c:v>
                </c:pt>
                <c:pt idx="4746">
                  <c:v>5.608992579686195E-3</c:v>
                </c:pt>
                <c:pt idx="4747">
                  <c:v>5.6176493063396504E-3</c:v>
                </c:pt>
                <c:pt idx="4748">
                  <c:v>5.6363054987900877E-3</c:v>
                </c:pt>
                <c:pt idx="4749">
                  <c:v>5.65496115707953E-3</c:v>
                </c:pt>
                <c:pt idx="4750">
                  <c:v>5.6636162812500074E-3</c:v>
                </c:pt>
                <c:pt idx="4751">
                  <c:v>5.6822708713435144E-3</c:v>
                </c:pt>
                <c:pt idx="4752">
                  <c:v>5.6909249274020302E-3</c:v>
                </c:pt>
                <c:pt idx="4753">
                  <c:v>5.6995784494674739E-3</c:v>
                </c:pt>
                <c:pt idx="4754">
                  <c:v>5.7082314375819275E-3</c:v>
                </c:pt>
                <c:pt idx="4755">
                  <c:v>5.7168838917872724E-3</c:v>
                </c:pt>
                <c:pt idx="4756">
                  <c:v>5.7255358121255755E-3</c:v>
                </c:pt>
                <c:pt idx="4757">
                  <c:v>5.7341871986388423E-3</c:v>
                </c:pt>
                <c:pt idx="4758">
                  <c:v>5.7428380513689925E-3</c:v>
                </c:pt>
                <c:pt idx="4759">
                  <c:v>5.7514883703580783E-3</c:v>
                </c:pt>
                <c:pt idx="4760">
                  <c:v>5.7601381556480523E-3</c:v>
                </c:pt>
                <c:pt idx="4761">
                  <c:v>5.7687874072808914E-3</c:v>
                </c:pt>
                <c:pt idx="4762">
                  <c:v>5.7674361252985917E-3</c:v>
                </c:pt>
                <c:pt idx="4763">
                  <c:v>5.7460843097431524E-3</c:v>
                </c:pt>
                <c:pt idx="4764">
                  <c:v>5.7147319606565272E-3</c:v>
                </c:pt>
                <c:pt idx="4765">
                  <c:v>5.6833790780807534E-3</c:v>
                </c:pt>
                <c:pt idx="4766">
                  <c:v>5.6620256620578116E-3</c:v>
                </c:pt>
                <c:pt idx="4767">
                  <c:v>5.6306717126297281E-3</c:v>
                </c:pt>
                <c:pt idx="4768">
                  <c:v>5.5993172298383813E-3</c:v>
                </c:pt>
                <c:pt idx="4769">
                  <c:v>5.5779622137257824E-3</c:v>
                </c:pt>
                <c:pt idx="4770">
                  <c:v>5.5466066643340322E-3</c:v>
                </c:pt>
                <c:pt idx="4771">
                  <c:v>5.5152505817049934E-3</c:v>
                </c:pt>
                <c:pt idx="4772">
                  <c:v>5.4838939658807505E-3</c:v>
                </c:pt>
                <c:pt idx="4773">
                  <c:v>5.4525368169031363E-3</c:v>
                </c:pt>
                <c:pt idx="4774">
                  <c:v>5.4111791348144134E-3</c:v>
                </c:pt>
                <c:pt idx="4775">
                  <c:v>5.3698209196562895E-3</c:v>
                </c:pt>
                <c:pt idx="4776">
                  <c:v>5.3284621714709008E-3</c:v>
                </c:pt>
                <c:pt idx="4777">
                  <c:v>5.2871028903001913E-3</c:v>
                </c:pt>
                <c:pt idx="4778">
                  <c:v>5.2457430761861682E-3</c:v>
                </c:pt>
                <c:pt idx="4779">
                  <c:v>5.2043827291707034E-3</c:v>
                </c:pt>
                <c:pt idx="4780">
                  <c:v>5.1630218492959845E-3</c:v>
                </c:pt>
                <c:pt idx="4781">
                  <c:v>5.1216604366039423E-3</c:v>
                </c:pt>
                <c:pt idx="4782">
                  <c:v>5.080298491136565E-3</c:v>
                </c:pt>
                <c:pt idx="4783">
                  <c:v>5.0089360129356494E-3</c:v>
                </c:pt>
                <c:pt idx="4784">
                  <c:v>4.9375730020434347E-3</c:v>
                </c:pt>
                <c:pt idx="4785">
                  <c:v>4.8662094585017494E-3</c:v>
                </c:pt>
                <c:pt idx="4786">
                  <c:v>4.7948453823527075E-3</c:v>
                </c:pt>
                <c:pt idx="4787">
                  <c:v>4.7234807736381834E-3</c:v>
                </c:pt>
                <c:pt idx="4788">
                  <c:v>4.6521156324002277E-3</c:v>
                </c:pt>
                <c:pt idx="4789">
                  <c:v>4.5807499586809084E-3</c:v>
                </c:pt>
                <c:pt idx="4790">
                  <c:v>4.509383752522092E-3</c:v>
                </c:pt>
                <c:pt idx="4791">
                  <c:v>4.4380170139657034E-3</c:v>
                </c:pt>
                <c:pt idx="4792">
                  <c:v>4.3666497430539016E-3</c:v>
                </c:pt>
                <c:pt idx="4793">
                  <c:v>4.2852819398284964E-3</c:v>
                </c:pt>
                <c:pt idx="4794">
                  <c:v>4.2039136043316612E-3</c:v>
                </c:pt>
                <c:pt idx="4795">
                  <c:v>4.1125447366052266E-3</c:v>
                </c:pt>
                <c:pt idx="4796">
                  <c:v>4.0311753366913134E-3</c:v>
                </c:pt>
                <c:pt idx="4797">
                  <c:v>3.9498054046318565E-3</c:v>
                </c:pt>
                <c:pt idx="4798">
                  <c:v>3.8684349404688456E-3</c:v>
                </c:pt>
                <c:pt idx="4799">
                  <c:v>3.7870639442442126E-3</c:v>
                </c:pt>
                <c:pt idx="4800">
                  <c:v>3.7056924160000092E-3</c:v>
                </c:pt>
                <c:pt idx="4801">
                  <c:v>3.6143203557782344E-3</c:v>
                </c:pt>
                <c:pt idx="4802">
                  <c:v>3.5229477636207602E-3</c:v>
                </c:pt>
                <c:pt idx="4803">
                  <c:v>3.4015746395697792E-3</c:v>
                </c:pt>
                <c:pt idx="4804">
                  <c:v>3.2802009836671491E-3</c:v>
                </c:pt>
                <c:pt idx="4805">
                  <c:v>3.1688267959548012E-3</c:v>
                </c:pt>
                <c:pt idx="4806">
                  <c:v>3.0474520764748351E-3</c:v>
                </c:pt>
                <c:pt idx="4807">
                  <c:v>2.9260768252691305E-3</c:v>
                </c:pt>
                <c:pt idx="4808">
                  <c:v>2.8047010423798095E-3</c:v>
                </c:pt>
                <c:pt idx="4809">
                  <c:v>2.6833247278488046E-3</c:v>
                </c:pt>
                <c:pt idx="4810">
                  <c:v>2.5619478817180052E-3</c:v>
                </c:pt>
                <c:pt idx="4811">
                  <c:v>2.4505705040295542E-3</c:v>
                </c:pt>
                <c:pt idx="4812">
                  <c:v>2.3491925948253612E-3</c:v>
                </c:pt>
                <c:pt idx="4813">
                  <c:v>2.3078141541473998E-3</c:v>
                </c:pt>
                <c:pt idx="4814">
                  <c:v>2.2564351820377202E-3</c:v>
                </c:pt>
                <c:pt idx="4815">
                  <c:v>2.2150556785382187E-3</c:v>
                </c:pt>
                <c:pt idx="4816">
                  <c:v>2.1636756436910292E-3</c:v>
                </c:pt>
                <c:pt idx="4817">
                  <c:v>2.1222950775379649E-3</c:v>
                </c:pt>
                <c:pt idx="4818">
                  <c:v>2.0709139801211862E-3</c:v>
                </c:pt>
                <c:pt idx="4819">
                  <c:v>2.0295323514825394E-3</c:v>
                </c:pt>
                <c:pt idx="4820">
                  <c:v>1.9781501916640203E-3</c:v>
                </c:pt>
                <c:pt idx="4821">
                  <c:v>1.9367675007077234E-3</c:v>
                </c:pt>
                <c:pt idx="4822">
                  <c:v>1.905384278655534E-3</c:v>
                </c:pt>
                <c:pt idx="4823">
                  <c:v>1.9340005255494973E-3</c:v>
                </c:pt>
                <c:pt idx="4824">
                  <c:v>1.9526162414316038E-3</c:v>
                </c:pt>
                <c:pt idx="4825">
                  <c:v>1.9712314263437714E-3</c:v>
                </c:pt>
                <c:pt idx="4826">
                  <c:v>1.9898460803280961E-3</c:v>
                </c:pt>
                <c:pt idx="4827">
                  <c:v>2.0084602034264602E-3</c:v>
                </c:pt>
                <c:pt idx="4828">
                  <c:v>2.0370737956809212E-3</c:v>
                </c:pt>
                <c:pt idx="4829">
                  <c:v>2.0556868571333952E-3</c:v>
                </c:pt>
                <c:pt idx="4830">
                  <c:v>2.0742993878260052E-3</c:v>
                </c:pt>
                <c:pt idx="4831">
                  <c:v>2.0929113878006282E-3</c:v>
                </c:pt>
                <c:pt idx="4832">
                  <c:v>2.1415228570992612E-3</c:v>
                </c:pt>
                <c:pt idx="4833">
                  <c:v>2.230133795763976E-3</c:v>
                </c:pt>
                <c:pt idx="4834">
                  <c:v>2.3187442038366552E-3</c:v>
                </c:pt>
                <c:pt idx="4835">
                  <c:v>2.4073540813592852E-3</c:v>
                </c:pt>
                <c:pt idx="4836">
                  <c:v>2.4959634283739087E-3</c:v>
                </c:pt>
                <c:pt idx="4837">
                  <c:v>2.5845722449225408E-3</c:v>
                </c:pt>
                <c:pt idx="4838">
                  <c:v>2.6731805310470946E-3</c:v>
                </c:pt>
                <c:pt idx="4839">
                  <c:v>2.7517882867895849E-3</c:v>
                </c:pt>
                <c:pt idx="4840">
                  <c:v>2.8403955121920317E-3</c:v>
                </c:pt>
                <c:pt idx="4841">
                  <c:v>2.9290022072964101E-3</c:v>
                </c:pt>
                <c:pt idx="4842">
                  <c:v>3.0276083721446452E-3</c:v>
                </c:pt>
                <c:pt idx="4843">
                  <c:v>3.1262140067788002E-3</c:v>
                </c:pt>
                <c:pt idx="4844">
                  <c:v>3.2248191112408202E-3</c:v>
                </c:pt>
                <c:pt idx="4845">
                  <c:v>3.3234236855727611E-3</c:v>
                </c:pt>
                <c:pt idx="4846">
                  <c:v>3.4220277298165815E-3</c:v>
                </c:pt>
                <c:pt idx="4847">
                  <c:v>3.5306312440141958E-3</c:v>
                </c:pt>
                <c:pt idx="4848">
                  <c:v>3.6292342282076943E-3</c:v>
                </c:pt>
                <c:pt idx="4849">
                  <c:v>3.7278366824389847E-3</c:v>
                </c:pt>
                <c:pt idx="4850">
                  <c:v>3.8264386067500271E-3</c:v>
                </c:pt>
                <c:pt idx="4851">
                  <c:v>3.9250400011829412E-3</c:v>
                </c:pt>
                <c:pt idx="4852">
                  <c:v>4.033640865779637E-3</c:v>
                </c:pt>
                <c:pt idx="4853">
                  <c:v>4.1422412005820914E-3</c:v>
                </c:pt>
                <c:pt idx="4854">
                  <c:v>4.2608410056322972E-3</c:v>
                </c:pt>
                <c:pt idx="4855">
                  <c:v>4.3694402809722494E-3</c:v>
                </c:pt>
                <c:pt idx="4856">
                  <c:v>4.4780390266439913E-3</c:v>
                </c:pt>
                <c:pt idx="4857">
                  <c:v>4.5966372426894404E-3</c:v>
                </c:pt>
                <c:pt idx="4858">
                  <c:v>4.7052349291505915E-3</c:v>
                </c:pt>
                <c:pt idx="4859">
                  <c:v>4.8238320860694555E-3</c:v>
                </c:pt>
                <c:pt idx="4860">
                  <c:v>4.9324287134880143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24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923E-3</c:v>
                </c:pt>
                <c:pt idx="4878">
                  <c:v>5.0170775103357546E-3</c:v>
                </c:pt>
                <c:pt idx="4879">
                  <c:v>4.9956640852262275E-3</c:v>
                </c:pt>
                <c:pt idx="4880">
                  <c:v>4.9642501314560161E-3</c:v>
                </c:pt>
                <c:pt idx="4881">
                  <c:v>4.9328356490673294E-3</c:v>
                </c:pt>
                <c:pt idx="4882">
                  <c:v>4.8814206381020834E-3</c:v>
                </c:pt>
                <c:pt idx="4883">
                  <c:v>4.8000050986022084E-3</c:v>
                </c:pt>
                <c:pt idx="4884">
                  <c:v>4.7185890306097877E-3</c:v>
                </c:pt>
                <c:pt idx="4885">
                  <c:v>4.6371724341667531E-3</c:v>
                </c:pt>
                <c:pt idx="4886">
                  <c:v>4.5557553093150682E-3</c:v>
                </c:pt>
                <c:pt idx="4887">
                  <c:v>4.4743376560967786E-3</c:v>
                </c:pt>
                <c:pt idx="4888">
                  <c:v>4.3829194745538804E-3</c:v>
                </c:pt>
                <c:pt idx="4889">
                  <c:v>4.3015007647282943E-3</c:v>
                </c:pt>
                <c:pt idx="4890">
                  <c:v>4.2200815266620062E-3</c:v>
                </c:pt>
                <c:pt idx="4891">
                  <c:v>4.1386617603971325E-3</c:v>
                </c:pt>
                <c:pt idx="4892">
                  <c:v>4.0772414659754523E-3</c:v>
                </c:pt>
                <c:pt idx="4893">
                  <c:v>4.0358206434391334E-3</c:v>
                </c:pt>
                <c:pt idx="4894">
                  <c:v>3.9943992928300762E-3</c:v>
                </c:pt>
                <c:pt idx="4895">
                  <c:v>3.9529774141902887E-3</c:v>
                </c:pt>
                <c:pt idx="4896">
                  <c:v>3.91155500756174E-3</c:v>
                </c:pt>
                <c:pt idx="4897">
                  <c:v>3.870132072986508E-3</c:v>
                </c:pt>
                <c:pt idx="4898">
                  <c:v>3.8287086105064272E-3</c:v>
                </c:pt>
                <c:pt idx="4899">
                  <c:v>3.7872846201636411E-3</c:v>
                </c:pt>
                <c:pt idx="4900">
                  <c:v>3.7458601020000275E-3</c:v>
                </c:pt>
                <c:pt idx="4901">
                  <c:v>3.7144350560576202E-3</c:v>
                </c:pt>
                <c:pt idx="4902">
                  <c:v>3.6730094823784012E-3</c:v>
                </c:pt>
                <c:pt idx="4903">
                  <c:v>3.631583381004408E-3</c:v>
                </c:pt>
                <c:pt idx="4904">
                  <c:v>3.5901567519775295E-3</c:v>
                </c:pt>
                <c:pt idx="4905">
                  <c:v>3.5487295953397684E-3</c:v>
                </c:pt>
                <c:pt idx="4906">
                  <c:v>3.5073019111332058E-3</c:v>
                </c:pt>
                <c:pt idx="4907">
                  <c:v>3.4658736993997408E-3</c:v>
                </c:pt>
                <c:pt idx="4908">
                  <c:v>3.4244449601814452E-3</c:v>
                </c:pt>
                <c:pt idx="4909">
                  <c:v>3.3830156935201749E-3</c:v>
                </c:pt>
                <c:pt idx="4910">
                  <c:v>3.3515858994580261E-3</c:v>
                </c:pt>
                <c:pt idx="4911">
                  <c:v>3.3101555780369806E-3</c:v>
                </c:pt>
                <c:pt idx="4912">
                  <c:v>3.2987247292989596E-3</c:v>
                </c:pt>
                <c:pt idx="4913">
                  <c:v>3.3272933532860136E-3</c:v>
                </c:pt>
                <c:pt idx="4914">
                  <c:v>3.3658614500401201E-3</c:v>
                </c:pt>
                <c:pt idx="4915">
                  <c:v>3.3944290196032388E-3</c:v>
                </c:pt>
                <c:pt idx="4916">
                  <c:v>3.4329960620174405E-3</c:v>
                </c:pt>
                <c:pt idx="4917">
                  <c:v>3.4615625773245684E-3</c:v>
                </c:pt>
                <c:pt idx="4918">
                  <c:v>3.5001285655668029E-3</c:v>
                </c:pt>
                <c:pt idx="4919">
                  <c:v>3.5286940267859634E-3</c:v>
                </c:pt>
                <c:pt idx="4920">
                  <c:v>3.5672589610240002E-3</c:v>
                </c:pt>
                <c:pt idx="4921">
                  <c:v>3.5958233683230797E-3</c:v>
                </c:pt>
                <c:pt idx="4922">
                  <c:v>3.62438724872518E-3</c:v>
                </c:pt>
                <c:pt idx="4923">
                  <c:v>3.6529506022721092E-3</c:v>
                </c:pt>
                <c:pt idx="4924">
                  <c:v>3.6815134290059844E-3</c:v>
                </c:pt>
                <c:pt idx="4925">
                  <c:v>3.7100757289687892E-3</c:v>
                </c:pt>
                <c:pt idx="4926">
                  <c:v>3.7386375022024775E-3</c:v>
                </c:pt>
                <c:pt idx="4927">
                  <c:v>3.7571987487490942E-3</c:v>
                </c:pt>
                <c:pt idx="4928">
                  <c:v>3.7857594686505069E-3</c:v>
                </c:pt>
                <c:pt idx="4929">
                  <c:v>3.814319661948784E-3</c:v>
                </c:pt>
                <c:pt idx="4930">
                  <c:v>3.8428793286859652E-3</c:v>
                </c:pt>
                <c:pt idx="4931">
                  <c:v>3.8714384689040042E-3</c:v>
                </c:pt>
                <c:pt idx="4932">
                  <c:v>3.8899970826449287E-3</c:v>
                </c:pt>
                <c:pt idx="4933">
                  <c:v>3.8985551699505516E-3</c:v>
                </c:pt>
                <c:pt idx="4934">
                  <c:v>3.9071127308630254E-3</c:v>
                </c:pt>
                <c:pt idx="4935">
                  <c:v>3.91566976542429E-3</c:v>
                </c:pt>
                <c:pt idx="4936">
                  <c:v>3.9242262736762816E-3</c:v>
                </c:pt>
                <c:pt idx="4937">
                  <c:v>3.9327822556610992E-3</c:v>
                </c:pt>
                <c:pt idx="4938">
                  <c:v>3.941337711420724E-3</c:v>
                </c:pt>
                <c:pt idx="4939">
                  <c:v>3.9498926409970141E-3</c:v>
                </c:pt>
                <c:pt idx="4940">
                  <c:v>3.9584470444320296E-3</c:v>
                </c:pt>
                <c:pt idx="4941">
                  <c:v>3.9670009217677611E-3</c:v>
                </c:pt>
                <c:pt idx="4942">
                  <c:v>3.9355542730462392E-3</c:v>
                </c:pt>
                <c:pt idx="4943">
                  <c:v>3.8641070983094264E-3</c:v>
                </c:pt>
                <c:pt idx="4944">
                  <c:v>3.7926593975992073E-3</c:v>
                </c:pt>
                <c:pt idx="4945">
                  <c:v>3.7212111709577491E-3</c:v>
                </c:pt>
                <c:pt idx="4946">
                  <c:v>3.6497624184269849E-3</c:v>
                </c:pt>
                <c:pt idx="4947">
                  <c:v>3.5783131400488055E-3</c:v>
                </c:pt>
                <c:pt idx="4948">
                  <c:v>3.5068633358652508E-3</c:v>
                </c:pt>
                <c:pt idx="4949">
                  <c:v>3.4354130059183201E-3</c:v>
                </c:pt>
                <c:pt idx="4950">
                  <c:v>3.3639621502500484E-3</c:v>
                </c:pt>
                <c:pt idx="4951">
                  <c:v>3.2925107689023483E-3</c:v>
                </c:pt>
                <c:pt idx="4952">
                  <c:v>3.1910588619172052E-3</c:v>
                </c:pt>
                <c:pt idx="4953">
                  <c:v>3.0596064293366976E-3</c:v>
                </c:pt>
                <c:pt idx="4954">
                  <c:v>2.9281534712027203E-3</c:v>
                </c:pt>
                <c:pt idx="4955">
                  <c:v>2.7966999875572792E-3</c:v>
                </c:pt>
                <c:pt idx="4956">
                  <c:v>2.6652459784423832E-3</c:v>
                </c:pt>
                <c:pt idx="4957">
                  <c:v>2.5337914439000275E-3</c:v>
                </c:pt>
                <c:pt idx="4958">
                  <c:v>2.4023363839721645E-3</c:v>
                </c:pt>
                <c:pt idx="4959">
                  <c:v>2.2708807987008479E-3</c:v>
                </c:pt>
                <c:pt idx="4960">
                  <c:v>2.1394246881280012E-3</c:v>
                </c:pt>
                <c:pt idx="4961">
                  <c:v>2.0079680522957118E-3</c:v>
                </c:pt>
                <c:pt idx="4962">
                  <c:v>1.8665108912457756E-3</c:v>
                </c:pt>
                <c:pt idx="4963">
                  <c:v>1.7250532050203382E-3</c:v>
                </c:pt>
                <c:pt idx="4964">
                  <c:v>1.5835949936613141E-3</c:v>
                </c:pt>
                <c:pt idx="4965">
                  <c:v>1.4321362572107532E-3</c:v>
                </c:pt>
                <c:pt idx="4966">
                  <c:v>1.2906769957106161E-3</c:v>
                </c:pt>
                <c:pt idx="4967">
                  <c:v>1.1492172092028928E-3</c:v>
                </c:pt>
                <c:pt idx="4968">
                  <c:v>9.9775689772957778E-4</c:v>
                </c:pt>
                <c:pt idx="4969">
                  <c:v>8.5629606133262137E-4</c:v>
                </c:pt>
                <c:pt idx="4970">
                  <c:v>7.1483470005399038E-4</c:v>
                </c:pt>
                <c:pt idx="4971">
                  <c:v>5.7337281393577484E-4</c:v>
                </c:pt>
                <c:pt idx="4972">
                  <c:v>4.3191040301990302E-4</c:v>
                </c:pt>
                <c:pt idx="4973">
                  <c:v>3.1044746734837402E-4</c:v>
                </c:pt>
                <c:pt idx="4974">
                  <c:v>1.78984006963119E-4</c:v>
                </c:pt>
                <c:pt idx="4975">
                  <c:v>5.7520021906288346E-5</c:v>
                </c:pt>
                <c:pt idx="4976">
                  <c:v>-6.3944487780326828E-5</c:v>
                </c:pt>
                <c:pt idx="4977">
                  <c:v>-1.9540952205463144E-4</c:v>
                </c:pt>
                <c:pt idx="4978">
                  <c:v>-3.1687508087466611E-4</c:v>
                </c:pt>
                <c:pt idx="4979">
                  <c:v>-4.4834116419845566E-4</c:v>
                </c:pt>
                <c:pt idx="4980">
                  <c:v>-5.6980777198398539E-4</c:v>
                </c:pt>
                <c:pt idx="4981">
                  <c:v>-7.0127490418925905E-4</c:v>
                </c:pt>
                <c:pt idx="4982">
                  <c:v>-7.9274256077235914E-4</c:v>
                </c:pt>
                <c:pt idx="4983">
                  <c:v>-8.5421074169117527E-4</c:v>
                </c:pt>
                <c:pt idx="4984">
                  <c:v>-9.2567944690381148E-4</c:v>
                </c:pt>
                <c:pt idx="4985">
                  <c:v>-9.8714867636827386E-4</c:v>
                </c:pt>
                <c:pt idx="4986">
                  <c:v>-1.0486184300425383E-3</c:v>
                </c:pt>
                <c:pt idx="4987">
                  <c:v>-1.1200887078846341E-3</c:v>
                </c:pt>
                <c:pt idx="4988">
                  <c:v>-1.1815595098525872E-3</c:v>
                </c:pt>
                <c:pt idx="4989">
                  <c:v>-1.2430308359042963E-3</c:v>
                </c:pt>
                <c:pt idx="4990">
                  <c:v>-1.3145026859979481E-3</c:v>
                </c:pt>
                <c:pt idx="4991">
                  <c:v>-1.3759750600914901E-3</c:v>
                </c:pt>
                <c:pt idx="4992">
                  <c:v>-1.3774479581429321E-3</c:v>
                </c:pt>
                <c:pt idx="4993">
                  <c:v>-1.3289213801102873E-3</c:v>
                </c:pt>
                <c:pt idx="4994">
                  <c:v>-1.2903953259515548E-3</c:v>
                </c:pt>
                <c:pt idx="4995">
                  <c:v>-1.2418697956247378E-3</c:v>
                </c:pt>
                <c:pt idx="4996">
                  <c:v>-1.1933447890878921E-3</c:v>
                </c:pt>
                <c:pt idx="4997">
                  <c:v>-1.1548203062989341E-3</c:v>
                </c:pt>
                <c:pt idx="4998">
                  <c:v>-1.106296347215957E-3</c:v>
                </c:pt>
                <c:pt idx="4999">
                  <c:v>-1.0577729117970185E-3</c:v>
                </c:pt>
                <c:pt idx="5000">
                  <c:v>-1.0192499999999993E-3</c:v>
                </c:pt>
                <c:pt idx="5001">
                  <c:v>-9.7072761178299796E-4</c:v>
                </c:pt>
                <c:pt idx="5002">
                  <c:v>-9.1220574710401702E-4</c:v>
                </c:pt>
                <c:pt idx="5003">
                  <c:v>-8.336844059211126E-4</c:v>
                </c:pt>
                <c:pt idx="5004">
                  <c:v>-7.5516358819211599E-4</c:v>
                </c:pt>
                <c:pt idx="5005">
                  <c:v>-6.8664329387518939E-4</c:v>
                </c:pt>
                <c:pt idx="5006">
                  <c:v>-6.0812352292841673E-4</c:v>
                </c:pt>
                <c:pt idx="5007">
                  <c:v>-5.2960427530965835E-4</c:v>
                </c:pt>
                <c:pt idx="5008">
                  <c:v>-4.5108555097700398E-4</c:v>
                </c:pt>
                <c:pt idx="5009">
                  <c:v>-3.8256734988842411E-4</c:v>
                </c:pt>
                <c:pt idx="5010">
                  <c:v>-3.0404967200201271E-4</c:v>
                </c:pt>
                <c:pt idx="5011">
                  <c:v>-2.2553251727564218E-4</c:v>
                </c:pt>
                <c:pt idx="5012">
                  <c:v>-1.1701588566742783E-4</c:v>
                </c:pt>
                <c:pt idx="5013">
                  <c:v>3.1500222864605839E-5</c:v>
                </c:pt>
                <c:pt idx="5014">
                  <c:v>1.7001580836254038E-4</c:v>
                </c:pt>
                <c:pt idx="5015">
                  <c:v>3.1853087086825422E-4</c:v>
                </c:pt>
                <c:pt idx="5016">
                  <c:v>4.5704541042379532E-4</c:v>
                </c:pt>
                <c:pt idx="5017">
                  <c:v>6.0555942707116173E-4</c:v>
                </c:pt>
                <c:pt idx="5018">
                  <c:v>7.4407292085235826E-4</c:v>
                </c:pt>
                <c:pt idx="5019">
                  <c:v>8.9258589180933059E-4</c:v>
                </c:pt>
                <c:pt idx="5020">
                  <c:v>1.0310983399840221E-3</c:v>
                </c:pt>
                <c:pt idx="5021">
                  <c:v>1.169610265418517E-3</c:v>
                </c:pt>
                <c:pt idx="5022">
                  <c:v>1.2781216681547469E-3</c:v>
                </c:pt>
                <c:pt idx="5023">
                  <c:v>1.3566325482346781E-3</c:v>
                </c:pt>
                <c:pt idx="5024">
                  <c:v>1.4251429057003681E-3</c:v>
                </c:pt>
                <c:pt idx="5025">
                  <c:v>1.5036527405937574E-3</c:v>
                </c:pt>
                <c:pt idx="5026">
                  <c:v>1.5821620529568427E-3</c:v>
                </c:pt>
                <c:pt idx="5027">
                  <c:v>1.6506708428316423E-3</c:v>
                </c:pt>
                <c:pt idx="5028">
                  <c:v>1.729179110260104E-3</c:v>
                </c:pt>
                <c:pt idx="5029">
                  <c:v>1.807686855284208E-3</c:v>
                </c:pt>
                <c:pt idx="5030">
                  <c:v>1.8861940779459907E-3</c:v>
                </c:pt>
                <c:pt idx="5031">
                  <c:v>1.9547007782874121E-3</c:v>
                </c:pt>
                <c:pt idx="5032">
                  <c:v>2.0132069563505192E-3</c:v>
                </c:pt>
                <c:pt idx="5033">
                  <c:v>2.0517126121771551E-3</c:v>
                </c:pt>
                <c:pt idx="5034">
                  <c:v>2.09021774580942E-3</c:v>
                </c:pt>
                <c:pt idx="5035">
                  <c:v>2.1287223572892971E-3</c:v>
                </c:pt>
                <c:pt idx="5036">
                  <c:v>2.1672264466587412E-3</c:v>
                </c:pt>
                <c:pt idx="5037">
                  <c:v>2.2057300139597252E-3</c:v>
                </c:pt>
                <c:pt idx="5038">
                  <c:v>2.2442330592342802E-3</c:v>
                </c:pt>
                <c:pt idx="5039">
                  <c:v>2.2827355825244E-3</c:v>
                </c:pt>
                <c:pt idx="5040">
                  <c:v>2.3212375838720252E-3</c:v>
                </c:pt>
                <c:pt idx="5041">
                  <c:v>2.3597390633191551E-3</c:v>
                </c:pt>
                <c:pt idx="5042">
                  <c:v>2.3682400209078542E-3</c:v>
                </c:pt>
                <c:pt idx="5043">
                  <c:v>2.3567404566799954E-3</c:v>
                </c:pt>
                <c:pt idx="5044">
                  <c:v>2.3352403706776437E-3</c:v>
                </c:pt>
                <c:pt idx="5045">
                  <c:v>2.3237397629427641E-3</c:v>
                </c:pt>
                <c:pt idx="5046">
                  <c:v>2.3022386335173339E-3</c:v>
                </c:pt>
                <c:pt idx="5047">
                  <c:v>2.2907369824433877E-3</c:v>
                </c:pt>
                <c:pt idx="5048">
                  <c:v>2.2692348097628429E-3</c:v>
                </c:pt>
                <c:pt idx="5049">
                  <c:v>2.2577321155177292E-3</c:v>
                </c:pt>
                <c:pt idx="5050">
                  <c:v>2.236228899750059E-3</c:v>
                </c:pt>
                <c:pt idx="5051">
                  <c:v>2.2247251625017658E-3</c:v>
                </c:pt>
                <c:pt idx="5052">
                  <c:v>2.2032209038148082E-3</c:v>
                </c:pt>
                <c:pt idx="5053">
                  <c:v>2.1817161237312481E-3</c:v>
                </c:pt>
                <c:pt idx="5054">
                  <c:v>2.1602108222930692E-3</c:v>
                </c:pt>
                <c:pt idx="5055">
                  <c:v>2.1387049995422458E-3</c:v>
                </c:pt>
                <c:pt idx="5056">
                  <c:v>2.1171986555207412E-3</c:v>
                </c:pt>
                <c:pt idx="5057">
                  <c:v>2.0956917902706412E-3</c:v>
                </c:pt>
                <c:pt idx="5058">
                  <c:v>2.0741844038337791E-3</c:v>
                </c:pt>
                <c:pt idx="5059">
                  <c:v>2.0526764962522067E-3</c:v>
                </c:pt>
                <c:pt idx="5060">
                  <c:v>2.0311680675679949E-3</c:v>
                </c:pt>
                <c:pt idx="5061">
                  <c:v>2.0096591178230807E-3</c:v>
                </c:pt>
                <c:pt idx="5062">
                  <c:v>1.9581496470593707E-3</c:v>
                </c:pt>
                <c:pt idx="5063">
                  <c:v>1.896639655318916E-3</c:v>
                </c:pt>
                <c:pt idx="5064">
                  <c:v>1.8251291426437468E-3</c:v>
                </c:pt>
                <c:pt idx="5065">
                  <c:v>1.7636181090758096E-3</c:v>
                </c:pt>
                <c:pt idx="5066">
                  <c:v>1.7021065546570322E-3</c:v>
                </c:pt>
                <c:pt idx="5067">
                  <c:v>1.6305944794295169E-3</c:v>
                </c:pt>
                <c:pt idx="5068">
                  <c:v>1.5690818834351583E-3</c:v>
                </c:pt>
                <c:pt idx="5069">
                  <c:v>1.507568766715984E-3</c:v>
                </c:pt>
                <c:pt idx="5070">
                  <c:v>1.4360551293140108E-3</c:v>
                </c:pt>
                <c:pt idx="5071">
                  <c:v>1.3745409712711965E-3</c:v>
                </c:pt>
                <c:pt idx="5072">
                  <c:v>1.313026292629488E-3</c:v>
                </c:pt>
                <c:pt idx="5073">
                  <c:v>1.2515110934309679E-3</c:v>
                </c:pt>
                <c:pt idx="5074">
                  <c:v>1.1999953737175401E-3</c:v>
                </c:pt>
                <c:pt idx="5075">
                  <c:v>1.1384791335312817E-3</c:v>
                </c:pt>
                <c:pt idx="5076">
                  <c:v>1.0769623729141031E-3</c:v>
                </c:pt>
                <c:pt idx="5077">
                  <c:v>1.015445091907958E-3</c:v>
                </c:pt>
                <c:pt idx="5078">
                  <c:v>9.6392729055491721E-4</c:v>
                </c:pt>
                <c:pt idx="5079">
                  <c:v>9.0240896889696358E-4</c:v>
                </c:pt>
                <c:pt idx="5080">
                  <c:v>8.4089012697602568E-4</c:v>
                </c:pt>
                <c:pt idx="5081">
                  <c:v>7.7937076483414582E-4</c:v>
                </c:pt>
                <c:pt idx="5082">
                  <c:v>7.4785088251328575E-4</c:v>
                </c:pt>
                <c:pt idx="5083">
                  <c:v>7.1633048005542721E-4</c:v>
                </c:pt>
                <c:pt idx="5084">
                  <c:v>6.8480955750255311E-4</c:v>
                </c:pt>
                <c:pt idx="5085">
                  <c:v>6.6328811489674299E-4</c:v>
                </c:pt>
                <c:pt idx="5086">
                  <c:v>6.3176615227986577E-4</c:v>
                </c:pt>
                <c:pt idx="5087">
                  <c:v>6.0024366969396823E-4</c:v>
                </c:pt>
                <c:pt idx="5088">
                  <c:v>5.7872066718104014E-4</c:v>
                </c:pt>
                <c:pt idx="5089">
                  <c:v>5.4719714478304994E-4</c:v>
                </c:pt>
                <c:pt idx="5090">
                  <c:v>5.1567310254202513E-4</c:v>
                </c:pt>
                <c:pt idx="5091">
                  <c:v>4.941485404998721E-4</c:v>
                </c:pt>
                <c:pt idx="5092">
                  <c:v>4.6262345869865768E-4</c:v>
                </c:pt>
                <c:pt idx="5093">
                  <c:v>4.3109785718029026E-4</c:v>
                </c:pt>
                <c:pt idx="5094">
                  <c:v>4.0957173598685231E-4</c:v>
                </c:pt>
                <c:pt idx="5095">
                  <c:v>3.7804509516029401E-4</c:v>
                </c:pt>
                <c:pt idx="5096">
                  <c:v>3.465179347425554E-4</c:v>
                </c:pt>
                <c:pt idx="5097">
                  <c:v>3.2499025477567396E-4</c:v>
                </c:pt>
                <c:pt idx="5098">
                  <c:v>2.9346205530164844E-4</c:v>
                </c:pt>
                <c:pt idx="5099">
                  <c:v>2.6193333636240212E-4</c:v>
                </c:pt>
                <c:pt idx="5100">
                  <c:v>2.4040409799999662E-4</c:v>
                </c:pt>
                <c:pt idx="5101">
                  <c:v>2.0887434025637641E-4</c:v>
                </c:pt>
                <c:pt idx="5102">
                  <c:v>1.5734406317358246E-4</c:v>
                </c:pt>
                <c:pt idx="5103">
                  <c:v>1.0581326679351421E-4</c:v>
                </c:pt>
                <c:pt idx="5104">
                  <c:v>4.4281951158326484E-5</c:v>
                </c:pt>
                <c:pt idx="5105">
                  <c:v>-1.7249883690201449E-5</c:v>
                </c:pt>
                <c:pt idx="5106">
                  <c:v>-7.8782237709990898E-5</c:v>
                </c:pt>
                <c:pt idx="5107">
                  <c:v>-1.3031511085906478E-4</c:v>
                </c:pt>
                <c:pt idx="5108">
                  <c:v>-1.9184850309542315E-4</c:v>
                </c:pt>
                <c:pt idx="5109">
                  <c:v>-2.5338241437700316E-4</c:v>
                </c:pt>
                <c:pt idx="5110">
                  <c:v>-3.0491684466196816E-4</c:v>
                </c:pt>
                <c:pt idx="5111">
                  <c:v>-3.6645179390823831E-4</c:v>
                </c:pt>
                <c:pt idx="5112">
                  <c:v>-4.4798726207384999E-4</c:v>
                </c:pt>
                <c:pt idx="5113">
                  <c:v>-5.2952324911679225E-4</c:v>
                </c:pt>
                <c:pt idx="5114">
                  <c:v>-6.1105975499509135E-4</c:v>
                </c:pt>
                <c:pt idx="5115">
                  <c:v>-6.9259677966677046E-4</c:v>
                </c:pt>
                <c:pt idx="5116">
                  <c:v>-7.7413432308979363E-4</c:v>
                </c:pt>
                <c:pt idx="5117">
                  <c:v>-8.5567238522225224E-4</c:v>
                </c:pt>
                <c:pt idx="5118">
                  <c:v>-9.4721096602199816E-4</c:v>
                </c:pt>
                <c:pt idx="5119">
                  <c:v>-1.0287500654472897E-3</c:v>
                </c:pt>
                <c:pt idx="5120">
                  <c:v>-1.1102896834559461E-3</c:v>
                </c:pt>
                <c:pt idx="5121">
                  <c:v>-1.1918298200061241E-3</c:v>
                </c:pt>
                <c:pt idx="5122">
                  <c:v>-1.2433704750557141E-3</c:v>
                </c:pt>
                <c:pt idx="5123">
                  <c:v>-1.2749116485627221E-3</c:v>
                </c:pt>
                <c:pt idx="5124">
                  <c:v>-1.3064533404852459E-3</c:v>
                </c:pt>
                <c:pt idx="5125">
                  <c:v>-1.3479955507812481E-3</c:v>
                </c:pt>
                <c:pt idx="5126">
                  <c:v>-1.3795382794087412E-3</c:v>
                </c:pt>
                <c:pt idx="5127">
                  <c:v>-1.4110815263257796E-3</c:v>
                </c:pt>
                <c:pt idx="5128">
                  <c:v>-1.442625291490307E-3</c:v>
                </c:pt>
                <c:pt idx="5129">
                  <c:v>-1.4841695748603976E-3</c:v>
                </c:pt>
                <c:pt idx="5130">
                  <c:v>-1.5157143763940284E-3</c:v>
                </c:pt>
                <c:pt idx="5131">
                  <c:v>-1.5472596960491858E-3</c:v>
                </c:pt>
                <c:pt idx="5132">
                  <c:v>-1.5988055337839294E-3</c:v>
                </c:pt>
                <c:pt idx="5133">
                  <c:v>-1.6603518895562579E-3</c:v>
                </c:pt>
                <c:pt idx="5134">
                  <c:v>-1.7218987633241798E-3</c:v>
                </c:pt>
                <c:pt idx="5135">
                  <c:v>-1.7834461550457203E-3</c:v>
                </c:pt>
                <c:pt idx="5136">
                  <c:v>-1.8349940646789173E-3</c:v>
                </c:pt>
                <c:pt idx="5137">
                  <c:v>-1.896542492181696E-3</c:v>
                </c:pt>
                <c:pt idx="5138">
                  <c:v>-1.9580914375121341E-3</c:v>
                </c:pt>
                <c:pt idx="5139">
                  <c:v>-2.0096409006282179E-3</c:v>
                </c:pt>
                <c:pt idx="5140">
                  <c:v>-2.0711908814879925E-3</c:v>
                </c:pt>
                <c:pt idx="5141">
                  <c:v>-2.1327413800494299E-3</c:v>
                </c:pt>
                <c:pt idx="5142">
                  <c:v>-2.0742923962705781E-3</c:v>
                </c:pt>
                <c:pt idx="5143">
                  <c:v>-1.9758439301094401E-3</c:v>
                </c:pt>
                <c:pt idx="5144">
                  <c:v>-1.8673959815239771E-3</c:v>
                </c:pt>
                <c:pt idx="5145">
                  <c:v>-1.7689485504723001E-3</c:v>
                </c:pt>
                <c:pt idx="5146">
                  <c:v>-1.6705016369123009E-3</c:v>
                </c:pt>
                <c:pt idx="5147">
                  <c:v>-1.5720552408020165E-3</c:v>
                </c:pt>
                <c:pt idx="5148">
                  <c:v>-1.4736093620995316E-3</c:v>
                </c:pt>
                <c:pt idx="5149">
                  <c:v>-1.375164000762874E-3</c:v>
                </c:pt>
                <c:pt idx="5150">
                  <c:v>-1.266719156749974E-3</c:v>
                </c:pt>
                <c:pt idx="5151">
                  <c:v>-1.168274830018893E-3</c:v>
                </c:pt>
                <c:pt idx="5152">
                  <c:v>-9.9983102052758621E-4</c:v>
                </c:pt>
                <c:pt idx="5153">
                  <c:v>-8.1138772823416525E-4</c:v>
                </c:pt>
                <c:pt idx="5154">
                  <c:v>-6.1294495309649531E-4</c:v>
                </c:pt>
                <c:pt idx="5155">
                  <c:v>-4.2450269507274301E-4</c:v>
                </c:pt>
                <c:pt idx="5156">
                  <c:v>-2.3606095412082042E-4</c:v>
                </c:pt>
                <c:pt idx="5157">
                  <c:v>-3.7619730198779507E-5</c:v>
                </c:pt>
                <c:pt idx="5158">
                  <c:v>1.5082097673538389E-4</c:v>
                </c:pt>
                <c:pt idx="5159">
                  <c:v>3.3926116672364437E-4</c:v>
                </c:pt>
                <c:pt idx="5160">
                  <c:v>5.3770083980797523E-4</c:v>
                </c:pt>
                <c:pt idx="5161">
                  <c:v>7.2613999603047413E-4</c:v>
                </c:pt>
                <c:pt idx="5162">
                  <c:v>9.1457863543299624E-4</c:v>
                </c:pt>
                <c:pt idx="5163">
                  <c:v>1.1130167580575561E-3</c:v>
                </c:pt>
                <c:pt idx="5164">
                  <c:v>1.3014543639461621E-3</c:v>
                </c:pt>
                <c:pt idx="5165">
                  <c:v>1.4898914531407679E-3</c:v>
                </c:pt>
                <c:pt idx="5166">
                  <c:v>1.6883280256834014E-3</c:v>
                </c:pt>
                <c:pt idx="5167">
                  <c:v>1.8767640816160871E-3</c:v>
                </c:pt>
                <c:pt idx="5168">
                  <c:v>2.0651996209807401E-3</c:v>
                </c:pt>
                <c:pt idx="5169">
                  <c:v>2.2636346438194305E-3</c:v>
                </c:pt>
                <c:pt idx="5170">
                  <c:v>2.4520691501740133E-3</c:v>
                </c:pt>
                <c:pt idx="5171">
                  <c:v>2.6405031400865962E-3</c:v>
                </c:pt>
                <c:pt idx="5172">
                  <c:v>2.8289366135991201E-3</c:v>
                </c:pt>
                <c:pt idx="5173">
                  <c:v>3.0173695707535345E-3</c:v>
                </c:pt>
                <c:pt idx="5174">
                  <c:v>3.205802011591978E-3</c:v>
                </c:pt>
                <c:pt idx="5175">
                  <c:v>3.3842339361562792E-3</c:v>
                </c:pt>
                <c:pt idx="5176">
                  <c:v>3.5726653444884677E-3</c:v>
                </c:pt>
                <c:pt idx="5177">
                  <c:v>3.7610962366305973E-3</c:v>
                </c:pt>
                <c:pt idx="5178">
                  <c:v>3.9395266126245696E-3</c:v>
                </c:pt>
                <c:pt idx="5179">
                  <c:v>4.127956472512323E-3</c:v>
                </c:pt>
                <c:pt idx="5180">
                  <c:v>4.3163858163360255E-3</c:v>
                </c:pt>
                <c:pt idx="5181">
                  <c:v>4.5048146441375066E-3</c:v>
                </c:pt>
                <c:pt idx="5182">
                  <c:v>4.5932429559589118E-3</c:v>
                </c:pt>
                <c:pt idx="5183">
                  <c:v>4.6516707518420922E-3</c:v>
                </c:pt>
                <c:pt idx="5184">
                  <c:v>4.7200980318289898E-3</c:v>
                </c:pt>
                <c:pt idx="5185">
                  <c:v>4.7785247959618313E-3</c:v>
                </c:pt>
                <c:pt idx="5186">
                  <c:v>4.8469510442822883E-3</c:v>
                </c:pt>
                <c:pt idx="5187">
                  <c:v>4.9053767768325934E-3</c:v>
                </c:pt>
                <c:pt idx="5188">
                  <c:v>4.9738019936547357E-3</c:v>
                </c:pt>
                <c:pt idx="5189">
                  <c:v>5.0322266947904976E-3</c:v>
                </c:pt>
                <c:pt idx="5190">
                  <c:v>5.1006508802820434E-3</c:v>
                </c:pt>
                <c:pt idx="5191">
                  <c:v>5.1590745501713109E-3</c:v>
                </c:pt>
                <c:pt idx="5192">
                  <c:v>5.2574977045002913E-3</c:v>
                </c:pt>
                <c:pt idx="5193">
                  <c:v>5.3659203433109315E-3</c:v>
                </c:pt>
                <c:pt idx="5194">
                  <c:v>5.4743424666452434E-3</c:v>
                </c:pt>
                <c:pt idx="5195">
                  <c:v>5.5727640745452424E-3</c:v>
                </c:pt>
                <c:pt idx="5196">
                  <c:v>5.6811851670529306E-3</c:v>
                </c:pt>
                <c:pt idx="5197">
                  <c:v>5.7896057442103034E-3</c:v>
                </c:pt>
                <c:pt idx="5198">
                  <c:v>5.8980258060592206E-3</c:v>
                </c:pt>
                <c:pt idx="5199">
                  <c:v>6.0064453526418732E-3</c:v>
                </c:pt>
                <c:pt idx="5200">
                  <c:v>6.1048643839999904E-3</c:v>
                </c:pt>
                <c:pt idx="5201">
                  <c:v>6.2132829001758398E-3</c:v>
                </c:pt>
                <c:pt idx="5202">
                  <c:v>6.2817009012112405E-3</c:v>
                </c:pt>
                <c:pt idx="5203">
                  <c:v>6.3501183871481114E-3</c:v>
                </c:pt>
                <c:pt idx="5204">
                  <c:v>6.4085353580287108E-3</c:v>
                </c:pt>
                <c:pt idx="5205">
                  <c:v>6.4769518138948507E-3</c:v>
                </c:pt>
                <c:pt idx="5206">
                  <c:v>6.5353677547884906E-3</c:v>
                </c:pt>
                <c:pt idx="5207">
                  <c:v>6.6037831807516136E-3</c:v>
                </c:pt>
                <c:pt idx="5208">
                  <c:v>6.6621980918262214E-3</c:v>
                </c:pt>
                <c:pt idx="5209">
                  <c:v>6.7306124880544427E-3</c:v>
                </c:pt>
                <c:pt idx="5210">
                  <c:v>6.7890263694780134E-3</c:v>
                </c:pt>
                <c:pt idx="5211">
                  <c:v>6.8574397361391504E-3</c:v>
                </c:pt>
                <c:pt idx="5212">
                  <c:v>6.9258525880797504E-3</c:v>
                </c:pt>
                <c:pt idx="5213">
                  <c:v>6.99426492534189E-3</c:v>
                </c:pt>
                <c:pt idx="5214">
                  <c:v>7.0626767479673334E-3</c:v>
                </c:pt>
                <c:pt idx="5215">
                  <c:v>7.1310880559982744E-3</c:v>
                </c:pt>
                <c:pt idx="5216">
                  <c:v>7.1994988494765988E-3</c:v>
                </c:pt>
                <c:pt idx="5217">
                  <c:v>7.2679091284443918E-3</c:v>
                </c:pt>
                <c:pt idx="5218">
                  <c:v>7.3463188929435977E-3</c:v>
                </c:pt>
                <c:pt idx="5219">
                  <c:v>7.4147281430161594E-3</c:v>
                </c:pt>
                <c:pt idx="5220">
                  <c:v>7.4831368787040414E-3</c:v>
                </c:pt>
                <c:pt idx="5221">
                  <c:v>7.5515451000493731E-3</c:v>
                </c:pt>
                <c:pt idx="5222">
                  <c:v>7.6199528070939604E-3</c:v>
                </c:pt>
                <c:pt idx="5223">
                  <c:v>7.6883599998799172E-3</c:v>
                </c:pt>
                <c:pt idx="5224">
                  <c:v>7.7567666784492013E-3</c:v>
                </c:pt>
                <c:pt idx="5225">
                  <c:v>7.8251728428437584E-3</c:v>
                </c:pt>
                <c:pt idx="5226">
                  <c:v>7.8935784931057074E-3</c:v>
                </c:pt>
                <c:pt idx="5227">
                  <c:v>7.9719836292768635E-3</c:v>
                </c:pt>
                <c:pt idx="5228">
                  <c:v>8.0403882513993066E-3</c:v>
                </c:pt>
                <c:pt idx="5229">
                  <c:v>8.1087923595150567E-3</c:v>
                </c:pt>
                <c:pt idx="5230">
                  <c:v>8.1771959536660228E-3</c:v>
                </c:pt>
                <c:pt idx="5231">
                  <c:v>8.2455990338942877E-3</c:v>
                </c:pt>
                <c:pt idx="5232">
                  <c:v>8.2740016002416372E-3</c:v>
                </c:pt>
                <c:pt idx="5233">
                  <c:v>8.3024036527504265E-3</c:v>
                </c:pt>
                <c:pt idx="5234">
                  <c:v>8.3308051914622368E-3</c:v>
                </c:pt>
                <c:pt idx="5235">
                  <c:v>8.3592062164194562E-3</c:v>
                </c:pt>
                <c:pt idx="5236">
                  <c:v>8.3876067276635567E-3</c:v>
                </c:pt>
                <c:pt idx="5237">
                  <c:v>8.4160067252369731E-3</c:v>
                </c:pt>
                <c:pt idx="5238">
                  <c:v>8.4344062091815455E-3</c:v>
                </c:pt>
                <c:pt idx="5239">
                  <c:v>8.4628051795392362E-3</c:v>
                </c:pt>
                <c:pt idx="5240">
                  <c:v>8.4912036363520293E-3</c:v>
                </c:pt>
                <c:pt idx="5241">
                  <c:v>8.5196015796620596E-3</c:v>
                </c:pt>
                <c:pt idx="5242">
                  <c:v>8.5479990095110037E-3</c:v>
                </c:pt>
                <c:pt idx="5243">
                  <c:v>8.5863959259411867E-3</c:v>
                </c:pt>
                <c:pt idx="5244">
                  <c:v>8.614792328994425E-3</c:v>
                </c:pt>
                <c:pt idx="5245">
                  <c:v>8.6531882187128248E-3</c:v>
                </c:pt>
                <c:pt idx="5246">
                  <c:v>8.6815835951381277E-3</c:v>
                </c:pt>
                <c:pt idx="5247">
                  <c:v>8.7099784583125409E-3</c:v>
                </c:pt>
                <c:pt idx="5248">
                  <c:v>8.7483728082780599E-3</c:v>
                </c:pt>
                <c:pt idx="5249">
                  <c:v>8.7767666450765166E-3</c:v>
                </c:pt>
                <c:pt idx="5250">
                  <c:v>8.8151599687500727E-3</c:v>
                </c:pt>
                <c:pt idx="5251">
                  <c:v>8.8435527793405567E-3</c:v>
                </c:pt>
                <c:pt idx="5252">
                  <c:v>8.8319450768900021E-3</c:v>
                </c:pt>
                <c:pt idx="5253">
                  <c:v>8.8203368614405229E-3</c:v>
                </c:pt>
                <c:pt idx="5254">
                  <c:v>8.7987281330338639E-3</c:v>
                </c:pt>
                <c:pt idx="5255">
                  <c:v>8.7871188917122423E-3</c:v>
                </c:pt>
                <c:pt idx="5256">
                  <c:v>8.7755091375175728E-3</c:v>
                </c:pt>
                <c:pt idx="5257">
                  <c:v>8.7538988704917997E-3</c:v>
                </c:pt>
                <c:pt idx="5258">
                  <c:v>8.7422880906769806E-3</c:v>
                </c:pt>
                <c:pt idx="5259">
                  <c:v>8.720676798115029E-3</c:v>
                </c:pt>
                <c:pt idx="5260">
                  <c:v>8.7090649928480268E-3</c:v>
                </c:pt>
                <c:pt idx="5261">
                  <c:v>8.6874526749179618E-3</c:v>
                </c:pt>
                <c:pt idx="5262">
                  <c:v>8.6858398443666798E-3</c:v>
                </c:pt>
                <c:pt idx="5263">
                  <c:v>8.6842265012361253E-3</c:v>
                </c:pt>
                <c:pt idx="5264">
                  <c:v>8.6826126455685267E-3</c:v>
                </c:pt>
                <c:pt idx="5265">
                  <c:v>8.6709982774057798E-3</c:v>
                </c:pt>
                <c:pt idx="5266">
                  <c:v>8.6693833967898728E-3</c:v>
                </c:pt>
                <c:pt idx="5267">
                  <c:v>8.6677680037627047E-3</c:v>
                </c:pt>
                <c:pt idx="5268">
                  <c:v>8.6661520983664364E-3</c:v>
                </c:pt>
                <c:pt idx="5269">
                  <c:v>8.6545356806427848E-3</c:v>
                </c:pt>
                <c:pt idx="5270">
                  <c:v>8.6529187506340088E-3</c:v>
                </c:pt>
                <c:pt idx="5271">
                  <c:v>8.6513013083819867E-3</c:v>
                </c:pt>
                <c:pt idx="5272">
                  <c:v>8.569683353928801E-3</c:v>
                </c:pt>
                <c:pt idx="5273">
                  <c:v>8.4780648873161724E-3</c:v>
                </c:pt>
                <c:pt idx="5274">
                  <c:v>8.3864459085864779E-3</c:v>
                </c:pt>
                <c:pt idx="5275">
                  <c:v>8.3048264177813282E-3</c:v>
                </c:pt>
                <c:pt idx="5276">
                  <c:v>8.2132064149428863E-3</c:v>
                </c:pt>
                <c:pt idx="5277">
                  <c:v>8.1215859001131652E-3</c:v>
                </c:pt>
                <c:pt idx="5278">
                  <c:v>8.0299648733341208E-3</c:v>
                </c:pt>
                <c:pt idx="5279">
                  <c:v>7.9383433346477891E-3</c:v>
                </c:pt>
                <c:pt idx="5280">
                  <c:v>7.8567212840960857E-3</c:v>
                </c:pt>
                <c:pt idx="5281">
                  <c:v>7.7650987217209961E-3</c:v>
                </c:pt>
                <c:pt idx="5282">
                  <c:v>7.6434756475644884E-3</c:v>
                </c:pt>
                <c:pt idx="5283">
                  <c:v>7.5218520616686718E-3</c:v>
                </c:pt>
                <c:pt idx="5284">
                  <c:v>7.4102279640754134E-3</c:v>
                </c:pt>
                <c:pt idx="5285">
                  <c:v>7.288603354826808E-3</c:v>
                </c:pt>
                <c:pt idx="5286">
                  <c:v>7.1669782339646914E-3</c:v>
                </c:pt>
                <c:pt idx="5287">
                  <c:v>7.0453526015312323E-3</c:v>
                </c:pt>
                <c:pt idx="5288">
                  <c:v>6.9237264575682834E-3</c:v>
                </c:pt>
                <c:pt idx="5289">
                  <c:v>6.8020998021178806E-3</c:v>
                </c:pt>
                <c:pt idx="5290">
                  <c:v>6.6904726352220514E-3</c:v>
                </c:pt>
                <c:pt idx="5291">
                  <c:v>6.5688449569226981E-3</c:v>
                </c:pt>
                <c:pt idx="5292">
                  <c:v>6.4472167672618534E-3</c:v>
                </c:pt>
                <c:pt idx="5293">
                  <c:v>6.3255880662814856E-3</c:v>
                </c:pt>
                <c:pt idx="5294">
                  <c:v>6.2039588540236789E-3</c:v>
                </c:pt>
                <c:pt idx="5295">
                  <c:v>6.0823291305303253E-3</c:v>
                </c:pt>
                <c:pt idx="5296">
                  <c:v>5.9706988958434298E-3</c:v>
                </c:pt>
                <c:pt idx="5297">
                  <c:v>5.8490681500049388E-3</c:v>
                </c:pt>
                <c:pt idx="5298">
                  <c:v>5.7274368930568314E-3</c:v>
                </c:pt>
                <c:pt idx="5299">
                  <c:v>5.6058051250412024E-3</c:v>
                </c:pt>
                <c:pt idx="5300">
                  <c:v>5.4841728460000017E-3</c:v>
                </c:pt>
                <c:pt idx="5301">
                  <c:v>5.3625400559751974E-3</c:v>
                </c:pt>
                <c:pt idx="5302">
                  <c:v>5.2309067550087894E-3</c:v>
                </c:pt>
                <c:pt idx="5303">
                  <c:v>5.0892729431427919E-3</c:v>
                </c:pt>
                <c:pt idx="5304">
                  <c:v>4.957638620419153E-3</c:v>
                </c:pt>
                <c:pt idx="5305">
                  <c:v>4.8160037868797984E-3</c:v>
                </c:pt>
                <c:pt idx="5306">
                  <c:v>4.6743684425668034E-3</c:v>
                </c:pt>
                <c:pt idx="5307">
                  <c:v>4.5427325875221514E-3</c:v>
                </c:pt>
                <c:pt idx="5308">
                  <c:v>4.4010962217877914E-3</c:v>
                </c:pt>
                <c:pt idx="5309">
                  <c:v>4.2594593454057814E-3</c:v>
                </c:pt>
                <c:pt idx="5310">
                  <c:v>4.1278219584179789E-3</c:v>
                </c:pt>
                <c:pt idx="5311">
                  <c:v>3.9861840608665985E-3</c:v>
                </c:pt>
                <c:pt idx="5312">
                  <c:v>3.8745456527933602E-3</c:v>
                </c:pt>
                <c:pt idx="5313">
                  <c:v>3.7529067342404292E-3</c:v>
                </c:pt>
                <c:pt idx="5314">
                  <c:v>3.6412673052497201E-3</c:v>
                </c:pt>
                <c:pt idx="5315">
                  <c:v>3.5296273658632412E-3</c:v>
                </c:pt>
                <c:pt idx="5316">
                  <c:v>3.4179869161230052E-3</c:v>
                </c:pt>
                <c:pt idx="5317">
                  <c:v>3.2963459560709802E-3</c:v>
                </c:pt>
                <c:pt idx="5318">
                  <c:v>3.1847044857491852E-3</c:v>
                </c:pt>
                <c:pt idx="5319">
                  <c:v>3.0730625051995412E-3</c:v>
                </c:pt>
                <c:pt idx="5320">
                  <c:v>2.9614200144640352E-3</c:v>
                </c:pt>
                <c:pt idx="5321">
                  <c:v>2.8497770135846871E-3</c:v>
                </c:pt>
                <c:pt idx="5322">
                  <c:v>2.7181335026035289E-3</c:v>
                </c:pt>
                <c:pt idx="5323">
                  <c:v>2.5964894815624952E-3</c:v>
                </c:pt>
                <c:pt idx="5324">
                  <c:v>2.4648449505035586E-3</c:v>
                </c:pt>
                <c:pt idx="5325">
                  <c:v>2.3431999094687683E-3</c:v>
                </c:pt>
                <c:pt idx="5326">
                  <c:v>2.21155435850009E-3</c:v>
                </c:pt>
                <c:pt idx="5327">
                  <c:v>2.0899082976394492E-3</c:v>
                </c:pt>
                <c:pt idx="5328">
                  <c:v>1.9582617269289365E-3</c:v>
                </c:pt>
                <c:pt idx="5329">
                  <c:v>1.836614646410412E-3</c:v>
                </c:pt>
                <c:pt idx="5330">
                  <c:v>1.7149670561259767E-3</c:v>
                </c:pt>
                <c:pt idx="5331">
                  <c:v>1.5833189561176102E-3</c:v>
                </c:pt>
                <c:pt idx="5332">
                  <c:v>1.5016703464272585E-3</c:v>
                </c:pt>
                <c:pt idx="5333">
                  <c:v>1.4200212270969459E-3</c:v>
                </c:pt>
                <c:pt idx="5334">
                  <c:v>1.3383715981686601E-3</c:v>
                </c:pt>
                <c:pt idx="5335">
                  <c:v>1.2467214596842691E-3</c:v>
                </c:pt>
                <c:pt idx="5336">
                  <c:v>1.1650708116859121E-3</c:v>
                </c:pt>
                <c:pt idx="5337">
                  <c:v>1.0834196542155181E-3</c:v>
                </c:pt>
                <c:pt idx="5338">
                  <c:v>1.00176798731505E-3</c:v>
                </c:pt>
                <c:pt idx="5339">
                  <c:v>9.2011581102655049E-4</c:v>
                </c:pt>
                <c:pt idx="5340">
                  <c:v>8.3846312539199758E-4</c:v>
                </c:pt>
                <c:pt idx="5341">
                  <c:v>7.4680993045337599E-4</c:v>
                </c:pt>
                <c:pt idx="5342">
                  <c:v>7.1515622625262394E-4</c:v>
                </c:pt>
                <c:pt idx="5343">
                  <c:v>6.7350201283178888E-4</c:v>
                </c:pt>
                <c:pt idx="5344">
                  <c:v>6.3184729023280193E-4</c:v>
                </c:pt>
                <c:pt idx="5345">
                  <c:v>5.9019205849772903E-4</c:v>
                </c:pt>
                <c:pt idx="5346">
                  <c:v>5.4853631766852134E-4</c:v>
                </c:pt>
                <c:pt idx="5347">
                  <c:v>5.0688006778720762E-4</c:v>
                </c:pt>
                <c:pt idx="5348">
                  <c:v>4.6522330889564589E-4</c:v>
                </c:pt>
                <c:pt idx="5349">
                  <c:v>4.2356604103594434E-4</c:v>
                </c:pt>
                <c:pt idx="5350">
                  <c:v>3.8190826425002646E-4</c:v>
                </c:pt>
                <c:pt idx="5351">
                  <c:v>3.5024997857991053E-4</c:v>
                </c:pt>
                <c:pt idx="5352">
                  <c:v>3.3859118406759782E-4</c:v>
                </c:pt>
                <c:pt idx="5353">
                  <c:v>3.3693188075506686E-4</c:v>
                </c:pt>
                <c:pt idx="5354">
                  <c:v>3.3527206868430592E-4</c:v>
                </c:pt>
                <c:pt idx="5355">
                  <c:v>3.3361174789725811E-4</c:v>
                </c:pt>
                <c:pt idx="5356">
                  <c:v>3.319509184359915E-4</c:v>
                </c:pt>
                <c:pt idx="5357">
                  <c:v>3.2028958034241439E-4</c:v>
                </c:pt>
                <c:pt idx="5358">
                  <c:v>3.1862773365856682E-4</c:v>
                </c:pt>
                <c:pt idx="5359">
                  <c:v>3.169653784264339E-4</c:v>
                </c:pt>
                <c:pt idx="5360">
                  <c:v>3.1530251468797816E-4</c:v>
                </c:pt>
                <c:pt idx="5361">
                  <c:v>3.0363914248526802E-4</c:v>
                </c:pt>
                <c:pt idx="5362">
                  <c:v>3.2197526186020464E-4</c:v>
                </c:pt>
                <c:pt idx="5363">
                  <c:v>3.4031087285474765E-4</c:v>
                </c:pt>
                <c:pt idx="5364">
                  <c:v>3.4864597551095892E-4</c:v>
                </c:pt>
                <c:pt idx="5365">
                  <c:v>3.669805698707806E-4</c:v>
                </c:pt>
                <c:pt idx="5366">
                  <c:v>3.8531465597621811E-4</c:v>
                </c:pt>
                <c:pt idx="5367">
                  <c:v>3.9364823386930936E-4</c:v>
                </c:pt>
                <c:pt idx="5368">
                  <c:v>4.1198130359190824E-4</c:v>
                </c:pt>
                <c:pt idx="5369">
                  <c:v>4.2031386518620833E-4</c:v>
                </c:pt>
                <c:pt idx="5370">
                  <c:v>4.386459186940008E-4</c:v>
                </c:pt>
                <c:pt idx="5371">
                  <c:v>4.5697746415740523E-4</c:v>
                </c:pt>
                <c:pt idx="5372">
                  <c:v>5.0530850161831394E-4</c:v>
                </c:pt>
                <c:pt idx="5373">
                  <c:v>5.5363903111877409E-4</c:v>
                </c:pt>
                <c:pt idx="5374">
                  <c:v>6.1196905270075063E-4</c:v>
                </c:pt>
                <c:pt idx="5375">
                  <c:v>6.6029856640620332E-4</c:v>
                </c:pt>
                <c:pt idx="5376">
                  <c:v>7.0862757227727795E-4</c:v>
                </c:pt>
                <c:pt idx="5377">
                  <c:v>7.5695607035581398E-4</c:v>
                </c:pt>
                <c:pt idx="5378">
                  <c:v>8.1528406068374318E-4</c:v>
                </c:pt>
                <c:pt idx="5379">
                  <c:v>8.6361154330313894E-4</c:v>
                </c:pt>
                <c:pt idx="5380">
                  <c:v>9.1193851825602246E-4</c:v>
                </c:pt>
                <c:pt idx="5381">
                  <c:v>9.7026498558432008E-4</c:v>
                </c:pt>
                <c:pt idx="5382">
                  <c:v>1.0285909453300601E-3</c:v>
                </c:pt>
                <c:pt idx="5383">
                  <c:v>1.0969163975352303E-3</c:v>
                </c:pt>
                <c:pt idx="5384">
                  <c:v>1.1552413422418221E-3</c:v>
                </c:pt>
                <c:pt idx="5385">
                  <c:v>1.2235657794917665E-3</c:v>
                </c:pt>
                <c:pt idx="5386">
                  <c:v>1.2818897093271053E-3</c:v>
                </c:pt>
                <c:pt idx="5387">
                  <c:v>1.3502131317898063E-3</c:v>
                </c:pt>
                <c:pt idx="5388">
                  <c:v>1.4085360469218231E-3</c:v>
                </c:pt>
                <c:pt idx="5389">
                  <c:v>1.4768584547652623E-3</c:v>
                </c:pt>
                <c:pt idx="5390">
                  <c:v>1.5351803553620147E-3</c:v>
                </c:pt>
                <c:pt idx="5391">
                  <c:v>1.5935017487540837E-3</c:v>
                </c:pt>
                <c:pt idx="5392">
                  <c:v>1.6318226349834601E-3</c:v>
                </c:pt>
                <c:pt idx="5393">
                  <c:v>1.6801430140921492E-3</c:v>
                </c:pt>
                <c:pt idx="5394">
                  <c:v>1.7184628861220685E-3</c:v>
                </c:pt>
                <c:pt idx="5395">
                  <c:v>1.7567822511152882E-3</c:v>
                </c:pt>
                <c:pt idx="5396">
                  <c:v>1.7951011091137516E-3</c:v>
                </c:pt>
                <c:pt idx="5397">
                  <c:v>1.8334194601594689E-3</c:v>
                </c:pt>
                <c:pt idx="5398">
                  <c:v>1.8717373042944081E-3</c:v>
                </c:pt>
                <c:pt idx="5399">
                  <c:v>1.9100546415606453E-3</c:v>
                </c:pt>
                <c:pt idx="5400">
                  <c:v>1.9483714720000111E-3</c:v>
                </c:pt>
                <c:pt idx="5401">
                  <c:v>1.9966877956546073E-3</c:v>
                </c:pt>
                <c:pt idx="5402">
                  <c:v>2.0950036125664002E-3</c:v>
                </c:pt>
                <c:pt idx="5403">
                  <c:v>2.1933189227773498E-3</c:v>
                </c:pt>
                <c:pt idx="5404">
                  <c:v>2.2916337263295212E-3</c:v>
                </c:pt>
                <c:pt idx="5405">
                  <c:v>2.3899480232647727E-3</c:v>
                </c:pt>
                <c:pt idx="5406">
                  <c:v>2.4882618136251866E-3</c:v>
                </c:pt>
                <c:pt idx="5407">
                  <c:v>2.5965750974527302E-3</c:v>
                </c:pt>
                <c:pt idx="5408">
                  <c:v>2.6948878747894292E-3</c:v>
                </c:pt>
                <c:pt idx="5409">
                  <c:v>2.7932001456772099E-3</c:v>
                </c:pt>
                <c:pt idx="5410">
                  <c:v>2.8915119101580182E-3</c:v>
                </c:pt>
                <c:pt idx="5411">
                  <c:v>2.9898231682739438E-3</c:v>
                </c:pt>
                <c:pt idx="5412">
                  <c:v>3.0281339200669828E-3</c:v>
                </c:pt>
                <c:pt idx="5413">
                  <c:v>3.0664441655789982E-3</c:v>
                </c:pt>
                <c:pt idx="5414">
                  <c:v>3.1047539048521156E-3</c:v>
                </c:pt>
                <c:pt idx="5415">
                  <c:v>3.1430631379282814E-3</c:v>
                </c:pt>
                <c:pt idx="5416">
                  <c:v>3.1813718648494352E-3</c:v>
                </c:pt>
                <c:pt idx="5417">
                  <c:v>3.2196800856575812E-3</c:v>
                </c:pt>
                <c:pt idx="5418">
                  <c:v>3.2579878003947396E-3</c:v>
                </c:pt>
                <c:pt idx="5419">
                  <c:v>3.2962950091029292E-3</c:v>
                </c:pt>
                <c:pt idx="5420">
                  <c:v>3.3346017118240402E-3</c:v>
                </c:pt>
                <c:pt idx="5421">
                  <c:v>3.3629079086001266E-3</c:v>
                </c:pt>
                <c:pt idx="5422">
                  <c:v>3.3312135994731373E-3</c:v>
                </c:pt>
                <c:pt idx="5423">
                  <c:v>3.2995187844851062E-3</c:v>
                </c:pt>
                <c:pt idx="5424">
                  <c:v>3.2578234636779745E-3</c:v>
                </c:pt>
                <c:pt idx="5425">
                  <c:v>3.2261276370937762E-3</c:v>
                </c:pt>
                <c:pt idx="5426">
                  <c:v>3.1944313047744749E-3</c:v>
                </c:pt>
                <c:pt idx="5427">
                  <c:v>3.1627344667620526E-3</c:v>
                </c:pt>
                <c:pt idx="5428">
                  <c:v>3.1210371230985011E-3</c:v>
                </c:pt>
                <c:pt idx="5429">
                  <c:v>3.0893392738258669E-3</c:v>
                </c:pt>
                <c:pt idx="5430">
                  <c:v>3.0576409189860291E-3</c:v>
                </c:pt>
                <c:pt idx="5431">
                  <c:v>3.0059420586210565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94E-3</c:v>
                </c:pt>
                <c:pt idx="5440">
                  <c:v>1.7606295736320181E-3</c:v>
                </c:pt>
                <c:pt idx="5441">
                  <c:v>1.6189256603247881E-3</c:v>
                </c:pt>
                <c:pt idx="5442">
                  <c:v>1.4772212419542352E-3</c:v>
                </c:pt>
                <c:pt idx="5443">
                  <c:v>1.3255163185623697E-3</c:v>
                </c:pt>
                <c:pt idx="5444">
                  <c:v>1.1738108901912323E-3</c:v>
                </c:pt>
                <c:pt idx="5445">
                  <c:v>1.0221049568827421E-3</c:v>
                </c:pt>
                <c:pt idx="5446">
                  <c:v>8.7039851867890244E-4</c:v>
                </c:pt>
                <c:pt idx="5447">
                  <c:v>7.1869157562179375E-4</c:v>
                </c:pt>
                <c:pt idx="5448">
                  <c:v>5.6698412775324503E-4</c:v>
                </c:pt>
                <c:pt idx="5449">
                  <c:v>4.1527617511533484E-4</c:v>
                </c:pt>
                <c:pt idx="5450">
                  <c:v>2.6356771774999212E-4</c:v>
                </c:pt>
                <c:pt idx="5451">
                  <c:v>1.1185875569933086E-4</c:v>
                </c:pt>
                <c:pt idx="5452">
                  <c:v>-4.9850710994809345E-5</c:v>
                </c:pt>
                <c:pt idx="5453">
                  <c:v>-2.1156068229033492E-4</c:v>
                </c:pt>
                <c:pt idx="5454">
                  <c:v>-3.7327115814534187E-4</c:v>
                </c:pt>
                <c:pt idx="5455">
                  <c:v>-5.3498213851777584E-4</c:v>
                </c:pt>
                <c:pt idx="5456">
                  <c:v>-6.9669362336560801E-4</c:v>
                </c:pt>
                <c:pt idx="5457">
                  <c:v>-8.584056126469756E-4</c:v>
                </c:pt>
                <c:pt idx="5458">
                  <c:v>-1.0201181063198379E-3</c:v>
                </c:pt>
                <c:pt idx="5459">
                  <c:v>-1.1918311043421503E-3</c:v>
                </c:pt>
                <c:pt idx="5460">
                  <c:v>-1.3535446066720302E-3</c:v>
                </c:pt>
                <c:pt idx="5461">
                  <c:v>-1.5052586132673906E-3</c:v>
                </c:pt>
                <c:pt idx="5462">
                  <c:v>-1.6269731240862381E-3</c:v>
                </c:pt>
                <c:pt idx="5463">
                  <c:v>-1.7486881390866729E-3</c:v>
                </c:pt>
                <c:pt idx="5464">
                  <c:v>-1.8704036582266881E-3</c:v>
                </c:pt>
                <c:pt idx="5465">
                  <c:v>-1.9821196814642358E-3</c:v>
                </c:pt>
                <c:pt idx="5466">
                  <c:v>-2.1038362087574124E-3</c:v>
                </c:pt>
                <c:pt idx="5467">
                  <c:v>-2.22555324006412E-3</c:v>
                </c:pt>
                <c:pt idx="5468">
                  <c:v>-2.347270775342468E-3</c:v>
                </c:pt>
                <c:pt idx="5469">
                  <c:v>-2.4689888145504046E-3</c:v>
                </c:pt>
                <c:pt idx="5470">
                  <c:v>-2.5907073576460224E-3</c:v>
                </c:pt>
                <c:pt idx="5471">
                  <c:v>-2.6824264045872412E-3</c:v>
                </c:pt>
                <c:pt idx="5472">
                  <c:v>-2.6641459553321412E-3</c:v>
                </c:pt>
                <c:pt idx="5473">
                  <c:v>-2.6558660098386366E-3</c:v>
                </c:pt>
                <c:pt idx="5474">
                  <c:v>-2.637586568064865E-3</c:v>
                </c:pt>
                <c:pt idx="5475">
                  <c:v>-2.629307629968769E-3</c:v>
                </c:pt>
                <c:pt idx="5476">
                  <c:v>-2.6110291955083191E-3</c:v>
                </c:pt>
                <c:pt idx="5477">
                  <c:v>-2.5927512646416492E-3</c:v>
                </c:pt>
                <c:pt idx="5478">
                  <c:v>-2.5844738373266892E-3</c:v>
                </c:pt>
                <c:pt idx="5479">
                  <c:v>-2.5661969135214852E-3</c:v>
                </c:pt>
                <c:pt idx="5480">
                  <c:v>-2.557920493183985E-3</c:v>
                </c:pt>
                <c:pt idx="5481">
                  <c:v>-2.5296445762722592E-3</c:v>
                </c:pt>
                <c:pt idx="5482">
                  <c:v>-2.4913691627443252E-3</c:v>
                </c:pt>
                <c:pt idx="5483">
                  <c:v>-2.4430942525581474E-3</c:v>
                </c:pt>
                <c:pt idx="5484">
                  <c:v>-2.3948198456718041E-3</c:v>
                </c:pt>
                <c:pt idx="5485">
                  <c:v>-2.3565459420432327E-3</c:v>
                </c:pt>
                <c:pt idx="5486">
                  <c:v>-2.3082725416305079E-3</c:v>
                </c:pt>
                <c:pt idx="5487">
                  <c:v>-2.2599996443916537E-3</c:v>
                </c:pt>
                <c:pt idx="5488">
                  <c:v>-2.2217272502845827E-3</c:v>
                </c:pt>
                <c:pt idx="5489">
                  <c:v>-2.1734553592673402E-3</c:v>
                </c:pt>
                <c:pt idx="5490">
                  <c:v>-2.1251839712979896E-3</c:v>
                </c:pt>
                <c:pt idx="5491">
                  <c:v>-2.0769130863345091E-3</c:v>
                </c:pt>
                <c:pt idx="5492">
                  <c:v>-1.9886427043349498E-3</c:v>
                </c:pt>
                <c:pt idx="5493">
                  <c:v>-1.9003728252573072E-3</c:v>
                </c:pt>
                <c:pt idx="5494">
                  <c:v>-1.8121034490595587E-3</c:v>
                </c:pt>
                <c:pt idx="5495">
                  <c:v>-1.7238345756997453E-3</c:v>
                </c:pt>
                <c:pt idx="5496">
                  <c:v>-1.6355662051358577E-3</c:v>
                </c:pt>
                <c:pt idx="5497">
                  <c:v>-1.5472983373259475E-3</c:v>
                </c:pt>
                <c:pt idx="5498">
                  <c:v>-1.4590309722279649E-3</c:v>
                </c:pt>
                <c:pt idx="5499">
                  <c:v>-1.3707641097999721E-3</c:v>
                </c:pt>
                <c:pt idx="5500">
                  <c:v>-1.2824977500000001E-3</c:v>
                </c:pt>
                <c:pt idx="5501">
                  <c:v>-1.1942318927860099E-3</c:v>
                </c:pt>
                <c:pt idx="5502">
                  <c:v>-1.1059665381160401E-3</c:v>
                </c:pt>
                <c:pt idx="5503">
                  <c:v>-1.0177016859480579E-3</c:v>
                </c:pt>
                <c:pt idx="5504">
                  <c:v>-9.3943733624007853E-4</c:v>
                </c:pt>
                <c:pt idx="5505">
                  <c:v>-8.5117348895020616E-4</c:v>
                </c:pt>
                <c:pt idx="5506">
                  <c:v>-7.629101440364039E-4</c:v>
                </c:pt>
                <c:pt idx="5507">
                  <c:v>-6.7464730145667311E-4</c:v>
                </c:pt>
                <c:pt idx="5508">
                  <c:v>-5.8638496116900486E-4</c:v>
                </c:pt>
                <c:pt idx="5509">
                  <c:v>-4.9812312313144422E-4</c:v>
                </c:pt>
                <c:pt idx="5510">
                  <c:v>-4.0986178730201414E-4</c:v>
                </c:pt>
                <c:pt idx="5511">
                  <c:v>-3.3160095363862779E-4</c:v>
                </c:pt>
                <c:pt idx="5512">
                  <c:v>-2.7334062209944071E-4</c:v>
                </c:pt>
                <c:pt idx="5513">
                  <c:v>-2.1508079264240254E-4</c:v>
                </c:pt>
                <c:pt idx="5514">
                  <c:v>-1.5682146522549845E-4</c:v>
                </c:pt>
                <c:pt idx="5515">
                  <c:v>-9.8562639806731896E-5</c:v>
                </c:pt>
                <c:pt idx="5516">
                  <c:v>-4.0304316344219834E-5</c:v>
                </c:pt>
                <c:pt idx="5517">
                  <c:v>1.7953505204143702E-5</c:v>
                </c:pt>
                <c:pt idx="5518">
                  <c:v>7.6210824880324504E-5</c:v>
                </c:pt>
                <c:pt idx="5519">
                  <c:v>1.2446764272633381E-4</c:v>
                </c:pt>
                <c:pt idx="5520">
                  <c:v>1.8272395878402112E-4</c:v>
                </c:pt>
                <c:pt idx="5521">
                  <c:v>2.4097977309550905E-4</c:v>
                </c:pt>
                <c:pt idx="5522">
                  <c:v>2.8923508570275158E-4</c:v>
                </c:pt>
                <c:pt idx="5523">
                  <c:v>3.2748989664768696E-4</c:v>
                </c:pt>
                <c:pt idx="5524">
                  <c:v>3.7574420597236206E-4</c:v>
                </c:pt>
                <c:pt idx="5525">
                  <c:v>4.2399801371875733E-4</c:v>
                </c:pt>
                <c:pt idx="5526">
                  <c:v>4.6225131992885799E-4</c:v>
                </c:pt>
                <c:pt idx="5527">
                  <c:v>5.1050412464465067E-4</c:v>
                </c:pt>
                <c:pt idx="5528">
                  <c:v>5.5875642790809144E-4</c:v>
                </c:pt>
                <c:pt idx="5529">
                  <c:v>5.9700822976125202E-4</c:v>
                </c:pt>
                <c:pt idx="5530">
                  <c:v>6.4525953024597118E-4</c:v>
                </c:pt>
                <c:pt idx="5531">
                  <c:v>6.7351032940444425E-4</c:v>
                </c:pt>
                <c:pt idx="5532">
                  <c:v>6.4176062727844512E-4</c:v>
                </c:pt>
                <c:pt idx="5533">
                  <c:v>6.100104239101789E-4</c:v>
                </c:pt>
                <c:pt idx="5534">
                  <c:v>5.8825971934143401E-4</c:v>
                </c:pt>
                <c:pt idx="5535">
                  <c:v>5.5650851361430109E-4</c:v>
                </c:pt>
                <c:pt idx="5536">
                  <c:v>5.2475680677069314E-4</c:v>
                </c:pt>
                <c:pt idx="5537">
                  <c:v>5.0300459885272114E-4</c:v>
                </c:pt>
                <c:pt idx="5538">
                  <c:v>4.7125188990226912E-4</c:v>
                </c:pt>
                <c:pt idx="5539">
                  <c:v>4.3949867996134762E-4</c:v>
                </c:pt>
                <c:pt idx="5540">
                  <c:v>4.1774496907201995E-4</c:v>
                </c:pt>
                <c:pt idx="5541">
                  <c:v>3.8599075727616442E-4</c:v>
                </c:pt>
                <c:pt idx="5542">
                  <c:v>3.5423604461581892E-4</c:v>
                </c:pt>
                <c:pt idx="5543">
                  <c:v>3.1248083113300011E-4</c:v>
                </c:pt>
                <c:pt idx="5544">
                  <c:v>2.8072511686963783E-4</c:v>
                </c:pt>
                <c:pt idx="5545">
                  <c:v>2.4896890186773839E-4</c:v>
                </c:pt>
                <c:pt idx="5546">
                  <c:v>2.1721218616930037E-4</c:v>
                </c:pt>
                <c:pt idx="5547">
                  <c:v>1.7545496981638545E-4</c:v>
                </c:pt>
                <c:pt idx="5548">
                  <c:v>1.4369725285087902E-4</c:v>
                </c:pt>
                <c:pt idx="5549">
                  <c:v>1.1193903531472871E-4</c:v>
                </c:pt>
                <c:pt idx="5550">
                  <c:v>7.0180317250035509E-5</c:v>
                </c:pt>
                <c:pt idx="5551">
                  <c:v>2.8421098698716779E-5</c:v>
                </c:pt>
                <c:pt idx="5552">
                  <c:v>-5.3338620297217098E-5</c:v>
                </c:pt>
                <c:pt idx="5553">
                  <c:v>-1.2509883969574753E-4</c:v>
                </c:pt>
                <c:pt idx="5554">
                  <c:v>-2.068595594549326E-4</c:v>
                </c:pt>
                <c:pt idx="5555">
                  <c:v>-2.7862077953272606E-4</c:v>
                </c:pt>
                <c:pt idx="5556">
                  <c:v>-3.6038249988723991E-4</c:v>
                </c:pt>
                <c:pt idx="5557">
                  <c:v>-4.32144720476372E-4</c:v>
                </c:pt>
                <c:pt idx="5558">
                  <c:v>-5.1390744125823782E-4</c:v>
                </c:pt>
                <c:pt idx="5559">
                  <c:v>-5.9567066219074123E-4</c:v>
                </c:pt>
                <c:pt idx="5560">
                  <c:v>-6.6743438323202744E-4</c:v>
                </c:pt>
                <c:pt idx="5561">
                  <c:v>-7.3919860433999118E-4</c:v>
                </c:pt>
                <c:pt idx="5562">
                  <c:v>-7.7096332547264108E-4</c:v>
                </c:pt>
                <c:pt idx="5563">
                  <c:v>-8.127285465880375E-4</c:v>
                </c:pt>
                <c:pt idx="5564">
                  <c:v>-8.5449426764428046E-4</c:v>
                </c:pt>
                <c:pt idx="5565">
                  <c:v>-8.962604885992398E-4</c:v>
                </c:pt>
                <c:pt idx="5566">
                  <c:v>-9.3802720941097795E-4</c:v>
                </c:pt>
                <c:pt idx="5567">
                  <c:v>-9.7979443003751165E-4</c:v>
                </c:pt>
                <c:pt idx="5568">
                  <c:v>-1.0215621504368361E-3</c:v>
                </c:pt>
                <c:pt idx="5569">
                  <c:v>-1.0633303705670227E-3</c:v>
                </c:pt>
                <c:pt idx="5570">
                  <c:v>-1.1050990903860025E-3</c:v>
                </c:pt>
                <c:pt idx="5571">
                  <c:v>-1.0968683098518226E-3</c:v>
                </c:pt>
                <c:pt idx="5572">
                  <c:v>-1.0086380289224821E-3</c:v>
                </c:pt>
                <c:pt idx="5573">
                  <c:v>-9.1040824755603896E-4</c:v>
                </c:pt>
                <c:pt idx="5574">
                  <c:v>-8.2217896571047092E-4</c:v>
                </c:pt>
                <c:pt idx="5575">
                  <c:v>-7.2395018334379089E-4</c:v>
                </c:pt>
                <c:pt idx="5576">
                  <c:v>-6.3572190041392062E-4</c:v>
                </c:pt>
                <c:pt idx="5577">
                  <c:v>-5.3749411687903413E-4</c:v>
                </c:pt>
                <c:pt idx="5578">
                  <c:v>-4.3926683269704414E-4</c:v>
                </c:pt>
                <c:pt idx="5579">
                  <c:v>-3.5104004782601816E-4</c:v>
                </c:pt>
                <c:pt idx="5580">
                  <c:v>-2.5281376222400029E-4</c:v>
                </c:pt>
                <c:pt idx="5581">
                  <c:v>-1.8458797584888781E-4</c:v>
                </c:pt>
                <c:pt idx="5582">
                  <c:v>-1.7636268865872665E-4</c:v>
                </c:pt>
                <c:pt idx="5583">
                  <c:v>-1.5813790061158843E-4</c:v>
                </c:pt>
                <c:pt idx="5584">
                  <c:v>-1.3991361166540463E-4</c:v>
                </c:pt>
                <c:pt idx="5585">
                  <c:v>-1.3168982177821917E-4</c:v>
                </c:pt>
                <c:pt idx="5586">
                  <c:v>-1.1346653090810304E-4</c:v>
                </c:pt>
                <c:pt idx="5587">
                  <c:v>-1.0524373901302307E-4</c:v>
                </c:pt>
                <c:pt idx="5588">
                  <c:v>-8.7021446050938867E-5</c:v>
                </c:pt>
                <c:pt idx="5589">
                  <c:v>-6.8799651979979028E-5</c:v>
                </c:pt>
                <c:pt idx="5590">
                  <c:v>-6.0578356757989837E-5</c:v>
                </c:pt>
                <c:pt idx="5591">
                  <c:v>-3.2357560343088141E-5</c:v>
                </c:pt>
                <c:pt idx="5592">
                  <c:v>3.5862737306658025E-5</c:v>
                </c:pt>
                <c:pt idx="5593">
                  <c:v>9.4082536233330863E-5</c:v>
                </c:pt>
                <c:pt idx="5594">
                  <c:v>1.6230183647889166E-4</c:v>
                </c:pt>
                <c:pt idx="5595">
                  <c:v>2.2052063808528248E-4</c:v>
                </c:pt>
                <c:pt idx="5596">
                  <c:v>2.8873894109454862E-4</c:v>
                </c:pt>
                <c:pt idx="5597">
                  <c:v>3.4695674554868972E-4</c:v>
                </c:pt>
                <c:pt idx="5598">
                  <c:v>4.1517405148960894E-4</c:v>
                </c:pt>
                <c:pt idx="5599">
                  <c:v>4.7339085895939804E-4</c:v>
                </c:pt>
                <c:pt idx="5600">
                  <c:v>5.4160716800003667E-4</c:v>
                </c:pt>
                <c:pt idx="5601">
                  <c:v>5.5982297865337543E-4</c:v>
                </c:pt>
                <c:pt idx="5602">
                  <c:v>4.98038290961595E-4</c:v>
                </c:pt>
                <c:pt idx="5603">
                  <c:v>4.2625310496655067E-4</c:v>
                </c:pt>
                <c:pt idx="5604">
                  <c:v>3.6446742071022782E-4</c:v>
                </c:pt>
                <c:pt idx="5605">
                  <c:v>3.0268123823479437E-4</c:v>
                </c:pt>
                <c:pt idx="5606">
                  <c:v>2.3089455758198985E-4</c:v>
                </c:pt>
                <c:pt idx="5607">
                  <c:v>1.6910737879397117E-4</c:v>
                </c:pt>
                <c:pt idx="5608">
                  <c:v>1.0731970191263463E-4</c:v>
                </c:pt>
                <c:pt idx="5609">
                  <c:v>3.5531526979965303E-5</c:v>
                </c:pt>
                <c:pt idx="5610">
                  <c:v>-2.6257145961966874E-5</c:v>
                </c:pt>
                <c:pt idx="5611">
                  <c:v>-7.8046316871277594E-5</c:v>
                </c:pt>
                <c:pt idx="5612">
                  <c:v>-9.9835985705871969E-5</c:v>
                </c:pt>
                <c:pt idx="5613">
                  <c:v>-1.2162615242381058E-4</c:v>
                </c:pt>
                <c:pt idx="5614">
                  <c:v>-1.4341681698307369E-4</c:v>
                </c:pt>
                <c:pt idx="5615">
                  <c:v>-1.6520797934174727E-4</c:v>
                </c:pt>
                <c:pt idx="5616">
                  <c:v>-1.8699963945775783E-4</c:v>
                </c:pt>
                <c:pt idx="5617">
                  <c:v>-2.0879179728925247E-4</c:v>
                </c:pt>
                <c:pt idx="5618">
                  <c:v>-2.3058445279405815E-4</c:v>
                </c:pt>
                <c:pt idx="5619">
                  <c:v>-2.5237760593027896E-4</c:v>
                </c:pt>
                <c:pt idx="5620">
                  <c:v>-2.7417125665596685E-4</c:v>
                </c:pt>
                <c:pt idx="5621">
                  <c:v>-3.2596540492910397E-4</c:v>
                </c:pt>
                <c:pt idx="5622">
                  <c:v>-4.1776005070764895E-4</c:v>
                </c:pt>
                <c:pt idx="5623">
                  <c:v>-5.1955519394969441E-4</c:v>
                </c:pt>
                <c:pt idx="5624">
                  <c:v>-6.1135083461322237E-4</c:v>
                </c:pt>
                <c:pt idx="5625">
                  <c:v>-7.1314697265623865E-4</c:v>
                </c:pt>
                <c:pt idx="5626">
                  <c:v>-8.0494360803674554E-4</c:v>
                </c:pt>
                <c:pt idx="5627">
                  <c:v>-8.9674074071275755E-4</c:v>
                </c:pt>
                <c:pt idx="5628">
                  <c:v>-9.9853837064229614E-4</c:v>
                </c:pt>
                <c:pt idx="5629">
                  <c:v>-1.0903364977833951E-3</c:v>
                </c:pt>
                <c:pt idx="5630">
                  <c:v>-1.1921351220940243E-3</c:v>
                </c:pt>
                <c:pt idx="5631">
                  <c:v>-1.3239342435321898E-3</c:v>
                </c:pt>
                <c:pt idx="5632">
                  <c:v>-1.5057338620559357E-3</c:v>
                </c:pt>
                <c:pt idx="5633">
                  <c:v>-1.6975339776232449E-3</c:v>
                </c:pt>
                <c:pt idx="5634">
                  <c:v>-1.8793345901921554E-3</c:v>
                </c:pt>
                <c:pt idx="5635">
                  <c:v>-2.0711356997207275E-3</c:v>
                </c:pt>
                <c:pt idx="5636">
                  <c:v>-2.2529373061669351E-3</c:v>
                </c:pt>
                <c:pt idx="5637">
                  <c:v>-2.4447394094886665E-3</c:v>
                </c:pt>
                <c:pt idx="5638">
                  <c:v>-2.6265420096441283E-3</c:v>
                </c:pt>
                <c:pt idx="5639">
                  <c:v>-2.818345106591208E-3</c:v>
                </c:pt>
                <c:pt idx="5640">
                  <c:v>-3.0101487002880006E-3</c:v>
                </c:pt>
                <c:pt idx="5641">
                  <c:v>-3.2319527906924323E-3</c:v>
                </c:pt>
                <c:pt idx="5642">
                  <c:v>-3.5337573777626265E-3</c:v>
                </c:pt>
                <c:pt idx="5643">
                  <c:v>-3.8355624614564202E-3</c:v>
                </c:pt>
                <c:pt idx="5644">
                  <c:v>-4.1273680417319991E-3</c:v>
                </c:pt>
                <c:pt idx="5645">
                  <c:v>-4.4291741185472364E-3</c:v>
                </c:pt>
                <c:pt idx="5646">
                  <c:v>-4.720980691860277E-3</c:v>
                </c:pt>
                <c:pt idx="5647">
                  <c:v>-5.0227877616290661E-3</c:v>
                </c:pt>
                <c:pt idx="5648">
                  <c:v>-5.3145953278115315E-3</c:v>
                </c:pt>
                <c:pt idx="5649">
                  <c:v>-5.6164033903658914E-3</c:v>
                </c:pt>
                <c:pt idx="5650">
                  <c:v>-5.9082119492499833E-3</c:v>
                </c:pt>
                <c:pt idx="5651">
                  <c:v>-6.1300210044219336E-3</c:v>
                </c:pt>
                <c:pt idx="5652">
                  <c:v>-6.2518305558395834E-3</c:v>
                </c:pt>
                <c:pt idx="5653">
                  <c:v>-6.3636406034612023E-3</c:v>
                </c:pt>
                <c:pt idx="5654">
                  <c:v>-6.4754511472445682E-3</c:v>
                </c:pt>
                <c:pt idx="5655">
                  <c:v>-6.5872621871477816E-3</c:v>
                </c:pt>
                <c:pt idx="5656">
                  <c:v>-6.7090737231288904E-3</c:v>
                </c:pt>
                <c:pt idx="5657">
                  <c:v>-6.8208857551458084E-3</c:v>
                </c:pt>
                <c:pt idx="5658">
                  <c:v>-6.9326982831567213E-3</c:v>
                </c:pt>
                <c:pt idx="5659">
                  <c:v>-7.0445113071193333E-3</c:v>
                </c:pt>
                <c:pt idx="5660">
                  <c:v>-7.1563248269919943E-3</c:v>
                </c:pt>
                <c:pt idx="5661">
                  <c:v>-7.178138842732551E-3</c:v>
                </c:pt>
                <c:pt idx="5662">
                  <c:v>-7.0799533542990562E-3</c:v>
                </c:pt>
                <c:pt idx="5663">
                  <c:v>-6.9717683616495468E-3</c:v>
                </c:pt>
                <c:pt idx="5664">
                  <c:v>-6.8635838647418713E-3</c:v>
                </c:pt>
                <c:pt idx="5665">
                  <c:v>-6.7553998635342793E-3</c:v>
                </c:pt>
                <c:pt idx="5666">
                  <c:v>-6.6472163579845978E-3</c:v>
                </c:pt>
                <c:pt idx="5667">
                  <c:v>-6.5490333480509033E-3</c:v>
                </c:pt>
                <c:pt idx="5668">
                  <c:v>-6.4408508336912529E-3</c:v>
                </c:pt>
                <c:pt idx="5669">
                  <c:v>-6.3326688148636814E-3</c:v>
                </c:pt>
                <c:pt idx="5670">
                  <c:v>-6.2244872915259708E-3</c:v>
                </c:pt>
                <c:pt idx="5671">
                  <c:v>-6.0563062636364304E-3</c:v>
                </c:pt>
                <c:pt idx="5672">
                  <c:v>-5.7981257311529033E-3</c:v>
                </c:pt>
                <c:pt idx="5673">
                  <c:v>-5.5399456940335131E-3</c:v>
                </c:pt>
                <c:pt idx="5674">
                  <c:v>-5.2817661522360938E-3</c:v>
                </c:pt>
                <c:pt idx="5675">
                  <c:v>-5.0235871057187631E-3</c:v>
                </c:pt>
                <c:pt idx="5676">
                  <c:v>-4.7654085544395234E-3</c:v>
                </c:pt>
                <c:pt idx="5677">
                  <c:v>-4.5072304983564404E-3</c:v>
                </c:pt>
                <c:pt idx="5678">
                  <c:v>-4.2390529374274899E-3</c:v>
                </c:pt>
                <c:pt idx="5679">
                  <c:v>-3.9808758716106682E-3</c:v>
                </c:pt>
                <c:pt idx="5680">
                  <c:v>-3.722699300864015E-3</c:v>
                </c:pt>
                <c:pt idx="5681">
                  <c:v>-3.454523225145494E-3</c:v>
                </c:pt>
                <c:pt idx="5682">
                  <c:v>-3.1663476444131252E-3</c:v>
                </c:pt>
                <c:pt idx="5683">
                  <c:v>-2.8781725586250152E-3</c:v>
                </c:pt>
                <c:pt idx="5684">
                  <c:v>-2.589997967739037E-3</c:v>
                </c:pt>
                <c:pt idx="5685">
                  <c:v>-2.2918238717132555E-3</c:v>
                </c:pt>
                <c:pt idx="5686">
                  <c:v>-2.0036502705057012E-3</c:v>
                </c:pt>
                <c:pt idx="5687">
                  <c:v>-1.7154771640744224E-3</c:v>
                </c:pt>
                <c:pt idx="5688">
                  <c:v>-1.4273045523773558E-3</c:v>
                </c:pt>
                <c:pt idx="5689">
                  <c:v>-1.1391324353725361E-3</c:v>
                </c:pt>
                <c:pt idx="5690">
                  <c:v>-8.5096081301803267E-4</c:v>
                </c:pt>
                <c:pt idx="5691">
                  <c:v>-5.4278968527168869E-4</c:v>
                </c:pt>
                <c:pt idx="5692">
                  <c:v>-2.2461905209173288E-4</c:v>
                </c:pt>
                <c:pt idx="5693">
                  <c:v>9.3551086563893951E-5</c:v>
                </c:pt>
                <c:pt idx="5694">
                  <c:v>4.1172073073725323E-4</c:v>
                </c:pt>
                <c:pt idx="5695">
                  <c:v>7.2988988047027064E-4</c:v>
                </c:pt>
                <c:pt idx="5696">
                  <c:v>1.0480585358049563E-3</c:v>
                </c:pt>
                <c:pt idx="5697">
                  <c:v>1.3762266967832521E-3</c:v>
                </c:pt>
                <c:pt idx="5698">
                  <c:v>1.6943943634472425E-3</c:v>
                </c:pt>
                <c:pt idx="5699">
                  <c:v>2.0125615358388138E-3</c:v>
                </c:pt>
                <c:pt idx="5700">
                  <c:v>2.3307282139999885E-3</c:v>
                </c:pt>
                <c:pt idx="5701">
                  <c:v>2.5188943979728012E-3</c:v>
                </c:pt>
                <c:pt idx="5702">
                  <c:v>2.5470600877991892E-3</c:v>
                </c:pt>
                <c:pt idx="5703">
                  <c:v>2.5752252835211376E-3</c:v>
                </c:pt>
                <c:pt idx="5704">
                  <c:v>2.6133899851806812E-3</c:v>
                </c:pt>
                <c:pt idx="5705">
                  <c:v>2.6415541928197892E-3</c:v>
                </c:pt>
                <c:pt idx="5706">
                  <c:v>2.6797179064804097E-3</c:v>
                </c:pt>
                <c:pt idx="5707">
                  <c:v>2.7078811262045621E-3</c:v>
                </c:pt>
                <c:pt idx="5708">
                  <c:v>2.7460438520342002E-3</c:v>
                </c:pt>
                <c:pt idx="5709">
                  <c:v>2.7742060840113612E-3</c:v>
                </c:pt>
                <c:pt idx="5710">
                  <c:v>2.8123678221780041E-3</c:v>
                </c:pt>
                <c:pt idx="5711">
                  <c:v>2.8105290665762011E-3</c:v>
                </c:pt>
                <c:pt idx="5712">
                  <c:v>2.7686898172478119E-3</c:v>
                </c:pt>
                <c:pt idx="5713">
                  <c:v>2.7368500742348187E-3</c:v>
                </c:pt>
                <c:pt idx="5714">
                  <c:v>2.7050098375793062E-3</c:v>
                </c:pt>
                <c:pt idx="5715">
                  <c:v>2.6731691073232692E-3</c:v>
                </c:pt>
                <c:pt idx="5716">
                  <c:v>2.6313278835086201E-3</c:v>
                </c:pt>
                <c:pt idx="5717">
                  <c:v>2.5994861661773616E-3</c:v>
                </c:pt>
                <c:pt idx="5718">
                  <c:v>2.5676439553715402E-3</c:v>
                </c:pt>
                <c:pt idx="5719">
                  <c:v>2.5358012511331601E-3</c:v>
                </c:pt>
                <c:pt idx="5720">
                  <c:v>2.4939580535040542E-3</c:v>
                </c:pt>
                <c:pt idx="5721">
                  <c:v>2.4221143625263787E-3</c:v>
                </c:pt>
                <c:pt idx="5722">
                  <c:v>2.3202701782419799E-3</c:v>
                </c:pt>
                <c:pt idx="5723">
                  <c:v>2.2084255006929133E-3</c:v>
                </c:pt>
                <c:pt idx="5724">
                  <c:v>2.0965803299211605E-3</c:v>
                </c:pt>
                <c:pt idx="5725">
                  <c:v>1.9947346659687634E-3</c:v>
                </c:pt>
                <c:pt idx="5726">
                  <c:v>1.8828885088777042E-3</c:v>
                </c:pt>
                <c:pt idx="5727">
                  <c:v>1.7810418586898802E-3</c:v>
                </c:pt>
                <c:pt idx="5728">
                  <c:v>1.6691947154472975E-3</c:v>
                </c:pt>
                <c:pt idx="5729">
                  <c:v>1.5573470791920389E-3</c:v>
                </c:pt>
                <c:pt idx="5730">
                  <c:v>1.4554989499659943E-3</c:v>
                </c:pt>
                <c:pt idx="5731">
                  <c:v>1.3936503278112326E-3</c:v>
                </c:pt>
                <c:pt idx="5732">
                  <c:v>1.3818012127696218E-3</c:v>
                </c:pt>
                <c:pt idx="5733">
                  <c:v>1.3799516048833601E-3</c:v>
                </c:pt>
                <c:pt idx="5734">
                  <c:v>1.3681015041942365E-3</c:v>
                </c:pt>
                <c:pt idx="5735">
                  <c:v>1.3562509107443005E-3</c:v>
                </c:pt>
                <c:pt idx="5736">
                  <c:v>1.3443998245755554E-3</c:v>
                </c:pt>
                <c:pt idx="5737">
                  <c:v>1.332548245729926E-3</c:v>
                </c:pt>
                <c:pt idx="5738">
                  <c:v>1.3206961742494583E-3</c:v>
                </c:pt>
                <c:pt idx="5739">
                  <c:v>1.318843610176174E-3</c:v>
                </c:pt>
                <c:pt idx="5740">
                  <c:v>1.3069905535519901E-3</c:v>
                </c:pt>
                <c:pt idx="5741">
                  <c:v>1.2951370044189761E-3</c:v>
                </c:pt>
                <c:pt idx="5742">
                  <c:v>1.2932829628190627E-3</c:v>
                </c:pt>
                <c:pt idx="5743">
                  <c:v>1.2914284287942081E-3</c:v>
                </c:pt>
                <c:pt idx="5744">
                  <c:v>1.289573402386418E-3</c:v>
                </c:pt>
                <c:pt idx="5745">
                  <c:v>1.2777178836377392E-3</c:v>
                </c:pt>
                <c:pt idx="5746">
                  <c:v>1.2758618725900999E-3</c:v>
                </c:pt>
                <c:pt idx="5747">
                  <c:v>1.2740053692855543E-3</c:v>
                </c:pt>
                <c:pt idx="5748">
                  <c:v>1.2721483737660585E-3</c:v>
                </c:pt>
                <c:pt idx="5749">
                  <c:v>1.2602908860735481E-3</c:v>
                </c:pt>
                <c:pt idx="5750">
                  <c:v>1.2584329062500334E-3</c:v>
                </c:pt>
                <c:pt idx="5751">
                  <c:v>1.3065744343375245E-3</c:v>
                </c:pt>
                <c:pt idx="5752">
                  <c:v>1.3847154703780053E-3</c:v>
                </c:pt>
                <c:pt idx="5753">
                  <c:v>1.4628560144134561E-3</c:v>
                </c:pt>
                <c:pt idx="5754">
                  <c:v>1.5509960664858741E-3</c:v>
                </c:pt>
                <c:pt idx="5755">
                  <c:v>1.6291356266372567E-3</c:v>
                </c:pt>
                <c:pt idx="5756">
                  <c:v>1.7072746949095819E-3</c:v>
                </c:pt>
                <c:pt idx="5757">
                  <c:v>1.7954132713448321E-3</c:v>
                </c:pt>
                <c:pt idx="5758">
                  <c:v>1.8735513559849648E-3</c:v>
                </c:pt>
                <c:pt idx="5759">
                  <c:v>1.9516889488720582E-3</c:v>
                </c:pt>
                <c:pt idx="5760">
                  <c:v>2.0398260500480003E-3</c:v>
                </c:pt>
                <c:pt idx="5761">
                  <c:v>2.0779626595548439E-3</c:v>
                </c:pt>
                <c:pt idx="5762">
                  <c:v>2.0760987774345882E-3</c:v>
                </c:pt>
                <c:pt idx="5763">
                  <c:v>2.0742344037291693E-3</c:v>
                </c:pt>
                <c:pt idx="5764">
                  <c:v>2.0823695384805806E-3</c:v>
                </c:pt>
                <c:pt idx="5765">
                  <c:v>2.0805041817308092E-3</c:v>
                </c:pt>
                <c:pt idx="5766">
                  <c:v>2.0786383335218428E-3</c:v>
                </c:pt>
                <c:pt idx="5767">
                  <c:v>2.0867719938956752E-3</c:v>
                </c:pt>
                <c:pt idx="5768">
                  <c:v>2.0849051628943822E-3</c:v>
                </c:pt>
                <c:pt idx="5769">
                  <c:v>2.0930378405598212E-3</c:v>
                </c:pt>
                <c:pt idx="5770">
                  <c:v>2.0911700269339892E-3</c:v>
                </c:pt>
                <c:pt idx="5771">
                  <c:v>2.0293017220590309E-3</c:v>
                </c:pt>
                <c:pt idx="5772">
                  <c:v>1.9274329259767417E-3</c:v>
                </c:pt>
                <c:pt idx="5773">
                  <c:v>1.8155636387291718E-3</c:v>
                </c:pt>
                <c:pt idx="5774">
                  <c:v>1.7036938603583462E-3</c:v>
                </c:pt>
                <c:pt idx="5775">
                  <c:v>1.6018235909062227E-3</c:v>
                </c:pt>
                <c:pt idx="5776">
                  <c:v>1.4899528304148923E-3</c:v>
                </c:pt>
                <c:pt idx="5777">
                  <c:v>1.3780815789261741E-3</c:v>
                </c:pt>
                <c:pt idx="5778">
                  <c:v>1.2762098364821621E-3</c:v>
                </c:pt>
                <c:pt idx="5779">
                  <c:v>1.1643376031247685E-3</c:v>
                </c:pt>
                <c:pt idx="5780">
                  <c:v>1.0624648788960301E-3</c:v>
                </c:pt>
                <c:pt idx="5781">
                  <c:v>9.5059166383796938E-4</c:v>
                </c:pt>
                <c:pt idx="5782">
                  <c:v>8.3871795799248807E-4</c:v>
                </c:pt>
                <c:pt idx="5783">
                  <c:v>7.3684376140165119E-4</c:v>
                </c:pt>
                <c:pt idx="5784">
                  <c:v>6.2496907410739704E-4</c:v>
                </c:pt>
                <c:pt idx="5785">
                  <c:v>5.2309389615173884E-4</c:v>
                </c:pt>
                <c:pt idx="5786">
                  <c:v>4.1121822757666956E-4</c:v>
                </c:pt>
                <c:pt idx="5787">
                  <c:v>2.9934206842419315E-4</c:v>
                </c:pt>
                <c:pt idx="5788">
                  <c:v>1.9746541873624896E-4</c:v>
                </c:pt>
                <c:pt idx="5789">
                  <c:v>8.5588278554871953E-5</c:v>
                </c:pt>
                <c:pt idx="5790">
                  <c:v>-1.6289352078008413E-5</c:v>
                </c:pt>
                <c:pt idx="5791">
                  <c:v>-2.4816747312034296E-4</c:v>
                </c:pt>
                <c:pt idx="5792">
                  <c:v>-5.5004608453013593E-4</c:v>
                </c:pt>
                <c:pt idx="5793">
                  <c:v>-8.5192518626547853E-4</c:v>
                </c:pt>
                <c:pt idx="5794">
                  <c:v>-1.1538047782843339E-3</c:v>
                </c:pt>
                <c:pt idx="5795">
                  <c:v>-1.4556848605447041E-3</c:v>
                </c:pt>
                <c:pt idx="5796">
                  <c:v>-1.7675654330046586E-3</c:v>
                </c:pt>
                <c:pt idx="5797">
                  <c:v>-2.0694464956221288E-3</c:v>
                </c:pt>
                <c:pt idx="5798">
                  <c:v>-2.3713280483551881E-3</c:v>
                </c:pt>
                <c:pt idx="5799">
                  <c:v>-2.6732100911618212E-3</c:v>
                </c:pt>
                <c:pt idx="5800">
                  <c:v>-2.9750926240000031E-3</c:v>
                </c:pt>
                <c:pt idx="5801">
                  <c:v>-3.2669756468278145E-3</c:v>
                </c:pt>
                <c:pt idx="5802">
                  <c:v>-3.5588591596031867E-3</c:v>
                </c:pt>
                <c:pt idx="5803">
                  <c:v>-3.8407431622842852E-3</c:v>
                </c:pt>
                <c:pt idx="5804">
                  <c:v>-4.1226276548289309E-3</c:v>
                </c:pt>
                <c:pt idx="5805">
                  <c:v>-4.4145126371951948E-3</c:v>
                </c:pt>
                <c:pt idx="5806">
                  <c:v>-4.6963981093412124E-3</c:v>
                </c:pt>
                <c:pt idx="5807">
                  <c:v>-4.9782840712248996E-3</c:v>
                </c:pt>
                <c:pt idx="5808">
                  <c:v>-5.2701705228042134E-3</c:v>
                </c:pt>
                <c:pt idx="5809">
                  <c:v>-5.5520574640372314E-3</c:v>
                </c:pt>
                <c:pt idx="5810">
                  <c:v>-5.8339448948819834E-3</c:v>
                </c:pt>
                <c:pt idx="5811">
                  <c:v>-6.0958328152964664E-3</c:v>
                </c:pt>
                <c:pt idx="5812">
                  <c:v>-6.3477212252386964E-3</c:v>
                </c:pt>
                <c:pt idx="5813">
                  <c:v>-6.5996101246666048E-3</c:v>
                </c:pt>
                <c:pt idx="5814">
                  <c:v>-6.8414995135383022E-3</c:v>
                </c:pt>
                <c:pt idx="5815">
                  <c:v>-7.0933893918118055E-3</c:v>
                </c:pt>
                <c:pt idx="5816">
                  <c:v>-7.3452797594450205E-3</c:v>
                </c:pt>
                <c:pt idx="5817">
                  <c:v>-7.5871706163960495E-3</c:v>
                </c:pt>
                <c:pt idx="5818">
                  <c:v>-7.8390619626229324E-3</c:v>
                </c:pt>
                <c:pt idx="5819">
                  <c:v>-8.0909537980834723E-3</c:v>
                </c:pt>
                <c:pt idx="5820">
                  <c:v>-8.3328461227360068E-3</c:v>
                </c:pt>
                <c:pt idx="5821">
                  <c:v>-8.5247389365383248E-3</c:v>
                </c:pt>
                <c:pt idx="5822">
                  <c:v>-8.676632239448626E-3</c:v>
                </c:pt>
                <c:pt idx="5823">
                  <c:v>-8.8285260314245068E-3</c:v>
                </c:pt>
                <c:pt idx="5824">
                  <c:v>-8.9804203124244919E-3</c:v>
                </c:pt>
                <c:pt idx="5825">
                  <c:v>-9.1223150824062526E-3</c:v>
                </c:pt>
                <c:pt idx="5826">
                  <c:v>-9.2742103413279448E-3</c:v>
                </c:pt>
                <c:pt idx="5827">
                  <c:v>-9.4261060891475748E-3</c:v>
                </c:pt>
                <c:pt idx="5828">
                  <c:v>-9.5780023258231206E-3</c:v>
                </c:pt>
                <c:pt idx="5829">
                  <c:v>-9.7298990513125794E-3</c:v>
                </c:pt>
                <c:pt idx="5830">
                  <c:v>-9.8817962655740645E-3</c:v>
                </c:pt>
                <c:pt idx="5831">
                  <c:v>-9.9036939685654361E-3</c:v>
                </c:pt>
                <c:pt idx="5832">
                  <c:v>-9.8555921602448433E-3</c:v>
                </c:pt>
                <c:pt idx="5833">
                  <c:v>-9.8174908405701047E-3</c:v>
                </c:pt>
                <c:pt idx="5834">
                  <c:v>-9.7693900094993728E-3</c:v>
                </c:pt>
                <c:pt idx="5835">
                  <c:v>-9.721289666990705E-3</c:v>
                </c:pt>
                <c:pt idx="5836">
                  <c:v>-9.6831898130021812E-3</c:v>
                </c:pt>
                <c:pt idx="5837">
                  <c:v>-9.6350904474915011E-3</c:v>
                </c:pt>
                <c:pt idx="5838">
                  <c:v>-9.5869915704169268E-3</c:v>
                </c:pt>
                <c:pt idx="5839">
                  <c:v>-9.5488931817363839E-3</c:v>
                </c:pt>
                <c:pt idx="5840">
                  <c:v>-9.5007952814080612E-3</c:v>
                </c:pt>
                <c:pt idx="5841">
                  <c:v>-9.4126978693897766E-3</c:v>
                </c:pt>
                <c:pt idx="5842">
                  <c:v>-9.2946009456393863E-3</c:v>
                </c:pt>
                <c:pt idx="5843">
                  <c:v>-9.176504510115353E-3</c:v>
                </c:pt>
                <c:pt idx="5844">
                  <c:v>-9.0584085627752227E-3</c:v>
                </c:pt>
                <c:pt idx="5845">
                  <c:v>-8.9403131035772632E-3</c:v>
                </c:pt>
                <c:pt idx="5846">
                  <c:v>-8.8222181324794924E-3</c:v>
                </c:pt>
                <c:pt idx="5847">
                  <c:v>-8.7041236494398589E-3</c:v>
                </c:pt>
                <c:pt idx="5848">
                  <c:v>-8.5860296544163547E-3</c:v>
                </c:pt>
                <c:pt idx="5849">
                  <c:v>-8.4679361473671312E-3</c:v>
                </c:pt>
                <c:pt idx="5850">
                  <c:v>-8.3498431282500018E-3</c:v>
                </c:pt>
                <c:pt idx="5851">
                  <c:v>-8.1217505970231068E-3</c:v>
                </c:pt>
                <c:pt idx="5852">
                  <c:v>-7.8536585536444423E-3</c:v>
                </c:pt>
                <c:pt idx="5853">
                  <c:v>-7.5855669980719525E-3</c:v>
                </c:pt>
                <c:pt idx="5854">
                  <c:v>-7.3074759302637071E-3</c:v>
                </c:pt>
                <c:pt idx="5855">
                  <c:v>-7.0393853501777414E-3</c:v>
                </c:pt>
                <c:pt idx="5856">
                  <c:v>-6.7712952577720815E-3</c:v>
                </c:pt>
                <c:pt idx="5857">
                  <c:v>-6.5032056530046249E-3</c:v>
                </c:pt>
                <c:pt idx="5858">
                  <c:v>-6.2251165358334359E-3</c:v>
                </c:pt>
                <c:pt idx="5859">
                  <c:v>-5.9570279062165794E-3</c:v>
                </c:pt>
                <c:pt idx="5860">
                  <c:v>-5.6889397641119721E-3</c:v>
                </c:pt>
                <c:pt idx="5861">
                  <c:v>-5.5008521094777824E-3</c:v>
                </c:pt>
                <c:pt idx="5862">
                  <c:v>-5.3627649422718082E-3</c:v>
                </c:pt>
                <c:pt idx="5863">
                  <c:v>-5.2146782624522834E-3</c:v>
                </c:pt>
                <c:pt idx="5864">
                  <c:v>-5.0765920699770524E-3</c:v>
                </c:pt>
                <c:pt idx="5865">
                  <c:v>-4.9385063648042524E-3</c:v>
                </c:pt>
                <c:pt idx="5866">
                  <c:v>-4.7904211468917934E-3</c:v>
                </c:pt>
                <c:pt idx="5867">
                  <c:v>-4.6523364161977065E-3</c:v>
                </c:pt>
                <c:pt idx="5868">
                  <c:v>-4.5042521726800814E-3</c:v>
                </c:pt>
                <c:pt idx="5869">
                  <c:v>-4.3661684162967784E-3</c:v>
                </c:pt>
                <c:pt idx="5870">
                  <c:v>-4.2180851470059655E-3</c:v>
                </c:pt>
                <c:pt idx="5871">
                  <c:v>-4.1100023647656081E-3</c:v>
                </c:pt>
                <c:pt idx="5872">
                  <c:v>-4.0119200695337004E-3</c:v>
                </c:pt>
                <c:pt idx="5873">
                  <c:v>-3.9038382612682672E-3</c:v>
                </c:pt>
                <c:pt idx="5874">
                  <c:v>-3.8057569399272684E-3</c:v>
                </c:pt>
                <c:pt idx="5875">
                  <c:v>-3.7076761054687692E-3</c:v>
                </c:pt>
                <c:pt idx="5876">
                  <c:v>-3.6095957578508087E-3</c:v>
                </c:pt>
                <c:pt idx="5877">
                  <c:v>-3.5115158970312212E-3</c:v>
                </c:pt>
                <c:pt idx="5878">
                  <c:v>-3.4134365229682752E-3</c:v>
                </c:pt>
                <c:pt idx="5879">
                  <c:v>-3.3053576356198433E-3</c:v>
                </c:pt>
                <c:pt idx="5880">
                  <c:v>-3.2072792349440078E-3</c:v>
                </c:pt>
                <c:pt idx="5881">
                  <c:v>-3.1592013208986414E-3</c:v>
                </c:pt>
                <c:pt idx="5882">
                  <c:v>-3.1311238934418895E-3</c:v>
                </c:pt>
                <c:pt idx="5883">
                  <c:v>-3.0930469525317652E-3</c:v>
                </c:pt>
                <c:pt idx="5884">
                  <c:v>-3.0649704981261985E-3</c:v>
                </c:pt>
                <c:pt idx="5885">
                  <c:v>-3.0268945301832606E-3</c:v>
                </c:pt>
                <c:pt idx="5886">
                  <c:v>-2.9988190486609154E-3</c:v>
                </c:pt>
                <c:pt idx="5887">
                  <c:v>-2.9607440535172492E-3</c:v>
                </c:pt>
                <c:pt idx="5888">
                  <c:v>-2.9326695447101647E-3</c:v>
                </c:pt>
                <c:pt idx="5889">
                  <c:v>-2.8945955221977892E-3</c:v>
                </c:pt>
                <c:pt idx="5890">
                  <c:v>-2.8665219859380026E-3</c:v>
                </c:pt>
                <c:pt idx="5891">
                  <c:v>-2.8584489358888564E-3</c:v>
                </c:pt>
                <c:pt idx="5892">
                  <c:v>-2.8603763720085494E-3</c:v>
                </c:pt>
                <c:pt idx="5893">
                  <c:v>-2.8723042942548631E-3</c:v>
                </c:pt>
                <c:pt idx="5894">
                  <c:v>-2.8742327025859872E-3</c:v>
                </c:pt>
                <c:pt idx="5895">
                  <c:v>-2.8761615969597476E-3</c:v>
                </c:pt>
                <c:pt idx="5896">
                  <c:v>-2.8780909773342411E-3</c:v>
                </c:pt>
                <c:pt idx="5897">
                  <c:v>-2.8800208436675326E-3</c:v>
                </c:pt>
                <c:pt idx="5898">
                  <c:v>-2.8919511959175641E-3</c:v>
                </c:pt>
                <c:pt idx="5899">
                  <c:v>-2.8938820340423952E-3</c:v>
                </c:pt>
                <c:pt idx="5900">
                  <c:v>-2.8958133579999692E-3</c:v>
                </c:pt>
                <c:pt idx="5901">
                  <c:v>-2.9277451677484092E-3</c:v>
                </c:pt>
                <c:pt idx="5902">
                  <c:v>-2.9696774632456142E-3</c:v>
                </c:pt>
                <c:pt idx="5903">
                  <c:v>-3.0116102444496602E-3</c:v>
                </c:pt>
                <c:pt idx="5904">
                  <c:v>-3.0535435113185692E-3</c:v>
                </c:pt>
                <c:pt idx="5905">
                  <c:v>-3.095477263810209E-3</c:v>
                </c:pt>
                <c:pt idx="5906">
                  <c:v>-3.1374115018828227E-3</c:v>
                </c:pt>
                <c:pt idx="5907">
                  <c:v>-3.1693462254942292E-3</c:v>
                </c:pt>
                <c:pt idx="5908">
                  <c:v>-3.2112814346026202E-3</c:v>
                </c:pt>
                <c:pt idx="5909">
                  <c:v>-3.2532171291658482E-3</c:v>
                </c:pt>
                <c:pt idx="5910">
                  <c:v>-3.2951533091419892E-3</c:v>
                </c:pt>
                <c:pt idx="5911">
                  <c:v>-3.3470899744890712E-3</c:v>
                </c:pt>
                <c:pt idx="5912">
                  <c:v>-3.3990271251650439E-3</c:v>
                </c:pt>
                <c:pt idx="5913">
                  <c:v>-3.4509647611280212E-3</c:v>
                </c:pt>
                <c:pt idx="5914">
                  <c:v>-3.5029028823358802E-3</c:v>
                </c:pt>
                <c:pt idx="5915">
                  <c:v>-3.5548414887467406E-3</c:v>
                </c:pt>
                <c:pt idx="5916">
                  <c:v>-3.6067805803186213E-3</c:v>
                </c:pt>
                <c:pt idx="5917">
                  <c:v>-3.6687201570094847E-3</c:v>
                </c:pt>
                <c:pt idx="5918">
                  <c:v>-3.7206602187773285E-3</c:v>
                </c:pt>
                <c:pt idx="5919">
                  <c:v>-3.772600765580079E-3</c:v>
                </c:pt>
                <c:pt idx="5920">
                  <c:v>-3.8245417973759902E-3</c:v>
                </c:pt>
                <c:pt idx="5921">
                  <c:v>-3.8764833141228788E-3</c:v>
                </c:pt>
                <c:pt idx="5922">
                  <c:v>-3.9284253157788607E-3</c:v>
                </c:pt>
                <c:pt idx="5923">
                  <c:v>-3.9803678023019743E-3</c:v>
                </c:pt>
                <c:pt idx="5924">
                  <c:v>-4.0323107736500163E-3</c:v>
                </c:pt>
                <c:pt idx="5925">
                  <c:v>-4.0842542297812312E-3</c:v>
                </c:pt>
                <c:pt idx="5926">
                  <c:v>-4.1461981706535514E-3</c:v>
                </c:pt>
                <c:pt idx="5927">
                  <c:v>-4.1981425962249463E-3</c:v>
                </c:pt>
                <c:pt idx="5928">
                  <c:v>-4.250087506453476E-3</c:v>
                </c:pt>
                <c:pt idx="5929">
                  <c:v>-4.3020329012971592E-3</c:v>
                </c:pt>
                <c:pt idx="5930">
                  <c:v>-4.3539787807139914E-3</c:v>
                </c:pt>
                <c:pt idx="5931">
                  <c:v>-4.3859251446620173E-3</c:v>
                </c:pt>
                <c:pt idx="5932">
                  <c:v>-4.4178719930991839E-3</c:v>
                </c:pt>
                <c:pt idx="5933">
                  <c:v>-4.4498193259835681E-3</c:v>
                </c:pt>
                <c:pt idx="5934">
                  <c:v>-4.4717671432730763E-3</c:v>
                </c:pt>
                <c:pt idx="5935">
                  <c:v>-4.5037154449257023E-3</c:v>
                </c:pt>
                <c:pt idx="5936">
                  <c:v>-4.5356642308997004E-3</c:v>
                </c:pt>
                <c:pt idx="5937">
                  <c:v>-4.5576135011528894E-3</c:v>
                </c:pt>
                <c:pt idx="5938">
                  <c:v>-4.5895632556433594E-3</c:v>
                </c:pt>
                <c:pt idx="5939">
                  <c:v>-4.6215134943290194E-3</c:v>
                </c:pt>
                <c:pt idx="5940">
                  <c:v>-4.6434642171679875E-3</c:v>
                </c:pt>
                <c:pt idx="5941">
                  <c:v>-4.7054154241182311E-3</c:v>
                </c:pt>
                <c:pt idx="5942">
                  <c:v>-4.7673671151377906E-3</c:v>
                </c:pt>
                <c:pt idx="5943">
                  <c:v>-4.8293192901845998E-3</c:v>
                </c:pt>
                <c:pt idx="5944">
                  <c:v>-4.9012719492167534E-3</c:v>
                </c:pt>
                <c:pt idx="5945">
                  <c:v>-4.9632250921922893E-3</c:v>
                </c:pt>
                <c:pt idx="5946">
                  <c:v>-5.0251787190690733E-3</c:v>
                </c:pt>
                <c:pt idx="5947">
                  <c:v>-5.0971328298052366E-3</c:v>
                </c:pt>
                <c:pt idx="5948">
                  <c:v>-5.1590874243587813E-3</c:v>
                </c:pt>
                <c:pt idx="5949">
                  <c:v>-5.2210425026876948E-3</c:v>
                </c:pt>
                <c:pt idx="5950">
                  <c:v>-5.2929980647499304E-3</c:v>
                </c:pt>
                <c:pt idx="5951">
                  <c:v>-5.3249541105036564E-3</c:v>
                </c:pt>
                <c:pt idx="5952">
                  <c:v>-5.3469106399067767E-3</c:v>
                </c:pt>
                <c:pt idx="5953">
                  <c:v>-5.3688676529173324E-3</c:v>
                </c:pt>
                <c:pt idx="5954">
                  <c:v>-5.3908251494933414E-3</c:v>
                </c:pt>
                <c:pt idx="5955">
                  <c:v>-5.4127831295927523E-3</c:v>
                </c:pt>
                <c:pt idx="5956">
                  <c:v>-5.4347415931737123E-3</c:v>
                </c:pt>
                <c:pt idx="5957">
                  <c:v>-5.4567005401939834E-3</c:v>
                </c:pt>
                <c:pt idx="5958">
                  <c:v>-5.4786599706118317E-3</c:v>
                </c:pt>
                <c:pt idx="5959">
                  <c:v>-5.5006198843851771E-3</c:v>
                </c:pt>
                <c:pt idx="5960">
                  <c:v>-5.5225802814720115E-3</c:v>
                </c:pt>
                <c:pt idx="5961">
                  <c:v>-5.5445411618304024E-3</c:v>
                </c:pt>
                <c:pt idx="5962">
                  <c:v>-5.5665025254182099E-3</c:v>
                </c:pt>
                <c:pt idx="5963">
                  <c:v>-5.5884643721937034E-3</c:v>
                </c:pt>
                <c:pt idx="5964">
                  <c:v>-5.6104267021146875E-3</c:v>
                </c:pt>
                <c:pt idx="5965">
                  <c:v>-5.6323895151392314E-3</c:v>
                </c:pt>
                <c:pt idx="5966">
                  <c:v>-5.6643528112253465E-3</c:v>
                </c:pt>
                <c:pt idx="5967">
                  <c:v>-5.6863165903310933E-3</c:v>
                </c:pt>
                <c:pt idx="5968">
                  <c:v>-5.7082808524144433E-3</c:v>
                </c:pt>
                <c:pt idx="5969">
                  <c:v>-5.7302455974334457E-3</c:v>
                </c:pt>
                <c:pt idx="5970">
                  <c:v>-5.7522108253459936E-3</c:v>
                </c:pt>
                <c:pt idx="5971">
                  <c:v>-5.7741765361102315E-3</c:v>
                </c:pt>
                <c:pt idx="5972">
                  <c:v>-5.7961427296841601E-3</c:v>
                </c:pt>
                <c:pt idx="5973">
                  <c:v>-5.8181094060256464E-3</c:v>
                </c:pt>
                <c:pt idx="5974">
                  <c:v>-5.8400765650928914E-3</c:v>
                </c:pt>
                <c:pt idx="5975">
                  <c:v>-5.8620442068437455E-3</c:v>
                </c:pt>
                <c:pt idx="5976">
                  <c:v>-5.8840123312363674E-3</c:v>
                </c:pt>
                <c:pt idx="5977">
                  <c:v>-5.9059809382286414E-3</c:v>
                </c:pt>
                <c:pt idx="5978">
                  <c:v>-5.9279500277786825E-3</c:v>
                </c:pt>
                <c:pt idx="5979">
                  <c:v>-5.9499195998444524E-3</c:v>
                </c:pt>
                <c:pt idx="5980">
                  <c:v>-5.9718896543840289E-3</c:v>
                </c:pt>
                <c:pt idx="5981">
                  <c:v>-5.9438601913552906E-3</c:v>
                </c:pt>
                <c:pt idx="5982">
                  <c:v>-5.8958312107163235E-3</c:v>
                </c:pt>
                <c:pt idx="5983">
                  <c:v>-5.8478027124251814E-3</c:v>
                </c:pt>
                <c:pt idx="5984">
                  <c:v>-5.8097746964398123E-3</c:v>
                </c:pt>
                <c:pt idx="5985">
                  <c:v>-5.7617471627182792E-3</c:v>
                </c:pt>
                <c:pt idx="5986">
                  <c:v>-5.7137201112185806E-3</c:v>
                </c:pt>
                <c:pt idx="5987">
                  <c:v>-5.6756935418986274E-3</c:v>
                </c:pt>
                <c:pt idx="5988">
                  <c:v>-5.6276674547165173E-3</c:v>
                </c:pt>
                <c:pt idx="5989">
                  <c:v>-5.5796418496304109E-3</c:v>
                </c:pt>
                <c:pt idx="5990">
                  <c:v>-5.5416167265980032E-3</c:v>
                </c:pt>
                <c:pt idx="5991">
                  <c:v>-5.4735920855775895E-3</c:v>
                </c:pt>
                <c:pt idx="5992">
                  <c:v>-5.4155679265269763E-3</c:v>
                </c:pt>
                <c:pt idx="5993">
                  <c:v>-5.3475442494042846E-3</c:v>
                </c:pt>
                <c:pt idx="5994">
                  <c:v>-5.2895210541675534E-3</c:v>
                </c:pt>
                <c:pt idx="5995">
                  <c:v>-5.2214983407747424E-3</c:v>
                </c:pt>
                <c:pt idx="5996">
                  <c:v>-5.1634761091838574E-3</c:v>
                </c:pt>
                <c:pt idx="5997">
                  <c:v>-5.0954543593529356E-3</c:v>
                </c:pt>
                <c:pt idx="5998">
                  <c:v>-5.037433091240032E-3</c:v>
                </c:pt>
                <c:pt idx="5999">
                  <c:v>-4.9694123048030399E-3</c:v>
                </c:pt>
                <c:pt idx="6000">
                  <c:v>-4.9113920000000691E-3</c:v>
                </c:pt>
                <c:pt idx="6001">
                  <c:v>-4.8633721767890074E-3</c:v>
                </c:pt>
                <c:pt idx="6002">
                  <c:v>-4.8053528351280073E-3</c:v>
                </c:pt>
                <c:pt idx="6003">
                  <c:v>-4.7573339749750199E-3</c:v>
                </c:pt>
                <c:pt idx="6004">
                  <c:v>-4.7093155962881494E-3</c:v>
                </c:pt>
                <c:pt idx="6005">
                  <c:v>-4.6512976990252504E-3</c:v>
                </c:pt>
                <c:pt idx="6006">
                  <c:v>-4.6032802831444414E-3</c:v>
                </c:pt>
                <c:pt idx="6007">
                  <c:v>-4.55526334860372E-3</c:v>
                </c:pt>
                <c:pt idx="6008">
                  <c:v>-4.5072468953610461E-3</c:v>
                </c:pt>
                <c:pt idx="6009">
                  <c:v>-4.4492309233744795E-3</c:v>
                </c:pt>
                <c:pt idx="6010">
                  <c:v>-4.4012154326019924E-3</c:v>
                </c:pt>
                <c:pt idx="6011">
                  <c:v>-4.3232004230017015E-3</c:v>
                </c:pt>
                <c:pt idx="6012">
                  <c:v>-4.2451858945314336E-3</c:v>
                </c:pt>
                <c:pt idx="6013">
                  <c:v>-4.1571718471493675E-3</c:v>
                </c:pt>
                <c:pt idx="6014">
                  <c:v>-4.0791582808134934E-3</c:v>
                </c:pt>
                <c:pt idx="6015">
                  <c:v>-4.0011451954818054E-3</c:v>
                </c:pt>
                <c:pt idx="6016">
                  <c:v>-3.9131325911122092E-3</c:v>
                </c:pt>
                <c:pt idx="6017">
                  <c:v>-3.8351204676628408E-3</c:v>
                </c:pt>
                <c:pt idx="6018">
                  <c:v>-3.7571088250916897E-3</c:v>
                </c:pt>
                <c:pt idx="6019">
                  <c:v>-3.6690976633567607E-3</c:v>
                </c:pt>
                <c:pt idx="6020">
                  <c:v>-3.5910869824159852E-3</c:v>
                </c:pt>
                <c:pt idx="6021">
                  <c:v>-3.543076782227551E-3</c:v>
                </c:pt>
                <c:pt idx="6022">
                  <c:v>-3.4950670627492686E-3</c:v>
                </c:pt>
                <c:pt idx="6023">
                  <c:v>-3.4570578239393472E-3</c:v>
                </c:pt>
                <c:pt idx="6024">
                  <c:v>-3.4090490657556205E-3</c:v>
                </c:pt>
                <c:pt idx="6025">
                  <c:v>-3.3610407881562252E-3</c:v>
                </c:pt>
                <c:pt idx="6026">
                  <c:v>-3.3230329910991251E-3</c:v>
                </c:pt>
                <c:pt idx="6027">
                  <c:v>-3.2750256745423746E-3</c:v>
                </c:pt>
                <c:pt idx="6028">
                  <c:v>-3.2270188384439179E-3</c:v>
                </c:pt>
                <c:pt idx="6029">
                  <c:v>-3.1890124827617682E-3</c:v>
                </c:pt>
                <c:pt idx="6030">
                  <c:v>-3.1410066074540216E-3</c:v>
                </c:pt>
                <c:pt idx="6031">
                  <c:v>-3.103001212478613E-3</c:v>
                </c:pt>
                <c:pt idx="6032">
                  <c:v>-3.0749962977935559E-3</c:v>
                </c:pt>
                <c:pt idx="6033">
                  <c:v>-3.0469918633568892E-3</c:v>
                </c:pt>
                <c:pt idx="6034">
                  <c:v>-3.008987909126618E-3</c:v>
                </c:pt>
                <c:pt idx="6035">
                  <c:v>-2.9809844350607052E-3</c:v>
                </c:pt>
                <c:pt idx="6036">
                  <c:v>-2.9429814411172832E-3</c:v>
                </c:pt>
                <c:pt idx="6037">
                  <c:v>-2.9149789272543201E-3</c:v>
                </c:pt>
                <c:pt idx="6038">
                  <c:v>-2.8769768934297224E-3</c:v>
                </c:pt>
                <c:pt idx="6039">
                  <c:v>-2.8489753396016282E-3</c:v>
                </c:pt>
                <c:pt idx="6040">
                  <c:v>-2.8109742657280012E-3</c:v>
                </c:pt>
                <c:pt idx="6041">
                  <c:v>-2.7929736717668212E-3</c:v>
                </c:pt>
                <c:pt idx="6042">
                  <c:v>-2.764973557676196E-3</c:v>
                </c:pt>
                <c:pt idx="6043">
                  <c:v>-2.7369739234140433E-3</c:v>
                </c:pt>
                <c:pt idx="6044">
                  <c:v>-2.7089747689384045E-3</c:v>
                </c:pt>
                <c:pt idx="6045">
                  <c:v>-2.6809760942072612E-3</c:v>
                </c:pt>
                <c:pt idx="6046">
                  <c:v>-2.6529778991786772E-3</c:v>
                </c:pt>
                <c:pt idx="6047">
                  <c:v>-2.6349801838106432E-3</c:v>
                </c:pt>
                <c:pt idx="6048">
                  <c:v>-2.6069829480611581E-3</c:v>
                </c:pt>
                <c:pt idx="6049">
                  <c:v>-2.5789861918882597E-3</c:v>
                </c:pt>
                <c:pt idx="6050">
                  <c:v>-2.5509899152499631E-3</c:v>
                </c:pt>
                <c:pt idx="6051">
                  <c:v>-2.5229941181042852E-3</c:v>
                </c:pt>
                <c:pt idx="6052">
                  <c:v>-2.4849988004092011E-3</c:v>
                </c:pt>
                <c:pt idx="6053">
                  <c:v>-2.4570039621227692E-3</c:v>
                </c:pt>
                <c:pt idx="6054">
                  <c:v>-2.4190096032028763E-3</c:v>
                </c:pt>
                <c:pt idx="6055">
                  <c:v>-2.3910157236077534E-3</c:v>
                </c:pt>
                <c:pt idx="6056">
                  <c:v>-2.3530223232952063E-3</c:v>
                </c:pt>
                <c:pt idx="6057">
                  <c:v>-2.3250294022233802E-3</c:v>
                </c:pt>
                <c:pt idx="6058">
                  <c:v>-2.2970369603502292E-3</c:v>
                </c:pt>
                <c:pt idx="6059">
                  <c:v>-2.2590449976337677E-3</c:v>
                </c:pt>
                <c:pt idx="6060">
                  <c:v>-2.2310535140320242E-3</c:v>
                </c:pt>
                <c:pt idx="6061">
                  <c:v>-2.2130625095029719E-3</c:v>
                </c:pt>
                <c:pt idx="6062">
                  <c:v>-2.1950719840046762E-3</c:v>
                </c:pt>
                <c:pt idx="6063">
                  <c:v>-2.1870819374950829E-3</c:v>
                </c:pt>
                <c:pt idx="6064">
                  <c:v>-2.1690923699322641E-3</c:v>
                </c:pt>
                <c:pt idx="6065">
                  <c:v>-2.1511032812742202E-3</c:v>
                </c:pt>
                <c:pt idx="6066">
                  <c:v>-2.1431146714789889E-3</c:v>
                </c:pt>
                <c:pt idx="6067">
                  <c:v>-2.1251265405045367E-3</c:v>
                </c:pt>
                <c:pt idx="6068">
                  <c:v>-2.1171388883088412E-3</c:v>
                </c:pt>
                <c:pt idx="6069">
                  <c:v>-2.0991517148499892E-3</c:v>
                </c:pt>
                <c:pt idx="6070">
                  <c:v>-2.0811650200860152E-3</c:v>
                </c:pt>
                <c:pt idx="6071">
                  <c:v>-2.0631788039748352E-3</c:v>
                </c:pt>
                <c:pt idx="6072">
                  <c:v>-2.0351930664745275E-3</c:v>
                </c:pt>
                <c:pt idx="6073">
                  <c:v>-2.0072078075430606E-3</c:v>
                </c:pt>
                <c:pt idx="6074">
                  <c:v>-1.9792230271384603E-3</c:v>
                </c:pt>
                <c:pt idx="6075">
                  <c:v>-1.9512387252187842E-3</c:v>
                </c:pt>
                <c:pt idx="6076">
                  <c:v>-1.9232549017419891E-3</c:v>
                </c:pt>
                <c:pt idx="6077">
                  <c:v>-1.9052715566660462E-3</c:v>
                </c:pt>
                <c:pt idx="6078">
                  <c:v>-1.8772886899490831E-3</c:v>
                </c:pt>
                <c:pt idx="6079">
                  <c:v>-1.8493063015490377E-3</c:v>
                </c:pt>
                <c:pt idx="6080">
                  <c:v>-1.8213243914239619E-3</c:v>
                </c:pt>
                <c:pt idx="6081">
                  <c:v>-1.8333429595318749E-3</c:v>
                </c:pt>
                <c:pt idx="6082">
                  <c:v>-1.8453620058307529E-3</c:v>
                </c:pt>
                <c:pt idx="6083">
                  <c:v>-1.857381530278576E-3</c:v>
                </c:pt>
                <c:pt idx="6084">
                  <c:v>-1.8594015328334071E-3</c:v>
                </c:pt>
                <c:pt idx="6085">
                  <c:v>-1.871422013453232E-3</c:v>
                </c:pt>
                <c:pt idx="6086">
                  <c:v>-1.8834429720960976E-3</c:v>
                </c:pt>
                <c:pt idx="6087">
                  <c:v>-1.8954644087199879E-3</c:v>
                </c:pt>
                <c:pt idx="6088">
                  <c:v>-1.9074863232829786E-3</c:v>
                </c:pt>
                <c:pt idx="6089">
                  <c:v>-1.9195087157429513E-3</c:v>
                </c:pt>
                <c:pt idx="6090">
                  <c:v>-1.9215315860580213E-3</c:v>
                </c:pt>
                <c:pt idx="6091">
                  <c:v>-1.9335549341861118E-3</c:v>
                </c:pt>
                <c:pt idx="6092">
                  <c:v>-1.9355787600853329E-3</c:v>
                </c:pt>
                <c:pt idx="6093">
                  <c:v>-1.9376030637136684E-3</c:v>
                </c:pt>
                <c:pt idx="6094">
                  <c:v>-1.9396278450291293E-3</c:v>
                </c:pt>
                <c:pt idx="6095">
                  <c:v>-1.9516531039897491E-3</c:v>
                </c:pt>
                <c:pt idx="6096">
                  <c:v>-1.9536788405534761E-3</c:v>
                </c:pt>
                <c:pt idx="6097">
                  <c:v>-1.9557050546783325E-3</c:v>
                </c:pt>
                <c:pt idx="6098">
                  <c:v>-1.9577317463223562E-3</c:v>
                </c:pt>
                <c:pt idx="6099">
                  <c:v>-1.9597589154436009E-3</c:v>
                </c:pt>
                <c:pt idx="6100">
                  <c:v>-1.9717865620000182E-3</c:v>
                </c:pt>
                <c:pt idx="6101">
                  <c:v>-1.9938146859495853E-3</c:v>
                </c:pt>
                <c:pt idx="6102">
                  <c:v>-2.015843287250435E-3</c:v>
                </c:pt>
                <c:pt idx="6103">
                  <c:v>-2.0378723658604492E-3</c:v>
                </c:pt>
                <c:pt idx="6104">
                  <c:v>-2.0599019217377446E-3</c:v>
                </c:pt>
                <c:pt idx="6105">
                  <c:v>-2.0819319548402012E-3</c:v>
                </c:pt>
                <c:pt idx="6106">
                  <c:v>-2.1039624651259612E-3</c:v>
                </c:pt>
                <c:pt idx="6107">
                  <c:v>-2.1259934525530346E-3</c:v>
                </c:pt>
                <c:pt idx="6108">
                  <c:v>-2.1480249170794069E-3</c:v>
                </c:pt>
                <c:pt idx="6109">
                  <c:v>-2.1700568586630452E-3</c:v>
                </c:pt>
                <c:pt idx="6110">
                  <c:v>-2.1920892772619906E-3</c:v>
                </c:pt>
                <c:pt idx="6111">
                  <c:v>-2.2241221728342871E-3</c:v>
                </c:pt>
                <c:pt idx="6112">
                  <c:v>-2.2561555453378692E-3</c:v>
                </c:pt>
                <c:pt idx="6113">
                  <c:v>-2.2781893947307896E-3</c:v>
                </c:pt>
                <c:pt idx="6114">
                  <c:v>-2.3102237209710885E-3</c:v>
                </c:pt>
                <c:pt idx="6115">
                  <c:v>-2.3422585240167196E-3</c:v>
                </c:pt>
                <c:pt idx="6116">
                  <c:v>-2.364293803825801E-3</c:v>
                </c:pt>
                <c:pt idx="6117">
                  <c:v>-2.3963295603562401E-3</c:v>
                </c:pt>
                <c:pt idx="6118">
                  <c:v>-2.4283657935660619E-3</c:v>
                </c:pt>
                <c:pt idx="6119">
                  <c:v>-2.4504025034133288E-3</c:v>
                </c:pt>
                <c:pt idx="6120">
                  <c:v>-2.4824396898559592E-3</c:v>
                </c:pt>
                <c:pt idx="6121">
                  <c:v>-2.5244773528521097E-3</c:v>
                </c:pt>
                <c:pt idx="6122">
                  <c:v>-2.5665154923596445E-3</c:v>
                </c:pt>
                <c:pt idx="6123">
                  <c:v>-2.608554108336711E-3</c:v>
                </c:pt>
                <c:pt idx="6124">
                  <c:v>-2.6405932007412831E-3</c:v>
                </c:pt>
                <c:pt idx="6125">
                  <c:v>-2.6826327695312411E-3</c:v>
                </c:pt>
                <c:pt idx="6126">
                  <c:v>-2.7246728146647402E-3</c:v>
                </c:pt>
                <c:pt idx="6127">
                  <c:v>-2.7667133360997692E-3</c:v>
                </c:pt>
                <c:pt idx="6128">
                  <c:v>-2.8087543337942944E-3</c:v>
                </c:pt>
                <c:pt idx="6129">
                  <c:v>-2.8507958077064115E-3</c:v>
                </c:pt>
                <c:pt idx="6130">
                  <c:v>-2.8928377577940229E-3</c:v>
                </c:pt>
                <c:pt idx="6131">
                  <c:v>-2.9848801840151882E-3</c:v>
                </c:pt>
                <c:pt idx="6132">
                  <c:v>-3.0769230863279765E-3</c:v>
                </c:pt>
                <c:pt idx="6133">
                  <c:v>-3.1589664646903132E-3</c:v>
                </c:pt>
                <c:pt idx="6134">
                  <c:v>-3.2510103190601992E-3</c:v>
                </c:pt>
                <c:pt idx="6135">
                  <c:v>-3.3430546493957002E-3</c:v>
                </c:pt>
                <c:pt idx="6136">
                  <c:v>-3.4350994556548741E-3</c:v>
                </c:pt>
                <c:pt idx="6137">
                  <c:v>-3.5171447377956829E-3</c:v>
                </c:pt>
                <c:pt idx="6138">
                  <c:v>-3.6091904957761467E-3</c:v>
                </c:pt>
                <c:pt idx="6139">
                  <c:v>-3.7012367295542292E-3</c:v>
                </c:pt>
                <c:pt idx="6140">
                  <c:v>-3.7932834390880001E-3</c:v>
                </c:pt>
                <c:pt idx="6141">
                  <c:v>-3.9853306243354692E-3</c:v>
                </c:pt>
                <c:pt idx="6142">
                  <c:v>-4.1873782852546318E-3</c:v>
                </c:pt>
                <c:pt idx="6143">
                  <c:v>-4.3794264218034312E-3</c:v>
                </c:pt>
                <c:pt idx="6144">
                  <c:v>-4.5714750339399734E-3</c:v>
                </c:pt>
                <c:pt idx="6145">
                  <c:v>-4.7635241216222313E-3</c:v>
                </c:pt>
                <c:pt idx="6146">
                  <c:v>-4.9555736848083294E-3</c:v>
                </c:pt>
                <c:pt idx="6147">
                  <c:v>-5.1476237234560534E-3</c:v>
                </c:pt>
                <c:pt idx="6148">
                  <c:v>-5.3496742375235334E-3</c:v>
                </c:pt>
                <c:pt idx="6149">
                  <c:v>-5.5417252269688924E-3</c:v>
                </c:pt>
                <c:pt idx="6150">
                  <c:v>-5.7337766917500092E-3</c:v>
                </c:pt>
                <c:pt idx="6151">
                  <c:v>-5.8858286318248928E-3</c:v>
                </c:pt>
                <c:pt idx="6152">
                  <c:v>-6.0478810471515905E-3</c:v>
                </c:pt>
                <c:pt idx="6153">
                  <c:v>-6.1999339376881115E-3</c:v>
                </c:pt>
                <c:pt idx="6154">
                  <c:v>-6.3619873033924912E-3</c:v>
                </c:pt>
                <c:pt idx="6155">
                  <c:v>-6.5140411442227526E-3</c:v>
                </c:pt>
                <c:pt idx="6156">
                  <c:v>-6.6760954601368114E-3</c:v>
                </c:pt>
                <c:pt idx="6157">
                  <c:v>-6.8281502510928183E-3</c:v>
                </c:pt>
                <c:pt idx="6158">
                  <c:v>-6.9902055170486133E-3</c:v>
                </c:pt>
                <c:pt idx="6159">
                  <c:v>-7.1422612579623923E-3</c:v>
                </c:pt>
                <c:pt idx="6160">
                  <c:v>-7.2943174737920124E-3</c:v>
                </c:pt>
                <c:pt idx="6161">
                  <c:v>-7.4163741644956297E-3</c:v>
                </c:pt>
                <c:pt idx="6162">
                  <c:v>-7.5284313300310714E-3</c:v>
                </c:pt>
                <c:pt idx="6163">
                  <c:v>-7.6404889703564627E-3</c:v>
                </c:pt>
                <c:pt idx="6164">
                  <c:v>-7.7525470854299125E-3</c:v>
                </c:pt>
                <c:pt idx="6165">
                  <c:v>-7.8746056752092009E-3</c:v>
                </c:pt>
                <c:pt idx="6166">
                  <c:v>-7.9866647396526456E-3</c:v>
                </c:pt>
                <c:pt idx="6167">
                  <c:v>-8.0987242787179548E-3</c:v>
                </c:pt>
                <c:pt idx="6168">
                  <c:v>-8.2107842923633649E-3</c:v>
                </c:pt>
                <c:pt idx="6169">
                  <c:v>-8.322844780546703E-3</c:v>
                </c:pt>
                <c:pt idx="6170">
                  <c:v>-8.4349057432260011E-3</c:v>
                </c:pt>
                <c:pt idx="6171">
                  <c:v>-8.5269671803594183E-3</c:v>
                </c:pt>
                <c:pt idx="6172">
                  <c:v>-8.6090290919049878E-3</c:v>
                </c:pt>
                <c:pt idx="6173">
                  <c:v>-8.691091477820434E-3</c:v>
                </c:pt>
                <c:pt idx="6174">
                  <c:v>-8.773154338064134E-3</c:v>
                </c:pt>
                <c:pt idx="6175">
                  <c:v>-8.8552176725938247E-3</c:v>
                </c:pt>
                <c:pt idx="6176">
                  <c:v>-8.9372814813675639E-3</c:v>
                </c:pt>
                <c:pt idx="6177">
                  <c:v>-9.0293457643434438E-3</c:v>
                </c:pt>
                <c:pt idx="6178">
                  <c:v>-9.1114105214794867E-3</c:v>
                </c:pt>
                <c:pt idx="6179">
                  <c:v>-9.1934757527336597E-3</c:v>
                </c:pt>
                <c:pt idx="6180">
                  <c:v>-9.2655414580640558E-3</c:v>
                </c:pt>
                <c:pt idx="6181">
                  <c:v>-9.2176076374285067E-3</c:v>
                </c:pt>
                <c:pt idx="6182">
                  <c:v>-9.169674290785185E-3</c:v>
                </c:pt>
                <c:pt idx="6183">
                  <c:v>-9.1317414180919505E-3</c:v>
                </c:pt>
                <c:pt idx="6184">
                  <c:v>-9.0838090193071132E-3</c:v>
                </c:pt>
                <c:pt idx="6185">
                  <c:v>-9.035877094388323E-3</c:v>
                </c:pt>
                <c:pt idx="6186">
                  <c:v>-8.9979456432937033E-3</c:v>
                </c:pt>
                <c:pt idx="6187">
                  <c:v>-8.9500146659814862E-3</c:v>
                </c:pt>
                <c:pt idx="6188">
                  <c:v>-8.9020841624094463E-3</c:v>
                </c:pt>
                <c:pt idx="6189">
                  <c:v>-8.8641541325355268E-3</c:v>
                </c:pt>
                <c:pt idx="6190">
                  <c:v>-8.816224576318062E-3</c:v>
                </c:pt>
                <c:pt idx="6191">
                  <c:v>-8.7382954937146699E-3</c:v>
                </c:pt>
                <c:pt idx="6192">
                  <c:v>-8.6603668846837508E-3</c:v>
                </c:pt>
                <c:pt idx="6193">
                  <c:v>-8.5924387491831747E-3</c:v>
                </c:pt>
                <c:pt idx="6194">
                  <c:v>-8.5145110871707452E-3</c:v>
                </c:pt>
                <c:pt idx="6195">
                  <c:v>-8.4365838986048165E-3</c:v>
                </c:pt>
                <c:pt idx="6196">
                  <c:v>-8.3586571834430527E-3</c:v>
                </c:pt>
                <c:pt idx="6197">
                  <c:v>-8.2907309416437227E-3</c:v>
                </c:pt>
                <c:pt idx="6198">
                  <c:v>-8.2128051731647778E-3</c:v>
                </c:pt>
                <c:pt idx="6199">
                  <c:v>-8.1348798779641868E-3</c:v>
                </c:pt>
                <c:pt idx="6200">
                  <c:v>-8.056955056000065E-3</c:v>
                </c:pt>
                <c:pt idx="6201">
                  <c:v>-7.9890307072302495E-3</c:v>
                </c:pt>
                <c:pt idx="6202">
                  <c:v>-7.9111068316128578E-3</c:v>
                </c:pt>
                <c:pt idx="6203">
                  <c:v>-7.8331834291058434E-3</c:v>
                </c:pt>
                <c:pt idx="6204">
                  <c:v>-7.7652604996673704E-3</c:v>
                </c:pt>
                <c:pt idx="6205">
                  <c:v>-7.6873380432552763E-3</c:v>
                </c:pt>
                <c:pt idx="6206">
                  <c:v>-7.6094160598275951E-3</c:v>
                </c:pt>
                <c:pt idx="6207">
                  <c:v>-7.5314945493424714E-3</c:v>
                </c:pt>
                <c:pt idx="6208">
                  <c:v>-7.4635735117578378E-3</c:v>
                </c:pt>
                <c:pt idx="6209">
                  <c:v>-7.38565294703168E-3</c:v>
                </c:pt>
                <c:pt idx="6210">
                  <c:v>-7.3077328551219584E-3</c:v>
                </c:pt>
                <c:pt idx="6211">
                  <c:v>-7.2498132359868836E-3</c:v>
                </c:pt>
                <c:pt idx="6212">
                  <c:v>-7.1818940895842648E-3</c:v>
                </c:pt>
                <c:pt idx="6213">
                  <c:v>-7.1239754158722024E-3</c:v>
                </c:pt>
                <c:pt idx="6214">
                  <c:v>-7.0560572148087091E-3</c:v>
                </c:pt>
                <c:pt idx="6215">
                  <c:v>-6.9981394863517926E-3</c:v>
                </c:pt>
                <c:pt idx="6216">
                  <c:v>-6.9302222304594655E-3</c:v>
                </c:pt>
                <c:pt idx="6217">
                  <c:v>-6.8723054470896114E-3</c:v>
                </c:pt>
                <c:pt idx="6218">
                  <c:v>-6.8043891362004633E-3</c:v>
                </c:pt>
                <c:pt idx="6219">
                  <c:v>-6.7464732977499534E-3</c:v>
                </c:pt>
                <c:pt idx="6220">
                  <c:v>-6.6985579316959643E-3</c:v>
                </c:pt>
                <c:pt idx="6221">
                  <c:v>-6.7206430379967187E-3</c:v>
                </c:pt>
                <c:pt idx="6222">
                  <c:v>-6.7527286166100924E-3</c:v>
                </c:pt>
                <c:pt idx="6223">
                  <c:v>-6.7848146674940879E-3</c:v>
                </c:pt>
                <c:pt idx="6224">
                  <c:v>-6.8069011906068842E-3</c:v>
                </c:pt>
                <c:pt idx="6225">
                  <c:v>-6.8389881859062633E-3</c:v>
                </c:pt>
                <c:pt idx="6226">
                  <c:v>-6.8710756533503382E-3</c:v>
                </c:pt>
                <c:pt idx="6227">
                  <c:v>-6.8931635928971844E-3</c:v>
                </c:pt>
                <c:pt idx="6228">
                  <c:v>-6.9252520045047592E-3</c:v>
                </c:pt>
                <c:pt idx="6229">
                  <c:v>-6.9573408881309935E-3</c:v>
                </c:pt>
                <c:pt idx="6230">
                  <c:v>-6.9794302437340356E-3</c:v>
                </c:pt>
                <c:pt idx="6231">
                  <c:v>-7.0115200712717934E-3</c:v>
                </c:pt>
                <c:pt idx="6232">
                  <c:v>-7.0436103707023729E-3</c:v>
                </c:pt>
                <c:pt idx="6233">
                  <c:v>-7.0657011419837205E-3</c:v>
                </c:pt>
                <c:pt idx="6234">
                  <c:v>-7.0977923850738377E-3</c:v>
                </c:pt>
                <c:pt idx="6235">
                  <c:v>-7.1298840999307073E-3</c:v>
                </c:pt>
                <c:pt idx="6236">
                  <c:v>-7.151976286512457E-3</c:v>
                </c:pt>
                <c:pt idx="6237">
                  <c:v>-7.1840689447770804E-3</c:v>
                </c:pt>
                <c:pt idx="6238">
                  <c:v>-7.2161620746825647E-3</c:v>
                </c:pt>
                <c:pt idx="6239">
                  <c:v>-7.2382556761868104E-3</c:v>
                </c:pt>
                <c:pt idx="6240">
                  <c:v>-7.2803497492480032E-3</c:v>
                </c:pt>
                <c:pt idx="6241">
                  <c:v>-7.3824442938240798E-3</c:v>
                </c:pt>
                <c:pt idx="6242">
                  <c:v>-7.4845393098729824E-3</c:v>
                </c:pt>
                <c:pt idx="6243">
                  <c:v>-7.5866347973528904E-3</c:v>
                </c:pt>
                <c:pt idx="6244">
                  <c:v>-7.6887307562215623E-3</c:v>
                </c:pt>
                <c:pt idx="6245">
                  <c:v>-7.7908271864373189E-3</c:v>
                </c:pt>
                <c:pt idx="6246">
                  <c:v>-7.8929240879578883E-3</c:v>
                </c:pt>
                <c:pt idx="6247">
                  <c:v>-7.9950214607414933E-3</c:v>
                </c:pt>
                <c:pt idx="6248">
                  <c:v>-8.0971193047460008E-3</c:v>
                </c:pt>
                <c:pt idx="6249">
                  <c:v>-8.1992176199294567E-3</c:v>
                </c:pt>
                <c:pt idx="6250">
                  <c:v>-8.3013164062499568E-3</c:v>
                </c:pt>
                <c:pt idx="6251">
                  <c:v>-8.3534156636655647E-3</c:v>
                </c:pt>
                <c:pt idx="6252">
                  <c:v>-8.4155153921340268E-3</c:v>
                </c:pt>
                <c:pt idx="6253">
                  <c:v>-8.4776155916135576E-3</c:v>
                </c:pt>
                <c:pt idx="6254">
                  <c:v>-8.5397162620621248E-3</c:v>
                </c:pt>
                <c:pt idx="6255">
                  <c:v>-8.5918174034377206E-3</c:v>
                </c:pt>
                <c:pt idx="6256">
                  <c:v>-8.6539190156984247E-3</c:v>
                </c:pt>
                <c:pt idx="6257">
                  <c:v>-8.7160210988021739E-3</c:v>
                </c:pt>
                <c:pt idx="6258">
                  <c:v>-8.7681236527070161E-3</c:v>
                </c:pt>
                <c:pt idx="6259">
                  <c:v>-8.8302266773710048E-3</c:v>
                </c:pt>
                <c:pt idx="6260">
                  <c:v>-8.8823301727520548E-3</c:v>
                </c:pt>
                <c:pt idx="6261">
                  <c:v>-8.9144341388083387E-3</c:v>
                </c:pt>
                <c:pt idx="6262">
                  <c:v>-8.9465385754974747E-3</c:v>
                </c:pt>
                <c:pt idx="6263">
                  <c:v>-8.9686434827778438E-3</c:v>
                </c:pt>
                <c:pt idx="6264">
                  <c:v>-9.0007488606074527E-3</c:v>
                </c:pt>
                <c:pt idx="6265">
                  <c:v>-9.032854708944273E-3</c:v>
                </c:pt>
                <c:pt idx="6266">
                  <c:v>-9.0549610277461667E-3</c:v>
                </c:pt>
                <c:pt idx="6267">
                  <c:v>-9.0870678169713368E-3</c:v>
                </c:pt>
                <c:pt idx="6268">
                  <c:v>-9.1191750765776524E-3</c:v>
                </c:pt>
                <c:pt idx="6269">
                  <c:v>-9.1412828065232567E-3</c:v>
                </c:pt>
                <c:pt idx="6270">
                  <c:v>-9.1733910067659796E-3</c:v>
                </c:pt>
                <c:pt idx="6271">
                  <c:v>-9.2054996772641118E-3</c:v>
                </c:pt>
                <c:pt idx="6272">
                  <c:v>-9.2276088179752708E-3</c:v>
                </c:pt>
                <c:pt idx="6273">
                  <c:v>-9.2597184288578504E-3</c:v>
                </c:pt>
                <c:pt idx="6274">
                  <c:v>-9.2918285098696502E-3</c:v>
                </c:pt>
                <c:pt idx="6275">
                  <c:v>-9.3139390609688309E-3</c:v>
                </c:pt>
                <c:pt idx="6276">
                  <c:v>-9.3460500821131998E-3</c:v>
                </c:pt>
                <c:pt idx="6277">
                  <c:v>-9.3781615732608046E-3</c:v>
                </c:pt>
                <c:pt idx="6278">
                  <c:v>-9.4002735343698528E-3</c:v>
                </c:pt>
                <c:pt idx="6279">
                  <c:v>-9.4323859653982246E-3</c:v>
                </c:pt>
                <c:pt idx="6280">
                  <c:v>-9.4744988663040593E-3</c:v>
                </c:pt>
                <c:pt idx="6281">
                  <c:v>-9.5466122370451451E-3</c:v>
                </c:pt>
                <c:pt idx="6282">
                  <c:v>-9.6087260775795224E-3</c:v>
                </c:pt>
                <c:pt idx="6283">
                  <c:v>-9.6808403878653748E-3</c:v>
                </c:pt>
                <c:pt idx="6284">
                  <c:v>-9.7529551678605941E-3</c:v>
                </c:pt>
                <c:pt idx="6285">
                  <c:v>-9.8250704175233284E-3</c:v>
                </c:pt>
                <c:pt idx="6286">
                  <c:v>-9.8971861368113753E-3</c:v>
                </c:pt>
                <c:pt idx="6287">
                  <c:v>-9.9693023256828567E-3</c:v>
                </c:pt>
                <c:pt idx="6288">
                  <c:v>-1.004141898409572E-2</c:v>
                </c:pt>
                <c:pt idx="6289">
                  <c:v>-1.0113536112008161E-2</c:v>
                </c:pt>
                <c:pt idx="6290">
                  <c:v>-1.0175653709378035E-2</c:v>
                </c:pt>
                <c:pt idx="6291">
                  <c:v>-1.0207771776163386E-2</c:v>
                </c:pt>
                <c:pt idx="6292">
                  <c:v>-1.0249890312322181E-2</c:v>
                </c:pt>
                <c:pt idx="6293">
                  <c:v>-1.0282009317812639E-2</c:v>
                </c:pt>
                <c:pt idx="6294">
                  <c:v>-1.0314128792592341E-2</c:v>
                </c:pt>
                <c:pt idx="6295">
                  <c:v>-1.0356248736619719E-2</c:v>
                </c:pt>
                <c:pt idx="6296">
                  <c:v>-1.0388369149852739E-2</c:v>
                </c:pt>
                <c:pt idx="6297">
                  <c:v>-1.0420490032249157E-2</c:v>
                </c:pt>
                <c:pt idx="6298">
                  <c:v>-1.0452611383767223E-2</c:v>
                </c:pt>
                <c:pt idx="6299">
                  <c:v>-1.0494733204364753E-2</c:v>
                </c:pt>
                <c:pt idx="6300">
                  <c:v>-1.0546855494000114E-2</c:v>
                </c:pt>
                <c:pt idx="6301">
                  <c:v>-1.0668978252630823E-2</c:v>
                </c:pt>
                <c:pt idx="6302">
                  <c:v>-1.079110148021529E-2</c:v>
                </c:pt>
                <c:pt idx="6303">
                  <c:v>-1.0913225176711255E-2</c:v>
                </c:pt>
                <c:pt idx="6304">
                  <c:v>-1.1025349342076943E-2</c:v>
                </c:pt>
                <c:pt idx="6305">
                  <c:v>-1.114747397627028E-2</c:v>
                </c:pt>
                <c:pt idx="6306">
                  <c:v>-1.1269599079249185E-2</c:v>
                </c:pt>
                <c:pt idx="6307">
                  <c:v>-1.1391724650971827E-2</c:v>
                </c:pt>
                <c:pt idx="6308">
                  <c:v>-1.1513850691396267E-2</c:v>
                </c:pt>
                <c:pt idx="6309">
                  <c:v>-1.1635977200480261E-2</c:v>
                </c:pt>
                <c:pt idx="6310">
                  <c:v>-1.1758104178181959E-2</c:v>
                </c:pt>
                <c:pt idx="6311">
                  <c:v>-1.1880231624459461E-2</c:v>
                </c:pt>
                <c:pt idx="6312">
                  <c:v>-1.201235953927066E-2</c:v>
                </c:pt>
                <c:pt idx="6313">
                  <c:v>-1.2134487922573578E-2</c:v>
                </c:pt>
                <c:pt idx="6314">
                  <c:v>-1.2256616774326167E-2</c:v>
                </c:pt>
                <c:pt idx="6315">
                  <c:v>-1.238874609448673E-2</c:v>
                </c:pt>
                <c:pt idx="6316">
                  <c:v>-1.2510875883013077E-2</c:v>
                </c:pt>
                <c:pt idx="6317">
                  <c:v>-1.2643006139863027E-2</c:v>
                </c:pt>
                <c:pt idx="6318">
                  <c:v>-1.2765136864994892E-2</c:v>
                </c:pt>
                <c:pt idx="6319">
                  <c:v>-1.2897268058366522E-2</c:v>
                </c:pt>
                <c:pt idx="6320">
                  <c:v>-1.3009399719936032E-2</c:v>
                </c:pt>
                <c:pt idx="6321">
                  <c:v>-1.3081531849661411E-2</c:v>
                </c:pt>
                <c:pt idx="6322">
                  <c:v>-1.3163664447500481E-2</c:v>
                </c:pt>
                <c:pt idx="6323">
                  <c:v>-1.3235797513411475E-2</c:v>
                </c:pt>
                <c:pt idx="6324">
                  <c:v>-1.3317931047352441E-2</c:v>
                </c:pt>
                <c:pt idx="6325">
                  <c:v>-1.3390065049281308E-2</c:v>
                </c:pt>
                <c:pt idx="6326">
                  <c:v>-1.3472199519156038E-2</c:v>
                </c:pt>
                <c:pt idx="6327">
                  <c:v>-1.3554334456934575E-2</c:v>
                </c:pt>
                <c:pt idx="6328">
                  <c:v>-1.3626469862575213E-2</c:v>
                </c:pt>
                <c:pt idx="6329">
                  <c:v>-1.3708605736035689E-2</c:v>
                </c:pt>
                <c:pt idx="6330">
                  <c:v>-1.3760742077273984E-2</c:v>
                </c:pt>
                <c:pt idx="6331">
                  <c:v>-1.3762878886248503E-2</c:v>
                </c:pt>
                <c:pt idx="6332">
                  <c:v>-1.3755016162916744E-2</c:v>
                </c:pt>
                <c:pt idx="6333">
                  <c:v>-1.3757153907237156E-2</c:v>
                </c:pt>
                <c:pt idx="6334">
                  <c:v>-1.3749292119167401E-2</c:v>
                </c:pt>
                <c:pt idx="6335">
                  <c:v>-1.3751430798665854E-2</c:v>
                </c:pt>
                <c:pt idx="6336">
                  <c:v>-1.3753569945690124E-2</c:v>
                </c:pt>
                <c:pt idx="6337">
                  <c:v>-1.3745709560198481E-2</c:v>
                </c:pt>
                <c:pt idx="6338">
                  <c:v>-1.3747849642149023E-2</c:v>
                </c:pt>
                <c:pt idx="6339">
                  <c:v>-1.3739990191499418E-2</c:v>
                </c:pt>
                <c:pt idx="6340">
                  <c:v>-1.3722131208208144E-2</c:v>
                </c:pt>
                <c:pt idx="6341">
                  <c:v>-1.3664272692232743E-2</c:v>
                </c:pt>
                <c:pt idx="6342">
                  <c:v>-1.3616414643531381E-2</c:v>
                </c:pt>
                <c:pt idx="6343">
                  <c:v>-1.355855706206233E-2</c:v>
                </c:pt>
                <c:pt idx="6344">
                  <c:v>-1.3500699947783258E-2</c:v>
                </c:pt>
                <c:pt idx="6345">
                  <c:v>-1.3442843300652344E-2</c:v>
                </c:pt>
                <c:pt idx="6346">
                  <c:v>-1.3384987120627467E-2</c:v>
                </c:pt>
                <c:pt idx="6347">
                  <c:v>-1.3327131407666948E-2</c:v>
                </c:pt>
                <c:pt idx="6348">
                  <c:v>-1.3269276161728405E-2</c:v>
                </c:pt>
                <c:pt idx="6349">
                  <c:v>-1.321142138277015E-2</c:v>
                </c:pt>
                <c:pt idx="6350">
                  <c:v>-1.3133567070749974E-2</c:v>
                </c:pt>
                <c:pt idx="6351">
                  <c:v>-1.3005713225626075E-2</c:v>
                </c:pt>
                <c:pt idx="6352">
                  <c:v>-1.2877859847356451E-2</c:v>
                </c:pt>
                <c:pt idx="6353">
                  <c:v>-1.274000693589894E-2</c:v>
                </c:pt>
                <c:pt idx="6354">
                  <c:v>-1.2612154491211705E-2</c:v>
                </c:pt>
                <c:pt idx="6355">
                  <c:v>-1.2484302513252721E-2</c:v>
                </c:pt>
                <c:pt idx="6356">
                  <c:v>-1.2356451001980047E-2</c:v>
                </c:pt>
                <c:pt idx="6357">
                  <c:v>-1.2218599957351584E-2</c:v>
                </c:pt>
                <c:pt idx="6358">
                  <c:v>-1.209074937932542E-2</c:v>
                </c:pt>
                <c:pt idx="6359">
                  <c:v>-1.196289926785969E-2</c:v>
                </c:pt>
                <c:pt idx="6360">
                  <c:v>-1.1815049622912089E-2</c:v>
                </c:pt>
                <c:pt idx="6361">
                  <c:v>-1.1627200444440771E-2</c:v>
                </c:pt>
                <c:pt idx="6362">
                  <c:v>-1.1439351732403881E-2</c:v>
                </c:pt>
                <c:pt idx="6363">
                  <c:v>-1.1261503486759335E-2</c:v>
                </c:pt>
                <c:pt idx="6364">
                  <c:v>-1.1073655707465187E-2</c:v>
                </c:pt>
                <c:pt idx="6365">
                  <c:v>-1.0885808394479312E-2</c:v>
                </c:pt>
                <c:pt idx="6366">
                  <c:v>-1.0707961547759742E-2</c:v>
                </c:pt>
                <c:pt idx="6367">
                  <c:v>-1.0520115167264721E-2</c:v>
                </c:pt>
                <c:pt idx="6368">
                  <c:v>-1.0332269252952025E-2</c:v>
                </c:pt>
                <c:pt idx="6369">
                  <c:v>-1.0144423804779815E-2</c:v>
                </c:pt>
                <c:pt idx="6370">
                  <c:v>-9.9165788227060566E-3</c:v>
                </c:pt>
                <c:pt idx="6371">
                  <c:v>-9.6087343066886873E-3</c:v>
                </c:pt>
                <c:pt idx="6372">
                  <c:v>-9.2908902566857694E-3</c:v>
                </c:pt>
                <c:pt idx="6373">
                  <c:v>-8.9830466726553062E-3</c:v>
                </c:pt>
                <c:pt idx="6374">
                  <c:v>-8.6652035545553268E-3</c:v>
                </c:pt>
                <c:pt idx="6375">
                  <c:v>-8.3473609023437534E-3</c:v>
                </c:pt>
                <c:pt idx="6376">
                  <c:v>-8.0395187159787527E-3</c:v>
                </c:pt>
                <c:pt idx="6377">
                  <c:v>-7.7216769954182906E-3</c:v>
                </c:pt>
                <c:pt idx="6378">
                  <c:v>-7.4138357406202914E-3</c:v>
                </c:pt>
                <c:pt idx="6379">
                  <c:v>-7.0959949515428814E-3</c:v>
                </c:pt>
                <c:pt idx="6380">
                  <c:v>-6.8381546281439673E-3</c:v>
                </c:pt>
                <c:pt idx="6381">
                  <c:v>-6.6503147703816413E-3</c:v>
                </c:pt>
                <c:pt idx="6382">
                  <c:v>-6.4724753782139004E-3</c:v>
                </c:pt>
                <c:pt idx="6383">
                  <c:v>-6.2946364515987507E-3</c:v>
                </c:pt>
                <c:pt idx="6384">
                  <c:v>-6.1167979904942346E-3</c:v>
                </c:pt>
                <c:pt idx="6385">
                  <c:v>-5.9389599948582988E-3</c:v>
                </c:pt>
                <c:pt idx="6386">
                  <c:v>-5.7611224646489682E-3</c:v>
                </c:pt>
                <c:pt idx="6387">
                  <c:v>-5.5832853998242634E-3</c:v>
                </c:pt>
                <c:pt idx="6388">
                  <c:v>-5.4054488003421833E-3</c:v>
                </c:pt>
                <c:pt idx="6389">
                  <c:v>-5.2276126661607285E-3</c:v>
                </c:pt>
                <c:pt idx="6390">
                  <c:v>-5.0497769972379924E-3</c:v>
                </c:pt>
                <c:pt idx="6391">
                  <c:v>-4.8919417935320182E-3</c:v>
                </c:pt>
                <c:pt idx="6392">
                  <c:v>-4.7341070550005193E-3</c:v>
                </c:pt>
                <c:pt idx="6393">
                  <c:v>-4.5662727816019339E-3</c:v>
                </c:pt>
                <c:pt idx="6394">
                  <c:v>-4.4084389732939504E-3</c:v>
                </c:pt>
                <c:pt idx="6395">
                  <c:v>-4.2506056300347424E-3</c:v>
                </c:pt>
                <c:pt idx="6396">
                  <c:v>-4.0827727517822824E-3</c:v>
                </c:pt>
                <c:pt idx="6397">
                  <c:v>-3.9249403384945258E-3</c:v>
                </c:pt>
                <c:pt idx="6398">
                  <c:v>-3.7671083901295839E-3</c:v>
                </c:pt>
                <c:pt idx="6399">
                  <c:v>-3.6092769066454126E-3</c:v>
                </c:pt>
                <c:pt idx="6400">
                  <c:v>-3.4714458879999991E-3</c:v>
                </c:pt>
                <c:pt idx="6401">
                  <c:v>-3.3836153341513802E-3</c:v>
                </c:pt>
                <c:pt idx="6402">
                  <c:v>-3.2957852450576676E-3</c:v>
                </c:pt>
                <c:pt idx="6403">
                  <c:v>-3.2079556206766452E-3</c:v>
                </c:pt>
                <c:pt idx="6404">
                  <c:v>-3.1201264609665752E-3</c:v>
                </c:pt>
                <c:pt idx="6405">
                  <c:v>-3.0322977658852612E-3</c:v>
                </c:pt>
                <c:pt idx="6406">
                  <c:v>-2.9444695353908201E-3</c:v>
                </c:pt>
                <c:pt idx="6407">
                  <c:v>-2.8666417694412382E-3</c:v>
                </c:pt>
                <c:pt idx="6408">
                  <c:v>-2.7788144679945963E-3</c:v>
                </c:pt>
                <c:pt idx="6409">
                  <c:v>-2.6909876310088352E-3</c:v>
                </c:pt>
                <c:pt idx="6410">
                  <c:v>-2.623161258442027E-3</c:v>
                </c:pt>
                <c:pt idx="6411">
                  <c:v>-2.6053353502520638E-3</c:v>
                </c:pt>
                <c:pt idx="6412">
                  <c:v>-2.5875099063970555E-3</c:v>
                </c:pt>
                <c:pt idx="6413">
                  <c:v>-2.5696849268350011E-3</c:v>
                </c:pt>
                <c:pt idx="6414">
                  <c:v>-2.5518604115238827E-3</c:v>
                </c:pt>
                <c:pt idx="6415">
                  <c:v>-2.5240363604217475E-3</c:v>
                </c:pt>
                <c:pt idx="6416">
                  <c:v>-2.506212773486588E-3</c:v>
                </c:pt>
                <c:pt idx="6417">
                  <c:v>-2.4883896506764638E-3</c:v>
                </c:pt>
                <c:pt idx="6418">
                  <c:v>-2.4705669919492532E-3</c:v>
                </c:pt>
                <c:pt idx="6419">
                  <c:v>-2.4427447972631142E-3</c:v>
                </c:pt>
                <c:pt idx="6420">
                  <c:v>-2.4349230665759668E-3</c:v>
                </c:pt>
                <c:pt idx="6421">
                  <c:v>-2.4371017998459348E-3</c:v>
                </c:pt>
                <c:pt idx="6422">
                  <c:v>-2.4492809970308731E-3</c:v>
                </c:pt>
                <c:pt idx="6423">
                  <c:v>-2.4514606580889053E-3</c:v>
                </c:pt>
                <c:pt idx="6424">
                  <c:v>-2.4536407829780231E-3</c:v>
                </c:pt>
                <c:pt idx="6425">
                  <c:v>-2.4558213716562032E-3</c:v>
                </c:pt>
                <c:pt idx="6426">
                  <c:v>-2.4680024240815181E-3</c:v>
                </c:pt>
                <c:pt idx="6427">
                  <c:v>-2.4701839402119737E-3</c:v>
                </c:pt>
                <c:pt idx="6428">
                  <c:v>-2.4723659200054926E-3</c:v>
                </c:pt>
                <c:pt idx="6429">
                  <c:v>-2.4745483634201738E-3</c:v>
                </c:pt>
                <c:pt idx="6430">
                  <c:v>-2.4867312704140135E-3</c:v>
                </c:pt>
                <c:pt idx="6431">
                  <c:v>-2.4989146409450319E-3</c:v>
                </c:pt>
                <c:pt idx="6432">
                  <c:v>-2.5210984749711447E-3</c:v>
                </c:pt>
                <c:pt idx="6433">
                  <c:v>-2.5332827724505133E-3</c:v>
                </c:pt>
                <c:pt idx="6434">
                  <c:v>-2.5554675333410181E-3</c:v>
                </c:pt>
                <c:pt idx="6435">
                  <c:v>-2.5676527576007284E-3</c:v>
                </c:pt>
                <c:pt idx="6436">
                  <c:v>-2.5898384451876802E-3</c:v>
                </c:pt>
                <c:pt idx="6437">
                  <c:v>-2.6020245960598491E-3</c:v>
                </c:pt>
                <c:pt idx="6438">
                  <c:v>-2.6242112101753433E-3</c:v>
                </c:pt>
                <c:pt idx="6439">
                  <c:v>-2.6363982874920647E-3</c:v>
                </c:pt>
                <c:pt idx="6440">
                  <c:v>-2.6385858279679994E-3</c:v>
                </c:pt>
                <c:pt idx="6441">
                  <c:v>-2.6307738315612212E-3</c:v>
                </c:pt>
                <c:pt idx="6442">
                  <c:v>-2.6229622982297611E-3</c:v>
                </c:pt>
                <c:pt idx="6443">
                  <c:v>-2.6151512279316211E-3</c:v>
                </c:pt>
                <c:pt idx="6444">
                  <c:v>-2.6073406206247596E-3</c:v>
                </c:pt>
                <c:pt idx="6445">
                  <c:v>-2.5995304762672692E-3</c:v>
                </c:pt>
                <c:pt idx="6446">
                  <c:v>-2.5917207948170855E-3</c:v>
                </c:pt>
                <c:pt idx="6447">
                  <c:v>-2.5839115762322858E-3</c:v>
                </c:pt>
                <c:pt idx="6448">
                  <c:v>-2.5761028204707714E-3</c:v>
                </c:pt>
                <c:pt idx="6449">
                  <c:v>-2.5682945274906875E-3</c:v>
                </c:pt>
                <c:pt idx="6450">
                  <c:v>-2.5704866972499642E-3</c:v>
                </c:pt>
                <c:pt idx="6451">
                  <c:v>-2.5826793297066553E-3</c:v>
                </c:pt>
                <c:pt idx="6452">
                  <c:v>-2.5948724248187577E-3</c:v>
                </c:pt>
                <c:pt idx="6453">
                  <c:v>-2.6070659825443605E-3</c:v>
                </c:pt>
                <c:pt idx="6454">
                  <c:v>-2.6092600028413426E-3</c:v>
                </c:pt>
                <c:pt idx="6455">
                  <c:v>-2.6214544856677552E-3</c:v>
                </c:pt>
                <c:pt idx="6456">
                  <c:v>-2.6336494309816267E-3</c:v>
                </c:pt>
                <c:pt idx="6457">
                  <c:v>-2.6458448387409812E-3</c:v>
                </c:pt>
                <c:pt idx="6458">
                  <c:v>-2.6580407089038002E-3</c:v>
                </c:pt>
                <c:pt idx="6459">
                  <c:v>-2.6702370414282079E-3</c:v>
                </c:pt>
                <c:pt idx="6460">
                  <c:v>-2.6824338362720283E-3</c:v>
                </c:pt>
                <c:pt idx="6461">
                  <c:v>-2.6946310933933892E-3</c:v>
                </c:pt>
                <c:pt idx="6462">
                  <c:v>-2.7168288127502882E-3</c:v>
                </c:pt>
                <c:pt idx="6463">
                  <c:v>-2.7290269943006096E-3</c:v>
                </c:pt>
                <c:pt idx="6464">
                  <c:v>-2.7512256380026602E-3</c:v>
                </c:pt>
                <c:pt idx="6465">
                  <c:v>-2.7634247438142511E-3</c:v>
                </c:pt>
                <c:pt idx="6466">
                  <c:v>-2.775624311693389E-3</c:v>
                </c:pt>
                <c:pt idx="6467">
                  <c:v>-2.7978243415981417E-3</c:v>
                </c:pt>
                <c:pt idx="6468">
                  <c:v>-2.8100248334864452E-3</c:v>
                </c:pt>
                <c:pt idx="6469">
                  <c:v>-2.8322257873164402E-3</c:v>
                </c:pt>
                <c:pt idx="6470">
                  <c:v>-2.8644272030460168E-3</c:v>
                </c:pt>
                <c:pt idx="6471">
                  <c:v>-2.9066290806332162E-3</c:v>
                </c:pt>
                <c:pt idx="6472">
                  <c:v>-2.9588314200360852E-3</c:v>
                </c:pt>
                <c:pt idx="6473">
                  <c:v>-3.0010342212126746E-3</c:v>
                </c:pt>
                <c:pt idx="6474">
                  <c:v>-3.0532374841208691E-3</c:v>
                </c:pt>
                <c:pt idx="6475">
                  <c:v>-3.0954412087187792E-3</c:v>
                </c:pt>
                <c:pt idx="6476">
                  <c:v>-3.1476453949643712E-3</c:v>
                </c:pt>
                <c:pt idx="6477">
                  <c:v>-3.1898500428156856E-3</c:v>
                </c:pt>
                <c:pt idx="6478">
                  <c:v>-3.2420551522306402E-3</c:v>
                </c:pt>
                <c:pt idx="6479">
                  <c:v>-3.2842607231674827E-3</c:v>
                </c:pt>
                <c:pt idx="6480">
                  <c:v>-3.3464667555839602E-3</c:v>
                </c:pt>
                <c:pt idx="6481">
                  <c:v>-3.4086732494382492E-3</c:v>
                </c:pt>
                <c:pt idx="6482">
                  <c:v>-3.4708802046883452E-3</c:v>
                </c:pt>
                <c:pt idx="6483">
                  <c:v>-3.543087621292183E-3</c:v>
                </c:pt>
                <c:pt idx="6484">
                  <c:v>-3.6052954992078232E-3</c:v>
                </c:pt>
                <c:pt idx="6485">
                  <c:v>-3.6675038383932267E-3</c:v>
                </c:pt>
                <c:pt idx="6486">
                  <c:v>-3.7397126388065373E-3</c:v>
                </c:pt>
                <c:pt idx="6487">
                  <c:v>-3.8019219004056162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504E-3</c:v>
                </c:pt>
                <c:pt idx="6496">
                  <c:v>-4.4718260012318939E-3</c:v>
                </c:pt>
                <c:pt idx="6497">
                  <c:v>-4.5440398723799146E-3</c:v>
                </c:pt>
                <c:pt idx="6498">
                  <c:v>-4.6262542042519728E-3</c:v>
                </c:pt>
                <c:pt idx="6499">
                  <c:v>-4.7084689968060504E-3</c:v>
                </c:pt>
                <c:pt idx="6500">
                  <c:v>-4.7906842499999816E-3</c:v>
                </c:pt>
                <c:pt idx="6501">
                  <c:v>-4.8928999637919968E-3</c:v>
                </c:pt>
                <c:pt idx="6502">
                  <c:v>-4.9951161381400211E-3</c:v>
                </c:pt>
                <c:pt idx="6503">
                  <c:v>-5.0973327730020734E-3</c:v>
                </c:pt>
                <c:pt idx="6504">
                  <c:v>-5.1995498683361507E-3</c:v>
                </c:pt>
                <c:pt idx="6505">
                  <c:v>-5.3017674241003275E-3</c:v>
                </c:pt>
                <c:pt idx="6506">
                  <c:v>-5.4039854402524014E-3</c:v>
                </c:pt>
                <c:pt idx="6507">
                  <c:v>-5.5062039167506896E-3</c:v>
                </c:pt>
                <c:pt idx="6508">
                  <c:v>-5.6084228535529523E-3</c:v>
                </c:pt>
                <c:pt idx="6509">
                  <c:v>-5.7106422506174124E-3</c:v>
                </c:pt>
                <c:pt idx="6510">
                  <c:v>-5.7828621079020421E-3</c:v>
                </c:pt>
                <c:pt idx="6511">
                  <c:v>-5.8250824253646824E-3</c:v>
                </c:pt>
                <c:pt idx="6512">
                  <c:v>-5.8673032029634723E-3</c:v>
                </c:pt>
                <c:pt idx="6513">
                  <c:v>-5.9095244406564013E-3</c:v>
                </c:pt>
                <c:pt idx="6514">
                  <c:v>-5.9517461384015471E-3</c:v>
                </c:pt>
                <c:pt idx="6515">
                  <c:v>-5.9939682961567334E-3</c:v>
                </c:pt>
                <c:pt idx="6516">
                  <c:v>-6.0261909138802083E-3</c:v>
                </c:pt>
                <c:pt idx="6517">
                  <c:v>-6.0684139915298434E-3</c:v>
                </c:pt>
                <c:pt idx="6518">
                  <c:v>-6.1106375290636734E-3</c:v>
                </c:pt>
                <c:pt idx="6519">
                  <c:v>-6.1528615264397069E-3</c:v>
                </c:pt>
                <c:pt idx="6520">
                  <c:v>-6.1750859836159633E-3</c:v>
                </c:pt>
                <c:pt idx="6521">
                  <c:v>-6.1873109005505314E-3</c:v>
                </c:pt>
                <c:pt idx="6522">
                  <c:v>-6.1995362772012666E-3</c:v>
                </c:pt>
                <c:pt idx="6523">
                  <c:v>-6.2117621135263836E-3</c:v>
                </c:pt>
                <c:pt idx="6524">
                  <c:v>-6.2239884094836533E-3</c:v>
                </c:pt>
                <c:pt idx="6525">
                  <c:v>-6.2362151650312827E-3</c:v>
                </c:pt>
                <c:pt idx="6526">
                  <c:v>-6.2384423801271818E-3</c:v>
                </c:pt>
                <c:pt idx="6527">
                  <c:v>-6.2506700547294127E-3</c:v>
                </c:pt>
                <c:pt idx="6528">
                  <c:v>-6.2628981887959123E-3</c:v>
                </c:pt>
                <c:pt idx="6529">
                  <c:v>-6.2751267822848582E-3</c:v>
                </c:pt>
                <c:pt idx="6530">
                  <c:v>-6.2373558351539824E-3</c:v>
                </c:pt>
                <c:pt idx="6531">
                  <c:v>-6.1495853473615691E-3</c:v>
                </c:pt>
                <c:pt idx="6532">
                  <c:v>-6.0718153188655324E-3</c:v>
                </c:pt>
                <c:pt idx="6533">
                  <c:v>-5.9940457496239124E-3</c:v>
                </c:pt>
                <c:pt idx="6534">
                  <c:v>-5.9062766395947056E-3</c:v>
                </c:pt>
                <c:pt idx="6535">
                  <c:v>-5.828507988735715E-3</c:v>
                </c:pt>
                <c:pt idx="6536">
                  <c:v>-5.7507397970053328E-3</c:v>
                </c:pt>
                <c:pt idx="6537">
                  <c:v>-5.6629720643612547E-3</c:v>
                </c:pt>
                <c:pt idx="6538">
                  <c:v>-5.5852047907617337E-3</c:v>
                </c:pt>
                <c:pt idx="6539">
                  <c:v>-5.5074379761645975E-3</c:v>
                </c:pt>
                <c:pt idx="6540">
                  <c:v>-5.4096716205280088E-3</c:v>
                </c:pt>
                <c:pt idx="6541">
                  <c:v>-5.3019057238098133E-3</c:v>
                </c:pt>
                <c:pt idx="6542">
                  <c:v>-5.1941402859681518E-3</c:v>
                </c:pt>
                <c:pt idx="6543">
                  <c:v>-5.0963753069610323E-3</c:v>
                </c:pt>
                <c:pt idx="6544">
                  <c:v>-4.9886107867463791E-3</c:v>
                </c:pt>
                <c:pt idx="6545">
                  <c:v>-4.8808467252822842E-3</c:v>
                </c:pt>
                <c:pt idx="6546">
                  <c:v>-4.7730831225267344E-3</c:v>
                </c:pt>
                <c:pt idx="6547">
                  <c:v>-4.6653199784376376E-3</c:v>
                </c:pt>
                <c:pt idx="6548">
                  <c:v>-4.5675572929731734E-3</c:v>
                </c:pt>
                <c:pt idx="6549">
                  <c:v>-4.4597950660912903E-3</c:v>
                </c:pt>
                <c:pt idx="6550">
                  <c:v>-4.3620332977499475E-3</c:v>
                </c:pt>
                <c:pt idx="6551">
                  <c:v>-4.2842719879072934E-3</c:v>
                </c:pt>
                <c:pt idx="6552">
                  <c:v>-4.2065111365211924E-3</c:v>
                </c:pt>
                <c:pt idx="6553">
                  <c:v>-4.1187507435497313E-3</c:v>
                </c:pt>
                <c:pt idx="6554">
                  <c:v>-4.0409908089509006E-3</c:v>
                </c:pt>
                <c:pt idx="6555">
                  <c:v>-3.9632313326827583E-3</c:v>
                </c:pt>
                <c:pt idx="6556">
                  <c:v>-3.8754723147032227E-3</c:v>
                </c:pt>
                <c:pt idx="6557">
                  <c:v>-3.7977137549704432E-3</c:v>
                </c:pt>
                <c:pt idx="6558">
                  <c:v>-3.7199556534422192E-3</c:v>
                </c:pt>
                <c:pt idx="6559">
                  <c:v>-3.6321980100767481E-3</c:v>
                </c:pt>
                <c:pt idx="6560">
                  <c:v>-3.5644408248319851E-3</c:v>
                </c:pt>
                <c:pt idx="6561">
                  <c:v>-3.5066840976659629E-3</c:v>
                </c:pt>
                <c:pt idx="6562">
                  <c:v>-3.4389278285366898E-3</c:v>
                </c:pt>
                <c:pt idx="6563">
                  <c:v>-3.3811720174020871E-3</c:v>
                </c:pt>
                <c:pt idx="6564">
                  <c:v>-3.3134166642202478E-3</c:v>
                </c:pt>
                <c:pt idx="6565">
                  <c:v>-3.2556617689492558E-3</c:v>
                </c:pt>
                <c:pt idx="6566">
                  <c:v>-3.1879073315470084E-3</c:v>
                </c:pt>
                <c:pt idx="6567">
                  <c:v>-3.1301533519715323E-3</c:v>
                </c:pt>
                <c:pt idx="6568">
                  <c:v>-3.0623998301808402E-3</c:v>
                </c:pt>
                <c:pt idx="6569">
                  <c:v>-3.0046467661330252E-3</c:v>
                </c:pt>
                <c:pt idx="6570">
                  <c:v>-2.9468941597860002E-3</c:v>
                </c:pt>
                <c:pt idx="6571">
                  <c:v>-2.9091420110978206E-3</c:v>
                </c:pt>
                <c:pt idx="6572">
                  <c:v>-2.8613903200265132E-3</c:v>
                </c:pt>
                <c:pt idx="6573">
                  <c:v>-2.8136390865300801E-3</c:v>
                </c:pt>
                <c:pt idx="6574">
                  <c:v>-2.7758883105664656E-3</c:v>
                </c:pt>
                <c:pt idx="6575">
                  <c:v>-2.728137992093759E-3</c:v>
                </c:pt>
                <c:pt idx="6576">
                  <c:v>-2.6803881310699692E-3</c:v>
                </c:pt>
                <c:pt idx="6577">
                  <c:v>-2.6426387274530792E-3</c:v>
                </c:pt>
                <c:pt idx="6578">
                  <c:v>-2.5948897812010652E-3</c:v>
                </c:pt>
                <c:pt idx="6579">
                  <c:v>-2.547141292272106E-3</c:v>
                </c:pt>
                <c:pt idx="6580">
                  <c:v>-2.5493932606240046E-3</c:v>
                </c:pt>
                <c:pt idx="6581">
                  <c:v>-2.5816456862148528E-3</c:v>
                </c:pt>
                <c:pt idx="6582">
                  <c:v>-2.6138985690027094E-3</c:v>
                </c:pt>
                <c:pt idx="6583">
                  <c:v>-2.6361519089455692E-3</c:v>
                </c:pt>
                <c:pt idx="6584">
                  <c:v>-2.6684057060014348E-3</c:v>
                </c:pt>
                <c:pt idx="6585">
                  <c:v>-2.7006599601282211E-3</c:v>
                </c:pt>
                <c:pt idx="6586">
                  <c:v>-2.7229146712841232E-3</c:v>
                </c:pt>
                <c:pt idx="6587">
                  <c:v>-2.7551698394270158E-3</c:v>
                </c:pt>
                <c:pt idx="6588">
                  <c:v>-2.7874254645149552E-3</c:v>
                </c:pt>
                <c:pt idx="6589">
                  <c:v>-2.8096815465059612E-3</c:v>
                </c:pt>
                <c:pt idx="6590">
                  <c:v>-2.8719380853580003E-3</c:v>
                </c:pt>
                <c:pt idx="6591">
                  <c:v>-2.9541950810291592E-3</c:v>
                </c:pt>
                <c:pt idx="6592">
                  <c:v>-3.0264525334773602E-3</c:v>
                </c:pt>
                <c:pt idx="6593">
                  <c:v>-3.1087104426607034E-3</c:v>
                </c:pt>
                <c:pt idx="6594">
                  <c:v>-3.1809688085371627E-3</c:v>
                </c:pt>
                <c:pt idx="6595">
                  <c:v>-3.2632276310647578E-3</c:v>
                </c:pt>
                <c:pt idx="6596">
                  <c:v>-3.3354869102014406E-3</c:v>
                </c:pt>
                <c:pt idx="6597">
                  <c:v>-3.417746645905348E-3</c:v>
                </c:pt>
                <c:pt idx="6598">
                  <c:v>-3.50000683813439E-3</c:v>
                </c:pt>
                <c:pt idx="6599">
                  <c:v>-3.5722674868465809E-3</c:v>
                </c:pt>
                <c:pt idx="6600">
                  <c:v>-3.634528592E-3</c:v>
                </c:pt>
                <c:pt idx="6601">
                  <c:v>-3.6967901535526404E-3</c:v>
                </c:pt>
                <c:pt idx="6602">
                  <c:v>-3.7590521714624212E-3</c:v>
                </c:pt>
                <c:pt idx="6603">
                  <c:v>-3.821314645687504E-3</c:v>
                </c:pt>
                <c:pt idx="6604">
                  <c:v>-3.8735775761857493E-3</c:v>
                </c:pt>
                <c:pt idx="6605">
                  <c:v>-3.9358409629152435E-3</c:v>
                </c:pt>
                <c:pt idx="6606">
                  <c:v>-3.9981048058340216E-3</c:v>
                </c:pt>
                <c:pt idx="6607">
                  <c:v>-4.0503691049001214E-3</c:v>
                </c:pt>
                <c:pt idx="6608">
                  <c:v>-4.1126338600713797E-3</c:v>
                </c:pt>
                <c:pt idx="6609">
                  <c:v>-4.1748990713059986E-3</c:v>
                </c:pt>
                <c:pt idx="6610">
                  <c:v>-4.2171647385620126E-3</c:v>
                </c:pt>
                <c:pt idx="6611">
                  <c:v>-4.2394308617972713E-3</c:v>
                </c:pt>
                <c:pt idx="6612">
                  <c:v>-4.2716974409698774E-3</c:v>
                </c:pt>
                <c:pt idx="6613">
                  <c:v>-4.303964476037786E-3</c:v>
                </c:pt>
                <c:pt idx="6614">
                  <c:v>-4.3262319669590795E-3</c:v>
                </c:pt>
                <c:pt idx="6615">
                  <c:v>-4.3584999136917334E-3</c:v>
                </c:pt>
                <c:pt idx="6616">
                  <c:v>-4.3907683161938434E-3</c:v>
                </c:pt>
                <c:pt idx="6617">
                  <c:v>-4.4130371744232648E-3</c:v>
                </c:pt>
                <c:pt idx="6618">
                  <c:v>-4.4453064883381126E-3</c:v>
                </c:pt>
                <c:pt idx="6619">
                  <c:v>-4.4775762578963263E-3</c:v>
                </c:pt>
                <c:pt idx="6620">
                  <c:v>-4.5198464830560493E-3</c:v>
                </c:pt>
                <c:pt idx="6621">
                  <c:v>-4.5721171637750895E-3</c:v>
                </c:pt>
                <c:pt idx="6622">
                  <c:v>-4.6243883000116623E-3</c:v>
                </c:pt>
                <c:pt idx="6623">
                  <c:v>-4.6766598917237761E-3</c:v>
                </c:pt>
                <c:pt idx="6624">
                  <c:v>-4.7289319388692241E-3</c:v>
                </c:pt>
                <c:pt idx="6625">
                  <c:v>-4.7912044414062833E-3</c:v>
                </c:pt>
                <c:pt idx="6626">
                  <c:v>-4.8434773992927513E-3</c:v>
                </c:pt>
                <c:pt idx="6627">
                  <c:v>-4.8957508124867211E-3</c:v>
                </c:pt>
                <c:pt idx="6628">
                  <c:v>-4.9480246809462964E-3</c:v>
                </c:pt>
                <c:pt idx="6629">
                  <c:v>-5.0002990046294033E-3</c:v>
                </c:pt>
                <c:pt idx="6630">
                  <c:v>-5.032573783494072E-3</c:v>
                </c:pt>
                <c:pt idx="6631">
                  <c:v>-5.0548490174981984E-3</c:v>
                </c:pt>
                <c:pt idx="6632">
                  <c:v>-5.0771247065999614E-3</c:v>
                </c:pt>
                <c:pt idx="6633">
                  <c:v>-5.0994008507573019E-3</c:v>
                </c:pt>
                <c:pt idx="6634">
                  <c:v>-5.1216774499282004E-3</c:v>
                </c:pt>
                <c:pt idx="6635">
                  <c:v>-5.143954504070708E-3</c:v>
                </c:pt>
                <c:pt idx="6636">
                  <c:v>-5.1662320131429023E-3</c:v>
                </c:pt>
                <c:pt idx="6637">
                  <c:v>-5.1885099771026844E-3</c:v>
                </c:pt>
                <c:pt idx="6638">
                  <c:v>-5.2107883959081882E-3</c:v>
                </c:pt>
                <c:pt idx="6639">
                  <c:v>-5.2330672695172324E-3</c:v>
                </c:pt>
                <c:pt idx="6640">
                  <c:v>-5.2553465978879832E-3</c:v>
                </c:pt>
                <c:pt idx="6641">
                  <c:v>-5.2576263809784524E-3</c:v>
                </c:pt>
                <c:pt idx="6642">
                  <c:v>-5.2699066187465449E-3</c:v>
                </c:pt>
                <c:pt idx="6643">
                  <c:v>-5.2821873111504073E-3</c:v>
                </c:pt>
                <c:pt idx="6644">
                  <c:v>-5.2944684581479624E-3</c:v>
                </c:pt>
                <c:pt idx="6645">
                  <c:v>-5.3067500596972739E-3</c:v>
                </c:pt>
                <c:pt idx="6646">
                  <c:v>-5.3190321157563329E-3</c:v>
                </c:pt>
                <c:pt idx="6647">
                  <c:v>-5.3213146262830763E-3</c:v>
                </c:pt>
                <c:pt idx="6648">
                  <c:v>-5.3335975912356124E-3</c:v>
                </c:pt>
                <c:pt idx="6649">
                  <c:v>-5.3458810105718483E-3</c:v>
                </c:pt>
                <c:pt idx="6650">
                  <c:v>-5.3581648842499514E-3</c:v>
                </c:pt>
                <c:pt idx="6651">
                  <c:v>-5.3804492122278913E-3</c:v>
                </c:pt>
                <c:pt idx="6652">
                  <c:v>-5.3927339944636592E-3</c:v>
                </c:pt>
                <c:pt idx="6653">
                  <c:v>-5.4150192309151413E-3</c:v>
                </c:pt>
                <c:pt idx="6654">
                  <c:v>-5.4273049215405322E-3</c:v>
                </c:pt>
                <c:pt idx="6655">
                  <c:v>-5.4495910662977504E-3</c:v>
                </c:pt>
                <c:pt idx="6656">
                  <c:v>-5.4618776651448181E-3</c:v>
                </c:pt>
                <c:pt idx="6657">
                  <c:v>-5.4841647180397801E-3</c:v>
                </c:pt>
                <c:pt idx="6658">
                  <c:v>-5.4964522249406648E-3</c:v>
                </c:pt>
                <c:pt idx="6659">
                  <c:v>-5.508740185805416E-3</c:v>
                </c:pt>
                <c:pt idx="6660">
                  <c:v>-5.5410286005920456E-3</c:v>
                </c:pt>
                <c:pt idx="6661">
                  <c:v>-5.5633174692585633E-3</c:v>
                </c:pt>
                <c:pt idx="6662">
                  <c:v>-5.5956067917631363E-3</c:v>
                </c:pt>
                <c:pt idx="6663">
                  <c:v>-5.6278965680634655E-3</c:v>
                </c:pt>
                <c:pt idx="6664">
                  <c:v>-5.6501867981178233E-3</c:v>
                </c:pt>
                <c:pt idx="6665">
                  <c:v>-5.6824774818842591E-3</c:v>
                </c:pt>
                <c:pt idx="6666">
                  <c:v>-5.7147686193205777E-3</c:v>
                </c:pt>
                <c:pt idx="6667">
                  <c:v>-5.7370602103849243E-3</c:v>
                </c:pt>
                <c:pt idx="6668">
                  <c:v>-5.7693522550352804E-3</c:v>
                </c:pt>
                <c:pt idx="6669">
                  <c:v>-5.8016447532296652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598E-3</c:v>
                </c:pt>
                <c:pt idx="6679">
                  <c:v>-5.9145946708566155E-3</c:v>
                </c:pt>
                <c:pt idx="6680">
                  <c:v>-5.9068921552640078E-3</c:v>
                </c:pt>
                <c:pt idx="6681">
                  <c:v>-5.9091900927115172E-3</c:v>
                </c:pt>
                <c:pt idx="6682">
                  <c:v>-5.9114884831571847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413E-3</c:v>
                </c:pt>
                <c:pt idx="6691">
                  <c:v>-5.7621943751577373E-3</c:v>
                </c:pt>
                <c:pt idx="6692">
                  <c:v>-5.6944972932757576E-3</c:v>
                </c:pt>
                <c:pt idx="6693">
                  <c:v>-5.6168006639300584E-3</c:v>
                </c:pt>
                <c:pt idx="6694">
                  <c:v>-5.5391044870787857E-3</c:v>
                </c:pt>
                <c:pt idx="6695">
                  <c:v>-5.4614087626797606E-3</c:v>
                </c:pt>
                <c:pt idx="6696">
                  <c:v>-5.3937134906910829E-3</c:v>
                </c:pt>
                <c:pt idx="6697">
                  <c:v>-5.3160186710707316E-3</c:v>
                </c:pt>
                <c:pt idx="6698">
                  <c:v>-5.2383243037767424E-3</c:v>
                </c:pt>
                <c:pt idx="6699">
                  <c:v>-5.1606303887672105E-3</c:v>
                </c:pt>
                <c:pt idx="6700">
                  <c:v>-5.0829369259999535E-3</c:v>
                </c:pt>
                <c:pt idx="6701">
                  <c:v>-5.0052439154332591E-3</c:v>
                </c:pt>
                <c:pt idx="6702">
                  <c:v>-4.9275513570248303E-3</c:v>
                </c:pt>
                <c:pt idx="6703">
                  <c:v>-4.8398592507328834E-3</c:v>
                </c:pt>
                <c:pt idx="6704">
                  <c:v>-4.7621675965153487E-3</c:v>
                </c:pt>
                <c:pt idx="6705">
                  <c:v>-4.6844763943302593E-3</c:v>
                </c:pt>
                <c:pt idx="6706">
                  <c:v>-4.5967856441355981E-3</c:v>
                </c:pt>
                <c:pt idx="6707">
                  <c:v>-4.5190953458894593E-3</c:v>
                </c:pt>
                <c:pt idx="6708">
                  <c:v>-4.4414054995497877E-3</c:v>
                </c:pt>
                <c:pt idx="6709">
                  <c:v>-4.3537161050746743E-3</c:v>
                </c:pt>
                <c:pt idx="6710">
                  <c:v>-4.2560271624219924E-3</c:v>
                </c:pt>
                <c:pt idx="6711">
                  <c:v>-4.1383386715498124E-3</c:v>
                </c:pt>
                <c:pt idx="6712">
                  <c:v>-4.0306506324162324E-3</c:v>
                </c:pt>
                <c:pt idx="6713">
                  <c:v>-3.9129630449791786E-3</c:v>
                </c:pt>
                <c:pt idx="6714">
                  <c:v>-3.8052759091967148E-3</c:v>
                </c:pt>
                <c:pt idx="6715">
                  <c:v>-3.6975892250267449E-3</c:v>
                </c:pt>
                <c:pt idx="6716">
                  <c:v>-3.5799029924273758E-3</c:v>
                </c:pt>
                <c:pt idx="6717">
                  <c:v>-3.4722172113566415E-3</c:v>
                </c:pt>
                <c:pt idx="6718">
                  <c:v>-3.354531881772517E-3</c:v>
                </c:pt>
                <c:pt idx="6719">
                  <c:v>-3.2468470036329292E-3</c:v>
                </c:pt>
                <c:pt idx="6720">
                  <c:v>-3.1591625768960158E-3</c:v>
                </c:pt>
                <c:pt idx="6721">
                  <c:v>-3.0714786015196838E-3</c:v>
                </c:pt>
                <c:pt idx="6722">
                  <c:v>-2.9837950774621075E-3</c:v>
                </c:pt>
                <c:pt idx="6723">
                  <c:v>-2.8961120046810951E-3</c:v>
                </c:pt>
                <c:pt idx="6724">
                  <c:v>-2.8084293831348306E-3</c:v>
                </c:pt>
                <c:pt idx="6725">
                  <c:v>-2.7207472127812626E-3</c:v>
                </c:pt>
                <c:pt idx="6726">
                  <c:v>-2.6330654935783349E-3</c:v>
                </c:pt>
                <c:pt idx="6727">
                  <c:v>-2.5453842254841612E-3</c:v>
                </c:pt>
                <c:pt idx="6728">
                  <c:v>-2.4577034084567002E-3</c:v>
                </c:pt>
                <c:pt idx="6729">
                  <c:v>-2.3700230424539724E-3</c:v>
                </c:pt>
                <c:pt idx="6730">
                  <c:v>-2.3323431274339668E-3</c:v>
                </c:pt>
                <c:pt idx="6731">
                  <c:v>-2.2946636633547624E-3</c:v>
                </c:pt>
                <c:pt idx="6732">
                  <c:v>-2.266984650174332E-3</c:v>
                </c:pt>
                <c:pt idx="6733">
                  <c:v>-2.2293060878507054E-3</c:v>
                </c:pt>
                <c:pt idx="6734">
                  <c:v>-2.2016279763418392E-3</c:v>
                </c:pt>
                <c:pt idx="6735">
                  <c:v>-2.1639503156057082E-3</c:v>
                </c:pt>
                <c:pt idx="6736">
                  <c:v>-2.1362731056004951E-3</c:v>
                </c:pt>
                <c:pt idx="6737">
                  <c:v>-2.1085963462841007E-3</c:v>
                </c:pt>
                <c:pt idx="6738">
                  <c:v>-2.0709200376144866E-3</c:v>
                </c:pt>
                <c:pt idx="6739">
                  <c:v>-2.0432441795498191E-3</c:v>
                </c:pt>
                <c:pt idx="6740">
                  <c:v>-2.0355687720479895E-3</c:v>
                </c:pt>
                <c:pt idx="6741">
                  <c:v>-2.0378938150670415E-3</c:v>
                </c:pt>
                <c:pt idx="6742">
                  <c:v>-2.0502193085649451E-3</c:v>
                </c:pt>
                <c:pt idx="6743">
                  <c:v>-2.0525452524998156E-3</c:v>
                </c:pt>
                <c:pt idx="6744">
                  <c:v>-2.0548716468295892E-3</c:v>
                </c:pt>
                <c:pt idx="6745">
                  <c:v>-2.0571984915122602E-3</c:v>
                </c:pt>
                <c:pt idx="6746">
                  <c:v>-2.0695257865058492E-3</c:v>
                </c:pt>
                <c:pt idx="6747">
                  <c:v>-2.0718535317684468E-3</c:v>
                </c:pt>
                <c:pt idx="6748">
                  <c:v>-2.0741817272580351E-3</c:v>
                </c:pt>
                <c:pt idx="6749">
                  <c:v>-2.0765103729324598E-3</c:v>
                </c:pt>
                <c:pt idx="6750">
                  <c:v>-2.0988394687499624E-3</c:v>
                </c:pt>
                <c:pt idx="6751">
                  <c:v>-2.1211690146684952E-3</c:v>
                </c:pt>
                <c:pt idx="6752">
                  <c:v>-2.1434990106460258E-3</c:v>
                </c:pt>
                <c:pt idx="6753">
                  <c:v>-2.1658294566405212E-3</c:v>
                </c:pt>
                <c:pt idx="6754">
                  <c:v>-2.18816035261016E-3</c:v>
                </c:pt>
                <c:pt idx="6755">
                  <c:v>-2.2104916985127509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86E-3</c:v>
                </c:pt>
                <c:pt idx="6765">
                  <c:v>-2.5838298946192495E-3</c:v>
                </c:pt>
                <c:pt idx="6766">
                  <c:v>-2.6361661870141478E-3</c:v>
                </c:pt>
                <c:pt idx="6767">
                  <c:v>-2.6785029288383536E-3</c:v>
                </c:pt>
                <c:pt idx="6768">
                  <c:v>-2.7308401200496213E-3</c:v>
                </c:pt>
                <c:pt idx="6769">
                  <c:v>-2.7731777606062411E-3</c:v>
                </c:pt>
                <c:pt idx="6770">
                  <c:v>-2.8155158504660012E-3</c:v>
                </c:pt>
                <c:pt idx="6771">
                  <c:v>-2.8478543895870266E-3</c:v>
                </c:pt>
                <c:pt idx="6772">
                  <c:v>-2.8801933779273457E-3</c:v>
                </c:pt>
                <c:pt idx="6773">
                  <c:v>-2.9125328154448182E-3</c:v>
                </c:pt>
                <c:pt idx="6774">
                  <c:v>-2.954872702097698E-3</c:v>
                </c:pt>
                <c:pt idx="6775">
                  <c:v>-2.9872130378437492E-3</c:v>
                </c:pt>
                <c:pt idx="6776">
                  <c:v>-3.0195538226411652E-3</c:v>
                </c:pt>
                <c:pt idx="6777">
                  <c:v>-3.0618950564478692E-3</c:v>
                </c:pt>
                <c:pt idx="6778">
                  <c:v>-3.0942367392218792E-3</c:v>
                </c:pt>
                <c:pt idx="6779">
                  <c:v>-3.1265788709212202E-3</c:v>
                </c:pt>
                <c:pt idx="6780">
                  <c:v>-3.1789214515040281E-3</c:v>
                </c:pt>
                <c:pt idx="6781">
                  <c:v>-3.2312644809280866E-3</c:v>
                </c:pt>
                <c:pt idx="6782">
                  <c:v>-3.2836079591515317E-3</c:v>
                </c:pt>
                <c:pt idx="6783">
                  <c:v>-3.3359518861323587E-3</c:v>
                </c:pt>
                <c:pt idx="6784">
                  <c:v>-3.3882962618285938E-3</c:v>
                </c:pt>
                <c:pt idx="6785">
                  <c:v>-3.4506410861982473E-3</c:v>
                </c:pt>
                <c:pt idx="6786">
                  <c:v>-3.5029863591992992E-3</c:v>
                </c:pt>
                <c:pt idx="6787">
                  <c:v>-3.5553320807897859E-3</c:v>
                </c:pt>
                <c:pt idx="6788">
                  <c:v>-3.607678250927756E-3</c:v>
                </c:pt>
                <c:pt idx="6789">
                  <c:v>-3.660024869571182E-3</c:v>
                </c:pt>
                <c:pt idx="6790">
                  <c:v>-3.6923719366780202E-3</c:v>
                </c:pt>
                <c:pt idx="6791">
                  <c:v>-3.7347194522063887E-3</c:v>
                </c:pt>
                <c:pt idx="6792">
                  <c:v>-3.7670674161141486E-3</c:v>
                </c:pt>
                <c:pt idx="6793">
                  <c:v>-3.7994158283594652E-3</c:v>
                </c:pt>
                <c:pt idx="6794">
                  <c:v>-3.8417646889003509E-3</c:v>
                </c:pt>
                <c:pt idx="6795">
                  <c:v>-3.8741139976947452E-3</c:v>
                </c:pt>
                <c:pt idx="6796">
                  <c:v>-3.9064637547006342E-3</c:v>
                </c:pt>
                <c:pt idx="6797">
                  <c:v>-3.9388139598761085E-3</c:v>
                </c:pt>
                <c:pt idx="6798">
                  <c:v>-3.9811646131791556E-3</c:v>
                </c:pt>
                <c:pt idx="6799">
                  <c:v>-4.0135157145677865E-3</c:v>
                </c:pt>
                <c:pt idx="6800">
                  <c:v>-4.0558672639999793E-3</c:v>
                </c:pt>
                <c:pt idx="6801">
                  <c:v>-4.1082192614338413E-3</c:v>
                </c:pt>
                <c:pt idx="6802">
                  <c:v>-4.1505717068272274E-3</c:v>
                </c:pt>
                <c:pt idx="6803">
                  <c:v>-4.2029246001382692E-3</c:v>
                </c:pt>
                <c:pt idx="6804">
                  <c:v>-4.2452779413249594E-3</c:v>
                </c:pt>
                <c:pt idx="6805">
                  <c:v>-4.2976317303452284E-3</c:v>
                </c:pt>
                <c:pt idx="6806">
                  <c:v>-4.3399859671572295E-3</c:v>
                </c:pt>
                <c:pt idx="6807">
                  <c:v>-4.3923406517188714E-3</c:v>
                </c:pt>
                <c:pt idx="6808">
                  <c:v>-4.4346957839882786E-3</c:v>
                </c:pt>
                <c:pt idx="6809">
                  <c:v>-4.4870513639232524E-3</c:v>
                </c:pt>
                <c:pt idx="6810">
                  <c:v>-4.5294073914819814E-3</c:v>
                </c:pt>
                <c:pt idx="6811">
                  <c:v>-4.5817638666224734E-3</c:v>
                </c:pt>
                <c:pt idx="6812">
                  <c:v>-4.6241207893026404E-3</c:v>
                </c:pt>
                <c:pt idx="6813">
                  <c:v>-4.6764781594805524E-3</c:v>
                </c:pt>
                <c:pt idx="6814">
                  <c:v>-4.7188359771142795E-3</c:v>
                </c:pt>
                <c:pt idx="6815">
                  <c:v>-4.7711942421617424E-3</c:v>
                </c:pt>
                <c:pt idx="6816">
                  <c:v>-4.8135529545809963E-3</c:v>
                </c:pt>
                <c:pt idx="6817">
                  <c:v>-4.8659121143300454E-3</c:v>
                </c:pt>
                <c:pt idx="6818">
                  <c:v>-4.9082717213669172E-3</c:v>
                </c:pt>
                <c:pt idx="6819">
                  <c:v>-4.9606317756495533E-3</c:v>
                </c:pt>
                <c:pt idx="6820">
                  <c:v>-5.072992277136007E-3</c:v>
                </c:pt>
                <c:pt idx="6821">
                  <c:v>-5.1953532257842938E-3</c:v>
                </c:pt>
                <c:pt idx="6822">
                  <c:v>-5.3177146215524366E-3</c:v>
                </c:pt>
                <c:pt idx="6823">
                  <c:v>-5.4400764643985494E-3</c:v>
                </c:pt>
                <c:pt idx="6824">
                  <c:v>-5.5624387542804188E-3</c:v>
                </c:pt>
                <c:pt idx="6825">
                  <c:v>-5.6748014911562634E-3</c:v>
                </c:pt>
                <c:pt idx="6826">
                  <c:v>-5.7971646749839512E-3</c:v>
                </c:pt>
                <c:pt idx="6827">
                  <c:v>-5.919528305721569E-3</c:v>
                </c:pt>
                <c:pt idx="6828">
                  <c:v>-6.0418923833271514E-3</c:v>
                </c:pt>
                <c:pt idx="6829">
                  <c:v>-6.1642569077585696E-3</c:v>
                </c:pt>
                <c:pt idx="6830">
                  <c:v>-6.2466218789740558E-3</c:v>
                </c:pt>
                <c:pt idx="6831">
                  <c:v>-6.3189872969313943E-3</c:v>
                </c:pt>
                <c:pt idx="6832">
                  <c:v>-6.4013531615888285E-3</c:v>
                </c:pt>
                <c:pt idx="6833">
                  <c:v>-6.4737194729042021E-3</c:v>
                </c:pt>
                <c:pt idx="6834">
                  <c:v>-6.5560862308353951E-3</c:v>
                </c:pt>
                <c:pt idx="6835">
                  <c:v>-6.6284534353407438E-3</c:v>
                </c:pt>
                <c:pt idx="6836">
                  <c:v>-6.7108210863780823E-3</c:v>
                </c:pt>
                <c:pt idx="6837">
                  <c:v>-6.78318918390551E-3</c:v>
                </c:pt>
                <c:pt idx="6838">
                  <c:v>-6.8655577278809166E-3</c:v>
                </c:pt>
                <c:pt idx="6839">
                  <c:v>-6.9479267182624184E-3</c:v>
                </c:pt>
                <c:pt idx="6840">
                  <c:v>-7.0102961550079883E-3</c:v>
                </c:pt>
                <c:pt idx="6841">
                  <c:v>-7.0726660380756728E-3</c:v>
                </c:pt>
                <c:pt idx="6842">
                  <c:v>-7.1450363674233413E-3</c:v>
                </c:pt>
                <c:pt idx="6843">
                  <c:v>-7.2074071430092189E-3</c:v>
                </c:pt>
                <c:pt idx="6844">
                  <c:v>-7.2697783647912234E-3</c:v>
                </c:pt>
                <c:pt idx="6845">
                  <c:v>-7.3421500327272571E-3</c:v>
                </c:pt>
                <c:pt idx="6846">
                  <c:v>-7.4045221467754774E-3</c:v>
                </c:pt>
                <c:pt idx="6847">
                  <c:v>-7.4668947068939114E-3</c:v>
                </c:pt>
                <c:pt idx="6848">
                  <c:v>-7.5392677130405039E-3</c:v>
                </c:pt>
                <c:pt idx="6849">
                  <c:v>-7.6016411651731739E-3</c:v>
                </c:pt>
                <c:pt idx="6850">
                  <c:v>-7.5740150632499234E-3</c:v>
                </c:pt>
                <c:pt idx="6851">
                  <c:v>-7.5463894072290913E-3</c:v>
                </c:pt>
                <c:pt idx="6852">
                  <c:v>-7.5287641970684114E-3</c:v>
                </c:pt>
                <c:pt idx="6853">
                  <c:v>-7.5011394327259579E-3</c:v>
                </c:pt>
                <c:pt idx="6854">
                  <c:v>-7.4735151141597633E-3</c:v>
                </c:pt>
                <c:pt idx="6855">
                  <c:v>-7.4458912413277534E-3</c:v>
                </c:pt>
                <c:pt idx="6856">
                  <c:v>-7.418267814188086E-3</c:v>
                </c:pt>
                <c:pt idx="6857">
                  <c:v>-7.3906448326985794E-3</c:v>
                </c:pt>
                <c:pt idx="6858">
                  <c:v>-7.3730222968174134E-3</c:v>
                </c:pt>
                <c:pt idx="6859">
                  <c:v>-7.3454002065025392E-3</c:v>
                </c:pt>
                <c:pt idx="6860">
                  <c:v>-7.2777785617119993E-3</c:v>
                </c:pt>
                <c:pt idx="6861">
                  <c:v>-7.2101573624037824E-3</c:v>
                </c:pt>
                <c:pt idx="6862">
                  <c:v>-7.1425366085358915E-3</c:v>
                </c:pt>
                <c:pt idx="6863">
                  <c:v>-7.0649163000663096E-3</c:v>
                </c:pt>
                <c:pt idx="6864">
                  <c:v>-6.997296436953058E-3</c:v>
                </c:pt>
                <c:pt idx="6865">
                  <c:v>-6.9296770191542316E-3</c:v>
                </c:pt>
                <c:pt idx="6866">
                  <c:v>-6.8620580466277606E-3</c:v>
                </c:pt>
                <c:pt idx="6867">
                  <c:v>-6.7944395193317323E-3</c:v>
                </c:pt>
                <c:pt idx="6868">
                  <c:v>-6.7268214372240695E-3</c:v>
                </c:pt>
                <c:pt idx="6869">
                  <c:v>-6.6592038002628541E-3</c:v>
                </c:pt>
                <c:pt idx="6870">
                  <c:v>-6.5215866084059855E-3</c:v>
                </c:pt>
                <c:pt idx="6871">
                  <c:v>-6.3839698616116134E-3</c:v>
                </c:pt>
                <c:pt idx="6872">
                  <c:v>-6.2463535598376993E-3</c:v>
                </c:pt>
                <c:pt idx="6873">
                  <c:v>-6.1087377030422134E-3</c:v>
                </c:pt>
                <c:pt idx="6874">
                  <c:v>-5.9811222911832851E-3</c:v>
                </c:pt>
                <c:pt idx="6875">
                  <c:v>-5.8435073242187633E-3</c:v>
                </c:pt>
                <c:pt idx="6876">
                  <c:v>-5.7058928021067714E-3</c:v>
                </c:pt>
                <c:pt idx="6877">
                  <c:v>-5.5682787248052933E-3</c:v>
                </c:pt>
                <c:pt idx="6878">
                  <c:v>-5.430665092272355E-3</c:v>
                </c:pt>
                <c:pt idx="6879">
                  <c:v>-5.2930519044658434E-3</c:v>
                </c:pt>
                <c:pt idx="6880">
                  <c:v>-5.2054391613439504E-3</c:v>
                </c:pt>
                <c:pt idx="6881">
                  <c:v>-5.1078268628646506E-3</c:v>
                </c:pt>
                <c:pt idx="6882">
                  <c:v>-5.0202150089859055E-3</c:v>
                </c:pt>
                <c:pt idx="6883">
                  <c:v>-4.9226035996657591E-3</c:v>
                </c:pt>
                <c:pt idx="6884">
                  <c:v>-4.8349926348622034E-3</c:v>
                </c:pt>
                <c:pt idx="6885">
                  <c:v>-4.7373821145333074E-3</c:v>
                </c:pt>
                <c:pt idx="6886">
                  <c:v>-4.6497720386369304E-3</c:v>
                </c:pt>
                <c:pt idx="6887">
                  <c:v>-4.5521624071312014E-3</c:v>
                </c:pt>
                <c:pt idx="6888">
                  <c:v>-4.4545532199741734E-3</c:v>
                </c:pt>
                <c:pt idx="6889">
                  <c:v>-4.3669444771237105E-3</c:v>
                </c:pt>
                <c:pt idx="6890">
                  <c:v>-4.2393361785380114E-3</c:v>
                </c:pt>
                <c:pt idx="6891">
                  <c:v>-4.1017283241750026E-3</c:v>
                </c:pt>
                <c:pt idx="6892">
                  <c:v>-3.9741209139925252E-3</c:v>
                </c:pt>
                <c:pt idx="6893">
                  <c:v>-3.8465139479489344E-3</c:v>
                </c:pt>
                <c:pt idx="6894">
                  <c:v>-3.7189074260019451E-3</c:v>
                </c:pt>
                <c:pt idx="6895">
                  <c:v>-3.5813013481097501E-3</c:v>
                </c:pt>
                <c:pt idx="6896">
                  <c:v>-3.4536957142302402E-3</c:v>
                </c:pt>
                <c:pt idx="6897">
                  <c:v>-3.3260905243215092E-3</c:v>
                </c:pt>
                <c:pt idx="6898">
                  <c:v>-3.1984857783416126E-3</c:v>
                </c:pt>
                <c:pt idx="6899">
                  <c:v>-3.0708814762484002E-3</c:v>
                </c:pt>
                <c:pt idx="6900">
                  <c:v>-3.0232776180000292E-3</c:v>
                </c:pt>
                <c:pt idx="6901">
                  <c:v>-2.9856742035544053E-3</c:v>
                </c:pt>
                <c:pt idx="6902">
                  <c:v>-2.9380712328696402E-3</c:v>
                </c:pt>
                <c:pt idx="6903">
                  <c:v>-2.8904687059036478E-3</c:v>
                </c:pt>
                <c:pt idx="6904">
                  <c:v>-2.8528666226145228E-3</c:v>
                </c:pt>
                <c:pt idx="6905">
                  <c:v>-2.8052649829602792E-3</c:v>
                </c:pt>
                <c:pt idx="6906">
                  <c:v>-2.7576637868988452E-3</c:v>
                </c:pt>
                <c:pt idx="6907">
                  <c:v>-2.7200630343882648E-3</c:v>
                </c:pt>
                <c:pt idx="6908">
                  <c:v>-2.6724627253866002E-3</c:v>
                </c:pt>
                <c:pt idx="6909">
                  <c:v>-2.6248628598518082E-3</c:v>
                </c:pt>
                <c:pt idx="6910">
                  <c:v>-2.6072634377419892E-3</c:v>
                </c:pt>
                <c:pt idx="6911">
                  <c:v>-2.5896644590150202E-3</c:v>
                </c:pt>
                <c:pt idx="6912">
                  <c:v>-2.5720659236290327E-3</c:v>
                </c:pt>
                <c:pt idx="6913">
                  <c:v>-2.5444678315419888E-3</c:v>
                </c:pt>
                <c:pt idx="6914">
                  <c:v>-2.5268701827118878E-3</c:v>
                </c:pt>
                <c:pt idx="6915">
                  <c:v>-2.5092729770967441E-3</c:v>
                </c:pt>
                <c:pt idx="6916">
                  <c:v>-2.4916762146545701E-3</c:v>
                </c:pt>
                <c:pt idx="6917">
                  <c:v>-2.4740798953434284E-3</c:v>
                </c:pt>
                <c:pt idx="6918">
                  <c:v>-2.4464840191212311E-3</c:v>
                </c:pt>
                <c:pt idx="6919">
                  <c:v>-2.4288885859461151E-3</c:v>
                </c:pt>
                <c:pt idx="6920">
                  <c:v>-2.4612935957760047E-3</c:v>
                </c:pt>
                <c:pt idx="6921">
                  <c:v>-2.4936990485688892E-3</c:v>
                </c:pt>
                <c:pt idx="6922">
                  <c:v>-2.5161049442828654E-3</c:v>
                </c:pt>
                <c:pt idx="6923">
                  <c:v>-2.5485112828759608E-3</c:v>
                </c:pt>
                <c:pt idx="6924">
                  <c:v>-2.5809180643060012E-3</c:v>
                </c:pt>
                <c:pt idx="6925">
                  <c:v>-2.6033252885312758E-3</c:v>
                </c:pt>
                <c:pt idx="6926">
                  <c:v>-2.6357329555095092E-3</c:v>
                </c:pt>
                <c:pt idx="6927">
                  <c:v>-2.6681410651989688E-3</c:v>
                </c:pt>
                <c:pt idx="6928">
                  <c:v>-2.6905496175575112E-3</c:v>
                </c:pt>
                <c:pt idx="6929">
                  <c:v>-2.7229586125431552E-3</c:v>
                </c:pt>
                <c:pt idx="6930">
                  <c:v>-2.7553680501140052E-3</c:v>
                </c:pt>
                <c:pt idx="6931">
                  <c:v>-2.7777779302279875E-3</c:v>
                </c:pt>
                <c:pt idx="6932">
                  <c:v>-2.8101882528431092E-3</c:v>
                </c:pt>
                <c:pt idx="6933">
                  <c:v>-2.8425990179175246E-3</c:v>
                </c:pt>
                <c:pt idx="6934">
                  <c:v>-2.8650102254090259E-3</c:v>
                </c:pt>
                <c:pt idx="6935">
                  <c:v>-2.8974218752757012E-3</c:v>
                </c:pt>
                <c:pt idx="6936">
                  <c:v>-2.9298339674756852E-3</c:v>
                </c:pt>
                <c:pt idx="6937">
                  <c:v>-2.9522465019669042E-3</c:v>
                </c:pt>
                <c:pt idx="6938">
                  <c:v>-2.9846594787073743E-3</c:v>
                </c:pt>
                <c:pt idx="6939">
                  <c:v>-3.0170728976550202E-3</c:v>
                </c:pt>
                <c:pt idx="6940">
                  <c:v>-3.0494867587679969E-3</c:v>
                </c:pt>
                <c:pt idx="6941">
                  <c:v>-3.0819010620042296E-3</c:v>
                </c:pt>
                <c:pt idx="6942">
                  <c:v>-3.1243158073217801E-3</c:v>
                </c:pt>
                <c:pt idx="6943">
                  <c:v>-3.1567309946786142E-3</c:v>
                </c:pt>
                <c:pt idx="6944">
                  <c:v>-3.1891466240327802E-3</c:v>
                </c:pt>
                <c:pt idx="6945">
                  <c:v>-3.2315626953422802E-3</c:v>
                </c:pt>
                <c:pt idx="6946">
                  <c:v>-3.2639792085650968E-3</c:v>
                </c:pt>
                <c:pt idx="6947">
                  <c:v>-3.2963961636592342E-3</c:v>
                </c:pt>
                <c:pt idx="6948">
                  <c:v>-3.3288135605828058E-3</c:v>
                </c:pt>
                <c:pt idx="6949">
                  <c:v>-3.3712313992937115E-3</c:v>
                </c:pt>
                <c:pt idx="6950">
                  <c:v>-3.4036496797499602E-3</c:v>
                </c:pt>
                <c:pt idx="6951">
                  <c:v>-3.4360684019096787E-3</c:v>
                </c:pt>
                <c:pt idx="6952">
                  <c:v>-3.46848756573081E-3</c:v>
                </c:pt>
                <c:pt idx="6953">
                  <c:v>-3.5109071711713325E-3</c:v>
                </c:pt>
                <c:pt idx="6954">
                  <c:v>-3.5433272181893296E-3</c:v>
                </c:pt>
                <c:pt idx="6955">
                  <c:v>-3.5757477067427613E-3</c:v>
                </c:pt>
                <c:pt idx="6956">
                  <c:v>-3.6181686367896281E-3</c:v>
                </c:pt>
                <c:pt idx="6957">
                  <c:v>-3.6505900082880226E-3</c:v>
                </c:pt>
                <c:pt idx="6958">
                  <c:v>-3.6830118211958461E-3</c:v>
                </c:pt>
                <c:pt idx="6959">
                  <c:v>-3.7154340754711719E-3</c:v>
                </c:pt>
                <c:pt idx="6960">
                  <c:v>-3.7478567710720434E-3</c:v>
                </c:pt>
                <c:pt idx="6961">
                  <c:v>-3.7802799079564094E-3</c:v>
                </c:pt>
                <c:pt idx="6962">
                  <c:v>-3.8027034860822484E-3</c:v>
                </c:pt>
                <c:pt idx="6963">
                  <c:v>-3.8351275054077046E-3</c:v>
                </c:pt>
                <c:pt idx="6964">
                  <c:v>-3.8675519658906651E-3</c:v>
                </c:pt>
                <c:pt idx="6965">
                  <c:v>-3.8899768674892452E-3</c:v>
                </c:pt>
                <c:pt idx="6966">
                  <c:v>-3.9224022101613815E-3</c:v>
                </c:pt>
                <c:pt idx="6967">
                  <c:v>-3.9548279938651232E-3</c:v>
                </c:pt>
                <c:pt idx="6968">
                  <c:v>-3.9772542185584599E-3</c:v>
                </c:pt>
                <c:pt idx="6969">
                  <c:v>-4.0096808841994114E-3</c:v>
                </c:pt>
                <c:pt idx="6970">
                  <c:v>-4.0721079907459793E-3</c:v>
                </c:pt>
                <c:pt idx="6971">
                  <c:v>-4.134535538156168E-3</c:v>
                </c:pt>
                <c:pt idx="6972">
                  <c:v>-4.1969635263880978E-3</c:v>
                </c:pt>
                <c:pt idx="6973">
                  <c:v>-4.2493919553996708E-3</c:v>
                </c:pt>
                <c:pt idx="6974">
                  <c:v>-4.3118208251488599E-3</c:v>
                </c:pt>
                <c:pt idx="6975">
                  <c:v>-4.3742501355937937E-3</c:v>
                </c:pt>
                <c:pt idx="6976">
                  <c:v>-4.4266798866923977E-3</c:v>
                </c:pt>
                <c:pt idx="6977">
                  <c:v>-4.4891100784026734E-3</c:v>
                </c:pt>
                <c:pt idx="6978">
                  <c:v>-4.5515407106826913E-3</c:v>
                </c:pt>
                <c:pt idx="6979">
                  <c:v>-4.6239717834904437E-3</c:v>
                </c:pt>
                <c:pt idx="6980">
                  <c:v>-4.7864032967839931E-3</c:v>
                </c:pt>
                <c:pt idx="6981">
                  <c:v>-4.9488352505212552E-3</c:v>
                </c:pt>
                <c:pt idx="6982">
                  <c:v>-5.111267644660379E-3</c:v>
                </c:pt>
                <c:pt idx="6983">
                  <c:v>-5.2837004791591695E-3</c:v>
                </c:pt>
                <c:pt idx="6984">
                  <c:v>-5.4461337539757834E-3</c:v>
                </c:pt>
                <c:pt idx="6985">
                  <c:v>-5.6085674690682374E-3</c:v>
                </c:pt>
                <c:pt idx="6986">
                  <c:v>-5.7710016243945434E-3</c:v>
                </c:pt>
                <c:pt idx="6987">
                  <c:v>-5.933436219912643E-3</c:v>
                </c:pt>
                <c:pt idx="6988">
                  <c:v>-6.0958712555805594E-3</c:v>
                </c:pt>
                <c:pt idx="6989">
                  <c:v>-6.2483067313563534E-3</c:v>
                </c:pt>
                <c:pt idx="6990">
                  <c:v>-6.3607426471980234E-3</c:v>
                </c:pt>
                <c:pt idx="6991">
                  <c:v>-6.4731790030635918E-3</c:v>
                </c:pt>
                <c:pt idx="6992">
                  <c:v>-6.5756157989110033E-3</c:v>
                </c:pt>
                <c:pt idx="6993">
                  <c:v>-6.6880530346982913E-3</c:v>
                </c:pt>
                <c:pt idx="6994">
                  <c:v>-6.7904907103835564E-3</c:v>
                </c:pt>
                <c:pt idx="6995">
                  <c:v>-6.9029288259247652E-3</c:v>
                </c:pt>
                <c:pt idx="6996">
                  <c:v>-7.0153673812799145E-3</c:v>
                </c:pt>
                <c:pt idx="6997">
                  <c:v>-7.1178063764069256E-3</c:v>
                </c:pt>
                <c:pt idx="6998">
                  <c:v>-7.2302458112639923E-3</c:v>
                </c:pt>
                <c:pt idx="6999">
                  <c:v>-7.3326856858089914E-3</c:v>
                </c:pt>
                <c:pt idx="7000">
                  <c:v>-7.4151259999999724E-3</c:v>
                </c:pt>
                <c:pt idx="7001">
                  <c:v>-7.4875667537950335E-3</c:v>
                </c:pt>
                <c:pt idx="7002">
                  <c:v>-7.5700079471520132E-3</c:v>
                </c:pt>
                <c:pt idx="7003">
                  <c:v>-7.6424495800290924E-3</c:v>
                </c:pt>
                <c:pt idx="7004">
                  <c:v>-7.7248916523841677E-3</c:v>
                </c:pt>
                <c:pt idx="7005">
                  <c:v>-7.7973341641752736E-3</c:v>
                </c:pt>
                <c:pt idx="7006">
                  <c:v>-7.8797771153605138E-3</c:v>
                </c:pt>
                <c:pt idx="7007">
                  <c:v>-7.9522205058976947E-3</c:v>
                </c:pt>
                <c:pt idx="7008">
                  <c:v>-8.0346643357450068E-3</c:v>
                </c:pt>
                <c:pt idx="7009">
                  <c:v>-8.0971086048604313E-3</c:v>
                </c:pt>
                <c:pt idx="7010">
                  <c:v>-8.0795533132020717E-3</c:v>
                </c:pt>
                <c:pt idx="7011">
                  <c:v>-8.0719984607276508E-3</c:v>
                </c:pt>
                <c:pt idx="7012">
                  <c:v>-8.054444047395538E-3</c:v>
                </c:pt>
                <c:pt idx="7013">
                  <c:v>-8.0368900731633726E-3</c:v>
                </c:pt>
                <c:pt idx="7014">
                  <c:v>-8.0293365379895745E-3</c:v>
                </c:pt>
                <c:pt idx="7015">
                  <c:v>-8.0117834418317289E-3</c:v>
                </c:pt>
                <c:pt idx="7016">
                  <c:v>-8.0042307846481808E-3</c:v>
                </c:pt>
                <c:pt idx="7017">
                  <c:v>-7.9866785663968414E-3</c:v>
                </c:pt>
                <c:pt idx="7018">
                  <c:v>-7.9691267870357022E-3</c:v>
                </c:pt>
                <c:pt idx="7019">
                  <c:v>-7.9415754465227504E-3</c:v>
                </c:pt>
                <c:pt idx="7020">
                  <c:v>-7.8440245448160029E-3</c:v>
                </c:pt>
                <c:pt idx="7021">
                  <c:v>-7.7464740818735112E-3</c:v>
                </c:pt>
                <c:pt idx="7022">
                  <c:v>-7.6489240576532464E-3</c:v>
                </c:pt>
                <c:pt idx="7023">
                  <c:v>-7.5413744721133675E-3</c:v>
                </c:pt>
                <c:pt idx="7024">
                  <c:v>-7.443825325211692E-3</c:v>
                </c:pt>
                <c:pt idx="7025">
                  <c:v>-7.3462766169062332E-3</c:v>
                </c:pt>
                <c:pt idx="7026">
                  <c:v>-7.2487283471551842E-3</c:v>
                </c:pt>
                <c:pt idx="7027">
                  <c:v>-7.1511805159163444E-3</c:v>
                </c:pt>
                <c:pt idx="7028">
                  <c:v>-7.0536331231479312E-3</c:v>
                </c:pt>
                <c:pt idx="7029">
                  <c:v>-6.9360861688077821E-3</c:v>
                </c:pt>
                <c:pt idx="7030">
                  <c:v>-6.7785396528540409E-3</c:v>
                </c:pt>
                <c:pt idx="7031">
                  <c:v>-6.6209935752445824E-3</c:v>
                </c:pt>
                <c:pt idx="7032">
                  <c:v>-6.4534479359375993E-3</c:v>
                </c:pt>
                <c:pt idx="7033">
                  <c:v>-6.2959027348909033E-3</c:v>
                </c:pt>
                <c:pt idx="7034">
                  <c:v>-6.1383579720626739E-3</c:v>
                </c:pt>
                <c:pt idx="7035">
                  <c:v>-5.9708136474107814E-3</c:v>
                </c:pt>
                <c:pt idx="7036">
                  <c:v>-5.8132697608933321E-3</c:v>
                </c:pt>
                <c:pt idx="7037">
                  <c:v>-5.6557263124682464E-3</c:v>
                </c:pt>
                <c:pt idx="7038">
                  <c:v>-5.4981833020937634E-3</c:v>
                </c:pt>
                <c:pt idx="7039">
                  <c:v>-5.3306407297276856E-3</c:v>
                </c:pt>
                <c:pt idx="7040">
                  <c:v>-5.1630985953279593E-3</c:v>
                </c:pt>
                <c:pt idx="7041">
                  <c:v>-4.9855568988528423E-3</c:v>
                </c:pt>
                <c:pt idx="7042">
                  <c:v>-4.8180156402601575E-3</c:v>
                </c:pt>
                <c:pt idx="7043">
                  <c:v>-4.6404748195079766E-3</c:v>
                </c:pt>
                <c:pt idx="7044">
                  <c:v>-4.4729344365543634E-3</c:v>
                </c:pt>
                <c:pt idx="7045">
                  <c:v>-4.2953944913572423E-3</c:v>
                </c:pt>
                <c:pt idx="7046">
                  <c:v>-4.1278549838746634E-3</c:v>
                </c:pt>
                <c:pt idx="7047">
                  <c:v>-3.9503159140646671E-3</c:v>
                </c:pt>
                <c:pt idx="7048">
                  <c:v>-3.782777281885254E-3</c:v>
                </c:pt>
                <c:pt idx="7049">
                  <c:v>-3.6152390872943798E-3</c:v>
                </c:pt>
                <c:pt idx="7050">
                  <c:v>-3.4777013302499577E-3</c:v>
                </c:pt>
                <c:pt idx="7051">
                  <c:v>-3.3401640107102852E-3</c:v>
                </c:pt>
                <c:pt idx="7052">
                  <c:v>-3.2026271286331866E-3</c:v>
                </c:pt>
                <c:pt idx="7053">
                  <c:v>-3.0750906839767402E-3</c:v>
                </c:pt>
                <c:pt idx="7054">
                  <c:v>-2.9375546766989176E-3</c:v>
                </c:pt>
                <c:pt idx="7055">
                  <c:v>-2.8000191067577402E-3</c:v>
                </c:pt>
                <c:pt idx="7056">
                  <c:v>-2.6624839741112294E-3</c:v>
                </c:pt>
                <c:pt idx="7057">
                  <c:v>-2.5249492787174119E-3</c:v>
                </c:pt>
                <c:pt idx="7058">
                  <c:v>-2.3874150205341893E-3</c:v>
                </c:pt>
                <c:pt idx="7059">
                  <c:v>-2.2898811995197554E-3</c:v>
                </c:pt>
                <c:pt idx="7060">
                  <c:v>-2.2923478156320082E-3</c:v>
                </c:pt>
                <c:pt idx="7061">
                  <c:v>-2.284814868828984E-3</c:v>
                </c:pt>
                <c:pt idx="7062">
                  <c:v>-2.2872823590686952E-3</c:v>
                </c:pt>
                <c:pt idx="7063">
                  <c:v>-2.2797502863091202E-3</c:v>
                </c:pt>
                <c:pt idx="7064">
                  <c:v>-2.2822186505082609E-3</c:v>
                </c:pt>
                <c:pt idx="7065">
                  <c:v>-2.2846874516242012E-3</c:v>
                </c:pt>
                <c:pt idx="7066">
                  <c:v>-2.2771566896149292E-3</c:v>
                </c:pt>
                <c:pt idx="7067">
                  <c:v>-2.2796263644385192E-3</c:v>
                </c:pt>
                <c:pt idx="7068">
                  <c:v>-2.272096476052865E-3</c:v>
                </c:pt>
                <c:pt idx="7069">
                  <c:v>-2.2845670244160078E-3</c:v>
                </c:pt>
                <c:pt idx="7070">
                  <c:v>-2.3070380094859792E-3</c:v>
                </c:pt>
                <c:pt idx="7071">
                  <c:v>-2.3295094312208164E-3</c:v>
                </c:pt>
                <c:pt idx="7072">
                  <c:v>-2.3519812895784792E-3</c:v>
                </c:pt>
                <c:pt idx="7073">
                  <c:v>-2.3744535845170171E-3</c:v>
                </c:pt>
                <c:pt idx="7074">
                  <c:v>-2.3969263159944465E-3</c:v>
                </c:pt>
                <c:pt idx="7075">
                  <c:v>-2.4193994839687627E-3</c:v>
                </c:pt>
                <c:pt idx="7076">
                  <c:v>-2.4418730883979871E-3</c:v>
                </c:pt>
                <c:pt idx="7077">
                  <c:v>-2.4643471292400687E-3</c:v>
                </c:pt>
                <c:pt idx="7078">
                  <c:v>-2.4868216064530546E-3</c:v>
                </c:pt>
                <c:pt idx="7079">
                  <c:v>-2.5292965199950612E-3</c:v>
                </c:pt>
                <c:pt idx="7080">
                  <c:v>-2.6017718698239617E-3</c:v>
                </c:pt>
                <c:pt idx="7081">
                  <c:v>-2.6642476558978619E-3</c:v>
                </c:pt>
                <c:pt idx="7082">
                  <c:v>-2.7367238781747152E-3</c:v>
                </c:pt>
                <c:pt idx="7083">
                  <c:v>-2.8092005366125452E-3</c:v>
                </c:pt>
                <c:pt idx="7084">
                  <c:v>-2.8816776311694214E-3</c:v>
                </c:pt>
                <c:pt idx="7085">
                  <c:v>-2.9541551618032513E-3</c:v>
                </c:pt>
                <c:pt idx="7086">
                  <c:v>-3.0266331284721252E-3</c:v>
                </c:pt>
                <c:pt idx="7087">
                  <c:v>-3.099111531134006E-3</c:v>
                </c:pt>
                <c:pt idx="7088">
                  <c:v>-3.1715903697469841E-3</c:v>
                </c:pt>
                <c:pt idx="7089">
                  <c:v>-3.2240696442689598E-3</c:v>
                </c:pt>
                <c:pt idx="7090">
                  <c:v>-3.2465493546580152E-3</c:v>
                </c:pt>
                <c:pt idx="7091">
                  <c:v>-3.2590295008721676E-3</c:v>
                </c:pt>
                <c:pt idx="7092">
                  <c:v>-3.2815100828694301E-3</c:v>
                </c:pt>
                <c:pt idx="7093">
                  <c:v>-3.2939911006077197E-3</c:v>
                </c:pt>
                <c:pt idx="7094">
                  <c:v>-3.3164725540451301E-3</c:v>
                </c:pt>
                <c:pt idx="7095">
                  <c:v>-3.3289544431396871E-3</c:v>
                </c:pt>
                <c:pt idx="7096">
                  <c:v>-3.3514367678494587E-3</c:v>
                </c:pt>
                <c:pt idx="7097">
                  <c:v>-3.3639195281323746E-3</c:v>
                </c:pt>
                <c:pt idx="7098">
                  <c:v>-3.3764027239463479E-3</c:v>
                </c:pt>
                <c:pt idx="7099">
                  <c:v>-3.3988863552495982E-3</c:v>
                </c:pt>
                <c:pt idx="7100">
                  <c:v>-3.4213704220000052E-3</c:v>
                </c:pt>
                <c:pt idx="7101">
                  <c:v>-3.4438549241556093E-3</c:v>
                </c:pt>
                <c:pt idx="7102">
                  <c:v>-3.4663398616744116E-3</c:v>
                </c:pt>
                <c:pt idx="7103">
                  <c:v>-3.4888252345144392E-3</c:v>
                </c:pt>
                <c:pt idx="7104">
                  <c:v>-3.5113110426337429E-3</c:v>
                </c:pt>
                <c:pt idx="7105">
                  <c:v>-3.53379728599029E-3</c:v>
                </c:pt>
                <c:pt idx="7106">
                  <c:v>-3.5562839645420252E-3</c:v>
                </c:pt>
                <c:pt idx="7107">
                  <c:v>-3.5887710782471095E-3</c:v>
                </c:pt>
                <c:pt idx="7108">
                  <c:v>-3.6112586270633795E-3</c:v>
                </c:pt>
                <c:pt idx="7109">
                  <c:v>-3.6137466109490432E-3</c:v>
                </c:pt>
                <c:pt idx="7110">
                  <c:v>-3.6062350298619612E-3</c:v>
                </c:pt>
                <c:pt idx="7111">
                  <c:v>-3.588723883760238E-3</c:v>
                </c:pt>
                <c:pt idx="7112">
                  <c:v>-3.5812131726018492E-3</c:v>
                </c:pt>
                <c:pt idx="7113">
                  <c:v>-3.5637028963447612E-3</c:v>
                </c:pt>
                <c:pt idx="7114">
                  <c:v>-3.5461930549471098E-3</c:v>
                </c:pt>
                <c:pt idx="7115">
                  <c:v>-3.53868364836676E-3</c:v>
                </c:pt>
                <c:pt idx="7116">
                  <c:v>-3.5211746765618454E-3</c:v>
                </c:pt>
                <c:pt idx="7117">
                  <c:v>-3.5136661394902227E-3</c:v>
                </c:pt>
                <c:pt idx="7118">
                  <c:v>-3.4961580371100382E-3</c:v>
                </c:pt>
                <c:pt idx="7119">
                  <c:v>-3.4886503693793212E-3</c:v>
                </c:pt>
                <c:pt idx="7120">
                  <c:v>-3.5011431362560012E-3</c:v>
                </c:pt>
                <c:pt idx="7121">
                  <c:v>-3.5136363376981092E-3</c:v>
                </c:pt>
                <c:pt idx="7122">
                  <c:v>-3.5261299736636682E-3</c:v>
                </c:pt>
                <c:pt idx="7123">
                  <c:v>-3.5386240441107452E-3</c:v>
                </c:pt>
                <c:pt idx="7124">
                  <c:v>-3.5411185489972541E-3</c:v>
                </c:pt>
                <c:pt idx="7125">
                  <c:v>-3.5536134882812051E-3</c:v>
                </c:pt>
                <c:pt idx="7126">
                  <c:v>-3.5661088619207315E-3</c:v>
                </c:pt>
                <c:pt idx="7127">
                  <c:v>-3.5786046698737532E-3</c:v>
                </c:pt>
                <c:pt idx="7128">
                  <c:v>-3.5911009120982995E-3</c:v>
                </c:pt>
                <c:pt idx="7129">
                  <c:v>-3.6035975885524165E-3</c:v>
                </c:pt>
                <c:pt idx="7130">
                  <c:v>-3.6160946991940232E-3</c:v>
                </c:pt>
                <c:pt idx="7131">
                  <c:v>-3.6385922439812445E-3</c:v>
                </c:pt>
                <c:pt idx="7132">
                  <c:v>-3.6510902228719696E-3</c:v>
                </c:pt>
                <c:pt idx="7133">
                  <c:v>-3.6635886358242892E-3</c:v>
                </c:pt>
                <c:pt idx="7134">
                  <c:v>-3.686087482796245E-3</c:v>
                </c:pt>
                <c:pt idx="7135">
                  <c:v>-3.6985867637457626E-3</c:v>
                </c:pt>
                <c:pt idx="7136">
                  <c:v>-3.721086478630889E-3</c:v>
                </c:pt>
                <c:pt idx="7137">
                  <c:v>-3.7335866274096851E-3</c:v>
                </c:pt>
                <c:pt idx="7138">
                  <c:v>-3.7560872100401077E-3</c:v>
                </c:pt>
                <c:pt idx="7139">
                  <c:v>-3.8085882264801696E-3</c:v>
                </c:pt>
                <c:pt idx="7140">
                  <c:v>-3.9310896766879856E-3</c:v>
                </c:pt>
                <c:pt idx="7141">
                  <c:v>-4.0635915606214157E-3</c:v>
                </c:pt>
                <c:pt idx="7142">
                  <c:v>-4.1860938782385714E-3</c:v>
                </c:pt>
                <c:pt idx="7143">
                  <c:v>-4.3185966294974065E-3</c:v>
                </c:pt>
                <c:pt idx="7144">
                  <c:v>-4.4410998143559789E-3</c:v>
                </c:pt>
                <c:pt idx="7145">
                  <c:v>-4.5736034327723092E-3</c:v>
                </c:pt>
                <c:pt idx="7146">
                  <c:v>-4.6961074847043241E-3</c:v>
                </c:pt>
                <c:pt idx="7147">
                  <c:v>-4.8286119701100305E-3</c:v>
                </c:pt>
                <c:pt idx="7148">
                  <c:v>-4.9511168889476154E-3</c:v>
                </c:pt>
                <c:pt idx="7149">
                  <c:v>-5.0836222411749649E-3</c:v>
                </c:pt>
                <c:pt idx="7150">
                  <c:v>-5.2261280267499599E-3</c:v>
                </c:pt>
                <c:pt idx="7151">
                  <c:v>-5.35863424563085E-3</c:v>
                </c:pt>
                <c:pt idx="7152">
                  <c:v>-5.5011408977755924E-3</c:v>
                </c:pt>
                <c:pt idx="7153">
                  <c:v>-5.6436479831421995E-3</c:v>
                </c:pt>
                <c:pt idx="7154">
                  <c:v>-5.7761555016884814E-3</c:v>
                </c:pt>
                <c:pt idx="7155">
                  <c:v>-5.9186634533727987E-3</c:v>
                </c:pt>
                <c:pt idx="7156">
                  <c:v>-6.0611718381528013E-3</c:v>
                </c:pt>
                <c:pt idx="7157">
                  <c:v>-6.1936806559867719E-3</c:v>
                </c:pt>
                <c:pt idx="7158">
                  <c:v>-6.3361899068326392E-3</c:v>
                </c:pt>
                <c:pt idx="7159">
                  <c:v>-6.4686995906484092E-3</c:v>
                </c:pt>
                <c:pt idx="7160">
                  <c:v>-6.6012097073920558E-3</c:v>
                </c:pt>
                <c:pt idx="7161">
                  <c:v>-6.7237202570215914E-3</c:v>
                </c:pt>
                <c:pt idx="7162">
                  <c:v>-6.8562312394950531E-3</c:v>
                </c:pt>
                <c:pt idx="7163">
                  <c:v>-6.9787426547706028E-3</c:v>
                </c:pt>
                <c:pt idx="7164">
                  <c:v>-7.1012545028058538E-3</c:v>
                </c:pt>
                <c:pt idx="7165">
                  <c:v>-7.2337667835593086E-3</c:v>
                </c:pt>
                <c:pt idx="7166">
                  <c:v>-7.3562794969886137E-3</c:v>
                </c:pt>
                <c:pt idx="7167">
                  <c:v>-7.4887926430519678E-3</c:v>
                </c:pt>
                <c:pt idx="7168">
                  <c:v>-7.611306221707248E-3</c:v>
                </c:pt>
                <c:pt idx="7169">
                  <c:v>-7.6938202329125734E-3</c:v>
                </c:pt>
                <c:pt idx="7170">
                  <c:v>-7.7163346766259688E-3</c:v>
                </c:pt>
                <c:pt idx="7171">
                  <c:v>-7.7288495528054033E-3</c:v>
                </c:pt>
                <c:pt idx="7172">
                  <c:v>-7.7513648614089044E-3</c:v>
                </c:pt>
                <c:pt idx="7173">
                  <c:v>-7.7638806023944814E-3</c:v>
                </c:pt>
                <c:pt idx="7174">
                  <c:v>-7.7863967757201115E-3</c:v>
                </c:pt>
                <c:pt idx="7175">
                  <c:v>-7.7989133813438031E-3</c:v>
                </c:pt>
                <c:pt idx="7176">
                  <c:v>-7.8114304192236179E-3</c:v>
                </c:pt>
                <c:pt idx="7177">
                  <c:v>-7.8339478893174712E-3</c:v>
                </c:pt>
                <c:pt idx="7178">
                  <c:v>-7.846465791583589E-3</c:v>
                </c:pt>
                <c:pt idx="7179">
                  <c:v>-7.8089841259796648E-3</c:v>
                </c:pt>
                <c:pt idx="7180">
                  <c:v>-7.6815028924640122E-3</c:v>
                </c:pt>
                <c:pt idx="7181">
                  <c:v>-7.5440220909944958E-3</c:v>
                </c:pt>
                <c:pt idx="7182">
                  <c:v>-7.416541721529178E-3</c:v>
                </c:pt>
                <c:pt idx="7183">
                  <c:v>-7.2890617840260493E-3</c:v>
                </c:pt>
                <c:pt idx="7184">
                  <c:v>-7.1615822784429845E-3</c:v>
                </c:pt>
                <c:pt idx="7185">
                  <c:v>-7.0241032047382301E-3</c:v>
                </c:pt>
                <c:pt idx="7186">
                  <c:v>-6.8966245628696923E-3</c:v>
                </c:pt>
                <c:pt idx="7187">
                  <c:v>-6.7691463527954094E-3</c:v>
                </c:pt>
                <c:pt idx="7188">
                  <c:v>-6.6416685744733845E-3</c:v>
                </c:pt>
                <c:pt idx="7189">
                  <c:v>-6.4741912278615532E-3</c:v>
                </c:pt>
                <c:pt idx="7190">
                  <c:v>-6.2467143129180504E-3</c:v>
                </c:pt>
                <c:pt idx="7191">
                  <c:v>-6.0292378296007143E-3</c:v>
                </c:pt>
                <c:pt idx="7192">
                  <c:v>-5.8117617778677974E-3</c:v>
                </c:pt>
                <c:pt idx="7193">
                  <c:v>-5.5842861576770597E-3</c:v>
                </c:pt>
                <c:pt idx="7194">
                  <c:v>-5.3668109689867065E-3</c:v>
                </c:pt>
                <c:pt idx="7195">
                  <c:v>-5.1393362117547192E-3</c:v>
                </c:pt>
                <c:pt idx="7196">
                  <c:v>-4.9218618859391315E-3</c:v>
                </c:pt>
                <c:pt idx="7197">
                  <c:v>-4.7043879914977224E-3</c:v>
                </c:pt>
                <c:pt idx="7198">
                  <c:v>-4.4769145283887757E-3</c:v>
                </c:pt>
                <c:pt idx="7199">
                  <c:v>-4.2594414965702208E-3</c:v>
                </c:pt>
                <c:pt idx="7200">
                  <c:v>-4.0319688960000124E-3</c:v>
                </c:pt>
                <c:pt idx="7201">
                  <c:v>-3.8044967266362335E-3</c:v>
                </c:pt>
                <c:pt idx="7202">
                  <c:v>-3.5770249884368678E-3</c:v>
                </c:pt>
                <c:pt idx="7203">
                  <c:v>-3.3495536813598912E-3</c:v>
                </c:pt>
                <c:pt idx="7204">
                  <c:v>-3.1220828053633402E-3</c:v>
                </c:pt>
                <c:pt idx="7205">
                  <c:v>-2.8946123604052542E-3</c:v>
                </c:pt>
                <c:pt idx="7206">
                  <c:v>-2.6671423464436263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7067E-4</c:v>
                </c:pt>
                <c:pt idx="7215">
                  <c:v>-5.7993160870173789E-4</c:v>
                </c:pt>
                <c:pt idx="7216">
                  <c:v>-3.4246590239536689E-4</c:v>
                </c:pt>
                <c:pt idx="7217">
                  <c:v>-1.0500062662363683E-4</c:v>
                </c:pt>
                <c:pt idx="7218">
                  <c:v>1.2246421865552823E-4</c:v>
                </c:pt>
                <c:pt idx="7219">
                  <c:v>2.6992863348407342E-4</c:v>
                </c:pt>
                <c:pt idx="7220">
                  <c:v>3.1739261790397815E-4</c:v>
                </c:pt>
                <c:pt idx="7221">
                  <c:v>3.6485617195725507E-4</c:v>
                </c:pt>
                <c:pt idx="7222">
                  <c:v>4.0231929568593233E-4</c:v>
                </c:pt>
                <c:pt idx="7223">
                  <c:v>4.4978198913189792E-4</c:v>
                </c:pt>
                <c:pt idx="7224">
                  <c:v>4.9724425233722109E-4</c:v>
                </c:pt>
                <c:pt idx="7225">
                  <c:v>5.3470608534375574E-4</c:v>
                </c:pt>
                <c:pt idx="7226">
                  <c:v>5.8216748819367491E-4</c:v>
                </c:pt>
                <c:pt idx="7227">
                  <c:v>6.2962846092884384E-4</c:v>
                </c:pt>
                <c:pt idx="7228">
                  <c:v>6.6708900359128119E-4</c:v>
                </c:pt>
                <c:pt idx="7229">
                  <c:v>6.9454911622305335E-4</c:v>
                </c:pt>
                <c:pt idx="7230">
                  <c:v>6.9200879886602512E-4</c:v>
                </c:pt>
                <c:pt idx="7231">
                  <c:v>6.9946805156224034E-4</c:v>
                </c:pt>
                <c:pt idx="7232">
                  <c:v>6.9692687435366884E-4</c:v>
                </c:pt>
                <c:pt idx="7233">
                  <c:v>6.9438526728233315E-4</c:v>
                </c:pt>
                <c:pt idx="7234">
                  <c:v>7.0184323039019147E-4</c:v>
                </c:pt>
                <c:pt idx="7235">
                  <c:v>6.9930076371921832E-4</c:v>
                </c:pt>
                <c:pt idx="7236">
                  <c:v>7.0675786731153078E-4</c:v>
                </c:pt>
                <c:pt idx="7237">
                  <c:v>7.0421454120897921E-4</c:v>
                </c:pt>
                <c:pt idx="7238">
                  <c:v>7.0167078545349982E-4</c:v>
                </c:pt>
                <c:pt idx="7239">
                  <c:v>6.8912660008719345E-4</c:v>
                </c:pt>
                <c:pt idx="7240">
                  <c:v>6.4658198515202302E-4</c:v>
                </c:pt>
                <c:pt idx="7241">
                  <c:v>6.0403694068997856E-4</c:v>
                </c:pt>
                <c:pt idx="7242">
                  <c:v>5.6149146674302607E-4</c:v>
                </c:pt>
                <c:pt idx="7243">
                  <c:v>5.1894556335322012E-4</c:v>
                </c:pt>
                <c:pt idx="7244">
                  <c:v>4.7639923056245098E-4</c:v>
                </c:pt>
                <c:pt idx="7245">
                  <c:v>4.3385246841276949E-4</c:v>
                </c:pt>
                <c:pt idx="7246">
                  <c:v>3.913052769461438E-4</c:v>
                </c:pt>
                <c:pt idx="7247">
                  <c:v>3.5875765620455485E-4</c:v>
                </c:pt>
                <c:pt idx="7248">
                  <c:v>3.1620960622999792E-4</c:v>
                </c:pt>
                <c:pt idx="7249">
                  <c:v>2.9366112706449892E-4</c:v>
                </c:pt>
                <c:pt idx="7250">
                  <c:v>2.8111221875001813E-4</c:v>
                </c:pt>
                <c:pt idx="7251">
                  <c:v>2.7856288132854811E-4</c:v>
                </c:pt>
                <c:pt idx="7252">
                  <c:v>2.7601311484204953E-4</c:v>
                </c:pt>
                <c:pt idx="7253">
                  <c:v>2.7346291933247335E-4</c:v>
                </c:pt>
                <c:pt idx="7254">
                  <c:v>2.6091229484190607E-4</c:v>
                </c:pt>
                <c:pt idx="7255">
                  <c:v>2.5836124141226401E-4</c:v>
                </c:pt>
                <c:pt idx="7256">
                  <c:v>2.5580975908559821E-4</c:v>
                </c:pt>
                <c:pt idx="7257">
                  <c:v>2.532578479038094E-4</c:v>
                </c:pt>
                <c:pt idx="7258">
                  <c:v>2.5070550790901036E-4</c:v>
                </c:pt>
                <c:pt idx="7259">
                  <c:v>2.3815273914304638E-4</c:v>
                </c:pt>
                <c:pt idx="7260">
                  <c:v>2.2559954164802498E-4</c:v>
                </c:pt>
                <c:pt idx="7261">
                  <c:v>2.1304591546586477E-4</c:v>
                </c:pt>
                <c:pt idx="7262">
                  <c:v>2.1049186063854189E-4</c:v>
                </c:pt>
                <c:pt idx="7263">
                  <c:v>1.9793737720808088E-4</c:v>
                </c:pt>
                <c:pt idx="7264">
                  <c:v>1.8538246521648816E-4</c:v>
                </c:pt>
                <c:pt idx="7265">
                  <c:v>1.7282712470578779E-4</c:v>
                </c:pt>
                <c:pt idx="7266">
                  <c:v>1.6027135571786247E-4</c:v>
                </c:pt>
                <c:pt idx="7267">
                  <c:v>1.4771515829473125E-4</c:v>
                </c:pt>
                <c:pt idx="7268">
                  <c:v>1.4515853247837511E-4</c:v>
                </c:pt>
                <c:pt idx="7269">
                  <c:v>1.2260147831080761E-4</c:v>
                </c:pt>
                <c:pt idx="7270">
                  <c:v>9.0043995834010568E-5</c:v>
                </c:pt>
                <c:pt idx="7271">
                  <c:v>5.7486085090014392E-5</c:v>
                </c:pt>
                <c:pt idx="7272">
                  <c:v>3.4927746120683438E-5</c:v>
                </c:pt>
                <c:pt idx="7273">
                  <c:v>2.3689789681869085E-6</c:v>
                </c:pt>
                <c:pt idx="7274">
                  <c:v>-3.0190216325637491E-5</c:v>
                </c:pt>
                <c:pt idx="7275">
                  <c:v>-5.2749839718757574E-5</c:v>
                </c:pt>
                <c:pt idx="7276">
                  <c:v>-8.5309891169172832E-5</c:v>
                </c:pt>
                <c:pt idx="7277">
                  <c:v>-1.1787037063487745E-4</c:v>
                </c:pt>
                <c:pt idx="7278">
                  <c:v>-1.4043127807392201E-4</c:v>
                </c:pt>
                <c:pt idx="7279">
                  <c:v>-1.9299261344424382E-4</c:v>
                </c:pt>
                <c:pt idx="7280">
                  <c:v>-2.455543767039825E-4</c:v>
                </c:pt>
                <c:pt idx="7281">
                  <c:v>-3.0811656781104811E-4</c:v>
                </c:pt>
                <c:pt idx="7282">
                  <c:v>-3.7067918672351486E-4</c:v>
                </c:pt>
                <c:pt idx="7283">
                  <c:v>-4.2324223339932336E-4</c:v>
                </c:pt>
                <c:pt idx="7284">
                  <c:v>-4.8580570779660487E-4</c:v>
                </c:pt>
                <c:pt idx="7285">
                  <c:v>-5.4836960987323605E-4</c:v>
                </c:pt>
                <c:pt idx="7286">
                  <c:v>-6.1093393958731293E-4</c:v>
                </c:pt>
                <c:pt idx="7287">
                  <c:v>-6.6349869689683017E-4</c:v>
                </c:pt>
                <c:pt idx="7288">
                  <c:v>-7.2606388175971992E-4</c:v>
                </c:pt>
                <c:pt idx="7289">
                  <c:v>-7.9862949413409586E-4</c:v>
                </c:pt>
                <c:pt idx="7290">
                  <c:v>-8.7119553397796564E-4</c:v>
                </c:pt>
                <c:pt idx="7291">
                  <c:v>-9.5376200124933205E-4</c:v>
                </c:pt>
                <c:pt idx="7292">
                  <c:v>-1.026328895906176E-3</c:v>
                </c:pt>
                <c:pt idx="7293">
                  <c:v>-1.1088962179064688E-3</c:v>
                </c:pt>
                <c:pt idx="7294">
                  <c:v>-1.1914639672083501E-3</c:v>
                </c:pt>
                <c:pt idx="7295">
                  <c:v>-1.2640321437697552E-3</c:v>
                </c:pt>
                <c:pt idx="7296">
                  <c:v>-1.3466007475486381E-3</c:v>
                </c:pt>
                <c:pt idx="7297">
                  <c:v>-1.419169778503121E-3</c:v>
                </c:pt>
                <c:pt idx="7298">
                  <c:v>-1.5017392365911653E-3</c:v>
                </c:pt>
                <c:pt idx="7299">
                  <c:v>-1.5643091217707914E-3</c:v>
                </c:pt>
                <c:pt idx="7300">
                  <c:v>-1.6268794340000125E-3</c:v>
                </c:pt>
                <c:pt idx="7301">
                  <c:v>-1.6894501732368148E-3</c:v>
                </c:pt>
                <c:pt idx="7302">
                  <c:v>-1.7420213394392101E-3</c:v>
                </c:pt>
                <c:pt idx="7303">
                  <c:v>-1.8045929325652544E-3</c:v>
                </c:pt>
                <c:pt idx="7304">
                  <c:v>-1.8671649525729139E-3</c:v>
                </c:pt>
                <c:pt idx="7305">
                  <c:v>-1.929737399420272E-3</c:v>
                </c:pt>
                <c:pt idx="7306">
                  <c:v>-1.982310273065239E-3</c:v>
                </c:pt>
                <c:pt idx="7307">
                  <c:v>-2.0448835734658832E-3</c:v>
                </c:pt>
                <c:pt idx="7308">
                  <c:v>-2.1074573005801802E-3</c:v>
                </c:pt>
                <c:pt idx="7309">
                  <c:v>-2.1500314543662202E-3</c:v>
                </c:pt>
                <c:pt idx="7310">
                  <c:v>-2.1926060347819409E-3</c:v>
                </c:pt>
                <c:pt idx="7311">
                  <c:v>-2.2351810417854732E-3</c:v>
                </c:pt>
                <c:pt idx="7312">
                  <c:v>-2.2777564753346251E-3</c:v>
                </c:pt>
                <c:pt idx="7313">
                  <c:v>-2.320332335387601E-3</c:v>
                </c:pt>
                <c:pt idx="7314">
                  <c:v>-2.3629086219022488E-3</c:v>
                </c:pt>
                <c:pt idx="7315">
                  <c:v>-2.4054853348367544E-3</c:v>
                </c:pt>
                <c:pt idx="7316">
                  <c:v>-2.4480624741489987E-3</c:v>
                </c:pt>
                <c:pt idx="7317">
                  <c:v>-2.490640039797043E-3</c:v>
                </c:pt>
                <c:pt idx="7318">
                  <c:v>-2.5232180317388553E-3</c:v>
                </c:pt>
                <c:pt idx="7319">
                  <c:v>-2.5857964499325626E-3</c:v>
                </c:pt>
                <c:pt idx="7320">
                  <c:v>-2.6483752943359997E-3</c:v>
                </c:pt>
                <c:pt idx="7321">
                  <c:v>-2.7109545649073655E-3</c:v>
                </c:pt>
                <c:pt idx="7322">
                  <c:v>-2.7835342616045152E-3</c:v>
                </c:pt>
                <c:pt idx="7323">
                  <c:v>-2.8461143843854812E-3</c:v>
                </c:pt>
                <c:pt idx="7324">
                  <c:v>-2.9086949332084444E-3</c:v>
                </c:pt>
                <c:pt idx="7325">
                  <c:v>-2.9812759080312112E-3</c:v>
                </c:pt>
                <c:pt idx="7326">
                  <c:v>-3.0438573088119635E-3</c:v>
                </c:pt>
                <c:pt idx="7327">
                  <c:v>-3.1064391355085648E-3</c:v>
                </c:pt>
                <c:pt idx="7328">
                  <c:v>-3.1790213880790947E-3</c:v>
                </c:pt>
                <c:pt idx="7329">
                  <c:v>-3.2316040664815936E-3</c:v>
                </c:pt>
                <c:pt idx="7330">
                  <c:v>-3.2841871706740283E-3</c:v>
                </c:pt>
                <c:pt idx="7331">
                  <c:v>-3.3267707006143991E-3</c:v>
                </c:pt>
                <c:pt idx="7332">
                  <c:v>-3.3793546562607452E-3</c:v>
                </c:pt>
                <c:pt idx="7333">
                  <c:v>-3.4219390375710918E-3</c:v>
                </c:pt>
                <c:pt idx="7334">
                  <c:v>-3.4745238445034153E-3</c:v>
                </c:pt>
                <c:pt idx="7335">
                  <c:v>-3.5171090770157653E-3</c:v>
                </c:pt>
                <c:pt idx="7336">
                  <c:v>-3.5696947350661009E-3</c:v>
                </c:pt>
                <c:pt idx="7337">
                  <c:v>-3.6122808186125057E-3</c:v>
                </c:pt>
                <c:pt idx="7338">
                  <c:v>-3.6648673276129585E-3</c:v>
                </c:pt>
                <c:pt idx="7339">
                  <c:v>-3.7374542620254654E-3</c:v>
                </c:pt>
                <c:pt idx="7340">
                  <c:v>-3.8300416218079452E-3</c:v>
                </c:pt>
                <c:pt idx="7341">
                  <c:v>-3.932629406918603E-3</c:v>
                </c:pt>
                <c:pt idx="7342">
                  <c:v>-4.0252176173153353E-3</c:v>
                </c:pt>
                <c:pt idx="7343">
                  <c:v>-4.1278062529561755E-3</c:v>
                </c:pt>
                <c:pt idx="7344">
                  <c:v>-4.2203953137991924E-3</c:v>
                </c:pt>
                <c:pt idx="7345">
                  <c:v>-4.3129847998022441E-3</c:v>
                </c:pt>
                <c:pt idx="7346">
                  <c:v>-4.4155747109234714E-3</c:v>
                </c:pt>
                <c:pt idx="7347">
                  <c:v>-4.5081650471208712E-3</c:v>
                </c:pt>
                <c:pt idx="7348">
                  <c:v>-4.6107558083523792E-3</c:v>
                </c:pt>
                <c:pt idx="7349">
                  <c:v>-4.6733469945761637E-3</c:v>
                </c:pt>
                <c:pt idx="7350">
                  <c:v>-4.705938605749943E-3</c:v>
                </c:pt>
                <c:pt idx="7351">
                  <c:v>-4.7485306418320614E-3</c:v>
                </c:pt>
                <c:pt idx="7352">
                  <c:v>-4.7911231027804252E-3</c:v>
                </c:pt>
                <c:pt idx="7353">
                  <c:v>-4.8337159885529501E-3</c:v>
                </c:pt>
                <c:pt idx="7354">
                  <c:v>-4.8763092991077695E-3</c:v>
                </c:pt>
                <c:pt idx="7355">
                  <c:v>-4.9189030344027425E-3</c:v>
                </c:pt>
                <c:pt idx="7356">
                  <c:v>-4.9614971943960648E-3</c:v>
                </c:pt>
                <c:pt idx="7357">
                  <c:v>-5.0040917790455663E-3</c:v>
                </c:pt>
                <c:pt idx="7358">
                  <c:v>-5.0466867883094523E-3</c:v>
                </c:pt>
                <c:pt idx="7359">
                  <c:v>-5.0692822221455724E-3</c:v>
                </c:pt>
                <c:pt idx="7360">
                  <c:v>-5.0918780805120547E-3</c:v>
                </c:pt>
                <c:pt idx="7361">
                  <c:v>-5.1144743633667845E-3</c:v>
                </c:pt>
                <c:pt idx="7362">
                  <c:v>-5.1370710706678535E-3</c:v>
                </c:pt>
                <c:pt idx="7363">
                  <c:v>-5.1596682023733482E-3</c:v>
                </c:pt>
                <c:pt idx="7364">
                  <c:v>-5.1922657584410892E-3</c:v>
                </c:pt>
                <c:pt idx="7365">
                  <c:v>-5.2148637388292124E-3</c:v>
                </c:pt>
                <c:pt idx="7366">
                  <c:v>-5.2374621434957934E-3</c:v>
                </c:pt>
                <c:pt idx="7367">
                  <c:v>-5.2600609723987314E-3</c:v>
                </c:pt>
                <c:pt idx="7368">
                  <c:v>-5.2826602254960713E-3</c:v>
                </c:pt>
                <c:pt idx="7369">
                  <c:v>-5.2152599027458588E-3</c:v>
                </c:pt>
                <c:pt idx="7370">
                  <c:v>-5.0978600041059804E-3</c:v>
                </c:pt>
                <c:pt idx="7371">
                  <c:v>-4.980460529534653E-3</c:v>
                </c:pt>
                <c:pt idx="7372">
                  <c:v>-4.8630614789896831E-3</c:v>
                </c:pt>
                <c:pt idx="7373">
                  <c:v>-4.7456628524292534E-3</c:v>
                </c:pt>
                <c:pt idx="7374">
                  <c:v>-4.6282646498112812E-3</c:v>
                </c:pt>
                <c:pt idx="7375">
                  <c:v>-4.5108668710937827E-3</c:v>
                </c:pt>
                <c:pt idx="7376">
                  <c:v>-4.3934695162347924E-3</c:v>
                </c:pt>
                <c:pt idx="7377">
                  <c:v>-4.2760725851923448E-3</c:v>
                </c:pt>
                <c:pt idx="7378">
                  <c:v>-4.1586760779242782E-3</c:v>
                </c:pt>
                <c:pt idx="7379">
                  <c:v>-4.0212799943888664E-3</c:v>
                </c:pt>
                <c:pt idx="7380">
                  <c:v>-3.8838843345439852E-3</c:v>
                </c:pt>
                <c:pt idx="7381">
                  <c:v>-3.7364890983476915E-3</c:v>
                </c:pt>
                <c:pt idx="7382">
                  <c:v>-3.5990942857579474E-3</c:v>
                </c:pt>
                <c:pt idx="7383">
                  <c:v>-3.4516998967327752E-3</c:v>
                </c:pt>
                <c:pt idx="7384">
                  <c:v>-3.3143059312301941E-3</c:v>
                </c:pt>
                <c:pt idx="7385">
                  <c:v>-3.1669123892082152E-3</c:v>
                </c:pt>
                <c:pt idx="7386">
                  <c:v>-3.0295192706249123E-3</c:v>
                </c:pt>
                <c:pt idx="7387">
                  <c:v>-2.8821265754381841E-3</c:v>
                </c:pt>
                <c:pt idx="7388">
                  <c:v>-2.744734303606168E-3</c:v>
                </c:pt>
                <c:pt idx="7389">
                  <c:v>-2.5973424550867485E-3</c:v>
                </c:pt>
                <c:pt idx="7390">
                  <c:v>-2.4499510298380271E-3</c:v>
                </c:pt>
                <c:pt idx="7391">
                  <c:v>-2.3025600278179892E-3</c:v>
                </c:pt>
                <c:pt idx="7392">
                  <c:v>-2.1551694489845984E-3</c:v>
                </c:pt>
                <c:pt idx="7393">
                  <c:v>-2.0077792932958471E-3</c:v>
                </c:pt>
                <c:pt idx="7394">
                  <c:v>-1.8603895607099538E-3</c:v>
                </c:pt>
                <c:pt idx="7395">
                  <c:v>-1.7130002511847042E-3</c:v>
                </c:pt>
                <c:pt idx="7396">
                  <c:v>-1.5656113646782387E-3</c:v>
                </c:pt>
                <c:pt idx="7397">
                  <c:v>-1.4182229011485243E-3</c:v>
                </c:pt>
                <c:pt idx="7398">
                  <c:v>-1.2708348605535741E-3</c:v>
                </c:pt>
                <c:pt idx="7399">
                  <c:v>-1.1234472428513801E-3</c:v>
                </c:pt>
                <c:pt idx="7400">
                  <c:v>-9.9606004799999764E-4</c:v>
                </c:pt>
                <c:pt idx="7401">
                  <c:v>-8.5867327595738098E-4</c:v>
                </c:pt>
                <c:pt idx="7402">
                  <c:v>-7.212869266816081E-4</c:v>
                </c:pt>
                <c:pt idx="7403">
                  <c:v>-5.8390100013064404E-4</c:v>
                </c:pt>
                <c:pt idx="7404">
                  <c:v>-4.4651549626251175E-4</c:v>
                </c:pt>
                <c:pt idx="7405">
                  <c:v>-3.0913041503527721E-4</c:v>
                </c:pt>
                <c:pt idx="7406">
                  <c:v>-1.8174575640683918E-4</c:v>
                </c:pt>
                <c:pt idx="7407">
                  <c:v>-4.4361520335295986E-5</c:v>
                </c:pt>
                <c:pt idx="7408">
                  <c:v>9.3022293221390682E-5</c:v>
                </c:pt>
                <c:pt idx="7409">
                  <c:v>1.6040568430519982E-4</c:v>
                </c:pt>
                <c:pt idx="7410">
                  <c:v>1.8778865295801704E-4</c:v>
                </c:pt>
                <c:pt idx="7411">
                  <c:v>2.2517119922197022E-4</c:v>
                </c:pt>
                <c:pt idx="7412">
                  <c:v>2.5255332313897855E-4</c:v>
                </c:pt>
                <c:pt idx="7413">
                  <c:v>2.7993502475101882E-4</c:v>
                </c:pt>
                <c:pt idx="7414">
                  <c:v>3.1731630410012187E-4</c:v>
                </c:pt>
                <c:pt idx="7415">
                  <c:v>3.4469716122828814E-4</c:v>
                </c:pt>
                <c:pt idx="7416">
                  <c:v>3.8207759617742251E-4</c:v>
                </c:pt>
                <c:pt idx="7417">
                  <c:v>4.0945760898955508E-4</c:v>
                </c:pt>
                <c:pt idx="7418">
                  <c:v>4.4683719970672902E-4</c:v>
                </c:pt>
                <c:pt idx="7419">
                  <c:v>4.5421636837087435E-4</c:v>
                </c:pt>
                <c:pt idx="7420">
                  <c:v>4.5159511502398963E-4</c:v>
                </c:pt>
                <c:pt idx="7421">
                  <c:v>4.5897343970804921E-4</c:v>
                </c:pt>
                <c:pt idx="7422">
                  <c:v>4.5635134246516541E-4</c:v>
                </c:pt>
                <c:pt idx="7423">
                  <c:v>4.5372882333710924E-4</c:v>
                </c:pt>
                <c:pt idx="7424">
                  <c:v>4.6110588236597527E-4</c:v>
                </c:pt>
                <c:pt idx="7425">
                  <c:v>4.5848251959379775E-4</c:v>
                </c:pt>
                <c:pt idx="7426">
                  <c:v>4.6585873506246883E-4</c:v>
                </c:pt>
                <c:pt idx="7427">
                  <c:v>4.6323452881402813E-4</c:v>
                </c:pt>
                <c:pt idx="7428">
                  <c:v>4.6060990089050424E-4</c:v>
                </c:pt>
                <c:pt idx="7429">
                  <c:v>4.6798485133384474E-4</c:v>
                </c:pt>
                <c:pt idx="7430">
                  <c:v>4.6535938018604783E-4</c:v>
                </c:pt>
                <c:pt idx="7431">
                  <c:v>4.7273348748905208E-4</c:v>
                </c:pt>
                <c:pt idx="7432">
                  <c:v>4.7010717328486155E-4</c:v>
                </c:pt>
                <c:pt idx="7433">
                  <c:v>4.6748043761549147E-4</c:v>
                </c:pt>
                <c:pt idx="7434">
                  <c:v>4.7485328052296734E-4</c:v>
                </c:pt>
                <c:pt idx="7435">
                  <c:v>4.7222570204924513E-4</c:v>
                </c:pt>
                <c:pt idx="7436">
                  <c:v>4.6959770223631433E-4</c:v>
                </c:pt>
                <c:pt idx="7437">
                  <c:v>4.7696928112614796E-4</c:v>
                </c:pt>
                <c:pt idx="7438">
                  <c:v>4.7434043876073994E-4</c:v>
                </c:pt>
                <c:pt idx="7439">
                  <c:v>4.5171117518200127E-4</c:v>
                </c:pt>
                <c:pt idx="7440">
                  <c:v>4.2908149043205412E-4</c:v>
                </c:pt>
                <c:pt idx="7441">
                  <c:v>3.9645138455277485E-4</c:v>
                </c:pt>
                <c:pt idx="7442">
                  <c:v>3.6382085758626887E-4</c:v>
                </c:pt>
                <c:pt idx="7443">
                  <c:v>3.4118990957440759E-4</c:v>
                </c:pt>
                <c:pt idx="7444">
                  <c:v>3.0855854055928013E-4</c:v>
                </c:pt>
                <c:pt idx="7445">
                  <c:v>2.7592675058277455E-4</c:v>
                </c:pt>
                <c:pt idx="7446">
                  <c:v>2.5329453968694904E-4</c:v>
                </c:pt>
                <c:pt idx="7447">
                  <c:v>2.2066190791375612E-4</c:v>
                </c:pt>
                <c:pt idx="7448">
                  <c:v>1.8802885530522424E-4</c:v>
                </c:pt>
                <c:pt idx="7449">
                  <c:v>1.8539538190326485E-4</c:v>
                </c:pt>
                <c:pt idx="7450">
                  <c:v>1.7276148775000061E-4</c:v>
                </c:pt>
                <c:pt idx="7451">
                  <c:v>1.7012717288733561E-4</c:v>
                </c:pt>
                <c:pt idx="7452">
                  <c:v>1.6749243735722521E-4</c:v>
                </c:pt>
                <c:pt idx="7453">
                  <c:v>1.6485728120169268E-4</c:v>
                </c:pt>
                <c:pt idx="7454">
                  <c:v>1.5222170446269276E-4</c:v>
                </c:pt>
                <c:pt idx="7455">
                  <c:v>1.495857071822938E-4</c:v>
                </c:pt>
                <c:pt idx="7456">
                  <c:v>1.4694928940239826E-4</c:v>
                </c:pt>
                <c:pt idx="7457">
                  <c:v>1.443124511650018E-4</c:v>
                </c:pt>
                <c:pt idx="7458">
                  <c:v>1.4167519251218207E-4</c:v>
                </c:pt>
                <c:pt idx="7459">
                  <c:v>1.1903751348588363E-4</c:v>
                </c:pt>
                <c:pt idx="7460">
                  <c:v>9.6399414128006745E-5</c:v>
                </c:pt>
                <c:pt idx="7461">
                  <c:v>7.3760894480662741E-5</c:v>
                </c:pt>
                <c:pt idx="7462">
                  <c:v>5.1121954585731113E-5</c:v>
                </c:pt>
                <c:pt idx="7463">
                  <c:v>2.8482594485290862E-5</c:v>
                </c:pt>
                <c:pt idx="7464">
                  <c:v>5.8428142212796403E-6</c:v>
                </c:pt>
                <c:pt idx="7465">
                  <c:v>-1.6797386164252422E-5</c:v>
                </c:pt>
                <c:pt idx="7466">
                  <c:v>-3.9438006629394629E-5</c:v>
                </c:pt>
                <c:pt idx="7467">
                  <c:v>-7.2079047132079014E-5</c:v>
                </c:pt>
                <c:pt idx="7468">
                  <c:v>-9.4720507630431181E-5</c:v>
                </c:pt>
                <c:pt idx="7469">
                  <c:v>-1.2736238808241926E-4</c:v>
                </c:pt>
                <c:pt idx="7470">
                  <c:v>-1.600046884459875E-4</c:v>
                </c:pt>
                <c:pt idx="7471">
                  <c:v>-1.9264740867922105E-4</c:v>
                </c:pt>
                <c:pt idx="7472">
                  <c:v>-2.2529054874009802E-4</c:v>
                </c:pt>
                <c:pt idx="7473">
                  <c:v>-2.679341085866399E-4</c:v>
                </c:pt>
                <c:pt idx="7474">
                  <c:v>-3.005780881768247E-4</c:v>
                </c:pt>
                <c:pt idx="7475">
                  <c:v>-3.3322248746872645E-4</c:v>
                </c:pt>
                <c:pt idx="7476">
                  <c:v>-3.7586730642036412E-4</c:v>
                </c:pt>
                <c:pt idx="7477">
                  <c:v>-4.0851254498966433E-4</c:v>
                </c:pt>
                <c:pt idx="7478">
                  <c:v>-4.4115820313472831E-4</c:v>
                </c:pt>
                <c:pt idx="7479">
                  <c:v>-5.2380428081347783E-4</c:v>
                </c:pt>
                <c:pt idx="7480">
                  <c:v>-6.1645077798397341E-4</c:v>
                </c:pt>
                <c:pt idx="7481">
                  <c:v>-6.9909769460424498E-4</c:v>
                </c:pt>
                <c:pt idx="7482">
                  <c:v>-7.9174503063228897E-4</c:v>
                </c:pt>
                <c:pt idx="7483">
                  <c:v>-8.8439278602617244E-4</c:v>
                </c:pt>
                <c:pt idx="7484">
                  <c:v>-9.7704096074378247E-4</c:v>
                </c:pt>
                <c:pt idx="7485">
                  <c:v>-1.0596895547432352E-3</c:v>
                </c:pt>
                <c:pt idx="7486">
                  <c:v>-1.1523385679825073E-3</c:v>
                </c:pt>
                <c:pt idx="7487">
                  <c:v>-1.2449880004196401E-3</c:v>
                </c:pt>
                <c:pt idx="7488">
                  <c:v>-1.3376378520125465E-3</c:v>
                </c:pt>
                <c:pt idx="7489">
                  <c:v>-1.4602881227193212E-3</c:v>
                </c:pt>
                <c:pt idx="7490">
                  <c:v>-1.592938812497974E-3</c:v>
                </c:pt>
                <c:pt idx="7491">
                  <c:v>-1.7255899213065463E-3</c:v>
                </c:pt>
                <c:pt idx="7492">
                  <c:v>-1.8582414491029684E-3</c:v>
                </c:pt>
                <c:pt idx="7493">
                  <c:v>-1.9908933958452681E-3</c:v>
                </c:pt>
                <c:pt idx="7494">
                  <c:v>-2.1235457614915423E-3</c:v>
                </c:pt>
                <c:pt idx="7495">
                  <c:v>-2.2561985459997411E-3</c:v>
                </c:pt>
                <c:pt idx="7496">
                  <c:v>-2.3888517493278359E-3</c:v>
                </c:pt>
                <c:pt idx="7497">
                  <c:v>-2.5215053714339212E-3</c:v>
                </c:pt>
                <c:pt idx="7498">
                  <c:v>-2.6541594122759652E-3</c:v>
                </c:pt>
                <c:pt idx="7499">
                  <c:v>-2.9368138718119802E-3</c:v>
                </c:pt>
                <c:pt idx="7500">
                  <c:v>-3.2494687500000045E-3</c:v>
                </c:pt>
                <c:pt idx="7501">
                  <c:v>-3.5621240467980197E-3</c:v>
                </c:pt>
                <c:pt idx="7502">
                  <c:v>-3.8647797621640437E-3</c:v>
                </c:pt>
                <c:pt idx="7503">
                  <c:v>-4.1774358960560845E-3</c:v>
                </c:pt>
                <c:pt idx="7504">
                  <c:v>-4.4900924484321805E-3</c:v>
                </c:pt>
                <c:pt idx="7505">
                  <c:v>-4.8027494192502424E-3</c:v>
                </c:pt>
                <c:pt idx="7506">
                  <c:v>-5.1154068084684045E-3</c:v>
                </c:pt>
                <c:pt idx="7507">
                  <c:v>-5.4180646160447024E-3</c:v>
                </c:pt>
                <c:pt idx="7508">
                  <c:v>-5.7307228419369903E-3</c:v>
                </c:pt>
                <c:pt idx="7509">
                  <c:v>-5.9633814861034598E-3</c:v>
                </c:pt>
                <c:pt idx="7510">
                  <c:v>-6.1860405485019421E-3</c:v>
                </c:pt>
                <c:pt idx="7511">
                  <c:v>-6.3987000290905982E-3</c:v>
                </c:pt>
                <c:pt idx="7512">
                  <c:v>-6.6213599278274185E-3</c:v>
                </c:pt>
                <c:pt idx="7513">
                  <c:v>-6.8440202446703484E-3</c:v>
                </c:pt>
                <c:pt idx="7514">
                  <c:v>-7.0566809795774565E-3</c:v>
                </c:pt>
                <c:pt idx="7515">
                  <c:v>-7.279342132506827E-3</c:v>
                </c:pt>
                <c:pt idx="7516">
                  <c:v>-7.5020037034162134E-3</c:v>
                </c:pt>
                <c:pt idx="7517">
                  <c:v>-7.7146656922638789E-3</c:v>
                </c:pt>
                <c:pt idx="7518">
                  <c:v>-7.9373280990077399E-3</c:v>
                </c:pt>
                <c:pt idx="7519">
                  <c:v>-8.1099909236057328E-3</c:v>
                </c:pt>
                <c:pt idx="7520">
                  <c:v>-8.2826541660160208E-3</c:v>
                </c:pt>
                <c:pt idx="7521">
                  <c:v>-8.4553178261965508E-3</c:v>
                </c:pt>
                <c:pt idx="7522">
                  <c:v>-8.6179819041052597E-3</c:v>
                </c:pt>
                <c:pt idx="7523">
                  <c:v>-8.7906463997003848E-3</c:v>
                </c:pt>
                <c:pt idx="7524">
                  <c:v>-8.9633113129396567E-3</c:v>
                </c:pt>
                <c:pt idx="7525">
                  <c:v>-9.1359766437812528E-3</c:v>
                </c:pt>
                <c:pt idx="7526">
                  <c:v>-9.2986423921831204E-3</c:v>
                </c:pt>
                <c:pt idx="7527">
                  <c:v>-9.4713085581034067E-3</c:v>
                </c:pt>
                <c:pt idx="7528">
                  <c:v>-9.6439751414998439E-3</c:v>
                </c:pt>
                <c:pt idx="7529">
                  <c:v>-9.6366421423307591E-3</c:v>
                </c:pt>
                <c:pt idx="7530">
                  <c:v>-9.5993095605540028E-3</c:v>
                </c:pt>
                <c:pt idx="7531">
                  <c:v>-9.5519773961275645E-3</c:v>
                </c:pt>
                <c:pt idx="7532">
                  <c:v>-9.5146456490095566E-3</c:v>
                </c:pt>
                <c:pt idx="7533">
                  <c:v>-9.4773143191578847E-3</c:v>
                </c:pt>
                <c:pt idx="7534">
                  <c:v>-9.4399834065306276E-3</c:v>
                </c:pt>
                <c:pt idx="7535">
                  <c:v>-9.4026529110858778E-3</c:v>
                </c:pt>
                <c:pt idx="7536">
                  <c:v>-9.3653228327813896E-3</c:v>
                </c:pt>
                <c:pt idx="7537">
                  <c:v>-9.3279931715752728E-3</c:v>
                </c:pt>
                <c:pt idx="7538">
                  <c:v>-9.2906639274257241E-3</c:v>
                </c:pt>
                <c:pt idx="7539">
                  <c:v>-9.1233351002906471E-3</c:v>
                </c:pt>
                <c:pt idx="7540">
                  <c:v>-8.926006690128092E-3</c:v>
                </c:pt>
                <c:pt idx="7541">
                  <c:v>-8.7386786968957839E-3</c:v>
                </c:pt>
                <c:pt idx="7542">
                  <c:v>-8.5513511205521139E-3</c:v>
                </c:pt>
                <c:pt idx="7543">
                  <c:v>-8.3540239610550016E-3</c:v>
                </c:pt>
                <c:pt idx="7544">
                  <c:v>-8.1666972183624779E-3</c:v>
                </c:pt>
                <c:pt idx="7545">
                  <c:v>-7.9793708924323324E-3</c:v>
                </c:pt>
                <c:pt idx="7546">
                  <c:v>-7.7820449832227212E-3</c:v>
                </c:pt>
                <c:pt idx="7547">
                  <c:v>-7.5947194906917231E-3</c:v>
                </c:pt>
                <c:pt idx="7548">
                  <c:v>-7.4073944147972203E-3</c:v>
                </c:pt>
                <c:pt idx="7549">
                  <c:v>-7.1800697554973382E-3</c:v>
                </c:pt>
                <c:pt idx="7550">
                  <c:v>-6.9427455127500474E-3</c:v>
                </c:pt>
                <c:pt idx="7551">
                  <c:v>-6.7054216865133206E-3</c:v>
                </c:pt>
                <c:pt idx="7552">
                  <c:v>-6.4780982767452004E-3</c:v>
                </c:pt>
                <c:pt idx="7553">
                  <c:v>-6.2407752834037732E-3</c:v>
                </c:pt>
                <c:pt idx="7554">
                  <c:v>-6.0034527064468934E-3</c:v>
                </c:pt>
                <c:pt idx="7555">
                  <c:v>-5.7761305458327514E-3</c:v>
                </c:pt>
                <c:pt idx="7556">
                  <c:v>-5.5388088015192183E-3</c:v>
                </c:pt>
                <c:pt idx="7557">
                  <c:v>-5.3114874734643894E-3</c:v>
                </c:pt>
                <c:pt idx="7558">
                  <c:v>-5.0741665616262088E-3</c:v>
                </c:pt>
                <c:pt idx="7559">
                  <c:v>-4.8468460659627875E-3</c:v>
                </c:pt>
                <c:pt idx="7560">
                  <c:v>-4.6195259864320083E-3</c:v>
                </c:pt>
                <c:pt idx="7561">
                  <c:v>-4.3922063229920134E-3</c:v>
                </c:pt>
                <c:pt idx="7562">
                  <c:v>-4.1648870756006706E-3</c:v>
                </c:pt>
                <c:pt idx="7563">
                  <c:v>-3.9375682442160812E-3</c:v>
                </c:pt>
                <c:pt idx="7564">
                  <c:v>-3.7102498287962852E-3</c:v>
                </c:pt>
                <c:pt idx="7565">
                  <c:v>-3.4829318292992082E-3</c:v>
                </c:pt>
                <c:pt idx="7566">
                  <c:v>-3.2556142456830017E-3</c:v>
                </c:pt>
                <c:pt idx="7567">
                  <c:v>-3.0282970779055333E-3</c:v>
                </c:pt>
                <c:pt idx="7568">
                  <c:v>-2.8009803259248242E-3</c:v>
                </c:pt>
                <c:pt idx="7569">
                  <c:v>-2.6436639896989852E-3</c:v>
                </c:pt>
                <c:pt idx="7570">
                  <c:v>-2.4963480691859987E-3</c:v>
                </c:pt>
                <c:pt idx="7571">
                  <c:v>-2.3490325643438226E-3</c:v>
                </c:pt>
                <c:pt idx="7572">
                  <c:v>-2.2017174751305015E-3</c:v>
                </c:pt>
                <c:pt idx="7573">
                  <c:v>-2.0544028015040405E-3</c:v>
                </c:pt>
                <c:pt idx="7574">
                  <c:v>-1.9070885434224855E-3</c:v>
                </c:pt>
                <c:pt idx="7575">
                  <c:v>-1.7597747008437641E-3</c:v>
                </c:pt>
                <c:pt idx="7576">
                  <c:v>-1.612461273725968E-3</c:v>
                </c:pt>
                <c:pt idx="7577">
                  <c:v>-1.4651482620270939E-3</c:v>
                </c:pt>
                <c:pt idx="7578">
                  <c:v>-1.3178356657051193E-3</c:v>
                </c:pt>
                <c:pt idx="7579">
                  <c:v>-1.3205234847180692E-3</c:v>
                </c:pt>
                <c:pt idx="7580">
                  <c:v>-1.3332117190239801E-3</c:v>
                </c:pt>
                <c:pt idx="7581">
                  <c:v>-1.3559003685808541E-3</c:v>
                </c:pt>
                <c:pt idx="7582">
                  <c:v>-1.36858943334671E-3</c:v>
                </c:pt>
                <c:pt idx="7583">
                  <c:v>-1.3912789132795621E-3</c:v>
                </c:pt>
                <c:pt idx="7584">
                  <c:v>-1.4039688083373738E-3</c:v>
                </c:pt>
                <c:pt idx="7585">
                  <c:v>-1.4266591184782323E-3</c:v>
                </c:pt>
                <c:pt idx="7586">
                  <c:v>-1.4393498436600927E-3</c:v>
                </c:pt>
                <c:pt idx="7587">
                  <c:v>-1.4520409838410066E-3</c:v>
                </c:pt>
                <c:pt idx="7588">
                  <c:v>-1.4747325389789607E-3</c:v>
                </c:pt>
                <c:pt idx="7589">
                  <c:v>-1.547424509031948E-3</c:v>
                </c:pt>
                <c:pt idx="7590">
                  <c:v>-1.6101168939579881E-3</c:v>
                </c:pt>
                <c:pt idx="7591">
                  <c:v>-1.6828096937151482E-3</c:v>
                </c:pt>
                <c:pt idx="7592">
                  <c:v>-1.7555029082614113E-3</c:v>
                </c:pt>
                <c:pt idx="7593">
                  <c:v>-1.8281965375547364E-3</c:v>
                </c:pt>
                <c:pt idx="7594">
                  <c:v>-1.9008905815531398E-3</c:v>
                </c:pt>
                <c:pt idx="7595">
                  <c:v>-1.9735850402147334E-3</c:v>
                </c:pt>
                <c:pt idx="7596">
                  <c:v>-2.0462799134974285E-3</c:v>
                </c:pt>
                <c:pt idx="7597">
                  <c:v>-2.1189752013593298E-3</c:v>
                </c:pt>
                <c:pt idx="7598">
                  <c:v>-2.1916709037583526E-3</c:v>
                </c:pt>
                <c:pt idx="7599">
                  <c:v>-2.3143670206525802E-3</c:v>
                </c:pt>
                <c:pt idx="7600">
                  <c:v>-2.447063551999972E-3</c:v>
                </c:pt>
                <c:pt idx="7601">
                  <c:v>-2.5697604977585886E-3</c:v>
                </c:pt>
                <c:pt idx="7602">
                  <c:v>-2.7024578578864469E-3</c:v>
                </c:pt>
                <c:pt idx="7603">
                  <c:v>-2.8251556323414602E-3</c:v>
                </c:pt>
                <c:pt idx="7604">
                  <c:v>-2.9478538210817402E-3</c:v>
                </c:pt>
                <c:pt idx="7605">
                  <c:v>-3.0805524240652693E-3</c:v>
                </c:pt>
                <c:pt idx="7606">
                  <c:v>-3.2032514412500836E-3</c:v>
                </c:pt>
                <c:pt idx="7607">
                  <c:v>-3.33595087259414E-3</c:v>
                </c:pt>
                <c:pt idx="7608">
                  <c:v>-3.458650718055394E-3</c:v>
                </c:pt>
                <c:pt idx="7609">
                  <c:v>-3.5113509775920497E-3</c:v>
                </c:pt>
                <c:pt idx="7610">
                  <c:v>-3.554051651162014E-3</c:v>
                </c:pt>
                <c:pt idx="7611">
                  <c:v>-3.6067527387232401E-3</c:v>
                </c:pt>
                <c:pt idx="7612">
                  <c:v>-3.6494542402338652E-3</c:v>
                </c:pt>
                <c:pt idx="7613">
                  <c:v>-3.7021561556517812E-3</c:v>
                </c:pt>
                <c:pt idx="7614">
                  <c:v>-3.7448584849350819E-3</c:v>
                </c:pt>
                <c:pt idx="7615">
                  <c:v>-3.7975612280417683E-3</c:v>
                </c:pt>
                <c:pt idx="7616">
                  <c:v>-3.8502643849298024E-3</c:v>
                </c:pt>
                <c:pt idx="7617">
                  <c:v>-3.8929679555572212E-3</c:v>
                </c:pt>
                <c:pt idx="7618">
                  <c:v>-3.9456719398820806E-3</c:v>
                </c:pt>
                <c:pt idx="7619">
                  <c:v>-3.9783763378623549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665E-3</c:v>
                </c:pt>
                <c:pt idx="7629">
                  <c:v>-4.2654430594753793E-3</c:v>
                </c:pt>
                <c:pt idx="7630">
                  <c:v>-4.1681520048939564E-3</c:v>
                </c:pt>
                <c:pt idx="7631">
                  <c:v>-4.0808613634641909E-3</c:v>
                </c:pt>
                <c:pt idx="7632">
                  <c:v>-3.9835711351439602E-3</c:v>
                </c:pt>
                <c:pt idx="7633">
                  <c:v>-3.8962813198912542E-3</c:v>
                </c:pt>
                <c:pt idx="7634">
                  <c:v>-3.7989919176642495E-3</c:v>
                </c:pt>
                <c:pt idx="7635">
                  <c:v>-3.7117029284207681E-3</c:v>
                </c:pt>
                <c:pt idx="7636">
                  <c:v>-3.614414352118984E-3</c:v>
                </c:pt>
                <c:pt idx="7637">
                  <c:v>-3.5271261887167083E-3</c:v>
                </c:pt>
                <c:pt idx="7638">
                  <c:v>-3.4298384381721012E-3</c:v>
                </c:pt>
                <c:pt idx="7639">
                  <c:v>-3.3525511004432185E-3</c:v>
                </c:pt>
                <c:pt idx="7640">
                  <c:v>-3.2652641754879752E-3</c:v>
                </c:pt>
                <c:pt idx="7641">
                  <c:v>-3.1879776632644258E-3</c:v>
                </c:pt>
                <c:pt idx="7642">
                  <c:v>-3.1106915637305805E-3</c:v>
                </c:pt>
                <c:pt idx="7643">
                  <c:v>-3.0234058768444029E-3</c:v>
                </c:pt>
                <c:pt idx="7644">
                  <c:v>-2.9461206025640156E-3</c:v>
                </c:pt>
                <c:pt idx="7645">
                  <c:v>-2.8688357408472556E-3</c:v>
                </c:pt>
                <c:pt idx="7646">
                  <c:v>-2.7815512916522819E-3</c:v>
                </c:pt>
                <c:pt idx="7647">
                  <c:v>-2.7042672549370873E-3</c:v>
                </c:pt>
                <c:pt idx="7648">
                  <c:v>-2.6269836306595795E-3</c:v>
                </c:pt>
                <c:pt idx="7649">
                  <c:v>-2.5797004187779389E-3</c:v>
                </c:pt>
                <c:pt idx="7650">
                  <c:v>-2.5324176192500197E-3</c:v>
                </c:pt>
                <c:pt idx="7651">
                  <c:v>-2.4951352320338742E-3</c:v>
                </c:pt>
                <c:pt idx="7652">
                  <c:v>-2.4478532570876271E-3</c:v>
                </c:pt>
                <c:pt idx="7653">
                  <c:v>-2.400571694369108E-3</c:v>
                </c:pt>
                <c:pt idx="7654">
                  <c:v>-2.3632905438364933E-3</c:v>
                </c:pt>
                <c:pt idx="7655">
                  <c:v>-2.3160098054477172E-3</c:v>
                </c:pt>
                <c:pt idx="7656">
                  <c:v>-2.2687294791608192E-3</c:v>
                </c:pt>
                <c:pt idx="7657">
                  <c:v>-2.2314495649337629E-3</c:v>
                </c:pt>
                <c:pt idx="7658">
                  <c:v>-2.1841700627246714E-3</c:v>
                </c:pt>
                <c:pt idx="7659">
                  <c:v>-2.2868909724913771E-3</c:v>
                </c:pt>
                <c:pt idx="7660">
                  <c:v>-2.3796122941919795E-3</c:v>
                </c:pt>
                <c:pt idx="7661">
                  <c:v>-2.4823340277845495E-3</c:v>
                </c:pt>
                <c:pt idx="7662">
                  <c:v>-2.5750561732270638E-3</c:v>
                </c:pt>
                <c:pt idx="7663">
                  <c:v>-2.6677787304775231E-3</c:v>
                </c:pt>
                <c:pt idx="7664">
                  <c:v>-2.770501699493888E-3</c:v>
                </c:pt>
                <c:pt idx="7665">
                  <c:v>-2.8632250802342052E-3</c:v>
                </c:pt>
                <c:pt idx="7666">
                  <c:v>-2.9659488726565602E-3</c:v>
                </c:pt>
                <c:pt idx="7667">
                  <c:v>-3.0586730767188952E-3</c:v>
                </c:pt>
                <c:pt idx="7668">
                  <c:v>-3.1613976923792419E-3</c:v>
                </c:pt>
                <c:pt idx="7669">
                  <c:v>-3.3641227195955956E-3</c:v>
                </c:pt>
                <c:pt idx="7670">
                  <c:v>-3.5768481583259848E-3</c:v>
                </c:pt>
                <c:pt idx="7671">
                  <c:v>-3.7795740085284422E-3</c:v>
                </c:pt>
                <c:pt idx="7672">
                  <c:v>-3.9823002701608696E-3</c:v>
                </c:pt>
                <c:pt idx="7673">
                  <c:v>-4.1950269431814402E-3</c:v>
                </c:pt>
                <c:pt idx="7674">
                  <c:v>-4.3977540275480786E-3</c:v>
                </c:pt>
                <c:pt idx="7675">
                  <c:v>-4.6104815232187457E-3</c:v>
                </c:pt>
                <c:pt idx="7676">
                  <c:v>-4.8132094301515833E-3</c:v>
                </c:pt>
                <c:pt idx="7677">
                  <c:v>-5.015937748304472E-3</c:v>
                </c:pt>
                <c:pt idx="7678">
                  <c:v>-5.2286664776355074E-3</c:v>
                </c:pt>
                <c:pt idx="7679">
                  <c:v>-5.5013956181027106E-3</c:v>
                </c:pt>
                <c:pt idx="7680">
                  <c:v>-5.7741251696639814E-3</c:v>
                </c:pt>
                <c:pt idx="7681">
                  <c:v>-6.0468551322774584E-3</c:v>
                </c:pt>
                <c:pt idx="7682">
                  <c:v>-6.3295855059010975E-3</c:v>
                </c:pt>
                <c:pt idx="7683">
                  <c:v>-6.6023162904929322E-3</c:v>
                </c:pt>
                <c:pt idx="7684">
                  <c:v>-6.8750474860110175E-3</c:v>
                </c:pt>
                <c:pt idx="7685">
                  <c:v>-7.1477790924132888E-3</c:v>
                </c:pt>
                <c:pt idx="7686">
                  <c:v>-7.4205111096577181E-3</c:v>
                </c:pt>
                <c:pt idx="7687">
                  <c:v>-7.6932435377024327E-3</c:v>
                </c:pt>
                <c:pt idx="7688">
                  <c:v>-7.9559763765053582E-3</c:v>
                </c:pt>
                <c:pt idx="7689">
                  <c:v>-8.0887096260245667E-3</c:v>
                </c:pt>
                <c:pt idx="7690">
                  <c:v>-8.2114432862180047E-3</c:v>
                </c:pt>
                <c:pt idx="7691">
                  <c:v>-8.3441773570437361E-3</c:v>
                </c:pt>
                <c:pt idx="7692">
                  <c:v>-8.4669118384598247E-3</c:v>
                </c:pt>
                <c:pt idx="7693">
                  <c:v>-8.5896467304242188E-3</c:v>
                </c:pt>
                <c:pt idx="7694">
                  <c:v>-8.7223820328947727E-3</c:v>
                </c:pt>
                <c:pt idx="7695">
                  <c:v>-8.8451177458297708E-3</c:v>
                </c:pt>
                <c:pt idx="7696">
                  <c:v>-8.977853869187126E-3</c:v>
                </c:pt>
                <c:pt idx="7697">
                  <c:v>-9.1005904029247547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3069E-3</c:v>
                </c:pt>
                <c:pt idx="7706">
                  <c:v>-9.6552376667517082E-3</c:v>
                </c:pt>
                <c:pt idx="7707">
                  <c:v>-9.707978301983498E-3</c:v>
                </c:pt>
                <c:pt idx="7708">
                  <c:v>-9.7507193471337867E-3</c:v>
                </c:pt>
                <c:pt idx="7709">
                  <c:v>-9.6334608021606746E-3</c:v>
                </c:pt>
                <c:pt idx="7710">
                  <c:v>-9.5262026670219768E-3</c:v>
                </c:pt>
                <c:pt idx="7711">
                  <c:v>-9.4089449416758491E-3</c:v>
                </c:pt>
                <c:pt idx="7712">
                  <c:v>-9.3016876260803225E-3</c:v>
                </c:pt>
                <c:pt idx="7713">
                  <c:v>-9.1944307201931811E-3</c:v>
                </c:pt>
                <c:pt idx="7714">
                  <c:v>-9.0771742239726724E-3</c:v>
                </c:pt>
                <c:pt idx="7715">
                  <c:v>-8.9699181373767527E-3</c:v>
                </c:pt>
                <c:pt idx="7716">
                  <c:v>-8.852662460363446E-3</c:v>
                </c:pt>
                <c:pt idx="7717">
                  <c:v>-8.7454071928906307E-3</c:v>
                </c:pt>
                <c:pt idx="7718">
                  <c:v>-8.6281523349164835E-3</c:v>
                </c:pt>
                <c:pt idx="7719">
                  <c:v>-8.4608978863989891E-3</c:v>
                </c:pt>
                <c:pt idx="7720">
                  <c:v>-8.2936438472959728E-3</c:v>
                </c:pt>
                <c:pt idx="7721">
                  <c:v>-8.1263902175657717E-3</c:v>
                </c:pt>
                <c:pt idx="7722">
                  <c:v>-7.969136997166032E-3</c:v>
                </c:pt>
                <c:pt idx="7723">
                  <c:v>-7.8018841860550969E-3</c:v>
                </c:pt>
                <c:pt idx="7724">
                  <c:v>-7.6346317841908904E-3</c:v>
                </c:pt>
                <c:pt idx="7725">
                  <c:v>-7.4673797915312881E-3</c:v>
                </c:pt>
                <c:pt idx="7726">
                  <c:v>-7.3001282080343123E-3</c:v>
                </c:pt>
                <c:pt idx="7727">
                  <c:v>-7.1328770336581745E-3</c:v>
                </c:pt>
                <c:pt idx="7728">
                  <c:v>-6.9556262683606934E-3</c:v>
                </c:pt>
                <c:pt idx="7729">
                  <c:v>-6.6883759120999484E-3</c:v>
                </c:pt>
                <c:pt idx="7730">
                  <c:v>-6.4111259648339533E-3</c:v>
                </c:pt>
                <c:pt idx="7731">
                  <c:v>-6.1438764265207835E-3</c:v>
                </c:pt>
                <c:pt idx="7732">
                  <c:v>-5.8766272971183973E-3</c:v>
                </c:pt>
                <c:pt idx="7733">
                  <c:v>-5.6093785765846983E-3</c:v>
                </c:pt>
                <c:pt idx="7734">
                  <c:v>-5.3321302648777769E-3</c:v>
                </c:pt>
                <c:pt idx="7735">
                  <c:v>-5.0648823619557255E-3</c:v>
                </c:pt>
                <c:pt idx="7736">
                  <c:v>-4.7976348677765046E-3</c:v>
                </c:pt>
                <c:pt idx="7737">
                  <c:v>-4.5203877822981124E-3</c:v>
                </c:pt>
                <c:pt idx="7738">
                  <c:v>-4.2731411054785524E-3</c:v>
                </c:pt>
                <c:pt idx="7739">
                  <c:v>-4.155894837275788E-3</c:v>
                </c:pt>
                <c:pt idx="7740">
                  <c:v>-4.0386489776479814E-3</c:v>
                </c:pt>
                <c:pt idx="7741">
                  <c:v>-3.9214035265530411E-3</c:v>
                </c:pt>
                <c:pt idx="7742">
                  <c:v>-3.8041584839489384E-3</c:v>
                </c:pt>
                <c:pt idx="7743">
                  <c:v>-3.6869138497937852E-3</c:v>
                </c:pt>
                <c:pt idx="7744">
                  <c:v>-3.569669624045535E-3</c:v>
                </c:pt>
                <c:pt idx="7745">
                  <c:v>-3.4524258066622481E-3</c:v>
                </c:pt>
                <c:pt idx="7746">
                  <c:v>-3.3351823976018602E-3</c:v>
                </c:pt>
                <c:pt idx="7747">
                  <c:v>-3.217939396822472E-3</c:v>
                </c:pt>
                <c:pt idx="7748">
                  <c:v>-3.110696804282016E-3</c:v>
                </c:pt>
                <c:pt idx="7749">
                  <c:v>-3.0134546199384882E-3</c:v>
                </c:pt>
                <c:pt idx="7750">
                  <c:v>-2.9162128437500191E-3</c:v>
                </c:pt>
                <c:pt idx="7751">
                  <c:v>-2.8289714756744612E-3</c:v>
                </c:pt>
                <c:pt idx="7752">
                  <c:v>-2.7317305156699906E-3</c:v>
                </c:pt>
                <c:pt idx="7753">
                  <c:v>-2.6444899636945212E-3</c:v>
                </c:pt>
                <c:pt idx="7754">
                  <c:v>-2.5472498197060822E-3</c:v>
                </c:pt>
                <c:pt idx="7755">
                  <c:v>-2.4600100836627281E-3</c:v>
                </c:pt>
                <c:pt idx="7756">
                  <c:v>-2.3627707555224637E-3</c:v>
                </c:pt>
                <c:pt idx="7757">
                  <c:v>-2.2755318352431601E-3</c:v>
                </c:pt>
                <c:pt idx="7758">
                  <c:v>-2.1882933227830052E-3</c:v>
                </c:pt>
                <c:pt idx="7759">
                  <c:v>-2.1710552180999611E-3</c:v>
                </c:pt>
                <c:pt idx="7760">
                  <c:v>-2.1538175211520353E-3</c:v>
                </c:pt>
                <c:pt idx="7761">
                  <c:v>-2.1365802318971815E-3</c:v>
                </c:pt>
                <c:pt idx="7762">
                  <c:v>-2.1093433502934592E-3</c:v>
                </c:pt>
                <c:pt idx="7763">
                  <c:v>-2.092106876298877E-3</c:v>
                </c:pt>
                <c:pt idx="7764">
                  <c:v>-2.0748708098714819E-3</c:v>
                </c:pt>
                <c:pt idx="7765">
                  <c:v>-2.0576351509691841E-3</c:v>
                </c:pt>
                <c:pt idx="7766">
                  <c:v>-2.0303998995501449E-3</c:v>
                </c:pt>
                <c:pt idx="7767">
                  <c:v>-2.0131650555722802E-3</c:v>
                </c:pt>
                <c:pt idx="7768">
                  <c:v>-2.005930618993667E-3</c:v>
                </c:pt>
                <c:pt idx="7769">
                  <c:v>-2.0186965897721898E-3</c:v>
                </c:pt>
                <c:pt idx="7770">
                  <c:v>-2.0314629678659952E-3</c:v>
                </c:pt>
                <c:pt idx="7771">
                  <c:v>-2.0542297532330231E-3</c:v>
                </c:pt>
                <c:pt idx="7772">
                  <c:v>-2.0669969458312642E-3</c:v>
                </c:pt>
                <c:pt idx="7773">
                  <c:v>-2.0897645456188093E-3</c:v>
                </c:pt>
                <c:pt idx="7774">
                  <c:v>-2.1025325525536255E-3</c:v>
                </c:pt>
                <c:pt idx="7775">
                  <c:v>-2.1253009665937492E-3</c:v>
                </c:pt>
                <c:pt idx="7776">
                  <c:v>-2.1380697876971612E-3</c:v>
                </c:pt>
                <c:pt idx="7777">
                  <c:v>-2.1608390158218802E-3</c:v>
                </c:pt>
                <c:pt idx="7778">
                  <c:v>-2.1736086509259456E-3</c:v>
                </c:pt>
                <c:pt idx="7779">
                  <c:v>-2.2163786929672601E-3</c:v>
                </c:pt>
                <c:pt idx="7780">
                  <c:v>-2.2591491419039602E-3</c:v>
                </c:pt>
                <c:pt idx="7781">
                  <c:v>-2.3019199976940519E-3</c:v>
                </c:pt>
                <c:pt idx="7782">
                  <c:v>-2.344691260295512E-3</c:v>
                </c:pt>
                <c:pt idx="7783">
                  <c:v>-2.3874629296663512E-3</c:v>
                </c:pt>
                <c:pt idx="7784">
                  <c:v>-2.4302350057645861E-3</c:v>
                </c:pt>
                <c:pt idx="7785">
                  <c:v>-2.4730074885482289E-3</c:v>
                </c:pt>
                <c:pt idx="7786">
                  <c:v>-2.5157803779752852E-3</c:v>
                </c:pt>
                <c:pt idx="7787">
                  <c:v>-2.5585536740037607E-3</c:v>
                </c:pt>
                <c:pt idx="7788">
                  <c:v>-2.6013273765917448E-3</c:v>
                </c:pt>
                <c:pt idx="7789">
                  <c:v>-2.6741014856971525E-3</c:v>
                </c:pt>
                <c:pt idx="7790">
                  <c:v>-2.7468760012780212E-3</c:v>
                </c:pt>
                <c:pt idx="7791">
                  <c:v>-2.8196509232923661E-3</c:v>
                </c:pt>
                <c:pt idx="7792">
                  <c:v>-2.8924262516981992E-3</c:v>
                </c:pt>
                <c:pt idx="7793">
                  <c:v>-2.9652019864535402E-3</c:v>
                </c:pt>
                <c:pt idx="7794">
                  <c:v>-3.0379781275163176E-3</c:v>
                </c:pt>
                <c:pt idx="7795">
                  <c:v>-3.1107546748447052E-3</c:v>
                </c:pt>
                <c:pt idx="7796">
                  <c:v>-3.1835316283966718E-3</c:v>
                </c:pt>
                <c:pt idx="7797">
                  <c:v>-3.2563089881301201E-3</c:v>
                </c:pt>
                <c:pt idx="7798">
                  <c:v>-3.3190867540031392E-3</c:v>
                </c:pt>
                <c:pt idx="7799">
                  <c:v>-3.3818649259738077E-3</c:v>
                </c:pt>
                <c:pt idx="7800">
                  <c:v>-3.4446435039999792E-3</c:v>
                </c:pt>
                <c:pt idx="7801">
                  <c:v>-3.4974224880397792E-3</c:v>
                </c:pt>
                <c:pt idx="7802">
                  <c:v>-3.5602018780512049E-3</c:v>
                </c:pt>
                <c:pt idx="7803">
                  <c:v>-3.6229816739922695E-3</c:v>
                </c:pt>
                <c:pt idx="7804">
                  <c:v>-3.685761875820961E-3</c:v>
                </c:pt>
                <c:pt idx="7805">
                  <c:v>-3.7385424834952548E-3</c:v>
                </c:pt>
                <c:pt idx="7806">
                  <c:v>-3.8013234969732392E-3</c:v>
                </c:pt>
                <c:pt idx="7807">
                  <c:v>-3.864104916212952E-3</c:v>
                </c:pt>
                <c:pt idx="7808">
                  <c:v>-3.9168867411721892E-3</c:v>
                </c:pt>
                <c:pt idx="7809">
                  <c:v>-3.9796689718092073E-3</c:v>
                </c:pt>
                <c:pt idx="7810">
                  <c:v>-4.0424516080819761E-3</c:v>
                </c:pt>
                <c:pt idx="7811">
                  <c:v>-4.1052346499483965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55E-3</c:v>
                </c:pt>
                <c:pt idx="7821">
                  <c:v>-4.7030873670303452E-3</c:v>
                </c:pt>
                <c:pt idx="7822">
                  <c:v>-4.7658748676565246E-3</c:v>
                </c:pt>
                <c:pt idx="7823">
                  <c:v>-4.8186627733725843E-3</c:v>
                </c:pt>
                <c:pt idx="7824">
                  <c:v>-4.8814510841364124E-3</c:v>
                </c:pt>
                <c:pt idx="7825">
                  <c:v>-4.9442397999062788E-3</c:v>
                </c:pt>
                <c:pt idx="7826">
                  <c:v>-4.9970289206399121E-3</c:v>
                </c:pt>
                <c:pt idx="7827">
                  <c:v>-5.0598184462955498E-3</c:v>
                </c:pt>
                <c:pt idx="7828">
                  <c:v>-5.1226083768310948E-3</c:v>
                </c:pt>
                <c:pt idx="7829">
                  <c:v>-5.2053987122046121E-3</c:v>
                </c:pt>
                <c:pt idx="7830">
                  <c:v>-5.2781894523740618E-3</c:v>
                </c:pt>
                <c:pt idx="7831">
                  <c:v>-5.3609805972973656E-3</c:v>
                </c:pt>
                <c:pt idx="7832">
                  <c:v>-5.4437721469327771E-3</c:v>
                </c:pt>
                <c:pt idx="7833">
                  <c:v>-5.5165641012380924E-3</c:v>
                </c:pt>
                <c:pt idx="7834">
                  <c:v>-5.5993564601714424E-3</c:v>
                </c:pt>
                <c:pt idx="7835">
                  <c:v>-5.6721492236907504E-3</c:v>
                </c:pt>
                <c:pt idx="7836">
                  <c:v>-5.754942391754168E-3</c:v>
                </c:pt>
                <c:pt idx="7837">
                  <c:v>-5.8277359643194755E-3</c:v>
                </c:pt>
                <c:pt idx="7838">
                  <c:v>-5.9105299413449199E-3</c:v>
                </c:pt>
                <c:pt idx="7839">
                  <c:v>-5.9933243227884014E-3</c:v>
                </c:pt>
                <c:pt idx="7840">
                  <c:v>-6.0761191086079504E-3</c:v>
                </c:pt>
                <c:pt idx="7841">
                  <c:v>-6.1689142987616241E-3</c:v>
                </c:pt>
                <c:pt idx="7842">
                  <c:v>-6.2517098932074128E-3</c:v>
                </c:pt>
                <c:pt idx="7843">
                  <c:v>-6.3345058919032082E-3</c:v>
                </c:pt>
                <c:pt idx="7844">
                  <c:v>-6.4173022948072131E-3</c:v>
                </c:pt>
                <c:pt idx="7845">
                  <c:v>-6.5000991018772832E-3</c:v>
                </c:pt>
                <c:pt idx="7846">
                  <c:v>-6.5828963130714823E-3</c:v>
                </c:pt>
                <c:pt idx="7847">
                  <c:v>-6.6756939283478655E-3</c:v>
                </c:pt>
                <c:pt idx="7848">
                  <c:v>-6.7484919476644024E-3</c:v>
                </c:pt>
                <c:pt idx="7849">
                  <c:v>-6.7912903709791356E-3</c:v>
                </c:pt>
                <c:pt idx="7850">
                  <c:v>-6.8440891982500434E-3</c:v>
                </c:pt>
                <c:pt idx="7851">
                  <c:v>-6.8868884294350534E-3</c:v>
                </c:pt>
                <c:pt idx="7852">
                  <c:v>-6.939688064492449E-3</c:v>
                </c:pt>
                <c:pt idx="7853">
                  <c:v>-6.9824881033799359E-3</c:v>
                </c:pt>
                <c:pt idx="7854">
                  <c:v>-7.0352885460557013E-3</c:v>
                </c:pt>
                <c:pt idx="7855">
                  <c:v>-7.0780893924777726E-3</c:v>
                </c:pt>
                <c:pt idx="7856">
                  <c:v>-7.1308906426040654E-3</c:v>
                </c:pt>
                <c:pt idx="7857">
                  <c:v>-7.1736922963926471E-3</c:v>
                </c:pt>
                <c:pt idx="7858">
                  <c:v>-7.2164943538014434E-3</c:v>
                </c:pt>
                <c:pt idx="7859">
                  <c:v>-7.2492968147886529E-3</c:v>
                </c:pt>
                <c:pt idx="7860">
                  <c:v>-7.2820996793119914E-3</c:v>
                </c:pt>
                <c:pt idx="7861">
                  <c:v>-7.3049029473297167E-3</c:v>
                </c:pt>
                <c:pt idx="7862">
                  <c:v>-7.3377066187998814E-3</c:v>
                </c:pt>
                <c:pt idx="7863">
                  <c:v>-7.3705106936803461E-3</c:v>
                </c:pt>
                <c:pt idx="7864">
                  <c:v>-7.3933151719290935E-3</c:v>
                </c:pt>
                <c:pt idx="7865">
                  <c:v>-7.4261200535043074E-3</c:v>
                </c:pt>
                <c:pt idx="7866">
                  <c:v>-7.4589253383637814E-3</c:v>
                </c:pt>
                <c:pt idx="7867">
                  <c:v>-7.4817310264657134E-3</c:v>
                </c:pt>
                <c:pt idx="7868">
                  <c:v>-7.4745371177680434E-3</c:v>
                </c:pt>
                <c:pt idx="7869">
                  <c:v>-7.3573436122287934E-3</c:v>
                </c:pt>
                <c:pt idx="7870">
                  <c:v>-7.2501505098059565E-3</c:v>
                </c:pt>
                <c:pt idx="7871">
                  <c:v>-7.1329578104575853E-3</c:v>
                </c:pt>
                <c:pt idx="7872">
                  <c:v>-7.0257655141416934E-3</c:v>
                </c:pt>
                <c:pt idx="7873">
                  <c:v>-6.9185736208162534E-3</c:v>
                </c:pt>
                <c:pt idx="7874">
                  <c:v>-6.8013821304392999E-3</c:v>
                </c:pt>
                <c:pt idx="7875">
                  <c:v>-6.6941910429687826E-3</c:v>
                </c:pt>
                <c:pt idx="7876">
                  <c:v>-6.5770003583627574E-3</c:v>
                </c:pt>
                <c:pt idx="7877">
                  <c:v>-6.4698100765792632E-3</c:v>
                </c:pt>
                <c:pt idx="7878">
                  <c:v>-6.3626201975763123E-3</c:v>
                </c:pt>
                <c:pt idx="7879">
                  <c:v>-6.2854307213119024E-3</c:v>
                </c:pt>
                <c:pt idx="7880">
                  <c:v>-6.1982416477439723E-3</c:v>
                </c:pt>
                <c:pt idx="7881">
                  <c:v>-6.1110529768306793E-3</c:v>
                </c:pt>
                <c:pt idx="7882">
                  <c:v>-6.0238647085299191E-3</c:v>
                </c:pt>
                <c:pt idx="7883">
                  <c:v>-5.9366768427997624E-3</c:v>
                </c:pt>
                <c:pt idx="7884">
                  <c:v>-5.8494893795981804E-3</c:v>
                </c:pt>
                <c:pt idx="7885">
                  <c:v>-5.7623023188832414E-3</c:v>
                </c:pt>
                <c:pt idx="7886">
                  <c:v>-5.6751156606128783E-3</c:v>
                </c:pt>
                <c:pt idx="7887">
                  <c:v>-5.5879294047452123E-3</c:v>
                </c:pt>
                <c:pt idx="7888">
                  <c:v>-5.4807435512381946E-3</c:v>
                </c:pt>
                <c:pt idx="7889">
                  <c:v>-5.3535581000497424E-3</c:v>
                </c:pt>
                <c:pt idx="7890">
                  <c:v>-5.2163730511380433E-3</c:v>
                </c:pt>
                <c:pt idx="7891">
                  <c:v>-5.0791884044609865E-3</c:v>
                </c:pt>
                <c:pt idx="7892">
                  <c:v>-4.9420041599765596E-3</c:v>
                </c:pt>
                <c:pt idx="7893">
                  <c:v>-4.8048203176428985E-3</c:v>
                </c:pt>
                <c:pt idx="7894">
                  <c:v>-4.6676368774178746E-3</c:v>
                </c:pt>
                <c:pt idx="7895">
                  <c:v>-4.5404538392597484E-3</c:v>
                </c:pt>
                <c:pt idx="7896">
                  <c:v>-4.4032712031262834E-3</c:v>
                </c:pt>
                <c:pt idx="7897">
                  <c:v>-4.2660889689755096E-3</c:v>
                </c:pt>
                <c:pt idx="7898">
                  <c:v>-4.1289071367655375E-3</c:v>
                </c:pt>
                <c:pt idx="7899">
                  <c:v>-3.9817257064543865E-3</c:v>
                </c:pt>
                <c:pt idx="7900">
                  <c:v>-3.8445446779999917E-3</c:v>
                </c:pt>
                <c:pt idx="7901">
                  <c:v>-3.6973640513604097E-3</c:v>
                </c:pt>
                <c:pt idx="7902">
                  <c:v>-3.5601838264936111E-3</c:v>
                </c:pt>
                <c:pt idx="7903">
                  <c:v>-3.423004003357676E-3</c:v>
                </c:pt>
                <c:pt idx="7904">
                  <c:v>-3.2758245819105593E-3</c:v>
                </c:pt>
                <c:pt idx="7905">
                  <c:v>-3.1386455621102431E-3</c:v>
                </c:pt>
                <c:pt idx="7906">
                  <c:v>-2.9914669439148334E-3</c:v>
                </c:pt>
                <c:pt idx="7907">
                  <c:v>-2.8542887272823198E-3</c:v>
                </c:pt>
                <c:pt idx="7908">
                  <c:v>-2.7071109121706051E-3</c:v>
                </c:pt>
                <c:pt idx="7909">
                  <c:v>-2.5699334985378117E-3</c:v>
                </c:pt>
                <c:pt idx="7910">
                  <c:v>-2.4227564863419648E-3</c:v>
                </c:pt>
                <c:pt idx="7911">
                  <c:v>-2.2855798755410635E-3</c:v>
                </c:pt>
                <c:pt idx="7912">
                  <c:v>-2.1484036660930632E-3</c:v>
                </c:pt>
                <c:pt idx="7913">
                  <c:v>-2.0012278579560065E-3</c:v>
                </c:pt>
                <c:pt idx="7914">
                  <c:v>-1.864052451087856E-3</c:v>
                </c:pt>
                <c:pt idx="7915">
                  <c:v>-1.7168774454467543E-3</c:v>
                </c:pt>
                <c:pt idx="7916">
                  <c:v>-1.5797028409905798E-3</c:v>
                </c:pt>
                <c:pt idx="7917">
                  <c:v>-1.4325286376773994E-3</c:v>
                </c:pt>
                <c:pt idx="7918">
                  <c:v>-1.2953548354652821E-3</c:v>
                </c:pt>
                <c:pt idx="7919">
                  <c:v>-1.1481814343121503E-3</c:v>
                </c:pt>
                <c:pt idx="7920">
                  <c:v>-1.0010084341760068E-3</c:v>
                </c:pt>
                <c:pt idx="7921">
                  <c:v>-8.5383583501491534E-4</c:v>
                </c:pt>
                <c:pt idx="7922">
                  <c:v>-6.9666363678688834E-4</c:v>
                </c:pt>
                <c:pt idx="7923">
                  <c:v>-5.4949183944988747E-4</c:v>
                </c:pt>
                <c:pt idx="7924">
                  <c:v>-4.0232044296203983E-4</c:v>
                </c:pt>
                <c:pt idx="7925">
                  <c:v>-2.5514944728125227E-4</c:v>
                </c:pt>
                <c:pt idx="7926">
                  <c:v>-1.0797885236554884E-4</c:v>
                </c:pt>
                <c:pt idx="7927">
                  <c:v>3.9191341827033223E-5</c:v>
                </c:pt>
                <c:pt idx="7928">
                  <c:v>1.6636113533854971E-4</c:v>
                </c:pt>
                <c:pt idx="7929">
                  <c:v>2.6353052821084891E-4</c:v>
                </c:pt>
                <c:pt idx="7930">
                  <c:v>3.6069952048600989E-4</c:v>
                </c:pt>
                <c:pt idx="7931">
                  <c:v>4.5786811220602773E-4</c:v>
                </c:pt>
                <c:pt idx="7932">
                  <c:v>5.6503630341290091E-4</c:v>
                </c:pt>
                <c:pt idx="7933">
                  <c:v>6.6220409414852188E-4</c:v>
                </c:pt>
                <c:pt idx="7934">
                  <c:v>7.5937148445498503E-4</c:v>
                </c:pt>
                <c:pt idx="7935">
                  <c:v>8.5653847437425267E-4</c:v>
                </c:pt>
                <c:pt idx="7936">
                  <c:v>9.5370506394829935E-4</c:v>
                </c:pt>
                <c:pt idx="7937">
                  <c:v>1.0508712532191198E-3</c:v>
                </c:pt>
                <c:pt idx="7938">
                  <c:v>1.1380370422287155E-3</c:v>
                </c:pt>
                <c:pt idx="7939">
                  <c:v>1.2052024310189881E-3</c:v>
                </c:pt>
                <c:pt idx="7940">
                  <c:v>1.2623674196320421E-3</c:v>
                </c:pt>
                <c:pt idx="7941">
                  <c:v>1.3295320081097861E-3</c:v>
                </c:pt>
                <c:pt idx="7942">
                  <c:v>1.3866961964942581E-3</c:v>
                </c:pt>
                <c:pt idx="7943">
                  <c:v>1.4538599848274161E-3</c:v>
                </c:pt>
                <c:pt idx="7944">
                  <c:v>1.5110233731512601E-3</c:v>
                </c:pt>
                <c:pt idx="7945">
                  <c:v>1.578186361507739E-3</c:v>
                </c:pt>
                <c:pt idx="7946">
                  <c:v>1.6353489499389567E-3</c:v>
                </c:pt>
                <c:pt idx="7947">
                  <c:v>1.7025111384867814E-3</c:v>
                </c:pt>
                <c:pt idx="7948">
                  <c:v>1.7496729271931921E-3</c:v>
                </c:pt>
                <c:pt idx="7949">
                  <c:v>1.7968343161003097E-3</c:v>
                </c:pt>
                <c:pt idx="7950">
                  <c:v>1.8439953052500069E-3</c:v>
                </c:pt>
                <c:pt idx="7951">
                  <c:v>1.8811558946843618E-3</c:v>
                </c:pt>
                <c:pt idx="7952">
                  <c:v>1.9283160844452603E-3</c:v>
                </c:pt>
                <c:pt idx="7953">
                  <c:v>1.97547587457468E-3</c:v>
                </c:pt>
                <c:pt idx="7954">
                  <c:v>2.0126352651146941E-3</c:v>
                </c:pt>
                <c:pt idx="7955">
                  <c:v>2.0597942561073027E-3</c:v>
                </c:pt>
                <c:pt idx="7956">
                  <c:v>2.1069528475943892E-3</c:v>
                </c:pt>
                <c:pt idx="7957">
                  <c:v>2.1441110396180642E-3</c:v>
                </c:pt>
                <c:pt idx="7958">
                  <c:v>2.1712688322201848E-3</c:v>
                </c:pt>
                <c:pt idx="7959">
                  <c:v>2.148426225442921E-3</c:v>
                </c:pt>
                <c:pt idx="7960">
                  <c:v>2.1355832193280244E-3</c:v>
                </c:pt>
                <c:pt idx="7961">
                  <c:v>2.1127398139176392E-3</c:v>
                </c:pt>
                <c:pt idx="7962">
                  <c:v>2.0998960092537267E-3</c:v>
                </c:pt>
                <c:pt idx="7963">
                  <c:v>2.0770518053782883E-3</c:v>
                </c:pt>
                <c:pt idx="7964">
                  <c:v>2.0642072023333269E-3</c:v>
                </c:pt>
                <c:pt idx="7965">
                  <c:v>2.0413622001607692E-3</c:v>
                </c:pt>
                <c:pt idx="7966">
                  <c:v>2.0285167989026816E-3</c:v>
                </c:pt>
                <c:pt idx="7967">
                  <c:v>2.0156709986008936E-3</c:v>
                </c:pt>
                <c:pt idx="7968">
                  <c:v>1.9528247992975645E-3</c:v>
                </c:pt>
                <c:pt idx="7969">
                  <c:v>1.8499782010346077E-3</c:v>
                </c:pt>
                <c:pt idx="7970">
                  <c:v>1.7371312038540199E-3</c:v>
                </c:pt>
                <c:pt idx="7971">
                  <c:v>1.6242838077978167E-3</c:v>
                </c:pt>
                <c:pt idx="7972">
                  <c:v>1.5214360129079396E-3</c:v>
                </c:pt>
                <c:pt idx="7973">
                  <c:v>1.4085878192264076E-3</c:v>
                </c:pt>
                <c:pt idx="7974">
                  <c:v>1.2957392267951839E-3</c:v>
                </c:pt>
                <c:pt idx="7975">
                  <c:v>1.1928902356562548E-3</c:v>
                </c:pt>
                <c:pt idx="7976">
                  <c:v>1.0800408458516541E-3</c:v>
                </c:pt>
                <c:pt idx="7977">
                  <c:v>9.7719105742333223E-4</c:v>
                </c:pt>
                <c:pt idx="7978">
                  <c:v>8.6434087041328811E-4</c:v>
                </c:pt>
                <c:pt idx="7979">
                  <c:v>7.5149028486348811E-4</c:v>
                </c:pt>
                <c:pt idx="7980">
                  <c:v>6.2863930081606017E-4</c:v>
                </c:pt>
                <c:pt idx="7981">
                  <c:v>5.1578791831274938E-4</c:v>
                </c:pt>
                <c:pt idx="7982">
                  <c:v>4.0293613739569894E-4</c:v>
                </c:pt>
                <c:pt idx="7983">
                  <c:v>2.9008395810686816E-4</c:v>
                </c:pt>
                <c:pt idx="7984">
                  <c:v>1.6723138048821597E-4</c:v>
                </c:pt>
                <c:pt idx="7985">
                  <c:v>5.4378404581779035E-5</c:v>
                </c:pt>
                <c:pt idx="7986">
                  <c:v>-5.8474969570482274E-5</c:v>
                </c:pt>
                <c:pt idx="7987">
                  <c:v>-1.7132874192657573E-4</c:v>
                </c:pt>
                <c:pt idx="7988">
                  <c:v>-3.0418291244452278E-4</c:v>
                </c:pt>
                <c:pt idx="7989">
                  <c:v>-4.3703748108234192E-4</c:v>
                </c:pt>
                <c:pt idx="7990">
                  <c:v>-5.7989244779799165E-4</c:v>
                </c:pt>
                <c:pt idx="7991">
                  <c:v>-7.2274781254955134E-4</c:v>
                </c:pt>
                <c:pt idx="7992">
                  <c:v>-8.5560357529500144E-4</c:v>
                </c:pt>
                <c:pt idx="7993">
                  <c:v>-9.9845973599234318E-4</c:v>
                </c:pt>
                <c:pt idx="7994">
                  <c:v>-1.1413162945995425E-3</c:v>
                </c:pt>
                <c:pt idx="7995">
                  <c:v>-1.2741732510747061E-3</c:v>
                </c:pt>
                <c:pt idx="7996">
                  <c:v>-1.4170306053758186E-3</c:v>
                </c:pt>
                <c:pt idx="7997">
                  <c:v>-1.5598883574609035E-3</c:v>
                </c:pt>
                <c:pt idx="7998">
                  <c:v>-1.6827465072879481E-3</c:v>
                </c:pt>
                <c:pt idx="7999">
                  <c:v>-1.785605054814982E-3</c:v>
                </c:pt>
                <c:pt idx="8000">
                  <c:v>-1.8884639999999868E-3</c:v>
                </c:pt>
                <c:pt idx="8001">
                  <c:v>-1.9913233428009713E-3</c:v>
                </c:pt>
                <c:pt idx="8002">
                  <c:v>-2.0941830831759656E-3</c:v>
                </c:pt>
                <c:pt idx="8003">
                  <c:v>-2.1970432210830552E-3</c:v>
                </c:pt>
                <c:pt idx="8004">
                  <c:v>-2.2999037564801718E-3</c:v>
                </c:pt>
                <c:pt idx="8005">
                  <c:v>-2.4027646893252648E-3</c:v>
                </c:pt>
                <c:pt idx="8006">
                  <c:v>-2.5056260195764402E-3</c:v>
                </c:pt>
                <c:pt idx="8007">
                  <c:v>-2.6084877471917291E-3</c:v>
                </c:pt>
                <c:pt idx="8008">
                  <c:v>-2.7413498721290865E-3</c:v>
                </c:pt>
                <c:pt idx="8009">
                  <c:v>-2.9142123943464182E-3</c:v>
                </c:pt>
                <c:pt idx="8010">
                  <c:v>-3.0970753138019392E-3</c:v>
                </c:pt>
                <c:pt idx="8011">
                  <c:v>-3.2699386304536411E-3</c:v>
                </c:pt>
                <c:pt idx="8012">
                  <c:v>-3.4428023442594213E-3</c:v>
                </c:pt>
                <c:pt idx="8013">
                  <c:v>-3.6256664551773876E-3</c:v>
                </c:pt>
                <c:pt idx="8014">
                  <c:v>-3.7985309631654871E-3</c:v>
                </c:pt>
                <c:pt idx="8015">
                  <c:v>-3.9713958681817816E-3</c:v>
                </c:pt>
                <c:pt idx="8016">
                  <c:v>-4.1542611701841934E-3</c:v>
                </c:pt>
                <c:pt idx="8017">
                  <c:v>-4.3271268691307645E-3</c:v>
                </c:pt>
                <c:pt idx="8018">
                  <c:v>-4.4499929649796923E-3</c:v>
                </c:pt>
                <c:pt idx="8019">
                  <c:v>-4.5028594576886904E-3</c:v>
                </c:pt>
                <c:pt idx="8020">
                  <c:v>-4.5657263472159955E-3</c:v>
                </c:pt>
                <c:pt idx="8021">
                  <c:v>-4.6285936335195314E-3</c:v>
                </c:pt>
                <c:pt idx="8022">
                  <c:v>-4.6914613165573334E-3</c:v>
                </c:pt>
                <c:pt idx="8023">
                  <c:v>-4.7443293962873114E-3</c:v>
                </c:pt>
                <c:pt idx="8024">
                  <c:v>-4.8071978726675875E-3</c:v>
                </c:pt>
                <c:pt idx="8025">
                  <c:v>-4.8700667456562114E-3</c:v>
                </c:pt>
                <c:pt idx="8026">
                  <c:v>-4.922936015211099E-3</c:v>
                </c:pt>
                <c:pt idx="8027">
                  <c:v>-4.985805681290382E-3</c:v>
                </c:pt>
                <c:pt idx="8028">
                  <c:v>-4.9286757438519206E-3</c:v>
                </c:pt>
                <c:pt idx="8029">
                  <c:v>-4.7515462028537908E-3</c:v>
                </c:pt>
                <c:pt idx="8030">
                  <c:v>-4.58441705825402E-3</c:v>
                </c:pt>
                <c:pt idx="8031">
                  <c:v>-4.4072883100106522E-3</c:v>
                </c:pt>
                <c:pt idx="8032">
                  <c:v>-4.2401599580814964E-3</c:v>
                </c:pt>
                <c:pt idx="8033">
                  <c:v>-4.0630320024249034E-3</c:v>
                </c:pt>
                <c:pt idx="8034">
                  <c:v>-3.8959044429986212E-3</c:v>
                </c:pt>
                <c:pt idx="8035">
                  <c:v>-3.7187772797607458E-3</c:v>
                </c:pt>
                <c:pt idx="8036">
                  <c:v>-3.5516505126693288E-3</c:v>
                </c:pt>
                <c:pt idx="8037">
                  <c:v>-3.3745241416822916E-3</c:v>
                </c:pt>
                <c:pt idx="8038">
                  <c:v>-3.1473981667577457E-3</c:v>
                </c:pt>
                <c:pt idx="8039">
                  <c:v>-2.8702725878536062E-3</c:v>
                </c:pt>
                <c:pt idx="8040">
                  <c:v>-2.5831474049279866E-3</c:v>
                </c:pt>
                <c:pt idx="8041">
                  <c:v>-2.3060226179388277E-3</c:v>
                </c:pt>
                <c:pt idx="8042">
                  <c:v>-2.0188982268441458E-3</c:v>
                </c:pt>
                <c:pt idx="8043">
                  <c:v>-1.7417742316020168E-3</c:v>
                </c:pt>
                <c:pt idx="8044">
                  <c:v>-1.454650632170374E-3</c:v>
                </c:pt>
                <c:pt idx="8045">
                  <c:v>-1.177527428507251E-3</c:v>
                </c:pt>
                <c:pt idx="8046">
                  <c:v>-8.9040462057070379E-4</c:v>
                </c:pt>
                <c:pt idx="8047">
                  <c:v>-6.132822083186098E-4</c:v>
                </c:pt>
                <c:pt idx="8048">
                  <c:v>-3.8616019170920328E-4</c:v>
                </c:pt>
                <c:pt idx="8049">
                  <c:v>-2.0903857070028945E-4</c:v>
                </c:pt>
                <c:pt idx="8050">
                  <c:v>-3.191734524998792E-5</c:v>
                </c:pt>
                <c:pt idx="8051">
                  <c:v>1.5520348468367652E-4</c:v>
                </c:pt>
                <c:pt idx="8052">
                  <c:v>3.3232391914281295E-4</c:v>
                </c:pt>
                <c:pt idx="8053">
                  <c:v>5.0944395816929233E-4</c:v>
                </c:pt>
                <c:pt idx="8054">
                  <c:v>6.865636018051353E-4</c:v>
                </c:pt>
                <c:pt idx="8055">
                  <c:v>8.6368285009230661E-4</c:v>
                </c:pt>
                <c:pt idx="8056">
                  <c:v>1.0408017030727745E-3</c:v>
                </c:pt>
                <c:pt idx="8057">
                  <c:v>1.2179201607886441E-3</c:v>
                </c:pt>
                <c:pt idx="8058">
                  <c:v>1.3850382232818259E-3</c:v>
                </c:pt>
                <c:pt idx="8059">
                  <c:v>1.5321558905942538E-3</c:v>
                </c:pt>
                <c:pt idx="8060">
                  <c:v>1.6792731627679836E-3</c:v>
                </c:pt>
                <c:pt idx="8061">
                  <c:v>1.8263900398450405E-3</c:v>
                </c:pt>
                <c:pt idx="8062">
                  <c:v>1.9735065218673556E-3</c:v>
                </c:pt>
                <c:pt idx="8063">
                  <c:v>2.1206226088769362E-3</c:v>
                </c:pt>
                <c:pt idx="8064">
                  <c:v>2.2677383009157247E-3</c:v>
                </c:pt>
                <c:pt idx="8065">
                  <c:v>2.4148535980257346E-3</c:v>
                </c:pt>
                <c:pt idx="8066">
                  <c:v>2.5619685002490622E-3</c:v>
                </c:pt>
                <c:pt idx="8067">
                  <c:v>2.709083007627516E-3</c:v>
                </c:pt>
                <c:pt idx="8068">
                  <c:v>2.8061971202031641E-3</c:v>
                </c:pt>
                <c:pt idx="8069">
                  <c:v>2.8533108380180252E-3</c:v>
                </c:pt>
                <c:pt idx="8070">
                  <c:v>2.9004241611140292E-3</c:v>
                </c:pt>
                <c:pt idx="8071">
                  <c:v>2.9575370895332251E-3</c:v>
                </c:pt>
                <c:pt idx="8072">
                  <c:v>3.0046496233175346E-3</c:v>
                </c:pt>
                <c:pt idx="8073">
                  <c:v>3.0517617625090122E-3</c:v>
                </c:pt>
                <c:pt idx="8074">
                  <c:v>3.0988735071495492E-3</c:v>
                </c:pt>
                <c:pt idx="8075">
                  <c:v>3.1559848572812739E-3</c:v>
                </c:pt>
                <c:pt idx="8076">
                  <c:v>3.2030958129460928E-3</c:v>
                </c:pt>
                <c:pt idx="8077">
                  <c:v>3.2502063741859412E-3</c:v>
                </c:pt>
                <c:pt idx="8078">
                  <c:v>3.3273165410429724E-3</c:v>
                </c:pt>
                <c:pt idx="8079">
                  <c:v>3.4244263135589192E-3</c:v>
                </c:pt>
                <c:pt idx="8080">
                  <c:v>3.531535691776071E-3</c:v>
                </c:pt>
                <c:pt idx="8081">
                  <c:v>3.6286446757361852E-3</c:v>
                </c:pt>
                <c:pt idx="8082">
                  <c:v>3.7257532654813006E-3</c:v>
                </c:pt>
                <c:pt idx="8083">
                  <c:v>3.8228614610534284E-3</c:v>
                </c:pt>
                <c:pt idx="8084">
                  <c:v>3.9199692624946412E-3</c:v>
                </c:pt>
                <c:pt idx="8085">
                  <c:v>4.0170766698467775E-3</c:v>
                </c:pt>
                <c:pt idx="8086">
                  <c:v>4.1241836831519274E-3</c:v>
                </c:pt>
                <c:pt idx="8087">
                  <c:v>4.2212903024520737E-3</c:v>
                </c:pt>
                <c:pt idx="8088">
                  <c:v>4.1983965277890556E-3</c:v>
                </c:pt>
                <c:pt idx="8089">
                  <c:v>4.0855023592050463E-3</c:v>
                </c:pt>
                <c:pt idx="8090">
                  <c:v>3.9726077967419896E-3</c:v>
                </c:pt>
                <c:pt idx="8091">
                  <c:v>3.869712840441871E-3</c:v>
                </c:pt>
                <c:pt idx="8092">
                  <c:v>3.7568174903466482E-3</c:v>
                </c:pt>
                <c:pt idx="8093">
                  <c:v>3.6539217464983259E-3</c:v>
                </c:pt>
                <c:pt idx="8094">
                  <c:v>3.5410256089388752E-3</c:v>
                </c:pt>
                <c:pt idx="8095">
                  <c:v>3.4281290777103141E-3</c:v>
                </c:pt>
                <c:pt idx="8096">
                  <c:v>3.3252321528545606E-3</c:v>
                </c:pt>
                <c:pt idx="8097">
                  <c:v>3.2123348344136882E-3</c:v>
                </c:pt>
                <c:pt idx="8098">
                  <c:v>3.1794371224296292E-3</c:v>
                </c:pt>
                <c:pt idx="8099">
                  <c:v>3.1865390169444618E-3</c:v>
                </c:pt>
                <c:pt idx="8100">
                  <c:v>3.193640518000048E-3</c:v>
                </c:pt>
                <c:pt idx="8101">
                  <c:v>3.2007416256384278E-3</c:v>
                </c:pt>
                <c:pt idx="8102">
                  <c:v>3.2078423399016002E-3</c:v>
                </c:pt>
                <c:pt idx="8103">
                  <c:v>3.2149426608315693E-3</c:v>
                </c:pt>
                <c:pt idx="8104">
                  <c:v>3.2220425884702552E-3</c:v>
                </c:pt>
                <c:pt idx="8105">
                  <c:v>3.2291421228597406E-3</c:v>
                </c:pt>
                <c:pt idx="8106">
                  <c:v>3.2362412640420009E-3</c:v>
                </c:pt>
                <c:pt idx="8107">
                  <c:v>3.2433400120589206E-3</c:v>
                </c:pt>
                <c:pt idx="8108">
                  <c:v>3.1904383669525936E-3</c:v>
                </c:pt>
                <c:pt idx="8109">
                  <c:v>3.1075363287650457E-3</c:v>
                </c:pt>
                <c:pt idx="8110">
                  <c:v>3.0246338975380492E-3</c:v>
                </c:pt>
                <c:pt idx="8111">
                  <c:v>2.9317310733137382E-3</c:v>
                </c:pt>
                <c:pt idx="8112">
                  <c:v>2.8488278561341692E-3</c:v>
                </c:pt>
                <c:pt idx="8113">
                  <c:v>2.7659242460412567E-3</c:v>
                </c:pt>
                <c:pt idx="8114">
                  <c:v>2.6830202430769929E-3</c:v>
                </c:pt>
                <c:pt idx="8115">
                  <c:v>2.6001158472833113E-3</c:v>
                </c:pt>
                <c:pt idx="8116">
                  <c:v>2.5172110587022597E-3</c:v>
                </c:pt>
                <c:pt idx="8117">
                  <c:v>2.4243058773757852E-3</c:v>
                </c:pt>
                <c:pt idx="8118">
                  <c:v>2.3714003033459274E-3</c:v>
                </c:pt>
                <c:pt idx="8119">
                  <c:v>2.3384943366546742E-3</c:v>
                </c:pt>
                <c:pt idx="8120">
                  <c:v>2.3055879773439892E-3</c:v>
                </c:pt>
                <c:pt idx="8121">
                  <c:v>2.2726812254558752E-3</c:v>
                </c:pt>
                <c:pt idx="8122">
                  <c:v>2.2297740810323101E-3</c:v>
                </c:pt>
                <c:pt idx="8123">
                  <c:v>2.1968665441153292E-3</c:v>
                </c:pt>
                <c:pt idx="8124">
                  <c:v>2.1639586147467792E-3</c:v>
                </c:pt>
                <c:pt idx="8125">
                  <c:v>2.1210502929687792E-3</c:v>
                </c:pt>
                <c:pt idx="8126">
                  <c:v>2.0881415788233035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734E-3</c:v>
                </c:pt>
                <c:pt idx="8135">
                  <c:v>1.9519455019042405E-3</c:v>
                </c:pt>
                <c:pt idx="8136">
                  <c:v>1.9390328663931207E-3</c:v>
                </c:pt>
                <c:pt idx="8137">
                  <c:v>1.9361198389763669E-3</c:v>
                </c:pt>
                <c:pt idx="8138">
                  <c:v>1.9132064196958998E-3</c:v>
                </c:pt>
                <c:pt idx="8139">
                  <c:v>1.8802926085937784E-3</c:v>
                </c:pt>
                <c:pt idx="8140">
                  <c:v>1.8473784057120382E-3</c:v>
                </c:pt>
                <c:pt idx="8141">
                  <c:v>1.8244638110925884E-3</c:v>
                </c:pt>
                <c:pt idx="8142">
                  <c:v>1.7915488247774549E-3</c:v>
                </c:pt>
                <c:pt idx="8143">
                  <c:v>1.7586334468086362E-3</c:v>
                </c:pt>
                <c:pt idx="8144">
                  <c:v>1.7357176772280491E-3</c:v>
                </c:pt>
                <c:pt idx="8145">
                  <c:v>1.7028015160777681E-3</c:v>
                </c:pt>
                <c:pt idx="8146">
                  <c:v>1.6698849633997438E-3</c:v>
                </c:pt>
                <c:pt idx="8147">
                  <c:v>1.6469680192359461E-3</c:v>
                </c:pt>
                <c:pt idx="8148">
                  <c:v>1.5940506836284276E-3</c:v>
                </c:pt>
                <c:pt idx="8149">
                  <c:v>1.5411329566190901E-3</c:v>
                </c:pt>
                <c:pt idx="8150">
                  <c:v>1.4882148382499849E-3</c:v>
                </c:pt>
                <c:pt idx="8151">
                  <c:v>1.435296328563096E-3</c:v>
                </c:pt>
                <c:pt idx="8152">
                  <c:v>1.3823774276004559E-3</c:v>
                </c:pt>
                <c:pt idx="8153">
                  <c:v>1.3294581354038714E-3</c:v>
                </c:pt>
                <c:pt idx="8154">
                  <c:v>1.2765384520155021E-3</c:v>
                </c:pt>
                <c:pt idx="8155">
                  <c:v>1.2236183774772813E-3</c:v>
                </c:pt>
                <c:pt idx="8156">
                  <c:v>1.1606979118311943E-3</c:v>
                </c:pt>
                <c:pt idx="8157">
                  <c:v>1.1077770551192467E-3</c:v>
                </c:pt>
                <c:pt idx="8158">
                  <c:v>1.0248558073834321E-3</c:v>
                </c:pt>
                <c:pt idx="8159">
                  <c:v>9.3193416866566264E-4</c:v>
                </c:pt>
                <c:pt idx="8160">
                  <c:v>8.2901213900804494E-4</c:v>
                </c:pt>
                <c:pt idx="8161">
                  <c:v>7.3608971845244011E-4</c:v>
                </c:pt>
                <c:pt idx="8162">
                  <c:v>6.4316690704095106E-4</c:v>
                </c:pt>
                <c:pt idx="8163">
                  <c:v>5.4024370481550732E-4</c:v>
                </c:pt>
                <c:pt idx="8164">
                  <c:v>4.473201118180911E-4</c:v>
                </c:pt>
                <c:pt idx="8165">
                  <c:v>3.5439612809071581E-4</c:v>
                </c:pt>
                <c:pt idx="8166">
                  <c:v>2.5147175367545892E-4</c:v>
                </c:pt>
                <c:pt idx="8167">
                  <c:v>1.585469886141444E-4</c:v>
                </c:pt>
                <c:pt idx="8168">
                  <c:v>6.5621832948753524E-5</c:v>
                </c:pt>
                <c:pt idx="8169">
                  <c:v>-2.7303713278581658E-5</c:v>
                </c:pt>
                <c:pt idx="8170">
                  <c:v>-1.2022965002597703E-4</c:v>
                </c:pt>
                <c:pt idx="8171">
                  <c:v>-2.1315597725141301E-4</c:v>
                </c:pt>
                <c:pt idx="8172">
                  <c:v>-2.9608269491288031E-4</c:v>
                </c:pt>
                <c:pt idx="8173">
                  <c:v>-3.8900980296840981E-4</c:v>
                </c:pt>
                <c:pt idx="8174">
                  <c:v>-4.8193730137605605E-4</c:v>
                </c:pt>
                <c:pt idx="8175">
                  <c:v>-5.7486519009375869E-4</c:v>
                </c:pt>
                <c:pt idx="8176">
                  <c:v>-6.5779346907954284E-4</c:v>
                </c:pt>
                <c:pt idx="8177">
                  <c:v>-7.507221382914794E-4</c:v>
                </c:pt>
                <c:pt idx="8178">
                  <c:v>-8.3365119768753152E-4</c:v>
                </c:pt>
                <c:pt idx="8179">
                  <c:v>-9.1658064722572772E-4</c:v>
                </c:pt>
                <c:pt idx="8180">
                  <c:v>-9.8951048686400666E-4</c:v>
                </c:pt>
                <c:pt idx="8181">
                  <c:v>-1.0724407165604321E-3</c:v>
                </c:pt>
                <c:pt idx="8182">
                  <c:v>-1.1453713362731001E-3</c:v>
                </c:pt>
                <c:pt idx="8183">
                  <c:v>-1.228302345959942E-3</c:v>
                </c:pt>
                <c:pt idx="8184">
                  <c:v>-1.3012337455789724E-3</c:v>
                </c:pt>
                <c:pt idx="8185">
                  <c:v>-1.3841655350881983E-3</c:v>
                </c:pt>
                <c:pt idx="8186">
                  <c:v>-1.467097714445698E-3</c:v>
                </c:pt>
                <c:pt idx="8187">
                  <c:v>-1.540030283609384E-3</c:v>
                </c:pt>
                <c:pt idx="8188">
                  <c:v>-1.6029632425373364E-3</c:v>
                </c:pt>
                <c:pt idx="8189">
                  <c:v>-1.6658965911875441E-3</c:v>
                </c:pt>
                <c:pt idx="8190">
                  <c:v>-1.7288303295180222E-3</c:v>
                </c:pt>
                <c:pt idx="8191">
                  <c:v>-1.7917644574867442E-3</c:v>
                </c:pt>
                <c:pt idx="8192">
                  <c:v>-1.8446989750518096E-3</c:v>
                </c:pt>
                <c:pt idx="8193">
                  <c:v>-1.907633882171134E-3</c:v>
                </c:pt>
                <c:pt idx="8194">
                  <c:v>-1.9705691788027969E-3</c:v>
                </c:pt>
                <c:pt idx="8195">
                  <c:v>-2.0235048649047045E-3</c:v>
                </c:pt>
                <c:pt idx="8196">
                  <c:v>-2.0864409404350026E-3</c:v>
                </c:pt>
                <c:pt idx="8197">
                  <c:v>-2.1493774053517197E-3</c:v>
                </c:pt>
                <c:pt idx="8198">
                  <c:v>-2.1623142596128007E-3</c:v>
                </c:pt>
                <c:pt idx="8199">
                  <c:v>-2.1552515031761643E-3</c:v>
                </c:pt>
                <c:pt idx="8200">
                  <c:v>-2.1481891359999851E-3</c:v>
                </c:pt>
                <c:pt idx="8201">
                  <c:v>-2.1411271580422443E-3</c:v>
                </c:pt>
                <c:pt idx="8202">
                  <c:v>-2.1340655692608235E-3</c:v>
                </c:pt>
                <c:pt idx="8203">
                  <c:v>-2.1270043696138292E-3</c:v>
                </c:pt>
                <c:pt idx="8204">
                  <c:v>-2.1199435590593192E-3</c:v>
                </c:pt>
                <c:pt idx="8205">
                  <c:v>-2.1128831375552548E-3</c:v>
                </c:pt>
                <c:pt idx="8206">
                  <c:v>-2.1058231050596352E-3</c:v>
                </c:pt>
                <c:pt idx="8207">
                  <c:v>-2.0987634615305152E-3</c:v>
                </c:pt>
                <c:pt idx="8208">
                  <c:v>-2.0717042069258451E-3</c:v>
                </c:pt>
                <c:pt idx="8209">
                  <c:v>-2.0346453412036503E-3</c:v>
                </c:pt>
                <c:pt idx="8210">
                  <c:v>-2.0075868643219526E-3</c:v>
                </c:pt>
                <c:pt idx="8211">
                  <c:v>-1.9705287762388358E-3</c:v>
                </c:pt>
                <c:pt idx="8212">
                  <c:v>-1.9434710769122424E-3</c:v>
                </c:pt>
                <c:pt idx="8213">
                  <c:v>-1.9164137663001822E-3</c:v>
                </c:pt>
                <c:pt idx="8214">
                  <c:v>-1.8793568443606758E-3</c:v>
                </c:pt>
                <c:pt idx="8215">
                  <c:v>-1.8523003110517571E-3</c:v>
                </c:pt>
                <c:pt idx="8216">
                  <c:v>-1.8152441663313985E-3</c:v>
                </c:pt>
                <c:pt idx="8217">
                  <c:v>-1.7881884101576622E-3</c:v>
                </c:pt>
                <c:pt idx="8218">
                  <c:v>-1.7311330424884253E-3</c:v>
                </c:pt>
                <c:pt idx="8219">
                  <c:v>-1.6740780632819219E-3</c:v>
                </c:pt>
                <c:pt idx="8220">
                  <c:v>-1.6070234724959997E-3</c:v>
                </c:pt>
                <c:pt idx="8221">
                  <c:v>-1.5499692700887135E-3</c:v>
                </c:pt>
                <c:pt idx="8222">
                  <c:v>-1.4829154560180881E-3</c:v>
                </c:pt>
                <c:pt idx="8223">
                  <c:v>-1.4258620302421139E-3</c:v>
                </c:pt>
                <c:pt idx="8224">
                  <c:v>-1.3588089927188221E-3</c:v>
                </c:pt>
                <c:pt idx="8225">
                  <c:v>-1.3017563434062161E-3</c:v>
                </c:pt>
                <c:pt idx="8226">
                  <c:v>-1.2347040822623112E-3</c:v>
                </c:pt>
                <c:pt idx="8227">
                  <c:v>-1.1776522092451303E-3</c:v>
                </c:pt>
                <c:pt idx="8228">
                  <c:v>-1.160600724312687E-3</c:v>
                </c:pt>
                <c:pt idx="8229">
                  <c:v>-1.1635496274229606E-3</c:v>
                </c:pt>
                <c:pt idx="8230">
                  <c:v>-1.1764989185339741E-3</c:v>
                </c:pt>
                <c:pt idx="8231">
                  <c:v>-1.1794485976038072E-3</c:v>
                </c:pt>
                <c:pt idx="8232">
                  <c:v>-1.1823986645903663E-3</c:v>
                </c:pt>
                <c:pt idx="8233">
                  <c:v>-1.1853491194516546E-3</c:v>
                </c:pt>
                <c:pt idx="8234">
                  <c:v>-1.1982999621458045E-3</c:v>
                </c:pt>
                <c:pt idx="8235">
                  <c:v>-1.2012511926307321E-3</c:v>
                </c:pt>
                <c:pt idx="8236">
                  <c:v>-1.2042028108645321E-3</c:v>
                </c:pt>
                <c:pt idx="8237">
                  <c:v>-1.207154816805112E-3</c:v>
                </c:pt>
                <c:pt idx="8238">
                  <c:v>-1.2201072104105221E-3</c:v>
                </c:pt>
                <c:pt idx="8239">
                  <c:v>-1.2330599916388165E-3</c:v>
                </c:pt>
                <c:pt idx="8240">
                  <c:v>-1.2460131604479596E-3</c:v>
                </c:pt>
                <c:pt idx="8241">
                  <c:v>-1.2489667167960021E-3</c:v>
                </c:pt>
                <c:pt idx="8242">
                  <c:v>-1.2619206606409306E-3</c:v>
                </c:pt>
                <c:pt idx="8243">
                  <c:v>-1.2748749919407687E-3</c:v>
                </c:pt>
                <c:pt idx="8244">
                  <c:v>-1.2878297106535539E-3</c:v>
                </c:pt>
                <c:pt idx="8245">
                  <c:v>-1.3007848167372361E-3</c:v>
                </c:pt>
                <c:pt idx="8246">
                  <c:v>-1.3137403101498579E-3</c:v>
                </c:pt>
                <c:pt idx="8247">
                  <c:v>-1.3166961908494257E-3</c:v>
                </c:pt>
                <c:pt idx="8248">
                  <c:v>-1.3396524587939761E-3</c:v>
                </c:pt>
                <c:pt idx="8249">
                  <c:v>-1.3626091139415225E-3</c:v>
                </c:pt>
                <c:pt idx="8250">
                  <c:v>-1.3855661562500181E-3</c:v>
                </c:pt>
                <c:pt idx="8251">
                  <c:v>-1.4085235856775291E-3</c:v>
                </c:pt>
                <c:pt idx="8252">
                  <c:v>-1.4314814021820219E-3</c:v>
                </c:pt>
                <c:pt idx="8253">
                  <c:v>-1.4644396057215125E-3</c:v>
                </c:pt>
                <c:pt idx="8254">
                  <c:v>-1.4873981962541239E-3</c:v>
                </c:pt>
                <c:pt idx="8255">
                  <c:v>-1.5103571737377286E-3</c:v>
                </c:pt>
                <c:pt idx="8256">
                  <c:v>-1.5333165381304081E-3</c:v>
                </c:pt>
                <c:pt idx="8257">
                  <c:v>-1.556276289390174E-3</c:v>
                </c:pt>
                <c:pt idx="8258">
                  <c:v>-1.6092364274750161E-3</c:v>
                </c:pt>
                <c:pt idx="8259">
                  <c:v>-1.67219695234297E-3</c:v>
                </c:pt>
                <c:pt idx="8260">
                  <c:v>-1.7251578639520143E-3</c:v>
                </c:pt>
                <c:pt idx="8261">
                  <c:v>-1.7881191622601633E-3</c:v>
                </c:pt>
                <c:pt idx="8262">
                  <c:v>-1.8510808472254341E-3</c:v>
                </c:pt>
                <c:pt idx="8263">
                  <c:v>-1.9040429188059327E-3</c:v>
                </c:pt>
                <c:pt idx="8264">
                  <c:v>-1.9670053769594883E-3</c:v>
                </c:pt>
                <c:pt idx="8265">
                  <c:v>-2.0299682216442516E-3</c:v>
                </c:pt>
                <c:pt idx="8266">
                  <c:v>-2.0929314528181642E-3</c:v>
                </c:pt>
                <c:pt idx="8267">
                  <c:v>-2.1458950704392752E-3</c:v>
                </c:pt>
                <c:pt idx="8268">
                  <c:v>-2.2088590744656082E-3</c:v>
                </c:pt>
                <c:pt idx="8269">
                  <c:v>-2.2618234648552082E-3</c:v>
                </c:pt>
                <c:pt idx="8270">
                  <c:v>-2.314788241565992E-3</c:v>
                </c:pt>
                <c:pt idx="8271">
                  <c:v>-2.3677534045559792E-3</c:v>
                </c:pt>
                <c:pt idx="8272">
                  <c:v>-2.420718953783263E-3</c:v>
                </c:pt>
                <c:pt idx="8273">
                  <c:v>-2.4736848892058239E-3</c:v>
                </c:pt>
                <c:pt idx="8274">
                  <c:v>-2.5266512107816452E-3</c:v>
                </c:pt>
                <c:pt idx="8275">
                  <c:v>-2.5796179184687518E-3</c:v>
                </c:pt>
                <c:pt idx="8276">
                  <c:v>-2.6325850122251352E-3</c:v>
                </c:pt>
                <c:pt idx="8277">
                  <c:v>-2.6955524920088667E-3</c:v>
                </c:pt>
                <c:pt idx="8278">
                  <c:v>-2.7285203577779526E-3</c:v>
                </c:pt>
                <c:pt idx="8279">
                  <c:v>-2.7614886094903092E-3</c:v>
                </c:pt>
                <c:pt idx="8280">
                  <c:v>-2.8044572471039807E-3</c:v>
                </c:pt>
                <c:pt idx="8281">
                  <c:v>-2.8374262705770296E-3</c:v>
                </c:pt>
                <c:pt idx="8282">
                  <c:v>-2.8703956798675012E-3</c:v>
                </c:pt>
                <c:pt idx="8283">
                  <c:v>-2.9033654749333992E-3</c:v>
                </c:pt>
                <c:pt idx="8284">
                  <c:v>-2.9463356557325958E-3</c:v>
                </c:pt>
                <c:pt idx="8285">
                  <c:v>-2.9793062222232282E-3</c:v>
                </c:pt>
                <c:pt idx="8286">
                  <c:v>-3.0122771743632537E-3</c:v>
                </c:pt>
                <c:pt idx="8287">
                  <c:v>-3.0552485121108077E-3</c:v>
                </c:pt>
                <c:pt idx="8288">
                  <c:v>-3.0982202354237209E-3</c:v>
                </c:pt>
                <c:pt idx="8289">
                  <c:v>-3.141192344260186E-3</c:v>
                </c:pt>
                <c:pt idx="8290">
                  <c:v>-3.1941648385780098E-3</c:v>
                </c:pt>
                <c:pt idx="8291">
                  <c:v>-3.2371377183354152E-3</c:v>
                </c:pt>
                <c:pt idx="8292">
                  <c:v>-3.2901109834901502E-3</c:v>
                </c:pt>
                <c:pt idx="8293">
                  <c:v>-3.3330846340005049E-3</c:v>
                </c:pt>
                <c:pt idx="8294">
                  <c:v>-3.38605866982436E-3</c:v>
                </c:pt>
                <c:pt idx="8295">
                  <c:v>-3.4290330909197211E-3</c:v>
                </c:pt>
                <c:pt idx="8296">
                  <c:v>-3.4820078972446602E-3</c:v>
                </c:pt>
                <c:pt idx="8297">
                  <c:v>-3.524983088757185E-3</c:v>
                </c:pt>
                <c:pt idx="8298">
                  <c:v>-3.5479586654151652E-3</c:v>
                </c:pt>
                <c:pt idx="8299">
                  <c:v>-3.5709346271768309E-3</c:v>
                </c:pt>
                <c:pt idx="8300">
                  <c:v>-3.5839109740000118E-3</c:v>
                </c:pt>
                <c:pt idx="8301">
                  <c:v>-3.6068877058428278E-3</c:v>
                </c:pt>
                <c:pt idx="8302">
                  <c:v>-3.619864822663188E-3</c:v>
                </c:pt>
                <c:pt idx="8303">
                  <c:v>-3.6428423244192387E-3</c:v>
                </c:pt>
                <c:pt idx="8304">
                  <c:v>-3.6558202110689615E-3</c:v>
                </c:pt>
                <c:pt idx="8305">
                  <c:v>-3.6687984825702815E-3</c:v>
                </c:pt>
                <c:pt idx="8306">
                  <c:v>-3.6917771388812648E-3</c:v>
                </c:pt>
                <c:pt idx="8307">
                  <c:v>-3.7047561799598851E-3</c:v>
                </c:pt>
                <c:pt idx="8308">
                  <c:v>-3.7077356057642311E-3</c:v>
                </c:pt>
                <c:pt idx="8309">
                  <c:v>-3.7107154162522092E-3</c:v>
                </c:pt>
                <c:pt idx="8310">
                  <c:v>-3.7036956113819849E-3</c:v>
                </c:pt>
                <c:pt idx="8311">
                  <c:v>-3.7066761911114252E-3</c:v>
                </c:pt>
                <c:pt idx="8312">
                  <c:v>-3.7096571553986292E-3</c:v>
                </c:pt>
                <c:pt idx="8313">
                  <c:v>-3.7026385042015675E-3</c:v>
                </c:pt>
                <c:pt idx="8314">
                  <c:v>-3.7056202374782252E-3</c:v>
                </c:pt>
                <c:pt idx="8315">
                  <c:v>-3.6986023551867091E-3</c:v>
                </c:pt>
                <c:pt idx="8316">
                  <c:v>-3.7015848572849895E-3</c:v>
                </c:pt>
                <c:pt idx="8317">
                  <c:v>-3.7045677437310552E-3</c:v>
                </c:pt>
                <c:pt idx="8318">
                  <c:v>-3.637551014482869E-3</c:v>
                </c:pt>
                <c:pt idx="8319">
                  <c:v>-3.5705346694985193E-3</c:v>
                </c:pt>
                <c:pt idx="8320">
                  <c:v>-3.5035187087360644E-3</c:v>
                </c:pt>
                <c:pt idx="8321">
                  <c:v>-3.4365031321533512E-3</c:v>
                </c:pt>
                <c:pt idx="8322">
                  <c:v>-3.369487939708482E-3</c:v>
                </c:pt>
                <c:pt idx="8323">
                  <c:v>-3.3024731313594791E-3</c:v>
                </c:pt>
                <c:pt idx="8324">
                  <c:v>-3.2354587070643802E-3</c:v>
                </c:pt>
                <c:pt idx="8325">
                  <c:v>-3.1584446667812052E-3</c:v>
                </c:pt>
                <c:pt idx="8326">
                  <c:v>-3.0914310104679398E-3</c:v>
                </c:pt>
                <c:pt idx="8327">
                  <c:v>-3.0244177380826026E-3</c:v>
                </c:pt>
                <c:pt idx="8328">
                  <c:v>-3.0074048495831052E-3</c:v>
                </c:pt>
                <c:pt idx="8329">
                  <c:v>-2.980392344927561E-3</c:v>
                </c:pt>
                <c:pt idx="8330">
                  <c:v>-2.9633802240739914E-3</c:v>
                </c:pt>
                <c:pt idx="8331">
                  <c:v>-2.9463684869803592E-3</c:v>
                </c:pt>
                <c:pt idx="8332">
                  <c:v>-2.9293571336047037E-3</c:v>
                </c:pt>
                <c:pt idx="8333">
                  <c:v>-2.902346163905084E-3</c:v>
                </c:pt>
                <c:pt idx="8334">
                  <c:v>-2.8853355778394305E-3</c:v>
                </c:pt>
                <c:pt idx="8335">
                  <c:v>-2.8683253753657811E-3</c:v>
                </c:pt>
                <c:pt idx="8336">
                  <c:v>-2.8513155564421412E-3</c:v>
                </c:pt>
                <c:pt idx="8337">
                  <c:v>-2.8343061210264792E-3</c:v>
                </c:pt>
                <c:pt idx="8338">
                  <c:v>-2.847297069076939E-3</c:v>
                </c:pt>
                <c:pt idx="8339">
                  <c:v>-2.8602884005513992E-3</c:v>
                </c:pt>
                <c:pt idx="8340">
                  <c:v>-2.8832801154079967E-3</c:v>
                </c:pt>
                <c:pt idx="8341">
                  <c:v>-2.8962722136046067E-3</c:v>
                </c:pt>
                <c:pt idx="8342">
                  <c:v>-2.9092646950993352E-3</c:v>
                </c:pt>
                <c:pt idx="8343">
                  <c:v>-2.9322575598501599E-3</c:v>
                </c:pt>
                <c:pt idx="8344">
                  <c:v>-2.9452508078151602E-3</c:v>
                </c:pt>
                <c:pt idx="8345">
                  <c:v>-2.9682444389522492E-3</c:v>
                </c:pt>
                <c:pt idx="8346">
                  <c:v>-2.9812384532194591E-3</c:v>
                </c:pt>
                <c:pt idx="8347">
                  <c:v>-3.0042328505748652E-3</c:v>
                </c:pt>
                <c:pt idx="8348">
                  <c:v>-3.1472276309764177E-3</c:v>
                </c:pt>
                <c:pt idx="8349">
                  <c:v>-3.3102227943821202E-3</c:v>
                </c:pt>
                <c:pt idx="8350">
                  <c:v>-3.4632183407500247E-3</c:v>
                </c:pt>
                <c:pt idx="8351">
                  <c:v>-3.626214270038165E-3</c:v>
                </c:pt>
                <c:pt idx="8352">
                  <c:v>-3.7792105822044017E-3</c:v>
                </c:pt>
                <c:pt idx="8353">
                  <c:v>-3.9422072772069281E-3</c:v>
                </c:pt>
                <c:pt idx="8354">
                  <c:v>-4.095204355003712E-3</c:v>
                </c:pt>
                <c:pt idx="8355">
                  <c:v>-4.2582018155527899E-3</c:v>
                </c:pt>
                <c:pt idx="8356">
                  <c:v>-4.4111996588120416E-3</c:v>
                </c:pt>
                <c:pt idx="8357">
                  <c:v>-4.5741978847395814E-3</c:v>
                </c:pt>
                <c:pt idx="8358">
                  <c:v>-4.7371964932935006E-3</c:v>
                </c:pt>
                <c:pt idx="8359">
                  <c:v>-4.9101954844315817E-3</c:v>
                </c:pt>
                <c:pt idx="8360">
                  <c:v>-5.0831948581120095E-3</c:v>
                </c:pt>
                <c:pt idx="8361">
                  <c:v>-5.2561946142927534E-3</c:v>
                </c:pt>
                <c:pt idx="8362">
                  <c:v>-5.4191947529318848E-3</c:v>
                </c:pt>
                <c:pt idx="8363">
                  <c:v>-5.5921952739872985E-3</c:v>
                </c:pt>
                <c:pt idx="8364">
                  <c:v>-5.7651961774170795E-3</c:v>
                </c:pt>
                <c:pt idx="8365">
                  <c:v>-5.9281974631792723E-3</c:v>
                </c:pt>
                <c:pt idx="8366">
                  <c:v>-6.1011991312317632E-3</c:v>
                </c:pt>
                <c:pt idx="8367">
                  <c:v>-6.2742011815327594E-3</c:v>
                </c:pt>
                <c:pt idx="8368">
                  <c:v>-6.4672036140400709E-3</c:v>
                </c:pt>
                <c:pt idx="8369">
                  <c:v>-6.6602064287117901E-3</c:v>
                </c:pt>
                <c:pt idx="8370">
                  <c:v>-6.8532096255059533E-3</c:v>
                </c:pt>
                <c:pt idx="8371">
                  <c:v>-7.0462132043806556E-3</c:v>
                </c:pt>
                <c:pt idx="8372">
                  <c:v>-7.2492171652937705E-3</c:v>
                </c:pt>
                <c:pt idx="8373">
                  <c:v>-7.4422215082032761E-3</c:v>
                </c:pt>
                <c:pt idx="8374">
                  <c:v>-7.6352262330672514E-3</c:v>
                </c:pt>
                <c:pt idx="8375">
                  <c:v>-7.8282313398437414E-3</c:v>
                </c:pt>
                <c:pt idx="8376">
                  <c:v>-8.0212368284907527E-3</c:v>
                </c:pt>
                <c:pt idx="8377">
                  <c:v>-8.2142426989662912E-3</c:v>
                </c:pt>
                <c:pt idx="8378">
                  <c:v>-8.3572489512283941E-3</c:v>
                </c:pt>
                <c:pt idx="8379">
                  <c:v>-8.5002555852349004E-3</c:v>
                </c:pt>
                <c:pt idx="8380">
                  <c:v>-8.6432626009440017E-3</c:v>
                </c:pt>
                <c:pt idx="8381">
                  <c:v>-8.7762699983136294E-3</c:v>
                </c:pt>
                <c:pt idx="8382">
                  <c:v>-8.9192777773019205E-3</c:v>
                </c:pt>
                <c:pt idx="8383">
                  <c:v>-9.0622859378668152E-3</c:v>
                </c:pt>
                <c:pt idx="8384">
                  <c:v>-9.1952944799662383E-3</c:v>
                </c:pt>
                <c:pt idx="8385">
                  <c:v>-9.3383034035582329E-3</c:v>
                </c:pt>
                <c:pt idx="8386">
                  <c:v>-9.4813127086009266E-3</c:v>
                </c:pt>
                <c:pt idx="8387">
                  <c:v>-9.6143223950522216E-3</c:v>
                </c:pt>
                <c:pt idx="8388">
                  <c:v>-9.6673324628701318E-3</c:v>
                </c:pt>
                <c:pt idx="8389">
                  <c:v>-9.710342912012726E-3</c:v>
                </c:pt>
                <c:pt idx="8390">
                  <c:v>-9.7633537424379729E-3</c:v>
                </c:pt>
                <c:pt idx="8391">
                  <c:v>-9.8063649541040351E-3</c:v>
                </c:pt>
                <c:pt idx="8392">
                  <c:v>-9.8593765469686661E-3</c:v>
                </c:pt>
                <c:pt idx="8393">
                  <c:v>-9.9023885209900027E-3</c:v>
                </c:pt>
                <c:pt idx="8394">
                  <c:v>-9.9554008761261314E-3</c:v>
                </c:pt>
                <c:pt idx="8395">
                  <c:v>-9.9984136123347708E-3</c:v>
                </c:pt>
                <c:pt idx="8396">
                  <c:v>-1.0051426729574237E-2</c:v>
                </c:pt>
                <c:pt idx="8397">
                  <c:v>-1.0094440227802509E-2</c:v>
                </c:pt>
                <c:pt idx="8398">
                  <c:v>-1.0047454106977521E-2</c:v>
                </c:pt>
                <c:pt idx="8399">
                  <c:v>-9.9904683670573868E-3</c:v>
                </c:pt>
                <c:pt idx="8400">
                  <c:v>-9.9334830080000779E-3</c:v>
                </c:pt>
                <c:pt idx="8401">
                  <c:v>-9.8764980297635085E-3</c:v>
                </c:pt>
                <c:pt idx="8402">
                  <c:v>-9.8195134323057001E-3</c:v>
                </c:pt>
                <c:pt idx="8403">
                  <c:v>-9.7625292155847782E-3</c:v>
                </c:pt>
                <c:pt idx="8404">
                  <c:v>-9.7055453795585767E-3</c:v>
                </c:pt>
                <c:pt idx="8405">
                  <c:v>-9.648561924185256E-3</c:v>
                </c:pt>
                <c:pt idx="8406">
                  <c:v>-9.6015788494228094E-3</c:v>
                </c:pt>
                <c:pt idx="8407">
                  <c:v>-9.5445961552293804E-3</c:v>
                </c:pt>
                <c:pt idx="8408">
                  <c:v>-9.4576138415627068E-3</c:v>
                </c:pt>
                <c:pt idx="8409">
                  <c:v>-9.3806319083808813E-3</c:v>
                </c:pt>
                <c:pt idx="8410">
                  <c:v>-9.3036503556421166E-3</c:v>
                </c:pt>
                <c:pt idx="8411">
                  <c:v>-9.2166691833040215E-3</c:v>
                </c:pt>
                <c:pt idx="8412">
                  <c:v>-9.1396883913250227E-3</c:v>
                </c:pt>
                <c:pt idx="8413">
                  <c:v>-9.0627079796630934E-3</c:v>
                </c:pt>
                <c:pt idx="8414">
                  <c:v>-8.9757279482758703E-3</c:v>
                </c:pt>
                <c:pt idx="8415">
                  <c:v>-8.8987482971217679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834E-3</c:v>
                </c:pt>
                <c:pt idx="8428">
                  <c:v>-7.9580474142135621E-3</c:v>
                </c:pt>
                <c:pt idx="8429">
                  <c:v>-7.9810730819122443E-3</c:v>
                </c:pt>
                <c:pt idx="8430">
                  <c:v>-8.0040991292140203E-3</c:v>
                </c:pt>
                <c:pt idx="8431">
                  <c:v>-8.0371255560769701E-3</c:v>
                </c:pt>
                <c:pt idx="8432">
                  <c:v>-8.0601523624591366E-3</c:v>
                </c:pt>
                <c:pt idx="8433">
                  <c:v>-8.0831795483184508E-3</c:v>
                </c:pt>
                <c:pt idx="8434">
                  <c:v>-8.1062071136130207E-3</c:v>
                </c:pt>
                <c:pt idx="8435">
                  <c:v>-8.1292350583007707E-3</c:v>
                </c:pt>
                <c:pt idx="8436">
                  <c:v>-8.1522633823397205E-3</c:v>
                </c:pt>
                <c:pt idx="8437">
                  <c:v>-8.1752920856880146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353E-3</c:v>
                </c:pt>
                <c:pt idx="8446">
                  <c:v>-8.2725674778091583E-3</c:v>
                </c:pt>
                <c:pt idx="8447">
                  <c:v>-8.2955999719403293E-3</c:v>
                </c:pt>
                <c:pt idx="8448">
                  <c:v>-8.3886328449188259E-3</c:v>
                </c:pt>
                <c:pt idx="8449">
                  <c:v>-8.4816660967027852E-3</c:v>
                </c:pt>
                <c:pt idx="8450">
                  <c:v>-8.5846997272500166E-3</c:v>
                </c:pt>
                <c:pt idx="8451">
                  <c:v>-8.6777337365187227E-3</c:v>
                </c:pt>
                <c:pt idx="8452">
                  <c:v>-8.7807681244667646E-3</c:v>
                </c:pt>
                <c:pt idx="8453">
                  <c:v>-8.8738028910524108E-3</c:v>
                </c:pt>
                <c:pt idx="8454">
                  <c:v>-8.966838036233396E-3</c:v>
                </c:pt>
                <c:pt idx="8455">
                  <c:v>-9.0698735599678022E-3</c:v>
                </c:pt>
                <c:pt idx="8456">
                  <c:v>-9.1629094622135698E-3</c:v>
                </c:pt>
                <c:pt idx="8457">
                  <c:v>-9.2559457429289768E-3</c:v>
                </c:pt>
                <c:pt idx="8458">
                  <c:v>-9.3489824020718017E-3</c:v>
                </c:pt>
                <c:pt idx="8459">
                  <c:v>-9.4320194396001547E-3</c:v>
                </c:pt>
                <c:pt idx="8460">
                  <c:v>-9.5150568554720882E-3</c:v>
                </c:pt>
                <c:pt idx="8461">
                  <c:v>-9.5980946496454066E-3</c:v>
                </c:pt>
                <c:pt idx="8462">
                  <c:v>-9.6811328220783067E-3</c:v>
                </c:pt>
                <c:pt idx="8463">
                  <c:v>-9.7641713727286694E-3</c:v>
                </c:pt>
                <c:pt idx="8464">
                  <c:v>-9.8572103015547047E-3</c:v>
                </c:pt>
                <c:pt idx="8465">
                  <c:v>-9.9402496085142268E-3</c:v>
                </c:pt>
                <c:pt idx="8466">
                  <c:v>-1.0023289293565454E-2</c:v>
                </c:pt>
                <c:pt idx="8467">
                  <c:v>-1.0106329356666196E-2</c:v>
                </c:pt>
                <c:pt idx="8468">
                  <c:v>-1.0179369797774424E-2</c:v>
                </c:pt>
                <c:pt idx="8469">
                  <c:v>-1.02524106168484E-2</c:v>
                </c:pt>
                <c:pt idx="8470">
                  <c:v>-1.0325451813845981E-2</c:v>
                </c:pt>
                <c:pt idx="8471">
                  <c:v>-1.0398493388725175E-2</c:v>
                </c:pt>
                <c:pt idx="8472">
                  <c:v>-1.0471535341444085E-2</c:v>
                </c:pt>
                <c:pt idx="8473">
                  <c:v>-1.0544577671960738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402E-2</c:v>
                </c:pt>
                <c:pt idx="8483">
                  <c:v>-1.1525021746760369E-2</c:v>
                </c:pt>
                <c:pt idx="8484">
                  <c:v>-1.16380682302798E-2</c:v>
                </c:pt>
                <c:pt idx="8485">
                  <c:v>-1.17611150910933E-2</c:v>
                </c:pt>
                <c:pt idx="8486">
                  <c:v>-1.1874162329158481E-2</c:v>
                </c:pt>
                <c:pt idx="8487">
                  <c:v>-1.1987209944433669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92E-2</c:v>
                </c:pt>
                <c:pt idx="8503">
                  <c:v>-1.2856023055110051E-2</c:v>
                </c:pt>
                <c:pt idx="8504">
                  <c:v>-1.2889077076528121E-2</c:v>
                </c:pt>
                <c:pt idx="8505">
                  <c:v>-1.293213147440026E-2</c:v>
                </c:pt>
                <c:pt idx="8506">
                  <c:v>-1.296518624868455E-2</c:v>
                </c:pt>
                <c:pt idx="8507">
                  <c:v>-1.2988241399338721E-2</c:v>
                </c:pt>
                <c:pt idx="8508">
                  <c:v>-1.2951296926320919E-2</c:v>
                </c:pt>
                <c:pt idx="8509">
                  <c:v>-1.2914352829589415E-2</c:v>
                </c:pt>
                <c:pt idx="8510">
                  <c:v>-1.2877409109101959E-2</c:v>
                </c:pt>
                <c:pt idx="8511">
                  <c:v>-1.2840465764816711E-2</c:v>
                </c:pt>
                <c:pt idx="8512">
                  <c:v>-1.2803522796691421E-2</c:v>
                </c:pt>
                <c:pt idx="8513">
                  <c:v>-1.2766580204684436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93E-2</c:v>
                </c:pt>
                <c:pt idx="8522">
                  <c:v>-1.1574113795009345E-2</c:v>
                </c:pt>
                <c:pt idx="8523">
                  <c:v>-1.1377174961874351E-2</c:v>
                </c:pt>
                <c:pt idx="8524">
                  <c:v>-1.1170236504395576E-2</c:v>
                </c:pt>
                <c:pt idx="8525">
                  <c:v>-1.0973298422531218E-2</c:v>
                </c:pt>
                <c:pt idx="8526">
                  <c:v>-1.0766360716239121E-2</c:v>
                </c:pt>
                <c:pt idx="8527">
                  <c:v>-1.0549423385477423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28E-3</c:v>
                </c:pt>
                <c:pt idx="8536">
                  <c:v>-8.0670043005573767E-3</c:v>
                </c:pt>
                <c:pt idx="8537">
                  <c:v>-7.8100707227893688E-3</c:v>
                </c:pt>
                <c:pt idx="8538">
                  <c:v>-7.6031375200896773E-3</c:v>
                </c:pt>
                <c:pt idx="8539">
                  <c:v>-7.3862046924166574E-3</c:v>
                </c:pt>
                <c:pt idx="8540">
                  <c:v>-7.1792722397279914E-3</c:v>
                </c:pt>
                <c:pt idx="8541">
                  <c:v>-6.9723401619818806E-3</c:v>
                </c:pt>
                <c:pt idx="8542">
                  <c:v>-6.7654084591361524E-3</c:v>
                </c:pt>
                <c:pt idx="8543">
                  <c:v>-6.5584771311489884E-3</c:v>
                </c:pt>
                <c:pt idx="8544">
                  <c:v>-6.3515461779783833E-3</c:v>
                </c:pt>
                <c:pt idx="8545">
                  <c:v>-6.1346155995822323E-3</c:v>
                </c:pt>
                <c:pt idx="8546">
                  <c:v>-5.9276853959186618E-3</c:v>
                </c:pt>
                <c:pt idx="8547">
                  <c:v>-5.7007555669456025E-3</c:v>
                </c:pt>
                <c:pt idx="8548">
                  <c:v>-5.3938261126211936E-3</c:v>
                </c:pt>
                <c:pt idx="8549">
                  <c:v>-5.0768970329033419E-3</c:v>
                </c:pt>
                <c:pt idx="8550">
                  <c:v>-4.7599683277500561E-3</c:v>
                </c:pt>
                <c:pt idx="8551">
                  <c:v>-4.4530399971192984E-3</c:v>
                </c:pt>
                <c:pt idx="8552">
                  <c:v>-4.1361120409691724E-3</c:v>
                </c:pt>
                <c:pt idx="8553">
                  <c:v>-3.8291844592576946E-3</c:v>
                </c:pt>
                <c:pt idx="8554">
                  <c:v>-3.5122572519429292E-3</c:v>
                </c:pt>
                <c:pt idx="8555">
                  <c:v>-3.2053304189827488E-3</c:v>
                </c:pt>
                <c:pt idx="8556">
                  <c:v>-2.8884039603352192E-3</c:v>
                </c:pt>
                <c:pt idx="8557">
                  <c:v>-2.6214778759583901E-3</c:v>
                </c:pt>
                <c:pt idx="8558">
                  <c:v>-2.5345521658102221E-3</c:v>
                </c:pt>
                <c:pt idx="8559">
                  <c:v>-2.4476268298487813E-3</c:v>
                </c:pt>
                <c:pt idx="8560">
                  <c:v>-2.3607018680320076E-3</c:v>
                </c:pt>
                <c:pt idx="8561">
                  <c:v>-2.273777280317977E-3</c:v>
                </c:pt>
                <c:pt idx="8562">
                  <c:v>-2.1868530666646346E-3</c:v>
                </c:pt>
                <c:pt idx="8563">
                  <c:v>-2.0999292270300896E-3</c:v>
                </c:pt>
                <c:pt idx="8564">
                  <c:v>-2.0230057613723246E-3</c:v>
                </c:pt>
                <c:pt idx="8565">
                  <c:v>-1.9360826696493061E-3</c:v>
                </c:pt>
                <c:pt idx="8566">
                  <c:v>-1.8491599518190131E-3</c:v>
                </c:pt>
                <c:pt idx="8567">
                  <c:v>-1.742237607839453E-3</c:v>
                </c:pt>
                <c:pt idx="8568">
                  <c:v>-1.5753156376688362E-3</c:v>
                </c:pt>
                <c:pt idx="8569">
                  <c:v>-1.4083940412649978E-3</c:v>
                </c:pt>
                <c:pt idx="8570">
                  <c:v>-1.2414728185859425E-3</c:v>
                </c:pt>
                <c:pt idx="8571">
                  <c:v>-1.0745519695898173E-3</c:v>
                </c:pt>
                <c:pt idx="8572">
                  <c:v>-9.0763149423448244E-4</c:v>
                </c:pt>
                <c:pt idx="8573">
                  <c:v>-7.5071139247801411E-4</c:v>
                </c:pt>
                <c:pt idx="8574">
                  <c:v>-5.837916642784382E-4</c:v>
                </c:pt>
                <c:pt idx="8575">
                  <c:v>-4.1687230959372792E-4</c:v>
                </c:pt>
                <c:pt idx="8576">
                  <c:v>-2.4995332838195815E-4</c:v>
                </c:pt>
                <c:pt idx="8577">
                  <c:v>-1.0303472060108183E-4</c:v>
                </c:pt>
                <c:pt idx="8578">
                  <c:v>-6.1164862091012129E-6</c:v>
                </c:pt>
                <c:pt idx="8579">
                  <c:v>8.0801374835903772E-5</c:v>
                </c:pt>
                <c:pt idx="8580">
                  <c:v>1.7771886257597744E-4</c:v>
                </c:pt>
                <c:pt idx="8581">
                  <c:v>2.6463597705312031E-4</c:v>
                </c:pt>
                <c:pt idx="8582">
                  <c:v>3.6155271830931596E-4</c:v>
                </c:pt>
                <c:pt idx="8583">
                  <c:v>4.5846908638647114E-4</c:v>
                </c:pt>
                <c:pt idx="8584">
                  <c:v>5.453850813266492E-4</c:v>
                </c:pt>
                <c:pt idx="8585">
                  <c:v>6.4230070317178724E-4</c:v>
                </c:pt>
                <c:pt idx="8586">
                  <c:v>7.2921595196392963E-4</c:v>
                </c:pt>
                <c:pt idx="8587">
                  <c:v>8.0613082774500043E-4</c:v>
                </c:pt>
                <c:pt idx="8588">
                  <c:v>8.4304533055707027E-4</c:v>
                </c:pt>
                <c:pt idx="8589">
                  <c:v>8.6995946044205645E-4</c:v>
                </c:pt>
                <c:pt idx="8590">
                  <c:v>9.0687321744201805E-4</c:v>
                </c:pt>
                <c:pt idx="8591">
                  <c:v>9.3378660159885562E-4</c:v>
                </c:pt>
                <c:pt idx="8592">
                  <c:v>9.7069961295463258E-4</c:v>
                </c:pt>
                <c:pt idx="8593">
                  <c:v>9.9761225155129904E-4</c:v>
                </c:pt>
                <c:pt idx="8594">
                  <c:v>1.0245245174307915E-3</c:v>
                </c:pt>
                <c:pt idx="8595">
                  <c:v>1.0614364106353025E-3</c:v>
                </c:pt>
                <c:pt idx="8596">
                  <c:v>1.088347931206594E-3</c:v>
                </c:pt>
                <c:pt idx="8597">
                  <c:v>1.1252590791866841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72E-3</c:v>
                </c:pt>
                <c:pt idx="8606">
                  <c:v>1.4074426513339955E-3</c:v>
                </c:pt>
                <c:pt idx="8607">
                  <c:v>1.4343500757119201E-3</c:v>
                </c:pt>
                <c:pt idx="8608">
                  <c:v>1.4412571279605723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322E-3</c:v>
                </c:pt>
                <c:pt idx="8617">
                  <c:v>1.5034038593087801E-3</c:v>
                </c:pt>
                <c:pt idx="8618">
                  <c:v>1.5103071925739481E-3</c:v>
                </c:pt>
                <c:pt idx="8619">
                  <c:v>1.5172101541717049E-3</c:v>
                </c:pt>
                <c:pt idx="8620">
                  <c:v>1.5241127441440021E-3</c:v>
                </c:pt>
                <c:pt idx="8621">
                  <c:v>1.5310149625328581E-3</c:v>
                </c:pt>
                <c:pt idx="8622">
                  <c:v>1.5379168093803141E-3</c:v>
                </c:pt>
                <c:pt idx="8623">
                  <c:v>1.5448182847282554E-3</c:v>
                </c:pt>
                <c:pt idx="8624">
                  <c:v>1.5517193886187841E-3</c:v>
                </c:pt>
                <c:pt idx="8625">
                  <c:v>1.5586201210938001E-3</c:v>
                </c:pt>
                <c:pt idx="8626">
                  <c:v>1.5655204821952429E-3</c:v>
                </c:pt>
                <c:pt idx="8627">
                  <c:v>1.5624204719652925E-3</c:v>
                </c:pt>
                <c:pt idx="8628">
                  <c:v>1.559320090445738E-3</c:v>
                </c:pt>
                <c:pt idx="8629">
                  <c:v>1.5562193376786621E-3</c:v>
                </c:pt>
                <c:pt idx="8630">
                  <c:v>1.5531182137060201E-3</c:v>
                </c:pt>
                <c:pt idx="8631">
                  <c:v>1.5400167185698201E-3</c:v>
                </c:pt>
                <c:pt idx="8632">
                  <c:v>1.5369148523120824E-3</c:v>
                </c:pt>
                <c:pt idx="8633">
                  <c:v>1.5338126149747361E-3</c:v>
                </c:pt>
                <c:pt idx="8634">
                  <c:v>1.5307100065998312E-3</c:v>
                </c:pt>
                <c:pt idx="8635">
                  <c:v>1.5176070272292521E-3</c:v>
                </c:pt>
                <c:pt idx="8636">
                  <c:v>1.5145036769050881E-3</c:v>
                </c:pt>
                <c:pt idx="8637">
                  <c:v>1.5113999556692899E-3</c:v>
                </c:pt>
                <c:pt idx="8638">
                  <c:v>1.518295863563901E-3</c:v>
                </c:pt>
                <c:pt idx="8639">
                  <c:v>1.5151914006307781E-3</c:v>
                </c:pt>
                <c:pt idx="8640">
                  <c:v>1.5120865669120559E-3</c:v>
                </c:pt>
                <c:pt idx="8641">
                  <c:v>1.5189813624495729E-3</c:v>
                </c:pt>
                <c:pt idx="8642">
                  <c:v>1.5158757872854578E-3</c:v>
                </c:pt>
                <c:pt idx="8643">
                  <c:v>1.5227698414616321E-3</c:v>
                </c:pt>
                <c:pt idx="8644">
                  <c:v>1.5196635250200601E-3</c:v>
                </c:pt>
                <c:pt idx="8645">
                  <c:v>1.5165568380027903E-3</c:v>
                </c:pt>
                <c:pt idx="8646">
                  <c:v>1.5234497804517421E-3</c:v>
                </c:pt>
                <c:pt idx="8647">
                  <c:v>1.5303423524089541E-3</c:v>
                </c:pt>
                <c:pt idx="8648">
                  <c:v>1.5572345539164041E-3</c:v>
                </c:pt>
                <c:pt idx="8649">
                  <c:v>1.584126385016094E-3</c:v>
                </c:pt>
                <c:pt idx="8650">
                  <c:v>1.6010178457500205E-3</c:v>
                </c:pt>
                <c:pt idx="8651">
                  <c:v>1.6279089361600869E-3</c:v>
                </c:pt>
                <c:pt idx="8652">
                  <c:v>1.6547996562884248E-3</c:v>
                </c:pt>
                <c:pt idx="8653">
                  <c:v>1.6816900061768871E-3</c:v>
                </c:pt>
                <c:pt idx="8654">
                  <c:v>1.7085799858675161E-3</c:v>
                </c:pt>
                <c:pt idx="8655">
                  <c:v>1.7354695954022719E-3</c:v>
                </c:pt>
                <c:pt idx="8656">
                  <c:v>1.7523588348232111E-3</c:v>
                </c:pt>
                <c:pt idx="8657">
                  <c:v>1.7592477041722509E-3</c:v>
                </c:pt>
                <c:pt idx="8658">
                  <c:v>1.6961362034914149E-3</c:v>
                </c:pt>
                <c:pt idx="8659">
                  <c:v>1.6430243328226513E-3</c:v>
                </c:pt>
                <c:pt idx="8660">
                  <c:v>1.5899120922079899E-3</c:v>
                </c:pt>
                <c:pt idx="8661">
                  <c:v>1.5367994816894437E-3</c:v>
                </c:pt>
                <c:pt idx="8662">
                  <c:v>1.4836865013089261E-3</c:v>
                </c:pt>
                <c:pt idx="8663">
                  <c:v>1.430573151108478E-3</c:v>
                </c:pt>
                <c:pt idx="8664">
                  <c:v>1.3774594311301372E-3</c:v>
                </c:pt>
                <c:pt idx="8665">
                  <c:v>1.3243453414157746E-3</c:v>
                </c:pt>
                <c:pt idx="8666">
                  <c:v>1.2712308820073959E-3</c:v>
                </c:pt>
                <c:pt idx="8667">
                  <c:v>1.1981160529471221E-3</c:v>
                </c:pt>
                <c:pt idx="8668">
                  <c:v>1.0850008542767741E-3</c:v>
                </c:pt>
                <c:pt idx="8669">
                  <c:v>9.7188528603844892E-4</c:v>
                </c:pt>
                <c:pt idx="8670">
                  <c:v>8.6876934827401209E-4</c:v>
                </c:pt>
                <c:pt idx="8671">
                  <c:v>7.5565304102562334E-4</c:v>
                </c:pt>
                <c:pt idx="8672">
                  <c:v>6.4253636433512389E-4</c:v>
                </c:pt>
                <c:pt idx="8673">
                  <c:v>5.3941931824461541E-4</c:v>
                </c:pt>
                <c:pt idx="8674">
                  <c:v>4.2630190279593921E-4</c:v>
                </c:pt>
                <c:pt idx="8675">
                  <c:v>3.2318411803125612E-4</c:v>
                </c:pt>
                <c:pt idx="8676">
                  <c:v>2.100659639924507E-4</c:v>
                </c:pt>
                <c:pt idx="8677">
                  <c:v>2.6947440721542216E-5</c:v>
                </c:pt>
                <c:pt idx="8678">
                  <c:v>-2.8617145173951119E-4</c:v>
                </c:pt>
                <c:pt idx="8679">
                  <c:v>-6.0929071334864303E-4</c:v>
                </c:pt>
                <c:pt idx="8680">
                  <c:v>-9.2241034406401179E-4</c:v>
                </c:pt>
                <c:pt idx="8681">
                  <c:v>-1.2455303438434484E-3</c:v>
                </c:pt>
                <c:pt idx="8682">
                  <c:v>-1.5586507126450781E-3</c:v>
                </c:pt>
                <c:pt idx="8683">
                  <c:v>-1.87177145042694E-3</c:v>
                </c:pt>
                <c:pt idx="8684">
                  <c:v>-2.1948925571470229E-3</c:v>
                </c:pt>
                <c:pt idx="8685">
                  <c:v>-2.5080140327632412E-3</c:v>
                </c:pt>
                <c:pt idx="8686">
                  <c:v>-2.8311358772336592E-3</c:v>
                </c:pt>
                <c:pt idx="8687">
                  <c:v>-3.1242580905163652E-3</c:v>
                </c:pt>
                <c:pt idx="8688">
                  <c:v>-3.3873806725693641E-3</c:v>
                </c:pt>
                <c:pt idx="8689">
                  <c:v>-3.6505036233505411E-3</c:v>
                </c:pt>
                <c:pt idx="8690">
                  <c:v>-3.9136269428180015E-3</c:v>
                </c:pt>
                <c:pt idx="8691">
                  <c:v>-4.1667506309297497E-3</c:v>
                </c:pt>
                <c:pt idx="8692">
                  <c:v>-4.4298746876437834E-3</c:v>
                </c:pt>
                <c:pt idx="8693">
                  <c:v>-4.6929991129181434E-3</c:v>
                </c:pt>
                <c:pt idx="8694">
                  <c:v>-4.9561239067107904E-3</c:v>
                </c:pt>
                <c:pt idx="8695">
                  <c:v>-5.2192490689797382E-3</c:v>
                </c:pt>
                <c:pt idx="8696">
                  <c:v>-5.4823745996830124E-3</c:v>
                </c:pt>
                <c:pt idx="8697">
                  <c:v>-5.7355004987787511E-3</c:v>
                </c:pt>
                <c:pt idx="8698">
                  <c:v>-5.9586267662247831E-3</c:v>
                </c:pt>
                <c:pt idx="8699">
                  <c:v>-6.1917534019792358E-3</c:v>
                </c:pt>
                <c:pt idx="8700">
                  <c:v>-6.4248804059999784E-3</c:v>
                </c:pt>
                <c:pt idx="8701">
                  <c:v>-6.6580077782451884E-3</c:v>
                </c:pt>
                <c:pt idx="8702">
                  <c:v>-6.8911355186727918E-3</c:v>
                </c:pt>
                <c:pt idx="8703">
                  <c:v>-7.1242636272408361E-3</c:v>
                </c:pt>
                <c:pt idx="8704">
                  <c:v>-7.3473921039073926E-3</c:v>
                </c:pt>
                <c:pt idx="8705">
                  <c:v>-7.5805209486302424E-3</c:v>
                </c:pt>
                <c:pt idx="8706">
                  <c:v>-7.8136501613676832E-3</c:v>
                </c:pt>
                <c:pt idx="8707">
                  <c:v>-8.016779742077481E-3</c:v>
                </c:pt>
                <c:pt idx="8708">
                  <c:v>-8.1799096907178726E-3</c:v>
                </c:pt>
                <c:pt idx="8709">
                  <c:v>-8.3530400072467769E-3</c:v>
                </c:pt>
                <c:pt idx="8710">
                  <c:v>-8.5161706916219524E-3</c:v>
                </c:pt>
                <c:pt idx="8711">
                  <c:v>-8.6793017438018209E-3</c:v>
                </c:pt>
                <c:pt idx="8712">
                  <c:v>-8.8424331637443222E-3</c:v>
                </c:pt>
                <c:pt idx="8713">
                  <c:v>-9.0055649514072991E-3</c:v>
                </c:pt>
                <c:pt idx="8714">
                  <c:v>-9.1686971067487227E-3</c:v>
                </c:pt>
                <c:pt idx="8715">
                  <c:v>-9.3318296297267567E-3</c:v>
                </c:pt>
                <c:pt idx="8716">
                  <c:v>-9.4949625202993548E-3</c:v>
                </c:pt>
                <c:pt idx="8717">
                  <c:v>-9.5980957784246208E-3</c:v>
                </c:pt>
                <c:pt idx="8718">
                  <c:v>-9.6012294040604407E-3</c:v>
                </c:pt>
                <c:pt idx="8719">
                  <c:v>-9.6043633971649167E-3</c:v>
                </c:pt>
                <c:pt idx="8720">
                  <c:v>-9.6174977576960266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8038E-3</c:v>
                </c:pt>
                <c:pt idx="8729">
                  <c:v>-9.365723529746078E-3</c:v>
                </c:pt>
                <c:pt idx="8730">
                  <c:v>-9.2488615622339319E-3</c:v>
                </c:pt>
                <c:pt idx="8731">
                  <c:v>-9.131999961686732E-3</c:v>
                </c:pt>
                <c:pt idx="8732">
                  <c:v>-9.0151387280623246E-3</c:v>
                </c:pt>
                <c:pt idx="8733">
                  <c:v>-8.8982778613186653E-3</c:v>
                </c:pt>
                <c:pt idx="8734">
                  <c:v>-8.7814173614138014E-3</c:v>
                </c:pt>
                <c:pt idx="8735">
                  <c:v>-8.6645572283058619E-3</c:v>
                </c:pt>
                <c:pt idx="8736">
                  <c:v>-8.5476974619525109E-3</c:v>
                </c:pt>
                <c:pt idx="8737">
                  <c:v>-8.4308380623121185E-3</c:v>
                </c:pt>
                <c:pt idx="8738">
                  <c:v>-8.3239790293425028E-3</c:v>
                </c:pt>
                <c:pt idx="8739">
                  <c:v>-8.207120363001778E-3</c:v>
                </c:pt>
                <c:pt idx="8740">
                  <c:v>-8.1002620632479594E-3</c:v>
                </c:pt>
                <c:pt idx="8741">
                  <c:v>-7.9934041300390533E-3</c:v>
                </c:pt>
                <c:pt idx="8742">
                  <c:v>-7.8765465633329514E-3</c:v>
                </c:pt>
                <c:pt idx="8743">
                  <c:v>-7.7696893630878122E-3</c:v>
                </c:pt>
                <c:pt idx="8744">
                  <c:v>-7.6528325292615496E-3</c:v>
                </c:pt>
                <c:pt idx="8745">
                  <c:v>-7.5459760618122734E-3</c:v>
                </c:pt>
                <c:pt idx="8746">
                  <c:v>-7.4391199606978625E-3</c:v>
                </c:pt>
                <c:pt idx="8747">
                  <c:v>-7.3622642258764394E-3</c:v>
                </c:pt>
                <c:pt idx="8748">
                  <c:v>-7.3354088573059865E-3</c:v>
                </c:pt>
                <c:pt idx="8749">
                  <c:v>-7.3085538549444804E-3</c:v>
                </c:pt>
                <c:pt idx="8750">
                  <c:v>-7.2916992187500576E-3</c:v>
                </c:pt>
                <c:pt idx="8751">
                  <c:v>-7.2648449486805156E-3</c:v>
                </c:pt>
                <c:pt idx="8752">
                  <c:v>-7.2379910446940809E-3</c:v>
                </c:pt>
                <c:pt idx="8753">
                  <c:v>-7.2111375067485106E-3</c:v>
                </c:pt>
                <c:pt idx="8754">
                  <c:v>-7.1842843348020914E-3</c:v>
                </c:pt>
                <c:pt idx="8755">
                  <c:v>-7.1574315288127077E-3</c:v>
                </c:pt>
                <c:pt idx="8756">
                  <c:v>-7.1405790887384404E-3</c:v>
                </c:pt>
                <c:pt idx="8757">
                  <c:v>-7.1337270145372103E-3</c:v>
                </c:pt>
                <c:pt idx="8758">
                  <c:v>-7.1368753061669954E-3</c:v>
                </c:pt>
                <c:pt idx="8759">
                  <c:v>-7.1500239635859724E-3</c:v>
                </c:pt>
                <c:pt idx="8760">
                  <c:v>-7.1631729867520123E-3</c:v>
                </c:pt>
                <c:pt idx="8761">
                  <c:v>-7.1763223756232232E-3</c:v>
                </c:pt>
                <c:pt idx="8762">
                  <c:v>-7.1894721301574514E-3</c:v>
                </c:pt>
                <c:pt idx="8763">
                  <c:v>-7.2026222503129124E-3</c:v>
                </c:pt>
                <c:pt idx="8764">
                  <c:v>-7.2057727360474834E-3</c:v>
                </c:pt>
                <c:pt idx="8765">
                  <c:v>-7.2189235873192734E-3</c:v>
                </c:pt>
                <c:pt idx="8766">
                  <c:v>-7.2320748040862193E-3</c:v>
                </c:pt>
                <c:pt idx="8767">
                  <c:v>-7.2152263863062924E-3</c:v>
                </c:pt>
                <c:pt idx="8768">
                  <c:v>-7.1583783339376587E-3</c:v>
                </c:pt>
                <c:pt idx="8769">
                  <c:v>-7.1015306469381905E-3</c:v>
                </c:pt>
                <c:pt idx="8770">
                  <c:v>-7.0446833252659534E-3</c:v>
                </c:pt>
                <c:pt idx="8771">
                  <c:v>-6.9878363688789802E-3</c:v>
                </c:pt>
                <c:pt idx="8772">
                  <c:v>-6.9309897777352913E-3</c:v>
                </c:pt>
                <c:pt idx="8773">
                  <c:v>-6.8741435517928389E-3</c:v>
                </c:pt>
                <c:pt idx="8774">
                  <c:v>-6.8172976910096878E-3</c:v>
                </c:pt>
                <c:pt idx="8775">
                  <c:v>-6.770452195343812E-3</c:v>
                </c:pt>
                <c:pt idx="8776">
                  <c:v>-6.7136070647532001E-3</c:v>
                </c:pt>
                <c:pt idx="8777">
                  <c:v>-6.7167622991959001E-3</c:v>
                </c:pt>
                <c:pt idx="8778">
                  <c:v>-6.7899178986299104E-3</c:v>
                </c:pt>
                <c:pt idx="8779">
                  <c:v>-6.8630738630132814E-3</c:v>
                </c:pt>
                <c:pt idx="8780">
                  <c:v>-6.9362301923041212E-3</c:v>
                </c:pt>
                <c:pt idx="8781">
                  <c:v>-7.0093868864600523E-3</c:v>
                </c:pt>
                <c:pt idx="8782">
                  <c:v>-7.0825439454395428E-3</c:v>
                </c:pt>
                <c:pt idx="8783">
                  <c:v>-7.1557013692002958E-3</c:v>
                </c:pt>
                <c:pt idx="8784">
                  <c:v>-7.228859157700644E-3</c:v>
                </c:pt>
                <c:pt idx="8785">
                  <c:v>-7.3020173108982178E-3</c:v>
                </c:pt>
                <c:pt idx="8786">
                  <c:v>-7.3751758287512736E-3</c:v>
                </c:pt>
                <c:pt idx="8787">
                  <c:v>-7.4183347112177804E-3</c:v>
                </c:pt>
                <c:pt idx="8788">
                  <c:v>-7.4514939582557881E-3</c:v>
                </c:pt>
                <c:pt idx="8789">
                  <c:v>-7.4846535698231895E-3</c:v>
                </c:pt>
                <c:pt idx="8790">
                  <c:v>-7.5078135458779838E-3</c:v>
                </c:pt>
                <c:pt idx="8791">
                  <c:v>-7.5409738863783434E-3</c:v>
                </c:pt>
                <c:pt idx="8792">
                  <c:v>-7.5741345912821913E-3</c:v>
                </c:pt>
                <c:pt idx="8793">
                  <c:v>-7.5972956605475104E-3</c:v>
                </c:pt>
                <c:pt idx="8794">
                  <c:v>-7.6304570941324494E-3</c:v>
                </c:pt>
                <c:pt idx="8795">
                  <c:v>-7.6636188919948006E-3</c:v>
                </c:pt>
                <c:pt idx="8796">
                  <c:v>-7.6867810540926992E-3</c:v>
                </c:pt>
                <c:pt idx="8797">
                  <c:v>-7.719943580384212E-3</c:v>
                </c:pt>
                <c:pt idx="8798">
                  <c:v>-7.7631064708271504E-3</c:v>
                </c:pt>
                <c:pt idx="8799">
                  <c:v>-7.7962697253798428E-3</c:v>
                </c:pt>
                <c:pt idx="8800">
                  <c:v>-7.8294333439999694E-3</c:v>
                </c:pt>
                <c:pt idx="8801">
                  <c:v>-7.8625973266457875E-3</c:v>
                </c:pt>
                <c:pt idx="8802">
                  <c:v>-7.9057616732752523E-3</c:v>
                </c:pt>
                <c:pt idx="8803">
                  <c:v>-7.9389263838462714E-3</c:v>
                </c:pt>
                <c:pt idx="8804">
                  <c:v>-7.9720914583169804E-3</c:v>
                </c:pt>
                <c:pt idx="8805">
                  <c:v>-8.015256896645357E-3</c:v>
                </c:pt>
                <c:pt idx="8806">
                  <c:v>-8.0484226987893141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4036E-3</c:v>
                </c:pt>
                <c:pt idx="8815">
                  <c:v>-8.4269312828617327E-3</c:v>
                </c:pt>
                <c:pt idx="8816">
                  <c:v>-8.4601007208529727E-3</c:v>
                </c:pt>
                <c:pt idx="8817">
                  <c:v>-8.5332705221979888E-3</c:v>
                </c:pt>
                <c:pt idx="8818">
                  <c:v>-8.6264406868548707E-3</c:v>
                </c:pt>
                <c:pt idx="8819">
                  <c:v>-8.7196112147815228E-3</c:v>
                </c:pt>
                <c:pt idx="8820">
                  <c:v>-8.8027821059360675E-3</c:v>
                </c:pt>
                <c:pt idx="8821">
                  <c:v>-8.8959533602763208E-3</c:v>
                </c:pt>
                <c:pt idx="8822">
                  <c:v>-8.9891249777605247E-3</c:v>
                </c:pt>
                <c:pt idx="8823">
                  <c:v>-9.0822969583466331E-3</c:v>
                </c:pt>
                <c:pt idx="8824">
                  <c:v>-9.1654693019924266E-3</c:v>
                </c:pt>
                <c:pt idx="8825">
                  <c:v>-9.2586420086563006E-3</c:v>
                </c:pt>
                <c:pt idx="8826">
                  <c:v>-9.3518150782960219E-3</c:v>
                </c:pt>
                <c:pt idx="8827">
                  <c:v>-9.4349885108695568E-3</c:v>
                </c:pt>
                <c:pt idx="8828">
                  <c:v>-9.5081623063350846E-3</c:v>
                </c:pt>
                <c:pt idx="8829">
                  <c:v>-9.5813364646505656E-3</c:v>
                </c:pt>
                <c:pt idx="8830">
                  <c:v>-9.6545109857740005E-3</c:v>
                </c:pt>
                <c:pt idx="8831">
                  <c:v>-9.7276858696633568E-3</c:v>
                </c:pt>
                <c:pt idx="8832">
                  <c:v>-9.7908611162767188E-3</c:v>
                </c:pt>
                <c:pt idx="8833">
                  <c:v>-9.8640367255721246E-3</c:v>
                </c:pt>
                <c:pt idx="8834">
                  <c:v>-9.9372126975074727E-3</c:v>
                </c:pt>
                <c:pt idx="8835">
                  <c:v>-1.001038903204074E-2</c:v>
                </c:pt>
                <c:pt idx="8836">
                  <c:v>-1.0083565729130198E-2</c:v>
                </c:pt>
                <c:pt idx="8837">
                  <c:v>-1.0136742788733518E-2</c:v>
                </c:pt>
                <c:pt idx="8838">
                  <c:v>-1.0159920210808943E-2</c:v>
                </c:pt>
                <c:pt idx="8839">
                  <c:v>-1.0193097995314399E-2</c:v>
                </c:pt>
                <c:pt idx="8840">
                  <c:v>-1.0226276142207981E-2</c:v>
                </c:pt>
                <c:pt idx="8841">
                  <c:v>-1.0249454651447621E-2</c:v>
                </c:pt>
                <c:pt idx="8842">
                  <c:v>-1.028263352299125E-2</c:v>
                </c:pt>
                <c:pt idx="8843">
                  <c:v>-1.0315812756797188E-2</c:v>
                </c:pt>
                <c:pt idx="8844">
                  <c:v>-1.0338992352823042E-2</c:v>
                </c:pt>
                <c:pt idx="8845">
                  <c:v>-1.0372172311027324E-2</c:v>
                </c:pt>
                <c:pt idx="8846">
                  <c:v>-1.0405352631367557E-2</c:v>
                </c:pt>
                <c:pt idx="8847">
                  <c:v>-1.0438533313801844E-2</c:v>
                </c:pt>
                <c:pt idx="8848">
                  <c:v>-1.0471714358288401E-2</c:v>
                </c:pt>
                <c:pt idx="8849">
                  <c:v>-1.050489576478526E-2</c:v>
                </c:pt>
                <c:pt idx="8850">
                  <c:v>-1.0548077533249984E-2</c:v>
                </c:pt>
                <c:pt idx="8851">
                  <c:v>-1.0581259663641101E-2</c:v>
                </c:pt>
                <c:pt idx="8852">
                  <c:v>-1.0614442155916419E-2</c:v>
                </c:pt>
                <c:pt idx="8853">
                  <c:v>-1.0647625010033957E-2</c:v>
                </c:pt>
                <c:pt idx="8854">
                  <c:v>-1.0690808225951701E-2</c:v>
                </c:pt>
                <c:pt idx="8855">
                  <c:v>-1.0723991803627713E-2</c:v>
                </c:pt>
                <c:pt idx="8856">
                  <c:v>-1.0757175743020155E-2</c:v>
                </c:pt>
                <c:pt idx="8857">
                  <c:v>-1.0740360044086621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56E-2</c:v>
                </c:pt>
                <c:pt idx="8867">
                  <c:v>-1.0142222937599654E-2</c:v>
                </c:pt>
                <c:pt idx="8868">
                  <c:v>-1.0125411214312185E-2</c:v>
                </c:pt>
                <c:pt idx="8869">
                  <c:v>-1.0108599852194804E-2</c:v>
                </c:pt>
                <c:pt idx="8870">
                  <c:v>-1.0091788851205982E-2</c:v>
                </c:pt>
                <c:pt idx="8871">
                  <c:v>-1.0064978211303664E-2</c:v>
                </c:pt>
                <c:pt idx="8872">
                  <c:v>-1.0048167932445638E-2</c:v>
                </c:pt>
                <c:pt idx="8873">
                  <c:v>-1.0031358014590241E-2</c:v>
                </c:pt>
                <c:pt idx="8874">
                  <c:v>-1.0014548457695224E-2</c:v>
                </c:pt>
                <c:pt idx="8875">
                  <c:v>-9.9977392617188153E-3</c:v>
                </c:pt>
                <c:pt idx="8876">
                  <c:v>-9.9709304266187727E-3</c:v>
                </c:pt>
                <c:pt idx="8877">
                  <c:v>-9.8541219523532748E-3</c:v>
                </c:pt>
                <c:pt idx="8878">
                  <c:v>-9.6773138388803227E-3</c:v>
                </c:pt>
                <c:pt idx="8879">
                  <c:v>-9.5005060861579581E-3</c:v>
                </c:pt>
                <c:pt idx="8880">
                  <c:v>-9.3236986941440652E-3</c:v>
                </c:pt>
                <c:pt idx="8881">
                  <c:v>-9.1468916627966447E-3</c:v>
                </c:pt>
                <c:pt idx="8882">
                  <c:v>-8.9700849920739852E-3</c:v>
                </c:pt>
                <c:pt idx="8883">
                  <c:v>-8.7932786819336639E-3</c:v>
                </c:pt>
                <c:pt idx="8884">
                  <c:v>-8.6064727323341694E-3</c:v>
                </c:pt>
                <c:pt idx="8885">
                  <c:v>-8.4296671432332066E-3</c:v>
                </c:pt>
                <c:pt idx="8886">
                  <c:v>-8.2528619145889864E-3</c:v>
                </c:pt>
                <c:pt idx="8887">
                  <c:v>-8.0560570463591528E-3</c:v>
                </c:pt>
                <c:pt idx="8888">
                  <c:v>-7.84925253850219E-3</c:v>
                </c:pt>
                <c:pt idx="8889">
                  <c:v>-7.6424483909757123E-3</c:v>
                </c:pt>
                <c:pt idx="8890">
                  <c:v>-7.4356446037380543E-3</c:v>
                </c:pt>
                <c:pt idx="8891">
                  <c:v>-7.2288411767469094E-3</c:v>
                </c:pt>
                <c:pt idx="8892">
                  <c:v>-7.0120381099606256E-3</c:v>
                </c:pt>
                <c:pt idx="8893">
                  <c:v>-6.8052354033369504E-3</c:v>
                </c:pt>
                <c:pt idx="8894">
                  <c:v>-6.5984330568339983E-3</c:v>
                </c:pt>
                <c:pt idx="8895">
                  <c:v>-6.3916310704097423E-3</c:v>
                </c:pt>
                <c:pt idx="8896">
                  <c:v>-6.1848294440222124E-3</c:v>
                </c:pt>
                <c:pt idx="8897">
                  <c:v>-5.9880281776295416E-3</c:v>
                </c:pt>
                <c:pt idx="8898">
                  <c:v>-5.8012272711895924E-3</c:v>
                </c:pt>
                <c:pt idx="8899">
                  <c:v>-5.6244267246603804E-3</c:v>
                </c:pt>
                <c:pt idx="8900">
                  <c:v>-5.4376265380000352E-3</c:v>
                </c:pt>
                <c:pt idx="8901">
                  <c:v>-5.2508267111664184E-3</c:v>
                </c:pt>
                <c:pt idx="8902">
                  <c:v>-5.074027244117596E-3</c:v>
                </c:pt>
                <c:pt idx="8903">
                  <c:v>-4.8872281368116778E-3</c:v>
                </c:pt>
                <c:pt idx="8904">
                  <c:v>-4.7004293892065445E-3</c:v>
                </c:pt>
                <c:pt idx="8905">
                  <c:v>-4.5136310012602434E-3</c:v>
                </c:pt>
                <c:pt idx="8906">
                  <c:v>-4.3368329729308814E-3</c:v>
                </c:pt>
                <c:pt idx="8907">
                  <c:v>-4.1400353041763094E-3</c:v>
                </c:pt>
                <c:pt idx="8908">
                  <c:v>-3.9332379949546551E-3</c:v>
                </c:pt>
                <c:pt idx="8909">
                  <c:v>-3.7364410452238594E-3</c:v>
                </c:pt>
                <c:pt idx="8910">
                  <c:v>-3.5296444549419606E-3</c:v>
                </c:pt>
                <c:pt idx="8911">
                  <c:v>-3.3228482240670043E-3</c:v>
                </c:pt>
                <c:pt idx="8912">
                  <c:v>-3.1260523525570229E-3</c:v>
                </c:pt>
                <c:pt idx="8913">
                  <c:v>-2.9192568403699592E-3</c:v>
                </c:pt>
                <c:pt idx="8914">
                  <c:v>-2.7224616874638751E-3</c:v>
                </c:pt>
                <c:pt idx="8915">
                  <c:v>-2.5156668937967308E-3</c:v>
                </c:pt>
                <c:pt idx="8916">
                  <c:v>-2.3188724593265764E-3</c:v>
                </c:pt>
                <c:pt idx="8917">
                  <c:v>-2.2620783840114071E-3</c:v>
                </c:pt>
                <c:pt idx="8918">
                  <c:v>-2.2852846678092717E-3</c:v>
                </c:pt>
                <c:pt idx="8919">
                  <c:v>-2.3084913106781201E-3</c:v>
                </c:pt>
                <c:pt idx="8920">
                  <c:v>-2.3316983125760142E-3</c:v>
                </c:pt>
                <c:pt idx="8921">
                  <c:v>-2.3649056734609281E-3</c:v>
                </c:pt>
                <c:pt idx="8922">
                  <c:v>-2.3881133932909292E-3</c:v>
                </c:pt>
                <c:pt idx="8923">
                  <c:v>-2.4113214720239452E-3</c:v>
                </c:pt>
                <c:pt idx="8924">
                  <c:v>-2.4345299096179842E-3</c:v>
                </c:pt>
                <c:pt idx="8925">
                  <c:v>-2.457738706031211E-3</c:v>
                </c:pt>
                <c:pt idx="8926">
                  <c:v>-2.480947861221547E-3</c:v>
                </c:pt>
                <c:pt idx="8927">
                  <c:v>-2.4441573751469406E-3</c:v>
                </c:pt>
                <c:pt idx="8928">
                  <c:v>-2.3873672477655139E-3</c:v>
                </c:pt>
                <c:pt idx="8929">
                  <c:v>-2.320577479035163E-3</c:v>
                </c:pt>
                <c:pt idx="8930">
                  <c:v>-2.2637880689140356E-3</c:v>
                </c:pt>
                <c:pt idx="8931">
                  <c:v>-2.1969990173599679E-3</c:v>
                </c:pt>
                <c:pt idx="8932">
                  <c:v>-2.140210324331121E-3</c:v>
                </c:pt>
                <c:pt idx="8933">
                  <c:v>-2.0734219897854682E-3</c:v>
                </c:pt>
                <c:pt idx="8934">
                  <c:v>-2.0166340136810192E-3</c:v>
                </c:pt>
                <c:pt idx="8935">
                  <c:v>-1.9498463959757655E-3</c:v>
                </c:pt>
                <c:pt idx="8936">
                  <c:v>-1.8930591366277307E-3</c:v>
                </c:pt>
                <c:pt idx="8937">
                  <c:v>-1.9062722355949284E-3</c:v>
                </c:pt>
                <c:pt idx="8938">
                  <c:v>-1.9594856928353841E-3</c:v>
                </c:pt>
                <c:pt idx="8939">
                  <c:v>-2.0126995083069692E-3</c:v>
                </c:pt>
                <c:pt idx="8940">
                  <c:v>-2.0659136819679534E-3</c:v>
                </c:pt>
                <c:pt idx="8941">
                  <c:v>-2.1291282137762052E-3</c:v>
                </c:pt>
                <c:pt idx="8942">
                  <c:v>-2.1823431036897545E-3</c:v>
                </c:pt>
                <c:pt idx="8943">
                  <c:v>-2.2355583516665612E-3</c:v>
                </c:pt>
                <c:pt idx="8944">
                  <c:v>-2.2887739576647709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44E-3</c:v>
                </c:pt>
                <c:pt idx="8954">
                  <c:v>-2.5509496995812508E-3</c:v>
                </c:pt>
                <c:pt idx="8955">
                  <c:v>-2.5641692410427797E-3</c:v>
                </c:pt>
                <c:pt idx="8956">
                  <c:v>-2.5873891400216278E-3</c:v>
                </c:pt>
                <c:pt idx="8957">
                  <c:v>-2.6106093964759491E-3</c:v>
                </c:pt>
                <c:pt idx="8958">
                  <c:v>-2.6438300103637812E-3</c:v>
                </c:pt>
                <c:pt idx="8959">
                  <c:v>-2.6670509816431411E-3</c:v>
                </c:pt>
                <c:pt idx="8960">
                  <c:v>-2.7002723102720412E-3</c:v>
                </c:pt>
                <c:pt idx="8961">
                  <c:v>-2.733493996208358E-3</c:v>
                </c:pt>
                <c:pt idx="8962">
                  <c:v>-2.7567160394102192E-3</c:v>
                </c:pt>
                <c:pt idx="8963">
                  <c:v>-2.7899384398356892E-3</c:v>
                </c:pt>
                <c:pt idx="8964">
                  <c:v>-2.8231611974427156E-3</c:v>
                </c:pt>
                <c:pt idx="8965">
                  <c:v>-2.8463843121892592E-3</c:v>
                </c:pt>
                <c:pt idx="8966">
                  <c:v>-2.8796077840334E-3</c:v>
                </c:pt>
                <c:pt idx="8967">
                  <c:v>-2.9128316129330752E-3</c:v>
                </c:pt>
                <c:pt idx="8968">
                  <c:v>-2.9460557988464794E-3</c:v>
                </c:pt>
                <c:pt idx="8969">
                  <c:v>-2.9892803417314066E-3</c:v>
                </c:pt>
                <c:pt idx="8970">
                  <c:v>-3.0225052415459603E-3</c:v>
                </c:pt>
                <c:pt idx="8971">
                  <c:v>-3.0557304982481801E-3</c:v>
                </c:pt>
                <c:pt idx="8972">
                  <c:v>-3.0889561117960892E-3</c:v>
                </c:pt>
                <c:pt idx="8973">
                  <c:v>-3.1321820821476509E-3</c:v>
                </c:pt>
                <c:pt idx="8974">
                  <c:v>-3.1654084092608277E-3</c:v>
                </c:pt>
                <c:pt idx="8975">
                  <c:v>-3.1986350930937597E-3</c:v>
                </c:pt>
                <c:pt idx="8976">
                  <c:v>-3.2418621336043341E-3</c:v>
                </c:pt>
                <c:pt idx="8977">
                  <c:v>-3.2250895307506652E-3</c:v>
                </c:pt>
                <c:pt idx="8978">
                  <c:v>-3.1983172844907118E-3</c:v>
                </c:pt>
                <c:pt idx="8979">
                  <c:v>-3.1815453947825075E-3</c:v>
                </c:pt>
                <c:pt idx="8980">
                  <c:v>-3.1547738615840212E-3</c:v>
                </c:pt>
                <c:pt idx="8981">
                  <c:v>-3.1280026848533042E-3</c:v>
                </c:pt>
                <c:pt idx="8982">
                  <c:v>-3.1012318645483308E-3</c:v>
                </c:pt>
                <c:pt idx="8983">
                  <c:v>-3.0744614006271492E-3</c:v>
                </c:pt>
                <c:pt idx="8984">
                  <c:v>-3.0476912930477683E-3</c:v>
                </c:pt>
                <c:pt idx="8985">
                  <c:v>-3.0309215417682585E-3</c:v>
                </c:pt>
                <c:pt idx="8986">
                  <c:v>-3.004152146746509E-3</c:v>
                </c:pt>
                <c:pt idx="8987">
                  <c:v>-3.0373831079406012E-3</c:v>
                </c:pt>
                <c:pt idx="8988">
                  <c:v>-3.0806144253085212E-3</c:v>
                </c:pt>
                <c:pt idx="8989">
                  <c:v>-3.1338460988083292E-3</c:v>
                </c:pt>
                <c:pt idx="8990">
                  <c:v>-3.177078128398E-3</c:v>
                </c:pt>
                <c:pt idx="8991">
                  <c:v>-3.2303105140355456E-3</c:v>
                </c:pt>
                <c:pt idx="8992">
                  <c:v>-3.2735432556789683E-3</c:v>
                </c:pt>
                <c:pt idx="8993">
                  <c:v>-3.3267763532863212E-3</c:v>
                </c:pt>
                <c:pt idx="8994">
                  <c:v>-3.3700098068156002E-3</c:v>
                </c:pt>
                <c:pt idx="8995">
                  <c:v>-3.4232436162247581E-3</c:v>
                </c:pt>
                <c:pt idx="8996">
                  <c:v>-3.4664777814718711E-3</c:v>
                </c:pt>
                <c:pt idx="8997">
                  <c:v>-3.4497123025149456E-3</c:v>
                </c:pt>
                <c:pt idx="8998">
                  <c:v>-3.4129471793119814E-3</c:v>
                </c:pt>
                <c:pt idx="8999">
                  <c:v>-3.3761824118209716E-3</c:v>
                </c:pt>
                <c:pt idx="9000">
                  <c:v>-3.3394179999999551E-3</c:v>
                </c:pt>
                <c:pt idx="9001">
                  <c:v>-3.3026539438069952E-3</c:v>
                </c:pt>
                <c:pt idx="9002">
                  <c:v>-3.2658902432000092E-3</c:v>
                </c:pt>
                <c:pt idx="9003">
                  <c:v>-3.2291268981370744E-3</c:v>
                </c:pt>
                <c:pt idx="9004">
                  <c:v>-3.1823639085761216E-3</c:v>
                </c:pt>
                <c:pt idx="9005">
                  <c:v>-3.1456012744752898E-3</c:v>
                </c:pt>
                <c:pt idx="9006">
                  <c:v>-3.1088389957924438E-3</c:v>
                </c:pt>
                <c:pt idx="9007">
                  <c:v>-3.2720770724856871E-3</c:v>
                </c:pt>
                <c:pt idx="9008">
                  <c:v>-3.4853155045130452E-3</c:v>
                </c:pt>
                <c:pt idx="9009">
                  <c:v>-3.6985542918325041E-3</c:v>
                </c:pt>
                <c:pt idx="9010">
                  <c:v>-3.9117934344019833E-3</c:v>
                </c:pt>
                <c:pt idx="9011">
                  <c:v>-4.1250329321796397E-3</c:v>
                </c:pt>
                <c:pt idx="9012">
                  <c:v>-4.3382727851235137E-3</c:v>
                </c:pt>
                <c:pt idx="9013">
                  <c:v>-4.5515129931914004E-3</c:v>
                </c:pt>
                <c:pt idx="9014">
                  <c:v>-4.7647535563414278E-3</c:v>
                </c:pt>
                <c:pt idx="9015">
                  <c:v>-4.9779944745317094E-3</c:v>
                </c:pt>
                <c:pt idx="9016">
                  <c:v>-5.1912357477201824E-3</c:v>
                </c:pt>
                <c:pt idx="9017">
                  <c:v>-5.3744773758648383E-3</c:v>
                </c:pt>
                <c:pt idx="9018">
                  <c:v>-5.5577193589236434E-3</c:v>
                </c:pt>
                <c:pt idx="9019">
                  <c:v>-5.7309616968547706E-3</c:v>
                </c:pt>
                <c:pt idx="9020">
                  <c:v>-5.9042043896159824E-3</c:v>
                </c:pt>
                <c:pt idx="9021">
                  <c:v>-6.0874474371655314E-3</c:v>
                </c:pt>
                <c:pt idx="9022">
                  <c:v>-6.2606908394612923E-3</c:v>
                </c:pt>
                <c:pt idx="9023">
                  <c:v>-6.4339345964613574E-3</c:v>
                </c:pt>
                <c:pt idx="9024">
                  <c:v>-6.6171787081236513E-3</c:v>
                </c:pt>
                <c:pt idx="9025">
                  <c:v>-6.7904231744062406E-3</c:v>
                </c:pt>
                <c:pt idx="9026">
                  <c:v>-6.9636679952672061E-3</c:v>
                </c:pt>
                <c:pt idx="9027">
                  <c:v>-7.186913170664398E-3</c:v>
                </c:pt>
                <c:pt idx="9028">
                  <c:v>-7.4201587005558924E-3</c:v>
                </c:pt>
                <c:pt idx="9029">
                  <c:v>-7.6534045848997423E-3</c:v>
                </c:pt>
                <c:pt idx="9030">
                  <c:v>-7.8866508236539994E-3</c:v>
                </c:pt>
                <c:pt idx="9031">
                  <c:v>-8.1098974167765348E-3</c:v>
                </c:pt>
                <c:pt idx="9032">
                  <c:v>-8.3431443642255528E-3</c:v>
                </c:pt>
                <c:pt idx="9033">
                  <c:v>-8.5763916659588602E-3</c:v>
                </c:pt>
                <c:pt idx="9034">
                  <c:v>-8.8096393219347022E-3</c:v>
                </c:pt>
                <c:pt idx="9035">
                  <c:v>-9.0428873321107828E-3</c:v>
                </c:pt>
                <c:pt idx="9036">
                  <c:v>-9.2761356964453975E-3</c:v>
                </c:pt>
                <c:pt idx="9037">
                  <c:v>-9.4293844148963732E-3</c:v>
                </c:pt>
                <c:pt idx="9038">
                  <c:v>-9.5826334874217767E-3</c:v>
                </c:pt>
                <c:pt idx="9039">
                  <c:v>-9.7258829139796991E-3</c:v>
                </c:pt>
                <c:pt idx="9040">
                  <c:v>-9.8691326945281425E-3</c:v>
                </c:pt>
                <c:pt idx="9041">
                  <c:v>-1.0012382829024719E-2</c:v>
                </c:pt>
                <c:pt idx="9042">
                  <c:v>-1.0165633317428181E-2</c:v>
                </c:pt>
                <c:pt idx="9043">
                  <c:v>-1.0308884159695969E-2</c:v>
                </c:pt>
                <c:pt idx="9044">
                  <c:v>-1.0452135355786341E-2</c:v>
                </c:pt>
                <c:pt idx="9045">
                  <c:v>-1.0595386905657228E-2</c:v>
                </c:pt>
                <c:pt idx="9046">
                  <c:v>-1.074863880926666E-2</c:v>
                </c:pt>
                <c:pt idx="9047">
                  <c:v>-1.0671891066572663E-2</c:v>
                </c:pt>
                <c:pt idx="9048">
                  <c:v>-1.0555143677533184E-2</c:v>
                </c:pt>
                <c:pt idx="9049">
                  <c:v>-1.04383966421063E-2</c:v>
                </c:pt>
                <c:pt idx="9050">
                  <c:v>-1.032164996025004E-2</c:v>
                </c:pt>
                <c:pt idx="9051">
                  <c:v>-1.0204903631922307E-2</c:v>
                </c:pt>
                <c:pt idx="9052">
                  <c:v>-1.0088157657081247E-2</c:v>
                </c:pt>
                <c:pt idx="9053">
                  <c:v>-9.9714120356848256E-3</c:v>
                </c:pt>
                <c:pt idx="9054">
                  <c:v>-9.8546667676908967E-3</c:v>
                </c:pt>
                <c:pt idx="9055">
                  <c:v>-9.737921853057746E-3</c:v>
                </c:pt>
                <c:pt idx="9056">
                  <c:v>-9.6211772917431937E-3</c:v>
                </c:pt>
                <c:pt idx="9057">
                  <c:v>-9.4644330837054293E-3</c:v>
                </c:pt>
                <c:pt idx="9058">
                  <c:v>-9.3076892289023303E-3</c:v>
                </c:pt>
                <c:pt idx="9059">
                  <c:v>-9.1509457272917205E-3</c:v>
                </c:pt>
                <c:pt idx="9060">
                  <c:v>-8.9842025788320068E-3</c:v>
                </c:pt>
                <c:pt idx="9061">
                  <c:v>-8.8274597834809548E-3</c:v>
                </c:pt>
                <c:pt idx="9062">
                  <c:v>-8.6707173411966505E-3</c:v>
                </c:pt>
                <c:pt idx="9063">
                  <c:v>-8.5139752519370893E-3</c:v>
                </c:pt>
                <c:pt idx="9064">
                  <c:v>-8.3472335156603763E-3</c:v>
                </c:pt>
                <c:pt idx="9065">
                  <c:v>-8.1904921323243448E-3</c:v>
                </c:pt>
                <c:pt idx="9066">
                  <c:v>-8.033751101886975E-3</c:v>
                </c:pt>
                <c:pt idx="9067">
                  <c:v>-7.8670104243064587E-3</c:v>
                </c:pt>
                <c:pt idx="9068">
                  <c:v>-7.7002700995409002E-3</c:v>
                </c:pt>
                <c:pt idx="9069">
                  <c:v>-7.5335301275480104E-3</c:v>
                </c:pt>
                <c:pt idx="9070">
                  <c:v>-7.3667905082859808E-3</c:v>
                </c:pt>
                <c:pt idx="9071">
                  <c:v>-7.2000512417128423E-3</c:v>
                </c:pt>
                <c:pt idx="9072">
                  <c:v>-7.0433123277864884E-3</c:v>
                </c:pt>
                <c:pt idx="9073">
                  <c:v>-6.8765737664650004E-3</c:v>
                </c:pt>
                <c:pt idx="9074">
                  <c:v>-6.7098355577063975E-3</c:v>
                </c:pt>
                <c:pt idx="9075">
                  <c:v>-6.5430977014687575E-3</c:v>
                </c:pt>
                <c:pt idx="9076">
                  <c:v>-6.3763601977100152E-3</c:v>
                </c:pt>
                <c:pt idx="9077">
                  <c:v>-6.2596230463880919E-3</c:v>
                </c:pt>
                <c:pt idx="9078">
                  <c:v>-6.1628862474611065E-3</c:v>
                </c:pt>
                <c:pt idx="9079">
                  <c:v>-6.0561498008870904E-3</c:v>
                </c:pt>
                <c:pt idx="9080">
                  <c:v>-5.9494137066240125E-3</c:v>
                </c:pt>
                <c:pt idx="9081">
                  <c:v>-5.8426779646298934E-3</c:v>
                </c:pt>
                <c:pt idx="9082">
                  <c:v>-5.7459425748626934E-3</c:v>
                </c:pt>
                <c:pt idx="9083">
                  <c:v>-5.6392075372805424E-3</c:v>
                </c:pt>
                <c:pt idx="9084">
                  <c:v>-5.5324728518413814E-3</c:v>
                </c:pt>
                <c:pt idx="9085">
                  <c:v>-5.4257385185032293E-3</c:v>
                </c:pt>
                <c:pt idx="9086">
                  <c:v>-5.3190045372241163E-3</c:v>
                </c:pt>
                <c:pt idx="9087">
                  <c:v>-5.2922709079619989E-3</c:v>
                </c:pt>
                <c:pt idx="9088">
                  <c:v>-5.2655376306749158E-3</c:v>
                </c:pt>
                <c:pt idx="9089">
                  <c:v>-5.2388047053209524E-3</c:v>
                </c:pt>
                <c:pt idx="9090">
                  <c:v>-5.212072131857981E-3</c:v>
                </c:pt>
                <c:pt idx="9091">
                  <c:v>-5.1853399102441793E-3</c:v>
                </c:pt>
                <c:pt idx="9092">
                  <c:v>-5.1686080404373703E-3</c:v>
                </c:pt>
                <c:pt idx="9093">
                  <c:v>-5.1418765223956997E-3</c:v>
                </c:pt>
                <c:pt idx="9094">
                  <c:v>-5.1151453560771805E-3</c:v>
                </c:pt>
                <c:pt idx="9095">
                  <c:v>-5.0884145414397397E-3</c:v>
                </c:pt>
                <c:pt idx="9096">
                  <c:v>-5.0616840784413995E-3</c:v>
                </c:pt>
                <c:pt idx="9097">
                  <c:v>-5.0049539670402876E-3</c:v>
                </c:pt>
                <c:pt idx="9098">
                  <c:v>-4.9482242071943877E-3</c:v>
                </c:pt>
                <c:pt idx="9099">
                  <c:v>-4.8814947988615534E-3</c:v>
                </c:pt>
                <c:pt idx="9100">
                  <c:v>-4.8247657419999979E-3</c:v>
                </c:pt>
                <c:pt idx="9101">
                  <c:v>-4.758037036567575E-3</c:v>
                </c:pt>
                <c:pt idx="9102">
                  <c:v>-4.7013086825224782E-3</c:v>
                </c:pt>
                <c:pt idx="9103">
                  <c:v>-4.6345806798223895E-3</c:v>
                </c:pt>
                <c:pt idx="9104">
                  <c:v>-4.5778530284256991E-3</c:v>
                </c:pt>
                <c:pt idx="9105">
                  <c:v>-4.5111257282902384E-3</c:v>
                </c:pt>
                <c:pt idx="9106">
                  <c:v>-4.4543987793740124E-3</c:v>
                </c:pt>
                <c:pt idx="9107">
                  <c:v>-4.5276721816350923E-3</c:v>
                </c:pt>
                <c:pt idx="9108">
                  <c:v>-4.6109459350314463E-3</c:v>
                </c:pt>
                <c:pt idx="9109">
                  <c:v>-4.694220039521052E-3</c:v>
                </c:pt>
                <c:pt idx="9110">
                  <c:v>-4.7774944950619742E-3</c:v>
                </c:pt>
                <c:pt idx="9111">
                  <c:v>-4.8607693016122291E-3</c:v>
                </c:pt>
                <c:pt idx="9112">
                  <c:v>-4.9440444591298434E-3</c:v>
                </c:pt>
                <c:pt idx="9113">
                  <c:v>-5.0373199675727573E-3</c:v>
                </c:pt>
                <c:pt idx="9114">
                  <c:v>-5.1205958268990253E-3</c:v>
                </c:pt>
                <c:pt idx="9115">
                  <c:v>-5.2038720370667394E-3</c:v>
                </c:pt>
                <c:pt idx="9116">
                  <c:v>-5.2871485980337824E-3</c:v>
                </c:pt>
                <c:pt idx="9117">
                  <c:v>-5.2704255097582404E-3</c:v>
                </c:pt>
                <c:pt idx="9118">
                  <c:v>-5.2437027721980878E-3</c:v>
                </c:pt>
                <c:pt idx="9119">
                  <c:v>-5.2169803853113631E-3</c:v>
                </c:pt>
                <c:pt idx="9120">
                  <c:v>-5.1902583490559817E-3</c:v>
                </c:pt>
                <c:pt idx="9121">
                  <c:v>-5.1735366633900975E-3</c:v>
                </c:pt>
                <c:pt idx="9122">
                  <c:v>-5.1468153282717075E-3</c:v>
                </c:pt>
                <c:pt idx="9123">
                  <c:v>-5.1200943436587555E-3</c:v>
                </c:pt>
                <c:pt idx="9124">
                  <c:v>-5.0933737095092933E-3</c:v>
                </c:pt>
                <c:pt idx="9125">
                  <c:v>-5.0666534257812488E-3</c:v>
                </c:pt>
                <c:pt idx="9126">
                  <c:v>-5.0399334924327603E-3</c:v>
                </c:pt>
                <c:pt idx="9127">
                  <c:v>-5.0932139094217524E-3</c:v>
                </c:pt>
                <c:pt idx="9128">
                  <c:v>-5.1464946767062758E-3</c:v>
                </c:pt>
                <c:pt idx="9129">
                  <c:v>-5.1997757942443918E-3</c:v>
                </c:pt>
                <c:pt idx="9130">
                  <c:v>-5.2630572619939723E-3</c:v>
                </c:pt>
                <c:pt idx="9131">
                  <c:v>-5.3163390799132034E-3</c:v>
                </c:pt>
                <c:pt idx="9132">
                  <c:v>-5.3696212479599804E-3</c:v>
                </c:pt>
                <c:pt idx="9133">
                  <c:v>-5.4229037660922293E-3</c:v>
                </c:pt>
                <c:pt idx="9134">
                  <c:v>-5.4761866342681988E-3</c:v>
                </c:pt>
                <c:pt idx="9135">
                  <c:v>-5.5294698524457394E-3</c:v>
                </c:pt>
                <c:pt idx="9136">
                  <c:v>-5.5827534205829636E-3</c:v>
                </c:pt>
                <c:pt idx="9137">
                  <c:v>-5.6260373386377016E-3</c:v>
                </c:pt>
                <c:pt idx="9138">
                  <c:v>-5.6593216065681934E-3</c:v>
                </c:pt>
                <c:pt idx="9139">
                  <c:v>-5.6926062243322084E-3</c:v>
                </c:pt>
                <c:pt idx="9140">
                  <c:v>-5.7258911918879824E-3</c:v>
                </c:pt>
                <c:pt idx="9141">
                  <c:v>-5.7691765091933984E-3</c:v>
                </c:pt>
                <c:pt idx="9142">
                  <c:v>-5.8024621762065584E-3</c:v>
                </c:pt>
                <c:pt idx="9143">
                  <c:v>-5.8357481928854298E-3</c:v>
                </c:pt>
                <c:pt idx="9144">
                  <c:v>-5.8690345591879255E-3</c:v>
                </c:pt>
                <c:pt idx="9145">
                  <c:v>-5.9123212750722513E-3</c:v>
                </c:pt>
                <c:pt idx="9146">
                  <c:v>-5.9456083404962924E-3</c:v>
                </c:pt>
                <c:pt idx="9147">
                  <c:v>-5.9688957554180104E-3</c:v>
                </c:pt>
                <c:pt idx="9148">
                  <c:v>-5.9921835197955485E-3</c:v>
                </c:pt>
                <c:pt idx="9149">
                  <c:v>-6.0154716335869014E-3</c:v>
                </c:pt>
                <c:pt idx="9150">
                  <c:v>-6.0387600967500531E-3</c:v>
                </c:pt>
                <c:pt idx="9151">
                  <c:v>-6.0620489092428924E-3</c:v>
                </c:pt>
                <c:pt idx="9152">
                  <c:v>-6.0853380710236731E-3</c:v>
                </c:pt>
                <c:pt idx="9153">
                  <c:v>-6.1086275820501565E-3</c:v>
                </c:pt>
                <c:pt idx="9154">
                  <c:v>-6.1419174422804894E-3</c:v>
                </c:pt>
                <c:pt idx="9155">
                  <c:v>-6.1652076516726939E-3</c:v>
                </c:pt>
                <c:pt idx="9156">
                  <c:v>-6.1884982101847834E-3</c:v>
                </c:pt>
                <c:pt idx="9157">
                  <c:v>-6.2317891177748148E-3</c:v>
                </c:pt>
                <c:pt idx="9158">
                  <c:v>-6.2850803744005923E-3</c:v>
                </c:pt>
                <c:pt idx="9159">
                  <c:v>-6.3283719800203524E-3</c:v>
                </c:pt>
                <c:pt idx="9160">
                  <c:v>-6.3816639345920436E-3</c:v>
                </c:pt>
                <c:pt idx="9161">
                  <c:v>-6.4249562380735686E-3</c:v>
                </c:pt>
                <c:pt idx="9162">
                  <c:v>-6.4782488904230936E-3</c:v>
                </c:pt>
                <c:pt idx="9163">
                  <c:v>-6.5215418915984813E-3</c:v>
                </c:pt>
                <c:pt idx="9164">
                  <c:v>-6.5748352415578555E-3</c:v>
                </c:pt>
                <c:pt idx="9165">
                  <c:v>-6.6181289402592334E-3</c:v>
                </c:pt>
                <c:pt idx="9166">
                  <c:v>-6.6714229876606648E-3</c:v>
                </c:pt>
                <c:pt idx="9167">
                  <c:v>-6.7447173837199594E-3</c:v>
                </c:pt>
                <c:pt idx="9168">
                  <c:v>-6.8280121283952316E-3</c:v>
                </c:pt>
                <c:pt idx="9169">
                  <c:v>-6.9013072216446555E-3</c:v>
                </c:pt>
                <c:pt idx="9170">
                  <c:v>-6.9846026634259534E-3</c:v>
                </c:pt>
                <c:pt idx="9171">
                  <c:v>-7.0578984536973834E-3</c:v>
                </c:pt>
                <c:pt idx="9172">
                  <c:v>-7.1411945924168933E-3</c:v>
                </c:pt>
                <c:pt idx="9173">
                  <c:v>-7.2144910795424004E-3</c:v>
                </c:pt>
                <c:pt idx="9174">
                  <c:v>-7.297787915032058E-3</c:v>
                </c:pt>
                <c:pt idx="9175">
                  <c:v>-7.3810850988437534E-3</c:v>
                </c:pt>
                <c:pt idx="9176">
                  <c:v>-7.4543826309355632E-3</c:v>
                </c:pt>
                <c:pt idx="9177">
                  <c:v>-7.6476805112654644E-3</c:v>
                </c:pt>
                <c:pt idx="9178">
                  <c:v>-7.8309787397914943E-3</c:v>
                </c:pt>
                <c:pt idx="9179">
                  <c:v>-8.0242773164716785E-3</c:v>
                </c:pt>
                <c:pt idx="9180">
                  <c:v>-8.2075762412640047E-3</c:v>
                </c:pt>
                <c:pt idx="9181">
                  <c:v>-8.4008755141265247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976E-3</c:v>
                </c:pt>
                <c:pt idx="9191">
                  <c:v>-1.0073887377372777E-2</c:v>
                </c:pt>
                <c:pt idx="9192">
                  <c:v>-1.0217190476235758E-2</c:v>
                </c:pt>
                <c:pt idx="9193">
                  <c:v>-1.0370493922665119E-2</c:v>
                </c:pt>
                <c:pt idx="9194">
                  <c:v>-1.0513797716618761E-2</c:v>
                </c:pt>
                <c:pt idx="9195">
                  <c:v>-1.0657101858054768E-2</c:v>
                </c:pt>
                <c:pt idx="9196">
                  <c:v>-1.0810406346931103E-2</c:v>
                </c:pt>
                <c:pt idx="9197">
                  <c:v>-1.0973711183205724E-2</c:v>
                </c:pt>
                <c:pt idx="9198">
                  <c:v>-1.1137016366836779E-2</c:v>
                </c:pt>
                <c:pt idx="9199">
                  <c:v>-1.1300321897782325E-2</c:v>
                </c:pt>
                <c:pt idx="9200">
                  <c:v>-1.1463627775999959E-2</c:v>
                </c:pt>
                <c:pt idx="9201">
                  <c:v>-1.162693400144818E-2</c:v>
                </c:pt>
                <c:pt idx="9202">
                  <c:v>-1.1790240574084758E-2</c:v>
                </c:pt>
                <c:pt idx="9203">
                  <c:v>-1.1953547493867928E-2</c:v>
                </c:pt>
                <c:pt idx="9204">
                  <c:v>-1.2116854760755347E-2</c:v>
                </c:pt>
                <c:pt idx="9205">
                  <c:v>-1.229016237470526E-2</c:v>
                </c:pt>
                <c:pt idx="9206">
                  <c:v>-1.2443470335675763E-2</c:v>
                </c:pt>
                <c:pt idx="9207">
                  <c:v>-1.242677864362457E-2</c:v>
                </c:pt>
                <c:pt idx="9208">
                  <c:v>-1.2420087298509901E-2</c:v>
                </c:pt>
                <c:pt idx="9209">
                  <c:v>-1.2403396300289662E-2</c:v>
                </c:pt>
                <c:pt idx="9210">
                  <c:v>-1.2386705648922166E-2</c:v>
                </c:pt>
                <c:pt idx="9211">
                  <c:v>-1.2380015344364909E-2</c:v>
                </c:pt>
                <c:pt idx="9212">
                  <c:v>-1.2363325386576241E-2</c:v>
                </c:pt>
                <c:pt idx="9213">
                  <c:v>-1.2356635775514159E-2</c:v>
                </c:pt>
                <c:pt idx="9214">
                  <c:v>-1.2339946511136554E-2</c:v>
                </c:pt>
                <c:pt idx="9215">
                  <c:v>-1.2323257593401693E-2</c:v>
                </c:pt>
                <c:pt idx="9216">
                  <c:v>-1.2306569022267469E-2</c:v>
                </c:pt>
                <c:pt idx="9217">
                  <c:v>-1.2099880797691615E-2</c:v>
                </c:pt>
                <c:pt idx="9218">
                  <c:v>-1.1893192919632483E-2</c:v>
                </c:pt>
                <c:pt idx="9219">
                  <c:v>-1.1696505388048024E-2</c:v>
                </c:pt>
                <c:pt idx="9220">
                  <c:v>-1.1489818202896023E-2</c:v>
                </c:pt>
                <c:pt idx="9221">
                  <c:v>-1.1293131364134811E-2</c:v>
                </c:pt>
                <c:pt idx="9222">
                  <c:v>-1.1086444871722084E-2</c:v>
                </c:pt>
                <c:pt idx="9223">
                  <c:v>-1.0889758725616228E-2</c:v>
                </c:pt>
                <c:pt idx="9224">
                  <c:v>-1.0683072925774858E-2</c:v>
                </c:pt>
                <c:pt idx="9225">
                  <c:v>-1.0486387472156217E-2</c:v>
                </c:pt>
                <c:pt idx="9226">
                  <c:v>-1.027970236471832E-2</c:v>
                </c:pt>
                <c:pt idx="9227">
                  <c:v>-1.0113017603419153E-2</c:v>
                </c:pt>
                <c:pt idx="9228">
                  <c:v>-9.9463331882166661E-3</c:v>
                </c:pt>
                <c:pt idx="9229">
                  <c:v>-9.7896491190690611E-3</c:v>
                </c:pt>
                <c:pt idx="9230">
                  <c:v>-9.6229653959339946E-3</c:v>
                </c:pt>
                <c:pt idx="9231">
                  <c:v>-9.4562820187698883E-3</c:v>
                </c:pt>
                <c:pt idx="9232">
                  <c:v>-9.2895989875343248E-3</c:v>
                </c:pt>
                <c:pt idx="9233">
                  <c:v>-9.1229163021857157E-3</c:v>
                </c:pt>
                <c:pt idx="9234">
                  <c:v>-8.9562339626818067E-3</c:v>
                </c:pt>
                <c:pt idx="9235">
                  <c:v>-8.7895519689807546E-3</c:v>
                </c:pt>
                <c:pt idx="9236">
                  <c:v>-8.6228703210405322E-3</c:v>
                </c:pt>
                <c:pt idx="9237">
                  <c:v>-8.426189018819176E-3</c:v>
                </c:pt>
                <c:pt idx="9238">
                  <c:v>-8.2295080622745431E-3</c:v>
                </c:pt>
                <c:pt idx="9239">
                  <c:v>-8.0328274513648008E-3</c:v>
                </c:pt>
                <c:pt idx="9240">
                  <c:v>-7.8361471860480206E-3</c:v>
                </c:pt>
                <c:pt idx="9241">
                  <c:v>-7.6394672662820134E-3</c:v>
                </c:pt>
                <c:pt idx="9242">
                  <c:v>-7.4427876920249931E-3</c:v>
                </c:pt>
                <c:pt idx="9243">
                  <c:v>-7.2461084632348492E-3</c:v>
                </c:pt>
                <c:pt idx="9244">
                  <c:v>-7.0494295798695424E-3</c:v>
                </c:pt>
                <c:pt idx="9245">
                  <c:v>-6.8627510418871884E-3</c:v>
                </c:pt>
                <c:pt idx="9246">
                  <c:v>-6.6760728492458524E-3</c:v>
                </c:pt>
                <c:pt idx="9247">
                  <c:v>-6.6593950019034134E-3</c:v>
                </c:pt>
                <c:pt idx="9248">
                  <c:v>-6.6327174998180114E-3</c:v>
                </c:pt>
                <c:pt idx="9249">
                  <c:v>-6.6060403429475112E-3</c:v>
                </c:pt>
                <c:pt idx="9250">
                  <c:v>-6.5793635312500582E-3</c:v>
                </c:pt>
                <c:pt idx="9251">
                  <c:v>-6.552687064683543E-3</c:v>
                </c:pt>
                <c:pt idx="9252">
                  <c:v>-6.5260109432060086E-3</c:v>
                </c:pt>
                <c:pt idx="9253">
                  <c:v>-6.5093351667754873E-3</c:v>
                </c:pt>
                <c:pt idx="9254">
                  <c:v>-6.4826597353501341E-3</c:v>
                </c:pt>
                <c:pt idx="9255">
                  <c:v>-6.4559846488877045E-3</c:v>
                </c:pt>
                <c:pt idx="9256">
                  <c:v>-6.4193099073464113E-3</c:v>
                </c:pt>
                <c:pt idx="9257">
                  <c:v>-6.3126355106841534E-3</c:v>
                </c:pt>
                <c:pt idx="9258">
                  <c:v>-6.1959614588590062E-3</c:v>
                </c:pt>
                <c:pt idx="9259">
                  <c:v>-6.0892877518289434E-3</c:v>
                </c:pt>
                <c:pt idx="9260">
                  <c:v>-5.9726143895519924E-3</c:v>
                </c:pt>
                <c:pt idx="9261">
                  <c:v>-5.8659413719861497E-3</c:v>
                </c:pt>
                <c:pt idx="9262">
                  <c:v>-5.759268699089496E-3</c:v>
                </c:pt>
                <c:pt idx="9263">
                  <c:v>-5.6425963708198754E-3</c:v>
                </c:pt>
                <c:pt idx="9264">
                  <c:v>-5.535924387135488E-3</c:v>
                </c:pt>
                <c:pt idx="9265">
                  <c:v>-5.4292527479943235E-3</c:v>
                </c:pt>
                <c:pt idx="9266">
                  <c:v>-5.3225814533541804E-3</c:v>
                </c:pt>
                <c:pt idx="9267">
                  <c:v>-5.2959105031733511E-3</c:v>
                </c:pt>
                <c:pt idx="9268">
                  <c:v>-5.2792398974096438E-3</c:v>
                </c:pt>
                <c:pt idx="9269">
                  <c:v>-5.2525696360212013E-3</c:v>
                </c:pt>
                <c:pt idx="9270">
                  <c:v>-5.2258997189659484E-3</c:v>
                </c:pt>
                <c:pt idx="9271">
                  <c:v>-5.1992301462019941E-3</c:v>
                </c:pt>
                <c:pt idx="9272">
                  <c:v>-5.17256091768728E-3</c:v>
                </c:pt>
                <c:pt idx="9273">
                  <c:v>-5.1458920333798709E-3</c:v>
                </c:pt>
                <c:pt idx="9274">
                  <c:v>-5.1292234932376751E-3</c:v>
                </c:pt>
                <c:pt idx="9275">
                  <c:v>-5.1025552972187305E-3</c:v>
                </c:pt>
                <c:pt idx="9276">
                  <c:v>-5.0758874452811638E-3</c:v>
                </c:pt>
                <c:pt idx="9277">
                  <c:v>-5.0492199373829011E-3</c:v>
                </c:pt>
                <c:pt idx="9278">
                  <c:v>-5.0225527734819309E-3</c:v>
                </c:pt>
                <c:pt idx="9279">
                  <c:v>-4.9958859535363109E-3</c:v>
                </c:pt>
                <c:pt idx="9280">
                  <c:v>-4.9792194775040806E-3</c:v>
                </c:pt>
                <c:pt idx="9281">
                  <c:v>-4.9525533453431206E-3</c:v>
                </c:pt>
                <c:pt idx="9282">
                  <c:v>-4.9258875570114755E-3</c:v>
                </c:pt>
                <c:pt idx="9283">
                  <c:v>-4.899222112467406E-3</c:v>
                </c:pt>
                <c:pt idx="9284">
                  <c:v>-4.8725570116685823E-3</c:v>
                </c:pt>
                <c:pt idx="9285">
                  <c:v>-4.8458922545732194E-3</c:v>
                </c:pt>
                <c:pt idx="9286">
                  <c:v>-4.8292278411392903E-3</c:v>
                </c:pt>
                <c:pt idx="9287">
                  <c:v>-4.8325637713248736E-3</c:v>
                </c:pt>
                <c:pt idx="9288">
                  <c:v>-4.8359000450877432E-3</c:v>
                </c:pt>
                <c:pt idx="9289">
                  <c:v>-4.8492366623860972E-3</c:v>
                </c:pt>
                <c:pt idx="9290">
                  <c:v>-4.8525736231779795E-3</c:v>
                </c:pt>
                <c:pt idx="9291">
                  <c:v>-4.8559109274213252E-3</c:v>
                </c:pt>
                <c:pt idx="9292">
                  <c:v>-4.8592485750742175E-3</c:v>
                </c:pt>
                <c:pt idx="9293">
                  <c:v>-4.8725865660945045E-3</c:v>
                </c:pt>
                <c:pt idx="9294">
                  <c:v>-4.8759249004403926E-3</c:v>
                </c:pt>
                <c:pt idx="9295">
                  <c:v>-4.87926357806979E-3</c:v>
                </c:pt>
                <c:pt idx="9296">
                  <c:v>-4.882602598940646E-3</c:v>
                </c:pt>
                <c:pt idx="9297">
                  <c:v>-4.9059419630110923E-3</c:v>
                </c:pt>
                <c:pt idx="9298">
                  <c:v>-4.9192816702391534E-3</c:v>
                </c:pt>
                <c:pt idx="9299">
                  <c:v>-4.9426217205828238E-3</c:v>
                </c:pt>
                <c:pt idx="9300">
                  <c:v>-4.9559621139999982E-3</c:v>
                </c:pt>
                <c:pt idx="9301">
                  <c:v>-4.979302850448823E-3</c:v>
                </c:pt>
                <c:pt idx="9302">
                  <c:v>-4.9926439298872034E-3</c:v>
                </c:pt>
                <c:pt idx="9303">
                  <c:v>-5.0159853522732667E-3</c:v>
                </c:pt>
                <c:pt idx="9304">
                  <c:v>-5.0293271175649136E-3</c:v>
                </c:pt>
                <c:pt idx="9305">
                  <c:v>-5.0426692257202668E-3</c:v>
                </c:pt>
                <c:pt idx="9306">
                  <c:v>-5.0660116766972265E-3</c:v>
                </c:pt>
                <c:pt idx="9307">
                  <c:v>-5.1093544704538824E-3</c:v>
                </c:pt>
                <c:pt idx="9308">
                  <c:v>-5.1426976069482164E-3</c:v>
                </c:pt>
                <c:pt idx="9309">
                  <c:v>-5.1760410861382833E-3</c:v>
                </c:pt>
                <c:pt idx="9310">
                  <c:v>-5.2093849079820134E-3</c:v>
                </c:pt>
                <c:pt idx="9311">
                  <c:v>-5.2527290724374304E-3</c:v>
                </c:pt>
                <c:pt idx="9312">
                  <c:v>-5.2860735794626277E-3</c:v>
                </c:pt>
                <c:pt idx="9313">
                  <c:v>-5.3194184290155724E-3</c:v>
                </c:pt>
                <c:pt idx="9314">
                  <c:v>-5.3527636210542861E-3</c:v>
                </c:pt>
                <c:pt idx="9315">
                  <c:v>-5.3961091555367524E-3</c:v>
                </c:pt>
                <c:pt idx="9316">
                  <c:v>-5.4294550324209823E-3</c:v>
                </c:pt>
                <c:pt idx="9317">
                  <c:v>-5.4928012516650415E-3</c:v>
                </c:pt>
                <c:pt idx="9318">
                  <c:v>-5.5561478132268504E-3</c:v>
                </c:pt>
                <c:pt idx="9319">
                  <c:v>-5.6194947170644704E-3</c:v>
                </c:pt>
                <c:pt idx="9320">
                  <c:v>-5.6728419631359717E-3</c:v>
                </c:pt>
                <c:pt idx="9321">
                  <c:v>-5.7361895513993481E-3</c:v>
                </c:pt>
                <c:pt idx="9322">
                  <c:v>-5.7995374818125174E-3</c:v>
                </c:pt>
                <c:pt idx="9323">
                  <c:v>-5.8628857543335505E-3</c:v>
                </c:pt>
                <c:pt idx="9324">
                  <c:v>-5.9162343689204734E-3</c:v>
                </c:pt>
                <c:pt idx="9325">
                  <c:v>-5.9795833255313078E-3</c:v>
                </c:pt>
                <c:pt idx="9326">
                  <c:v>-6.0429326241239313E-3</c:v>
                </c:pt>
                <c:pt idx="9327">
                  <c:v>-6.0962822646564996E-3</c:v>
                </c:pt>
                <c:pt idx="9328">
                  <c:v>-6.1596322470870712E-3</c:v>
                </c:pt>
                <c:pt idx="9329">
                  <c:v>-6.2229825713735155E-3</c:v>
                </c:pt>
                <c:pt idx="9330">
                  <c:v>-6.2863332374739934E-3</c:v>
                </c:pt>
                <c:pt idx="9331">
                  <c:v>-6.3396842453463734E-3</c:v>
                </c:pt>
                <c:pt idx="9332">
                  <c:v>-6.4030355949487635E-3</c:v>
                </c:pt>
                <c:pt idx="9333">
                  <c:v>-6.4663872862390824E-3</c:v>
                </c:pt>
                <c:pt idx="9334">
                  <c:v>-6.5197393191753824E-3</c:v>
                </c:pt>
                <c:pt idx="9335">
                  <c:v>-6.5830916937157811E-3</c:v>
                </c:pt>
                <c:pt idx="9336">
                  <c:v>-6.6464444098180983E-3</c:v>
                </c:pt>
                <c:pt idx="9337">
                  <c:v>-6.7297974674405134E-3</c:v>
                </c:pt>
                <c:pt idx="9338">
                  <c:v>-6.8031508665409276E-3</c:v>
                </c:pt>
                <c:pt idx="9339">
                  <c:v>-6.8865046070773995E-3</c:v>
                </c:pt>
                <c:pt idx="9340">
                  <c:v>-6.969858689008018E-3</c:v>
                </c:pt>
                <c:pt idx="9341">
                  <c:v>-7.0432131122906555E-3</c:v>
                </c:pt>
                <c:pt idx="9342">
                  <c:v>-7.1265678768833484E-3</c:v>
                </c:pt>
                <c:pt idx="9343">
                  <c:v>-7.1999229827442446E-3</c:v>
                </c:pt>
                <c:pt idx="9344">
                  <c:v>-7.2832784298312199E-3</c:v>
                </c:pt>
                <c:pt idx="9345">
                  <c:v>-7.3566342181022324E-3</c:v>
                </c:pt>
                <c:pt idx="9346">
                  <c:v>-7.4399903475154414E-3</c:v>
                </c:pt>
                <c:pt idx="9347">
                  <c:v>-7.5033468180288514E-3</c:v>
                </c:pt>
                <c:pt idx="9348">
                  <c:v>-7.5667036296003676E-3</c:v>
                </c:pt>
                <c:pt idx="9349">
                  <c:v>-7.6400607821881265E-3</c:v>
                </c:pt>
                <c:pt idx="9350">
                  <c:v>-7.7034182757499984E-3</c:v>
                </c:pt>
                <c:pt idx="9351">
                  <c:v>-7.7667761102441285E-3</c:v>
                </c:pt>
                <c:pt idx="9352">
                  <c:v>-7.8401342856284639E-3</c:v>
                </c:pt>
                <c:pt idx="9353">
                  <c:v>-7.9034928018609524E-3</c:v>
                </c:pt>
                <c:pt idx="9354">
                  <c:v>-7.9668516588997373E-3</c:v>
                </c:pt>
                <c:pt idx="9355">
                  <c:v>-8.0402108567027546E-3</c:v>
                </c:pt>
                <c:pt idx="9356">
                  <c:v>-8.1035703952280248E-3</c:v>
                </c:pt>
                <c:pt idx="9357">
                  <c:v>-8.1669302744335776E-3</c:v>
                </c:pt>
                <c:pt idx="9358">
                  <c:v>-8.2402904942773803E-3</c:v>
                </c:pt>
                <c:pt idx="9359">
                  <c:v>-8.3036510547175348E-3</c:v>
                </c:pt>
                <c:pt idx="9360">
                  <c:v>-8.3670119557120066E-3</c:v>
                </c:pt>
                <c:pt idx="9361">
                  <c:v>-8.4403731972187424E-3</c:v>
                </c:pt>
                <c:pt idx="9362">
                  <c:v>-8.5037347791958942E-3</c:v>
                </c:pt>
                <c:pt idx="9363">
                  <c:v>-8.5670967016012768E-3</c:v>
                </c:pt>
                <c:pt idx="9364">
                  <c:v>-8.6404589643930829E-3</c:v>
                </c:pt>
                <c:pt idx="9365">
                  <c:v>-8.7038215675292203E-3</c:v>
                </c:pt>
                <c:pt idx="9366">
                  <c:v>-8.7671845109678764E-3</c:v>
                </c:pt>
                <c:pt idx="9367">
                  <c:v>-8.8305477946668248E-3</c:v>
                </c:pt>
                <c:pt idx="9368">
                  <c:v>-8.8939114185840728E-3</c:v>
                </c:pt>
                <c:pt idx="9369">
                  <c:v>-8.9472753826777499E-3</c:v>
                </c:pt>
                <c:pt idx="9370">
                  <c:v>-9.0106396869060537E-3</c:v>
                </c:pt>
                <c:pt idx="9371">
                  <c:v>-9.0740043312266538E-3</c:v>
                </c:pt>
                <c:pt idx="9372">
                  <c:v>-9.1273693155976554E-3</c:v>
                </c:pt>
                <c:pt idx="9373">
                  <c:v>-9.190734639977334E-3</c:v>
                </c:pt>
                <c:pt idx="9374">
                  <c:v>-9.2541003043232727E-3</c:v>
                </c:pt>
                <c:pt idx="9375">
                  <c:v>-9.3174663085938084E-3</c:v>
                </c:pt>
                <c:pt idx="9376">
                  <c:v>-9.3808326527468691E-3</c:v>
                </c:pt>
                <c:pt idx="9377">
                  <c:v>-9.4541993367403595E-3</c:v>
                </c:pt>
                <c:pt idx="9378">
                  <c:v>-9.5275663605323205E-3</c:v>
                </c:pt>
                <c:pt idx="9379">
                  <c:v>-9.6009337240808811E-3</c:v>
                </c:pt>
                <c:pt idx="9380">
                  <c:v>-9.6643014273440075E-3</c:v>
                </c:pt>
                <c:pt idx="9381">
                  <c:v>-9.7376694702796807E-3</c:v>
                </c:pt>
                <c:pt idx="9382">
                  <c:v>-9.8110378528460246E-3</c:v>
                </c:pt>
                <c:pt idx="9383">
                  <c:v>-9.8844065750008855E-3</c:v>
                </c:pt>
                <c:pt idx="9384">
                  <c:v>-9.957775636702285E-3</c:v>
                </c:pt>
                <c:pt idx="9385">
                  <c:v>-1.0031145037908201E-2</c:v>
                </c:pt>
                <c:pt idx="9386">
                  <c:v>-1.0114514778576859E-2</c:v>
                </c:pt>
                <c:pt idx="9387">
                  <c:v>-1.0207884858666201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824E-2</c:v>
                </c:pt>
                <c:pt idx="9396">
                  <c:v>-1.10682308464703E-2</c:v>
                </c:pt>
                <c:pt idx="9397">
                  <c:v>-1.1111604318456541E-2</c:v>
                </c:pt>
                <c:pt idx="9398">
                  <c:v>-1.1154978129401555E-2</c:v>
                </c:pt>
                <c:pt idx="9399">
                  <c:v>-1.1198352279263385E-2</c:v>
                </c:pt>
                <c:pt idx="9400">
                  <c:v>-1.1241726767999961E-2</c:v>
                </c:pt>
                <c:pt idx="9401">
                  <c:v>-1.1285101595569497E-2</c:v>
                </c:pt>
                <c:pt idx="9402">
                  <c:v>-1.1318476761929569E-2</c:v>
                </c:pt>
                <c:pt idx="9403">
                  <c:v>-1.1361852267038765E-2</c:v>
                </c:pt>
                <c:pt idx="9404">
                  <c:v>-1.1405228110854509E-2</c:v>
                </c:pt>
                <c:pt idx="9405">
                  <c:v>-1.1448604293335373E-2</c:v>
                </c:pt>
                <c:pt idx="9406">
                  <c:v>-1.1471980814438863E-2</c:v>
                </c:pt>
                <c:pt idx="9407">
                  <c:v>-1.144535767412334E-2</c:v>
                </c:pt>
                <c:pt idx="9408">
                  <c:v>-1.1418734872346598E-2</c:v>
                </c:pt>
                <c:pt idx="9409">
                  <c:v>-1.1392112409066847E-2</c:v>
                </c:pt>
                <c:pt idx="9410">
                  <c:v>-1.1375490284242021E-2</c:v>
                </c:pt>
                <c:pt idx="9411">
                  <c:v>-1.1348868497830155E-2</c:v>
                </c:pt>
                <c:pt idx="9412">
                  <c:v>-1.1322247049789043E-2</c:v>
                </c:pt>
                <c:pt idx="9413">
                  <c:v>-1.1295625940076964E-2</c:v>
                </c:pt>
                <c:pt idx="9414">
                  <c:v>-1.1269005168651881E-2</c:v>
                </c:pt>
                <c:pt idx="9415">
                  <c:v>-1.1242384735471705E-2</c:v>
                </c:pt>
                <c:pt idx="9416">
                  <c:v>-1.1205764640494565E-2</c:v>
                </c:pt>
                <c:pt idx="9417">
                  <c:v>-1.1149144883678411E-2</c:v>
                </c:pt>
                <c:pt idx="9418">
                  <c:v>-1.1082525464981405E-2</c:v>
                </c:pt>
                <c:pt idx="9419">
                  <c:v>-1.10259063843611E-2</c:v>
                </c:pt>
                <c:pt idx="9420">
                  <c:v>-1.0959287641775979E-2</c:v>
                </c:pt>
                <c:pt idx="9421">
                  <c:v>-1.0902669237184035E-2</c:v>
                </c:pt>
                <c:pt idx="9422">
                  <c:v>-1.0836051170542919E-2</c:v>
                </c:pt>
                <c:pt idx="9423">
                  <c:v>-1.0779433441810931E-2</c:v>
                </c:pt>
                <c:pt idx="9424">
                  <c:v>-1.0712816050946058E-2</c:v>
                </c:pt>
                <c:pt idx="9425">
                  <c:v>-1.0656198997906209E-2</c:v>
                </c:pt>
                <c:pt idx="9426">
                  <c:v>-1.0589582282649499E-2</c:v>
                </c:pt>
                <c:pt idx="9427">
                  <c:v>-1.0532965905133944E-2</c:v>
                </c:pt>
                <c:pt idx="9428">
                  <c:v>-1.0466349865317583E-2</c:v>
                </c:pt>
                <c:pt idx="9429">
                  <c:v>-1.0409734163158185E-2</c:v>
                </c:pt>
                <c:pt idx="9430">
                  <c:v>-1.0343118798614085E-2</c:v>
                </c:pt>
                <c:pt idx="9431">
                  <c:v>-1.0286503771642979E-2</c:v>
                </c:pt>
                <c:pt idx="9432">
                  <c:v>-1.0219889082203143E-2</c:v>
                </c:pt>
                <c:pt idx="9433">
                  <c:v>-1.0163274730252483E-2</c:v>
                </c:pt>
                <c:pt idx="9434">
                  <c:v>-1.0096660715749018E-2</c:v>
                </c:pt>
                <c:pt idx="9435">
                  <c:v>-1.0040047038650747E-2</c:v>
                </c:pt>
                <c:pt idx="9436">
                  <c:v>-9.9934336989158223E-3</c:v>
                </c:pt>
                <c:pt idx="9437">
                  <c:v>-9.966820696502024E-3</c:v>
                </c:pt>
                <c:pt idx="9438">
                  <c:v>-9.9402080313673348E-3</c:v>
                </c:pt>
                <c:pt idx="9439">
                  <c:v>-9.9135957034700295E-3</c:v>
                </c:pt>
                <c:pt idx="9440">
                  <c:v>-9.8869837127680531E-3</c:v>
                </c:pt>
                <c:pt idx="9441">
                  <c:v>-9.8603720592193127E-3</c:v>
                </c:pt>
                <c:pt idx="9442">
                  <c:v>-9.8437607427817597E-3</c:v>
                </c:pt>
                <c:pt idx="9443">
                  <c:v>-9.8171497634136247E-3</c:v>
                </c:pt>
                <c:pt idx="9444">
                  <c:v>-9.7905391210727222E-3</c:v>
                </c:pt>
                <c:pt idx="9445">
                  <c:v>-9.7639288157171968E-3</c:v>
                </c:pt>
                <c:pt idx="9446">
                  <c:v>-9.747318847305033E-3</c:v>
                </c:pt>
                <c:pt idx="9447">
                  <c:v>-9.7607092157943574E-3</c:v>
                </c:pt>
                <c:pt idx="9448">
                  <c:v>-9.7640999211427524E-3</c:v>
                </c:pt>
                <c:pt idx="9449">
                  <c:v>-9.7674909633087385E-3</c:v>
                </c:pt>
                <c:pt idx="9450">
                  <c:v>-9.7708823422500146E-3</c:v>
                </c:pt>
                <c:pt idx="9451">
                  <c:v>-9.7842740579247526E-3</c:v>
                </c:pt>
                <c:pt idx="9452">
                  <c:v>-9.787666110290803E-3</c:v>
                </c:pt>
                <c:pt idx="9453">
                  <c:v>-9.7910584993063376E-3</c:v>
                </c:pt>
                <c:pt idx="9454">
                  <c:v>-9.7944512249293451E-3</c:v>
                </c:pt>
                <c:pt idx="9455">
                  <c:v>-9.7978442871177046E-3</c:v>
                </c:pt>
                <c:pt idx="9456">
                  <c:v>-9.811237685829699E-3</c:v>
                </c:pt>
                <c:pt idx="9457">
                  <c:v>-9.8246314210229547E-3</c:v>
                </c:pt>
                <c:pt idx="9458">
                  <c:v>-9.8380254926557983E-3</c:v>
                </c:pt>
                <c:pt idx="9459">
                  <c:v>-9.8414199006861547E-3</c:v>
                </c:pt>
                <c:pt idx="9460">
                  <c:v>-9.8548146450720513E-3</c:v>
                </c:pt>
                <c:pt idx="9461">
                  <c:v>-9.8682097257713208E-3</c:v>
                </c:pt>
                <c:pt idx="9462">
                  <c:v>-9.8816051427422728E-3</c:v>
                </c:pt>
                <c:pt idx="9463">
                  <c:v>-9.8950008959427932E-3</c:v>
                </c:pt>
                <c:pt idx="9464">
                  <c:v>-9.9083969853306642E-3</c:v>
                </c:pt>
                <c:pt idx="9465">
                  <c:v>-9.9117934108643047E-3</c:v>
                </c:pt>
                <c:pt idx="9466">
                  <c:v>-9.9351901725014246E-3</c:v>
                </c:pt>
                <c:pt idx="9467">
                  <c:v>-9.9785872702002135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405E-2</c:v>
                </c:pt>
                <c:pt idx="9477">
                  <c:v>-1.040257672133775E-2</c:v>
                </c:pt>
                <c:pt idx="9478">
                  <c:v>-1.0445977512942685E-2</c:v>
                </c:pt>
                <c:pt idx="9479">
                  <c:v>-1.0489378640105606E-2</c:v>
                </c:pt>
                <c:pt idx="9480">
                  <c:v>-1.0532780102784019E-2</c:v>
                </c:pt>
                <c:pt idx="9481">
                  <c:v>-1.0576181900936291E-2</c:v>
                </c:pt>
                <c:pt idx="9482">
                  <c:v>-1.0619584034520263E-2</c:v>
                </c:pt>
                <c:pt idx="9483">
                  <c:v>-1.0662986503494114E-2</c:v>
                </c:pt>
                <c:pt idx="9484">
                  <c:v>-1.0696389307815855E-2</c:v>
                </c:pt>
                <c:pt idx="9485">
                  <c:v>-1.0739792447443192E-2</c:v>
                </c:pt>
                <c:pt idx="9486">
                  <c:v>-1.0793195922334459E-2</c:v>
                </c:pt>
                <c:pt idx="9487">
                  <c:v>-1.0866599732447668E-2</c:v>
                </c:pt>
                <c:pt idx="9488">
                  <c:v>-1.0930003877740539E-2</c:v>
                </c:pt>
                <c:pt idx="9489">
                  <c:v>-1.0993408358171341E-2</c:v>
                </c:pt>
                <c:pt idx="9490">
                  <c:v>-1.1066813173697955E-2</c:v>
                </c:pt>
                <c:pt idx="9491">
                  <c:v>-1.113021832427852E-2</c:v>
                </c:pt>
                <c:pt idx="9492">
                  <c:v>-1.1193623809870962E-2</c:v>
                </c:pt>
                <c:pt idx="9493">
                  <c:v>-1.1267029630433436E-2</c:v>
                </c:pt>
                <c:pt idx="9494">
                  <c:v>-1.1330435785923581E-2</c:v>
                </c:pt>
                <c:pt idx="9495">
                  <c:v>-1.1393842276299738E-2</c:v>
                </c:pt>
                <c:pt idx="9496">
                  <c:v>-1.146724910151992E-2</c:v>
                </c:pt>
                <c:pt idx="9497">
                  <c:v>-1.1540656261541883E-2</c:v>
                </c:pt>
                <c:pt idx="9498">
                  <c:v>-1.1614063756323928E-2</c:v>
                </c:pt>
                <c:pt idx="9499">
                  <c:v>-1.1687471585824026E-2</c:v>
                </c:pt>
                <c:pt idx="9500">
                  <c:v>-1.1760879750000149E-2</c:v>
                </c:pt>
                <c:pt idx="9501">
                  <c:v>-1.1834288248810144E-2</c:v>
                </c:pt>
                <c:pt idx="9502">
                  <c:v>-1.1897697082212003E-2</c:v>
                </c:pt>
                <c:pt idx="9503">
                  <c:v>-1.1971106250164117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55E-2</c:v>
                </c:pt>
                <c:pt idx="9514">
                  <c:v>-1.2668629165929451E-2</c:v>
                </c:pt>
                <c:pt idx="9515">
                  <c:v>-1.2732042345206697E-2</c:v>
                </c:pt>
                <c:pt idx="9516">
                  <c:v>-1.2805455858488267E-2</c:v>
                </c:pt>
                <c:pt idx="9517">
                  <c:v>-1.2878869705731821E-2</c:v>
                </c:pt>
                <c:pt idx="9518">
                  <c:v>-1.2962283886895631E-2</c:v>
                </c:pt>
                <c:pt idx="9519">
                  <c:v>-1.3035698401937719E-2</c:v>
                </c:pt>
                <c:pt idx="9520">
                  <c:v>-1.3119113250815967E-2</c:v>
                </c:pt>
                <c:pt idx="9521">
                  <c:v>-1.3202528433488658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44E-2</c:v>
                </c:pt>
                <c:pt idx="9541">
                  <c:v>-1.5050902119067847E-2</c:v>
                </c:pt>
                <c:pt idx="9542">
                  <c:v>-1.5124324301720143E-2</c:v>
                </c:pt>
                <c:pt idx="9543">
                  <c:v>-1.5197746817242978E-2</c:v>
                </c:pt>
                <c:pt idx="9544">
                  <c:v>-1.5271169665594341E-2</c:v>
                </c:pt>
                <c:pt idx="9545">
                  <c:v>-1.5344592846732296E-2</c:v>
                </c:pt>
                <c:pt idx="9546">
                  <c:v>-1.5388016360614655E-2</c:v>
                </c:pt>
                <c:pt idx="9547">
                  <c:v>-1.5421440207199627E-2</c:v>
                </c:pt>
                <c:pt idx="9548">
                  <c:v>-1.5454864386445201E-2</c:v>
                </c:pt>
                <c:pt idx="9549">
                  <c:v>-1.5478288898309267E-2</c:v>
                </c:pt>
                <c:pt idx="9550">
                  <c:v>-1.5511713742750021E-2</c:v>
                </c:pt>
                <c:pt idx="9551">
                  <c:v>-1.5545138919725393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303E-2</c:v>
                </c:pt>
                <c:pt idx="9566">
                  <c:v>-1.5966556449955122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104E-2</c:v>
                </c:pt>
                <c:pt idx="9577">
                  <c:v>-1.5604310103175062E-2</c:v>
                </c:pt>
                <c:pt idx="9578">
                  <c:v>-1.5527744242713224E-2</c:v>
                </c:pt>
                <c:pt idx="9579">
                  <c:v>-1.5451178713610224E-2</c:v>
                </c:pt>
                <c:pt idx="9580">
                  <c:v>-1.5364613515823994E-2</c:v>
                </c:pt>
                <c:pt idx="9581">
                  <c:v>-1.5288048649312994E-2</c:v>
                </c:pt>
                <c:pt idx="9582">
                  <c:v>-1.5211484114034723E-2</c:v>
                </c:pt>
                <c:pt idx="9583">
                  <c:v>-1.5124919909947548E-2</c:v>
                </c:pt>
                <c:pt idx="9584">
                  <c:v>-1.5048356037009381E-2</c:v>
                </c:pt>
                <c:pt idx="9585">
                  <c:v>-1.4971792495178217E-2</c:v>
                </c:pt>
                <c:pt idx="9586">
                  <c:v>-1.4875229284412145E-2</c:v>
                </c:pt>
                <c:pt idx="9587">
                  <c:v>-1.4778666404668956E-2</c:v>
                </c:pt>
                <c:pt idx="9588">
                  <c:v>-1.4682103855906903E-2</c:v>
                </c:pt>
                <c:pt idx="9589">
                  <c:v>-1.4585541638083985E-2</c:v>
                </c:pt>
                <c:pt idx="9590">
                  <c:v>-1.4488979751157987E-2</c:v>
                </c:pt>
                <c:pt idx="9591">
                  <c:v>-1.4392418195087167E-2</c:v>
                </c:pt>
                <c:pt idx="9592">
                  <c:v>-1.4285856969829369E-2</c:v>
                </c:pt>
                <c:pt idx="9593">
                  <c:v>-1.4189296075342596E-2</c:v>
                </c:pt>
                <c:pt idx="9594">
                  <c:v>-1.4092735511585163E-2</c:v>
                </c:pt>
                <c:pt idx="9595">
                  <c:v>-1.3996175278514855E-2</c:v>
                </c:pt>
                <c:pt idx="9596">
                  <c:v>-1.391961537608946E-2</c:v>
                </c:pt>
                <c:pt idx="9597">
                  <c:v>-1.3853055804267449E-2</c:v>
                </c:pt>
                <c:pt idx="9598">
                  <c:v>-1.3796496563006326E-2</c:v>
                </c:pt>
                <c:pt idx="9599">
                  <c:v>-1.3729937652264573E-2</c:v>
                </c:pt>
                <c:pt idx="9600">
                  <c:v>-1.3673379071999975E-2</c:v>
                </c:pt>
                <c:pt idx="9601">
                  <c:v>-1.3606820822170585E-2</c:v>
                </c:pt>
                <c:pt idx="9602">
                  <c:v>-1.3550262902734336E-2</c:v>
                </c:pt>
                <c:pt idx="9603">
                  <c:v>-1.3483705313649508E-2</c:v>
                </c:pt>
                <c:pt idx="9604">
                  <c:v>-1.3427148054873689E-2</c:v>
                </c:pt>
                <c:pt idx="9605">
                  <c:v>-1.3360591126365373E-2</c:v>
                </c:pt>
                <c:pt idx="9606">
                  <c:v>-1.3364034528082115E-2</c:v>
                </c:pt>
                <c:pt idx="9607">
                  <c:v>-1.3417478259982218E-2</c:v>
                </c:pt>
                <c:pt idx="9608">
                  <c:v>-1.3480922322023419E-2</c:v>
                </c:pt>
                <c:pt idx="9609">
                  <c:v>-1.3534366714164053E-2</c:v>
                </c:pt>
                <c:pt idx="9610">
                  <c:v>-1.3587811436362104E-2</c:v>
                </c:pt>
                <c:pt idx="9611">
                  <c:v>-1.3641256488575207E-2</c:v>
                </c:pt>
                <c:pt idx="9612">
                  <c:v>-1.3694701870761827E-2</c:v>
                </c:pt>
                <c:pt idx="9613">
                  <c:v>-1.3748147582879788E-2</c:v>
                </c:pt>
                <c:pt idx="9614">
                  <c:v>-1.3801593624887204E-2</c:v>
                </c:pt>
                <c:pt idx="9615">
                  <c:v>-1.385503999674173E-2</c:v>
                </c:pt>
                <c:pt idx="9616">
                  <c:v>-1.3888486698401814E-2</c:v>
                </c:pt>
                <c:pt idx="9617">
                  <c:v>-1.3911933729825189E-2</c:v>
                </c:pt>
                <c:pt idx="9618">
                  <c:v>-1.392538109097015E-2</c:v>
                </c:pt>
                <c:pt idx="9619">
                  <c:v>-1.3948828781794301E-2</c:v>
                </c:pt>
                <c:pt idx="9620">
                  <c:v>-1.3962276802256007E-2</c:v>
                </c:pt>
                <c:pt idx="9621">
                  <c:v>-1.3985725152313227E-2</c:v>
                </c:pt>
                <c:pt idx="9622">
                  <c:v>-1.39991738319237E-2</c:v>
                </c:pt>
                <c:pt idx="9623">
                  <c:v>-1.4012622841045708E-2</c:v>
                </c:pt>
                <c:pt idx="9624">
                  <c:v>-1.403607217963726E-2</c:v>
                </c:pt>
                <c:pt idx="9625">
                  <c:v>-1.4049521847656316E-2</c:v>
                </c:pt>
                <c:pt idx="9626">
                  <c:v>-1.4092971845060701E-2</c:v>
                </c:pt>
                <c:pt idx="9627">
                  <c:v>-1.4136422171808716E-2</c:v>
                </c:pt>
                <c:pt idx="9628">
                  <c:v>-1.4189872827858302E-2</c:v>
                </c:pt>
                <c:pt idx="9629">
                  <c:v>-1.4233323813167343E-2</c:v>
                </c:pt>
                <c:pt idx="9630">
                  <c:v>-1.4286775127693968E-2</c:v>
                </c:pt>
                <c:pt idx="9631">
                  <c:v>-1.4330226771396065E-2</c:v>
                </c:pt>
                <c:pt idx="9632">
                  <c:v>-1.4383678744231881E-2</c:v>
                </c:pt>
                <c:pt idx="9633">
                  <c:v>-1.4427131046159261E-2</c:v>
                </c:pt>
                <c:pt idx="9634">
                  <c:v>-1.4480583677136278E-2</c:v>
                </c:pt>
                <c:pt idx="9635">
                  <c:v>-1.4524036637120763E-2</c:v>
                </c:pt>
                <c:pt idx="9636">
                  <c:v>-1.4527489926070919E-2</c:v>
                </c:pt>
                <c:pt idx="9637">
                  <c:v>-1.4490943543944626E-2</c:v>
                </c:pt>
                <c:pt idx="9638">
                  <c:v>-1.4464397490700137E-2</c:v>
                </c:pt>
                <c:pt idx="9639">
                  <c:v>-1.4427851766295323E-2</c:v>
                </c:pt>
                <c:pt idx="9640">
                  <c:v>-1.4401306370687955E-2</c:v>
                </c:pt>
                <c:pt idx="9641">
                  <c:v>-1.4374761303836386E-2</c:v>
                </c:pt>
                <c:pt idx="9642">
                  <c:v>-1.4338216565698449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373E-2</c:v>
                </c:pt>
                <c:pt idx="9669">
                  <c:v>-1.3861632736327609E-2</c:v>
                </c:pt>
                <c:pt idx="9670">
                  <c:v>-1.3785097185125966E-2</c:v>
                </c:pt>
                <c:pt idx="9671">
                  <c:v>-1.3718561961420407E-2</c:v>
                </c:pt>
                <c:pt idx="9672">
                  <c:v>-1.3652027065168965E-2</c:v>
                </c:pt>
                <c:pt idx="9673">
                  <c:v>-1.3585492496329401E-2</c:v>
                </c:pt>
                <c:pt idx="9674">
                  <c:v>-1.3518958254860092E-2</c:v>
                </c:pt>
                <c:pt idx="9675">
                  <c:v>-1.3452424340718862E-2</c:v>
                </c:pt>
                <c:pt idx="9676">
                  <c:v>-1.3435890753863505E-2</c:v>
                </c:pt>
                <c:pt idx="9677">
                  <c:v>-1.3459357494252465E-2</c:v>
                </c:pt>
                <c:pt idx="9678">
                  <c:v>-1.3472824561843483E-2</c:v>
                </c:pt>
                <c:pt idx="9679">
                  <c:v>-1.3496291956594577E-2</c:v>
                </c:pt>
                <c:pt idx="9680">
                  <c:v>-1.3509759678464092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207E-2</c:v>
                </c:pt>
                <c:pt idx="9694">
                  <c:v>-1.2918342108526652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331E-2</c:v>
                </c:pt>
                <c:pt idx="9706">
                  <c:v>-1.3880035127983692E-2</c:v>
                </c:pt>
                <c:pt idx="9707">
                  <c:v>-1.3933511666171537E-2</c:v>
                </c:pt>
                <c:pt idx="9708">
                  <c:v>-1.3986988530301839E-2</c:v>
                </c:pt>
                <c:pt idx="9709">
                  <c:v>-1.4040465720332703E-2</c:v>
                </c:pt>
                <c:pt idx="9710">
                  <c:v>-1.4103943236222022E-2</c:v>
                </c:pt>
                <c:pt idx="9711">
                  <c:v>-1.4157421077927839E-2</c:v>
                </c:pt>
                <c:pt idx="9712">
                  <c:v>-1.4210899245408347E-2</c:v>
                </c:pt>
                <c:pt idx="9713">
                  <c:v>-1.4264377738621161E-2</c:v>
                </c:pt>
                <c:pt idx="9714">
                  <c:v>-1.4317856557524549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91E-2</c:v>
                </c:pt>
                <c:pt idx="9726">
                  <c:v>-1.5559627772946298E-2</c:v>
                </c:pt>
                <c:pt idx="9727">
                  <c:v>-1.5423110822006095E-2</c:v>
                </c:pt>
                <c:pt idx="9728">
                  <c:v>-1.5276594196168641E-2</c:v>
                </c:pt>
                <c:pt idx="9729">
                  <c:v>-1.5140077895391929E-2</c:v>
                </c:pt>
                <c:pt idx="9730">
                  <c:v>-1.5003561919634067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45E-2</c:v>
                </c:pt>
                <c:pt idx="9744">
                  <c:v>-1.1582372362477632E-2</c:v>
                </c:pt>
                <c:pt idx="9745">
                  <c:v>-1.1275861256962389E-2</c:v>
                </c:pt>
                <c:pt idx="9746">
                  <c:v>-1.0979350475793874E-2</c:v>
                </c:pt>
                <c:pt idx="9747">
                  <c:v>-1.0672840018930443E-2</c:v>
                </c:pt>
                <c:pt idx="9748">
                  <c:v>-1.037632988632997E-2</c:v>
                </c:pt>
                <c:pt idx="9749">
                  <c:v>-1.0079820077950524E-2</c:v>
                </c:pt>
                <c:pt idx="9750">
                  <c:v>-9.7733105937499766E-3</c:v>
                </c:pt>
                <c:pt idx="9751">
                  <c:v>-9.4768014336865068E-3</c:v>
                </c:pt>
                <c:pt idx="9752">
                  <c:v>-9.1802925977180847E-3</c:v>
                </c:pt>
                <c:pt idx="9753">
                  <c:v>-8.8737840858026558E-3</c:v>
                </c:pt>
                <c:pt idx="9754">
                  <c:v>-8.5772758978980845E-3</c:v>
                </c:pt>
                <c:pt idx="9755">
                  <c:v>-8.2807680339627224E-3</c:v>
                </c:pt>
                <c:pt idx="9756">
                  <c:v>-7.9642604939544597E-3</c:v>
                </c:pt>
                <c:pt idx="9757">
                  <c:v>-7.6577532778311364E-3</c:v>
                </c:pt>
                <c:pt idx="9758">
                  <c:v>-7.341246385551059E-3</c:v>
                </c:pt>
                <c:pt idx="9759">
                  <c:v>-7.0347398170719222E-3</c:v>
                </c:pt>
                <c:pt idx="9760">
                  <c:v>-6.7182335723519823E-3</c:v>
                </c:pt>
                <c:pt idx="9761">
                  <c:v>-6.4117276513491993E-3</c:v>
                </c:pt>
                <c:pt idx="9762">
                  <c:v>-6.0952220540214765E-3</c:v>
                </c:pt>
                <c:pt idx="9763">
                  <c:v>-5.7787167803269382E-3</c:v>
                </c:pt>
                <c:pt idx="9764">
                  <c:v>-5.4722118302234814E-3</c:v>
                </c:pt>
                <c:pt idx="9765">
                  <c:v>-5.155707203669202E-3</c:v>
                </c:pt>
                <c:pt idx="9766">
                  <c:v>-4.9992029006222542E-3</c:v>
                </c:pt>
                <c:pt idx="9767">
                  <c:v>-4.8826989210403546E-3</c:v>
                </c:pt>
                <c:pt idx="9768">
                  <c:v>-4.7661952648817008E-3</c:v>
                </c:pt>
                <c:pt idx="9769">
                  <c:v>-4.6496919321042298E-3</c:v>
                </c:pt>
                <c:pt idx="9770">
                  <c:v>-4.5331889226659927E-3</c:v>
                </c:pt>
                <c:pt idx="9771">
                  <c:v>-4.4166862365250274E-3</c:v>
                </c:pt>
                <c:pt idx="9772">
                  <c:v>-4.3001838736392555E-3</c:v>
                </c:pt>
                <c:pt idx="9773">
                  <c:v>-4.1836818339668104E-3</c:v>
                </c:pt>
                <c:pt idx="9774">
                  <c:v>-4.0671801174656476E-3</c:v>
                </c:pt>
                <c:pt idx="9775">
                  <c:v>-3.9506787240937424E-3</c:v>
                </c:pt>
                <c:pt idx="9776">
                  <c:v>-3.8841776538091808E-3</c:v>
                </c:pt>
                <c:pt idx="9777">
                  <c:v>-3.8276769065698772E-3</c:v>
                </c:pt>
                <c:pt idx="9778">
                  <c:v>-3.7711764823338831E-3</c:v>
                </c:pt>
                <c:pt idx="9779">
                  <c:v>-3.7146763810592676E-3</c:v>
                </c:pt>
                <c:pt idx="9780">
                  <c:v>-3.6581766027040078E-3</c:v>
                </c:pt>
                <c:pt idx="9781">
                  <c:v>-3.6016771472260883E-3</c:v>
                </c:pt>
                <c:pt idx="9782">
                  <c:v>-3.5551780145835488E-3</c:v>
                </c:pt>
                <c:pt idx="9783">
                  <c:v>-3.4986792047343451E-3</c:v>
                </c:pt>
                <c:pt idx="9784">
                  <c:v>-3.442180717636609E-3</c:v>
                </c:pt>
                <c:pt idx="9785">
                  <c:v>-3.385682553248226E-3</c:v>
                </c:pt>
                <c:pt idx="9786">
                  <c:v>-3.3691847115273491E-3</c:v>
                </c:pt>
                <c:pt idx="9787">
                  <c:v>-3.3626871924317681E-3</c:v>
                </c:pt>
                <c:pt idx="9788">
                  <c:v>-3.3561899959197172E-3</c:v>
                </c:pt>
                <c:pt idx="9789">
                  <c:v>-3.3496931219491044E-3</c:v>
                </c:pt>
                <c:pt idx="9790">
                  <c:v>-3.3431965704780208E-3</c:v>
                </c:pt>
                <c:pt idx="9791">
                  <c:v>-3.3367003414643652E-3</c:v>
                </c:pt>
                <c:pt idx="9792">
                  <c:v>-3.3302044348661741E-3</c:v>
                </c:pt>
                <c:pt idx="9793">
                  <c:v>-3.3237088506415623E-3</c:v>
                </c:pt>
                <c:pt idx="9794">
                  <c:v>-3.3172135887483871E-3</c:v>
                </c:pt>
                <c:pt idx="9795">
                  <c:v>-3.3107186491447278E-3</c:v>
                </c:pt>
                <c:pt idx="9796">
                  <c:v>-3.3342240317886592E-3</c:v>
                </c:pt>
                <c:pt idx="9797">
                  <c:v>-3.3777297366381202E-3</c:v>
                </c:pt>
                <c:pt idx="9798">
                  <c:v>-3.4112357636511552E-3</c:v>
                </c:pt>
                <c:pt idx="9799">
                  <c:v>-3.4447421127857814E-3</c:v>
                </c:pt>
                <c:pt idx="9800">
                  <c:v>-3.4882487839999802E-3</c:v>
                </c:pt>
                <c:pt idx="9801">
                  <c:v>-3.5217557772517986E-3</c:v>
                </c:pt>
                <c:pt idx="9802">
                  <c:v>-3.5552630924991792E-3</c:v>
                </c:pt>
                <c:pt idx="9803">
                  <c:v>-3.5887707297002276E-3</c:v>
                </c:pt>
                <c:pt idx="9804">
                  <c:v>-3.6322786888128844E-3</c:v>
                </c:pt>
                <c:pt idx="9805">
                  <c:v>-3.6657869697952492E-3</c:v>
                </c:pt>
                <c:pt idx="9806">
                  <c:v>-3.6892955726052735E-3</c:v>
                </c:pt>
                <c:pt idx="9807">
                  <c:v>-3.7028044972008956E-3</c:v>
                </c:pt>
                <c:pt idx="9808">
                  <c:v>-3.7263137435402656E-3</c:v>
                </c:pt>
                <c:pt idx="9809">
                  <c:v>-3.7398233115812514E-3</c:v>
                </c:pt>
                <c:pt idx="9810">
                  <c:v>-3.7533332012820086E-3</c:v>
                </c:pt>
                <c:pt idx="9811">
                  <c:v>-3.776843412600428E-3</c:v>
                </c:pt>
                <c:pt idx="9812">
                  <c:v>-3.7903539454946437E-3</c:v>
                </c:pt>
                <c:pt idx="9813">
                  <c:v>-3.8138647999225892E-3</c:v>
                </c:pt>
                <c:pt idx="9814">
                  <c:v>-3.8273759758422512E-3</c:v>
                </c:pt>
                <c:pt idx="9815">
                  <c:v>-3.8508874732117448E-3</c:v>
                </c:pt>
                <c:pt idx="9816">
                  <c:v>-3.9343992919889919E-3</c:v>
                </c:pt>
                <c:pt idx="9817">
                  <c:v>-4.0379114321319794E-3</c:v>
                </c:pt>
                <c:pt idx="9818">
                  <c:v>-4.1414238935988806E-3</c:v>
                </c:pt>
                <c:pt idx="9819">
                  <c:v>-4.2449366763474645E-3</c:v>
                </c:pt>
                <c:pt idx="9820">
                  <c:v>-4.3484497803360318E-3</c:v>
                </c:pt>
                <c:pt idx="9821">
                  <c:v>-4.4519632055223905E-3</c:v>
                </c:pt>
                <c:pt idx="9822">
                  <c:v>-4.5554769518645084E-3</c:v>
                </c:pt>
                <c:pt idx="9823">
                  <c:v>-4.6589910193205464E-3</c:v>
                </c:pt>
                <c:pt idx="9824">
                  <c:v>-4.7625054078484219E-3</c:v>
                </c:pt>
                <c:pt idx="9825">
                  <c:v>-4.8660201174062501E-3</c:v>
                </c:pt>
                <c:pt idx="9826">
                  <c:v>-4.8595351479518989E-3</c:v>
                </c:pt>
                <c:pt idx="9827">
                  <c:v>-4.8430504994435731E-3</c:v>
                </c:pt>
                <c:pt idx="9828">
                  <c:v>-4.8165661718390824E-3</c:v>
                </c:pt>
                <c:pt idx="9829">
                  <c:v>-4.7900821650965824E-3</c:v>
                </c:pt>
                <c:pt idx="9830">
                  <c:v>-4.7635984791739583E-3</c:v>
                </c:pt>
                <c:pt idx="9831">
                  <c:v>-4.7371151140293563E-3</c:v>
                </c:pt>
                <c:pt idx="9832">
                  <c:v>-4.7106320696206913E-3</c:v>
                </c:pt>
                <c:pt idx="9833">
                  <c:v>-4.6941493459060363E-3</c:v>
                </c:pt>
                <c:pt idx="9834">
                  <c:v>-4.6676669428434014E-3</c:v>
                </c:pt>
                <c:pt idx="9835">
                  <c:v>-4.6411848603907365E-3</c:v>
                </c:pt>
                <c:pt idx="9836">
                  <c:v>-4.7147030985061648E-3</c:v>
                </c:pt>
                <c:pt idx="9837">
                  <c:v>-4.7982216571475413E-3</c:v>
                </c:pt>
                <c:pt idx="9838">
                  <c:v>-4.8817405362729382E-3</c:v>
                </c:pt>
                <c:pt idx="9839">
                  <c:v>-4.9652597358404906E-3</c:v>
                </c:pt>
                <c:pt idx="9840">
                  <c:v>-5.0487792558079813E-3</c:v>
                </c:pt>
                <c:pt idx="9841">
                  <c:v>-5.1322990961336721E-3</c:v>
                </c:pt>
                <c:pt idx="9842">
                  <c:v>-5.2258192567753376E-3</c:v>
                </c:pt>
                <c:pt idx="9843">
                  <c:v>-5.3093397376912134E-3</c:v>
                </c:pt>
                <c:pt idx="9844">
                  <c:v>-5.3928605388391115E-3</c:v>
                </c:pt>
                <c:pt idx="9845">
                  <c:v>-5.4763816601772434E-3</c:v>
                </c:pt>
                <c:pt idx="9846">
                  <c:v>-5.5399031016634941E-3</c:v>
                </c:pt>
                <c:pt idx="9847">
                  <c:v>-5.5934248632558406E-3</c:v>
                </c:pt>
                <c:pt idx="9848">
                  <c:v>-5.6469469449123904E-3</c:v>
                </c:pt>
                <c:pt idx="9849">
                  <c:v>-5.7004693465911513E-3</c:v>
                </c:pt>
                <c:pt idx="9850">
                  <c:v>-5.7539920682500023E-3</c:v>
                </c:pt>
                <c:pt idx="9851">
                  <c:v>-5.8075151098470855E-3</c:v>
                </c:pt>
                <c:pt idx="9852">
                  <c:v>-5.8610384713404283E-3</c:v>
                </c:pt>
                <c:pt idx="9853">
                  <c:v>-5.9145621526879924E-3</c:v>
                </c:pt>
                <c:pt idx="9854">
                  <c:v>-5.9680861538476924E-3</c:v>
                </c:pt>
                <c:pt idx="9855">
                  <c:v>-6.0316104747777134E-3</c:v>
                </c:pt>
                <c:pt idx="9856">
                  <c:v>-6.1451351154359875E-3</c:v>
                </c:pt>
                <c:pt idx="9857">
                  <c:v>-6.2686600757806089E-3</c:v>
                </c:pt>
                <c:pt idx="9858">
                  <c:v>-6.3821853557694264E-3</c:v>
                </c:pt>
                <c:pt idx="9859">
                  <c:v>-6.5057109553605524E-3</c:v>
                </c:pt>
                <c:pt idx="9860">
                  <c:v>-6.6292368745119725E-3</c:v>
                </c:pt>
                <c:pt idx="9861">
                  <c:v>-6.7527631131818061E-3</c:v>
                </c:pt>
                <c:pt idx="9862">
                  <c:v>-6.8762896713278482E-3</c:v>
                </c:pt>
                <c:pt idx="9863">
                  <c:v>-6.999816548908272E-3</c:v>
                </c:pt>
                <c:pt idx="9864">
                  <c:v>-7.1133437458811739E-3</c:v>
                </c:pt>
                <c:pt idx="9865">
                  <c:v>-7.2368712622042806E-3</c:v>
                </c:pt>
                <c:pt idx="9866">
                  <c:v>-7.3903990978357904E-3</c:v>
                </c:pt>
                <c:pt idx="9867">
                  <c:v>-7.5539272527337404E-3</c:v>
                </c:pt>
                <c:pt idx="9868">
                  <c:v>-7.7074557268560773E-3</c:v>
                </c:pt>
                <c:pt idx="9869">
                  <c:v>-7.8709845201607453E-3</c:v>
                </c:pt>
                <c:pt idx="9870">
                  <c:v>-8.0245136326059768E-3</c:v>
                </c:pt>
                <c:pt idx="9871">
                  <c:v>-8.188043064149551E-3</c:v>
                </c:pt>
                <c:pt idx="9872">
                  <c:v>-8.3415728147497644E-3</c:v>
                </c:pt>
                <c:pt idx="9873">
                  <c:v>-8.5051028843643062E-3</c:v>
                </c:pt>
                <c:pt idx="9874">
                  <c:v>-8.6586332729512768E-3</c:v>
                </c:pt>
                <c:pt idx="9875">
                  <c:v>-8.8221639804687557E-3</c:v>
                </c:pt>
                <c:pt idx="9876">
                  <c:v>-9.0956950068747568E-3</c:v>
                </c:pt>
                <c:pt idx="9877">
                  <c:v>-9.3692263521273564E-3</c:v>
                </c:pt>
                <c:pt idx="9878">
                  <c:v>-9.6527580161844071E-3</c:v>
                </c:pt>
                <c:pt idx="9879">
                  <c:v>-9.9362899990039534E-3</c:v>
                </c:pt>
                <c:pt idx="9880">
                  <c:v>-1.0219822300543996E-2</c:v>
                </c:pt>
                <c:pt idx="9881">
                  <c:v>-1.04933549207627E-2</c:v>
                </c:pt>
                <c:pt idx="9882">
                  <c:v>-1.0776887859617983E-2</c:v>
                </c:pt>
                <c:pt idx="9883">
                  <c:v>-1.1060421117067919E-2</c:v>
                </c:pt>
                <c:pt idx="9884">
                  <c:v>-1.1333954693070181E-2</c:v>
                </c:pt>
                <c:pt idx="9885">
                  <c:v>-1.1617488587583227E-2</c:v>
                </c:pt>
                <c:pt idx="9886">
                  <c:v>-1.1751022800564864E-2</c:v>
                </c:pt>
                <c:pt idx="9887">
                  <c:v>-1.1874557331973262E-2</c:v>
                </c:pt>
                <c:pt idx="9888">
                  <c:v>-1.1998092181766146E-2</c:v>
                </c:pt>
                <c:pt idx="9889">
                  <c:v>-1.2121627349901723E-2</c:v>
                </c:pt>
                <c:pt idx="9890">
                  <c:v>-1.2235162836337993E-2</c:v>
                </c:pt>
                <c:pt idx="9891">
                  <c:v>-1.2358698641032955E-2</c:v>
                </c:pt>
                <c:pt idx="9892">
                  <c:v>-1.2482234763944555E-2</c:v>
                </c:pt>
                <c:pt idx="9893">
                  <c:v>-1.2605771205031016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78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934E-2</c:v>
                </c:pt>
                <c:pt idx="9915">
                  <c:v>-1.1203653322146737E-2</c:v>
                </c:pt>
                <c:pt idx="9916">
                  <c:v>-1.1127197069662666E-2</c:v>
                </c:pt>
                <c:pt idx="9917">
                  <c:v>-1.1050741134345426E-2</c:v>
                </c:pt>
                <c:pt idx="9918">
                  <c:v>-1.0984285516153243E-2</c:v>
                </c:pt>
                <c:pt idx="9919">
                  <c:v>-1.0907830215044123E-2</c:v>
                </c:pt>
                <c:pt idx="9920">
                  <c:v>-1.0831375230976102E-2</c:v>
                </c:pt>
                <c:pt idx="9921">
                  <c:v>-1.0754920563906895E-2</c:v>
                </c:pt>
                <c:pt idx="9922">
                  <c:v>-1.068846621379488E-2</c:v>
                </c:pt>
                <c:pt idx="9923">
                  <c:v>-1.0612012180597916E-2</c:v>
                </c:pt>
                <c:pt idx="9924">
                  <c:v>-1.0535558464274069E-2</c:v>
                </c:pt>
                <c:pt idx="9925">
                  <c:v>-1.0469105064781348E-2</c:v>
                </c:pt>
                <c:pt idx="9926">
                  <c:v>-1.0372651982077513E-2</c:v>
                </c:pt>
                <c:pt idx="9927">
                  <c:v>-1.0286199216121032E-2</c:v>
                </c:pt>
                <c:pt idx="9928">
                  <c:v>-1.018974676686946E-2</c:v>
                </c:pt>
                <c:pt idx="9929">
                  <c:v>-1.009329463428113E-2</c:v>
                </c:pt>
                <c:pt idx="9930">
                  <c:v>-1.000684281831396E-2</c:v>
                </c:pt>
                <c:pt idx="9931">
                  <c:v>-9.9103913189260325E-3</c:v>
                </c:pt>
                <c:pt idx="9932">
                  <c:v>-9.8239401360751266E-3</c:v>
                </c:pt>
                <c:pt idx="9933">
                  <c:v>-9.7274892697194748E-3</c:v>
                </c:pt>
                <c:pt idx="9934">
                  <c:v>-9.6410387198170022E-3</c:v>
                </c:pt>
                <c:pt idx="9935">
                  <c:v>-9.5445884863257779E-3</c:v>
                </c:pt>
                <c:pt idx="9936">
                  <c:v>-9.4981385692037047E-3</c:v>
                </c:pt>
                <c:pt idx="9937">
                  <c:v>-9.4516889684089986E-3</c:v>
                </c:pt>
                <c:pt idx="9938">
                  <c:v>-9.3952396838994107E-3</c:v>
                </c:pt>
                <c:pt idx="9939">
                  <c:v>-9.3487907156330503E-3</c:v>
                </c:pt>
                <c:pt idx="9940">
                  <c:v>-9.3023420635680483E-3</c:v>
                </c:pt>
                <c:pt idx="9941">
                  <c:v>-9.2458937276621855E-3</c:v>
                </c:pt>
                <c:pt idx="9942">
                  <c:v>-9.1994457078737706E-3</c:v>
                </c:pt>
                <c:pt idx="9943">
                  <c:v>-9.1529980041605841E-3</c:v>
                </c:pt>
                <c:pt idx="9944">
                  <c:v>-9.1065506164807984E-3</c:v>
                </c:pt>
                <c:pt idx="9945">
                  <c:v>-9.0501035447922568E-3</c:v>
                </c:pt>
                <c:pt idx="9946">
                  <c:v>-9.0236567890530361E-3</c:v>
                </c:pt>
                <c:pt idx="9947">
                  <c:v>-8.9872103492212568E-3</c:v>
                </c:pt>
                <c:pt idx="9948">
                  <c:v>-8.9607642252548247E-3</c:v>
                </c:pt>
                <c:pt idx="9949">
                  <c:v>-8.9343184171116682E-3</c:v>
                </c:pt>
                <c:pt idx="9950">
                  <c:v>-8.8978729247500034E-3</c:v>
                </c:pt>
                <c:pt idx="9951">
                  <c:v>-8.8714277481277068E-3</c:v>
                </c:pt>
                <c:pt idx="9952">
                  <c:v>-8.8349828872028267E-3</c:v>
                </c:pt>
                <c:pt idx="9953">
                  <c:v>-8.8085383419333526E-3</c:v>
                </c:pt>
                <c:pt idx="9954">
                  <c:v>-8.7720941122773777E-3</c:v>
                </c:pt>
                <c:pt idx="9955">
                  <c:v>-8.7456501981927077E-3</c:v>
                </c:pt>
                <c:pt idx="9956">
                  <c:v>-8.7692065996376953E-3</c:v>
                </c:pt>
                <c:pt idx="9957">
                  <c:v>-8.7927633165700066E-3</c:v>
                </c:pt>
                <c:pt idx="9958">
                  <c:v>-8.8163203489478228E-3</c:v>
                </c:pt>
                <c:pt idx="9959">
                  <c:v>-8.839877696729153E-3</c:v>
                </c:pt>
                <c:pt idx="9960">
                  <c:v>-8.8634353598721106E-3</c:v>
                </c:pt>
                <c:pt idx="9961">
                  <c:v>-8.886993338334391E-3</c:v>
                </c:pt>
                <c:pt idx="9962">
                  <c:v>-8.9105516320742567E-3</c:v>
                </c:pt>
                <c:pt idx="9963">
                  <c:v>-8.9341102410497048E-3</c:v>
                </c:pt>
                <c:pt idx="9964">
                  <c:v>-8.9676691652187546E-3</c:v>
                </c:pt>
                <c:pt idx="9965">
                  <c:v>-8.9812284045392154E-3</c:v>
                </c:pt>
                <c:pt idx="9966">
                  <c:v>-8.9247879589694976E-3</c:v>
                </c:pt>
                <c:pt idx="9967">
                  <c:v>-8.868347828467198E-3</c:v>
                </c:pt>
                <c:pt idx="9968">
                  <c:v>-8.8219080129904592E-3</c:v>
                </c:pt>
                <c:pt idx="9969">
                  <c:v>-8.7654685124974614E-3</c:v>
                </c:pt>
                <c:pt idx="9970">
                  <c:v>-8.7090293269460068E-3</c:v>
                </c:pt>
                <c:pt idx="9971">
                  <c:v>-8.6525904562942853E-3</c:v>
                </c:pt>
                <c:pt idx="9972">
                  <c:v>-8.5961519005000597E-3</c:v>
                </c:pt>
                <c:pt idx="9973">
                  <c:v>-8.5397136595216708E-3</c:v>
                </c:pt>
                <c:pt idx="9974">
                  <c:v>-8.4832757333168085E-3</c:v>
                </c:pt>
                <c:pt idx="9975">
                  <c:v>-8.4368381218437368E-3</c:v>
                </c:pt>
                <c:pt idx="9976">
                  <c:v>-8.4404008250603766E-3</c:v>
                </c:pt>
                <c:pt idx="9977">
                  <c:v>-8.4439638429246733E-3</c:v>
                </c:pt>
                <c:pt idx="9978">
                  <c:v>-8.447527175394709E-3</c:v>
                </c:pt>
                <c:pt idx="9979">
                  <c:v>-8.4610908224285568E-3</c:v>
                </c:pt>
                <c:pt idx="9980">
                  <c:v>-8.4646547839840394E-3</c:v>
                </c:pt>
                <c:pt idx="9981">
                  <c:v>-8.4682190600193028E-3</c:v>
                </c:pt>
                <c:pt idx="9982">
                  <c:v>-8.4717836504923268E-3</c:v>
                </c:pt>
                <c:pt idx="9983">
                  <c:v>-8.4753485553612229E-3</c:v>
                </c:pt>
                <c:pt idx="9984">
                  <c:v>-8.4889137745837468E-3</c:v>
                </c:pt>
                <c:pt idx="9985">
                  <c:v>-8.4924793081183284E-3</c:v>
                </c:pt>
                <c:pt idx="9986">
                  <c:v>-8.4960451559225048E-3</c:v>
                </c:pt>
                <c:pt idx="9987">
                  <c:v>-8.4996113179545748E-3</c:v>
                </c:pt>
                <c:pt idx="9988">
                  <c:v>-8.5131777941725457E-3</c:v>
                </c:pt>
                <c:pt idx="9989">
                  <c:v>-8.5167445845343651E-3</c:v>
                </c:pt>
                <c:pt idx="9990">
                  <c:v>-8.520311688997969E-3</c:v>
                </c:pt>
                <c:pt idx="9991">
                  <c:v>-8.5238791075215037E-3</c:v>
                </c:pt>
                <c:pt idx="9992">
                  <c:v>-8.5274468400630792E-3</c:v>
                </c:pt>
                <c:pt idx="9993">
                  <c:v>-8.5410148865802948E-3</c:v>
                </c:pt>
                <c:pt idx="9994">
                  <c:v>-8.5445832470315841E-3</c:v>
                </c:pt>
                <c:pt idx="9995">
                  <c:v>-8.5481519213747199E-3</c:v>
                </c:pt>
                <c:pt idx="9996">
                  <c:v>-8.5517209095678746E-3</c:v>
                </c:pt>
                <c:pt idx="9997">
                  <c:v>-8.5452902115690198E-3</c:v>
                </c:pt>
                <c:pt idx="9998">
                  <c:v>-8.5488598273359504E-3</c:v>
                </c:pt>
                <c:pt idx="9999">
                  <c:v>-8.5524297568270961E-3</c:v>
                </c:pt>
                <c:pt idx="10000">
                  <c:v>-8.5460000000000067E-3</c:v>
                </c:pt>
              </c:numCache>
            </c:numRef>
          </c:yVal>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75E-2</c:v>
                </c:pt>
                <c:pt idx="5">
                  <c:v>1.1685200000000001E-2</c:v>
                </c:pt>
                <c:pt idx="6">
                  <c:v>1.1678840000000001E-2</c:v>
                </c:pt>
                <c:pt idx="7">
                  <c:v>1.1672480000000061E-2</c:v>
                </c:pt>
                <c:pt idx="8">
                  <c:v>1.1666100000000087E-2</c:v>
                </c:pt>
                <c:pt idx="9">
                  <c:v>1.165974E-2</c:v>
                </c:pt>
                <c:pt idx="10">
                  <c:v>1.1653380000000001E-2</c:v>
                </c:pt>
                <c:pt idx="11">
                  <c:v>1.1647020000000083E-2</c:v>
                </c:pt>
                <c:pt idx="12">
                  <c:v>1.1640660000000021E-2</c:v>
                </c:pt>
                <c:pt idx="13">
                  <c:v>1.16343E-2</c:v>
                </c:pt>
                <c:pt idx="14">
                  <c:v>1.162794E-2</c:v>
                </c:pt>
                <c:pt idx="15">
                  <c:v>1.1621580000000121E-2</c:v>
                </c:pt>
                <c:pt idx="16">
                  <c:v>1.1615200000000001E-2</c:v>
                </c:pt>
                <c:pt idx="17">
                  <c:v>1.1608840000000007E-2</c:v>
                </c:pt>
                <c:pt idx="18">
                  <c:v>1.1602480000000099E-2</c:v>
                </c:pt>
                <c:pt idx="19">
                  <c:v>1.1596120000000001E-2</c:v>
                </c:pt>
                <c:pt idx="20">
                  <c:v>1.1589760000000001E-2</c:v>
                </c:pt>
                <c:pt idx="21">
                  <c:v>1.1583400000000091E-2</c:v>
                </c:pt>
                <c:pt idx="22">
                  <c:v>1.157704E-2</c:v>
                </c:pt>
                <c:pt idx="23">
                  <c:v>1.157066E-2</c:v>
                </c:pt>
                <c:pt idx="24">
                  <c:v>1.1564300000000001E-2</c:v>
                </c:pt>
                <c:pt idx="25">
                  <c:v>1.1557939999999999E-2</c:v>
                </c:pt>
                <c:pt idx="26">
                  <c:v>1.1551580000000082E-2</c:v>
                </c:pt>
                <c:pt idx="27">
                  <c:v>1.1545220000000005E-2</c:v>
                </c:pt>
                <c:pt idx="28">
                  <c:v>1.1538860000000001E-2</c:v>
                </c:pt>
                <c:pt idx="29">
                  <c:v>1.1532500000000081E-2</c:v>
                </c:pt>
                <c:pt idx="30">
                  <c:v>1.1526140000000001E-2</c:v>
                </c:pt>
                <c:pt idx="31">
                  <c:v>1.151976E-2</c:v>
                </c:pt>
                <c:pt idx="32">
                  <c:v>1.1513400000000003E-2</c:v>
                </c:pt>
                <c:pt idx="33">
                  <c:v>1.1507040000000001E-2</c:v>
                </c:pt>
                <c:pt idx="34">
                  <c:v>1.1500680000000077E-2</c:v>
                </c:pt>
                <c:pt idx="35">
                  <c:v>1.1494320000000001E-2</c:v>
                </c:pt>
                <c:pt idx="36">
                  <c:v>1.148796E-2</c:v>
                </c:pt>
                <c:pt idx="37">
                  <c:v>1.1481600000000041E-2</c:v>
                </c:pt>
                <c:pt idx="38">
                  <c:v>1.1475239999999999E-2</c:v>
                </c:pt>
                <c:pt idx="39">
                  <c:v>1.1468860000000023E-2</c:v>
                </c:pt>
                <c:pt idx="40">
                  <c:v>1.146250000000011E-2</c:v>
                </c:pt>
                <c:pt idx="41">
                  <c:v>1.1456140000000002E-2</c:v>
                </c:pt>
                <c:pt idx="42">
                  <c:v>1.1449780000000001E-2</c:v>
                </c:pt>
                <c:pt idx="43">
                  <c:v>1.1443420000000105E-2</c:v>
                </c:pt>
                <c:pt idx="44">
                  <c:v>1.1437060000000001E-2</c:v>
                </c:pt>
                <c:pt idx="45">
                  <c:v>1.1430700000000005E-2</c:v>
                </c:pt>
                <c:pt idx="46">
                  <c:v>1.1424320000000076E-2</c:v>
                </c:pt>
                <c:pt idx="47">
                  <c:v>1.141796E-2</c:v>
                </c:pt>
                <c:pt idx="48">
                  <c:v>1.1411600000000001E-2</c:v>
                </c:pt>
                <c:pt idx="49">
                  <c:v>1.1405240000000001E-2</c:v>
                </c:pt>
                <c:pt idx="50">
                  <c:v>1.1398880000000005E-2</c:v>
                </c:pt>
                <c:pt idx="51">
                  <c:v>1.1392520000000093E-2</c:v>
                </c:pt>
                <c:pt idx="52">
                  <c:v>1.1386160000000069E-2</c:v>
                </c:pt>
                <c:pt idx="53">
                  <c:v>1.1379800000000001E-2</c:v>
                </c:pt>
                <c:pt idx="54">
                  <c:v>1.1373420000000021E-2</c:v>
                </c:pt>
                <c:pt idx="55">
                  <c:v>1.1367060000000003E-2</c:v>
                </c:pt>
                <c:pt idx="56">
                  <c:v>1.1360700000000086E-2</c:v>
                </c:pt>
                <c:pt idx="57">
                  <c:v>1.1298939999999999E-2</c:v>
                </c:pt>
                <c:pt idx="58">
                  <c:v>1.1237180000000001E-2</c:v>
                </c:pt>
                <c:pt idx="59">
                  <c:v>1.11754E-2</c:v>
                </c:pt>
                <c:pt idx="60">
                  <c:v>1.1113639999999999E-2</c:v>
                </c:pt>
                <c:pt idx="61">
                  <c:v>1.1051880000000043E-2</c:v>
                </c:pt>
                <c:pt idx="62">
                  <c:v>1.0990100000000001E-2</c:v>
                </c:pt>
                <c:pt idx="63">
                  <c:v>1.092834E-2</c:v>
                </c:pt>
                <c:pt idx="64">
                  <c:v>1.0866580000000079E-2</c:v>
                </c:pt>
                <c:pt idx="65">
                  <c:v>1.080482000000009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713E-3</c:v>
                </c:pt>
                <c:pt idx="82">
                  <c:v>9.7548000000000027E-3</c:v>
                </c:pt>
                <c:pt idx="83">
                  <c:v>9.6930400000000208E-3</c:v>
                </c:pt>
                <c:pt idx="84">
                  <c:v>9.6312600000000009E-3</c:v>
                </c:pt>
                <c:pt idx="85">
                  <c:v>9.5695000000000918E-3</c:v>
                </c:pt>
                <c:pt idx="86">
                  <c:v>9.5077400000000267E-3</c:v>
                </c:pt>
                <c:pt idx="87">
                  <c:v>9.4459600000000067E-3</c:v>
                </c:pt>
                <c:pt idx="88">
                  <c:v>9.3842000000000248E-3</c:v>
                </c:pt>
                <c:pt idx="89">
                  <c:v>9.3224400000001036E-3</c:v>
                </c:pt>
                <c:pt idx="90">
                  <c:v>9.2606800000000246E-3</c:v>
                </c:pt>
                <c:pt idx="91">
                  <c:v>9.1989000000000012E-3</c:v>
                </c:pt>
                <c:pt idx="92">
                  <c:v>9.1371400000000002E-3</c:v>
                </c:pt>
                <c:pt idx="93">
                  <c:v>9.0753800000000686E-3</c:v>
                </c:pt>
                <c:pt idx="94">
                  <c:v>9.0136000000000226E-3</c:v>
                </c:pt>
                <c:pt idx="95">
                  <c:v>8.9518400000000546E-3</c:v>
                </c:pt>
                <c:pt idx="96">
                  <c:v>8.9454800000000889E-3</c:v>
                </c:pt>
                <c:pt idx="97">
                  <c:v>8.9391200000000001E-3</c:v>
                </c:pt>
                <c:pt idx="98">
                  <c:v>8.9327600000000066E-3</c:v>
                </c:pt>
                <c:pt idx="99">
                  <c:v>8.9264000000000687E-3</c:v>
                </c:pt>
                <c:pt idx="100">
                  <c:v>8.9200400000000266E-3</c:v>
                </c:pt>
                <c:pt idx="101">
                  <c:v>8.9136600000000246E-3</c:v>
                </c:pt>
                <c:pt idx="102">
                  <c:v>8.9073000000000208E-3</c:v>
                </c:pt>
                <c:pt idx="103">
                  <c:v>8.9009400000000048E-3</c:v>
                </c:pt>
                <c:pt idx="104">
                  <c:v>8.8945800000000755E-3</c:v>
                </c:pt>
                <c:pt idx="105">
                  <c:v>8.8882200000000005E-3</c:v>
                </c:pt>
                <c:pt idx="106">
                  <c:v>8.8818600000000227E-3</c:v>
                </c:pt>
                <c:pt idx="107">
                  <c:v>8.8755000000001107E-3</c:v>
                </c:pt>
                <c:pt idx="108">
                  <c:v>8.8691200000000567E-3</c:v>
                </c:pt>
                <c:pt idx="109">
                  <c:v>8.8627600000000806E-3</c:v>
                </c:pt>
                <c:pt idx="110">
                  <c:v>8.8564000000001062E-3</c:v>
                </c:pt>
                <c:pt idx="111">
                  <c:v>8.8500400000000885E-3</c:v>
                </c:pt>
                <c:pt idx="112">
                  <c:v>8.8436800000000568E-3</c:v>
                </c:pt>
                <c:pt idx="113">
                  <c:v>8.8373200000000009E-3</c:v>
                </c:pt>
                <c:pt idx="114">
                  <c:v>8.8309600000000005E-3</c:v>
                </c:pt>
                <c:pt idx="115">
                  <c:v>8.8246000000000227E-3</c:v>
                </c:pt>
                <c:pt idx="116">
                  <c:v>8.8182200000000033E-3</c:v>
                </c:pt>
                <c:pt idx="117">
                  <c:v>8.8118600000000047E-3</c:v>
                </c:pt>
                <c:pt idx="118">
                  <c:v>8.8609000000000691E-3</c:v>
                </c:pt>
                <c:pt idx="119">
                  <c:v>8.9099400000000068E-3</c:v>
                </c:pt>
                <c:pt idx="120">
                  <c:v>8.9589800000000226E-3</c:v>
                </c:pt>
                <c:pt idx="121">
                  <c:v>9.0080200000000003E-3</c:v>
                </c:pt>
                <c:pt idx="122">
                  <c:v>9.0570600000000247E-3</c:v>
                </c:pt>
                <c:pt idx="123">
                  <c:v>9.1061000000000007E-3</c:v>
                </c:pt>
                <c:pt idx="124">
                  <c:v>9.155140000000072E-3</c:v>
                </c:pt>
                <c:pt idx="125">
                  <c:v>9.2041800000000028E-3</c:v>
                </c:pt>
                <c:pt idx="126">
                  <c:v>9.2532200000000047E-3</c:v>
                </c:pt>
                <c:pt idx="127">
                  <c:v>9.3022600000000066E-3</c:v>
                </c:pt>
                <c:pt idx="128">
                  <c:v>9.3513200000000067E-3</c:v>
                </c:pt>
                <c:pt idx="129">
                  <c:v>9.4003600000000017E-3</c:v>
                </c:pt>
                <c:pt idx="130">
                  <c:v>9.4494000000000227E-3</c:v>
                </c:pt>
                <c:pt idx="131">
                  <c:v>9.4984400000000246E-3</c:v>
                </c:pt>
                <c:pt idx="132">
                  <c:v>9.5474800000000248E-3</c:v>
                </c:pt>
                <c:pt idx="133">
                  <c:v>9.5965200000000007E-3</c:v>
                </c:pt>
                <c:pt idx="134">
                  <c:v>9.6455600000000027E-3</c:v>
                </c:pt>
                <c:pt idx="135">
                  <c:v>9.6946000000000046E-3</c:v>
                </c:pt>
                <c:pt idx="136">
                  <c:v>9.7436400000000048E-3</c:v>
                </c:pt>
                <c:pt idx="137">
                  <c:v>9.7926800000000692E-3</c:v>
                </c:pt>
                <c:pt idx="138">
                  <c:v>9.84172E-3</c:v>
                </c:pt>
                <c:pt idx="139">
                  <c:v>9.8907600000000227E-3</c:v>
                </c:pt>
                <c:pt idx="140">
                  <c:v>9.9398000000000247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97E-2</c:v>
                </c:pt>
                <c:pt idx="167">
                  <c:v>1.0654459999999999E-2</c:v>
                </c:pt>
                <c:pt idx="168">
                  <c:v>1.0648080000000001E-2</c:v>
                </c:pt>
                <c:pt idx="169">
                  <c:v>1.0641720000000082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73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568E-3</c:v>
                </c:pt>
                <c:pt idx="238">
                  <c:v>9.5378800000000003E-3</c:v>
                </c:pt>
                <c:pt idx="239">
                  <c:v>9.4761000000000567E-3</c:v>
                </c:pt>
                <c:pt idx="240">
                  <c:v>9.4143400000000002E-3</c:v>
                </c:pt>
                <c:pt idx="241">
                  <c:v>9.3525800000001363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941E-3</c:v>
                </c:pt>
                <c:pt idx="250">
                  <c:v>8.7966800000000046E-3</c:v>
                </c:pt>
                <c:pt idx="251">
                  <c:v>8.7349199999999984E-3</c:v>
                </c:pt>
                <c:pt idx="252">
                  <c:v>8.6731600000000027E-3</c:v>
                </c:pt>
                <c:pt idx="253">
                  <c:v>8.6113800000000001E-3</c:v>
                </c:pt>
                <c:pt idx="254">
                  <c:v>8.5496200000000008E-3</c:v>
                </c:pt>
                <c:pt idx="255">
                  <c:v>8.4878600000000068E-3</c:v>
                </c:pt>
                <c:pt idx="256">
                  <c:v>8.4260800000000267E-3</c:v>
                </c:pt>
                <c:pt idx="257">
                  <c:v>8.3643200000000067E-3</c:v>
                </c:pt>
                <c:pt idx="258">
                  <c:v>8.3025600000000751E-3</c:v>
                </c:pt>
                <c:pt idx="259">
                  <c:v>8.2408000000000012E-3</c:v>
                </c:pt>
                <c:pt idx="260">
                  <c:v>8.1790200000000004E-3</c:v>
                </c:pt>
                <c:pt idx="261">
                  <c:v>8.1172600000000011E-3</c:v>
                </c:pt>
                <c:pt idx="262">
                  <c:v>8.0555000000001025E-3</c:v>
                </c:pt>
                <c:pt idx="263">
                  <c:v>7.9937200000000548E-3</c:v>
                </c:pt>
                <c:pt idx="264">
                  <c:v>7.9319600000000608E-3</c:v>
                </c:pt>
                <c:pt idx="265">
                  <c:v>7.8702000000000528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47E-3</c:v>
                </c:pt>
                <c:pt idx="277">
                  <c:v>7.7938400000000458E-3</c:v>
                </c:pt>
                <c:pt idx="278">
                  <c:v>7.7874800000000124E-3</c:v>
                </c:pt>
                <c:pt idx="279">
                  <c:v>7.7811200000000511E-3</c:v>
                </c:pt>
                <c:pt idx="280">
                  <c:v>7.7747600000000559E-3</c:v>
                </c:pt>
                <c:pt idx="281">
                  <c:v>7.7684000000000034E-3</c:v>
                </c:pt>
                <c:pt idx="282">
                  <c:v>7.7620400000000134E-3</c:v>
                </c:pt>
                <c:pt idx="283">
                  <c:v>7.7556800000000347E-3</c:v>
                </c:pt>
                <c:pt idx="284">
                  <c:v>7.8047200000000124E-3</c:v>
                </c:pt>
                <c:pt idx="285">
                  <c:v>7.8537600000000134E-3</c:v>
                </c:pt>
                <c:pt idx="286">
                  <c:v>7.9028000000000032E-3</c:v>
                </c:pt>
                <c:pt idx="287">
                  <c:v>7.9518400000000555E-3</c:v>
                </c:pt>
                <c:pt idx="288">
                  <c:v>8.0008800000000227E-3</c:v>
                </c:pt>
                <c:pt idx="289">
                  <c:v>8.0499200000000003E-3</c:v>
                </c:pt>
                <c:pt idx="290">
                  <c:v>8.0989599999999988E-3</c:v>
                </c:pt>
                <c:pt idx="291">
                  <c:v>8.147999999999999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199999999988E-3</c:v>
                </c:pt>
                <c:pt idx="300">
                  <c:v>8.5893600000000007E-3</c:v>
                </c:pt>
                <c:pt idx="301">
                  <c:v>8.6384000000000027E-3</c:v>
                </c:pt>
                <c:pt idx="302">
                  <c:v>8.6874400000000566E-3</c:v>
                </c:pt>
                <c:pt idx="303">
                  <c:v>8.7364800000000048E-3</c:v>
                </c:pt>
                <c:pt idx="304">
                  <c:v>8.7855200000000067E-3</c:v>
                </c:pt>
                <c:pt idx="305">
                  <c:v>8.8345600000000208E-3</c:v>
                </c:pt>
                <c:pt idx="306">
                  <c:v>8.8836000000000748E-3</c:v>
                </c:pt>
                <c:pt idx="307">
                  <c:v>8.9326400000000715E-3</c:v>
                </c:pt>
                <c:pt idx="308">
                  <c:v>8.9816800000000266E-3</c:v>
                </c:pt>
                <c:pt idx="309">
                  <c:v>9.0307200000000025E-3</c:v>
                </c:pt>
                <c:pt idx="310">
                  <c:v>9.0797600000000547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1066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599999999991E-3</c:v>
                </c:pt>
                <c:pt idx="334">
                  <c:v>9.5919000000000004E-3</c:v>
                </c:pt>
                <c:pt idx="335">
                  <c:v>9.5855400000000885E-3</c:v>
                </c:pt>
                <c:pt idx="336">
                  <c:v>9.5791800000000708E-3</c:v>
                </c:pt>
                <c:pt idx="337">
                  <c:v>9.5728000000000757E-3</c:v>
                </c:pt>
                <c:pt idx="338">
                  <c:v>9.5664400000001031E-3</c:v>
                </c:pt>
                <c:pt idx="339">
                  <c:v>9.5600800000000714E-3</c:v>
                </c:pt>
                <c:pt idx="340">
                  <c:v>9.5537200000000207E-3</c:v>
                </c:pt>
                <c:pt idx="341">
                  <c:v>9.5473600000000013E-3</c:v>
                </c:pt>
                <c:pt idx="342">
                  <c:v>9.5410000000000026E-3</c:v>
                </c:pt>
                <c:pt idx="343">
                  <c:v>9.5346400000000005E-3</c:v>
                </c:pt>
                <c:pt idx="344">
                  <c:v>9.5282600000000037E-3</c:v>
                </c:pt>
                <c:pt idx="345">
                  <c:v>9.5219000000000015E-3</c:v>
                </c:pt>
                <c:pt idx="346">
                  <c:v>9.5155400000000809E-3</c:v>
                </c:pt>
                <c:pt idx="347">
                  <c:v>9.5091800000000268E-3</c:v>
                </c:pt>
                <c:pt idx="348">
                  <c:v>9.5028200000000247E-3</c:v>
                </c:pt>
                <c:pt idx="349">
                  <c:v>9.4964600000000694E-3</c:v>
                </c:pt>
                <c:pt idx="350">
                  <c:v>9.4901000000000048E-3</c:v>
                </c:pt>
                <c:pt idx="351">
                  <c:v>9.4837400000000738E-3</c:v>
                </c:pt>
                <c:pt idx="352">
                  <c:v>9.4773600000000006E-3</c:v>
                </c:pt>
                <c:pt idx="353">
                  <c:v>9.4710000000000228E-3</c:v>
                </c:pt>
                <c:pt idx="354">
                  <c:v>9.4646400000000814E-3</c:v>
                </c:pt>
                <c:pt idx="355">
                  <c:v>9.4582800000000047E-3</c:v>
                </c:pt>
                <c:pt idx="356">
                  <c:v>9.4519200000000008E-3</c:v>
                </c:pt>
                <c:pt idx="357">
                  <c:v>9.4455600000000247E-3</c:v>
                </c:pt>
                <c:pt idx="358">
                  <c:v>9.4392000000000208E-3</c:v>
                </c:pt>
                <c:pt idx="359">
                  <c:v>9.4328400000000048E-3</c:v>
                </c:pt>
                <c:pt idx="360">
                  <c:v>9.4264600000000566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917E-3</c:v>
                </c:pt>
                <c:pt idx="369">
                  <c:v>9.3692000000000757E-3</c:v>
                </c:pt>
                <c:pt idx="370">
                  <c:v>9.3628400000001031E-3</c:v>
                </c:pt>
                <c:pt idx="371">
                  <c:v>9.3564800000001339E-3</c:v>
                </c:pt>
                <c:pt idx="372">
                  <c:v>9.3501200000000208E-3</c:v>
                </c:pt>
                <c:pt idx="373">
                  <c:v>9.3437600000000048E-3</c:v>
                </c:pt>
                <c:pt idx="374">
                  <c:v>9.3374000000000547E-3</c:v>
                </c:pt>
                <c:pt idx="375">
                  <c:v>9.3310200000000006E-3</c:v>
                </c:pt>
                <c:pt idx="376">
                  <c:v>9.3246600000000228E-3</c:v>
                </c:pt>
                <c:pt idx="377">
                  <c:v>9.3183000000000016E-3</c:v>
                </c:pt>
                <c:pt idx="378">
                  <c:v>9.3119400000000047E-3</c:v>
                </c:pt>
                <c:pt idx="379">
                  <c:v>9.3055800000001118E-3</c:v>
                </c:pt>
                <c:pt idx="380">
                  <c:v>9.2992200000000004E-3</c:v>
                </c:pt>
                <c:pt idx="381">
                  <c:v>9.29286E-3</c:v>
                </c:pt>
                <c:pt idx="382">
                  <c:v>9.2864800000000743E-3</c:v>
                </c:pt>
                <c:pt idx="383">
                  <c:v>9.2801200000000011E-3</c:v>
                </c:pt>
                <c:pt idx="384">
                  <c:v>9.2737600000000007E-3</c:v>
                </c:pt>
                <c:pt idx="385">
                  <c:v>9.2674000000000228E-3</c:v>
                </c:pt>
                <c:pt idx="386">
                  <c:v>9.2610400000000068E-3</c:v>
                </c:pt>
                <c:pt idx="387">
                  <c:v>9.2546800000000047E-3</c:v>
                </c:pt>
                <c:pt idx="388">
                  <c:v>9.2483199999999974E-3</c:v>
                </c:pt>
                <c:pt idx="389">
                  <c:v>9.2419599999999987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1999999999988E-3</c:v>
                </c:pt>
                <c:pt idx="398">
                  <c:v>9.4630400000000805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82E-2</c:v>
                </c:pt>
                <c:pt idx="407">
                  <c:v>1.1398220000000001E-2</c:v>
                </c:pt>
                <c:pt idx="408">
                  <c:v>1.161244E-2</c:v>
                </c:pt>
                <c:pt idx="409">
                  <c:v>1.1826480000000085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115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8E-2</c:v>
                </c:pt>
                <c:pt idx="427">
                  <c:v>1.5651520000000061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103E-2</c:v>
                </c:pt>
                <c:pt idx="476">
                  <c:v>1.8365180000000102E-2</c:v>
                </c:pt>
                <c:pt idx="477">
                  <c:v>1.8407880000000001E-2</c:v>
                </c:pt>
                <c:pt idx="478">
                  <c:v>1.8450580000000102E-2</c:v>
                </c:pt>
                <c:pt idx="479">
                  <c:v>1.8493280000000001E-2</c:v>
                </c:pt>
                <c:pt idx="480">
                  <c:v>1.8535980000000001E-2</c:v>
                </c:pt>
                <c:pt idx="481">
                  <c:v>1.857868E-2</c:v>
                </c:pt>
                <c:pt idx="482">
                  <c:v>1.8621380000000003E-2</c:v>
                </c:pt>
                <c:pt idx="483">
                  <c:v>1.8664080000000041E-2</c:v>
                </c:pt>
                <c:pt idx="484">
                  <c:v>1.8706780000000103E-2</c:v>
                </c:pt>
                <c:pt idx="485">
                  <c:v>1.8749480000000023E-2</c:v>
                </c:pt>
                <c:pt idx="486">
                  <c:v>1.8792200000000002E-2</c:v>
                </c:pt>
                <c:pt idx="487">
                  <c:v>1.8834900000000002E-2</c:v>
                </c:pt>
                <c:pt idx="488">
                  <c:v>1.8877600000000001E-2</c:v>
                </c:pt>
                <c:pt idx="489">
                  <c:v>1.8920300000000102E-2</c:v>
                </c:pt>
                <c:pt idx="490">
                  <c:v>1.8963000000000101E-2</c:v>
                </c:pt>
                <c:pt idx="491">
                  <c:v>1.8950300000000003E-2</c:v>
                </c:pt>
                <c:pt idx="492">
                  <c:v>1.8937600000000002E-2</c:v>
                </c:pt>
                <c:pt idx="493">
                  <c:v>1.8924900000000001E-2</c:v>
                </c:pt>
                <c:pt idx="494">
                  <c:v>1.8912200000000004E-2</c:v>
                </c:pt>
                <c:pt idx="495">
                  <c:v>1.8899500000000003E-2</c:v>
                </c:pt>
                <c:pt idx="496">
                  <c:v>1.8886780000000061E-2</c:v>
                </c:pt>
                <c:pt idx="497">
                  <c:v>1.8874080000000001E-2</c:v>
                </c:pt>
                <c:pt idx="498">
                  <c:v>1.8861380000000021E-2</c:v>
                </c:pt>
                <c:pt idx="499">
                  <c:v>1.8848680000000003E-2</c:v>
                </c:pt>
                <c:pt idx="500">
                  <c:v>1.8835980000000002E-2</c:v>
                </c:pt>
                <c:pt idx="501">
                  <c:v>1.8823280000000001E-2</c:v>
                </c:pt>
                <c:pt idx="502">
                  <c:v>1.8810580000000108E-2</c:v>
                </c:pt>
                <c:pt idx="503">
                  <c:v>1.8797880000000003E-2</c:v>
                </c:pt>
                <c:pt idx="504">
                  <c:v>1.8785180000000113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109E-2</c:v>
                </c:pt>
                <c:pt idx="513">
                  <c:v>1.8670860000000001E-2</c:v>
                </c:pt>
                <c:pt idx="514">
                  <c:v>1.8658160000000003E-2</c:v>
                </c:pt>
                <c:pt idx="515">
                  <c:v>1.8645460000000023E-2</c:v>
                </c:pt>
                <c:pt idx="516">
                  <c:v>1.8632760000000005E-2</c:v>
                </c:pt>
                <c:pt idx="517">
                  <c:v>1.8620060000000063E-2</c:v>
                </c:pt>
                <c:pt idx="518">
                  <c:v>1.860736E-2</c:v>
                </c:pt>
                <c:pt idx="519">
                  <c:v>1.8594659999999999E-2</c:v>
                </c:pt>
                <c:pt idx="520">
                  <c:v>1.8581960000000005E-2</c:v>
                </c:pt>
                <c:pt idx="521">
                  <c:v>1.8569260000000001E-2</c:v>
                </c:pt>
                <c:pt idx="522">
                  <c:v>1.8556560000000003E-2</c:v>
                </c:pt>
                <c:pt idx="523">
                  <c:v>1.8543860000000061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106E-2</c:v>
                </c:pt>
                <c:pt idx="544">
                  <c:v>1.8277120000000001E-2</c:v>
                </c:pt>
                <c:pt idx="545">
                  <c:v>1.8264420000000104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114E-2</c:v>
                </c:pt>
                <c:pt idx="554">
                  <c:v>1.8150120000000061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61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103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105E-2</c:v>
                </c:pt>
                <c:pt idx="609">
                  <c:v>1.5290820000000073E-2</c:v>
                </c:pt>
                <c:pt idx="610">
                  <c:v>1.5278120000000003E-2</c:v>
                </c:pt>
                <c:pt idx="611">
                  <c:v>1.5265420000000076E-2</c:v>
                </c:pt>
                <c:pt idx="612">
                  <c:v>1.5252720000000001E-2</c:v>
                </c:pt>
                <c:pt idx="613">
                  <c:v>1.5240020000000083E-2</c:v>
                </c:pt>
                <c:pt idx="614">
                  <c:v>1.5227320000000001E-2</c:v>
                </c:pt>
                <c:pt idx="615">
                  <c:v>1.521462E-2</c:v>
                </c:pt>
                <c:pt idx="616">
                  <c:v>1.5201920000000023E-2</c:v>
                </c:pt>
                <c:pt idx="617">
                  <c:v>1.5189220000000003E-2</c:v>
                </c:pt>
                <c:pt idx="618">
                  <c:v>1.5176520000000021E-2</c:v>
                </c:pt>
                <c:pt idx="619">
                  <c:v>1.5163820000000093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72E-2</c:v>
                </c:pt>
                <c:pt idx="634">
                  <c:v>1.5305720000000043E-2</c:v>
                </c:pt>
                <c:pt idx="635">
                  <c:v>1.5348420000000041E-2</c:v>
                </c:pt>
                <c:pt idx="636">
                  <c:v>1.5391120000000071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108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118E-2</c:v>
                </c:pt>
                <c:pt idx="677">
                  <c:v>1.6587860000000041E-2</c:v>
                </c:pt>
                <c:pt idx="678">
                  <c:v>1.6575160000000005E-2</c:v>
                </c:pt>
                <c:pt idx="679">
                  <c:v>1.6562460000000102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63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61E-2</c:v>
                </c:pt>
                <c:pt idx="698">
                  <c:v>1.632112000000013E-2</c:v>
                </c:pt>
                <c:pt idx="699">
                  <c:v>1.6308420000000021E-2</c:v>
                </c:pt>
                <c:pt idx="700">
                  <c:v>1.6295720000000003E-2</c:v>
                </c:pt>
                <c:pt idx="701">
                  <c:v>1.6283020000000103E-2</c:v>
                </c:pt>
                <c:pt idx="702">
                  <c:v>1.6270320000000001E-2</c:v>
                </c:pt>
                <c:pt idx="703">
                  <c:v>1.625762E-2</c:v>
                </c:pt>
                <c:pt idx="704">
                  <c:v>1.6244919999999999E-2</c:v>
                </c:pt>
                <c:pt idx="705">
                  <c:v>1.6232220000000002E-2</c:v>
                </c:pt>
                <c:pt idx="706">
                  <c:v>1.6219520000000001E-2</c:v>
                </c:pt>
                <c:pt idx="707">
                  <c:v>1.6206820000000108E-2</c:v>
                </c:pt>
                <c:pt idx="708">
                  <c:v>1.6194120000000041E-2</c:v>
                </c:pt>
                <c:pt idx="709">
                  <c:v>1.6181420000000116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63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108E-2</c:v>
                </c:pt>
                <c:pt idx="727">
                  <c:v>1.5952800000000003E-2</c:v>
                </c:pt>
                <c:pt idx="728">
                  <c:v>1.5940080000000061E-2</c:v>
                </c:pt>
                <c:pt idx="729">
                  <c:v>1.5927380000000001E-2</c:v>
                </c:pt>
                <c:pt idx="730">
                  <c:v>1.591468E-2</c:v>
                </c:pt>
                <c:pt idx="731">
                  <c:v>1.5901980000000003E-2</c:v>
                </c:pt>
                <c:pt idx="732">
                  <c:v>1.5889280000000002E-2</c:v>
                </c:pt>
                <c:pt idx="733">
                  <c:v>1.5876580000000001E-2</c:v>
                </c:pt>
                <c:pt idx="734">
                  <c:v>1.5863880000000104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83E-2</c:v>
                </c:pt>
                <c:pt idx="774">
                  <c:v>1.3915360000000003E-2</c:v>
                </c:pt>
                <c:pt idx="775">
                  <c:v>1.384724E-2</c:v>
                </c:pt>
                <c:pt idx="776">
                  <c:v>1.3779140000000002E-2</c:v>
                </c:pt>
                <c:pt idx="777">
                  <c:v>1.3711040000000001E-2</c:v>
                </c:pt>
                <c:pt idx="778">
                  <c:v>1.3642940000000001E-2</c:v>
                </c:pt>
                <c:pt idx="779">
                  <c:v>1.3574840000000001E-2</c:v>
                </c:pt>
                <c:pt idx="780">
                  <c:v>1.350672000000008E-2</c:v>
                </c:pt>
                <c:pt idx="781">
                  <c:v>1.343862E-2</c:v>
                </c:pt>
                <c:pt idx="782">
                  <c:v>1.3370520000000085E-2</c:v>
                </c:pt>
                <c:pt idx="783">
                  <c:v>1.3302420000000093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75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85E-2</c:v>
                </c:pt>
                <c:pt idx="812">
                  <c:v>1.304488000000008E-2</c:v>
                </c:pt>
                <c:pt idx="813">
                  <c:v>1.3087580000000073E-2</c:v>
                </c:pt>
                <c:pt idx="814">
                  <c:v>1.3130279999999999E-2</c:v>
                </c:pt>
                <c:pt idx="815">
                  <c:v>1.3172980000000003E-2</c:v>
                </c:pt>
                <c:pt idx="816">
                  <c:v>1.321568E-2</c:v>
                </c:pt>
                <c:pt idx="817">
                  <c:v>1.3258400000000005E-2</c:v>
                </c:pt>
                <c:pt idx="818">
                  <c:v>1.3301100000000093E-2</c:v>
                </c:pt>
                <c:pt idx="819">
                  <c:v>1.3343800000000081E-2</c:v>
                </c:pt>
                <c:pt idx="820">
                  <c:v>1.3386500000000082E-2</c:v>
                </c:pt>
                <c:pt idx="821">
                  <c:v>1.3429200000000001E-2</c:v>
                </c:pt>
                <c:pt idx="822">
                  <c:v>1.34719E-2</c:v>
                </c:pt>
                <c:pt idx="823">
                  <c:v>1.35146E-2</c:v>
                </c:pt>
                <c:pt idx="824">
                  <c:v>1.35573E-2</c:v>
                </c:pt>
                <c:pt idx="825">
                  <c:v>1.3600000000000083E-2</c:v>
                </c:pt>
                <c:pt idx="826">
                  <c:v>1.3642700000000079E-2</c:v>
                </c:pt>
                <c:pt idx="827">
                  <c:v>1.3685400000000085E-2</c:v>
                </c:pt>
                <c:pt idx="828">
                  <c:v>1.372810000000008E-2</c:v>
                </c:pt>
                <c:pt idx="829">
                  <c:v>1.3770820000000092E-2</c:v>
                </c:pt>
                <c:pt idx="830">
                  <c:v>1.3813520000000088E-2</c:v>
                </c:pt>
                <c:pt idx="831">
                  <c:v>1.3856219999999999E-2</c:v>
                </c:pt>
                <c:pt idx="832">
                  <c:v>1.3898920000000002E-2</c:v>
                </c:pt>
                <c:pt idx="833">
                  <c:v>1.3941620000000087E-2</c:v>
                </c:pt>
                <c:pt idx="834">
                  <c:v>1.3984320000000093E-2</c:v>
                </c:pt>
                <c:pt idx="835">
                  <c:v>1.4027019999999998E-2</c:v>
                </c:pt>
                <c:pt idx="836">
                  <c:v>1.4069720000000001E-2</c:v>
                </c:pt>
                <c:pt idx="837">
                  <c:v>1.4112420000000001E-2</c:v>
                </c:pt>
                <c:pt idx="838">
                  <c:v>1.415512E-2</c:v>
                </c:pt>
                <c:pt idx="839">
                  <c:v>1.419782E-2</c:v>
                </c:pt>
                <c:pt idx="840">
                  <c:v>1.4240520000000085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28E-2</c:v>
                </c:pt>
                <c:pt idx="860">
                  <c:v>1.4263520000000073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103E-2</c:v>
                </c:pt>
                <c:pt idx="883">
                  <c:v>1.3971380000000005E-2</c:v>
                </c:pt>
                <c:pt idx="884">
                  <c:v>1.3958680000000001E-2</c:v>
                </c:pt>
                <c:pt idx="885">
                  <c:v>1.3945980000000005E-2</c:v>
                </c:pt>
                <c:pt idx="886">
                  <c:v>1.3933280000000001E-2</c:v>
                </c:pt>
                <c:pt idx="887">
                  <c:v>1.3920580000000127E-2</c:v>
                </c:pt>
                <c:pt idx="888">
                  <c:v>1.3907880000000091E-2</c:v>
                </c:pt>
                <c:pt idx="889">
                  <c:v>1.3895180000000043E-2</c:v>
                </c:pt>
                <c:pt idx="890">
                  <c:v>1.3882480000000098E-2</c:v>
                </c:pt>
                <c:pt idx="891">
                  <c:v>1.3869780000000003E-2</c:v>
                </c:pt>
                <c:pt idx="892">
                  <c:v>1.3857080000000001E-2</c:v>
                </c:pt>
                <c:pt idx="893">
                  <c:v>1.3844380000000073E-2</c:v>
                </c:pt>
                <c:pt idx="894">
                  <c:v>1.3831680000000001E-2</c:v>
                </c:pt>
                <c:pt idx="895">
                  <c:v>1.381898E-2</c:v>
                </c:pt>
                <c:pt idx="896">
                  <c:v>1.3806280000000009E-2</c:v>
                </c:pt>
                <c:pt idx="897">
                  <c:v>1.3793580000000073E-2</c:v>
                </c:pt>
                <c:pt idx="898">
                  <c:v>1.3780860000000101E-2</c:v>
                </c:pt>
                <c:pt idx="899">
                  <c:v>1.3768160000000041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83E-2</c:v>
                </c:pt>
                <c:pt idx="908">
                  <c:v>1.3653860000000007E-2</c:v>
                </c:pt>
                <c:pt idx="909">
                  <c:v>1.3641160000000083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68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74E-2</c:v>
                </c:pt>
                <c:pt idx="933">
                  <c:v>1.2394479999999999E-2</c:v>
                </c:pt>
                <c:pt idx="934">
                  <c:v>1.232636E-2</c:v>
                </c:pt>
                <c:pt idx="935">
                  <c:v>1.2258259999999998E-2</c:v>
                </c:pt>
                <c:pt idx="936">
                  <c:v>1.219016E-2</c:v>
                </c:pt>
                <c:pt idx="937">
                  <c:v>1.212206E-2</c:v>
                </c:pt>
                <c:pt idx="938">
                  <c:v>1.2053959999999999E-2</c:v>
                </c:pt>
                <c:pt idx="939">
                  <c:v>1.1985840000000079E-2</c:v>
                </c:pt>
                <c:pt idx="940">
                  <c:v>1.191774E-2</c:v>
                </c:pt>
                <c:pt idx="941">
                  <c:v>1.184964E-2</c:v>
                </c:pt>
                <c:pt idx="942">
                  <c:v>1.1781540000000087E-2</c:v>
                </c:pt>
                <c:pt idx="943">
                  <c:v>1.171344E-2</c:v>
                </c:pt>
                <c:pt idx="944">
                  <c:v>1.1645320000000084E-2</c:v>
                </c:pt>
                <c:pt idx="945">
                  <c:v>1.1577220000000001E-2</c:v>
                </c:pt>
                <c:pt idx="946">
                  <c:v>1.1509120000000088E-2</c:v>
                </c:pt>
                <c:pt idx="947">
                  <c:v>1.1441020000000097E-2</c:v>
                </c:pt>
                <c:pt idx="948">
                  <c:v>1.13729E-2</c:v>
                </c:pt>
                <c:pt idx="949">
                  <c:v>1.1304800000000084E-2</c:v>
                </c:pt>
                <c:pt idx="950">
                  <c:v>1.1236700000000001E-2</c:v>
                </c:pt>
                <c:pt idx="951">
                  <c:v>1.1168600000000001E-2</c:v>
                </c:pt>
                <c:pt idx="952">
                  <c:v>1.1100500000000105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61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93E-2</c:v>
                </c:pt>
                <c:pt idx="981">
                  <c:v>1.1064580000000091E-2</c:v>
                </c:pt>
                <c:pt idx="982">
                  <c:v>1.1107280000000001E-2</c:v>
                </c:pt>
                <c:pt idx="983">
                  <c:v>1.114998E-2</c:v>
                </c:pt>
                <c:pt idx="984">
                  <c:v>1.119268E-2</c:v>
                </c:pt>
                <c:pt idx="985">
                  <c:v>1.123538E-2</c:v>
                </c:pt>
                <c:pt idx="986">
                  <c:v>1.1278080000000001E-2</c:v>
                </c:pt>
                <c:pt idx="987">
                  <c:v>1.1320780000000084E-2</c:v>
                </c:pt>
                <c:pt idx="988">
                  <c:v>1.1363480000000087E-2</c:v>
                </c:pt>
                <c:pt idx="989">
                  <c:v>1.1406180000000085E-2</c:v>
                </c:pt>
                <c:pt idx="990">
                  <c:v>1.1448880000000083E-2</c:v>
                </c:pt>
                <c:pt idx="991">
                  <c:v>1.1491580000000085E-2</c:v>
                </c:pt>
                <c:pt idx="992">
                  <c:v>1.1534300000000001E-2</c:v>
                </c:pt>
                <c:pt idx="993">
                  <c:v>1.1577E-2</c:v>
                </c:pt>
                <c:pt idx="994">
                  <c:v>1.16197E-2</c:v>
                </c:pt>
                <c:pt idx="995">
                  <c:v>1.1662400000000094E-2</c:v>
                </c:pt>
                <c:pt idx="996">
                  <c:v>1.1705100000000093E-2</c:v>
                </c:pt>
                <c:pt idx="997">
                  <c:v>1.1747800000000091E-2</c:v>
                </c:pt>
                <c:pt idx="998">
                  <c:v>1.1790500000000091E-2</c:v>
                </c:pt>
                <c:pt idx="999">
                  <c:v>1.18332E-2</c:v>
                </c:pt>
                <c:pt idx="1000">
                  <c:v>1.18759E-2</c:v>
                </c:pt>
                <c:pt idx="1001">
                  <c:v>1.19186E-2</c:v>
                </c:pt>
                <c:pt idx="1002">
                  <c:v>1.1961300000000083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73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119E-2</c:v>
                </c:pt>
                <c:pt idx="1042">
                  <c:v>1.1951880000000093E-2</c:v>
                </c:pt>
                <c:pt idx="1043">
                  <c:v>1.1939180000000021E-2</c:v>
                </c:pt>
                <c:pt idx="1044">
                  <c:v>1.192648000000009E-2</c:v>
                </c:pt>
                <c:pt idx="1045">
                  <c:v>1.1913780000000021E-2</c:v>
                </c:pt>
                <c:pt idx="1046">
                  <c:v>1.1901080000000097E-2</c:v>
                </c:pt>
                <c:pt idx="1047">
                  <c:v>1.1888380000000021E-2</c:v>
                </c:pt>
                <c:pt idx="1048">
                  <c:v>1.1875680000000001E-2</c:v>
                </c:pt>
                <c:pt idx="1049">
                  <c:v>1.1862980000000021E-2</c:v>
                </c:pt>
                <c:pt idx="1050">
                  <c:v>1.1850280000000001E-2</c:v>
                </c:pt>
                <c:pt idx="1051">
                  <c:v>1.1837580000000075E-2</c:v>
                </c:pt>
                <c:pt idx="1052">
                  <c:v>1.1824880000000114E-2</c:v>
                </c:pt>
                <c:pt idx="1053">
                  <c:v>1.1812160000000021E-2</c:v>
                </c:pt>
                <c:pt idx="1054">
                  <c:v>1.1799460000000001E-2</c:v>
                </c:pt>
                <c:pt idx="1055">
                  <c:v>1.1786760000000005E-2</c:v>
                </c:pt>
                <c:pt idx="1056">
                  <c:v>1.1774060000000001E-2</c:v>
                </c:pt>
                <c:pt idx="1057">
                  <c:v>1.1761360000000073E-2</c:v>
                </c:pt>
                <c:pt idx="1058">
                  <c:v>1.1748660000000001E-2</c:v>
                </c:pt>
                <c:pt idx="1059">
                  <c:v>1.173596E-2</c:v>
                </c:pt>
                <c:pt idx="1060">
                  <c:v>1.1723260000000001E-2</c:v>
                </c:pt>
                <c:pt idx="1061">
                  <c:v>1.1710560000000073E-2</c:v>
                </c:pt>
                <c:pt idx="1062">
                  <c:v>1.1697860000000001E-2</c:v>
                </c:pt>
                <c:pt idx="1063">
                  <c:v>1.1685160000000082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76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81E-2</c:v>
                </c:pt>
                <c:pt idx="1086">
                  <c:v>1.1393020000000005E-2</c:v>
                </c:pt>
                <c:pt idx="1087">
                  <c:v>1.1380320000000088E-2</c:v>
                </c:pt>
                <c:pt idx="1088">
                  <c:v>1.1367620000000005E-2</c:v>
                </c:pt>
                <c:pt idx="1089">
                  <c:v>1.1354920000000001E-2</c:v>
                </c:pt>
                <c:pt idx="1090">
                  <c:v>1.1342220000000043E-2</c:v>
                </c:pt>
                <c:pt idx="1091">
                  <c:v>1.1329520000000095E-2</c:v>
                </c:pt>
                <c:pt idx="1092">
                  <c:v>1.1316820000000003E-2</c:v>
                </c:pt>
                <c:pt idx="1093">
                  <c:v>1.1304120000000103E-2</c:v>
                </c:pt>
                <c:pt idx="1094">
                  <c:v>1.1291420000000071E-2</c:v>
                </c:pt>
                <c:pt idx="1095">
                  <c:v>1.1278720000000001E-2</c:v>
                </c:pt>
                <c:pt idx="1096">
                  <c:v>1.1266020000000041E-2</c:v>
                </c:pt>
                <c:pt idx="1097">
                  <c:v>1.1253320000000001E-2</c:v>
                </c:pt>
                <c:pt idx="1098">
                  <c:v>1.1240620000000076E-2</c:v>
                </c:pt>
                <c:pt idx="1099">
                  <c:v>1.1172500000000071E-2</c:v>
                </c:pt>
                <c:pt idx="1100">
                  <c:v>1.1104400000000075E-2</c:v>
                </c:pt>
                <c:pt idx="1101">
                  <c:v>1.1036300000000001E-2</c:v>
                </c:pt>
                <c:pt idx="1102">
                  <c:v>1.0968200000000001E-2</c:v>
                </c:pt>
                <c:pt idx="1103">
                  <c:v>1.0900080000000001E-2</c:v>
                </c:pt>
                <c:pt idx="1104">
                  <c:v>1.083198E-2</c:v>
                </c:pt>
                <c:pt idx="1105">
                  <c:v>1.076388000000008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199999999988E-3</c:v>
                </c:pt>
                <c:pt idx="1121">
                  <c:v>9.6742200000000007E-3</c:v>
                </c:pt>
                <c:pt idx="1122">
                  <c:v>9.6061000000000028E-3</c:v>
                </c:pt>
                <c:pt idx="1123">
                  <c:v>9.5380000000000013E-3</c:v>
                </c:pt>
                <c:pt idx="1124">
                  <c:v>9.4699000000000727E-3</c:v>
                </c:pt>
                <c:pt idx="1125">
                  <c:v>9.4018000000000226E-3</c:v>
                </c:pt>
                <c:pt idx="1126">
                  <c:v>9.3337000000000246E-3</c:v>
                </c:pt>
                <c:pt idx="1127">
                  <c:v>9.2655800000000909E-3</c:v>
                </c:pt>
                <c:pt idx="1128">
                  <c:v>9.1974800000000547E-3</c:v>
                </c:pt>
                <c:pt idx="1129">
                  <c:v>9.1293800000000046E-3</c:v>
                </c:pt>
                <c:pt idx="1130">
                  <c:v>9.0612800000000066E-3</c:v>
                </c:pt>
                <c:pt idx="1131">
                  <c:v>8.9931600000000226E-3</c:v>
                </c:pt>
                <c:pt idx="1132">
                  <c:v>8.9250600000000228E-3</c:v>
                </c:pt>
                <c:pt idx="1133">
                  <c:v>8.8569600000000248E-3</c:v>
                </c:pt>
                <c:pt idx="1134">
                  <c:v>8.788859999999999E-3</c:v>
                </c:pt>
                <c:pt idx="1135">
                  <c:v>8.720760000000001E-3</c:v>
                </c:pt>
                <c:pt idx="1136">
                  <c:v>8.6526400000000846E-3</c:v>
                </c:pt>
                <c:pt idx="1137">
                  <c:v>8.5845400000000068E-3</c:v>
                </c:pt>
                <c:pt idx="1138">
                  <c:v>8.5718400000000007E-3</c:v>
                </c:pt>
                <c:pt idx="1139">
                  <c:v>8.5591400000000709E-3</c:v>
                </c:pt>
                <c:pt idx="1140">
                  <c:v>8.5464400000000267E-3</c:v>
                </c:pt>
                <c:pt idx="1141">
                  <c:v>8.5337400000000067E-3</c:v>
                </c:pt>
                <c:pt idx="1142">
                  <c:v>8.5210400000000006E-3</c:v>
                </c:pt>
                <c:pt idx="1143">
                  <c:v>8.5083400000000014E-3</c:v>
                </c:pt>
                <c:pt idx="1144">
                  <c:v>8.4956400000000768E-3</c:v>
                </c:pt>
                <c:pt idx="1145">
                  <c:v>8.4829400000000568E-3</c:v>
                </c:pt>
                <c:pt idx="1146">
                  <c:v>8.4702400000000247E-3</c:v>
                </c:pt>
                <c:pt idx="1147">
                  <c:v>8.4575200000000048E-3</c:v>
                </c:pt>
                <c:pt idx="1148">
                  <c:v>8.4448200000000005E-3</c:v>
                </c:pt>
                <c:pt idx="1149">
                  <c:v>8.4321200000000048E-3</c:v>
                </c:pt>
                <c:pt idx="1150">
                  <c:v>8.4194200000000247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814E-3</c:v>
                </c:pt>
                <c:pt idx="1163">
                  <c:v>8.8083400000000048E-3</c:v>
                </c:pt>
                <c:pt idx="1164">
                  <c:v>8.8510400000000773E-3</c:v>
                </c:pt>
                <c:pt idx="1165">
                  <c:v>8.8937400000000267E-3</c:v>
                </c:pt>
                <c:pt idx="1166">
                  <c:v>8.9364400000000732E-3</c:v>
                </c:pt>
                <c:pt idx="1167">
                  <c:v>8.9791400000000677E-3</c:v>
                </c:pt>
                <c:pt idx="1168">
                  <c:v>9.0218400000000067E-3</c:v>
                </c:pt>
                <c:pt idx="1169">
                  <c:v>9.0645400000000566E-3</c:v>
                </c:pt>
                <c:pt idx="1170">
                  <c:v>9.1072600000000007E-3</c:v>
                </c:pt>
                <c:pt idx="1171">
                  <c:v>9.1499600000000004E-3</c:v>
                </c:pt>
                <c:pt idx="1172">
                  <c:v>9.1926600000000226E-3</c:v>
                </c:pt>
                <c:pt idx="1173">
                  <c:v>9.2353600000000015E-3</c:v>
                </c:pt>
                <c:pt idx="1174">
                  <c:v>9.2780600000000012E-3</c:v>
                </c:pt>
                <c:pt idx="1175">
                  <c:v>9.3207600000000008E-3</c:v>
                </c:pt>
                <c:pt idx="1176">
                  <c:v>9.363460000000089E-3</c:v>
                </c:pt>
                <c:pt idx="1177">
                  <c:v>9.4061600000000228E-3</c:v>
                </c:pt>
                <c:pt idx="1178">
                  <c:v>9.4488600000000016E-3</c:v>
                </c:pt>
                <c:pt idx="1179">
                  <c:v>9.4915600000000048E-3</c:v>
                </c:pt>
                <c:pt idx="1180">
                  <c:v>9.534260000000001E-3</c:v>
                </c:pt>
                <c:pt idx="1181">
                  <c:v>9.5769800000000248E-3</c:v>
                </c:pt>
                <c:pt idx="1182">
                  <c:v>9.6196800000000228E-3</c:v>
                </c:pt>
                <c:pt idx="1183">
                  <c:v>9.6623800000000693E-3</c:v>
                </c:pt>
                <c:pt idx="1184">
                  <c:v>9.7050800000000638E-3</c:v>
                </c:pt>
                <c:pt idx="1185">
                  <c:v>9.7477800000000028E-3</c:v>
                </c:pt>
                <c:pt idx="1186">
                  <c:v>9.7904800000000267E-3</c:v>
                </c:pt>
                <c:pt idx="1187">
                  <c:v>9.8331800000000247E-3</c:v>
                </c:pt>
                <c:pt idx="1188">
                  <c:v>9.8758800000001076E-3</c:v>
                </c:pt>
                <c:pt idx="1189">
                  <c:v>9.9185800000000067E-3</c:v>
                </c:pt>
                <c:pt idx="1190">
                  <c:v>9.9612800000000567E-3</c:v>
                </c:pt>
                <c:pt idx="1191">
                  <c:v>1.0003980000000001E-2</c:v>
                </c:pt>
                <c:pt idx="1192">
                  <c:v>1.0046680000000001E-2</c:v>
                </c:pt>
                <c:pt idx="1193">
                  <c:v>1.003398E-2</c:v>
                </c:pt>
                <c:pt idx="1194">
                  <c:v>1.002128E-2</c:v>
                </c:pt>
                <c:pt idx="1195">
                  <c:v>1.0008580000000001E-2</c:v>
                </c:pt>
                <c:pt idx="1196">
                  <c:v>9.9958800000000941E-3</c:v>
                </c:pt>
                <c:pt idx="1197">
                  <c:v>9.9831800000000567E-3</c:v>
                </c:pt>
                <c:pt idx="1198">
                  <c:v>9.9704800000001027E-3</c:v>
                </c:pt>
                <c:pt idx="1199">
                  <c:v>9.9577800000000844E-3</c:v>
                </c:pt>
                <c:pt idx="1200">
                  <c:v>9.9450800000000731E-3</c:v>
                </c:pt>
                <c:pt idx="1201">
                  <c:v>9.9323800000000028E-3</c:v>
                </c:pt>
                <c:pt idx="1202">
                  <c:v>9.9196800000000886E-3</c:v>
                </c:pt>
                <c:pt idx="1203">
                  <c:v>9.9069800000000721E-3</c:v>
                </c:pt>
                <c:pt idx="1204">
                  <c:v>9.8942800000000226E-3</c:v>
                </c:pt>
                <c:pt idx="1205">
                  <c:v>9.8815800000000825E-3</c:v>
                </c:pt>
                <c:pt idx="1206">
                  <c:v>9.8688800000000659E-3</c:v>
                </c:pt>
                <c:pt idx="1207">
                  <c:v>9.8561600000000738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599999999987E-3</c:v>
                </c:pt>
                <c:pt idx="1222">
                  <c:v>9.6656600000000568E-3</c:v>
                </c:pt>
                <c:pt idx="1223">
                  <c:v>9.6529400000000716E-3</c:v>
                </c:pt>
                <c:pt idx="1224">
                  <c:v>9.6402400000000013E-3</c:v>
                </c:pt>
                <c:pt idx="1225">
                  <c:v>9.6275400000000247E-3</c:v>
                </c:pt>
                <c:pt idx="1226">
                  <c:v>9.6148400000000047E-3</c:v>
                </c:pt>
                <c:pt idx="1227">
                  <c:v>9.6021400000000246E-3</c:v>
                </c:pt>
                <c:pt idx="1228">
                  <c:v>9.5894400000000844E-3</c:v>
                </c:pt>
                <c:pt idx="1229">
                  <c:v>9.5767400000000731E-3</c:v>
                </c:pt>
                <c:pt idx="1230">
                  <c:v>9.5640400000000566E-3</c:v>
                </c:pt>
                <c:pt idx="1231">
                  <c:v>9.5513400000000227E-3</c:v>
                </c:pt>
                <c:pt idx="1232">
                  <c:v>9.5386400000000027E-3</c:v>
                </c:pt>
                <c:pt idx="1233">
                  <c:v>9.5259400000000227E-3</c:v>
                </c:pt>
                <c:pt idx="1234">
                  <c:v>9.5132400000000027E-3</c:v>
                </c:pt>
                <c:pt idx="1235">
                  <c:v>9.5005400000000659E-3</c:v>
                </c:pt>
                <c:pt idx="1236">
                  <c:v>9.4878400000000546E-3</c:v>
                </c:pt>
                <c:pt idx="1237">
                  <c:v>9.475140000000085E-3</c:v>
                </c:pt>
                <c:pt idx="1238">
                  <c:v>9.4624200000000842E-3</c:v>
                </c:pt>
                <c:pt idx="1239">
                  <c:v>9.4497200000000017E-3</c:v>
                </c:pt>
                <c:pt idx="1240">
                  <c:v>9.4370200000000008E-3</c:v>
                </c:pt>
                <c:pt idx="1241">
                  <c:v>9.4243200000000034E-3</c:v>
                </c:pt>
                <c:pt idx="1242">
                  <c:v>9.4116200000000007E-3</c:v>
                </c:pt>
                <c:pt idx="1243">
                  <c:v>9.3989200000000016E-3</c:v>
                </c:pt>
                <c:pt idx="1244">
                  <c:v>9.3862200000000007E-3</c:v>
                </c:pt>
                <c:pt idx="1245">
                  <c:v>9.3735200000000726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566E-3</c:v>
                </c:pt>
                <c:pt idx="1260">
                  <c:v>9.1830000000000227E-3</c:v>
                </c:pt>
                <c:pt idx="1261">
                  <c:v>9.1703000000000028E-3</c:v>
                </c:pt>
                <c:pt idx="1262">
                  <c:v>9.1576000000000227E-3</c:v>
                </c:pt>
                <c:pt idx="1263">
                  <c:v>9.1449000000000009E-3</c:v>
                </c:pt>
                <c:pt idx="1264">
                  <c:v>9.1322E-3</c:v>
                </c:pt>
                <c:pt idx="1265">
                  <c:v>9.1195000000000546E-3</c:v>
                </c:pt>
                <c:pt idx="1266">
                  <c:v>9.1068000000000208E-3</c:v>
                </c:pt>
                <c:pt idx="1267">
                  <c:v>9.0941000000000008E-3</c:v>
                </c:pt>
                <c:pt idx="1268">
                  <c:v>9.0814000000000068E-3</c:v>
                </c:pt>
                <c:pt idx="1269">
                  <c:v>9.0686800000000546E-3</c:v>
                </c:pt>
                <c:pt idx="1270">
                  <c:v>9.0559800000000884E-3</c:v>
                </c:pt>
                <c:pt idx="1271">
                  <c:v>9.0432800000000008E-3</c:v>
                </c:pt>
                <c:pt idx="1272">
                  <c:v>8.9751800000000877E-3</c:v>
                </c:pt>
                <c:pt idx="1273">
                  <c:v>8.9070800000000568E-3</c:v>
                </c:pt>
                <c:pt idx="1274">
                  <c:v>8.8389800000000067E-3</c:v>
                </c:pt>
                <c:pt idx="1275">
                  <c:v>8.7708600000000001E-3</c:v>
                </c:pt>
                <c:pt idx="1276">
                  <c:v>8.7027600000000004E-3</c:v>
                </c:pt>
                <c:pt idx="1277">
                  <c:v>8.6346600000000006E-3</c:v>
                </c:pt>
                <c:pt idx="1278">
                  <c:v>8.5665600000000581E-3</c:v>
                </c:pt>
                <c:pt idx="1279">
                  <c:v>8.4984600000000028E-3</c:v>
                </c:pt>
                <c:pt idx="1280">
                  <c:v>8.4303400000000066E-3</c:v>
                </c:pt>
                <c:pt idx="1281">
                  <c:v>8.3622400000000815E-3</c:v>
                </c:pt>
                <c:pt idx="1282">
                  <c:v>8.2941400000000002E-3</c:v>
                </c:pt>
                <c:pt idx="1283">
                  <c:v>8.2260400000000004E-3</c:v>
                </c:pt>
                <c:pt idx="1284">
                  <c:v>8.1579400000000007E-3</c:v>
                </c:pt>
                <c:pt idx="1285">
                  <c:v>8.0898200000000028E-3</c:v>
                </c:pt>
                <c:pt idx="1286">
                  <c:v>8.0217200000000013E-3</c:v>
                </c:pt>
                <c:pt idx="1287">
                  <c:v>7.953620000000057E-3</c:v>
                </c:pt>
                <c:pt idx="1288">
                  <c:v>7.8855200000000104E-3</c:v>
                </c:pt>
                <c:pt idx="1289">
                  <c:v>7.8174000000000004E-3</c:v>
                </c:pt>
                <c:pt idx="1290">
                  <c:v>7.7493000000000605E-3</c:v>
                </c:pt>
                <c:pt idx="1291">
                  <c:v>7.6812000000000477E-3</c:v>
                </c:pt>
                <c:pt idx="1292">
                  <c:v>7.6131000000000002E-3</c:v>
                </c:pt>
                <c:pt idx="1293">
                  <c:v>7.5450000000000326E-3</c:v>
                </c:pt>
                <c:pt idx="1294">
                  <c:v>7.476880000000046E-3</c:v>
                </c:pt>
                <c:pt idx="1295">
                  <c:v>7.4087800000000401E-3</c:v>
                </c:pt>
                <c:pt idx="1296">
                  <c:v>7.3406800000000308E-3</c:v>
                </c:pt>
                <c:pt idx="1297">
                  <c:v>7.2725800000000024E-3</c:v>
                </c:pt>
                <c:pt idx="1298">
                  <c:v>7.2044800000000114E-3</c:v>
                </c:pt>
                <c:pt idx="1299">
                  <c:v>7.136360000000056E-3</c:v>
                </c:pt>
                <c:pt idx="1300">
                  <c:v>7.0682600000000432E-3</c:v>
                </c:pt>
                <c:pt idx="1301">
                  <c:v>7.0001600000000391E-3</c:v>
                </c:pt>
                <c:pt idx="1302">
                  <c:v>6.9320600000000541E-3</c:v>
                </c:pt>
                <c:pt idx="1303">
                  <c:v>6.8639399999999998E-3</c:v>
                </c:pt>
                <c:pt idx="1304">
                  <c:v>6.7958400000000347E-3</c:v>
                </c:pt>
                <c:pt idx="1305">
                  <c:v>6.7277400000000124E-3</c:v>
                </c:pt>
                <c:pt idx="1306">
                  <c:v>6.6596400000000448E-3</c:v>
                </c:pt>
                <c:pt idx="1307">
                  <c:v>6.5915400000000372E-3</c:v>
                </c:pt>
                <c:pt idx="1308">
                  <c:v>6.5234200000000124E-3</c:v>
                </c:pt>
                <c:pt idx="1309">
                  <c:v>6.4553200000000421E-3</c:v>
                </c:pt>
                <c:pt idx="1310">
                  <c:v>6.3872199999999999E-3</c:v>
                </c:pt>
                <c:pt idx="1311">
                  <c:v>6.3745199999999998E-3</c:v>
                </c:pt>
                <c:pt idx="1312">
                  <c:v>6.3618200000000024E-3</c:v>
                </c:pt>
                <c:pt idx="1313">
                  <c:v>6.3491200000000336E-3</c:v>
                </c:pt>
                <c:pt idx="1314">
                  <c:v>6.3364200000000405E-3</c:v>
                </c:pt>
                <c:pt idx="1315">
                  <c:v>6.3237200000000014E-3</c:v>
                </c:pt>
                <c:pt idx="1316">
                  <c:v>6.3110200000000335E-3</c:v>
                </c:pt>
                <c:pt idx="1317">
                  <c:v>6.2983000000000388E-3</c:v>
                </c:pt>
                <c:pt idx="1318">
                  <c:v>6.2856000000000439E-3</c:v>
                </c:pt>
                <c:pt idx="1319">
                  <c:v>6.5503000000000124E-3</c:v>
                </c:pt>
                <c:pt idx="1320">
                  <c:v>6.8139400000000114E-3</c:v>
                </c:pt>
                <c:pt idx="1321">
                  <c:v>7.0765199999999993E-3</c:v>
                </c:pt>
                <c:pt idx="1322">
                  <c:v>7.3380200000000406E-3</c:v>
                </c:pt>
                <c:pt idx="1323">
                  <c:v>7.5984800000000012E-3</c:v>
                </c:pt>
                <c:pt idx="1324">
                  <c:v>7.8578599999999995E-3</c:v>
                </c:pt>
                <c:pt idx="1325">
                  <c:v>8.1162000000000005E-3</c:v>
                </c:pt>
                <c:pt idx="1326">
                  <c:v>8.3734600000000773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89E-2</c:v>
                </c:pt>
                <c:pt idx="1336">
                  <c:v>1.0887780000000001E-2</c:v>
                </c:pt>
                <c:pt idx="1337">
                  <c:v>1.113338E-2</c:v>
                </c:pt>
                <c:pt idx="1338">
                  <c:v>1.137792E-2</c:v>
                </c:pt>
                <c:pt idx="1339">
                  <c:v>1.1621380000000082E-2</c:v>
                </c:pt>
                <c:pt idx="1340">
                  <c:v>1.1863800000000105E-2</c:v>
                </c:pt>
                <c:pt idx="1341">
                  <c:v>1.2160560000000001E-2</c:v>
                </c:pt>
                <c:pt idx="1342">
                  <c:v>1.2456239999999992E-2</c:v>
                </c:pt>
                <c:pt idx="1343">
                  <c:v>1.2750880000000001E-2</c:v>
                </c:pt>
                <c:pt idx="1344">
                  <c:v>1.3044460000000001E-2</c:v>
                </c:pt>
                <c:pt idx="1345">
                  <c:v>1.3336959999999998E-2</c:v>
                </c:pt>
                <c:pt idx="1346">
                  <c:v>1.3628420000000087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114E-2</c:v>
                </c:pt>
                <c:pt idx="1355">
                  <c:v>1.6203720000000105E-2</c:v>
                </c:pt>
                <c:pt idx="1356">
                  <c:v>1.6484560000000103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61E-2</c:v>
                </c:pt>
                <c:pt idx="1370">
                  <c:v>1.6781520000000157E-2</c:v>
                </c:pt>
                <c:pt idx="1371">
                  <c:v>1.6782840000000104E-2</c:v>
                </c:pt>
                <c:pt idx="1372">
                  <c:v>1.6784160000000103E-2</c:v>
                </c:pt>
                <c:pt idx="1373">
                  <c:v>1.6785480000000109E-2</c:v>
                </c:pt>
                <c:pt idx="1374">
                  <c:v>1.6786800000000109E-2</c:v>
                </c:pt>
                <c:pt idx="1375">
                  <c:v>1.6788120000000118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104E-2</c:v>
                </c:pt>
                <c:pt idx="1392">
                  <c:v>1.6090340000000002E-2</c:v>
                </c:pt>
                <c:pt idx="1393">
                  <c:v>1.603626E-2</c:v>
                </c:pt>
                <c:pt idx="1394">
                  <c:v>1.5982180000000106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98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58E-2</c:v>
                </c:pt>
                <c:pt idx="1431">
                  <c:v>1.3981160000000091E-2</c:v>
                </c:pt>
                <c:pt idx="1432">
                  <c:v>1.3927080000000001E-2</c:v>
                </c:pt>
                <c:pt idx="1433">
                  <c:v>1.3872980000000005E-2</c:v>
                </c:pt>
                <c:pt idx="1434">
                  <c:v>1.38189E-2</c:v>
                </c:pt>
                <c:pt idx="1435">
                  <c:v>1.3764820000000115E-2</c:v>
                </c:pt>
                <c:pt idx="1436">
                  <c:v>1.3710740000000003E-2</c:v>
                </c:pt>
                <c:pt idx="1437">
                  <c:v>1.3656659999999999E-2</c:v>
                </c:pt>
                <c:pt idx="1438">
                  <c:v>1.3602580000000114E-2</c:v>
                </c:pt>
                <c:pt idx="1439">
                  <c:v>1.354850000000009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63E-2</c:v>
                </c:pt>
                <c:pt idx="1467">
                  <c:v>1.1757200000000001E-2</c:v>
                </c:pt>
                <c:pt idx="1468">
                  <c:v>1.1647700000000072E-2</c:v>
                </c:pt>
                <c:pt idx="1469">
                  <c:v>1.153822E-2</c:v>
                </c:pt>
                <c:pt idx="1470">
                  <c:v>1.1428740000000001E-2</c:v>
                </c:pt>
                <c:pt idx="1471">
                  <c:v>1.1319259999999999E-2</c:v>
                </c:pt>
                <c:pt idx="1472">
                  <c:v>1.1209780000000001E-2</c:v>
                </c:pt>
                <c:pt idx="1473">
                  <c:v>1.1100280000000001E-2</c:v>
                </c:pt>
                <c:pt idx="1474">
                  <c:v>1.0990800000000005E-2</c:v>
                </c:pt>
                <c:pt idx="1475">
                  <c:v>1.0881320000000071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655E-3</c:v>
                </c:pt>
                <c:pt idx="1488">
                  <c:v>9.4580200000000027E-3</c:v>
                </c:pt>
                <c:pt idx="1489">
                  <c:v>9.3485200000000008E-3</c:v>
                </c:pt>
                <c:pt idx="1490">
                  <c:v>9.2390400000000004E-3</c:v>
                </c:pt>
                <c:pt idx="1491">
                  <c:v>9.1295600000000227E-3</c:v>
                </c:pt>
                <c:pt idx="1492">
                  <c:v>9.0200800000000067E-3</c:v>
                </c:pt>
                <c:pt idx="1493">
                  <c:v>8.9105800000000759E-3</c:v>
                </c:pt>
                <c:pt idx="1494">
                  <c:v>8.8011000000000027E-3</c:v>
                </c:pt>
                <c:pt idx="1495">
                  <c:v>8.6916200000000006E-3</c:v>
                </c:pt>
                <c:pt idx="1496">
                  <c:v>8.5821400000000228E-3</c:v>
                </c:pt>
                <c:pt idx="1497">
                  <c:v>8.4726600000000762E-3</c:v>
                </c:pt>
                <c:pt idx="1498">
                  <c:v>8.3631600000000066E-3</c:v>
                </c:pt>
                <c:pt idx="1499">
                  <c:v>8.2536800000000566E-3</c:v>
                </c:pt>
                <c:pt idx="1500">
                  <c:v>8.1442000000000007E-3</c:v>
                </c:pt>
                <c:pt idx="1501">
                  <c:v>8.0347200000000004E-3</c:v>
                </c:pt>
                <c:pt idx="1502">
                  <c:v>7.98064000000007E-3</c:v>
                </c:pt>
                <c:pt idx="1503">
                  <c:v>7.9265400000000114E-3</c:v>
                </c:pt>
                <c:pt idx="1504">
                  <c:v>7.8724600000000134E-3</c:v>
                </c:pt>
                <c:pt idx="1505">
                  <c:v>7.8183800000000032E-3</c:v>
                </c:pt>
                <c:pt idx="1506">
                  <c:v>7.7643000000000104E-3</c:v>
                </c:pt>
                <c:pt idx="1507">
                  <c:v>7.7102200000000532E-3</c:v>
                </c:pt>
                <c:pt idx="1508">
                  <c:v>7.6561400000000317E-3</c:v>
                </c:pt>
                <c:pt idx="1509">
                  <c:v>7.6020600000000034E-3</c:v>
                </c:pt>
                <c:pt idx="1510">
                  <c:v>7.5479800000000001E-3</c:v>
                </c:pt>
                <c:pt idx="1511">
                  <c:v>7.4939000000000134E-3</c:v>
                </c:pt>
                <c:pt idx="1512">
                  <c:v>7.4398200000000631E-3</c:v>
                </c:pt>
                <c:pt idx="1513">
                  <c:v>7.3857400000000425E-3</c:v>
                </c:pt>
                <c:pt idx="1514">
                  <c:v>7.3316400000000654E-3</c:v>
                </c:pt>
                <c:pt idx="1515">
                  <c:v>7.2775600000000405E-3</c:v>
                </c:pt>
                <c:pt idx="1516">
                  <c:v>7.2234800000000104E-3</c:v>
                </c:pt>
                <c:pt idx="1517">
                  <c:v>7.1694000000000124E-3</c:v>
                </c:pt>
                <c:pt idx="1518">
                  <c:v>7.1153200000000014E-3</c:v>
                </c:pt>
                <c:pt idx="1519">
                  <c:v>7.1166400000000421E-3</c:v>
                </c:pt>
                <c:pt idx="1520">
                  <c:v>7.1179599999999996E-3</c:v>
                </c:pt>
                <c:pt idx="1521">
                  <c:v>7.1192800000000134E-3</c:v>
                </c:pt>
                <c:pt idx="1522">
                  <c:v>7.1206000000000004E-3</c:v>
                </c:pt>
                <c:pt idx="1523">
                  <c:v>7.4001600000000523E-3</c:v>
                </c:pt>
                <c:pt idx="1524">
                  <c:v>7.6802400000000508E-3</c:v>
                </c:pt>
                <c:pt idx="1525">
                  <c:v>7.9608400000000124E-3</c:v>
                </c:pt>
                <c:pt idx="1526">
                  <c:v>8.2419599999999996E-3</c:v>
                </c:pt>
                <c:pt idx="1527">
                  <c:v>8.5236000000000027E-3</c:v>
                </c:pt>
                <c:pt idx="1528">
                  <c:v>8.8057600000000773E-3</c:v>
                </c:pt>
                <c:pt idx="1529">
                  <c:v>9.0884400000000067E-3</c:v>
                </c:pt>
                <c:pt idx="1530">
                  <c:v>9.3716400000000716E-3</c:v>
                </c:pt>
                <c:pt idx="1531">
                  <c:v>9.655340000000066E-3</c:v>
                </c:pt>
                <c:pt idx="1532">
                  <c:v>9.9395800000000815E-3</c:v>
                </c:pt>
                <c:pt idx="1533">
                  <c:v>1.022434E-2</c:v>
                </c:pt>
                <c:pt idx="1534">
                  <c:v>1.0509620000000001E-2</c:v>
                </c:pt>
                <c:pt idx="1535">
                  <c:v>1.0795420000000003E-2</c:v>
                </c:pt>
                <c:pt idx="1536">
                  <c:v>1.1081740000000001E-2</c:v>
                </c:pt>
                <c:pt idx="1537">
                  <c:v>1.136858000000009E-2</c:v>
                </c:pt>
                <c:pt idx="1538">
                  <c:v>1.165594E-2</c:v>
                </c:pt>
                <c:pt idx="1539">
                  <c:v>1.1943820000000129E-2</c:v>
                </c:pt>
                <c:pt idx="1540">
                  <c:v>1.223222E-2</c:v>
                </c:pt>
                <c:pt idx="1541">
                  <c:v>1.252114E-2</c:v>
                </c:pt>
                <c:pt idx="1542">
                  <c:v>1.2810560000000007E-2</c:v>
                </c:pt>
                <c:pt idx="1543">
                  <c:v>1.3100520000000117E-2</c:v>
                </c:pt>
                <c:pt idx="1544">
                  <c:v>1.3391000000000005E-2</c:v>
                </c:pt>
                <c:pt idx="1545">
                  <c:v>1.3682000000000073E-2</c:v>
                </c:pt>
                <c:pt idx="1546">
                  <c:v>1.3973520000000097E-2</c:v>
                </c:pt>
                <c:pt idx="1547">
                  <c:v>1.4265560000000005E-2</c:v>
                </c:pt>
                <c:pt idx="1548">
                  <c:v>1.4558120000000001E-2</c:v>
                </c:pt>
                <c:pt idx="1549">
                  <c:v>1.48512E-2</c:v>
                </c:pt>
                <c:pt idx="1550">
                  <c:v>1.5144800000000073E-2</c:v>
                </c:pt>
                <c:pt idx="1551">
                  <c:v>1.543892E-2</c:v>
                </c:pt>
                <c:pt idx="1552">
                  <c:v>1.5733560000000001E-2</c:v>
                </c:pt>
                <c:pt idx="1553">
                  <c:v>1.6028720000000003E-2</c:v>
                </c:pt>
                <c:pt idx="1554">
                  <c:v>1.6324399999999999E-2</c:v>
                </c:pt>
                <c:pt idx="1555">
                  <c:v>1.66206000000001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104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107E-2</c:v>
                </c:pt>
                <c:pt idx="1601">
                  <c:v>1.6835080000000009E-2</c:v>
                </c:pt>
                <c:pt idx="1602">
                  <c:v>1.6801280000000005E-2</c:v>
                </c:pt>
                <c:pt idx="1603">
                  <c:v>1.6767480000000105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103E-2</c:v>
                </c:pt>
                <c:pt idx="1616">
                  <c:v>1.6328060000000005E-2</c:v>
                </c:pt>
                <c:pt idx="1617">
                  <c:v>1.6294260000000001E-2</c:v>
                </c:pt>
                <c:pt idx="1618">
                  <c:v>1.6260460000000063E-2</c:v>
                </c:pt>
                <c:pt idx="1619">
                  <c:v>1.622666E-2</c:v>
                </c:pt>
                <c:pt idx="1620">
                  <c:v>1.6192860000000003E-2</c:v>
                </c:pt>
                <c:pt idx="1621">
                  <c:v>1.6159059999999999E-2</c:v>
                </c:pt>
                <c:pt idx="1622">
                  <c:v>1.6125260000000002E-2</c:v>
                </c:pt>
                <c:pt idx="1623">
                  <c:v>1.6091460000000005E-2</c:v>
                </c:pt>
                <c:pt idx="1624">
                  <c:v>1.6057660000000001E-2</c:v>
                </c:pt>
                <c:pt idx="1625">
                  <c:v>1.6023860000000063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77E-2</c:v>
                </c:pt>
                <c:pt idx="1640">
                  <c:v>1.479662E-2</c:v>
                </c:pt>
                <c:pt idx="1641">
                  <c:v>1.4707420000000021E-2</c:v>
                </c:pt>
                <c:pt idx="1642">
                  <c:v>1.4618219999999916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107E-2</c:v>
                </c:pt>
                <c:pt idx="1651">
                  <c:v>1.381538E-2</c:v>
                </c:pt>
                <c:pt idx="1652">
                  <c:v>1.3726180000000083E-2</c:v>
                </c:pt>
                <c:pt idx="1653">
                  <c:v>1.363698E-2</c:v>
                </c:pt>
                <c:pt idx="1654">
                  <c:v>1.3547760000000001E-2</c:v>
                </c:pt>
                <c:pt idx="1655">
                  <c:v>1.3458560000000001E-2</c:v>
                </c:pt>
                <c:pt idx="1656">
                  <c:v>1.336936E-2</c:v>
                </c:pt>
                <c:pt idx="1657">
                  <c:v>1.3280160000000074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86E-2</c:v>
                </c:pt>
                <c:pt idx="1668">
                  <c:v>1.2409720000000001E-2</c:v>
                </c:pt>
                <c:pt idx="1669">
                  <c:v>1.2375920000000002E-2</c:v>
                </c:pt>
                <c:pt idx="1670">
                  <c:v>1.2342120000000041E-2</c:v>
                </c:pt>
                <c:pt idx="1671">
                  <c:v>1.2308320000000001E-2</c:v>
                </c:pt>
                <c:pt idx="1672">
                  <c:v>1.2274520000000001E-2</c:v>
                </c:pt>
                <c:pt idx="1673">
                  <c:v>1.2240720000000043E-2</c:v>
                </c:pt>
                <c:pt idx="1674">
                  <c:v>1.220692E-2</c:v>
                </c:pt>
                <c:pt idx="1675">
                  <c:v>1.2173120000000001E-2</c:v>
                </c:pt>
                <c:pt idx="1676">
                  <c:v>1.2139319999999978E-2</c:v>
                </c:pt>
                <c:pt idx="1677">
                  <c:v>1.2105520000000041E-2</c:v>
                </c:pt>
                <c:pt idx="1678">
                  <c:v>1.2071720000000001E-2</c:v>
                </c:pt>
                <c:pt idx="1679">
                  <c:v>1.2037919999999923E-2</c:v>
                </c:pt>
                <c:pt idx="1680">
                  <c:v>1.2004120000000005E-2</c:v>
                </c:pt>
                <c:pt idx="1681">
                  <c:v>1.1970320000000078E-2</c:v>
                </c:pt>
                <c:pt idx="1682">
                  <c:v>1.1936520000000094E-2</c:v>
                </c:pt>
                <c:pt idx="1683">
                  <c:v>1.1902720000000115E-2</c:v>
                </c:pt>
                <c:pt idx="1684">
                  <c:v>1.1868920000000003E-2</c:v>
                </c:pt>
                <c:pt idx="1685">
                  <c:v>1.1835120000000081E-2</c:v>
                </c:pt>
                <c:pt idx="1686">
                  <c:v>1.1801320000000096E-2</c:v>
                </c:pt>
                <c:pt idx="1687">
                  <c:v>1.1767520000000116E-2</c:v>
                </c:pt>
                <c:pt idx="1688">
                  <c:v>1.1733720000000001E-2</c:v>
                </c:pt>
                <c:pt idx="1689">
                  <c:v>1.1699920000000001E-2</c:v>
                </c:pt>
                <c:pt idx="1690">
                  <c:v>1.1721520000000145E-2</c:v>
                </c:pt>
                <c:pt idx="1691">
                  <c:v>1.1743120000000117E-2</c:v>
                </c:pt>
                <c:pt idx="1692">
                  <c:v>1.1764720000000107E-2</c:v>
                </c:pt>
                <c:pt idx="1693">
                  <c:v>1.1786320000000081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85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77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87E-2</c:v>
                </c:pt>
                <c:pt idx="1728">
                  <c:v>1.2542420000000075E-2</c:v>
                </c:pt>
                <c:pt idx="1729">
                  <c:v>1.2508620000000003E-2</c:v>
                </c:pt>
                <c:pt idx="1730">
                  <c:v>1.2474820000000001E-2</c:v>
                </c:pt>
                <c:pt idx="1731">
                  <c:v>1.2441020000000021E-2</c:v>
                </c:pt>
                <c:pt idx="1732">
                  <c:v>1.240722E-2</c:v>
                </c:pt>
                <c:pt idx="1733">
                  <c:v>1.2373420000000001E-2</c:v>
                </c:pt>
                <c:pt idx="1734">
                  <c:v>1.2339619999999996E-2</c:v>
                </c:pt>
                <c:pt idx="1735">
                  <c:v>1.2305820000000071E-2</c:v>
                </c:pt>
                <c:pt idx="1736">
                  <c:v>1.2272020000000003E-2</c:v>
                </c:pt>
                <c:pt idx="1737">
                  <c:v>1.2238219999999925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96E-2</c:v>
                </c:pt>
                <c:pt idx="1746">
                  <c:v>1.1934000000000005E-2</c:v>
                </c:pt>
                <c:pt idx="1747">
                  <c:v>1.1900200000000001E-2</c:v>
                </c:pt>
                <c:pt idx="1748">
                  <c:v>1.1866400000000082E-2</c:v>
                </c:pt>
                <c:pt idx="1749">
                  <c:v>1.18326E-2</c:v>
                </c:pt>
                <c:pt idx="1750">
                  <c:v>1.1798800000000003E-2</c:v>
                </c:pt>
                <c:pt idx="1751">
                  <c:v>1.1765000000000079E-2</c:v>
                </c:pt>
                <c:pt idx="1752">
                  <c:v>1.1731200000000001E-2</c:v>
                </c:pt>
                <c:pt idx="1753">
                  <c:v>1.1697400000000005E-2</c:v>
                </c:pt>
                <c:pt idx="1754">
                  <c:v>1.1663600000000001E-2</c:v>
                </c:pt>
                <c:pt idx="1755">
                  <c:v>1.1629800000000081E-2</c:v>
                </c:pt>
                <c:pt idx="1756">
                  <c:v>1.1596E-2</c:v>
                </c:pt>
                <c:pt idx="1757">
                  <c:v>1.1562200000000003E-2</c:v>
                </c:pt>
                <c:pt idx="1758">
                  <c:v>1.1528400000000074E-2</c:v>
                </c:pt>
                <c:pt idx="1759">
                  <c:v>1.1494600000000001E-2</c:v>
                </c:pt>
                <c:pt idx="1760">
                  <c:v>1.1460800000000109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87E-2</c:v>
                </c:pt>
                <c:pt idx="1771">
                  <c:v>1.1089000000000003E-2</c:v>
                </c:pt>
                <c:pt idx="1772">
                  <c:v>1.1055199999999999E-2</c:v>
                </c:pt>
                <c:pt idx="1773">
                  <c:v>1.1021400000000079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93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71E-2</c:v>
                </c:pt>
                <c:pt idx="1800">
                  <c:v>1.0053379999999999E-2</c:v>
                </c:pt>
                <c:pt idx="1801">
                  <c:v>9.9641800000000568E-3</c:v>
                </c:pt>
                <c:pt idx="1802">
                  <c:v>9.8749800000000679E-3</c:v>
                </c:pt>
                <c:pt idx="1803">
                  <c:v>9.7857800000000651E-3</c:v>
                </c:pt>
                <c:pt idx="1804">
                  <c:v>9.6965600000000068E-3</c:v>
                </c:pt>
                <c:pt idx="1805">
                  <c:v>9.6073600000000006E-3</c:v>
                </c:pt>
                <c:pt idx="1806">
                  <c:v>9.5181600000000012E-3</c:v>
                </c:pt>
                <c:pt idx="1807">
                  <c:v>9.4289600000000001E-3</c:v>
                </c:pt>
                <c:pt idx="1808">
                  <c:v>9.3397600000000008E-3</c:v>
                </c:pt>
                <c:pt idx="1809">
                  <c:v>9.2505400000000709E-3</c:v>
                </c:pt>
                <c:pt idx="1810">
                  <c:v>9.1613400000000005E-3</c:v>
                </c:pt>
                <c:pt idx="1811">
                  <c:v>9.0721400000000757E-3</c:v>
                </c:pt>
                <c:pt idx="1812">
                  <c:v>8.9829400000000711E-3</c:v>
                </c:pt>
                <c:pt idx="1813">
                  <c:v>8.8937400000000267E-3</c:v>
                </c:pt>
                <c:pt idx="1814">
                  <c:v>8.8045400000000568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336E-3</c:v>
                </c:pt>
                <c:pt idx="1832">
                  <c:v>7.1988600000000309E-3</c:v>
                </c:pt>
                <c:pt idx="1833">
                  <c:v>7.1096600000000541E-3</c:v>
                </c:pt>
                <c:pt idx="1834">
                  <c:v>7.0204600000000113E-3</c:v>
                </c:pt>
                <c:pt idx="1835">
                  <c:v>6.9312600000000909E-3</c:v>
                </c:pt>
                <c:pt idx="1836">
                  <c:v>6.8420600000000326E-3</c:v>
                </c:pt>
                <c:pt idx="1837">
                  <c:v>6.7528600000000124E-3</c:v>
                </c:pt>
                <c:pt idx="1838">
                  <c:v>6.6636400000000123E-3</c:v>
                </c:pt>
                <c:pt idx="1839">
                  <c:v>6.6298400000000014E-3</c:v>
                </c:pt>
                <c:pt idx="1840">
                  <c:v>6.5960400000000434E-3</c:v>
                </c:pt>
                <c:pt idx="1841">
                  <c:v>6.5622400000000134E-3</c:v>
                </c:pt>
                <c:pt idx="1842">
                  <c:v>6.5284400000000034E-3</c:v>
                </c:pt>
                <c:pt idx="1843">
                  <c:v>6.4946400000000428E-3</c:v>
                </c:pt>
                <c:pt idx="1844">
                  <c:v>6.4608400000000345E-3</c:v>
                </c:pt>
                <c:pt idx="1845">
                  <c:v>6.4270400000000123E-3</c:v>
                </c:pt>
                <c:pt idx="1846">
                  <c:v>6.3932400000000431E-3</c:v>
                </c:pt>
                <c:pt idx="1847">
                  <c:v>6.3594400000000365E-3</c:v>
                </c:pt>
                <c:pt idx="1848">
                  <c:v>6.3256400000000134E-3</c:v>
                </c:pt>
                <c:pt idx="1849">
                  <c:v>6.2918400000000442E-3</c:v>
                </c:pt>
                <c:pt idx="1850">
                  <c:v>6.2580400000000124E-3</c:v>
                </c:pt>
                <c:pt idx="1851">
                  <c:v>6.2242400000000024E-3</c:v>
                </c:pt>
                <c:pt idx="1852">
                  <c:v>6.1904400000000123E-3</c:v>
                </c:pt>
                <c:pt idx="1853">
                  <c:v>6.4351600000000517E-3</c:v>
                </c:pt>
                <c:pt idx="1854">
                  <c:v>6.6795599999999993E-3</c:v>
                </c:pt>
                <c:pt idx="1855">
                  <c:v>6.9236000000000488E-3</c:v>
                </c:pt>
                <c:pt idx="1856">
                  <c:v>7.2227200000000123E-3</c:v>
                </c:pt>
                <c:pt idx="1857">
                  <c:v>7.5215000000000134E-3</c:v>
                </c:pt>
                <c:pt idx="1858">
                  <c:v>7.8199400000000113E-3</c:v>
                </c:pt>
                <c:pt idx="1859">
                  <c:v>8.1180400000000017E-3</c:v>
                </c:pt>
                <c:pt idx="1860">
                  <c:v>8.4158000000000548E-3</c:v>
                </c:pt>
                <c:pt idx="1861">
                  <c:v>8.713219999999999E-3</c:v>
                </c:pt>
                <c:pt idx="1862">
                  <c:v>9.0103000000000006E-3</c:v>
                </c:pt>
                <c:pt idx="1863">
                  <c:v>9.3070400000000268E-3</c:v>
                </c:pt>
                <c:pt idx="1864">
                  <c:v>9.6034400000000568E-3</c:v>
                </c:pt>
                <c:pt idx="1865">
                  <c:v>9.8995200000000713E-3</c:v>
                </c:pt>
                <c:pt idx="1866">
                  <c:v>1.0195239999999998E-2</c:v>
                </c:pt>
                <c:pt idx="1867">
                  <c:v>1.0490639999999999E-2</c:v>
                </c:pt>
                <c:pt idx="1868">
                  <c:v>1.0785680000000001E-2</c:v>
                </c:pt>
                <c:pt idx="1869">
                  <c:v>1.1080400000000089E-2</c:v>
                </c:pt>
                <c:pt idx="1870">
                  <c:v>1.1374780000000001E-2</c:v>
                </c:pt>
                <c:pt idx="1871">
                  <c:v>1.1668820000000104E-2</c:v>
                </c:pt>
                <c:pt idx="1872">
                  <c:v>1.1962500000000128E-2</c:v>
                </c:pt>
                <c:pt idx="1873">
                  <c:v>1.225586E-2</c:v>
                </c:pt>
                <c:pt idx="1874">
                  <c:v>1.2548880000000005E-2</c:v>
                </c:pt>
                <c:pt idx="1875">
                  <c:v>1.2841560000000078E-2</c:v>
                </c:pt>
                <c:pt idx="1876">
                  <c:v>1.313392E-2</c:v>
                </c:pt>
                <c:pt idx="1877">
                  <c:v>1.3425919999999999E-2</c:v>
                </c:pt>
                <c:pt idx="1878">
                  <c:v>1.3717580000000043E-2</c:v>
                </c:pt>
                <c:pt idx="1879">
                  <c:v>1.4008899999999999E-2</c:v>
                </c:pt>
                <c:pt idx="1880">
                  <c:v>1.4299899999999996E-2</c:v>
                </c:pt>
                <c:pt idx="1881">
                  <c:v>1.4590540000000001E-2</c:v>
                </c:pt>
                <c:pt idx="1882">
                  <c:v>1.4880860000000063E-2</c:v>
                </c:pt>
                <c:pt idx="1883">
                  <c:v>1.517084E-2</c:v>
                </c:pt>
                <c:pt idx="1884">
                  <c:v>1.5460460000000021E-2</c:v>
                </c:pt>
                <c:pt idx="1885">
                  <c:v>1.5749760000000005E-2</c:v>
                </c:pt>
                <c:pt idx="1886">
                  <c:v>1.6038720000000003E-2</c:v>
                </c:pt>
                <c:pt idx="1887">
                  <c:v>1.6327340000000003E-2</c:v>
                </c:pt>
                <c:pt idx="1888">
                  <c:v>1.6615620000000001E-2</c:v>
                </c:pt>
                <c:pt idx="1889">
                  <c:v>1.6903560000000123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129E-2</c:v>
                </c:pt>
                <c:pt idx="1906">
                  <c:v>1.6939580000000103E-2</c:v>
                </c:pt>
                <c:pt idx="1907">
                  <c:v>1.6892560000000063E-2</c:v>
                </c:pt>
                <c:pt idx="1908">
                  <c:v>1.684556000000011E-2</c:v>
                </c:pt>
                <c:pt idx="1909">
                  <c:v>1.6798560000000001E-2</c:v>
                </c:pt>
                <c:pt idx="1910">
                  <c:v>1.6751560000000061E-2</c:v>
                </c:pt>
                <c:pt idx="1911">
                  <c:v>1.6704540000000021E-2</c:v>
                </c:pt>
                <c:pt idx="1912">
                  <c:v>1.6657540000000002E-2</c:v>
                </c:pt>
                <c:pt idx="1913">
                  <c:v>1.6610540000000003E-2</c:v>
                </c:pt>
                <c:pt idx="1914">
                  <c:v>1.6563540000000081E-2</c:v>
                </c:pt>
                <c:pt idx="1915">
                  <c:v>1.651654E-2</c:v>
                </c:pt>
                <c:pt idx="1916">
                  <c:v>1.6469520000000116E-2</c:v>
                </c:pt>
                <c:pt idx="1917">
                  <c:v>1.6422520000000138E-2</c:v>
                </c:pt>
                <c:pt idx="1918">
                  <c:v>1.6375520000000063E-2</c:v>
                </c:pt>
                <c:pt idx="1919">
                  <c:v>1.6328520000000114E-2</c:v>
                </c:pt>
                <c:pt idx="1920">
                  <c:v>1.6281500000000122E-2</c:v>
                </c:pt>
                <c:pt idx="1921">
                  <c:v>1.6234499999999999E-2</c:v>
                </c:pt>
                <c:pt idx="1922">
                  <c:v>1.6187500000000108E-2</c:v>
                </c:pt>
                <c:pt idx="1923">
                  <c:v>1.614050000000012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71E-2</c:v>
                </c:pt>
                <c:pt idx="1940">
                  <c:v>1.534142000000009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18E-2</c:v>
                </c:pt>
                <c:pt idx="1967">
                  <c:v>1.4072299999999998E-2</c:v>
                </c:pt>
                <c:pt idx="1968">
                  <c:v>1.3969880000000087E-2</c:v>
                </c:pt>
                <c:pt idx="1969">
                  <c:v>1.3867480000000078E-2</c:v>
                </c:pt>
                <c:pt idx="1970">
                  <c:v>1.3765080000000061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85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43E-2</c:v>
                </c:pt>
                <c:pt idx="1989">
                  <c:v>1.1819320000000001E-2</c:v>
                </c:pt>
                <c:pt idx="1990">
                  <c:v>1.171692E-2</c:v>
                </c:pt>
                <c:pt idx="1991">
                  <c:v>1.161452000000009E-2</c:v>
                </c:pt>
                <c:pt idx="1992">
                  <c:v>1.1512100000000023E-2</c:v>
                </c:pt>
                <c:pt idx="1993">
                  <c:v>1.1409700000000005E-2</c:v>
                </c:pt>
                <c:pt idx="1994">
                  <c:v>1.1307299999999999E-2</c:v>
                </c:pt>
                <c:pt idx="1995">
                  <c:v>1.1204880000000085E-2</c:v>
                </c:pt>
                <c:pt idx="1996">
                  <c:v>1.1102480000000083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73E-2</c:v>
                </c:pt>
                <c:pt idx="2006">
                  <c:v>1.00784E-2</c:v>
                </c:pt>
                <c:pt idx="2007">
                  <c:v>1.0031399999999998E-2</c:v>
                </c:pt>
                <c:pt idx="2008">
                  <c:v>9.9844000000000686E-3</c:v>
                </c:pt>
                <c:pt idx="2009">
                  <c:v>9.9373800000000026E-3</c:v>
                </c:pt>
                <c:pt idx="2010">
                  <c:v>9.8903800000000267E-3</c:v>
                </c:pt>
                <c:pt idx="2011">
                  <c:v>9.8433800000000248E-3</c:v>
                </c:pt>
                <c:pt idx="2012">
                  <c:v>9.7963800000000004E-3</c:v>
                </c:pt>
                <c:pt idx="2013">
                  <c:v>9.7493599999999986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581E-3</c:v>
                </c:pt>
                <c:pt idx="2022">
                  <c:v>9.3263200000000008E-3</c:v>
                </c:pt>
                <c:pt idx="2023">
                  <c:v>9.2793200000000006E-3</c:v>
                </c:pt>
                <c:pt idx="2024">
                  <c:v>9.2323199999999987E-3</c:v>
                </c:pt>
                <c:pt idx="2025">
                  <c:v>9.1853200000000003E-3</c:v>
                </c:pt>
                <c:pt idx="2026">
                  <c:v>9.1383199999999984E-3</c:v>
                </c:pt>
                <c:pt idx="2027">
                  <c:v>9.1467000000000007E-3</c:v>
                </c:pt>
                <c:pt idx="2028">
                  <c:v>9.1551000000000739E-3</c:v>
                </c:pt>
                <c:pt idx="2029">
                  <c:v>9.1635000000000709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791E-3</c:v>
                </c:pt>
                <c:pt idx="2041">
                  <c:v>9.2642800000000067E-3</c:v>
                </c:pt>
                <c:pt idx="2042">
                  <c:v>9.2726800000000748E-3</c:v>
                </c:pt>
                <c:pt idx="2043">
                  <c:v>9.2810800000000006E-3</c:v>
                </c:pt>
                <c:pt idx="2044">
                  <c:v>9.2894800000000773E-3</c:v>
                </c:pt>
                <c:pt idx="2045">
                  <c:v>9.2978800000000066E-3</c:v>
                </c:pt>
                <c:pt idx="2046">
                  <c:v>9.3062800000000712E-3</c:v>
                </c:pt>
                <c:pt idx="2047">
                  <c:v>9.3146800000000248E-3</c:v>
                </c:pt>
                <c:pt idx="2048">
                  <c:v>9.3230800000000721E-3</c:v>
                </c:pt>
                <c:pt idx="2049">
                  <c:v>9.331480000000069E-3</c:v>
                </c:pt>
                <c:pt idx="2050">
                  <c:v>9.3398800000000642E-3</c:v>
                </c:pt>
                <c:pt idx="2051">
                  <c:v>9.3482800000000005E-3</c:v>
                </c:pt>
                <c:pt idx="2052">
                  <c:v>9.3566800000001171E-3</c:v>
                </c:pt>
                <c:pt idx="2053">
                  <c:v>9.3650800000001175E-3</c:v>
                </c:pt>
                <c:pt idx="2054">
                  <c:v>9.3734600000000851E-3</c:v>
                </c:pt>
                <c:pt idx="2055">
                  <c:v>9.3818600000000005E-3</c:v>
                </c:pt>
                <c:pt idx="2056">
                  <c:v>9.3902600000000027E-3</c:v>
                </c:pt>
                <c:pt idx="2057">
                  <c:v>9.3986600000000066E-3</c:v>
                </c:pt>
                <c:pt idx="2058">
                  <c:v>9.4070600000000226E-3</c:v>
                </c:pt>
                <c:pt idx="2059">
                  <c:v>9.4154600000000751E-3</c:v>
                </c:pt>
                <c:pt idx="2060">
                  <c:v>9.4238600000000027E-3</c:v>
                </c:pt>
                <c:pt idx="2061">
                  <c:v>9.4322600000000048E-3</c:v>
                </c:pt>
                <c:pt idx="2062">
                  <c:v>9.4406600000000208E-3</c:v>
                </c:pt>
                <c:pt idx="2063">
                  <c:v>9.4490600000000004E-3</c:v>
                </c:pt>
                <c:pt idx="2064">
                  <c:v>9.4574600000000737E-3</c:v>
                </c:pt>
                <c:pt idx="2065">
                  <c:v>9.4658600000000741E-3</c:v>
                </c:pt>
                <c:pt idx="2066">
                  <c:v>9.4188400000000047E-3</c:v>
                </c:pt>
                <c:pt idx="2067">
                  <c:v>9.3718400000000548E-3</c:v>
                </c:pt>
                <c:pt idx="2068">
                  <c:v>9.3248400000000026E-3</c:v>
                </c:pt>
                <c:pt idx="2069">
                  <c:v>9.2778400000000007E-3</c:v>
                </c:pt>
                <c:pt idx="2070">
                  <c:v>9.230819999999999E-3</c:v>
                </c:pt>
                <c:pt idx="2071">
                  <c:v>9.1838200000000005E-3</c:v>
                </c:pt>
                <c:pt idx="2072">
                  <c:v>9.1368200000000004E-3</c:v>
                </c:pt>
                <c:pt idx="2073">
                  <c:v>9.0898200000000227E-3</c:v>
                </c:pt>
                <c:pt idx="2074">
                  <c:v>9.04282E-3</c:v>
                </c:pt>
                <c:pt idx="2075">
                  <c:v>8.9958000000000659E-3</c:v>
                </c:pt>
                <c:pt idx="2076">
                  <c:v>8.9488000000000015E-3</c:v>
                </c:pt>
                <c:pt idx="2077">
                  <c:v>8.9018000000000048E-3</c:v>
                </c:pt>
                <c:pt idx="2078">
                  <c:v>8.8548000000000567E-3</c:v>
                </c:pt>
                <c:pt idx="2079">
                  <c:v>8.8077800000000758E-3</c:v>
                </c:pt>
                <c:pt idx="2080">
                  <c:v>8.7607800000000548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642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63E-2</c:v>
                </c:pt>
                <c:pt idx="2117">
                  <c:v>1.5416580000000001E-2</c:v>
                </c:pt>
                <c:pt idx="2118">
                  <c:v>1.5670939999999998E-2</c:v>
                </c:pt>
                <c:pt idx="2119">
                  <c:v>1.5926100000000061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109E-2</c:v>
                </c:pt>
                <c:pt idx="2153">
                  <c:v>1.6856659999999999E-2</c:v>
                </c:pt>
                <c:pt idx="2154">
                  <c:v>1.6785160000000108E-2</c:v>
                </c:pt>
                <c:pt idx="2155">
                  <c:v>1.6713640000000002E-2</c:v>
                </c:pt>
                <c:pt idx="2156">
                  <c:v>1.6642120000000128E-2</c:v>
                </c:pt>
                <c:pt idx="2157">
                  <c:v>1.6570600000000001E-2</c:v>
                </c:pt>
                <c:pt idx="2158">
                  <c:v>1.6499100000000003E-2</c:v>
                </c:pt>
                <c:pt idx="2159">
                  <c:v>1.6427580000000112E-2</c:v>
                </c:pt>
                <c:pt idx="2160">
                  <c:v>1.6356060000000002E-2</c:v>
                </c:pt>
                <c:pt idx="2161">
                  <c:v>1.6284540000000021E-2</c:v>
                </c:pt>
                <c:pt idx="2162">
                  <c:v>1.6213040000000001E-2</c:v>
                </c:pt>
                <c:pt idx="2163">
                  <c:v>1.6141520000000135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43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85E-2</c:v>
                </c:pt>
                <c:pt idx="2212">
                  <c:v>1.5185820000000084E-2</c:v>
                </c:pt>
                <c:pt idx="2213">
                  <c:v>1.5225100000000043E-2</c:v>
                </c:pt>
                <c:pt idx="2214">
                  <c:v>1.5264400000000023E-2</c:v>
                </c:pt>
                <c:pt idx="2215">
                  <c:v>1.5303680000000005E-2</c:v>
                </c:pt>
                <c:pt idx="2216">
                  <c:v>1.5342980000000001E-2</c:v>
                </c:pt>
                <c:pt idx="2217">
                  <c:v>1.538226E-2</c:v>
                </c:pt>
                <c:pt idx="2218">
                  <c:v>1.5421560000000082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61E-2</c:v>
                </c:pt>
                <c:pt idx="2237">
                  <c:v>1.6168080000000001E-2</c:v>
                </c:pt>
                <c:pt idx="2238">
                  <c:v>1.620738E-2</c:v>
                </c:pt>
                <c:pt idx="2239">
                  <c:v>1.6191259999999999E-2</c:v>
                </c:pt>
                <c:pt idx="2240">
                  <c:v>1.6175160000000001E-2</c:v>
                </c:pt>
                <c:pt idx="2241">
                  <c:v>1.615904E-2</c:v>
                </c:pt>
                <c:pt idx="2242">
                  <c:v>1.6142920000000043E-2</c:v>
                </c:pt>
                <c:pt idx="2243">
                  <c:v>1.6126820000000111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108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106E-2</c:v>
                </c:pt>
                <c:pt idx="2264">
                  <c:v>1.5788460000000001E-2</c:v>
                </c:pt>
                <c:pt idx="2265">
                  <c:v>1.5772339999999999E-2</c:v>
                </c:pt>
                <c:pt idx="2266">
                  <c:v>1.5756239999999998E-2</c:v>
                </c:pt>
                <c:pt idx="2267">
                  <c:v>1.5740120000000111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75E-2</c:v>
                </c:pt>
                <c:pt idx="2289">
                  <c:v>1.5385660000000001E-2</c:v>
                </c:pt>
                <c:pt idx="2290">
                  <c:v>1.5369540000000001E-2</c:v>
                </c:pt>
                <c:pt idx="2291">
                  <c:v>1.5353439999999999E-2</c:v>
                </c:pt>
                <c:pt idx="2292">
                  <c:v>1.533732E-2</c:v>
                </c:pt>
                <c:pt idx="2293">
                  <c:v>1.5321200000000005E-2</c:v>
                </c:pt>
                <c:pt idx="2294">
                  <c:v>1.5305100000000071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26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82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82E-2</c:v>
                </c:pt>
                <c:pt idx="2338">
                  <c:v>1.2934080000000001E-2</c:v>
                </c:pt>
                <c:pt idx="2339">
                  <c:v>1.2862560000000073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24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76E-2</c:v>
                </c:pt>
                <c:pt idx="2367">
                  <c:v>1.1968200000000003E-2</c:v>
                </c:pt>
                <c:pt idx="2368">
                  <c:v>1.1952080000000021E-2</c:v>
                </c:pt>
                <c:pt idx="2369">
                  <c:v>1.1935980000000001E-2</c:v>
                </c:pt>
                <c:pt idx="2370">
                  <c:v>1.1919860000000001E-2</c:v>
                </c:pt>
                <c:pt idx="2371">
                  <c:v>1.1903740000000001E-2</c:v>
                </c:pt>
                <c:pt idx="2372">
                  <c:v>1.1943040000000005E-2</c:v>
                </c:pt>
                <c:pt idx="2373">
                  <c:v>1.1982320000000107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73E-2</c:v>
                </c:pt>
                <c:pt idx="2401">
                  <c:v>1.3082480000000075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73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85E-2</c:v>
                </c:pt>
                <c:pt idx="2425">
                  <c:v>1.3194420000000005E-2</c:v>
                </c:pt>
                <c:pt idx="2426">
                  <c:v>1.3178299999999992E-2</c:v>
                </c:pt>
                <c:pt idx="2427">
                  <c:v>1.3162180000000082E-2</c:v>
                </c:pt>
                <c:pt idx="2428">
                  <c:v>1.3146080000000001E-2</c:v>
                </c:pt>
                <c:pt idx="2429">
                  <c:v>1.312996E-2</c:v>
                </c:pt>
                <c:pt idx="2430">
                  <c:v>1.3113860000000001E-2</c:v>
                </c:pt>
                <c:pt idx="2431">
                  <c:v>1.3097739999999998E-2</c:v>
                </c:pt>
                <c:pt idx="2432">
                  <c:v>1.3081620000000021E-2</c:v>
                </c:pt>
                <c:pt idx="2433">
                  <c:v>1.3065520000000096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9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145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43E-2</c:v>
                </c:pt>
                <c:pt idx="2513">
                  <c:v>1.0890100000000003E-2</c:v>
                </c:pt>
                <c:pt idx="2514">
                  <c:v>1.0818580000000001E-2</c:v>
                </c:pt>
                <c:pt idx="2515">
                  <c:v>1.0747060000000001E-2</c:v>
                </c:pt>
                <c:pt idx="2516">
                  <c:v>1.0675560000000001E-2</c:v>
                </c:pt>
                <c:pt idx="2517">
                  <c:v>1.060404E-2</c:v>
                </c:pt>
                <c:pt idx="2518">
                  <c:v>1.0532520000000043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879E-3</c:v>
                </c:pt>
                <c:pt idx="2527">
                  <c:v>9.8888800000000547E-3</c:v>
                </c:pt>
                <c:pt idx="2528">
                  <c:v>9.8173800000000248E-3</c:v>
                </c:pt>
                <c:pt idx="2529">
                  <c:v>9.7458600000000003E-3</c:v>
                </c:pt>
                <c:pt idx="2530">
                  <c:v>9.67434E-3</c:v>
                </c:pt>
                <c:pt idx="2531">
                  <c:v>9.6028200000000067E-3</c:v>
                </c:pt>
                <c:pt idx="2532">
                  <c:v>9.5313000000000012E-3</c:v>
                </c:pt>
                <c:pt idx="2533">
                  <c:v>9.4598000000000772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715E-3</c:v>
                </c:pt>
                <c:pt idx="2551">
                  <c:v>9.0035600000000268E-3</c:v>
                </c:pt>
                <c:pt idx="2552">
                  <c:v>8.9874600000000547E-3</c:v>
                </c:pt>
                <c:pt idx="2553">
                  <c:v>8.9713400000000047E-3</c:v>
                </c:pt>
                <c:pt idx="2554">
                  <c:v>8.9552400000000847E-3</c:v>
                </c:pt>
                <c:pt idx="2555">
                  <c:v>8.9945200000000006E-3</c:v>
                </c:pt>
                <c:pt idx="2556">
                  <c:v>9.0338200000000014E-3</c:v>
                </c:pt>
                <c:pt idx="2557">
                  <c:v>9.0731000000000266E-3</c:v>
                </c:pt>
                <c:pt idx="2558">
                  <c:v>9.1124000000000673E-3</c:v>
                </c:pt>
                <c:pt idx="2559">
                  <c:v>9.1516800000000266E-3</c:v>
                </c:pt>
                <c:pt idx="2560">
                  <c:v>9.1909800000000048E-3</c:v>
                </c:pt>
                <c:pt idx="2561">
                  <c:v>9.2302599999999988E-3</c:v>
                </c:pt>
                <c:pt idx="2562">
                  <c:v>9.2695600000000048E-3</c:v>
                </c:pt>
                <c:pt idx="2563">
                  <c:v>9.3088400000000248E-3</c:v>
                </c:pt>
                <c:pt idx="2564">
                  <c:v>9.3481400000000048E-3</c:v>
                </c:pt>
                <c:pt idx="2565">
                  <c:v>9.387440000000094E-3</c:v>
                </c:pt>
                <c:pt idx="2566">
                  <c:v>9.4267200000000047E-3</c:v>
                </c:pt>
                <c:pt idx="2567">
                  <c:v>9.4660200000000246E-3</c:v>
                </c:pt>
                <c:pt idx="2568">
                  <c:v>9.5053000000000047E-3</c:v>
                </c:pt>
                <c:pt idx="2569">
                  <c:v>9.5446000000000003E-3</c:v>
                </c:pt>
                <c:pt idx="2570">
                  <c:v>9.5838800000000567E-3</c:v>
                </c:pt>
                <c:pt idx="2571">
                  <c:v>9.6231800000000228E-3</c:v>
                </c:pt>
                <c:pt idx="2572">
                  <c:v>9.6624600000000792E-3</c:v>
                </c:pt>
                <c:pt idx="2573">
                  <c:v>9.7017600000000002E-3</c:v>
                </c:pt>
                <c:pt idx="2574">
                  <c:v>9.7410400000000012E-3</c:v>
                </c:pt>
                <c:pt idx="2575">
                  <c:v>9.7803400000000002E-3</c:v>
                </c:pt>
                <c:pt idx="2576">
                  <c:v>9.819640000000086E-3</c:v>
                </c:pt>
                <c:pt idx="2577">
                  <c:v>9.8589200000000227E-3</c:v>
                </c:pt>
                <c:pt idx="2578">
                  <c:v>9.8982200000000027E-3</c:v>
                </c:pt>
                <c:pt idx="2579">
                  <c:v>9.9375000000000227E-3</c:v>
                </c:pt>
                <c:pt idx="2580">
                  <c:v>9.9768000000000686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41E-2</c:v>
                </c:pt>
                <c:pt idx="2594">
                  <c:v>1.047146E-2</c:v>
                </c:pt>
                <c:pt idx="2595">
                  <c:v>1.0455359999999999E-2</c:v>
                </c:pt>
                <c:pt idx="2596">
                  <c:v>1.0439239999999994E-2</c:v>
                </c:pt>
                <c:pt idx="2597">
                  <c:v>1.0423120000000081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1026E-3</c:v>
                </c:pt>
                <c:pt idx="2627">
                  <c:v>9.9397600000000006E-3</c:v>
                </c:pt>
                <c:pt idx="2628">
                  <c:v>9.9236600000000008E-3</c:v>
                </c:pt>
                <c:pt idx="2629">
                  <c:v>9.9075400000000757E-3</c:v>
                </c:pt>
                <c:pt idx="2630">
                  <c:v>9.8914200000000067E-3</c:v>
                </c:pt>
                <c:pt idx="2631">
                  <c:v>9.8753200000000207E-3</c:v>
                </c:pt>
                <c:pt idx="2632">
                  <c:v>9.8592000000000818E-3</c:v>
                </c:pt>
                <c:pt idx="2633">
                  <c:v>9.8431000000000247E-3</c:v>
                </c:pt>
                <c:pt idx="2634">
                  <c:v>9.8269800000000268E-3</c:v>
                </c:pt>
                <c:pt idx="2635">
                  <c:v>9.8108600000000028E-3</c:v>
                </c:pt>
                <c:pt idx="2636">
                  <c:v>9.7947600000000013E-3</c:v>
                </c:pt>
                <c:pt idx="2637">
                  <c:v>9.7786400000000068E-3</c:v>
                </c:pt>
                <c:pt idx="2638">
                  <c:v>9.7625400000000816E-3</c:v>
                </c:pt>
                <c:pt idx="2639">
                  <c:v>9.7464200000000004E-3</c:v>
                </c:pt>
                <c:pt idx="2640">
                  <c:v>9.730299999999999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712E-3</c:v>
                </c:pt>
                <c:pt idx="2651">
                  <c:v>9.5530800000000818E-3</c:v>
                </c:pt>
                <c:pt idx="2652">
                  <c:v>9.5369600000000006E-3</c:v>
                </c:pt>
                <c:pt idx="2653">
                  <c:v>9.5208400000000026E-3</c:v>
                </c:pt>
                <c:pt idx="2654">
                  <c:v>9.5047400000000028E-3</c:v>
                </c:pt>
                <c:pt idx="2655">
                  <c:v>9.4886200000000066E-3</c:v>
                </c:pt>
                <c:pt idx="2656">
                  <c:v>9.4725200000000849E-3</c:v>
                </c:pt>
                <c:pt idx="2657">
                  <c:v>9.4564000000001026E-3</c:v>
                </c:pt>
                <c:pt idx="2658">
                  <c:v>9.4402800000000005E-3</c:v>
                </c:pt>
                <c:pt idx="2659">
                  <c:v>9.4241800000000008E-3</c:v>
                </c:pt>
                <c:pt idx="2660">
                  <c:v>9.4080600000000028E-3</c:v>
                </c:pt>
                <c:pt idx="2661">
                  <c:v>9.3919600000000047E-3</c:v>
                </c:pt>
                <c:pt idx="2662">
                  <c:v>9.3758400000000987E-3</c:v>
                </c:pt>
                <c:pt idx="2663">
                  <c:v>9.3597200000000748E-3</c:v>
                </c:pt>
                <c:pt idx="2664">
                  <c:v>9.3436200000000004E-3</c:v>
                </c:pt>
                <c:pt idx="2665">
                  <c:v>9.2721000000000227E-3</c:v>
                </c:pt>
                <c:pt idx="2666">
                  <c:v>9.2005800000000068E-3</c:v>
                </c:pt>
                <c:pt idx="2667">
                  <c:v>9.1290800000000047E-3</c:v>
                </c:pt>
                <c:pt idx="2668">
                  <c:v>9.0575600000000547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1044E-3</c:v>
                </c:pt>
                <c:pt idx="2677">
                  <c:v>8.4139200000000001E-3</c:v>
                </c:pt>
                <c:pt idx="2678">
                  <c:v>8.3424000000000848E-3</c:v>
                </c:pt>
                <c:pt idx="2679">
                  <c:v>8.2708800000000048E-3</c:v>
                </c:pt>
                <c:pt idx="2680">
                  <c:v>8.1993800000000026E-3</c:v>
                </c:pt>
                <c:pt idx="2681">
                  <c:v>8.1278600000000024E-3</c:v>
                </c:pt>
                <c:pt idx="2682">
                  <c:v>8.0563400000000247E-3</c:v>
                </c:pt>
                <c:pt idx="2683">
                  <c:v>7.9848200000000123E-3</c:v>
                </c:pt>
                <c:pt idx="2684">
                  <c:v>7.913320000000057E-3</c:v>
                </c:pt>
                <c:pt idx="2685">
                  <c:v>7.8418000000000133E-3</c:v>
                </c:pt>
                <c:pt idx="2686">
                  <c:v>7.7702800000000512E-3</c:v>
                </c:pt>
                <c:pt idx="2687">
                  <c:v>7.6987600000000388E-3</c:v>
                </c:pt>
                <c:pt idx="2688">
                  <c:v>7.6272600000000124E-3</c:v>
                </c:pt>
                <c:pt idx="2689">
                  <c:v>7.5557400000000425E-3</c:v>
                </c:pt>
                <c:pt idx="2690">
                  <c:v>7.4842200000000527E-3</c:v>
                </c:pt>
                <c:pt idx="2691">
                  <c:v>7.4127000000000134E-3</c:v>
                </c:pt>
                <c:pt idx="2692">
                  <c:v>7.3412000000000503E-3</c:v>
                </c:pt>
                <c:pt idx="2693">
                  <c:v>7.2696800000000405E-3</c:v>
                </c:pt>
                <c:pt idx="2694">
                  <c:v>7.1981600000000133E-3</c:v>
                </c:pt>
                <c:pt idx="2695">
                  <c:v>7.1266400000000382E-3</c:v>
                </c:pt>
                <c:pt idx="2696">
                  <c:v>7.0551400000000014E-3</c:v>
                </c:pt>
                <c:pt idx="2697">
                  <c:v>6.9836200000000662E-3</c:v>
                </c:pt>
                <c:pt idx="2698">
                  <c:v>6.9121000000000104E-3</c:v>
                </c:pt>
                <c:pt idx="2699">
                  <c:v>6.8405800000000024E-3</c:v>
                </c:pt>
                <c:pt idx="2700">
                  <c:v>6.7690800000000124E-3</c:v>
                </c:pt>
                <c:pt idx="2701">
                  <c:v>6.6975600000000034E-3</c:v>
                </c:pt>
                <c:pt idx="2702">
                  <c:v>6.6260400000000014E-3</c:v>
                </c:pt>
                <c:pt idx="2703">
                  <c:v>6.5545199999999986E-3</c:v>
                </c:pt>
                <c:pt idx="2704">
                  <c:v>6.5384200000000421E-3</c:v>
                </c:pt>
                <c:pt idx="2705">
                  <c:v>6.5223000000000034E-3</c:v>
                </c:pt>
                <c:pt idx="2706">
                  <c:v>6.5062000000000514E-3</c:v>
                </c:pt>
                <c:pt idx="2707">
                  <c:v>6.4900800000000309E-3</c:v>
                </c:pt>
                <c:pt idx="2708">
                  <c:v>6.4739600000000555E-3</c:v>
                </c:pt>
                <c:pt idx="2709">
                  <c:v>6.4578600000000375E-3</c:v>
                </c:pt>
                <c:pt idx="2710">
                  <c:v>6.4417400000000603E-3</c:v>
                </c:pt>
                <c:pt idx="2711">
                  <c:v>6.4256200000000424E-3</c:v>
                </c:pt>
                <c:pt idx="2712">
                  <c:v>6.4095200000000513E-3</c:v>
                </c:pt>
                <c:pt idx="2713">
                  <c:v>6.3934000000000013E-3</c:v>
                </c:pt>
                <c:pt idx="2714">
                  <c:v>6.3773000000000024E-3</c:v>
                </c:pt>
                <c:pt idx="2715">
                  <c:v>6.3611800000000001E-3</c:v>
                </c:pt>
                <c:pt idx="2716">
                  <c:v>6.3450600000000334E-3</c:v>
                </c:pt>
                <c:pt idx="2717">
                  <c:v>6.3289600000000024E-3</c:v>
                </c:pt>
                <c:pt idx="2718">
                  <c:v>6.3128400000000114E-3</c:v>
                </c:pt>
                <c:pt idx="2719">
                  <c:v>6.2967400000000524E-3</c:v>
                </c:pt>
                <c:pt idx="2720">
                  <c:v>6.2806200000000527E-3</c:v>
                </c:pt>
                <c:pt idx="2721">
                  <c:v>6.264500000000001E-3</c:v>
                </c:pt>
                <c:pt idx="2722">
                  <c:v>6.3038000000000104E-3</c:v>
                </c:pt>
                <c:pt idx="2723">
                  <c:v>6.3431000000000034E-3</c:v>
                </c:pt>
                <c:pt idx="2724">
                  <c:v>6.3823800000000104E-3</c:v>
                </c:pt>
                <c:pt idx="2725">
                  <c:v>6.4216800000000416E-3</c:v>
                </c:pt>
                <c:pt idx="2726">
                  <c:v>6.4609600000000034E-3</c:v>
                </c:pt>
                <c:pt idx="2727">
                  <c:v>6.5002600000000571E-3</c:v>
                </c:pt>
                <c:pt idx="2728">
                  <c:v>6.5395400000000442E-3</c:v>
                </c:pt>
                <c:pt idx="2729">
                  <c:v>6.5788400000000424E-3</c:v>
                </c:pt>
                <c:pt idx="2730">
                  <c:v>6.6181200000000034E-3</c:v>
                </c:pt>
                <c:pt idx="2731">
                  <c:v>6.6574200000000024E-3</c:v>
                </c:pt>
                <c:pt idx="2732">
                  <c:v>6.6967000000000033E-3</c:v>
                </c:pt>
                <c:pt idx="2733">
                  <c:v>6.7360000000000518E-3</c:v>
                </c:pt>
                <c:pt idx="2734">
                  <c:v>6.7753000000000492E-3</c:v>
                </c:pt>
                <c:pt idx="2735">
                  <c:v>6.8145799999999998E-3</c:v>
                </c:pt>
                <c:pt idx="2736">
                  <c:v>6.8538800000000014E-3</c:v>
                </c:pt>
                <c:pt idx="2737">
                  <c:v>6.8931600000000336E-3</c:v>
                </c:pt>
                <c:pt idx="2738">
                  <c:v>6.9324600000000578E-3</c:v>
                </c:pt>
                <c:pt idx="2739">
                  <c:v>6.9717400000000743E-3</c:v>
                </c:pt>
                <c:pt idx="2740">
                  <c:v>7.0110400000000439E-3</c:v>
                </c:pt>
                <c:pt idx="2741">
                  <c:v>7.0503200000000378E-3</c:v>
                </c:pt>
                <c:pt idx="2742">
                  <c:v>7.0896200000000577E-3</c:v>
                </c:pt>
                <c:pt idx="2743">
                  <c:v>7.1289000000000014E-3</c:v>
                </c:pt>
                <c:pt idx="2744">
                  <c:v>7.1682000000000134E-3</c:v>
                </c:pt>
                <c:pt idx="2745">
                  <c:v>7.2075000000000004E-3</c:v>
                </c:pt>
                <c:pt idx="2746">
                  <c:v>7.2467800000000412E-3</c:v>
                </c:pt>
                <c:pt idx="2747">
                  <c:v>7.2860800000000133E-3</c:v>
                </c:pt>
                <c:pt idx="2748">
                  <c:v>7.3253600000000134E-3</c:v>
                </c:pt>
                <c:pt idx="2749">
                  <c:v>7.3646600000000124E-3</c:v>
                </c:pt>
                <c:pt idx="2750">
                  <c:v>7.4039400000000515E-3</c:v>
                </c:pt>
                <c:pt idx="2751">
                  <c:v>7.4432400000000731E-3</c:v>
                </c:pt>
                <c:pt idx="2752">
                  <c:v>7.4825200000000133E-3</c:v>
                </c:pt>
                <c:pt idx="2753">
                  <c:v>7.5218200000000124E-3</c:v>
                </c:pt>
                <c:pt idx="2754">
                  <c:v>7.5611000000000124E-3</c:v>
                </c:pt>
                <c:pt idx="2755">
                  <c:v>7.6004000000000124E-3</c:v>
                </c:pt>
                <c:pt idx="2756">
                  <c:v>7.6397000000000513E-3</c:v>
                </c:pt>
                <c:pt idx="2757">
                  <c:v>7.6789800000000002E-3</c:v>
                </c:pt>
                <c:pt idx="2758">
                  <c:v>7.7182800000000391E-3</c:v>
                </c:pt>
                <c:pt idx="2759">
                  <c:v>7.7575600000000114E-3</c:v>
                </c:pt>
                <c:pt idx="2760">
                  <c:v>7.7968600000000521E-3</c:v>
                </c:pt>
                <c:pt idx="2761">
                  <c:v>7.7807400000000559E-3</c:v>
                </c:pt>
                <c:pt idx="2762">
                  <c:v>7.7646199999999999E-3</c:v>
                </c:pt>
                <c:pt idx="2763">
                  <c:v>7.7485200000000426E-3</c:v>
                </c:pt>
                <c:pt idx="2764">
                  <c:v>7.732400000000042E-3</c:v>
                </c:pt>
                <c:pt idx="2765">
                  <c:v>7.7163000000000492E-3</c:v>
                </c:pt>
                <c:pt idx="2766">
                  <c:v>7.7001800000000113E-3</c:v>
                </c:pt>
                <c:pt idx="2767">
                  <c:v>7.6840600000000134E-3</c:v>
                </c:pt>
                <c:pt idx="2768">
                  <c:v>7.6679599999999997E-3</c:v>
                </c:pt>
                <c:pt idx="2769">
                  <c:v>7.6518400000000365E-3</c:v>
                </c:pt>
                <c:pt idx="2770">
                  <c:v>7.635740000000041E-3</c:v>
                </c:pt>
                <c:pt idx="2771">
                  <c:v>7.6196200000000439E-3</c:v>
                </c:pt>
                <c:pt idx="2772">
                  <c:v>7.6035000000000104E-3</c:v>
                </c:pt>
                <c:pt idx="2773">
                  <c:v>7.5874000000000124E-3</c:v>
                </c:pt>
                <c:pt idx="2774">
                  <c:v>7.5712800000000587E-3</c:v>
                </c:pt>
                <c:pt idx="2775">
                  <c:v>7.5551800000000034E-3</c:v>
                </c:pt>
                <c:pt idx="2776">
                  <c:v>7.5390600000000679E-3</c:v>
                </c:pt>
                <c:pt idx="2777">
                  <c:v>7.5229400000000014E-3</c:v>
                </c:pt>
                <c:pt idx="2778">
                  <c:v>7.5068400000000441E-3</c:v>
                </c:pt>
                <c:pt idx="2779">
                  <c:v>7.4907200000000522E-3</c:v>
                </c:pt>
                <c:pt idx="2780">
                  <c:v>7.4746200000000559E-3</c:v>
                </c:pt>
                <c:pt idx="2781">
                  <c:v>7.4585000000000337E-3</c:v>
                </c:pt>
                <c:pt idx="2782">
                  <c:v>7.4423800000000375E-3</c:v>
                </c:pt>
                <c:pt idx="2783">
                  <c:v>7.426280000000042E-3</c:v>
                </c:pt>
                <c:pt idx="2784">
                  <c:v>7.4101600000000423E-3</c:v>
                </c:pt>
                <c:pt idx="2785">
                  <c:v>7.3940600000000113E-3</c:v>
                </c:pt>
                <c:pt idx="2786">
                  <c:v>7.3779400000000134E-3</c:v>
                </c:pt>
                <c:pt idx="2787">
                  <c:v>7.3618200000000024E-3</c:v>
                </c:pt>
                <c:pt idx="2788">
                  <c:v>7.3457200000000365E-3</c:v>
                </c:pt>
                <c:pt idx="2789">
                  <c:v>7.3296000000000134E-3</c:v>
                </c:pt>
                <c:pt idx="2790">
                  <c:v>7.3135000000000014E-3</c:v>
                </c:pt>
                <c:pt idx="2791">
                  <c:v>7.2973800000000104E-3</c:v>
                </c:pt>
                <c:pt idx="2792">
                  <c:v>7.2812600000000784E-3</c:v>
                </c:pt>
                <c:pt idx="2793">
                  <c:v>7.2651600000000318E-3</c:v>
                </c:pt>
                <c:pt idx="2794">
                  <c:v>7.249040000000059E-3</c:v>
                </c:pt>
                <c:pt idx="2795">
                  <c:v>7.2329200000000133E-3</c:v>
                </c:pt>
                <c:pt idx="2796">
                  <c:v>7.2168200000000422E-3</c:v>
                </c:pt>
                <c:pt idx="2797">
                  <c:v>7.200700000000046E-3</c:v>
                </c:pt>
                <c:pt idx="2798">
                  <c:v>7.1846000000000123E-3</c:v>
                </c:pt>
                <c:pt idx="2799">
                  <c:v>7.1684799999999996E-3</c:v>
                </c:pt>
                <c:pt idx="2800">
                  <c:v>7.1523600000000034E-3</c:v>
                </c:pt>
                <c:pt idx="2801">
                  <c:v>7.1362600000000626E-3</c:v>
                </c:pt>
                <c:pt idx="2802">
                  <c:v>7.1201400000000014E-3</c:v>
                </c:pt>
                <c:pt idx="2803">
                  <c:v>7.1040400000000024E-3</c:v>
                </c:pt>
                <c:pt idx="2804">
                  <c:v>7.3659600000000004E-3</c:v>
                </c:pt>
                <c:pt idx="2805">
                  <c:v>7.6273600000000014E-3</c:v>
                </c:pt>
                <c:pt idx="2806">
                  <c:v>7.888240000000055E-3</c:v>
                </c:pt>
                <c:pt idx="2807">
                  <c:v>8.1485800000000008E-3</c:v>
                </c:pt>
                <c:pt idx="2808">
                  <c:v>8.4084000000000068E-3</c:v>
                </c:pt>
                <c:pt idx="2809">
                  <c:v>8.6676800000000248E-3</c:v>
                </c:pt>
                <c:pt idx="2810">
                  <c:v>8.9264200000000547E-3</c:v>
                </c:pt>
                <c:pt idx="2811">
                  <c:v>9.1846400000000026E-3</c:v>
                </c:pt>
                <c:pt idx="2812">
                  <c:v>9.4423400000000005E-3</c:v>
                </c:pt>
                <c:pt idx="2813">
                  <c:v>9.6995000000000067E-3</c:v>
                </c:pt>
                <c:pt idx="2814">
                  <c:v>9.9561400000000768E-3</c:v>
                </c:pt>
                <c:pt idx="2815">
                  <c:v>1.0212239999999996E-2</c:v>
                </c:pt>
                <c:pt idx="2816">
                  <c:v>1.0467820000000077E-2</c:v>
                </c:pt>
                <c:pt idx="2817">
                  <c:v>1.0722860000000023E-2</c:v>
                </c:pt>
                <c:pt idx="2818">
                  <c:v>1.097738E-2</c:v>
                </c:pt>
                <c:pt idx="2819">
                  <c:v>1.1231360000000001E-2</c:v>
                </c:pt>
                <c:pt idx="2820">
                  <c:v>1.1484820000000107E-2</c:v>
                </c:pt>
                <c:pt idx="2821">
                  <c:v>1.173774E-2</c:v>
                </c:pt>
                <c:pt idx="2822">
                  <c:v>1.1990140000000003E-2</c:v>
                </c:pt>
                <c:pt idx="2823">
                  <c:v>1.2242000000000001E-2</c:v>
                </c:pt>
                <c:pt idx="2824">
                  <c:v>1.2493339999999999E-2</c:v>
                </c:pt>
                <c:pt idx="2825">
                  <c:v>1.2744140000000001E-2</c:v>
                </c:pt>
                <c:pt idx="2826">
                  <c:v>1.2994420000000001E-2</c:v>
                </c:pt>
                <c:pt idx="2827">
                  <c:v>1.3244180000000083E-2</c:v>
                </c:pt>
                <c:pt idx="2828">
                  <c:v>1.3493400000000001E-2</c:v>
                </c:pt>
                <c:pt idx="2829">
                  <c:v>1.3742080000000085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119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82E-2</c:v>
                </c:pt>
                <c:pt idx="2853">
                  <c:v>1.5469700000000001E-2</c:v>
                </c:pt>
                <c:pt idx="2854">
                  <c:v>1.5377520000000021E-2</c:v>
                </c:pt>
                <c:pt idx="2855">
                  <c:v>1.528534E-2</c:v>
                </c:pt>
                <c:pt idx="2856">
                  <c:v>1.5193180000000009E-2</c:v>
                </c:pt>
                <c:pt idx="2857">
                  <c:v>1.5101000000000003E-2</c:v>
                </c:pt>
                <c:pt idx="2858">
                  <c:v>1.5008820000000074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83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97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82E-2</c:v>
                </c:pt>
                <c:pt idx="2905">
                  <c:v>1.3225219999999999E-2</c:v>
                </c:pt>
                <c:pt idx="2906">
                  <c:v>1.3243840000000003E-2</c:v>
                </c:pt>
                <c:pt idx="2907">
                  <c:v>1.3262480000000073E-2</c:v>
                </c:pt>
                <c:pt idx="2908">
                  <c:v>1.3281100000000091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82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103E-2</c:v>
                </c:pt>
                <c:pt idx="2934">
                  <c:v>1.3543940000000001E-2</c:v>
                </c:pt>
                <c:pt idx="2935">
                  <c:v>1.3507180000000079E-2</c:v>
                </c:pt>
                <c:pt idx="2936">
                  <c:v>1.3470400000000021E-2</c:v>
                </c:pt>
                <c:pt idx="2937">
                  <c:v>1.343362E-2</c:v>
                </c:pt>
                <c:pt idx="2938">
                  <c:v>1.3396860000000003E-2</c:v>
                </c:pt>
                <c:pt idx="2939">
                  <c:v>1.3360080000000073E-2</c:v>
                </c:pt>
                <c:pt idx="2940">
                  <c:v>1.3323320000000001E-2</c:v>
                </c:pt>
                <c:pt idx="2941">
                  <c:v>1.3286540000000001E-2</c:v>
                </c:pt>
                <c:pt idx="2942">
                  <c:v>1.3249780000000023E-2</c:v>
                </c:pt>
                <c:pt idx="2943">
                  <c:v>1.3213000000000001E-2</c:v>
                </c:pt>
                <c:pt idx="2944">
                  <c:v>1.3176239999999999E-2</c:v>
                </c:pt>
                <c:pt idx="2945">
                  <c:v>1.313946E-2</c:v>
                </c:pt>
                <c:pt idx="2946">
                  <c:v>1.3102700000000043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85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63E-2</c:v>
                </c:pt>
                <c:pt idx="2977">
                  <c:v>1.1962820000000145E-2</c:v>
                </c:pt>
                <c:pt idx="2978">
                  <c:v>1.1926040000000001E-2</c:v>
                </c:pt>
                <c:pt idx="2979">
                  <c:v>1.188926E-2</c:v>
                </c:pt>
                <c:pt idx="2980">
                  <c:v>1.1852500000000085E-2</c:v>
                </c:pt>
                <c:pt idx="2981">
                  <c:v>1.1815720000000043E-2</c:v>
                </c:pt>
                <c:pt idx="2982">
                  <c:v>1.177896E-2</c:v>
                </c:pt>
                <c:pt idx="2983">
                  <c:v>1.1742180000000107E-2</c:v>
                </c:pt>
                <c:pt idx="2984">
                  <c:v>1.1705420000000107E-2</c:v>
                </c:pt>
                <c:pt idx="2985">
                  <c:v>1.1668640000000001E-2</c:v>
                </c:pt>
                <c:pt idx="2986">
                  <c:v>1.1631880000000079E-2</c:v>
                </c:pt>
                <c:pt idx="2987">
                  <c:v>1.1595100000000021E-2</c:v>
                </c:pt>
                <c:pt idx="2988">
                  <c:v>1.1558339999999999E-2</c:v>
                </c:pt>
                <c:pt idx="2989">
                  <c:v>1.1521560000000106E-2</c:v>
                </c:pt>
                <c:pt idx="2990">
                  <c:v>1.1484800000000094E-2</c:v>
                </c:pt>
                <c:pt idx="2991">
                  <c:v>1.1448020000000001E-2</c:v>
                </c:pt>
                <c:pt idx="2992">
                  <c:v>1.1411259999999999E-2</c:v>
                </c:pt>
                <c:pt idx="2993">
                  <c:v>1.1374480000000001E-2</c:v>
                </c:pt>
                <c:pt idx="2994">
                  <c:v>1.1337720000000001E-2</c:v>
                </c:pt>
                <c:pt idx="2995">
                  <c:v>1.1300940000000001E-2</c:v>
                </c:pt>
                <c:pt idx="2996">
                  <c:v>1.1264180000000085E-2</c:v>
                </c:pt>
                <c:pt idx="2997">
                  <c:v>1.1227400000000068E-2</c:v>
                </c:pt>
                <c:pt idx="2998">
                  <c:v>1.1190640000000002E-2</c:v>
                </c:pt>
                <c:pt idx="2999">
                  <c:v>1.1153860000000003E-2</c:v>
                </c:pt>
                <c:pt idx="3000">
                  <c:v>1.111708E-2</c:v>
                </c:pt>
                <c:pt idx="3001">
                  <c:v>1.1080320000000081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8E-2</c:v>
                </c:pt>
                <c:pt idx="3013">
                  <c:v>1.0029639999999999E-2</c:v>
                </c:pt>
                <c:pt idx="3014">
                  <c:v>9.9374600000000247E-3</c:v>
                </c:pt>
                <c:pt idx="3015">
                  <c:v>9.8453000000000047E-3</c:v>
                </c:pt>
                <c:pt idx="3016">
                  <c:v>9.7531200000000005E-3</c:v>
                </c:pt>
                <c:pt idx="3017">
                  <c:v>9.6609400000000067E-3</c:v>
                </c:pt>
                <c:pt idx="3018">
                  <c:v>9.5687800000000267E-3</c:v>
                </c:pt>
                <c:pt idx="3019">
                  <c:v>9.476600000000078E-3</c:v>
                </c:pt>
                <c:pt idx="3020">
                  <c:v>9.3844200000000547E-3</c:v>
                </c:pt>
                <c:pt idx="3021">
                  <c:v>9.2922600000000001E-3</c:v>
                </c:pt>
                <c:pt idx="3022">
                  <c:v>9.2000800000000028E-3</c:v>
                </c:pt>
                <c:pt idx="3023">
                  <c:v>9.1079000000000004E-3</c:v>
                </c:pt>
                <c:pt idx="3024">
                  <c:v>9.0157400000000568E-3</c:v>
                </c:pt>
                <c:pt idx="3025">
                  <c:v>8.9235600000000248E-3</c:v>
                </c:pt>
                <c:pt idx="3026">
                  <c:v>8.8313800000000067E-3</c:v>
                </c:pt>
                <c:pt idx="3027">
                  <c:v>8.7392200000000024E-3</c:v>
                </c:pt>
                <c:pt idx="3028">
                  <c:v>8.6470400000000034E-3</c:v>
                </c:pt>
                <c:pt idx="3029">
                  <c:v>8.5548600000000027E-3</c:v>
                </c:pt>
                <c:pt idx="3030">
                  <c:v>8.4627000000000851E-3</c:v>
                </c:pt>
                <c:pt idx="3031">
                  <c:v>8.3705200000000566E-3</c:v>
                </c:pt>
                <c:pt idx="3032">
                  <c:v>8.2783400000000004E-3</c:v>
                </c:pt>
                <c:pt idx="3033">
                  <c:v>8.1861800000000047E-3</c:v>
                </c:pt>
                <c:pt idx="3034">
                  <c:v>8.0940000000000005E-3</c:v>
                </c:pt>
                <c:pt idx="3035">
                  <c:v>8.0018200000000015E-3</c:v>
                </c:pt>
                <c:pt idx="3036">
                  <c:v>7.909640000000084E-3</c:v>
                </c:pt>
                <c:pt idx="3037">
                  <c:v>7.8174800000000016E-3</c:v>
                </c:pt>
                <c:pt idx="3038">
                  <c:v>7.725300000000033E-3</c:v>
                </c:pt>
                <c:pt idx="3039">
                  <c:v>7.6331200000000123E-3</c:v>
                </c:pt>
                <c:pt idx="3040">
                  <c:v>7.540960000000041E-3</c:v>
                </c:pt>
                <c:pt idx="3041">
                  <c:v>7.4487800000000402E-3</c:v>
                </c:pt>
                <c:pt idx="3042">
                  <c:v>7.4120200000000382E-3</c:v>
                </c:pt>
                <c:pt idx="3043">
                  <c:v>7.3752400000000546E-3</c:v>
                </c:pt>
                <c:pt idx="3044">
                  <c:v>7.3384800000000014E-3</c:v>
                </c:pt>
                <c:pt idx="3045">
                  <c:v>7.3017000000000429E-3</c:v>
                </c:pt>
                <c:pt idx="3046">
                  <c:v>7.2649199999999985E-3</c:v>
                </c:pt>
                <c:pt idx="3047">
                  <c:v>7.2281600000000034E-3</c:v>
                </c:pt>
                <c:pt idx="3048">
                  <c:v>7.1913800000000024E-3</c:v>
                </c:pt>
                <c:pt idx="3049">
                  <c:v>7.1546200000000004E-3</c:v>
                </c:pt>
                <c:pt idx="3050">
                  <c:v>7.1178400000000003E-3</c:v>
                </c:pt>
                <c:pt idx="3051">
                  <c:v>7.0810800000000364E-3</c:v>
                </c:pt>
                <c:pt idx="3052">
                  <c:v>7.0443000000000033E-3</c:v>
                </c:pt>
                <c:pt idx="3053">
                  <c:v>7.0075400000000013E-3</c:v>
                </c:pt>
                <c:pt idx="3054">
                  <c:v>6.9707600000000706E-3</c:v>
                </c:pt>
                <c:pt idx="3055">
                  <c:v>6.9340000000000391E-3</c:v>
                </c:pt>
                <c:pt idx="3056">
                  <c:v>6.8972200000000034E-3</c:v>
                </c:pt>
                <c:pt idx="3057">
                  <c:v>6.8604600000000014E-3</c:v>
                </c:pt>
                <c:pt idx="3058">
                  <c:v>6.8790800000000365E-3</c:v>
                </c:pt>
                <c:pt idx="3059">
                  <c:v>6.8977199999999995E-3</c:v>
                </c:pt>
                <c:pt idx="3060">
                  <c:v>6.9163600000000632E-3</c:v>
                </c:pt>
                <c:pt idx="3061">
                  <c:v>6.9349800000000003E-3</c:v>
                </c:pt>
                <c:pt idx="3062">
                  <c:v>6.9536200000000596E-3</c:v>
                </c:pt>
                <c:pt idx="3063">
                  <c:v>6.9722400000000653E-3</c:v>
                </c:pt>
                <c:pt idx="3064">
                  <c:v>6.9908800000000014E-3</c:v>
                </c:pt>
                <c:pt idx="3065">
                  <c:v>7.0095200000000425E-3</c:v>
                </c:pt>
                <c:pt idx="3066">
                  <c:v>7.0281400000000004E-3</c:v>
                </c:pt>
                <c:pt idx="3067">
                  <c:v>7.0467800000000337E-3</c:v>
                </c:pt>
                <c:pt idx="3068">
                  <c:v>7.0654200000000124E-3</c:v>
                </c:pt>
                <c:pt idx="3069">
                  <c:v>7.0840400000000336E-3</c:v>
                </c:pt>
                <c:pt idx="3070">
                  <c:v>7.1026800000000114E-3</c:v>
                </c:pt>
                <c:pt idx="3071">
                  <c:v>7.1213200000000134E-3</c:v>
                </c:pt>
                <c:pt idx="3072">
                  <c:v>7.1399400000000408E-3</c:v>
                </c:pt>
                <c:pt idx="3073">
                  <c:v>7.1585800000000012E-3</c:v>
                </c:pt>
                <c:pt idx="3074">
                  <c:v>7.1772000000000363E-3</c:v>
                </c:pt>
                <c:pt idx="3075">
                  <c:v>7.1958400000000124E-3</c:v>
                </c:pt>
                <c:pt idx="3076">
                  <c:v>7.2144800000000014E-3</c:v>
                </c:pt>
                <c:pt idx="3077">
                  <c:v>7.2331000000000487E-3</c:v>
                </c:pt>
                <c:pt idx="3078">
                  <c:v>7.251740000000056E-3</c:v>
                </c:pt>
                <c:pt idx="3079">
                  <c:v>7.2703800000000424E-3</c:v>
                </c:pt>
                <c:pt idx="3080">
                  <c:v>7.2890000000000532E-3</c:v>
                </c:pt>
                <c:pt idx="3081">
                  <c:v>7.3076400000000388E-3</c:v>
                </c:pt>
                <c:pt idx="3082">
                  <c:v>7.3262600000000523E-3</c:v>
                </c:pt>
                <c:pt idx="3083">
                  <c:v>7.3449000000000014E-3</c:v>
                </c:pt>
                <c:pt idx="3084">
                  <c:v>7.3635400000000104E-3</c:v>
                </c:pt>
                <c:pt idx="3085">
                  <c:v>7.3821600000000299E-3</c:v>
                </c:pt>
                <c:pt idx="3086">
                  <c:v>7.4008000000000433E-3</c:v>
                </c:pt>
                <c:pt idx="3087">
                  <c:v>7.4194400000000531E-3</c:v>
                </c:pt>
                <c:pt idx="3088">
                  <c:v>7.4380600000000631E-3</c:v>
                </c:pt>
                <c:pt idx="3089">
                  <c:v>7.4567000000000522E-3</c:v>
                </c:pt>
                <c:pt idx="3090">
                  <c:v>7.4753200000000613E-3</c:v>
                </c:pt>
                <c:pt idx="3091">
                  <c:v>7.493960000000046E-3</c:v>
                </c:pt>
                <c:pt idx="3092">
                  <c:v>7.5126000000000134E-3</c:v>
                </c:pt>
                <c:pt idx="3093">
                  <c:v>7.5312200000000693E-3</c:v>
                </c:pt>
                <c:pt idx="3094">
                  <c:v>7.549860000000054E-3</c:v>
                </c:pt>
                <c:pt idx="3095">
                  <c:v>7.5685000000000014E-3</c:v>
                </c:pt>
                <c:pt idx="3096">
                  <c:v>7.5871200000000114E-3</c:v>
                </c:pt>
                <c:pt idx="3097">
                  <c:v>7.5503600000000459E-3</c:v>
                </c:pt>
                <c:pt idx="3098">
                  <c:v>7.5135800000000023E-3</c:v>
                </c:pt>
                <c:pt idx="3099">
                  <c:v>7.4768200000000602E-3</c:v>
                </c:pt>
                <c:pt idx="3100">
                  <c:v>7.440040000000054E-3</c:v>
                </c:pt>
                <c:pt idx="3101">
                  <c:v>7.4032800000000494E-3</c:v>
                </c:pt>
                <c:pt idx="3102">
                  <c:v>7.3665000000000024E-3</c:v>
                </c:pt>
                <c:pt idx="3103">
                  <c:v>7.3297200000000343E-3</c:v>
                </c:pt>
                <c:pt idx="3104">
                  <c:v>7.2929599999999994E-3</c:v>
                </c:pt>
                <c:pt idx="3105">
                  <c:v>7.2561800000000114E-3</c:v>
                </c:pt>
                <c:pt idx="3106">
                  <c:v>7.2194200000000432E-3</c:v>
                </c:pt>
                <c:pt idx="3107">
                  <c:v>7.4607400000000473E-3</c:v>
                </c:pt>
                <c:pt idx="3108">
                  <c:v>7.7028000000000348E-3</c:v>
                </c:pt>
                <c:pt idx="3109">
                  <c:v>7.9456000000000544E-3</c:v>
                </c:pt>
                <c:pt idx="3110">
                  <c:v>8.1891200000000046E-3</c:v>
                </c:pt>
                <c:pt idx="3111">
                  <c:v>8.4333600000000026E-3</c:v>
                </c:pt>
                <c:pt idx="3112">
                  <c:v>8.6783400000000014E-3</c:v>
                </c:pt>
                <c:pt idx="3113">
                  <c:v>8.9240400000000046E-3</c:v>
                </c:pt>
                <c:pt idx="3114">
                  <c:v>9.170480000000078E-3</c:v>
                </c:pt>
                <c:pt idx="3115">
                  <c:v>9.4176400000000066E-3</c:v>
                </c:pt>
                <c:pt idx="3116">
                  <c:v>9.6655400000000957E-3</c:v>
                </c:pt>
                <c:pt idx="3117">
                  <c:v>9.9141800000000068E-3</c:v>
                </c:pt>
                <c:pt idx="3118">
                  <c:v>1.0163520000000082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83E-2</c:v>
                </c:pt>
                <c:pt idx="3128">
                  <c:v>1.2697239999999999E-2</c:v>
                </c:pt>
                <c:pt idx="3129">
                  <c:v>1.295462E-2</c:v>
                </c:pt>
                <c:pt idx="3130">
                  <c:v>1.3212740000000001E-2</c:v>
                </c:pt>
                <c:pt idx="3131">
                  <c:v>1.3471580000000082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61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102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103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105E-2</c:v>
                </c:pt>
                <c:pt idx="3184">
                  <c:v>1.6127820000000105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85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61E-2</c:v>
                </c:pt>
                <c:pt idx="3229">
                  <c:v>1.436892E-2</c:v>
                </c:pt>
                <c:pt idx="3230">
                  <c:v>1.4416020000000002E-2</c:v>
                </c:pt>
                <c:pt idx="3231">
                  <c:v>1.4463120000000001E-2</c:v>
                </c:pt>
                <c:pt idx="3232">
                  <c:v>1.4510220000000002E-2</c:v>
                </c:pt>
                <c:pt idx="3233">
                  <c:v>1.4557299999999928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126E-2</c:v>
                </c:pt>
                <c:pt idx="3257">
                  <c:v>1.5687600000000003E-2</c:v>
                </c:pt>
                <c:pt idx="3258">
                  <c:v>1.5734700000000001E-2</c:v>
                </c:pt>
                <c:pt idx="3259">
                  <c:v>1.5781800000000106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119E-2</c:v>
                </c:pt>
                <c:pt idx="3275">
                  <c:v>1.6092100000000005E-2</c:v>
                </c:pt>
                <c:pt idx="3276">
                  <c:v>1.6083800000000103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109E-2</c:v>
                </c:pt>
                <c:pt idx="3289">
                  <c:v>1.5975800000000005E-2</c:v>
                </c:pt>
                <c:pt idx="3290">
                  <c:v>1.5967500000000103E-2</c:v>
                </c:pt>
                <c:pt idx="3291">
                  <c:v>1.5959200000000003E-2</c:v>
                </c:pt>
                <c:pt idx="3292">
                  <c:v>1.5950880000000021E-2</c:v>
                </c:pt>
                <c:pt idx="3293">
                  <c:v>1.5942580000000112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105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116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78E-2</c:v>
                </c:pt>
                <c:pt idx="3345">
                  <c:v>1.5122780000000021E-2</c:v>
                </c:pt>
                <c:pt idx="3346">
                  <c:v>1.5059079999999999E-2</c:v>
                </c:pt>
                <c:pt idx="3347">
                  <c:v>1.4995359999999999E-2</c:v>
                </c:pt>
                <c:pt idx="3348">
                  <c:v>1.4931659999999999E-2</c:v>
                </c:pt>
                <c:pt idx="3349">
                  <c:v>1.486794E-2</c:v>
                </c:pt>
                <c:pt idx="3350">
                  <c:v>1.480424E-2</c:v>
                </c:pt>
                <c:pt idx="3351">
                  <c:v>1.4740520000000102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103E-2</c:v>
                </c:pt>
                <c:pt idx="3366">
                  <c:v>1.3784880000000105E-2</c:v>
                </c:pt>
                <c:pt idx="3367">
                  <c:v>1.3721160000000086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109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115E-2</c:v>
                </c:pt>
                <c:pt idx="3401">
                  <c:v>1.3327920000000005E-2</c:v>
                </c:pt>
                <c:pt idx="3402">
                  <c:v>1.3375020000000001E-2</c:v>
                </c:pt>
                <c:pt idx="3403">
                  <c:v>1.3422100000000083E-2</c:v>
                </c:pt>
                <c:pt idx="3404">
                  <c:v>1.3469200000000001E-2</c:v>
                </c:pt>
                <c:pt idx="3405">
                  <c:v>1.3516300000000002E-2</c:v>
                </c:pt>
                <c:pt idx="3406">
                  <c:v>1.3563400000000085E-2</c:v>
                </c:pt>
                <c:pt idx="3407">
                  <c:v>1.3610500000000074E-2</c:v>
                </c:pt>
                <c:pt idx="3408">
                  <c:v>1.3657580000000023E-2</c:v>
                </c:pt>
                <c:pt idx="3409">
                  <c:v>1.3704680000000021E-2</c:v>
                </c:pt>
                <c:pt idx="3410">
                  <c:v>1.3751780000000003E-2</c:v>
                </c:pt>
                <c:pt idx="3411">
                  <c:v>1.3798880000000001E-2</c:v>
                </c:pt>
                <c:pt idx="3412">
                  <c:v>1.3845980000000001E-2</c:v>
                </c:pt>
                <c:pt idx="3413">
                  <c:v>1.389306E-2</c:v>
                </c:pt>
                <c:pt idx="3414">
                  <c:v>1.3940160000000099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27E-2</c:v>
                </c:pt>
                <c:pt idx="3423">
                  <c:v>1.4364020000000003E-2</c:v>
                </c:pt>
                <c:pt idx="3424">
                  <c:v>1.4411120000000001E-2</c:v>
                </c:pt>
                <c:pt idx="3425">
                  <c:v>1.4458219999999923E-2</c:v>
                </c:pt>
                <c:pt idx="3426">
                  <c:v>1.450532E-2</c:v>
                </c:pt>
                <c:pt idx="3427">
                  <c:v>1.45524E-2</c:v>
                </c:pt>
                <c:pt idx="3428">
                  <c:v>1.45995E-2</c:v>
                </c:pt>
                <c:pt idx="3429">
                  <c:v>1.4646600000000001E-2</c:v>
                </c:pt>
                <c:pt idx="3430">
                  <c:v>1.4693700000000002E-2</c:v>
                </c:pt>
                <c:pt idx="3431">
                  <c:v>1.4740800000000073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84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87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16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41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85E-2</c:v>
                </c:pt>
                <c:pt idx="3521">
                  <c:v>1.3383720000000083E-2</c:v>
                </c:pt>
                <c:pt idx="3522">
                  <c:v>1.3320000000000075E-2</c:v>
                </c:pt>
                <c:pt idx="3523">
                  <c:v>1.3256299999999999E-2</c:v>
                </c:pt>
                <c:pt idx="3524">
                  <c:v>1.3192580000000021E-2</c:v>
                </c:pt>
                <c:pt idx="3525">
                  <c:v>1.3128880000000061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108E-2</c:v>
                </c:pt>
                <c:pt idx="3544">
                  <c:v>1.1918380000000001E-2</c:v>
                </c:pt>
                <c:pt idx="3545">
                  <c:v>1.1854680000000001E-2</c:v>
                </c:pt>
                <c:pt idx="3546">
                  <c:v>1.1790960000000001E-2</c:v>
                </c:pt>
                <c:pt idx="3547">
                  <c:v>1.1727260000000003E-2</c:v>
                </c:pt>
                <c:pt idx="3548">
                  <c:v>1.1663540000000085E-2</c:v>
                </c:pt>
                <c:pt idx="3549">
                  <c:v>1.1655239999999999E-2</c:v>
                </c:pt>
                <c:pt idx="3550">
                  <c:v>1.1646920000000003E-2</c:v>
                </c:pt>
                <c:pt idx="3551">
                  <c:v>1.1638620000000001E-2</c:v>
                </c:pt>
                <c:pt idx="3552">
                  <c:v>1.1630320000000001E-2</c:v>
                </c:pt>
                <c:pt idx="3553">
                  <c:v>1.1622000000000085E-2</c:v>
                </c:pt>
                <c:pt idx="3554">
                  <c:v>1.1613700000000001E-2</c:v>
                </c:pt>
                <c:pt idx="3555">
                  <c:v>1.1605400000000083E-2</c:v>
                </c:pt>
                <c:pt idx="3556">
                  <c:v>1.1597080000000001E-2</c:v>
                </c:pt>
                <c:pt idx="3557">
                  <c:v>1.1588780000000071E-2</c:v>
                </c:pt>
                <c:pt idx="3558">
                  <c:v>1.1580480000000096E-2</c:v>
                </c:pt>
                <c:pt idx="3559">
                  <c:v>1.1572160000000001E-2</c:v>
                </c:pt>
                <c:pt idx="3560">
                  <c:v>1.1563860000000087E-2</c:v>
                </c:pt>
                <c:pt idx="3561">
                  <c:v>1.1555560000000001E-2</c:v>
                </c:pt>
                <c:pt idx="3562">
                  <c:v>1.154724E-2</c:v>
                </c:pt>
                <c:pt idx="3563">
                  <c:v>1.1538939999999999E-2</c:v>
                </c:pt>
                <c:pt idx="3564">
                  <c:v>1.1530620000000005E-2</c:v>
                </c:pt>
                <c:pt idx="3565">
                  <c:v>1.1577720000000001E-2</c:v>
                </c:pt>
                <c:pt idx="3566">
                  <c:v>1.1624820000000117E-2</c:v>
                </c:pt>
                <c:pt idx="3567">
                  <c:v>1.1671920000000001E-2</c:v>
                </c:pt>
                <c:pt idx="3568">
                  <c:v>1.1719020000000005E-2</c:v>
                </c:pt>
                <c:pt idx="3569">
                  <c:v>1.1766100000000097E-2</c:v>
                </c:pt>
                <c:pt idx="3570">
                  <c:v>1.1813200000000001E-2</c:v>
                </c:pt>
                <c:pt idx="3571">
                  <c:v>1.1860300000000094E-2</c:v>
                </c:pt>
                <c:pt idx="3572">
                  <c:v>1.1907400000000082E-2</c:v>
                </c:pt>
                <c:pt idx="3573">
                  <c:v>1.1954500000000087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82E-2</c:v>
                </c:pt>
                <c:pt idx="3595">
                  <c:v>1.29906E-2</c:v>
                </c:pt>
                <c:pt idx="3596">
                  <c:v>1.3037700000000001E-2</c:v>
                </c:pt>
                <c:pt idx="3597">
                  <c:v>1.3084800000000079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43E-2</c:v>
                </c:pt>
                <c:pt idx="3636">
                  <c:v>1.3093239999999999E-2</c:v>
                </c:pt>
                <c:pt idx="3637">
                  <c:v>1.3084920000000003E-2</c:v>
                </c:pt>
                <c:pt idx="3638">
                  <c:v>1.3076620000000001E-2</c:v>
                </c:pt>
                <c:pt idx="3639">
                  <c:v>1.3068320000000001E-2</c:v>
                </c:pt>
                <c:pt idx="3640">
                  <c:v>1.3060000000000021E-2</c:v>
                </c:pt>
                <c:pt idx="3641">
                  <c:v>1.3051699999999999E-2</c:v>
                </c:pt>
                <c:pt idx="3642">
                  <c:v>1.3043400000000071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113E-2</c:v>
                </c:pt>
                <c:pt idx="3689">
                  <c:v>1.1877320000000005E-2</c:v>
                </c:pt>
                <c:pt idx="3690">
                  <c:v>1.18136E-2</c:v>
                </c:pt>
                <c:pt idx="3691">
                  <c:v>1.1749900000000001E-2</c:v>
                </c:pt>
                <c:pt idx="3692">
                  <c:v>1.1686180000000095E-2</c:v>
                </c:pt>
                <c:pt idx="3693">
                  <c:v>1.1622480000000098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82E-2</c:v>
                </c:pt>
                <c:pt idx="3709">
                  <c:v>1.0603100000000061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43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72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121E-2</c:v>
                </c:pt>
                <c:pt idx="3761">
                  <c:v>1.1611620000000001E-2</c:v>
                </c:pt>
                <c:pt idx="3762">
                  <c:v>1.1658720000000001E-2</c:v>
                </c:pt>
                <c:pt idx="3763">
                  <c:v>1.1705800000000096E-2</c:v>
                </c:pt>
                <c:pt idx="3764">
                  <c:v>1.17529E-2</c:v>
                </c:pt>
                <c:pt idx="3765">
                  <c:v>1.1800000000000093E-2</c:v>
                </c:pt>
                <c:pt idx="3766">
                  <c:v>1.1847100000000084E-2</c:v>
                </c:pt>
                <c:pt idx="3767">
                  <c:v>1.1894200000000001E-2</c:v>
                </c:pt>
                <c:pt idx="3768">
                  <c:v>1.1941280000000073E-2</c:v>
                </c:pt>
                <c:pt idx="3769">
                  <c:v>1.1988380000000071E-2</c:v>
                </c:pt>
                <c:pt idx="3770">
                  <c:v>1.1980080000000096E-2</c:v>
                </c:pt>
                <c:pt idx="3771">
                  <c:v>1.1971760000000001E-2</c:v>
                </c:pt>
                <c:pt idx="3772">
                  <c:v>1.1963460000000087E-2</c:v>
                </c:pt>
                <c:pt idx="3773">
                  <c:v>1.1955160000000001E-2</c:v>
                </c:pt>
                <c:pt idx="3774">
                  <c:v>1.1946840000000071E-2</c:v>
                </c:pt>
                <c:pt idx="3775">
                  <c:v>1.1938540000000001E-2</c:v>
                </c:pt>
                <c:pt idx="3776">
                  <c:v>1.1930240000000002E-2</c:v>
                </c:pt>
                <c:pt idx="3777">
                  <c:v>1.1921920000000091E-2</c:v>
                </c:pt>
                <c:pt idx="3778">
                  <c:v>1.1913620000000003E-2</c:v>
                </c:pt>
                <c:pt idx="3779">
                  <c:v>1.1905320000000087E-2</c:v>
                </c:pt>
                <c:pt idx="3780">
                  <c:v>1.1897000000000001E-2</c:v>
                </c:pt>
                <c:pt idx="3781">
                  <c:v>1.1888700000000082E-2</c:v>
                </c:pt>
                <c:pt idx="3782">
                  <c:v>1.1880400000000109E-2</c:v>
                </c:pt>
                <c:pt idx="3783">
                  <c:v>1.1872080000000005E-2</c:v>
                </c:pt>
                <c:pt idx="3784">
                  <c:v>1.1863780000000095E-2</c:v>
                </c:pt>
                <c:pt idx="3785">
                  <c:v>1.1855480000000003E-2</c:v>
                </c:pt>
                <c:pt idx="3786">
                  <c:v>1.1847160000000021E-2</c:v>
                </c:pt>
                <c:pt idx="3787">
                  <c:v>1.1838860000000001E-2</c:v>
                </c:pt>
                <c:pt idx="3788">
                  <c:v>1.1830540000000021E-2</c:v>
                </c:pt>
                <c:pt idx="3789">
                  <c:v>1.1822240000000001E-2</c:v>
                </c:pt>
                <c:pt idx="3790">
                  <c:v>1.181394E-2</c:v>
                </c:pt>
                <c:pt idx="3791">
                  <c:v>1.1805620000000077E-2</c:v>
                </c:pt>
                <c:pt idx="3792">
                  <c:v>1.1797320000000003E-2</c:v>
                </c:pt>
                <c:pt idx="3793">
                  <c:v>1.1789020000000075E-2</c:v>
                </c:pt>
                <c:pt idx="3794">
                  <c:v>1.1780700000000099E-2</c:v>
                </c:pt>
                <c:pt idx="3795">
                  <c:v>1.1772400000000021E-2</c:v>
                </c:pt>
                <c:pt idx="3796">
                  <c:v>1.1764100000000095E-2</c:v>
                </c:pt>
                <c:pt idx="3797">
                  <c:v>1.1755780000000007E-2</c:v>
                </c:pt>
                <c:pt idx="3798">
                  <c:v>1.1747480000000083E-2</c:v>
                </c:pt>
                <c:pt idx="3799">
                  <c:v>1.1739180000000005E-2</c:v>
                </c:pt>
                <c:pt idx="3800">
                  <c:v>1.1730860000000023E-2</c:v>
                </c:pt>
                <c:pt idx="3801">
                  <c:v>1.1722560000000101E-2</c:v>
                </c:pt>
                <c:pt idx="3802">
                  <c:v>1.1714239999999999E-2</c:v>
                </c:pt>
                <c:pt idx="3803">
                  <c:v>1.170594E-2</c:v>
                </c:pt>
                <c:pt idx="3804">
                  <c:v>1.1697639999999999E-2</c:v>
                </c:pt>
                <c:pt idx="3805">
                  <c:v>1.1689320000000001E-2</c:v>
                </c:pt>
                <c:pt idx="3806">
                  <c:v>1.1681020000000115E-2</c:v>
                </c:pt>
                <c:pt idx="3807">
                  <c:v>1.1672720000000077E-2</c:v>
                </c:pt>
                <c:pt idx="3808">
                  <c:v>1.1664400000000085E-2</c:v>
                </c:pt>
                <c:pt idx="3809">
                  <c:v>1.1656100000000001E-2</c:v>
                </c:pt>
                <c:pt idx="3810">
                  <c:v>1.1647800000000093E-2</c:v>
                </c:pt>
                <c:pt idx="3811">
                  <c:v>1.1639480000000001E-2</c:v>
                </c:pt>
                <c:pt idx="3812">
                  <c:v>1.1631180000000073E-2</c:v>
                </c:pt>
                <c:pt idx="3813">
                  <c:v>1.1622880000000118E-2</c:v>
                </c:pt>
                <c:pt idx="3814">
                  <c:v>1.1614560000000001E-2</c:v>
                </c:pt>
                <c:pt idx="3815">
                  <c:v>1.160626E-2</c:v>
                </c:pt>
                <c:pt idx="3816">
                  <c:v>1.1597939999999999E-2</c:v>
                </c:pt>
                <c:pt idx="3817">
                  <c:v>1.158964E-2</c:v>
                </c:pt>
                <c:pt idx="3818">
                  <c:v>1.1581340000000001E-2</c:v>
                </c:pt>
                <c:pt idx="3819">
                  <c:v>1.1573020000000003E-2</c:v>
                </c:pt>
                <c:pt idx="3820">
                  <c:v>1.1564720000000092E-2</c:v>
                </c:pt>
                <c:pt idx="3821">
                  <c:v>1.1556420000000001E-2</c:v>
                </c:pt>
                <c:pt idx="3822">
                  <c:v>1.1548100000000082E-2</c:v>
                </c:pt>
                <c:pt idx="3823">
                  <c:v>1.1539799999999999E-2</c:v>
                </c:pt>
                <c:pt idx="3824">
                  <c:v>1.1531500000000076E-2</c:v>
                </c:pt>
                <c:pt idx="3825">
                  <c:v>1.1523180000000095E-2</c:v>
                </c:pt>
                <c:pt idx="3826">
                  <c:v>1.1514880000000003E-2</c:v>
                </c:pt>
                <c:pt idx="3827">
                  <c:v>1.1506580000000096E-2</c:v>
                </c:pt>
                <c:pt idx="3828">
                  <c:v>1.149826E-2</c:v>
                </c:pt>
                <c:pt idx="3829">
                  <c:v>1.148996E-2</c:v>
                </c:pt>
                <c:pt idx="3830">
                  <c:v>1.1481640000000001E-2</c:v>
                </c:pt>
                <c:pt idx="3831">
                  <c:v>1.147334E-2</c:v>
                </c:pt>
                <c:pt idx="3832">
                  <c:v>1.1465040000000001E-2</c:v>
                </c:pt>
                <c:pt idx="3833">
                  <c:v>1.1456720000000005E-2</c:v>
                </c:pt>
                <c:pt idx="3834">
                  <c:v>1.1448420000000082E-2</c:v>
                </c:pt>
                <c:pt idx="3835">
                  <c:v>1.1440120000000119E-2</c:v>
                </c:pt>
                <c:pt idx="3836">
                  <c:v>1.1431800000000021E-2</c:v>
                </c:pt>
                <c:pt idx="3837">
                  <c:v>1.1423500000000097E-2</c:v>
                </c:pt>
                <c:pt idx="3838">
                  <c:v>1.14152E-2</c:v>
                </c:pt>
                <c:pt idx="3839">
                  <c:v>1.1406880000000083E-2</c:v>
                </c:pt>
                <c:pt idx="3840">
                  <c:v>1.1343180000000088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61E-2</c:v>
                </c:pt>
                <c:pt idx="3856">
                  <c:v>1.0323820000000082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1006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709E-3</c:v>
                </c:pt>
                <c:pt idx="3878">
                  <c:v>8.9221800000000642E-3</c:v>
                </c:pt>
                <c:pt idx="3879">
                  <c:v>8.9138800000000268E-3</c:v>
                </c:pt>
                <c:pt idx="3880">
                  <c:v>8.9055800000001073E-3</c:v>
                </c:pt>
                <c:pt idx="3881">
                  <c:v>8.8972600000000006E-3</c:v>
                </c:pt>
                <c:pt idx="3882">
                  <c:v>8.8889600000000048E-3</c:v>
                </c:pt>
                <c:pt idx="3883">
                  <c:v>8.8806600000000228E-3</c:v>
                </c:pt>
                <c:pt idx="3884">
                  <c:v>8.8723400000000792E-3</c:v>
                </c:pt>
                <c:pt idx="3885">
                  <c:v>8.8640400000000695E-3</c:v>
                </c:pt>
                <c:pt idx="3886">
                  <c:v>8.8557400000001171E-3</c:v>
                </c:pt>
                <c:pt idx="3887">
                  <c:v>8.8474200000000208E-3</c:v>
                </c:pt>
                <c:pt idx="3888">
                  <c:v>8.8391200000000007E-3</c:v>
                </c:pt>
                <c:pt idx="3889">
                  <c:v>8.8308200000000048E-3</c:v>
                </c:pt>
                <c:pt idx="3890">
                  <c:v>8.8225000000000768E-3</c:v>
                </c:pt>
                <c:pt idx="3891">
                  <c:v>8.8142000000000047E-3</c:v>
                </c:pt>
                <c:pt idx="3892">
                  <c:v>8.8058800000000957E-3</c:v>
                </c:pt>
                <c:pt idx="3893">
                  <c:v>8.7975800000000028E-3</c:v>
                </c:pt>
                <c:pt idx="3894">
                  <c:v>8.7892800000000208E-3</c:v>
                </c:pt>
                <c:pt idx="3895">
                  <c:v>8.7809600000000008E-3</c:v>
                </c:pt>
                <c:pt idx="3896">
                  <c:v>8.8280600000000004E-3</c:v>
                </c:pt>
                <c:pt idx="3897">
                  <c:v>8.8751600000000711E-3</c:v>
                </c:pt>
                <c:pt idx="3898">
                  <c:v>8.9222600000000048E-3</c:v>
                </c:pt>
                <c:pt idx="3899">
                  <c:v>8.9693600000000026E-3</c:v>
                </c:pt>
                <c:pt idx="3900">
                  <c:v>9.0164400000000717E-3</c:v>
                </c:pt>
                <c:pt idx="3901">
                  <c:v>9.0635400000000851E-3</c:v>
                </c:pt>
                <c:pt idx="3902">
                  <c:v>9.1106400000000066E-3</c:v>
                </c:pt>
                <c:pt idx="3903">
                  <c:v>9.1577400000000548E-3</c:v>
                </c:pt>
                <c:pt idx="3904">
                  <c:v>9.2048400000000006E-3</c:v>
                </c:pt>
                <c:pt idx="3905">
                  <c:v>9.2519200000000003E-3</c:v>
                </c:pt>
                <c:pt idx="3906">
                  <c:v>9.2990200000000033E-3</c:v>
                </c:pt>
                <c:pt idx="3907">
                  <c:v>9.3461200000000046E-3</c:v>
                </c:pt>
                <c:pt idx="3908">
                  <c:v>9.3932200000000007E-3</c:v>
                </c:pt>
                <c:pt idx="3909">
                  <c:v>9.4403200000000003E-3</c:v>
                </c:pt>
                <c:pt idx="3910">
                  <c:v>9.4874000000000711E-3</c:v>
                </c:pt>
                <c:pt idx="3911">
                  <c:v>9.5345000000000048E-3</c:v>
                </c:pt>
                <c:pt idx="3912">
                  <c:v>9.5816000000000026E-3</c:v>
                </c:pt>
                <c:pt idx="3913">
                  <c:v>9.6287000000000005E-3</c:v>
                </c:pt>
                <c:pt idx="3914">
                  <c:v>9.6757800000000851E-3</c:v>
                </c:pt>
                <c:pt idx="3915">
                  <c:v>9.7228800000000067E-3</c:v>
                </c:pt>
                <c:pt idx="3916">
                  <c:v>9.7699800000000548E-3</c:v>
                </c:pt>
                <c:pt idx="3917">
                  <c:v>9.8170800000000266E-3</c:v>
                </c:pt>
                <c:pt idx="3918">
                  <c:v>9.8641800000000748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93E-2</c:v>
                </c:pt>
                <c:pt idx="3933">
                  <c:v>1.0570619999999998E-2</c:v>
                </c:pt>
                <c:pt idx="3934">
                  <c:v>1.0617700000000001E-2</c:v>
                </c:pt>
                <c:pt idx="3935">
                  <c:v>1.0609400000000001E-2</c:v>
                </c:pt>
                <c:pt idx="3936">
                  <c:v>1.0601100000000075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61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73E-2</c:v>
                </c:pt>
                <c:pt idx="3966">
                  <c:v>1.0351880000000001E-2</c:v>
                </c:pt>
                <c:pt idx="3967">
                  <c:v>1.0343580000000041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79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82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41E-2</c:v>
                </c:pt>
                <c:pt idx="4002">
                  <c:v>1.0052820000000001E-2</c:v>
                </c:pt>
                <c:pt idx="4003">
                  <c:v>1.0044520000000083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757E-3</c:v>
                </c:pt>
                <c:pt idx="4013">
                  <c:v>9.9614400000000887E-3</c:v>
                </c:pt>
                <c:pt idx="4014">
                  <c:v>9.953140000000079E-3</c:v>
                </c:pt>
                <c:pt idx="4015">
                  <c:v>9.94482E-3</c:v>
                </c:pt>
                <c:pt idx="4016">
                  <c:v>9.9365200000000008E-3</c:v>
                </c:pt>
                <c:pt idx="4017">
                  <c:v>9.9282200000000015E-3</c:v>
                </c:pt>
                <c:pt idx="4018">
                  <c:v>9.9199000000000266E-3</c:v>
                </c:pt>
                <c:pt idx="4019">
                  <c:v>9.9116000000000048E-3</c:v>
                </c:pt>
                <c:pt idx="4020">
                  <c:v>9.9033000000000228E-3</c:v>
                </c:pt>
                <c:pt idx="4021">
                  <c:v>9.8949800000000566E-3</c:v>
                </c:pt>
                <c:pt idx="4022">
                  <c:v>9.886680000000099E-3</c:v>
                </c:pt>
                <c:pt idx="4023">
                  <c:v>9.8783800000000008E-3</c:v>
                </c:pt>
                <c:pt idx="4024">
                  <c:v>9.8700600000000659E-3</c:v>
                </c:pt>
                <c:pt idx="4025">
                  <c:v>9.8617600000000267E-3</c:v>
                </c:pt>
                <c:pt idx="4026">
                  <c:v>9.8534600000000916E-3</c:v>
                </c:pt>
                <c:pt idx="4027">
                  <c:v>9.8451400000000248E-3</c:v>
                </c:pt>
                <c:pt idx="4028">
                  <c:v>9.8368400000000567E-3</c:v>
                </c:pt>
                <c:pt idx="4029">
                  <c:v>9.8285200000000003E-3</c:v>
                </c:pt>
                <c:pt idx="4030">
                  <c:v>9.8202200000000028E-3</c:v>
                </c:pt>
                <c:pt idx="4031">
                  <c:v>9.8119200000000018E-3</c:v>
                </c:pt>
                <c:pt idx="4032">
                  <c:v>9.8036000000000772E-3</c:v>
                </c:pt>
                <c:pt idx="4033">
                  <c:v>9.7953000000000068E-3</c:v>
                </c:pt>
                <c:pt idx="4034">
                  <c:v>9.7870000000000006E-3</c:v>
                </c:pt>
                <c:pt idx="4035">
                  <c:v>9.7232800000000008E-3</c:v>
                </c:pt>
                <c:pt idx="4036">
                  <c:v>9.6595800000000964E-3</c:v>
                </c:pt>
                <c:pt idx="4037">
                  <c:v>9.5958600000000047E-3</c:v>
                </c:pt>
                <c:pt idx="4038">
                  <c:v>9.5321600000000048E-3</c:v>
                </c:pt>
                <c:pt idx="4039">
                  <c:v>9.4684400000000814E-3</c:v>
                </c:pt>
                <c:pt idx="4040">
                  <c:v>9.4047400000000208E-3</c:v>
                </c:pt>
                <c:pt idx="4041">
                  <c:v>9.3410200000000002E-3</c:v>
                </c:pt>
                <c:pt idx="4042">
                  <c:v>9.2773199999999986E-3</c:v>
                </c:pt>
                <c:pt idx="4043">
                  <c:v>9.2136000000000006E-3</c:v>
                </c:pt>
                <c:pt idx="4044">
                  <c:v>9.1499000000000007E-3</c:v>
                </c:pt>
                <c:pt idx="4045">
                  <c:v>9.0861800000000548E-3</c:v>
                </c:pt>
                <c:pt idx="4046">
                  <c:v>9.0224800000000861E-3</c:v>
                </c:pt>
                <c:pt idx="4047">
                  <c:v>8.9587600000000048E-3</c:v>
                </c:pt>
                <c:pt idx="4048">
                  <c:v>8.8950600000000709E-3</c:v>
                </c:pt>
                <c:pt idx="4049">
                  <c:v>8.83134E-3</c:v>
                </c:pt>
                <c:pt idx="4050">
                  <c:v>8.7676400000000227E-3</c:v>
                </c:pt>
                <c:pt idx="4051">
                  <c:v>8.7039200000000004E-3</c:v>
                </c:pt>
                <c:pt idx="4052">
                  <c:v>8.6402199999999988E-3</c:v>
                </c:pt>
                <c:pt idx="4053">
                  <c:v>8.5765000000000268E-3</c:v>
                </c:pt>
                <c:pt idx="4054">
                  <c:v>8.5128000000000547E-3</c:v>
                </c:pt>
                <c:pt idx="4055">
                  <c:v>8.4490800000000046E-3</c:v>
                </c:pt>
                <c:pt idx="4056">
                  <c:v>8.3853800000000759E-3</c:v>
                </c:pt>
                <c:pt idx="4057">
                  <c:v>8.3216600000000068E-3</c:v>
                </c:pt>
                <c:pt idx="4058">
                  <c:v>8.25796E-3</c:v>
                </c:pt>
                <c:pt idx="4059">
                  <c:v>8.1942400000000002E-3</c:v>
                </c:pt>
                <c:pt idx="4060">
                  <c:v>8.1305200000000005E-3</c:v>
                </c:pt>
                <c:pt idx="4061">
                  <c:v>8.0668200000000006E-3</c:v>
                </c:pt>
                <c:pt idx="4062">
                  <c:v>8.0031000000000008E-3</c:v>
                </c:pt>
                <c:pt idx="4063">
                  <c:v>7.9394000000000582E-3</c:v>
                </c:pt>
                <c:pt idx="4064">
                  <c:v>7.8756800000000134E-3</c:v>
                </c:pt>
                <c:pt idx="4065">
                  <c:v>7.8119800000000014E-3</c:v>
                </c:pt>
                <c:pt idx="4066">
                  <c:v>7.7482600000000693E-3</c:v>
                </c:pt>
                <c:pt idx="4067">
                  <c:v>7.6845600000000104E-3</c:v>
                </c:pt>
                <c:pt idx="4068">
                  <c:v>7.6208400000000003E-3</c:v>
                </c:pt>
                <c:pt idx="4069">
                  <c:v>7.5571400000000004E-3</c:v>
                </c:pt>
                <c:pt idx="4070">
                  <c:v>7.4934200000000475E-3</c:v>
                </c:pt>
                <c:pt idx="4071">
                  <c:v>7.4297200000000502E-3</c:v>
                </c:pt>
                <c:pt idx="4072">
                  <c:v>7.3660000000000114E-3</c:v>
                </c:pt>
                <c:pt idx="4073">
                  <c:v>7.3023000000000124E-3</c:v>
                </c:pt>
                <c:pt idx="4074">
                  <c:v>7.2940000000000114E-3</c:v>
                </c:pt>
                <c:pt idx="4075">
                  <c:v>7.2856800000000443E-3</c:v>
                </c:pt>
                <c:pt idx="4076">
                  <c:v>7.2773800000000034E-3</c:v>
                </c:pt>
                <c:pt idx="4077">
                  <c:v>7.2690600000000494E-3</c:v>
                </c:pt>
                <c:pt idx="4078">
                  <c:v>7.2607600000000432E-3</c:v>
                </c:pt>
                <c:pt idx="4079">
                  <c:v>7.2524600000000378E-3</c:v>
                </c:pt>
                <c:pt idx="4080">
                  <c:v>7.24414000000003E-3</c:v>
                </c:pt>
                <c:pt idx="4081">
                  <c:v>7.2358400000000524E-3</c:v>
                </c:pt>
                <c:pt idx="4082">
                  <c:v>7.2275400000000123E-3</c:v>
                </c:pt>
                <c:pt idx="4083">
                  <c:v>7.2192200000000583E-3</c:v>
                </c:pt>
                <c:pt idx="4084">
                  <c:v>7.2109200000000104E-3</c:v>
                </c:pt>
                <c:pt idx="4085">
                  <c:v>7.2026200000000476E-3</c:v>
                </c:pt>
                <c:pt idx="4086">
                  <c:v>7.1943000000000024E-3</c:v>
                </c:pt>
                <c:pt idx="4087">
                  <c:v>7.1860000000000326E-3</c:v>
                </c:pt>
                <c:pt idx="4088">
                  <c:v>7.1777000000000134E-3</c:v>
                </c:pt>
                <c:pt idx="4089">
                  <c:v>7.1693800000000004E-3</c:v>
                </c:pt>
                <c:pt idx="4090">
                  <c:v>7.1610800000000002E-3</c:v>
                </c:pt>
                <c:pt idx="4091">
                  <c:v>7.1527600000000123E-3</c:v>
                </c:pt>
                <c:pt idx="4092">
                  <c:v>7.1444600000000113E-3</c:v>
                </c:pt>
                <c:pt idx="4093">
                  <c:v>7.1915600000000326E-3</c:v>
                </c:pt>
                <c:pt idx="4094">
                  <c:v>7.2386600000000703E-3</c:v>
                </c:pt>
                <c:pt idx="4095">
                  <c:v>7.2857400000000527E-3</c:v>
                </c:pt>
                <c:pt idx="4096">
                  <c:v>7.3328400000000375E-3</c:v>
                </c:pt>
                <c:pt idx="4097">
                  <c:v>7.3799400000000457E-3</c:v>
                </c:pt>
                <c:pt idx="4098">
                  <c:v>7.4270400000000123E-3</c:v>
                </c:pt>
                <c:pt idx="4099">
                  <c:v>7.4741400000000423E-3</c:v>
                </c:pt>
                <c:pt idx="4100">
                  <c:v>7.5212200000000524E-3</c:v>
                </c:pt>
                <c:pt idx="4101">
                  <c:v>7.5683199999999999E-3</c:v>
                </c:pt>
                <c:pt idx="4102">
                  <c:v>7.6154200000000003E-3</c:v>
                </c:pt>
                <c:pt idx="4103">
                  <c:v>7.6625200000000008E-3</c:v>
                </c:pt>
                <c:pt idx="4104">
                  <c:v>7.7096200000000689E-3</c:v>
                </c:pt>
                <c:pt idx="4105">
                  <c:v>7.7567000000000495E-3</c:v>
                </c:pt>
                <c:pt idx="4106">
                  <c:v>7.80380000000003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686E-3</c:v>
                </c:pt>
                <c:pt idx="4121">
                  <c:v>8.5102400000000005E-3</c:v>
                </c:pt>
                <c:pt idx="4122">
                  <c:v>8.5573400000000226E-3</c:v>
                </c:pt>
                <c:pt idx="4123">
                  <c:v>8.6044400000000066E-3</c:v>
                </c:pt>
                <c:pt idx="4124">
                  <c:v>8.6515400000000547E-3</c:v>
                </c:pt>
                <c:pt idx="4125">
                  <c:v>8.6986200000000024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813E-3</c:v>
                </c:pt>
                <c:pt idx="4134">
                  <c:v>8.9562800000000751E-3</c:v>
                </c:pt>
                <c:pt idx="4135">
                  <c:v>8.9479800000000047E-3</c:v>
                </c:pt>
                <c:pt idx="4136">
                  <c:v>8.9396600000000246E-3</c:v>
                </c:pt>
                <c:pt idx="4137">
                  <c:v>8.931360000000001E-3</c:v>
                </c:pt>
                <c:pt idx="4138">
                  <c:v>8.9230600000000208E-3</c:v>
                </c:pt>
                <c:pt idx="4139">
                  <c:v>8.9147400000000026E-3</c:v>
                </c:pt>
                <c:pt idx="4140">
                  <c:v>8.9064400000000918E-3</c:v>
                </c:pt>
                <c:pt idx="4141">
                  <c:v>8.8981400000000006E-3</c:v>
                </c:pt>
                <c:pt idx="4142">
                  <c:v>8.8898200000000066E-3</c:v>
                </c:pt>
                <c:pt idx="4143">
                  <c:v>8.8815200000000247E-3</c:v>
                </c:pt>
                <c:pt idx="4144">
                  <c:v>8.8732000000000567E-3</c:v>
                </c:pt>
                <c:pt idx="4145">
                  <c:v>8.8649000000000228E-3</c:v>
                </c:pt>
                <c:pt idx="4146">
                  <c:v>8.8566000000001033E-3</c:v>
                </c:pt>
                <c:pt idx="4147">
                  <c:v>8.84828E-3</c:v>
                </c:pt>
                <c:pt idx="4148">
                  <c:v>8.8399800000000268E-3</c:v>
                </c:pt>
                <c:pt idx="4149">
                  <c:v>8.8316800000000067E-3</c:v>
                </c:pt>
                <c:pt idx="4150">
                  <c:v>8.8233600000000006E-3</c:v>
                </c:pt>
                <c:pt idx="4151">
                  <c:v>8.8150600000000568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5999999999987E-3</c:v>
                </c:pt>
                <c:pt idx="4160">
                  <c:v>8.7403000000000012E-3</c:v>
                </c:pt>
                <c:pt idx="4161">
                  <c:v>8.7319800000000003E-3</c:v>
                </c:pt>
                <c:pt idx="4162">
                  <c:v>8.7236800000000028E-3</c:v>
                </c:pt>
                <c:pt idx="4163">
                  <c:v>8.7153800000000208E-3</c:v>
                </c:pt>
                <c:pt idx="4164">
                  <c:v>8.7070599999999991E-3</c:v>
                </c:pt>
                <c:pt idx="4165">
                  <c:v>8.6987600000000016E-3</c:v>
                </c:pt>
                <c:pt idx="4166">
                  <c:v>8.6904600000000005E-3</c:v>
                </c:pt>
                <c:pt idx="4167">
                  <c:v>8.6821400000000066E-3</c:v>
                </c:pt>
                <c:pt idx="4168">
                  <c:v>8.6738400000000247E-3</c:v>
                </c:pt>
                <c:pt idx="4169">
                  <c:v>8.6655400000000896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677E-3</c:v>
                </c:pt>
                <c:pt idx="4180">
                  <c:v>8.5741600000000008E-3</c:v>
                </c:pt>
                <c:pt idx="4181">
                  <c:v>8.5658400000000849E-3</c:v>
                </c:pt>
                <c:pt idx="4182">
                  <c:v>8.5575400000000752E-3</c:v>
                </c:pt>
                <c:pt idx="4183">
                  <c:v>8.5492400000000048E-3</c:v>
                </c:pt>
                <c:pt idx="4184">
                  <c:v>8.5409199999999987E-3</c:v>
                </c:pt>
                <c:pt idx="4185">
                  <c:v>8.5326200000000046E-3</c:v>
                </c:pt>
                <c:pt idx="4186">
                  <c:v>8.5243000000000003E-3</c:v>
                </c:pt>
                <c:pt idx="4187">
                  <c:v>8.5160000000000027E-3</c:v>
                </c:pt>
                <c:pt idx="4188">
                  <c:v>8.5077000000000208E-3</c:v>
                </c:pt>
                <c:pt idx="4189">
                  <c:v>8.4993800000000268E-3</c:v>
                </c:pt>
                <c:pt idx="4190">
                  <c:v>8.4910800000000067E-3</c:v>
                </c:pt>
                <c:pt idx="4191">
                  <c:v>8.4827800000000873E-3</c:v>
                </c:pt>
                <c:pt idx="4192">
                  <c:v>8.4744600000000048E-3</c:v>
                </c:pt>
                <c:pt idx="4193">
                  <c:v>8.4661600000000246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568E-3</c:v>
                </c:pt>
                <c:pt idx="4202">
                  <c:v>8.3914000000000228E-3</c:v>
                </c:pt>
                <c:pt idx="4203">
                  <c:v>8.3830800000000791E-3</c:v>
                </c:pt>
                <c:pt idx="4204">
                  <c:v>8.3747800000000695E-3</c:v>
                </c:pt>
                <c:pt idx="4205">
                  <c:v>8.3664800000001118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576E-3</c:v>
                </c:pt>
                <c:pt idx="4219">
                  <c:v>7.6961399999999998E-3</c:v>
                </c:pt>
                <c:pt idx="4220">
                  <c:v>7.6324399999999999E-3</c:v>
                </c:pt>
                <c:pt idx="4221">
                  <c:v>7.5687200000000114E-3</c:v>
                </c:pt>
                <c:pt idx="4222">
                  <c:v>7.5050200000000124E-3</c:v>
                </c:pt>
                <c:pt idx="4223">
                  <c:v>7.4413000000000595E-3</c:v>
                </c:pt>
                <c:pt idx="4224">
                  <c:v>7.3776000000000388E-3</c:v>
                </c:pt>
                <c:pt idx="4225">
                  <c:v>7.3138800000000104E-3</c:v>
                </c:pt>
                <c:pt idx="4226">
                  <c:v>7.2501800000000114E-3</c:v>
                </c:pt>
                <c:pt idx="4227">
                  <c:v>7.1864600000000412E-3</c:v>
                </c:pt>
                <c:pt idx="4228">
                  <c:v>7.1227599999999997E-3</c:v>
                </c:pt>
                <c:pt idx="4229">
                  <c:v>7.0590400000000459E-3</c:v>
                </c:pt>
                <c:pt idx="4230">
                  <c:v>6.9953400000000495E-3</c:v>
                </c:pt>
                <c:pt idx="4231">
                  <c:v>6.9316200000000749E-3</c:v>
                </c:pt>
                <c:pt idx="4232">
                  <c:v>6.8679199999999996E-3</c:v>
                </c:pt>
                <c:pt idx="4233">
                  <c:v>6.8042000000000024E-3</c:v>
                </c:pt>
                <c:pt idx="4234">
                  <c:v>6.7405000000000034E-3</c:v>
                </c:pt>
                <c:pt idx="4235">
                  <c:v>6.6767800000000124E-3</c:v>
                </c:pt>
                <c:pt idx="4236">
                  <c:v>6.6130800000000003E-3</c:v>
                </c:pt>
                <c:pt idx="4237">
                  <c:v>6.5493600000000613E-3</c:v>
                </c:pt>
                <c:pt idx="4238">
                  <c:v>6.4856600000000649E-3</c:v>
                </c:pt>
                <c:pt idx="4239">
                  <c:v>6.4219399999999992E-3</c:v>
                </c:pt>
                <c:pt idx="4240">
                  <c:v>6.3582400000000401E-3</c:v>
                </c:pt>
                <c:pt idx="4241">
                  <c:v>6.2945200000000014E-3</c:v>
                </c:pt>
                <c:pt idx="4242">
                  <c:v>6.2308200000000431E-3</c:v>
                </c:pt>
                <c:pt idx="4243">
                  <c:v>6.1671E-3</c:v>
                </c:pt>
                <c:pt idx="4244">
                  <c:v>6.1033800000000003E-3</c:v>
                </c:pt>
                <c:pt idx="4245">
                  <c:v>6.0396800000000472E-3</c:v>
                </c:pt>
                <c:pt idx="4246">
                  <c:v>5.975960000000044E-3</c:v>
                </c:pt>
                <c:pt idx="4247">
                  <c:v>5.9122600000000476E-3</c:v>
                </c:pt>
                <c:pt idx="4248">
                  <c:v>5.8485400000000114E-3</c:v>
                </c:pt>
                <c:pt idx="4249">
                  <c:v>5.8402400000000443E-3</c:v>
                </c:pt>
                <c:pt idx="4250">
                  <c:v>5.8319400000000389E-3</c:v>
                </c:pt>
                <c:pt idx="4251">
                  <c:v>5.8236199999999998E-3</c:v>
                </c:pt>
                <c:pt idx="4252">
                  <c:v>5.8153199999999997E-3</c:v>
                </c:pt>
                <c:pt idx="4253">
                  <c:v>5.8070200000000004E-3</c:v>
                </c:pt>
                <c:pt idx="4254">
                  <c:v>5.7987000000000134E-3</c:v>
                </c:pt>
                <c:pt idx="4255">
                  <c:v>5.7904000000000124E-3</c:v>
                </c:pt>
                <c:pt idx="4256">
                  <c:v>5.7821000000000114E-3</c:v>
                </c:pt>
                <c:pt idx="4257">
                  <c:v>5.7737800000000391E-3</c:v>
                </c:pt>
                <c:pt idx="4258">
                  <c:v>5.7654800000000008E-3</c:v>
                </c:pt>
                <c:pt idx="4259">
                  <c:v>5.7571800000000006E-3</c:v>
                </c:pt>
                <c:pt idx="4260">
                  <c:v>5.7488600000000422E-3</c:v>
                </c:pt>
                <c:pt idx="4261">
                  <c:v>5.740560000000036E-3</c:v>
                </c:pt>
                <c:pt idx="4262">
                  <c:v>5.7322400000000542E-3</c:v>
                </c:pt>
                <c:pt idx="4263">
                  <c:v>5.7239400000000124E-3</c:v>
                </c:pt>
                <c:pt idx="4264">
                  <c:v>5.715640000000047E-3</c:v>
                </c:pt>
                <c:pt idx="4265">
                  <c:v>5.7073200000000114E-3</c:v>
                </c:pt>
                <c:pt idx="4266">
                  <c:v>5.6990200000000034E-3</c:v>
                </c:pt>
                <c:pt idx="4267">
                  <c:v>5.6907200000000024E-3</c:v>
                </c:pt>
                <c:pt idx="4268">
                  <c:v>5.6824000000000024E-3</c:v>
                </c:pt>
                <c:pt idx="4269">
                  <c:v>5.7295000000000124E-3</c:v>
                </c:pt>
                <c:pt idx="4270">
                  <c:v>5.7766000000000605E-3</c:v>
                </c:pt>
                <c:pt idx="4271">
                  <c:v>5.8237000000000002E-3</c:v>
                </c:pt>
                <c:pt idx="4272">
                  <c:v>5.8708000000000024E-3</c:v>
                </c:pt>
                <c:pt idx="4273">
                  <c:v>5.9178800000000004E-3</c:v>
                </c:pt>
                <c:pt idx="4274">
                  <c:v>5.9649799999999999E-3</c:v>
                </c:pt>
                <c:pt idx="4275">
                  <c:v>6.0120800000000004E-3</c:v>
                </c:pt>
                <c:pt idx="4276">
                  <c:v>6.0591800000000034E-3</c:v>
                </c:pt>
                <c:pt idx="4277">
                  <c:v>6.1062600000000517E-3</c:v>
                </c:pt>
                <c:pt idx="4278">
                  <c:v>6.1533600000000339E-3</c:v>
                </c:pt>
                <c:pt idx="4279">
                  <c:v>6.2004600000000448E-3</c:v>
                </c:pt>
                <c:pt idx="4280">
                  <c:v>6.2475600000000114E-3</c:v>
                </c:pt>
                <c:pt idx="4281">
                  <c:v>6.2946600000000396E-3</c:v>
                </c:pt>
                <c:pt idx="4282">
                  <c:v>6.3417400000000505E-3</c:v>
                </c:pt>
                <c:pt idx="4283">
                  <c:v>6.3888400000000328E-3</c:v>
                </c:pt>
                <c:pt idx="4284">
                  <c:v>6.4359399999999994E-3</c:v>
                </c:pt>
                <c:pt idx="4285">
                  <c:v>6.4830400000000545E-3</c:v>
                </c:pt>
                <c:pt idx="4286">
                  <c:v>6.5301400000000401E-3</c:v>
                </c:pt>
                <c:pt idx="4287">
                  <c:v>6.5772200000000442E-3</c:v>
                </c:pt>
                <c:pt idx="4288">
                  <c:v>6.6243200000000004E-3</c:v>
                </c:pt>
                <c:pt idx="4289">
                  <c:v>6.6714200000000442E-3</c:v>
                </c:pt>
                <c:pt idx="4290">
                  <c:v>6.7185200000000134E-3</c:v>
                </c:pt>
                <c:pt idx="4291">
                  <c:v>6.765620000000039E-3</c:v>
                </c:pt>
                <c:pt idx="4292">
                  <c:v>6.8127000000000014E-3</c:v>
                </c:pt>
                <c:pt idx="4293">
                  <c:v>6.8598000000000114E-3</c:v>
                </c:pt>
                <c:pt idx="4294">
                  <c:v>6.9069000000000413E-3</c:v>
                </c:pt>
                <c:pt idx="4295">
                  <c:v>6.9540000000000114E-3</c:v>
                </c:pt>
                <c:pt idx="4296">
                  <c:v>7.0011000000000352E-3</c:v>
                </c:pt>
                <c:pt idx="4297">
                  <c:v>7.0481800000000011E-3</c:v>
                </c:pt>
                <c:pt idx="4298">
                  <c:v>7.0952800000000024E-3</c:v>
                </c:pt>
                <c:pt idx="4299">
                  <c:v>7.1423800000000003E-3</c:v>
                </c:pt>
                <c:pt idx="4300">
                  <c:v>7.1894800000000024E-3</c:v>
                </c:pt>
                <c:pt idx="4301">
                  <c:v>7.2365800000000124E-3</c:v>
                </c:pt>
                <c:pt idx="4302">
                  <c:v>7.2836600000000685E-3</c:v>
                </c:pt>
                <c:pt idx="4303">
                  <c:v>7.3307600000000542E-3</c:v>
                </c:pt>
                <c:pt idx="4304">
                  <c:v>7.3778600000000407E-3</c:v>
                </c:pt>
                <c:pt idx="4305">
                  <c:v>7.4249600000000004E-3</c:v>
                </c:pt>
                <c:pt idx="4306">
                  <c:v>7.4720600000000633E-3</c:v>
                </c:pt>
                <c:pt idx="4307">
                  <c:v>7.5191400000000396E-3</c:v>
                </c:pt>
                <c:pt idx="4308">
                  <c:v>7.5108400000000134E-3</c:v>
                </c:pt>
                <c:pt idx="4309">
                  <c:v>7.5025400000000124E-3</c:v>
                </c:pt>
                <c:pt idx="4310">
                  <c:v>7.4942200000000471E-3</c:v>
                </c:pt>
                <c:pt idx="4311">
                  <c:v>7.4859200000000426E-3</c:v>
                </c:pt>
                <c:pt idx="4312">
                  <c:v>7.4776200000000632E-3</c:v>
                </c:pt>
                <c:pt idx="4313">
                  <c:v>7.4693000000000476E-3</c:v>
                </c:pt>
                <c:pt idx="4314">
                  <c:v>7.461000000000044E-3</c:v>
                </c:pt>
                <c:pt idx="4315">
                  <c:v>7.4526800000000379E-3</c:v>
                </c:pt>
                <c:pt idx="4316">
                  <c:v>7.4443800000000291E-3</c:v>
                </c:pt>
                <c:pt idx="4317">
                  <c:v>7.4360800000000506E-3</c:v>
                </c:pt>
                <c:pt idx="4318">
                  <c:v>7.4277600000000402E-3</c:v>
                </c:pt>
                <c:pt idx="4319">
                  <c:v>7.41946000000006E-3</c:v>
                </c:pt>
                <c:pt idx="4320">
                  <c:v>7.4111600000000529E-3</c:v>
                </c:pt>
                <c:pt idx="4321">
                  <c:v>7.4028400000000442E-3</c:v>
                </c:pt>
                <c:pt idx="4322">
                  <c:v>7.3945400000000024E-3</c:v>
                </c:pt>
                <c:pt idx="4323">
                  <c:v>7.3862400000000578E-3</c:v>
                </c:pt>
                <c:pt idx="4324">
                  <c:v>7.3779200000000014E-3</c:v>
                </c:pt>
                <c:pt idx="4325">
                  <c:v>7.3696200000000428E-3</c:v>
                </c:pt>
                <c:pt idx="4326">
                  <c:v>7.361320000000041E-3</c:v>
                </c:pt>
                <c:pt idx="4327">
                  <c:v>7.3530000000000114E-3</c:v>
                </c:pt>
                <c:pt idx="4328">
                  <c:v>7.3447000000000104E-3</c:v>
                </c:pt>
                <c:pt idx="4329">
                  <c:v>7.3363800000000408E-3</c:v>
                </c:pt>
                <c:pt idx="4330">
                  <c:v>7.3280800000000024E-3</c:v>
                </c:pt>
                <c:pt idx="4331">
                  <c:v>7.3197800000000014E-3</c:v>
                </c:pt>
                <c:pt idx="4332">
                  <c:v>7.3114600000000422E-3</c:v>
                </c:pt>
                <c:pt idx="4333">
                  <c:v>7.3031600000000134E-3</c:v>
                </c:pt>
                <c:pt idx="4334">
                  <c:v>7.2948600000000124E-3</c:v>
                </c:pt>
                <c:pt idx="4335">
                  <c:v>7.2865400000000488E-3</c:v>
                </c:pt>
                <c:pt idx="4336">
                  <c:v>7.2782400000000694E-3</c:v>
                </c:pt>
                <c:pt idx="4337">
                  <c:v>7.2699400000000372E-3</c:v>
                </c:pt>
                <c:pt idx="4338">
                  <c:v>7.2616200000000545E-3</c:v>
                </c:pt>
                <c:pt idx="4339">
                  <c:v>7.2533200000000457E-3</c:v>
                </c:pt>
                <c:pt idx="4340">
                  <c:v>7.2450200000000412E-3</c:v>
                </c:pt>
                <c:pt idx="4341">
                  <c:v>7.2367000000000559E-3</c:v>
                </c:pt>
                <c:pt idx="4342">
                  <c:v>7.2284000000000124E-3</c:v>
                </c:pt>
                <c:pt idx="4343">
                  <c:v>7.2200800000000002E-3</c:v>
                </c:pt>
                <c:pt idx="4344">
                  <c:v>7.2117800000000391E-3</c:v>
                </c:pt>
                <c:pt idx="4345">
                  <c:v>7.2034800000000034E-3</c:v>
                </c:pt>
                <c:pt idx="4346">
                  <c:v>7.1951599999999999E-3</c:v>
                </c:pt>
                <c:pt idx="4347">
                  <c:v>7.1868600000000423E-3</c:v>
                </c:pt>
                <c:pt idx="4348">
                  <c:v>7.1785600000000335E-3</c:v>
                </c:pt>
                <c:pt idx="4349">
                  <c:v>7.170240000000056E-3</c:v>
                </c:pt>
                <c:pt idx="4350">
                  <c:v>7.1619400000000003E-3</c:v>
                </c:pt>
                <c:pt idx="4351">
                  <c:v>7.1536400000000435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522E-3</c:v>
                </c:pt>
                <c:pt idx="4361">
                  <c:v>7.0705600000000477E-3</c:v>
                </c:pt>
                <c:pt idx="4362">
                  <c:v>7.0622600000000407E-3</c:v>
                </c:pt>
                <c:pt idx="4363">
                  <c:v>7.0539400000000033E-3</c:v>
                </c:pt>
                <c:pt idx="4364">
                  <c:v>7.0456400000000526E-3</c:v>
                </c:pt>
                <c:pt idx="4365">
                  <c:v>7.0373400000000438E-3</c:v>
                </c:pt>
                <c:pt idx="4366">
                  <c:v>7.0290200000000134E-3</c:v>
                </c:pt>
                <c:pt idx="4367">
                  <c:v>7.0207200000000124E-3</c:v>
                </c:pt>
                <c:pt idx="4368">
                  <c:v>7.0124200000000114E-3</c:v>
                </c:pt>
                <c:pt idx="4369">
                  <c:v>7.0041000000000001E-3</c:v>
                </c:pt>
                <c:pt idx="4370">
                  <c:v>6.9958000000000346E-3</c:v>
                </c:pt>
                <c:pt idx="4371">
                  <c:v>6.9874800000000034E-3</c:v>
                </c:pt>
                <c:pt idx="4372">
                  <c:v>6.979180000000044E-3</c:v>
                </c:pt>
                <c:pt idx="4373">
                  <c:v>6.970880000000036E-3</c:v>
                </c:pt>
                <c:pt idx="4374">
                  <c:v>6.9625600000000299E-3</c:v>
                </c:pt>
                <c:pt idx="4375">
                  <c:v>6.9542600000000506E-3</c:v>
                </c:pt>
                <c:pt idx="4376">
                  <c:v>6.9459600000000479E-3</c:v>
                </c:pt>
                <c:pt idx="4377">
                  <c:v>6.9376400000000626E-3</c:v>
                </c:pt>
                <c:pt idx="4378">
                  <c:v>6.9293400000000529E-3</c:v>
                </c:pt>
                <c:pt idx="4379">
                  <c:v>6.9210400000000458E-3</c:v>
                </c:pt>
                <c:pt idx="4380">
                  <c:v>6.9127200000000388E-3</c:v>
                </c:pt>
                <c:pt idx="4381">
                  <c:v>6.9044200000000343E-3</c:v>
                </c:pt>
                <c:pt idx="4382">
                  <c:v>6.8961200000000134E-3</c:v>
                </c:pt>
                <c:pt idx="4383">
                  <c:v>6.8878000000000003E-3</c:v>
                </c:pt>
                <c:pt idx="4384">
                  <c:v>6.8795000000000401E-3</c:v>
                </c:pt>
                <c:pt idx="4385">
                  <c:v>6.8711800000000114E-3</c:v>
                </c:pt>
                <c:pt idx="4386">
                  <c:v>6.8074800000000003E-3</c:v>
                </c:pt>
                <c:pt idx="4387">
                  <c:v>6.7437600000000595E-3</c:v>
                </c:pt>
                <c:pt idx="4388">
                  <c:v>6.6800600000000345E-3</c:v>
                </c:pt>
                <c:pt idx="4389">
                  <c:v>6.6163400000000348E-3</c:v>
                </c:pt>
                <c:pt idx="4390">
                  <c:v>6.5526400000000401E-3</c:v>
                </c:pt>
                <c:pt idx="4391">
                  <c:v>6.4889200000000377E-3</c:v>
                </c:pt>
                <c:pt idx="4392">
                  <c:v>6.4252200000000422E-3</c:v>
                </c:pt>
                <c:pt idx="4393">
                  <c:v>6.3615000000000034E-3</c:v>
                </c:pt>
                <c:pt idx="4394">
                  <c:v>6.2978000000000114E-3</c:v>
                </c:pt>
                <c:pt idx="4395">
                  <c:v>6.2340800000000004E-3</c:v>
                </c:pt>
                <c:pt idx="4396">
                  <c:v>6.1703800000000013E-3</c:v>
                </c:pt>
                <c:pt idx="4397">
                  <c:v>6.1066600000000476E-3</c:v>
                </c:pt>
                <c:pt idx="4398">
                  <c:v>6.0429600000000104E-3</c:v>
                </c:pt>
                <c:pt idx="4399">
                  <c:v>5.9792400000000809E-3</c:v>
                </c:pt>
                <c:pt idx="4400">
                  <c:v>5.9155400000000134E-3</c:v>
                </c:pt>
                <c:pt idx="4401">
                  <c:v>5.8518200000000024E-3</c:v>
                </c:pt>
                <c:pt idx="4402">
                  <c:v>5.7881199999999999E-3</c:v>
                </c:pt>
                <c:pt idx="4403">
                  <c:v>5.7244000000000001E-3</c:v>
                </c:pt>
                <c:pt idx="4404">
                  <c:v>5.6607000000000003E-3</c:v>
                </c:pt>
                <c:pt idx="4405">
                  <c:v>5.5969800000000014E-3</c:v>
                </c:pt>
                <c:pt idx="4406">
                  <c:v>5.5332800000000388E-3</c:v>
                </c:pt>
                <c:pt idx="4407">
                  <c:v>5.4695600000000399E-3</c:v>
                </c:pt>
                <c:pt idx="4408">
                  <c:v>5.4058600000000453E-3</c:v>
                </c:pt>
                <c:pt idx="4409">
                  <c:v>5.3421400000000004E-3</c:v>
                </c:pt>
                <c:pt idx="4410">
                  <c:v>5.2784400000000439E-3</c:v>
                </c:pt>
                <c:pt idx="4411">
                  <c:v>5.2147199999999999E-3</c:v>
                </c:pt>
                <c:pt idx="4412">
                  <c:v>5.1510200000000114E-3</c:v>
                </c:pt>
                <c:pt idx="4413">
                  <c:v>5.0873000000000133E-3</c:v>
                </c:pt>
                <c:pt idx="4414">
                  <c:v>5.0235999999999996E-3</c:v>
                </c:pt>
                <c:pt idx="4415">
                  <c:v>4.9598800000000024E-3</c:v>
                </c:pt>
                <c:pt idx="4416">
                  <c:v>4.89618E-3</c:v>
                </c:pt>
                <c:pt idx="4417">
                  <c:v>4.8324600000000124E-3</c:v>
                </c:pt>
                <c:pt idx="4418">
                  <c:v>4.7687600000000134E-3</c:v>
                </c:pt>
                <c:pt idx="4419">
                  <c:v>4.7050400000000336E-3</c:v>
                </c:pt>
                <c:pt idx="4420">
                  <c:v>4.6413400000000346E-3</c:v>
                </c:pt>
                <c:pt idx="4421">
                  <c:v>4.5776200000000383E-3</c:v>
                </c:pt>
                <c:pt idx="4422">
                  <c:v>4.5139200000000003E-3</c:v>
                </c:pt>
                <c:pt idx="4423">
                  <c:v>4.4502000000000378E-3</c:v>
                </c:pt>
                <c:pt idx="4424">
                  <c:v>4.3865000000000024E-3</c:v>
                </c:pt>
                <c:pt idx="4425">
                  <c:v>4.3781800000000023E-3</c:v>
                </c:pt>
                <c:pt idx="4426">
                  <c:v>4.3698800000000013E-3</c:v>
                </c:pt>
                <c:pt idx="4427">
                  <c:v>4.3615799999999995E-3</c:v>
                </c:pt>
                <c:pt idx="4428">
                  <c:v>4.3532600000000124E-3</c:v>
                </c:pt>
                <c:pt idx="4429">
                  <c:v>4.3449600000000001E-3</c:v>
                </c:pt>
                <c:pt idx="4430">
                  <c:v>4.3366600000000494E-3</c:v>
                </c:pt>
                <c:pt idx="4431">
                  <c:v>4.3283400000000034E-3</c:v>
                </c:pt>
                <c:pt idx="4432">
                  <c:v>4.3200400000000024E-3</c:v>
                </c:pt>
                <c:pt idx="4433">
                  <c:v>4.3117199999999998E-3</c:v>
                </c:pt>
                <c:pt idx="4434">
                  <c:v>4.3034199999999996E-3</c:v>
                </c:pt>
                <c:pt idx="4435">
                  <c:v>4.2951200000000004E-3</c:v>
                </c:pt>
                <c:pt idx="4436">
                  <c:v>4.2868000000000133E-3</c:v>
                </c:pt>
                <c:pt idx="4437">
                  <c:v>4.2785000000000123E-3</c:v>
                </c:pt>
                <c:pt idx="4438">
                  <c:v>4.270200000000046E-3</c:v>
                </c:pt>
                <c:pt idx="4439">
                  <c:v>4.26188E-3</c:v>
                </c:pt>
                <c:pt idx="4440">
                  <c:v>4.2535800000000007E-3</c:v>
                </c:pt>
                <c:pt idx="4441">
                  <c:v>4.2452800000000014E-3</c:v>
                </c:pt>
                <c:pt idx="4442">
                  <c:v>4.2369600000000396E-3</c:v>
                </c:pt>
                <c:pt idx="4443">
                  <c:v>4.2286600000000134E-3</c:v>
                </c:pt>
                <c:pt idx="4444">
                  <c:v>4.2757600000000459E-3</c:v>
                </c:pt>
                <c:pt idx="4445">
                  <c:v>4.3228400000000005E-3</c:v>
                </c:pt>
                <c:pt idx="4446">
                  <c:v>4.3699400000000001E-3</c:v>
                </c:pt>
                <c:pt idx="4447">
                  <c:v>4.4170400000000014E-3</c:v>
                </c:pt>
                <c:pt idx="4448">
                  <c:v>4.4641400000000001E-3</c:v>
                </c:pt>
                <c:pt idx="4449">
                  <c:v>4.5112400000000448E-3</c:v>
                </c:pt>
                <c:pt idx="4450">
                  <c:v>4.5583200000000124E-3</c:v>
                </c:pt>
                <c:pt idx="4451">
                  <c:v>4.6054200000000024E-3</c:v>
                </c:pt>
                <c:pt idx="4452">
                  <c:v>4.6525200000000003E-3</c:v>
                </c:pt>
                <c:pt idx="4453">
                  <c:v>4.6996200000000337E-3</c:v>
                </c:pt>
                <c:pt idx="4454">
                  <c:v>4.7467200000000428E-3</c:v>
                </c:pt>
                <c:pt idx="4455">
                  <c:v>4.7938000000000034E-3</c:v>
                </c:pt>
                <c:pt idx="4456">
                  <c:v>4.8409000000000004E-3</c:v>
                </c:pt>
                <c:pt idx="4457">
                  <c:v>4.8880000000000104E-3</c:v>
                </c:pt>
                <c:pt idx="4458">
                  <c:v>4.9351000000000134E-3</c:v>
                </c:pt>
                <c:pt idx="4459">
                  <c:v>4.982200000000046E-3</c:v>
                </c:pt>
                <c:pt idx="4460">
                  <c:v>5.0292800000000014E-3</c:v>
                </c:pt>
                <c:pt idx="4461">
                  <c:v>5.0763800000000383E-3</c:v>
                </c:pt>
                <c:pt idx="4462">
                  <c:v>5.1234800000000006E-3</c:v>
                </c:pt>
                <c:pt idx="4463">
                  <c:v>5.170580000000001E-3</c:v>
                </c:pt>
                <c:pt idx="4464">
                  <c:v>5.2176800000000014E-3</c:v>
                </c:pt>
                <c:pt idx="4465">
                  <c:v>5.2647600000000124E-3</c:v>
                </c:pt>
                <c:pt idx="4466">
                  <c:v>5.3118600000000337E-3</c:v>
                </c:pt>
                <c:pt idx="4467">
                  <c:v>5.3589600000000003E-3</c:v>
                </c:pt>
                <c:pt idx="4468">
                  <c:v>5.4060600000000571E-3</c:v>
                </c:pt>
                <c:pt idx="4469">
                  <c:v>5.4531600000000393E-3</c:v>
                </c:pt>
                <c:pt idx="4470">
                  <c:v>5.500240000000046E-3</c:v>
                </c:pt>
                <c:pt idx="4471">
                  <c:v>5.5473400000000134E-3</c:v>
                </c:pt>
                <c:pt idx="4472">
                  <c:v>5.5944400000000104E-3</c:v>
                </c:pt>
                <c:pt idx="4473">
                  <c:v>5.6415400000000291E-3</c:v>
                </c:pt>
                <c:pt idx="4474">
                  <c:v>5.6886400000000399E-3</c:v>
                </c:pt>
                <c:pt idx="4475">
                  <c:v>5.7357200000000448E-3</c:v>
                </c:pt>
                <c:pt idx="4476">
                  <c:v>5.7828200000000114E-3</c:v>
                </c:pt>
                <c:pt idx="4477">
                  <c:v>5.8299200000000023E-3</c:v>
                </c:pt>
                <c:pt idx="4478">
                  <c:v>5.8770200000000114E-3</c:v>
                </c:pt>
                <c:pt idx="4479">
                  <c:v>5.9240999999999999E-3</c:v>
                </c:pt>
                <c:pt idx="4480">
                  <c:v>5.9712000000000714E-3</c:v>
                </c:pt>
                <c:pt idx="4481">
                  <c:v>6.0183000000000033E-3</c:v>
                </c:pt>
                <c:pt idx="4482">
                  <c:v>6.0654000000000003E-3</c:v>
                </c:pt>
                <c:pt idx="4483">
                  <c:v>6.0571000000000002E-3</c:v>
                </c:pt>
                <c:pt idx="4484">
                  <c:v>6.0487800000000114E-3</c:v>
                </c:pt>
                <c:pt idx="4485">
                  <c:v>6.0404800000000104E-3</c:v>
                </c:pt>
                <c:pt idx="4486">
                  <c:v>6.0321600000000346E-3</c:v>
                </c:pt>
                <c:pt idx="4487">
                  <c:v>6.0238599999999998E-3</c:v>
                </c:pt>
                <c:pt idx="4488">
                  <c:v>6.0155600000000014E-3</c:v>
                </c:pt>
                <c:pt idx="4489">
                  <c:v>6.0072400000000378E-3</c:v>
                </c:pt>
                <c:pt idx="4490">
                  <c:v>5.9989400000000134E-3</c:v>
                </c:pt>
                <c:pt idx="4491">
                  <c:v>5.9906400000000531E-3</c:v>
                </c:pt>
                <c:pt idx="4492">
                  <c:v>5.982320000000047E-3</c:v>
                </c:pt>
                <c:pt idx="4493">
                  <c:v>5.9740200000000408E-3</c:v>
                </c:pt>
                <c:pt idx="4494">
                  <c:v>5.9657200000000337E-3</c:v>
                </c:pt>
                <c:pt idx="4495">
                  <c:v>5.9574000000000033E-3</c:v>
                </c:pt>
                <c:pt idx="4496">
                  <c:v>5.9491000000000431E-3</c:v>
                </c:pt>
                <c:pt idx="4497">
                  <c:v>5.9408000000000134E-3</c:v>
                </c:pt>
                <c:pt idx="4498">
                  <c:v>5.9324800000000134E-3</c:v>
                </c:pt>
                <c:pt idx="4499">
                  <c:v>5.9241800000000002E-3</c:v>
                </c:pt>
                <c:pt idx="4500">
                  <c:v>5.9158600000000392E-3</c:v>
                </c:pt>
                <c:pt idx="4501">
                  <c:v>5.907560000000033E-3</c:v>
                </c:pt>
                <c:pt idx="4502">
                  <c:v>5.8992600000000528E-3</c:v>
                </c:pt>
                <c:pt idx="4503">
                  <c:v>5.8909399999999999E-3</c:v>
                </c:pt>
                <c:pt idx="4504">
                  <c:v>5.8826400000000388E-3</c:v>
                </c:pt>
                <c:pt idx="4505">
                  <c:v>5.8743400000000308E-3</c:v>
                </c:pt>
                <c:pt idx="4506">
                  <c:v>5.8660200000000004E-3</c:v>
                </c:pt>
                <c:pt idx="4507">
                  <c:v>5.8577200000000003E-3</c:v>
                </c:pt>
                <c:pt idx="4508">
                  <c:v>5.8494200000000383E-3</c:v>
                </c:pt>
                <c:pt idx="4509">
                  <c:v>5.8411000000000114E-3</c:v>
                </c:pt>
                <c:pt idx="4510">
                  <c:v>5.8328000000000034E-3</c:v>
                </c:pt>
                <c:pt idx="4511">
                  <c:v>5.8244999999999998E-3</c:v>
                </c:pt>
                <c:pt idx="4512">
                  <c:v>5.8161800000000024E-3</c:v>
                </c:pt>
                <c:pt idx="4513">
                  <c:v>5.8078800000000005E-3</c:v>
                </c:pt>
                <c:pt idx="4514">
                  <c:v>5.7995600000000421E-3</c:v>
                </c:pt>
                <c:pt idx="4515">
                  <c:v>5.7912600000000602E-3</c:v>
                </c:pt>
                <c:pt idx="4516">
                  <c:v>5.7829600000000123E-3</c:v>
                </c:pt>
                <c:pt idx="4517">
                  <c:v>5.7746400000000505E-3</c:v>
                </c:pt>
                <c:pt idx="4518">
                  <c:v>5.7663400000000442E-3</c:v>
                </c:pt>
                <c:pt idx="4519">
                  <c:v>5.7580400000000337E-3</c:v>
                </c:pt>
                <c:pt idx="4520">
                  <c:v>5.7497200000000484E-3</c:v>
                </c:pt>
                <c:pt idx="4521">
                  <c:v>5.7414200000000448E-3</c:v>
                </c:pt>
                <c:pt idx="4522">
                  <c:v>5.7331200000000134E-3</c:v>
                </c:pt>
                <c:pt idx="4523">
                  <c:v>5.7248000000000004E-3</c:v>
                </c:pt>
                <c:pt idx="4524">
                  <c:v>5.7165000000000124E-3</c:v>
                </c:pt>
                <c:pt idx="4525">
                  <c:v>5.708200000000046E-3</c:v>
                </c:pt>
                <c:pt idx="4526">
                  <c:v>5.6998800000000009E-3</c:v>
                </c:pt>
                <c:pt idx="4527">
                  <c:v>5.6915799999999999E-3</c:v>
                </c:pt>
                <c:pt idx="4528">
                  <c:v>5.6832600000000432E-3</c:v>
                </c:pt>
                <c:pt idx="4529">
                  <c:v>5.6749600000000023E-3</c:v>
                </c:pt>
                <c:pt idx="4530">
                  <c:v>5.6666600000000317E-3</c:v>
                </c:pt>
                <c:pt idx="4531">
                  <c:v>5.6583400000000134E-3</c:v>
                </c:pt>
                <c:pt idx="4532">
                  <c:v>5.6500400000000003E-3</c:v>
                </c:pt>
                <c:pt idx="4533">
                  <c:v>5.64174000000004E-3</c:v>
                </c:pt>
                <c:pt idx="4534">
                  <c:v>5.6334200000000114E-3</c:v>
                </c:pt>
                <c:pt idx="4535">
                  <c:v>5.6251199999999965E-3</c:v>
                </c:pt>
                <c:pt idx="4536">
                  <c:v>5.6168199999999998E-3</c:v>
                </c:pt>
                <c:pt idx="4537">
                  <c:v>5.6085000000000024E-3</c:v>
                </c:pt>
                <c:pt idx="4538">
                  <c:v>5.60020000000003E-3</c:v>
                </c:pt>
                <c:pt idx="4539">
                  <c:v>5.5919000000000134E-3</c:v>
                </c:pt>
                <c:pt idx="4540">
                  <c:v>5.5835800000000003E-3</c:v>
                </c:pt>
                <c:pt idx="4541">
                  <c:v>5.5752800000000114E-3</c:v>
                </c:pt>
                <c:pt idx="4542">
                  <c:v>5.5669600000000114E-3</c:v>
                </c:pt>
                <c:pt idx="4543">
                  <c:v>5.5586600000000442E-3</c:v>
                </c:pt>
                <c:pt idx="4544">
                  <c:v>5.5503600000000371E-3</c:v>
                </c:pt>
                <c:pt idx="4545">
                  <c:v>5.5420400000000024E-3</c:v>
                </c:pt>
                <c:pt idx="4546">
                  <c:v>5.53374000000005E-3</c:v>
                </c:pt>
                <c:pt idx="4547">
                  <c:v>5.5254399999999995E-3</c:v>
                </c:pt>
                <c:pt idx="4548">
                  <c:v>5.5171200000000004E-3</c:v>
                </c:pt>
                <c:pt idx="4549">
                  <c:v>5.5088200000000124E-3</c:v>
                </c:pt>
                <c:pt idx="4550">
                  <c:v>5.5005200000000113E-3</c:v>
                </c:pt>
                <c:pt idx="4551">
                  <c:v>5.4922000000000408E-3</c:v>
                </c:pt>
                <c:pt idx="4552">
                  <c:v>5.4839000000000328E-3</c:v>
                </c:pt>
                <c:pt idx="4553">
                  <c:v>5.4756000000000561E-3</c:v>
                </c:pt>
                <c:pt idx="4554">
                  <c:v>5.4672800000000014E-3</c:v>
                </c:pt>
                <c:pt idx="4555">
                  <c:v>5.4589800000000004E-3</c:v>
                </c:pt>
                <c:pt idx="4556">
                  <c:v>5.4506600000000542E-3</c:v>
                </c:pt>
                <c:pt idx="4557">
                  <c:v>5.3869600000000309E-3</c:v>
                </c:pt>
                <c:pt idx="4558">
                  <c:v>5.3232399999999999E-3</c:v>
                </c:pt>
                <c:pt idx="4559">
                  <c:v>5.2595400000000347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458E-3</c:v>
                </c:pt>
                <c:pt idx="4568">
                  <c:v>4.6861400000000114E-3</c:v>
                </c:pt>
                <c:pt idx="4569">
                  <c:v>4.6224400000000002E-3</c:v>
                </c:pt>
                <c:pt idx="4570">
                  <c:v>4.5587200000000013E-3</c:v>
                </c:pt>
                <c:pt idx="4571">
                  <c:v>4.4950200000000023E-3</c:v>
                </c:pt>
                <c:pt idx="4572">
                  <c:v>4.4313000000000512E-3</c:v>
                </c:pt>
                <c:pt idx="4573">
                  <c:v>4.3676000000000001E-3</c:v>
                </c:pt>
                <c:pt idx="4574">
                  <c:v>4.3038800000000004E-3</c:v>
                </c:pt>
                <c:pt idx="4575">
                  <c:v>4.2401800000000014E-3</c:v>
                </c:pt>
                <c:pt idx="4576">
                  <c:v>4.1764600000000346E-3</c:v>
                </c:pt>
                <c:pt idx="4577">
                  <c:v>4.11276E-3</c:v>
                </c:pt>
                <c:pt idx="4578">
                  <c:v>4.0490400000000376E-3</c:v>
                </c:pt>
                <c:pt idx="4579">
                  <c:v>4.2630200000000123E-3</c:v>
                </c:pt>
                <c:pt idx="4580">
                  <c:v>4.4760200000000458E-3</c:v>
                </c:pt>
                <c:pt idx="4581">
                  <c:v>4.6880600000000034E-3</c:v>
                </c:pt>
                <c:pt idx="4582">
                  <c:v>4.8991199999999999E-3</c:v>
                </c:pt>
                <c:pt idx="4583">
                  <c:v>5.1092200000000402E-3</c:v>
                </c:pt>
                <c:pt idx="4584">
                  <c:v>5.3183400000000134E-3</c:v>
                </c:pt>
                <c:pt idx="4585">
                  <c:v>5.5265000000000002E-3</c:v>
                </c:pt>
                <c:pt idx="4586">
                  <c:v>5.7336800000000422E-3</c:v>
                </c:pt>
                <c:pt idx="4587">
                  <c:v>5.9398800000000423E-3</c:v>
                </c:pt>
                <c:pt idx="4588">
                  <c:v>6.1451200000000004E-3</c:v>
                </c:pt>
                <c:pt idx="4589">
                  <c:v>6.3494000000000337E-3</c:v>
                </c:pt>
                <c:pt idx="4590">
                  <c:v>6.5527000000000024E-3</c:v>
                </c:pt>
                <c:pt idx="4591">
                  <c:v>6.7550200000000326E-3</c:v>
                </c:pt>
                <c:pt idx="4592">
                  <c:v>6.9563800000000406E-3</c:v>
                </c:pt>
                <c:pt idx="4593">
                  <c:v>7.1567800000000023E-3</c:v>
                </c:pt>
                <c:pt idx="4594">
                  <c:v>7.3562000000000453E-3</c:v>
                </c:pt>
                <c:pt idx="4595">
                  <c:v>7.5546400000000343E-3</c:v>
                </c:pt>
                <c:pt idx="4596">
                  <c:v>7.8075200000000114E-3</c:v>
                </c:pt>
                <c:pt idx="4597">
                  <c:v>8.0594400000000982E-3</c:v>
                </c:pt>
                <c:pt idx="4598">
                  <c:v>8.3103800000000026E-3</c:v>
                </c:pt>
                <c:pt idx="4599">
                  <c:v>8.5603600000000047E-3</c:v>
                </c:pt>
                <c:pt idx="4600">
                  <c:v>8.8093600000000247E-3</c:v>
                </c:pt>
                <c:pt idx="4601">
                  <c:v>9.0573800000000228E-3</c:v>
                </c:pt>
                <c:pt idx="4602">
                  <c:v>9.3044400000000787E-3</c:v>
                </c:pt>
                <c:pt idx="4603">
                  <c:v>9.5505200000000068E-3</c:v>
                </c:pt>
                <c:pt idx="4604">
                  <c:v>9.7956400000000568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41E-2</c:v>
                </c:pt>
                <c:pt idx="4619">
                  <c:v>1.3189400000000007E-2</c:v>
                </c:pt>
                <c:pt idx="4620">
                  <c:v>1.3198659999999999E-2</c:v>
                </c:pt>
                <c:pt idx="4621">
                  <c:v>1.3207900000000003E-2</c:v>
                </c:pt>
                <c:pt idx="4622">
                  <c:v>1.3217160000000002E-2</c:v>
                </c:pt>
                <c:pt idx="4623">
                  <c:v>1.3226420000000075E-2</c:v>
                </c:pt>
                <c:pt idx="4624">
                  <c:v>1.323566E-2</c:v>
                </c:pt>
                <c:pt idx="4625">
                  <c:v>1.3244920000000021E-2</c:v>
                </c:pt>
                <c:pt idx="4626">
                  <c:v>1.3254160000000001E-2</c:v>
                </c:pt>
                <c:pt idx="4627">
                  <c:v>1.3263420000000093E-2</c:v>
                </c:pt>
                <c:pt idx="4628">
                  <c:v>1.327268E-2</c:v>
                </c:pt>
                <c:pt idx="4629">
                  <c:v>1.3281920000000023E-2</c:v>
                </c:pt>
                <c:pt idx="4630">
                  <c:v>1.3291180000000001E-2</c:v>
                </c:pt>
                <c:pt idx="4631">
                  <c:v>1.3300420000000103E-2</c:v>
                </c:pt>
                <c:pt idx="4632">
                  <c:v>1.3309680000000001E-2</c:v>
                </c:pt>
                <c:pt idx="4633">
                  <c:v>1.3318939999999998E-2</c:v>
                </c:pt>
                <c:pt idx="4634">
                  <c:v>1.3328180000000071E-2</c:v>
                </c:pt>
                <c:pt idx="4635">
                  <c:v>1.3337439999999999E-2</c:v>
                </c:pt>
                <c:pt idx="4636">
                  <c:v>1.3346680000000001E-2</c:v>
                </c:pt>
                <c:pt idx="4637">
                  <c:v>1.3355939999999998E-2</c:v>
                </c:pt>
                <c:pt idx="4638">
                  <c:v>1.3365180000000077E-2</c:v>
                </c:pt>
                <c:pt idx="4639">
                  <c:v>1.337444E-2</c:v>
                </c:pt>
                <c:pt idx="4640">
                  <c:v>1.3383700000000043E-2</c:v>
                </c:pt>
                <c:pt idx="4641">
                  <c:v>1.3392939999999999E-2</c:v>
                </c:pt>
                <c:pt idx="4642">
                  <c:v>1.3402200000000001E-2</c:v>
                </c:pt>
                <c:pt idx="4643">
                  <c:v>1.341144E-2</c:v>
                </c:pt>
                <c:pt idx="4644">
                  <c:v>1.3420700000000079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81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83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83E-2</c:v>
                </c:pt>
                <c:pt idx="4685">
                  <c:v>1.1916320000000001E-2</c:v>
                </c:pt>
                <c:pt idx="4686">
                  <c:v>1.1870160000000071E-2</c:v>
                </c:pt>
                <c:pt idx="4687">
                  <c:v>1.1824020000000105E-2</c:v>
                </c:pt>
                <c:pt idx="4688">
                  <c:v>1.1777860000000001E-2</c:v>
                </c:pt>
                <c:pt idx="4689">
                  <c:v>1.1731720000000077E-2</c:v>
                </c:pt>
                <c:pt idx="4690">
                  <c:v>1.1685560000000088E-2</c:v>
                </c:pt>
                <c:pt idx="4691">
                  <c:v>1.1639400000000001E-2</c:v>
                </c:pt>
                <c:pt idx="4692">
                  <c:v>1.1593259999999999E-2</c:v>
                </c:pt>
                <c:pt idx="4693">
                  <c:v>1.1547100000000081E-2</c:v>
                </c:pt>
                <c:pt idx="4694">
                  <c:v>1.1500960000000001E-2</c:v>
                </c:pt>
                <c:pt idx="4695">
                  <c:v>1.1454800000000001E-2</c:v>
                </c:pt>
                <c:pt idx="4696">
                  <c:v>1.1408660000000001E-2</c:v>
                </c:pt>
                <c:pt idx="4697">
                  <c:v>1.136250000000011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1045E-3</c:v>
                </c:pt>
                <c:pt idx="4729">
                  <c:v>9.7748600000000015E-3</c:v>
                </c:pt>
                <c:pt idx="4730">
                  <c:v>9.6733000000000027E-3</c:v>
                </c:pt>
                <c:pt idx="4731">
                  <c:v>9.5717400000000247E-3</c:v>
                </c:pt>
                <c:pt idx="4732">
                  <c:v>9.4701800000000728E-3</c:v>
                </c:pt>
                <c:pt idx="4733">
                  <c:v>9.3686400000000739E-3</c:v>
                </c:pt>
                <c:pt idx="4734">
                  <c:v>9.2670800000000247E-3</c:v>
                </c:pt>
                <c:pt idx="4735">
                  <c:v>9.165520000000071E-3</c:v>
                </c:pt>
                <c:pt idx="4736">
                  <c:v>9.0639800000000548E-3</c:v>
                </c:pt>
                <c:pt idx="4737">
                  <c:v>8.9624200000000855E-3</c:v>
                </c:pt>
                <c:pt idx="4738">
                  <c:v>8.8608600000000676E-3</c:v>
                </c:pt>
                <c:pt idx="4739">
                  <c:v>8.7593000000000028E-3</c:v>
                </c:pt>
                <c:pt idx="4740">
                  <c:v>8.6577600000000005E-3</c:v>
                </c:pt>
                <c:pt idx="4741">
                  <c:v>8.5562000000000207E-3</c:v>
                </c:pt>
                <c:pt idx="4742">
                  <c:v>8.4546400000000774E-3</c:v>
                </c:pt>
                <c:pt idx="4743">
                  <c:v>8.353100000000075E-3</c:v>
                </c:pt>
                <c:pt idx="4744">
                  <c:v>8.2515400000000207E-3</c:v>
                </c:pt>
                <c:pt idx="4745">
                  <c:v>8.1499800000000028E-3</c:v>
                </c:pt>
                <c:pt idx="4746">
                  <c:v>8.0484200000000023E-3</c:v>
                </c:pt>
                <c:pt idx="4747">
                  <c:v>7.9468800000000034E-3</c:v>
                </c:pt>
                <c:pt idx="4748">
                  <c:v>7.8453199999999994E-3</c:v>
                </c:pt>
                <c:pt idx="4749">
                  <c:v>7.7437600000000613E-3</c:v>
                </c:pt>
                <c:pt idx="4750">
                  <c:v>7.6422000000000339E-3</c:v>
                </c:pt>
                <c:pt idx="4751">
                  <c:v>7.5406600000000575E-3</c:v>
                </c:pt>
                <c:pt idx="4752">
                  <c:v>7.4391000000000596E-3</c:v>
                </c:pt>
                <c:pt idx="4753">
                  <c:v>7.3375400000000104E-3</c:v>
                </c:pt>
                <c:pt idx="4754">
                  <c:v>7.2360000000000532E-3</c:v>
                </c:pt>
                <c:pt idx="4755">
                  <c:v>7.1344399999999997E-3</c:v>
                </c:pt>
                <c:pt idx="4756">
                  <c:v>7.0328800000000104E-3</c:v>
                </c:pt>
                <c:pt idx="4757">
                  <c:v>6.9313200000000715E-3</c:v>
                </c:pt>
                <c:pt idx="4758">
                  <c:v>6.8297800000000014E-3</c:v>
                </c:pt>
                <c:pt idx="4759">
                  <c:v>6.7282200000000434E-3</c:v>
                </c:pt>
                <c:pt idx="4760">
                  <c:v>6.6266600000000134E-3</c:v>
                </c:pt>
                <c:pt idx="4761">
                  <c:v>6.5251199999999997E-3</c:v>
                </c:pt>
                <c:pt idx="4762">
                  <c:v>6.4235600000000365E-3</c:v>
                </c:pt>
                <c:pt idx="4763">
                  <c:v>6.3220000000000004E-3</c:v>
                </c:pt>
                <c:pt idx="4764">
                  <c:v>6.2204400000000024E-3</c:v>
                </c:pt>
                <c:pt idx="4765">
                  <c:v>6.1189E-3</c:v>
                </c:pt>
                <c:pt idx="4766">
                  <c:v>6.0173400000000134E-3</c:v>
                </c:pt>
                <c:pt idx="4767">
                  <c:v>5.9711800000000134E-3</c:v>
                </c:pt>
                <c:pt idx="4768">
                  <c:v>5.9250400000000134E-3</c:v>
                </c:pt>
                <c:pt idx="4769">
                  <c:v>5.8788800000000004E-3</c:v>
                </c:pt>
                <c:pt idx="4770">
                  <c:v>5.8327400000000133E-3</c:v>
                </c:pt>
                <c:pt idx="4771">
                  <c:v>5.7865800000000004E-3</c:v>
                </c:pt>
                <c:pt idx="4772">
                  <c:v>5.7404400000000402E-3</c:v>
                </c:pt>
                <c:pt idx="4773">
                  <c:v>5.6942800000000003E-3</c:v>
                </c:pt>
                <c:pt idx="4774">
                  <c:v>5.6481200000000004E-3</c:v>
                </c:pt>
                <c:pt idx="4775">
                  <c:v>5.6019800000000003E-3</c:v>
                </c:pt>
                <c:pt idx="4776">
                  <c:v>5.5558200000000004E-3</c:v>
                </c:pt>
                <c:pt idx="4777">
                  <c:v>5.5096800000000124E-3</c:v>
                </c:pt>
                <c:pt idx="4778">
                  <c:v>5.4635200000000134E-3</c:v>
                </c:pt>
                <c:pt idx="4779">
                  <c:v>5.4173800000000003E-3</c:v>
                </c:pt>
                <c:pt idx="4780">
                  <c:v>5.3712200000000541E-3</c:v>
                </c:pt>
                <c:pt idx="4781">
                  <c:v>5.3250799999999985E-3</c:v>
                </c:pt>
                <c:pt idx="4782">
                  <c:v>5.2789200000000133E-3</c:v>
                </c:pt>
                <c:pt idx="4783">
                  <c:v>5.2327600000000489E-3</c:v>
                </c:pt>
                <c:pt idx="4784">
                  <c:v>5.1866200000000124E-3</c:v>
                </c:pt>
                <c:pt idx="4785">
                  <c:v>5.1404600000000134E-3</c:v>
                </c:pt>
                <c:pt idx="4786">
                  <c:v>5.0943200000000003E-3</c:v>
                </c:pt>
                <c:pt idx="4787">
                  <c:v>5.0481600000000133E-3</c:v>
                </c:pt>
                <c:pt idx="4788">
                  <c:v>5.0574200000000034E-3</c:v>
                </c:pt>
                <c:pt idx="4789">
                  <c:v>5.0666600000000422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533E-3</c:v>
                </c:pt>
                <c:pt idx="4808">
                  <c:v>5.2424400000000114E-3</c:v>
                </c:pt>
                <c:pt idx="4809">
                  <c:v>5.2517000000000388E-3</c:v>
                </c:pt>
                <c:pt idx="4810">
                  <c:v>5.2609600000000124E-3</c:v>
                </c:pt>
                <c:pt idx="4811">
                  <c:v>5.2702000000000495E-3</c:v>
                </c:pt>
                <c:pt idx="4812">
                  <c:v>5.2794600000000604E-3</c:v>
                </c:pt>
                <c:pt idx="4813">
                  <c:v>5.2887000000000134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443E-3</c:v>
                </c:pt>
                <c:pt idx="4823">
                  <c:v>6.7814000000000459E-3</c:v>
                </c:pt>
                <c:pt idx="4824">
                  <c:v>7.0734200000000507E-3</c:v>
                </c:pt>
                <c:pt idx="4825">
                  <c:v>7.3663400000000372E-3</c:v>
                </c:pt>
                <c:pt idx="4826">
                  <c:v>7.6601600000000113E-3</c:v>
                </c:pt>
                <c:pt idx="4827">
                  <c:v>7.8995000000000003E-3</c:v>
                </c:pt>
                <c:pt idx="4828">
                  <c:v>8.1397600000000028E-3</c:v>
                </c:pt>
                <c:pt idx="4829">
                  <c:v>8.3809200000000226E-3</c:v>
                </c:pt>
                <c:pt idx="4830">
                  <c:v>8.6229800000000266E-3</c:v>
                </c:pt>
                <c:pt idx="4831">
                  <c:v>8.8659600000000737E-3</c:v>
                </c:pt>
                <c:pt idx="4832">
                  <c:v>9.1098600000000026E-3</c:v>
                </c:pt>
                <c:pt idx="4833">
                  <c:v>9.3546400000000841E-3</c:v>
                </c:pt>
                <c:pt idx="4834">
                  <c:v>9.6003600000000005E-3</c:v>
                </c:pt>
                <c:pt idx="4835">
                  <c:v>9.8469800000000208E-3</c:v>
                </c:pt>
                <c:pt idx="4836">
                  <c:v>1.0094499999999999E-2</c:v>
                </c:pt>
                <c:pt idx="4837">
                  <c:v>1.034294E-2</c:v>
                </c:pt>
                <c:pt idx="4838">
                  <c:v>1.0592279999999999E-2</c:v>
                </c:pt>
                <c:pt idx="4839">
                  <c:v>1.0842520000000107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85E-2</c:v>
                </c:pt>
                <c:pt idx="4852">
                  <c:v>1.4178599999999998E-2</c:v>
                </c:pt>
                <c:pt idx="4853">
                  <c:v>1.4441580000000061E-2</c:v>
                </c:pt>
                <c:pt idx="4854">
                  <c:v>1.4705480000000003E-2</c:v>
                </c:pt>
                <c:pt idx="4855">
                  <c:v>1.4970279999999999E-2</c:v>
                </c:pt>
                <c:pt idx="4856">
                  <c:v>1.5236E-2</c:v>
                </c:pt>
                <c:pt idx="4857">
                  <c:v>1.5502620000000003E-2</c:v>
                </c:pt>
                <c:pt idx="4858">
                  <c:v>1.5491939999999999E-2</c:v>
                </c:pt>
                <c:pt idx="4859">
                  <c:v>1.5481260000000005E-2</c:v>
                </c:pt>
                <c:pt idx="4860">
                  <c:v>1.5470580000000077E-2</c:v>
                </c:pt>
                <c:pt idx="4861">
                  <c:v>1.5459899999999999E-2</c:v>
                </c:pt>
                <c:pt idx="4862">
                  <c:v>1.5449220000000001E-2</c:v>
                </c:pt>
                <c:pt idx="4863">
                  <c:v>1.5438540000000001E-2</c:v>
                </c:pt>
                <c:pt idx="4864">
                  <c:v>1.5427860000000003E-2</c:v>
                </c:pt>
                <c:pt idx="4865">
                  <c:v>1.5417160000000003E-2</c:v>
                </c:pt>
                <c:pt idx="4866">
                  <c:v>1.5406480000000068E-2</c:v>
                </c:pt>
                <c:pt idx="4867">
                  <c:v>1.5395800000000001E-2</c:v>
                </c:pt>
                <c:pt idx="4868">
                  <c:v>1.5385120000000087E-2</c:v>
                </c:pt>
                <c:pt idx="4869">
                  <c:v>1.537444E-2</c:v>
                </c:pt>
                <c:pt idx="4870">
                  <c:v>1.5363760000000001E-2</c:v>
                </c:pt>
                <c:pt idx="4871">
                  <c:v>1.535308E-2</c:v>
                </c:pt>
                <c:pt idx="4872">
                  <c:v>1.5342400000000074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71E-2</c:v>
                </c:pt>
                <c:pt idx="4888">
                  <c:v>1.5171500000000001E-2</c:v>
                </c:pt>
                <c:pt idx="4889">
                  <c:v>1.5160820000000109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84E-2</c:v>
                </c:pt>
                <c:pt idx="4921">
                  <c:v>1.3544740000000001E-2</c:v>
                </c:pt>
                <c:pt idx="4922">
                  <c:v>1.3478639999999998E-2</c:v>
                </c:pt>
                <c:pt idx="4923">
                  <c:v>1.3412560000000007E-2</c:v>
                </c:pt>
                <c:pt idx="4924">
                  <c:v>1.3346480000000023E-2</c:v>
                </c:pt>
                <c:pt idx="4925">
                  <c:v>1.3280400000000084E-2</c:v>
                </c:pt>
                <c:pt idx="4926">
                  <c:v>1.32143E-2</c:v>
                </c:pt>
                <c:pt idx="4927">
                  <c:v>1.314822E-2</c:v>
                </c:pt>
                <c:pt idx="4928">
                  <c:v>1.3082140000000009E-2</c:v>
                </c:pt>
                <c:pt idx="4929">
                  <c:v>1.3016059999999999E-2</c:v>
                </c:pt>
                <c:pt idx="4930">
                  <c:v>1.294998E-2</c:v>
                </c:pt>
                <c:pt idx="4931">
                  <c:v>1.2883880000000082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71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101E-2</c:v>
                </c:pt>
                <c:pt idx="4978">
                  <c:v>1.32683E-2</c:v>
                </c:pt>
                <c:pt idx="4979">
                  <c:v>1.3313020000000005E-2</c:v>
                </c:pt>
                <c:pt idx="4980">
                  <c:v>1.3357740000000002E-2</c:v>
                </c:pt>
                <c:pt idx="4981">
                  <c:v>1.3402460000000001E-2</c:v>
                </c:pt>
                <c:pt idx="4982">
                  <c:v>1.3447180000000083E-2</c:v>
                </c:pt>
                <c:pt idx="4983">
                  <c:v>1.3491900000000001E-2</c:v>
                </c:pt>
                <c:pt idx="4984">
                  <c:v>1.3536639999999999E-2</c:v>
                </c:pt>
                <c:pt idx="4985">
                  <c:v>1.3581360000000021E-2</c:v>
                </c:pt>
                <c:pt idx="4986">
                  <c:v>1.3626080000000021E-2</c:v>
                </c:pt>
                <c:pt idx="4987">
                  <c:v>1.3670800000000082E-2</c:v>
                </c:pt>
                <c:pt idx="4988">
                  <c:v>1.3715520000000085E-2</c:v>
                </c:pt>
                <c:pt idx="4989">
                  <c:v>1.376024E-2</c:v>
                </c:pt>
                <c:pt idx="4990">
                  <c:v>1.3804960000000003E-2</c:v>
                </c:pt>
                <c:pt idx="4991">
                  <c:v>1.3849680000000001E-2</c:v>
                </c:pt>
                <c:pt idx="4992">
                  <c:v>1.3894399999999999E-2</c:v>
                </c:pt>
                <c:pt idx="4993">
                  <c:v>1.3939120000000063E-2</c:v>
                </c:pt>
                <c:pt idx="4994">
                  <c:v>1.3983840000000074E-2</c:v>
                </c:pt>
                <c:pt idx="4995">
                  <c:v>1.4028560000000001E-2</c:v>
                </c:pt>
                <c:pt idx="4996">
                  <c:v>1.401788E-2</c:v>
                </c:pt>
                <c:pt idx="4997">
                  <c:v>1.4007199999999999E-2</c:v>
                </c:pt>
                <c:pt idx="4998">
                  <c:v>1.3996520000000087E-2</c:v>
                </c:pt>
                <c:pt idx="4999">
                  <c:v>1.3985840000000071E-2</c:v>
                </c:pt>
                <c:pt idx="5000">
                  <c:v>1.3975160000000007E-2</c:v>
                </c:pt>
                <c:pt idx="5001">
                  <c:v>1.3964480000000088E-2</c:v>
                </c:pt>
                <c:pt idx="5002">
                  <c:v>1.3953800000000021E-2</c:v>
                </c:pt>
                <c:pt idx="5003">
                  <c:v>1.3943120000000114E-2</c:v>
                </c:pt>
                <c:pt idx="5004">
                  <c:v>1.3932440000000001E-2</c:v>
                </c:pt>
                <c:pt idx="5005">
                  <c:v>1.3921760000000076E-2</c:v>
                </c:pt>
                <c:pt idx="5006">
                  <c:v>1.3911080000000001E-2</c:v>
                </c:pt>
                <c:pt idx="5007">
                  <c:v>1.3900380000000087E-2</c:v>
                </c:pt>
                <c:pt idx="5008">
                  <c:v>1.3889700000000001E-2</c:v>
                </c:pt>
                <c:pt idx="5009">
                  <c:v>1.3879020000000001E-2</c:v>
                </c:pt>
                <c:pt idx="5010">
                  <c:v>1.3868340000000003E-2</c:v>
                </c:pt>
                <c:pt idx="5011">
                  <c:v>1.3857660000000003E-2</c:v>
                </c:pt>
                <c:pt idx="5012">
                  <c:v>1.3846980000000005E-2</c:v>
                </c:pt>
                <c:pt idx="5013">
                  <c:v>1.3836300000000001E-2</c:v>
                </c:pt>
                <c:pt idx="5014">
                  <c:v>1.3825620000000082E-2</c:v>
                </c:pt>
                <c:pt idx="5015">
                  <c:v>1.381494E-2</c:v>
                </c:pt>
                <c:pt idx="5016">
                  <c:v>1.380426E-2</c:v>
                </c:pt>
                <c:pt idx="5017">
                  <c:v>1.3793580000000073E-2</c:v>
                </c:pt>
                <c:pt idx="5018">
                  <c:v>1.3782900000000023E-2</c:v>
                </c:pt>
                <c:pt idx="5019">
                  <c:v>1.3772200000000002E-2</c:v>
                </c:pt>
                <c:pt idx="5020">
                  <c:v>1.3761520000000126E-2</c:v>
                </c:pt>
                <c:pt idx="5021">
                  <c:v>1.3750840000000005E-2</c:v>
                </c:pt>
                <c:pt idx="5022">
                  <c:v>1.3740160000000085E-2</c:v>
                </c:pt>
                <c:pt idx="5023">
                  <c:v>1.3729480000000021E-2</c:v>
                </c:pt>
                <c:pt idx="5024">
                  <c:v>1.3718800000000001E-2</c:v>
                </c:pt>
                <c:pt idx="5025">
                  <c:v>1.3708120000000094E-2</c:v>
                </c:pt>
                <c:pt idx="5026">
                  <c:v>1.3697440000000002E-2</c:v>
                </c:pt>
                <c:pt idx="5027">
                  <c:v>1.3686760000000001E-2</c:v>
                </c:pt>
                <c:pt idx="5028">
                  <c:v>1.367608E-2</c:v>
                </c:pt>
                <c:pt idx="5029">
                  <c:v>1.3665400000000081E-2</c:v>
                </c:pt>
                <c:pt idx="5030">
                  <c:v>1.3654720000000021E-2</c:v>
                </c:pt>
                <c:pt idx="5031">
                  <c:v>1.3644040000000001E-2</c:v>
                </c:pt>
                <c:pt idx="5032">
                  <c:v>1.3633340000000002E-2</c:v>
                </c:pt>
                <c:pt idx="5033">
                  <c:v>1.3622660000000003E-2</c:v>
                </c:pt>
                <c:pt idx="5034">
                  <c:v>1.3611980000000001E-2</c:v>
                </c:pt>
                <c:pt idx="5035">
                  <c:v>1.3601300000000078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85E-2</c:v>
                </c:pt>
                <c:pt idx="5045">
                  <c:v>1.3494480000000001E-2</c:v>
                </c:pt>
                <c:pt idx="5046">
                  <c:v>1.3483800000000094E-2</c:v>
                </c:pt>
                <c:pt idx="5047">
                  <c:v>1.3473120000000073E-2</c:v>
                </c:pt>
                <c:pt idx="5048">
                  <c:v>1.3462440000000001E-2</c:v>
                </c:pt>
                <c:pt idx="5049">
                  <c:v>1.345176E-2</c:v>
                </c:pt>
                <c:pt idx="5050">
                  <c:v>1.3441080000000081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97E-2</c:v>
                </c:pt>
                <c:pt idx="5062">
                  <c:v>1.3312900000000001E-2</c:v>
                </c:pt>
                <c:pt idx="5063">
                  <c:v>1.3302220000000003E-2</c:v>
                </c:pt>
                <c:pt idx="5064">
                  <c:v>1.3291540000000001E-2</c:v>
                </c:pt>
                <c:pt idx="5065">
                  <c:v>1.3280860000000082E-2</c:v>
                </c:pt>
                <c:pt idx="5066">
                  <c:v>1.3270180000000001E-2</c:v>
                </c:pt>
                <c:pt idx="5067">
                  <c:v>1.3204100000000041E-2</c:v>
                </c:pt>
                <c:pt idx="5068">
                  <c:v>1.3138E-2</c:v>
                </c:pt>
                <c:pt idx="5069">
                  <c:v>1.3071920000000001E-2</c:v>
                </c:pt>
                <c:pt idx="5070">
                  <c:v>1.3005840000000001E-2</c:v>
                </c:pt>
                <c:pt idx="5071">
                  <c:v>1.2939760000000002E-2</c:v>
                </c:pt>
                <c:pt idx="5072">
                  <c:v>1.2873660000000002E-2</c:v>
                </c:pt>
                <c:pt idx="5073">
                  <c:v>1.2807580000000061E-2</c:v>
                </c:pt>
                <c:pt idx="5074">
                  <c:v>1.2741500000000083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82E-2</c:v>
                </c:pt>
                <c:pt idx="5087">
                  <c:v>1.1882400000000097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85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75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77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82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93E-2</c:v>
                </c:pt>
                <c:pt idx="5158">
                  <c:v>1.1068600000000001E-2</c:v>
                </c:pt>
                <c:pt idx="5159">
                  <c:v>1.1113320000000001E-2</c:v>
                </c:pt>
                <c:pt idx="5160">
                  <c:v>1.1158059999999999E-2</c:v>
                </c:pt>
                <c:pt idx="5161">
                  <c:v>1.1202780000000061E-2</c:v>
                </c:pt>
                <c:pt idx="5162">
                  <c:v>1.1247500000000089E-2</c:v>
                </c:pt>
                <c:pt idx="5163">
                  <c:v>1.129222E-2</c:v>
                </c:pt>
                <c:pt idx="5164">
                  <c:v>1.1336939999999998E-2</c:v>
                </c:pt>
                <c:pt idx="5165">
                  <c:v>1.1381660000000005E-2</c:v>
                </c:pt>
                <c:pt idx="5166">
                  <c:v>1.1426380000000003E-2</c:v>
                </c:pt>
                <c:pt idx="5167">
                  <c:v>1.1471100000000001E-2</c:v>
                </c:pt>
                <c:pt idx="5168">
                  <c:v>1.1515820000000083E-2</c:v>
                </c:pt>
                <c:pt idx="5169">
                  <c:v>1.1560540000000083E-2</c:v>
                </c:pt>
                <c:pt idx="5170">
                  <c:v>1.1605260000000001E-2</c:v>
                </c:pt>
                <c:pt idx="5171">
                  <c:v>1.1649980000000001E-2</c:v>
                </c:pt>
                <c:pt idx="5172">
                  <c:v>1.1694700000000001E-2</c:v>
                </c:pt>
                <c:pt idx="5173">
                  <c:v>1.173944E-2</c:v>
                </c:pt>
                <c:pt idx="5174">
                  <c:v>1.1784160000000083E-2</c:v>
                </c:pt>
                <c:pt idx="5175">
                  <c:v>1.1828880000000094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86E-2</c:v>
                </c:pt>
                <c:pt idx="5187">
                  <c:v>1.1977700000000001E-2</c:v>
                </c:pt>
                <c:pt idx="5188">
                  <c:v>1.196702000000009E-2</c:v>
                </c:pt>
                <c:pt idx="5189">
                  <c:v>1.1956339999999999E-2</c:v>
                </c:pt>
                <c:pt idx="5190">
                  <c:v>1.1945660000000021E-2</c:v>
                </c:pt>
                <c:pt idx="5191">
                  <c:v>1.1934980000000001E-2</c:v>
                </c:pt>
                <c:pt idx="5192">
                  <c:v>1.1924300000000075E-2</c:v>
                </c:pt>
                <c:pt idx="5193">
                  <c:v>1.1913620000000003E-2</c:v>
                </c:pt>
                <c:pt idx="5194">
                  <c:v>1.1902940000000001E-2</c:v>
                </c:pt>
                <c:pt idx="5195">
                  <c:v>1.189226E-2</c:v>
                </c:pt>
                <c:pt idx="5196">
                  <c:v>1.1881580000000128E-2</c:v>
                </c:pt>
                <c:pt idx="5197">
                  <c:v>1.1870900000000005E-2</c:v>
                </c:pt>
                <c:pt idx="5198">
                  <c:v>1.1860220000000081E-2</c:v>
                </c:pt>
                <c:pt idx="5199">
                  <c:v>1.1849540000000021E-2</c:v>
                </c:pt>
                <c:pt idx="5200">
                  <c:v>1.1838840000000003E-2</c:v>
                </c:pt>
                <c:pt idx="5201">
                  <c:v>1.1828160000000061E-2</c:v>
                </c:pt>
                <c:pt idx="5202">
                  <c:v>1.1817480000000003E-2</c:v>
                </c:pt>
                <c:pt idx="5203">
                  <c:v>1.1806800000000103E-2</c:v>
                </c:pt>
                <c:pt idx="5204">
                  <c:v>1.1796120000000078E-2</c:v>
                </c:pt>
                <c:pt idx="5205">
                  <c:v>1.1785440000000001E-2</c:v>
                </c:pt>
                <c:pt idx="5206">
                  <c:v>1.177476E-2</c:v>
                </c:pt>
                <c:pt idx="5207">
                  <c:v>1.1764080000000083E-2</c:v>
                </c:pt>
                <c:pt idx="5208">
                  <c:v>1.1753400000000021E-2</c:v>
                </c:pt>
                <c:pt idx="5209">
                  <c:v>1.1742720000000107E-2</c:v>
                </c:pt>
                <c:pt idx="5210">
                  <c:v>1.1732040000000001E-2</c:v>
                </c:pt>
                <c:pt idx="5211">
                  <c:v>1.1721360000000043E-2</c:v>
                </c:pt>
                <c:pt idx="5212">
                  <c:v>1.1710680000000001E-2</c:v>
                </c:pt>
                <c:pt idx="5213">
                  <c:v>1.169998E-2</c:v>
                </c:pt>
                <c:pt idx="5214">
                  <c:v>1.1689300000000001E-2</c:v>
                </c:pt>
                <c:pt idx="5215">
                  <c:v>1.1678620000000001E-2</c:v>
                </c:pt>
                <c:pt idx="5216">
                  <c:v>1.166794E-2</c:v>
                </c:pt>
                <c:pt idx="5217">
                  <c:v>1.1657259999999999E-2</c:v>
                </c:pt>
                <c:pt idx="5218">
                  <c:v>1.1646580000000106E-2</c:v>
                </c:pt>
                <c:pt idx="5219">
                  <c:v>1.1635900000000001E-2</c:v>
                </c:pt>
                <c:pt idx="5220">
                  <c:v>1.1625220000000021E-2</c:v>
                </c:pt>
                <c:pt idx="5221">
                  <c:v>1.1614540000000001E-2</c:v>
                </c:pt>
                <c:pt idx="5222">
                  <c:v>1.1603860000000091E-2</c:v>
                </c:pt>
                <c:pt idx="5223">
                  <c:v>1.1593180000000041E-2</c:v>
                </c:pt>
                <c:pt idx="5224">
                  <c:v>1.1582500000000108E-2</c:v>
                </c:pt>
                <c:pt idx="5225">
                  <c:v>1.157182000000009E-2</c:v>
                </c:pt>
                <c:pt idx="5226">
                  <c:v>1.1561120000000117E-2</c:v>
                </c:pt>
                <c:pt idx="5227">
                  <c:v>1.155044E-2</c:v>
                </c:pt>
                <c:pt idx="5228">
                  <c:v>1.153976E-2</c:v>
                </c:pt>
                <c:pt idx="5229">
                  <c:v>1.1529080000000021E-2</c:v>
                </c:pt>
                <c:pt idx="5230">
                  <c:v>1.1518400000000003E-2</c:v>
                </c:pt>
                <c:pt idx="5231">
                  <c:v>1.1507720000000079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77E-2</c:v>
                </c:pt>
                <c:pt idx="5241">
                  <c:v>1.1400900000000005E-2</c:v>
                </c:pt>
                <c:pt idx="5242">
                  <c:v>1.1390220000000001E-2</c:v>
                </c:pt>
                <c:pt idx="5243">
                  <c:v>1.137954E-2</c:v>
                </c:pt>
                <c:pt idx="5244">
                  <c:v>1.1368860000000001E-2</c:v>
                </c:pt>
                <c:pt idx="5245">
                  <c:v>1.1358180000000001E-2</c:v>
                </c:pt>
                <c:pt idx="5246">
                  <c:v>1.1347500000000087E-2</c:v>
                </c:pt>
                <c:pt idx="5247">
                  <c:v>1.1336820000000023E-2</c:v>
                </c:pt>
                <c:pt idx="5248">
                  <c:v>1.1326140000000005E-2</c:v>
                </c:pt>
                <c:pt idx="5249">
                  <c:v>1.1315460000000001E-2</c:v>
                </c:pt>
                <c:pt idx="5250">
                  <c:v>1.1304780000000075E-2</c:v>
                </c:pt>
                <c:pt idx="5251">
                  <c:v>1.1294100000000001E-2</c:v>
                </c:pt>
                <c:pt idx="5252">
                  <c:v>1.1283400000000079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61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964E-3</c:v>
                </c:pt>
                <c:pt idx="5283">
                  <c:v>9.8996200000000568E-3</c:v>
                </c:pt>
                <c:pt idx="5284">
                  <c:v>9.8335400000000746E-3</c:v>
                </c:pt>
                <c:pt idx="5285">
                  <c:v>9.7674600000000247E-3</c:v>
                </c:pt>
                <c:pt idx="5286">
                  <c:v>9.7013600000000009E-3</c:v>
                </c:pt>
                <c:pt idx="5287">
                  <c:v>9.6352800000000047E-3</c:v>
                </c:pt>
                <c:pt idx="5288">
                  <c:v>9.5692000000000207E-3</c:v>
                </c:pt>
                <c:pt idx="5289">
                  <c:v>9.5031200000000003E-3</c:v>
                </c:pt>
                <c:pt idx="5290">
                  <c:v>9.4370400000000007E-3</c:v>
                </c:pt>
                <c:pt idx="5291">
                  <c:v>9.3709400000000567E-3</c:v>
                </c:pt>
                <c:pt idx="5292">
                  <c:v>9.3048600000000068E-3</c:v>
                </c:pt>
                <c:pt idx="5293">
                  <c:v>9.2387800000000003E-3</c:v>
                </c:pt>
                <c:pt idx="5294">
                  <c:v>9.1727000000000267E-3</c:v>
                </c:pt>
                <c:pt idx="5295">
                  <c:v>9.1066000000000046E-3</c:v>
                </c:pt>
                <c:pt idx="5296">
                  <c:v>9.0405200000000015E-3</c:v>
                </c:pt>
                <c:pt idx="5297">
                  <c:v>8.9744400000000748E-3</c:v>
                </c:pt>
                <c:pt idx="5298">
                  <c:v>8.9083600000000006E-3</c:v>
                </c:pt>
                <c:pt idx="5299">
                  <c:v>8.8422800000000547E-3</c:v>
                </c:pt>
                <c:pt idx="5300">
                  <c:v>8.7761800000000067E-3</c:v>
                </c:pt>
                <c:pt idx="5301">
                  <c:v>8.7101000000000001E-3</c:v>
                </c:pt>
                <c:pt idx="5302">
                  <c:v>8.6440199999999988E-3</c:v>
                </c:pt>
                <c:pt idx="5303">
                  <c:v>8.5779400000000026E-3</c:v>
                </c:pt>
                <c:pt idx="5304">
                  <c:v>8.5672600000000002E-3</c:v>
                </c:pt>
                <c:pt idx="5305">
                  <c:v>8.5565600000000568E-3</c:v>
                </c:pt>
                <c:pt idx="5306">
                  <c:v>8.5458800000000248E-3</c:v>
                </c:pt>
                <c:pt idx="5307">
                  <c:v>8.5352000000000067E-3</c:v>
                </c:pt>
                <c:pt idx="5308">
                  <c:v>8.5245200000000007E-3</c:v>
                </c:pt>
                <c:pt idx="5309">
                  <c:v>8.5138400000000208E-3</c:v>
                </c:pt>
                <c:pt idx="5310">
                  <c:v>8.5031600000000027E-3</c:v>
                </c:pt>
                <c:pt idx="5311">
                  <c:v>8.4924800000001025E-3</c:v>
                </c:pt>
                <c:pt idx="5312">
                  <c:v>8.4818000000000046E-3</c:v>
                </c:pt>
                <c:pt idx="5313">
                  <c:v>8.4711200000000004E-3</c:v>
                </c:pt>
                <c:pt idx="5314">
                  <c:v>8.4604400000000881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885E-3</c:v>
                </c:pt>
                <c:pt idx="5323">
                  <c:v>8.5305200000000067E-3</c:v>
                </c:pt>
                <c:pt idx="5324">
                  <c:v>8.5752400000000568E-3</c:v>
                </c:pt>
                <c:pt idx="5325">
                  <c:v>8.6199600000000046E-3</c:v>
                </c:pt>
                <c:pt idx="5326">
                  <c:v>8.6646800000000548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777E-3</c:v>
                </c:pt>
                <c:pt idx="5335">
                  <c:v>9.0671600000000047E-3</c:v>
                </c:pt>
                <c:pt idx="5336">
                  <c:v>9.1118800000000028E-3</c:v>
                </c:pt>
                <c:pt idx="5337">
                  <c:v>9.1566200000000268E-3</c:v>
                </c:pt>
                <c:pt idx="5338">
                  <c:v>9.2013400000000006E-3</c:v>
                </c:pt>
                <c:pt idx="5339">
                  <c:v>9.2460600000000004E-3</c:v>
                </c:pt>
                <c:pt idx="5340">
                  <c:v>9.2907800000000228E-3</c:v>
                </c:pt>
                <c:pt idx="5341">
                  <c:v>9.3355000000000816E-3</c:v>
                </c:pt>
                <c:pt idx="5342">
                  <c:v>9.3802200000000068E-3</c:v>
                </c:pt>
                <c:pt idx="5343">
                  <c:v>9.4249400000000066E-3</c:v>
                </c:pt>
                <c:pt idx="5344">
                  <c:v>9.4696600000000741E-3</c:v>
                </c:pt>
                <c:pt idx="5345">
                  <c:v>9.5143800000000028E-3</c:v>
                </c:pt>
                <c:pt idx="5346">
                  <c:v>9.5591000000000686E-3</c:v>
                </c:pt>
                <c:pt idx="5347">
                  <c:v>9.6038200000000008E-3</c:v>
                </c:pt>
                <c:pt idx="5348">
                  <c:v>9.6485400000000006E-3</c:v>
                </c:pt>
                <c:pt idx="5349">
                  <c:v>9.6932600000000004E-3</c:v>
                </c:pt>
                <c:pt idx="5350">
                  <c:v>9.7379800000000002E-3</c:v>
                </c:pt>
                <c:pt idx="5351">
                  <c:v>9.7827200000000208E-3</c:v>
                </c:pt>
                <c:pt idx="5352">
                  <c:v>9.8274400000000761E-3</c:v>
                </c:pt>
                <c:pt idx="5353">
                  <c:v>9.8721600000000707E-3</c:v>
                </c:pt>
                <c:pt idx="5354">
                  <c:v>9.9168800000000567E-3</c:v>
                </c:pt>
                <c:pt idx="5355">
                  <c:v>9.9616000000000548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1063E-3</c:v>
                </c:pt>
                <c:pt idx="5376">
                  <c:v>9.9589000000000066E-3</c:v>
                </c:pt>
                <c:pt idx="5377">
                  <c:v>9.9482200000000024E-3</c:v>
                </c:pt>
                <c:pt idx="5378">
                  <c:v>9.9375400000000207E-3</c:v>
                </c:pt>
                <c:pt idx="5379">
                  <c:v>9.9268600000000026E-3</c:v>
                </c:pt>
                <c:pt idx="5380">
                  <c:v>9.9161800000000661E-3</c:v>
                </c:pt>
                <c:pt idx="5381">
                  <c:v>9.9054800000001175E-3</c:v>
                </c:pt>
                <c:pt idx="5382">
                  <c:v>9.8948000000000248E-3</c:v>
                </c:pt>
                <c:pt idx="5383">
                  <c:v>9.8841200000000067E-3</c:v>
                </c:pt>
                <c:pt idx="5384">
                  <c:v>9.8734400000001082E-3</c:v>
                </c:pt>
                <c:pt idx="5385">
                  <c:v>9.8627600000000884E-3</c:v>
                </c:pt>
                <c:pt idx="5386">
                  <c:v>9.8520800000001171E-3</c:v>
                </c:pt>
                <c:pt idx="5387">
                  <c:v>9.8414000000000227E-3</c:v>
                </c:pt>
                <c:pt idx="5388">
                  <c:v>9.8307200000000046E-3</c:v>
                </c:pt>
                <c:pt idx="5389">
                  <c:v>9.8200400000000247E-3</c:v>
                </c:pt>
                <c:pt idx="5390">
                  <c:v>9.8093600000000048E-3</c:v>
                </c:pt>
                <c:pt idx="5391">
                  <c:v>9.7986800000000006E-3</c:v>
                </c:pt>
                <c:pt idx="5392">
                  <c:v>9.7880000000000016E-3</c:v>
                </c:pt>
                <c:pt idx="5393">
                  <c:v>9.7773199999999991E-3</c:v>
                </c:pt>
                <c:pt idx="5394">
                  <c:v>9.7666200000000227E-3</c:v>
                </c:pt>
                <c:pt idx="5395">
                  <c:v>9.7559400000000566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548E-3</c:v>
                </c:pt>
                <c:pt idx="5410">
                  <c:v>9.5957200000000228E-3</c:v>
                </c:pt>
                <c:pt idx="5411">
                  <c:v>9.5850400000000759E-3</c:v>
                </c:pt>
                <c:pt idx="5412">
                  <c:v>9.5743600000000005E-3</c:v>
                </c:pt>
                <c:pt idx="5413">
                  <c:v>9.5636800000000813E-3</c:v>
                </c:pt>
                <c:pt idx="5414">
                  <c:v>9.5530000000000267E-3</c:v>
                </c:pt>
                <c:pt idx="5415">
                  <c:v>9.54232E-3</c:v>
                </c:pt>
                <c:pt idx="5416">
                  <c:v>9.5316400000000027E-3</c:v>
                </c:pt>
                <c:pt idx="5417">
                  <c:v>9.5209600000000002E-3</c:v>
                </c:pt>
                <c:pt idx="5418">
                  <c:v>9.5102800000000046E-3</c:v>
                </c:pt>
                <c:pt idx="5419">
                  <c:v>9.4996000000000715E-3</c:v>
                </c:pt>
                <c:pt idx="5420">
                  <c:v>9.4889000000000067E-3</c:v>
                </c:pt>
                <c:pt idx="5421">
                  <c:v>9.4782200000000007E-3</c:v>
                </c:pt>
                <c:pt idx="5422">
                  <c:v>9.4675400000000815E-3</c:v>
                </c:pt>
                <c:pt idx="5423">
                  <c:v>9.4568600000000547E-3</c:v>
                </c:pt>
                <c:pt idx="5424">
                  <c:v>9.4461800000000228E-3</c:v>
                </c:pt>
                <c:pt idx="5425">
                  <c:v>9.4355000000000775E-3</c:v>
                </c:pt>
                <c:pt idx="5426">
                  <c:v>9.4248200000000004E-3</c:v>
                </c:pt>
                <c:pt idx="5427">
                  <c:v>9.4141400000000066E-3</c:v>
                </c:pt>
                <c:pt idx="5428">
                  <c:v>9.4034600000000267E-3</c:v>
                </c:pt>
                <c:pt idx="5429">
                  <c:v>9.3927800000000988E-3</c:v>
                </c:pt>
                <c:pt idx="5430">
                  <c:v>9.3821000000000754E-3</c:v>
                </c:pt>
                <c:pt idx="5431">
                  <c:v>9.3714200000000226E-3</c:v>
                </c:pt>
                <c:pt idx="5432">
                  <c:v>9.3607400000000895E-3</c:v>
                </c:pt>
                <c:pt idx="5433">
                  <c:v>9.3500400000000941E-3</c:v>
                </c:pt>
                <c:pt idx="5434">
                  <c:v>9.3393600000000066E-3</c:v>
                </c:pt>
                <c:pt idx="5435">
                  <c:v>9.2732800000000226E-3</c:v>
                </c:pt>
                <c:pt idx="5436">
                  <c:v>9.2072000000000005E-3</c:v>
                </c:pt>
                <c:pt idx="5437">
                  <c:v>9.1411200000000008E-3</c:v>
                </c:pt>
                <c:pt idx="5438">
                  <c:v>9.0750200000000048E-3</c:v>
                </c:pt>
                <c:pt idx="5439">
                  <c:v>9.00894E-3</c:v>
                </c:pt>
                <c:pt idx="5440">
                  <c:v>8.9428600000000004E-3</c:v>
                </c:pt>
                <c:pt idx="5441">
                  <c:v>8.8767800000000997E-3</c:v>
                </c:pt>
                <c:pt idx="5442">
                  <c:v>8.8107000000000567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604E-3</c:v>
                </c:pt>
                <c:pt idx="5456">
                  <c:v>7.8855000000000001E-3</c:v>
                </c:pt>
                <c:pt idx="5457">
                  <c:v>7.8194200000000023E-3</c:v>
                </c:pt>
                <c:pt idx="5458">
                  <c:v>7.7533400000000521E-3</c:v>
                </c:pt>
                <c:pt idx="5459">
                  <c:v>7.6872600000000429E-3</c:v>
                </c:pt>
                <c:pt idx="5460">
                  <c:v>7.6211600000000114E-3</c:v>
                </c:pt>
                <c:pt idx="5461">
                  <c:v>7.5550800000000013E-3</c:v>
                </c:pt>
                <c:pt idx="5462">
                  <c:v>7.489000000000059E-3</c:v>
                </c:pt>
                <c:pt idx="5463">
                  <c:v>7.4229200000000013E-3</c:v>
                </c:pt>
                <c:pt idx="5464">
                  <c:v>7.3568400000000346E-3</c:v>
                </c:pt>
                <c:pt idx="5465">
                  <c:v>7.2907400000000481E-3</c:v>
                </c:pt>
                <c:pt idx="5466">
                  <c:v>7.224660000000039E-3</c:v>
                </c:pt>
                <c:pt idx="5467">
                  <c:v>7.1585800000000012E-3</c:v>
                </c:pt>
                <c:pt idx="5468">
                  <c:v>7.0925000000000024E-3</c:v>
                </c:pt>
                <c:pt idx="5469">
                  <c:v>7.0264000000000134E-3</c:v>
                </c:pt>
                <c:pt idx="5470">
                  <c:v>6.9603200000000424E-3</c:v>
                </c:pt>
                <c:pt idx="5471">
                  <c:v>6.8942400000000124E-3</c:v>
                </c:pt>
                <c:pt idx="5472">
                  <c:v>6.8281599999999998E-3</c:v>
                </c:pt>
                <c:pt idx="5473">
                  <c:v>6.7620600000000124E-3</c:v>
                </c:pt>
                <c:pt idx="5474">
                  <c:v>6.7513800000000134E-3</c:v>
                </c:pt>
                <c:pt idx="5475">
                  <c:v>6.7407000000000413E-3</c:v>
                </c:pt>
                <c:pt idx="5476">
                  <c:v>6.7300200000000501E-3</c:v>
                </c:pt>
                <c:pt idx="5477">
                  <c:v>6.7193400000000545E-3</c:v>
                </c:pt>
                <c:pt idx="5478">
                  <c:v>6.7086600000000642E-3</c:v>
                </c:pt>
                <c:pt idx="5479">
                  <c:v>6.6979799999999975E-3</c:v>
                </c:pt>
                <c:pt idx="5480">
                  <c:v>6.6873000000000123E-3</c:v>
                </c:pt>
                <c:pt idx="5481">
                  <c:v>6.6766200000000532E-3</c:v>
                </c:pt>
                <c:pt idx="5482">
                  <c:v>6.6659400000000004E-3</c:v>
                </c:pt>
                <c:pt idx="5483">
                  <c:v>6.6552600000000378E-3</c:v>
                </c:pt>
                <c:pt idx="5484">
                  <c:v>6.6445800000000006E-3</c:v>
                </c:pt>
                <c:pt idx="5485">
                  <c:v>6.6339000000000033E-3</c:v>
                </c:pt>
                <c:pt idx="5486">
                  <c:v>6.6232000000000114E-3</c:v>
                </c:pt>
                <c:pt idx="5487">
                  <c:v>6.6125200000000011E-3</c:v>
                </c:pt>
                <c:pt idx="5488">
                  <c:v>6.6018400000000133E-3</c:v>
                </c:pt>
                <c:pt idx="5489">
                  <c:v>6.5911600000000429E-3</c:v>
                </c:pt>
                <c:pt idx="5490">
                  <c:v>6.5804800000000014E-3</c:v>
                </c:pt>
                <c:pt idx="5491">
                  <c:v>6.6251999999999995E-3</c:v>
                </c:pt>
                <c:pt idx="5492">
                  <c:v>6.6699200000000011E-3</c:v>
                </c:pt>
                <c:pt idx="5493">
                  <c:v>6.7146400000000373E-3</c:v>
                </c:pt>
                <c:pt idx="5494">
                  <c:v>6.7593600000000606E-3</c:v>
                </c:pt>
                <c:pt idx="5495">
                  <c:v>6.8041000000000004E-3</c:v>
                </c:pt>
                <c:pt idx="5496">
                  <c:v>6.8488200000000124E-3</c:v>
                </c:pt>
                <c:pt idx="5497">
                  <c:v>6.8935400000000114E-3</c:v>
                </c:pt>
                <c:pt idx="5498">
                  <c:v>6.9382600000000762E-3</c:v>
                </c:pt>
                <c:pt idx="5499">
                  <c:v>6.9829800000000023E-3</c:v>
                </c:pt>
                <c:pt idx="5500">
                  <c:v>7.0277000000000004E-3</c:v>
                </c:pt>
                <c:pt idx="5501">
                  <c:v>7.0724200000000376E-3</c:v>
                </c:pt>
                <c:pt idx="5502">
                  <c:v>7.117140000000001E-3</c:v>
                </c:pt>
                <c:pt idx="5503">
                  <c:v>7.1618600000000034E-3</c:v>
                </c:pt>
                <c:pt idx="5504">
                  <c:v>7.2065800000000024E-3</c:v>
                </c:pt>
                <c:pt idx="5505">
                  <c:v>7.2513000000000534E-3</c:v>
                </c:pt>
                <c:pt idx="5506">
                  <c:v>7.2960200000000489E-3</c:v>
                </c:pt>
                <c:pt idx="5507">
                  <c:v>7.3407400000000461E-3</c:v>
                </c:pt>
                <c:pt idx="5508">
                  <c:v>7.3854600000000416E-3</c:v>
                </c:pt>
                <c:pt idx="5509">
                  <c:v>7.4302000000000638E-3</c:v>
                </c:pt>
                <c:pt idx="5510">
                  <c:v>7.4749200000000134E-3</c:v>
                </c:pt>
                <c:pt idx="5511">
                  <c:v>7.5196400000000566E-3</c:v>
                </c:pt>
                <c:pt idx="5512">
                  <c:v>7.5643600000000104E-3</c:v>
                </c:pt>
                <c:pt idx="5513">
                  <c:v>7.6090800000000024E-3</c:v>
                </c:pt>
                <c:pt idx="5514">
                  <c:v>7.6538000000000014E-3</c:v>
                </c:pt>
                <c:pt idx="5515">
                  <c:v>7.6985200000000012E-3</c:v>
                </c:pt>
                <c:pt idx="5516">
                  <c:v>7.7432400000000687E-3</c:v>
                </c:pt>
                <c:pt idx="5517">
                  <c:v>7.7879600000000382E-3</c:v>
                </c:pt>
                <c:pt idx="5518">
                  <c:v>7.8326800000000033E-3</c:v>
                </c:pt>
                <c:pt idx="5519">
                  <c:v>7.8774000000000014E-3</c:v>
                </c:pt>
                <c:pt idx="5520">
                  <c:v>7.9221199999999995E-3</c:v>
                </c:pt>
                <c:pt idx="5521">
                  <c:v>7.9668400000000514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599999999988E-3</c:v>
                </c:pt>
                <c:pt idx="5538">
                  <c:v>8.2284800000000068E-3</c:v>
                </c:pt>
                <c:pt idx="5539">
                  <c:v>8.2178000000000008E-3</c:v>
                </c:pt>
                <c:pt idx="5540">
                  <c:v>8.20712E-3</c:v>
                </c:pt>
                <c:pt idx="5541">
                  <c:v>8.1964400000000548E-3</c:v>
                </c:pt>
                <c:pt idx="5542">
                  <c:v>8.1857600000000228E-3</c:v>
                </c:pt>
                <c:pt idx="5543">
                  <c:v>8.1750800000000741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78E-3</c:v>
                </c:pt>
                <c:pt idx="5555">
                  <c:v>8.0469000000000027E-3</c:v>
                </c:pt>
                <c:pt idx="5556">
                  <c:v>8.0362200000000002E-3</c:v>
                </c:pt>
                <c:pt idx="5557">
                  <c:v>8.0255400000000757E-3</c:v>
                </c:pt>
                <c:pt idx="5558">
                  <c:v>8.0148600000000004E-3</c:v>
                </c:pt>
                <c:pt idx="5559">
                  <c:v>8.0041800000000048E-3</c:v>
                </c:pt>
                <c:pt idx="5560">
                  <c:v>7.9935000000000023E-3</c:v>
                </c:pt>
                <c:pt idx="5561">
                  <c:v>7.9828199999999998E-3</c:v>
                </c:pt>
                <c:pt idx="5562">
                  <c:v>7.9721199999999992E-3</c:v>
                </c:pt>
                <c:pt idx="5563">
                  <c:v>7.9614400000000522E-3</c:v>
                </c:pt>
                <c:pt idx="5564">
                  <c:v>7.9507599999999994E-3</c:v>
                </c:pt>
                <c:pt idx="5565">
                  <c:v>7.9400800000000334E-3</c:v>
                </c:pt>
                <c:pt idx="5566">
                  <c:v>7.92940000000005E-3</c:v>
                </c:pt>
                <c:pt idx="5567">
                  <c:v>7.9187200000000527E-3</c:v>
                </c:pt>
                <c:pt idx="5568">
                  <c:v>7.9080400000000554E-3</c:v>
                </c:pt>
                <c:pt idx="5569">
                  <c:v>7.8973600000000112E-3</c:v>
                </c:pt>
                <c:pt idx="5570">
                  <c:v>7.8866800000000122E-3</c:v>
                </c:pt>
                <c:pt idx="5571">
                  <c:v>7.8760000000000514E-3</c:v>
                </c:pt>
                <c:pt idx="5572">
                  <c:v>7.8653200000000003E-3</c:v>
                </c:pt>
                <c:pt idx="5573">
                  <c:v>7.8546400000000013E-3</c:v>
                </c:pt>
                <c:pt idx="5574">
                  <c:v>7.8439400000000024E-3</c:v>
                </c:pt>
                <c:pt idx="5575">
                  <c:v>7.8332600000000641E-3</c:v>
                </c:pt>
                <c:pt idx="5576">
                  <c:v>7.8225800000000009E-3</c:v>
                </c:pt>
                <c:pt idx="5577">
                  <c:v>7.8119000000000114E-3</c:v>
                </c:pt>
                <c:pt idx="5578">
                  <c:v>7.8012200000000566E-3</c:v>
                </c:pt>
                <c:pt idx="5579">
                  <c:v>7.7905400000000133E-3</c:v>
                </c:pt>
                <c:pt idx="5580">
                  <c:v>7.7798600000000689E-3</c:v>
                </c:pt>
                <c:pt idx="5581">
                  <c:v>7.7691800000000014E-3</c:v>
                </c:pt>
                <c:pt idx="5582">
                  <c:v>7.7585000000000024E-3</c:v>
                </c:pt>
                <c:pt idx="5583">
                  <c:v>7.7478200000000346E-3</c:v>
                </c:pt>
                <c:pt idx="5584">
                  <c:v>7.7371400000000434E-3</c:v>
                </c:pt>
                <c:pt idx="5585">
                  <c:v>7.7264600000000478E-3</c:v>
                </c:pt>
                <c:pt idx="5586">
                  <c:v>7.7157800000000124E-3</c:v>
                </c:pt>
                <c:pt idx="5587">
                  <c:v>7.7050800000000134E-3</c:v>
                </c:pt>
                <c:pt idx="5588">
                  <c:v>7.6944000000000014E-3</c:v>
                </c:pt>
                <c:pt idx="5589">
                  <c:v>7.6837200000000388E-3</c:v>
                </c:pt>
                <c:pt idx="5590">
                  <c:v>7.6730400000000441E-3</c:v>
                </c:pt>
                <c:pt idx="5591">
                  <c:v>7.6623600000000104E-3</c:v>
                </c:pt>
                <c:pt idx="5592">
                  <c:v>7.6516800000000114E-3</c:v>
                </c:pt>
                <c:pt idx="5593">
                  <c:v>7.6410000000000375E-3</c:v>
                </c:pt>
                <c:pt idx="5594">
                  <c:v>7.630320000000042E-3</c:v>
                </c:pt>
                <c:pt idx="5595">
                  <c:v>7.6196400000000516E-3</c:v>
                </c:pt>
                <c:pt idx="5596">
                  <c:v>7.6089600000000318E-3</c:v>
                </c:pt>
                <c:pt idx="5597">
                  <c:v>7.5982800000000336E-3</c:v>
                </c:pt>
                <c:pt idx="5598">
                  <c:v>7.5876000000000424E-3</c:v>
                </c:pt>
                <c:pt idx="5599">
                  <c:v>7.576920000000046E-3</c:v>
                </c:pt>
                <c:pt idx="5600">
                  <c:v>7.5662200000000488E-3</c:v>
                </c:pt>
                <c:pt idx="5601">
                  <c:v>7.5555400000000134E-3</c:v>
                </c:pt>
                <c:pt idx="5602">
                  <c:v>7.5448600000000325E-3</c:v>
                </c:pt>
                <c:pt idx="5603">
                  <c:v>7.5341800000000014E-3</c:v>
                </c:pt>
                <c:pt idx="5604">
                  <c:v>7.5235000000000024E-3</c:v>
                </c:pt>
                <c:pt idx="5605">
                  <c:v>7.5128200000000034E-3</c:v>
                </c:pt>
                <c:pt idx="5606">
                  <c:v>7.5021400000000104E-3</c:v>
                </c:pt>
                <c:pt idx="5607">
                  <c:v>7.4360600000000741E-3</c:v>
                </c:pt>
                <c:pt idx="5608">
                  <c:v>7.3699799999999999E-3</c:v>
                </c:pt>
                <c:pt idx="5609">
                  <c:v>7.3038800000000004E-3</c:v>
                </c:pt>
                <c:pt idx="5610">
                  <c:v>7.2378000000000364E-3</c:v>
                </c:pt>
                <c:pt idx="5611">
                  <c:v>7.1717200000000533E-3</c:v>
                </c:pt>
                <c:pt idx="5612">
                  <c:v>7.1056400000000389E-3</c:v>
                </c:pt>
                <c:pt idx="5613">
                  <c:v>7.0395400000000533E-3</c:v>
                </c:pt>
                <c:pt idx="5614">
                  <c:v>6.973460000000065E-3</c:v>
                </c:pt>
                <c:pt idx="5615">
                  <c:v>6.9073800000000124E-3</c:v>
                </c:pt>
                <c:pt idx="5616">
                  <c:v>6.8413000000000423E-3</c:v>
                </c:pt>
                <c:pt idx="5617">
                  <c:v>6.7752200000000566E-3</c:v>
                </c:pt>
                <c:pt idx="5618">
                  <c:v>6.7091200000000423E-3</c:v>
                </c:pt>
                <c:pt idx="5619">
                  <c:v>6.6430400000000124E-3</c:v>
                </c:pt>
                <c:pt idx="5620">
                  <c:v>6.5769600000000475E-3</c:v>
                </c:pt>
                <c:pt idx="5621">
                  <c:v>6.5108800000000001E-3</c:v>
                </c:pt>
                <c:pt idx="5622">
                  <c:v>6.4447800000000024E-3</c:v>
                </c:pt>
                <c:pt idx="5623">
                  <c:v>6.3787000000000401E-3</c:v>
                </c:pt>
                <c:pt idx="5624">
                  <c:v>6.3126199999999997E-3</c:v>
                </c:pt>
                <c:pt idx="5625">
                  <c:v>6.2465400000000434E-3</c:v>
                </c:pt>
                <c:pt idx="5626">
                  <c:v>6.1804400000000023E-3</c:v>
                </c:pt>
                <c:pt idx="5627">
                  <c:v>6.1143600000000114E-3</c:v>
                </c:pt>
                <c:pt idx="5628">
                  <c:v>6.0482800000000291E-3</c:v>
                </c:pt>
                <c:pt idx="5629">
                  <c:v>5.9822000000000477E-3</c:v>
                </c:pt>
                <c:pt idx="5630">
                  <c:v>5.9161200000000134E-3</c:v>
                </c:pt>
                <c:pt idx="5631">
                  <c:v>5.8500200000000113E-3</c:v>
                </c:pt>
                <c:pt idx="5632">
                  <c:v>5.7839400000000134E-3</c:v>
                </c:pt>
                <c:pt idx="5633">
                  <c:v>5.7178600000000034E-3</c:v>
                </c:pt>
                <c:pt idx="5634">
                  <c:v>5.6517800000000003E-3</c:v>
                </c:pt>
                <c:pt idx="5635">
                  <c:v>5.5856800000000104E-3</c:v>
                </c:pt>
                <c:pt idx="5636">
                  <c:v>5.5196000000000403E-3</c:v>
                </c:pt>
                <c:pt idx="5637">
                  <c:v>5.4535200000000034E-3</c:v>
                </c:pt>
                <c:pt idx="5638">
                  <c:v>5.3874400000000003E-3</c:v>
                </c:pt>
                <c:pt idx="5639">
                  <c:v>5.3213399999999999E-3</c:v>
                </c:pt>
                <c:pt idx="5640">
                  <c:v>5.2552600000000489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42E-3</c:v>
                </c:pt>
                <c:pt idx="5651">
                  <c:v>4.8607600000000004E-3</c:v>
                </c:pt>
                <c:pt idx="5652">
                  <c:v>4.8500799999999997E-3</c:v>
                </c:pt>
                <c:pt idx="5653">
                  <c:v>4.8394000000000336E-3</c:v>
                </c:pt>
                <c:pt idx="5654">
                  <c:v>4.8287E-3</c:v>
                </c:pt>
                <c:pt idx="5655">
                  <c:v>4.8180200000000114E-3</c:v>
                </c:pt>
                <c:pt idx="5656">
                  <c:v>4.8073400000000124E-3</c:v>
                </c:pt>
                <c:pt idx="5657">
                  <c:v>4.7966600000000532E-3</c:v>
                </c:pt>
                <c:pt idx="5658">
                  <c:v>4.7859800000000004E-3</c:v>
                </c:pt>
                <c:pt idx="5659">
                  <c:v>4.7753000000000396E-3</c:v>
                </c:pt>
                <c:pt idx="5660">
                  <c:v>4.7646200000000024E-3</c:v>
                </c:pt>
                <c:pt idx="5661">
                  <c:v>4.7539399999999999E-3</c:v>
                </c:pt>
                <c:pt idx="5662">
                  <c:v>4.7432600000000538E-3</c:v>
                </c:pt>
                <c:pt idx="5663">
                  <c:v>4.7325800000000001E-3</c:v>
                </c:pt>
                <c:pt idx="5664">
                  <c:v>4.7219000000000002E-3</c:v>
                </c:pt>
                <c:pt idx="5665">
                  <c:v>4.7112200000000506E-3</c:v>
                </c:pt>
                <c:pt idx="5666">
                  <c:v>4.7005400000000291E-3</c:v>
                </c:pt>
                <c:pt idx="5667">
                  <c:v>4.7452600000000523E-3</c:v>
                </c:pt>
                <c:pt idx="5668">
                  <c:v>4.7899800000000114E-3</c:v>
                </c:pt>
                <c:pt idx="5669">
                  <c:v>4.8347000000000034E-3</c:v>
                </c:pt>
                <c:pt idx="5670">
                  <c:v>4.8794200000000371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318E-3</c:v>
                </c:pt>
                <c:pt idx="5681">
                  <c:v>5.3713600000000559E-3</c:v>
                </c:pt>
                <c:pt idx="5682">
                  <c:v>5.4160800000000123E-3</c:v>
                </c:pt>
                <c:pt idx="5683">
                  <c:v>5.4608000000000104E-3</c:v>
                </c:pt>
                <c:pt idx="5684">
                  <c:v>5.5055199999999999E-3</c:v>
                </c:pt>
                <c:pt idx="5685">
                  <c:v>5.5502400000000413E-3</c:v>
                </c:pt>
                <c:pt idx="5686">
                  <c:v>5.5949599999999995E-3</c:v>
                </c:pt>
                <c:pt idx="5687">
                  <c:v>5.6396800000000124E-3</c:v>
                </c:pt>
                <c:pt idx="5688">
                  <c:v>5.6844E-3</c:v>
                </c:pt>
                <c:pt idx="5689">
                  <c:v>5.7291200000000033E-3</c:v>
                </c:pt>
                <c:pt idx="5690">
                  <c:v>5.7738400000000509E-3</c:v>
                </c:pt>
                <c:pt idx="5691">
                  <c:v>5.8185600000000004E-3</c:v>
                </c:pt>
                <c:pt idx="5692">
                  <c:v>5.8632800000000002E-3</c:v>
                </c:pt>
                <c:pt idx="5693">
                  <c:v>5.90800000000004E-3</c:v>
                </c:pt>
                <c:pt idx="5694">
                  <c:v>5.9527400000000405E-3</c:v>
                </c:pt>
                <c:pt idx="5695">
                  <c:v>5.9974600000000343E-3</c:v>
                </c:pt>
                <c:pt idx="5696">
                  <c:v>6.0421800000000003E-3</c:v>
                </c:pt>
                <c:pt idx="5697">
                  <c:v>6.0869000000000114E-3</c:v>
                </c:pt>
                <c:pt idx="5698">
                  <c:v>6.1316200000000503E-3</c:v>
                </c:pt>
                <c:pt idx="5699">
                  <c:v>6.176340000000044E-3</c:v>
                </c:pt>
                <c:pt idx="5700">
                  <c:v>6.221060000000043E-3</c:v>
                </c:pt>
                <c:pt idx="5701">
                  <c:v>6.2657800000000003E-3</c:v>
                </c:pt>
                <c:pt idx="5702">
                  <c:v>6.3105000000000001E-3</c:v>
                </c:pt>
                <c:pt idx="5703">
                  <c:v>6.3552200000000034E-3</c:v>
                </c:pt>
                <c:pt idx="5704">
                  <c:v>6.3999400000000024E-3</c:v>
                </c:pt>
                <c:pt idx="5705">
                  <c:v>6.4446600000000543E-3</c:v>
                </c:pt>
                <c:pt idx="5706">
                  <c:v>6.4339800000000336E-3</c:v>
                </c:pt>
                <c:pt idx="5707">
                  <c:v>6.4233000000000371E-3</c:v>
                </c:pt>
                <c:pt idx="5708">
                  <c:v>6.4126200000000442E-3</c:v>
                </c:pt>
                <c:pt idx="5709">
                  <c:v>6.4019400000000495E-3</c:v>
                </c:pt>
                <c:pt idx="5710">
                  <c:v>6.3912600000000531E-3</c:v>
                </c:pt>
                <c:pt idx="5711">
                  <c:v>6.3805800000000003E-3</c:v>
                </c:pt>
                <c:pt idx="5712">
                  <c:v>6.3699000000000004E-3</c:v>
                </c:pt>
                <c:pt idx="5713">
                  <c:v>6.3592200000000447E-3</c:v>
                </c:pt>
                <c:pt idx="5714">
                  <c:v>6.3485399999999997E-3</c:v>
                </c:pt>
                <c:pt idx="5715">
                  <c:v>6.3378599999999998E-3</c:v>
                </c:pt>
                <c:pt idx="5716">
                  <c:v>6.3271600000000001E-3</c:v>
                </c:pt>
                <c:pt idx="5717">
                  <c:v>6.3164800000000002E-3</c:v>
                </c:pt>
                <c:pt idx="5718">
                  <c:v>6.3058000000000003E-3</c:v>
                </c:pt>
                <c:pt idx="5719">
                  <c:v>6.2951200000000134E-3</c:v>
                </c:pt>
                <c:pt idx="5720">
                  <c:v>6.2844400000000317E-3</c:v>
                </c:pt>
                <c:pt idx="5721">
                  <c:v>6.2737600000000631E-3</c:v>
                </c:pt>
                <c:pt idx="5722">
                  <c:v>6.2630800000000033E-3</c:v>
                </c:pt>
                <c:pt idx="5723">
                  <c:v>6.2524000000000034E-3</c:v>
                </c:pt>
                <c:pt idx="5724">
                  <c:v>6.2417200000000521E-3</c:v>
                </c:pt>
                <c:pt idx="5725">
                  <c:v>6.2310400000000574E-3</c:v>
                </c:pt>
                <c:pt idx="5726">
                  <c:v>6.2203600000000393E-3</c:v>
                </c:pt>
                <c:pt idx="5727">
                  <c:v>6.2096800000000438E-3</c:v>
                </c:pt>
                <c:pt idx="5728">
                  <c:v>6.1990000000000014E-3</c:v>
                </c:pt>
                <c:pt idx="5729">
                  <c:v>6.1883000000000033E-3</c:v>
                </c:pt>
                <c:pt idx="5730">
                  <c:v>6.1776200000000347E-3</c:v>
                </c:pt>
                <c:pt idx="5731">
                  <c:v>6.166940000000001E-3</c:v>
                </c:pt>
                <c:pt idx="5732">
                  <c:v>6.156260000000047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401E-3</c:v>
                </c:pt>
                <c:pt idx="5741">
                  <c:v>6.0601400000000003E-3</c:v>
                </c:pt>
                <c:pt idx="5742">
                  <c:v>6.0494400000000448E-3</c:v>
                </c:pt>
                <c:pt idx="5743">
                  <c:v>6.038760000000051E-3</c:v>
                </c:pt>
                <c:pt idx="5744">
                  <c:v>6.0280799999999999E-3</c:v>
                </c:pt>
                <c:pt idx="5745">
                  <c:v>6.0174E-3</c:v>
                </c:pt>
                <c:pt idx="5746">
                  <c:v>6.006720000000047E-3</c:v>
                </c:pt>
                <c:pt idx="5747">
                  <c:v>5.9960400000000505E-3</c:v>
                </c:pt>
                <c:pt idx="5748">
                  <c:v>5.9853600000000541E-3</c:v>
                </c:pt>
                <c:pt idx="5749">
                  <c:v>5.9746800000000325E-3</c:v>
                </c:pt>
                <c:pt idx="5750">
                  <c:v>5.9640000000000014E-3</c:v>
                </c:pt>
                <c:pt idx="5751">
                  <c:v>5.9533200000000458E-3</c:v>
                </c:pt>
                <c:pt idx="5752">
                  <c:v>5.9426400000000511E-3</c:v>
                </c:pt>
                <c:pt idx="5753">
                  <c:v>5.9319600000000573E-3</c:v>
                </c:pt>
                <c:pt idx="5754">
                  <c:v>5.92128000000004E-3</c:v>
                </c:pt>
                <c:pt idx="5755">
                  <c:v>5.9105800000000003E-3</c:v>
                </c:pt>
                <c:pt idx="5756">
                  <c:v>5.8999000000000013E-3</c:v>
                </c:pt>
                <c:pt idx="5757">
                  <c:v>5.8892200000000535E-3</c:v>
                </c:pt>
                <c:pt idx="5758">
                  <c:v>5.8785400000000336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583E-3</c:v>
                </c:pt>
                <c:pt idx="5769">
                  <c:v>5.7610400000000393E-3</c:v>
                </c:pt>
                <c:pt idx="5770">
                  <c:v>5.750360000000042E-3</c:v>
                </c:pt>
                <c:pt idx="5771">
                  <c:v>5.7396800000000534E-3</c:v>
                </c:pt>
                <c:pt idx="5772">
                  <c:v>5.7290000000000335E-3</c:v>
                </c:pt>
                <c:pt idx="5773">
                  <c:v>5.7183200000000328E-3</c:v>
                </c:pt>
                <c:pt idx="5774">
                  <c:v>5.7076400000000433E-3</c:v>
                </c:pt>
                <c:pt idx="5775">
                  <c:v>5.6969600000000113E-3</c:v>
                </c:pt>
                <c:pt idx="5776">
                  <c:v>5.6862800000000114E-3</c:v>
                </c:pt>
                <c:pt idx="5777">
                  <c:v>5.6756000000000124E-3</c:v>
                </c:pt>
                <c:pt idx="5778">
                  <c:v>5.6095199999999998E-3</c:v>
                </c:pt>
                <c:pt idx="5779">
                  <c:v>5.5434200000000124E-3</c:v>
                </c:pt>
                <c:pt idx="5780">
                  <c:v>5.4773400000000458E-3</c:v>
                </c:pt>
                <c:pt idx="5781">
                  <c:v>5.4112600000000635E-3</c:v>
                </c:pt>
                <c:pt idx="5782">
                  <c:v>5.3451799999999997E-3</c:v>
                </c:pt>
                <c:pt idx="5783">
                  <c:v>5.2790800000000393E-3</c:v>
                </c:pt>
                <c:pt idx="5784">
                  <c:v>5.2130000000000024E-3</c:v>
                </c:pt>
                <c:pt idx="5785">
                  <c:v>5.1469200000000114E-3</c:v>
                </c:pt>
                <c:pt idx="5786">
                  <c:v>5.0808400000000318E-3</c:v>
                </c:pt>
                <c:pt idx="5787">
                  <c:v>5.0147400000000002E-3</c:v>
                </c:pt>
                <c:pt idx="5788">
                  <c:v>4.9486600000000595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337E-3</c:v>
                </c:pt>
                <c:pt idx="5800">
                  <c:v>4.1556600000000124E-3</c:v>
                </c:pt>
                <c:pt idx="5801">
                  <c:v>4.0895600000000346E-3</c:v>
                </c:pt>
                <c:pt idx="5802">
                  <c:v>4.0234800000000003E-3</c:v>
                </c:pt>
                <c:pt idx="5803">
                  <c:v>3.9574000000000015E-3</c:v>
                </c:pt>
                <c:pt idx="5804">
                  <c:v>3.8913200000000167E-3</c:v>
                </c:pt>
                <c:pt idx="5805">
                  <c:v>3.8252200000000172E-3</c:v>
                </c:pt>
                <c:pt idx="5806">
                  <c:v>3.759140000000018E-3</c:v>
                </c:pt>
                <c:pt idx="5807">
                  <c:v>3.6930600000000188E-3</c:v>
                </c:pt>
                <c:pt idx="5808">
                  <c:v>3.626980000000021E-3</c:v>
                </c:pt>
                <c:pt idx="5809">
                  <c:v>3.5608800000000197E-3</c:v>
                </c:pt>
                <c:pt idx="5810">
                  <c:v>3.4948000000000002E-3</c:v>
                </c:pt>
                <c:pt idx="5811">
                  <c:v>3.4287200000000266E-3</c:v>
                </c:pt>
                <c:pt idx="5812">
                  <c:v>3.3626399999999996E-3</c:v>
                </c:pt>
                <c:pt idx="5813">
                  <c:v>3.2965600000000052E-3</c:v>
                </c:pt>
                <c:pt idx="5814">
                  <c:v>3.2304600000000092E-3</c:v>
                </c:pt>
                <c:pt idx="5815">
                  <c:v>3.1643800000000282E-3</c:v>
                </c:pt>
                <c:pt idx="5816">
                  <c:v>3.0983000000000195E-3</c:v>
                </c:pt>
                <c:pt idx="5817">
                  <c:v>3.0876200000000266E-3</c:v>
                </c:pt>
                <c:pt idx="5818">
                  <c:v>3.0769400000000002E-3</c:v>
                </c:pt>
                <c:pt idx="5819">
                  <c:v>3.0662600000000012E-3</c:v>
                </c:pt>
                <c:pt idx="5820">
                  <c:v>3.0555800000000052E-3</c:v>
                </c:pt>
                <c:pt idx="5821">
                  <c:v>3.0448800000000176E-3</c:v>
                </c:pt>
                <c:pt idx="5822">
                  <c:v>3.0342000000000012E-3</c:v>
                </c:pt>
                <c:pt idx="5823">
                  <c:v>3.0235200000000273E-3</c:v>
                </c:pt>
                <c:pt idx="5824">
                  <c:v>3.0128399999999997E-3</c:v>
                </c:pt>
                <c:pt idx="5825">
                  <c:v>3.0021600000000002E-3</c:v>
                </c:pt>
                <c:pt idx="5826">
                  <c:v>2.9914799999999999E-3</c:v>
                </c:pt>
                <c:pt idx="5827">
                  <c:v>2.9808000000000052E-3</c:v>
                </c:pt>
                <c:pt idx="5828">
                  <c:v>2.9701200000000179E-3</c:v>
                </c:pt>
                <c:pt idx="5829">
                  <c:v>2.9594399999999998E-3</c:v>
                </c:pt>
                <c:pt idx="5830">
                  <c:v>2.9487600000000012E-3</c:v>
                </c:pt>
                <c:pt idx="5831">
                  <c:v>2.9380800000000052E-3</c:v>
                </c:pt>
                <c:pt idx="5832">
                  <c:v>2.9274000000000092E-3</c:v>
                </c:pt>
                <c:pt idx="5833">
                  <c:v>2.9167200000000002E-3</c:v>
                </c:pt>
                <c:pt idx="5834">
                  <c:v>2.9060200000000052E-3</c:v>
                </c:pt>
                <c:pt idx="5835">
                  <c:v>2.8953400000000002E-3</c:v>
                </c:pt>
                <c:pt idx="5836">
                  <c:v>2.8846599999999998E-3</c:v>
                </c:pt>
                <c:pt idx="5837">
                  <c:v>2.9293800000000192E-3</c:v>
                </c:pt>
                <c:pt idx="5838">
                  <c:v>2.9740999999999999E-3</c:v>
                </c:pt>
                <c:pt idx="5839">
                  <c:v>3.0188400000000005E-3</c:v>
                </c:pt>
                <c:pt idx="5840">
                  <c:v>3.0635600000000255E-3</c:v>
                </c:pt>
                <c:pt idx="5841">
                  <c:v>3.1082800000000205E-3</c:v>
                </c:pt>
                <c:pt idx="5842">
                  <c:v>3.1530000000000195E-3</c:v>
                </c:pt>
                <c:pt idx="5843">
                  <c:v>3.1977200000000289E-3</c:v>
                </c:pt>
                <c:pt idx="5844">
                  <c:v>3.2424400000000092E-3</c:v>
                </c:pt>
                <c:pt idx="5845">
                  <c:v>3.287160000000035E-3</c:v>
                </c:pt>
                <c:pt idx="5846">
                  <c:v>3.3318800000000006E-3</c:v>
                </c:pt>
                <c:pt idx="5847">
                  <c:v>3.3766E-3</c:v>
                </c:pt>
                <c:pt idx="5848">
                  <c:v>3.4213200000000215E-3</c:v>
                </c:pt>
                <c:pt idx="5849">
                  <c:v>3.4660400000000005E-3</c:v>
                </c:pt>
                <c:pt idx="5850">
                  <c:v>3.5107599999999999E-3</c:v>
                </c:pt>
                <c:pt idx="5851">
                  <c:v>3.5554800000000002E-3</c:v>
                </c:pt>
                <c:pt idx="5852">
                  <c:v>3.6002000000000243E-3</c:v>
                </c:pt>
                <c:pt idx="5853">
                  <c:v>3.644940000000021E-3</c:v>
                </c:pt>
                <c:pt idx="5854">
                  <c:v>3.6896600000000191E-3</c:v>
                </c:pt>
                <c:pt idx="5855">
                  <c:v>3.7343800000000289E-3</c:v>
                </c:pt>
                <c:pt idx="5856">
                  <c:v>3.7791000000000252E-3</c:v>
                </c:pt>
                <c:pt idx="5857">
                  <c:v>3.8238200000000216E-3</c:v>
                </c:pt>
                <c:pt idx="5858">
                  <c:v>3.8685400000000149E-3</c:v>
                </c:pt>
                <c:pt idx="5859">
                  <c:v>3.91326E-3</c:v>
                </c:pt>
                <c:pt idx="5860">
                  <c:v>3.957980000000025E-3</c:v>
                </c:pt>
                <c:pt idx="5861">
                  <c:v>4.0027000000000014E-3</c:v>
                </c:pt>
                <c:pt idx="5862">
                  <c:v>4.0474200000000004E-3</c:v>
                </c:pt>
                <c:pt idx="5863">
                  <c:v>4.0921400000000002E-3</c:v>
                </c:pt>
                <c:pt idx="5864">
                  <c:v>4.136860000000033E-3</c:v>
                </c:pt>
                <c:pt idx="5865">
                  <c:v>4.1815800000000007E-3</c:v>
                </c:pt>
                <c:pt idx="5866">
                  <c:v>4.2263200000000134E-3</c:v>
                </c:pt>
                <c:pt idx="5867">
                  <c:v>4.2710400000000532E-3</c:v>
                </c:pt>
                <c:pt idx="5868">
                  <c:v>4.3157600000000114E-3</c:v>
                </c:pt>
                <c:pt idx="5869">
                  <c:v>4.3604799999999999E-3</c:v>
                </c:pt>
                <c:pt idx="5870">
                  <c:v>4.4052000000000396E-3</c:v>
                </c:pt>
                <c:pt idx="5871">
                  <c:v>4.4499200000000134E-3</c:v>
                </c:pt>
                <c:pt idx="5872">
                  <c:v>4.4946400000000124E-3</c:v>
                </c:pt>
                <c:pt idx="5873">
                  <c:v>4.5393600000000539E-3</c:v>
                </c:pt>
                <c:pt idx="5874">
                  <c:v>4.5840800000000008E-3</c:v>
                </c:pt>
                <c:pt idx="5875">
                  <c:v>4.6287999999999998E-3</c:v>
                </c:pt>
                <c:pt idx="5876">
                  <c:v>4.6181199999999955E-3</c:v>
                </c:pt>
                <c:pt idx="5877">
                  <c:v>4.60744E-3</c:v>
                </c:pt>
                <c:pt idx="5878">
                  <c:v>4.5967600000000426E-3</c:v>
                </c:pt>
                <c:pt idx="5879">
                  <c:v>4.5860800000000123E-3</c:v>
                </c:pt>
                <c:pt idx="5880">
                  <c:v>4.5754000000000124E-3</c:v>
                </c:pt>
                <c:pt idx="5881">
                  <c:v>4.5647200000000004E-3</c:v>
                </c:pt>
                <c:pt idx="5882">
                  <c:v>4.5540399999999997E-3</c:v>
                </c:pt>
                <c:pt idx="5883">
                  <c:v>4.5433600000000405E-3</c:v>
                </c:pt>
                <c:pt idx="5884">
                  <c:v>4.532660000000046E-3</c:v>
                </c:pt>
                <c:pt idx="5885">
                  <c:v>4.5219800000000001E-3</c:v>
                </c:pt>
                <c:pt idx="5886">
                  <c:v>4.5113000000000123E-3</c:v>
                </c:pt>
                <c:pt idx="5887">
                  <c:v>4.5006200000000133E-3</c:v>
                </c:pt>
                <c:pt idx="5888">
                  <c:v>4.4899400000000421E-3</c:v>
                </c:pt>
                <c:pt idx="5889">
                  <c:v>4.4792600000000751E-3</c:v>
                </c:pt>
                <c:pt idx="5890">
                  <c:v>4.4685800000000006E-3</c:v>
                </c:pt>
                <c:pt idx="5891">
                  <c:v>4.4578999999999999E-3</c:v>
                </c:pt>
                <c:pt idx="5892">
                  <c:v>4.4472200000000408E-3</c:v>
                </c:pt>
                <c:pt idx="5893">
                  <c:v>4.4365400000000478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328E-3</c:v>
                </c:pt>
                <c:pt idx="5906">
                  <c:v>4.2976800000000034E-3</c:v>
                </c:pt>
                <c:pt idx="5907">
                  <c:v>4.2870000000000104E-3</c:v>
                </c:pt>
                <c:pt idx="5908">
                  <c:v>4.2763200000000513E-3</c:v>
                </c:pt>
                <c:pt idx="5909">
                  <c:v>4.2656400000000124E-3</c:v>
                </c:pt>
                <c:pt idx="5910">
                  <c:v>4.2549400000000013E-3</c:v>
                </c:pt>
                <c:pt idx="5911">
                  <c:v>4.2442600000000361E-3</c:v>
                </c:pt>
                <c:pt idx="5912">
                  <c:v>4.2335800000000024E-3</c:v>
                </c:pt>
                <c:pt idx="5913">
                  <c:v>4.2228999999999999E-3</c:v>
                </c:pt>
                <c:pt idx="5914">
                  <c:v>4.2122200000000104E-3</c:v>
                </c:pt>
                <c:pt idx="5915">
                  <c:v>4.2015400000000374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458E-3</c:v>
                </c:pt>
                <c:pt idx="5928">
                  <c:v>4.0626800000000008E-3</c:v>
                </c:pt>
                <c:pt idx="5929">
                  <c:v>4.0520000000000009E-3</c:v>
                </c:pt>
                <c:pt idx="5930">
                  <c:v>4.0413200000000409E-3</c:v>
                </c:pt>
                <c:pt idx="5931">
                  <c:v>4.0306400000000471E-3</c:v>
                </c:pt>
                <c:pt idx="5932">
                  <c:v>4.29752E-3</c:v>
                </c:pt>
                <c:pt idx="5933">
                  <c:v>4.5639400000000024E-3</c:v>
                </c:pt>
                <c:pt idx="5934">
                  <c:v>4.8299200000000014E-3</c:v>
                </c:pt>
                <c:pt idx="5935">
                  <c:v>5.0954400000000014E-3</c:v>
                </c:pt>
                <c:pt idx="5936">
                  <c:v>5.3604999999999998E-3</c:v>
                </c:pt>
                <c:pt idx="5937">
                  <c:v>5.6251000000000001E-3</c:v>
                </c:pt>
                <c:pt idx="5938">
                  <c:v>5.889240000000056E-3</c:v>
                </c:pt>
                <c:pt idx="5939">
                  <c:v>6.1529400000000008E-3</c:v>
                </c:pt>
                <c:pt idx="5940">
                  <c:v>6.4161800000000014E-3</c:v>
                </c:pt>
                <c:pt idx="5941">
                  <c:v>6.6789599999999994E-3</c:v>
                </c:pt>
                <c:pt idx="5942">
                  <c:v>6.9413000000000599E-3</c:v>
                </c:pt>
                <c:pt idx="5943">
                  <c:v>7.2031600000000504E-3</c:v>
                </c:pt>
                <c:pt idx="5944">
                  <c:v>7.4645800000000002E-3</c:v>
                </c:pt>
                <c:pt idx="5945">
                  <c:v>7.7255400000000134E-3</c:v>
                </c:pt>
                <c:pt idx="5946">
                  <c:v>7.9860400000000605E-3</c:v>
                </c:pt>
                <c:pt idx="5947">
                  <c:v>8.246100000000001E-3</c:v>
                </c:pt>
                <c:pt idx="5948">
                  <c:v>8.5057000000000708E-3</c:v>
                </c:pt>
                <c:pt idx="5949">
                  <c:v>8.7094200000000007E-3</c:v>
                </c:pt>
                <c:pt idx="5950">
                  <c:v>8.9127000000000685E-3</c:v>
                </c:pt>
                <c:pt idx="5951">
                  <c:v>9.1155400000000712E-3</c:v>
                </c:pt>
                <c:pt idx="5952">
                  <c:v>9.3179000000000248E-3</c:v>
                </c:pt>
                <c:pt idx="5953">
                  <c:v>9.51982E-3</c:v>
                </c:pt>
                <c:pt idx="5954">
                  <c:v>9.7212800000000005E-3</c:v>
                </c:pt>
                <c:pt idx="5955">
                  <c:v>9.9222800000000246E-3</c:v>
                </c:pt>
                <c:pt idx="5956">
                  <c:v>1.0122820000000081E-2</c:v>
                </c:pt>
                <c:pt idx="5957">
                  <c:v>1.0322920000000001E-2</c:v>
                </c:pt>
                <c:pt idx="5958">
                  <c:v>1.0522560000000068E-2</c:v>
                </c:pt>
                <c:pt idx="5959">
                  <c:v>1.072174E-2</c:v>
                </c:pt>
                <c:pt idx="5960">
                  <c:v>1.0920460000000003E-2</c:v>
                </c:pt>
                <c:pt idx="5961">
                  <c:v>1.1118739999999998E-2</c:v>
                </c:pt>
                <c:pt idx="5962">
                  <c:v>1.1316540000000003E-2</c:v>
                </c:pt>
                <c:pt idx="5963">
                  <c:v>1.1513900000000001E-2</c:v>
                </c:pt>
                <c:pt idx="5964">
                  <c:v>1.1710820000000103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7E-2</c:v>
                </c:pt>
                <c:pt idx="5976">
                  <c:v>1.2379580000000001E-2</c:v>
                </c:pt>
                <c:pt idx="5977">
                  <c:v>1.229572E-2</c:v>
                </c:pt>
                <c:pt idx="5978">
                  <c:v>1.2211880000000001E-2</c:v>
                </c:pt>
                <c:pt idx="5979">
                  <c:v>1.2128020000000003E-2</c:v>
                </c:pt>
                <c:pt idx="5980">
                  <c:v>1.2044180000000003E-2</c:v>
                </c:pt>
                <c:pt idx="5981">
                  <c:v>1.1960320000000108E-2</c:v>
                </c:pt>
                <c:pt idx="5982">
                  <c:v>1.1876480000000003E-2</c:v>
                </c:pt>
                <c:pt idx="5983">
                  <c:v>1.179264E-2</c:v>
                </c:pt>
                <c:pt idx="5984">
                  <c:v>1.1708780000000075E-2</c:v>
                </c:pt>
                <c:pt idx="5985">
                  <c:v>1.162494E-2</c:v>
                </c:pt>
                <c:pt idx="5986">
                  <c:v>1.1541080000000087E-2</c:v>
                </c:pt>
                <c:pt idx="5987">
                  <c:v>1.1457239999999999E-2</c:v>
                </c:pt>
                <c:pt idx="5988">
                  <c:v>1.1428799999999999E-2</c:v>
                </c:pt>
                <c:pt idx="5989">
                  <c:v>1.1400340000000005E-2</c:v>
                </c:pt>
                <c:pt idx="5990">
                  <c:v>1.1371900000000001E-2</c:v>
                </c:pt>
                <c:pt idx="5991">
                  <c:v>1.1343460000000001E-2</c:v>
                </c:pt>
                <c:pt idx="5992">
                  <c:v>1.1315E-2</c:v>
                </c:pt>
                <c:pt idx="5993">
                  <c:v>1.1286560000000077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82E-2</c:v>
                </c:pt>
                <c:pt idx="6004">
                  <c:v>1.097366E-2</c:v>
                </c:pt>
                <c:pt idx="6005">
                  <c:v>1.1000620000000074E-2</c:v>
                </c:pt>
                <c:pt idx="6006">
                  <c:v>1.1027580000000085E-2</c:v>
                </c:pt>
                <c:pt idx="6007">
                  <c:v>1.1054520000000071E-2</c:v>
                </c:pt>
                <c:pt idx="6008">
                  <c:v>1.1081480000000083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83E-2</c:v>
                </c:pt>
                <c:pt idx="6018">
                  <c:v>1.1351060000000001E-2</c:v>
                </c:pt>
                <c:pt idx="6019">
                  <c:v>1.1378019999999999E-2</c:v>
                </c:pt>
                <c:pt idx="6020">
                  <c:v>1.1404980000000007E-2</c:v>
                </c:pt>
                <c:pt idx="6021">
                  <c:v>1.1431920000000003E-2</c:v>
                </c:pt>
                <c:pt idx="6022">
                  <c:v>1.1458880000000001E-2</c:v>
                </c:pt>
                <c:pt idx="6023">
                  <c:v>1.1485840000000021E-2</c:v>
                </c:pt>
                <c:pt idx="6024">
                  <c:v>1.1512800000000043E-2</c:v>
                </c:pt>
                <c:pt idx="6025">
                  <c:v>1.153976E-2</c:v>
                </c:pt>
                <c:pt idx="6026">
                  <c:v>1.1566720000000091E-2</c:v>
                </c:pt>
                <c:pt idx="6027">
                  <c:v>1.159368E-2</c:v>
                </c:pt>
                <c:pt idx="6028">
                  <c:v>1.1620620000000094E-2</c:v>
                </c:pt>
                <c:pt idx="6029">
                  <c:v>1.1647580000000105E-2</c:v>
                </c:pt>
                <c:pt idx="6030">
                  <c:v>1.1674540000000001E-2</c:v>
                </c:pt>
                <c:pt idx="6031">
                  <c:v>1.1701500000000116E-2</c:v>
                </c:pt>
                <c:pt idx="6032">
                  <c:v>1.1728460000000001E-2</c:v>
                </c:pt>
                <c:pt idx="6033">
                  <c:v>1.175542000000007E-2</c:v>
                </c:pt>
                <c:pt idx="6034">
                  <c:v>1.1782380000000082E-2</c:v>
                </c:pt>
                <c:pt idx="6035">
                  <c:v>1.1809320000000071E-2</c:v>
                </c:pt>
                <c:pt idx="6036">
                  <c:v>1.1836280000000001E-2</c:v>
                </c:pt>
                <c:pt idx="6037">
                  <c:v>1.1863240000000001E-2</c:v>
                </c:pt>
                <c:pt idx="6038">
                  <c:v>1.1890200000000005E-2</c:v>
                </c:pt>
                <c:pt idx="6039">
                  <c:v>1.1917160000000001E-2</c:v>
                </c:pt>
                <c:pt idx="6040">
                  <c:v>1.1944120000000124E-2</c:v>
                </c:pt>
                <c:pt idx="6041">
                  <c:v>1.1971080000000021E-2</c:v>
                </c:pt>
                <c:pt idx="6042">
                  <c:v>1.1998020000000003E-2</c:v>
                </c:pt>
                <c:pt idx="6043">
                  <c:v>1.2024979999999999E-2</c:v>
                </c:pt>
                <c:pt idx="6044">
                  <c:v>1.1996540000000003E-2</c:v>
                </c:pt>
                <c:pt idx="6045">
                  <c:v>1.1968100000000091E-2</c:v>
                </c:pt>
                <c:pt idx="6046">
                  <c:v>1.193964E-2</c:v>
                </c:pt>
                <c:pt idx="6047">
                  <c:v>1.19112E-2</c:v>
                </c:pt>
                <c:pt idx="6048">
                  <c:v>1.1882760000000077E-2</c:v>
                </c:pt>
                <c:pt idx="6049">
                  <c:v>1.1854320000000003E-2</c:v>
                </c:pt>
                <c:pt idx="6050">
                  <c:v>1.1825860000000089E-2</c:v>
                </c:pt>
                <c:pt idx="6051">
                  <c:v>1.1797419999999999E-2</c:v>
                </c:pt>
                <c:pt idx="6052">
                  <c:v>1.1768980000000005E-2</c:v>
                </c:pt>
                <c:pt idx="6053">
                  <c:v>1.1740520000000138E-2</c:v>
                </c:pt>
                <c:pt idx="6054">
                  <c:v>1.1712080000000001E-2</c:v>
                </c:pt>
                <c:pt idx="6055">
                  <c:v>1.168364E-2</c:v>
                </c:pt>
                <c:pt idx="6056">
                  <c:v>1.1655200000000001E-2</c:v>
                </c:pt>
                <c:pt idx="6057">
                  <c:v>1.1626740000000003E-2</c:v>
                </c:pt>
                <c:pt idx="6058">
                  <c:v>1.1598300000000001E-2</c:v>
                </c:pt>
                <c:pt idx="6059">
                  <c:v>1.1569860000000001E-2</c:v>
                </c:pt>
                <c:pt idx="6060">
                  <c:v>1.1541400000000089E-2</c:v>
                </c:pt>
                <c:pt idx="6061">
                  <c:v>1.1512959999999999E-2</c:v>
                </c:pt>
                <c:pt idx="6062">
                  <c:v>1.1484520000000119E-2</c:v>
                </c:pt>
                <c:pt idx="6063">
                  <c:v>1.1456060000000001E-2</c:v>
                </c:pt>
                <c:pt idx="6064">
                  <c:v>1.1427620000000001E-2</c:v>
                </c:pt>
                <c:pt idx="6065">
                  <c:v>1.1399180000000005E-2</c:v>
                </c:pt>
                <c:pt idx="6066">
                  <c:v>1.1370740000000001E-2</c:v>
                </c:pt>
                <c:pt idx="6067">
                  <c:v>1.1342280000000001E-2</c:v>
                </c:pt>
                <c:pt idx="6068">
                  <c:v>1.131384E-2</c:v>
                </c:pt>
                <c:pt idx="6069">
                  <c:v>1.1285400000000077E-2</c:v>
                </c:pt>
                <c:pt idx="6070">
                  <c:v>1.1256939999999998E-2</c:v>
                </c:pt>
                <c:pt idx="6071">
                  <c:v>1.1228500000000082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109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63E-2</c:v>
                </c:pt>
                <c:pt idx="6096">
                  <c:v>1.0517359999999998E-2</c:v>
                </c:pt>
                <c:pt idx="6097">
                  <c:v>1.0488920000000001E-2</c:v>
                </c:pt>
                <c:pt idx="6098">
                  <c:v>1.0460460000000001E-2</c:v>
                </c:pt>
                <c:pt idx="6099">
                  <c:v>1.043202E-2</c:v>
                </c:pt>
                <c:pt idx="6100">
                  <c:v>1.0403580000000075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727E-3</c:v>
                </c:pt>
                <c:pt idx="6116">
                  <c:v>9.8376400000000207E-3</c:v>
                </c:pt>
                <c:pt idx="6117">
                  <c:v>9.753780000000066E-3</c:v>
                </c:pt>
                <c:pt idx="6118">
                  <c:v>9.6699400000000227E-3</c:v>
                </c:pt>
                <c:pt idx="6119">
                  <c:v>9.5860800000000679E-3</c:v>
                </c:pt>
                <c:pt idx="6120">
                  <c:v>9.5022400000000246E-3</c:v>
                </c:pt>
                <c:pt idx="6121">
                  <c:v>9.4183800000000005E-3</c:v>
                </c:pt>
                <c:pt idx="6122">
                  <c:v>9.3345400000000248E-3</c:v>
                </c:pt>
                <c:pt idx="6123">
                  <c:v>9.2507000000000266E-3</c:v>
                </c:pt>
                <c:pt idx="6124">
                  <c:v>9.1668400000000268E-3</c:v>
                </c:pt>
                <c:pt idx="6125">
                  <c:v>9.0830000000000268E-3</c:v>
                </c:pt>
                <c:pt idx="6126">
                  <c:v>8.9991400000000547E-3</c:v>
                </c:pt>
                <c:pt idx="6127">
                  <c:v>8.9153000000000027E-3</c:v>
                </c:pt>
                <c:pt idx="6128">
                  <c:v>8.8314400000000567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525E-3</c:v>
                </c:pt>
                <c:pt idx="6140">
                  <c:v>7.8252600000000509E-3</c:v>
                </c:pt>
                <c:pt idx="6141">
                  <c:v>7.7414200000000596E-3</c:v>
                </c:pt>
                <c:pt idx="6142">
                  <c:v>7.6575599999999999E-3</c:v>
                </c:pt>
                <c:pt idx="6143">
                  <c:v>7.5737200000000572E-3</c:v>
                </c:pt>
                <c:pt idx="6144">
                  <c:v>7.4898600000000677E-3</c:v>
                </c:pt>
                <c:pt idx="6145">
                  <c:v>7.406020000000053E-3</c:v>
                </c:pt>
                <c:pt idx="6146">
                  <c:v>7.3221599999999986E-3</c:v>
                </c:pt>
                <c:pt idx="6147">
                  <c:v>7.2383200000000541E-3</c:v>
                </c:pt>
                <c:pt idx="6148">
                  <c:v>7.1544600000000014E-3</c:v>
                </c:pt>
                <c:pt idx="6149">
                  <c:v>7.0706200000000569E-3</c:v>
                </c:pt>
                <c:pt idx="6150">
                  <c:v>6.9867800000000457E-3</c:v>
                </c:pt>
                <c:pt idx="6151">
                  <c:v>6.9029200000000034E-3</c:v>
                </c:pt>
                <c:pt idx="6152">
                  <c:v>6.8190800000000034E-3</c:v>
                </c:pt>
                <c:pt idx="6153">
                  <c:v>6.7352200000000582E-3</c:v>
                </c:pt>
                <c:pt idx="6154">
                  <c:v>6.7067800000000389E-3</c:v>
                </c:pt>
                <c:pt idx="6155">
                  <c:v>6.6783400000000421E-3</c:v>
                </c:pt>
                <c:pt idx="6156">
                  <c:v>6.6498800000000004E-3</c:v>
                </c:pt>
                <c:pt idx="6157">
                  <c:v>6.6214400000000114E-3</c:v>
                </c:pt>
                <c:pt idx="6158">
                  <c:v>6.5930000000000034E-3</c:v>
                </c:pt>
                <c:pt idx="6159">
                  <c:v>6.5645600000000014E-3</c:v>
                </c:pt>
                <c:pt idx="6160">
                  <c:v>6.5361000000000134E-3</c:v>
                </c:pt>
                <c:pt idx="6161">
                  <c:v>6.507660000000047E-3</c:v>
                </c:pt>
                <c:pt idx="6162">
                  <c:v>6.479220000000078E-3</c:v>
                </c:pt>
                <c:pt idx="6163">
                  <c:v>6.4507600000000501E-3</c:v>
                </c:pt>
                <c:pt idx="6164">
                  <c:v>6.4223200000000317E-3</c:v>
                </c:pt>
                <c:pt idx="6165">
                  <c:v>6.3938800000000002E-3</c:v>
                </c:pt>
                <c:pt idx="6166">
                  <c:v>6.365420000000001E-3</c:v>
                </c:pt>
                <c:pt idx="6167">
                  <c:v>6.3369800000000033E-3</c:v>
                </c:pt>
                <c:pt idx="6168">
                  <c:v>6.3085400000000014E-3</c:v>
                </c:pt>
                <c:pt idx="6169">
                  <c:v>6.2801000000000124E-3</c:v>
                </c:pt>
                <c:pt idx="6170">
                  <c:v>6.2516400000000548E-3</c:v>
                </c:pt>
                <c:pt idx="6171">
                  <c:v>6.278600000000056E-3</c:v>
                </c:pt>
                <c:pt idx="6172">
                  <c:v>6.3055600000000104E-3</c:v>
                </c:pt>
                <c:pt idx="6173">
                  <c:v>6.3325200000000003E-3</c:v>
                </c:pt>
                <c:pt idx="6174">
                  <c:v>6.3594800000000024E-3</c:v>
                </c:pt>
                <c:pt idx="6175">
                  <c:v>6.3864400000000427E-3</c:v>
                </c:pt>
                <c:pt idx="6176">
                  <c:v>6.4133800000000336E-3</c:v>
                </c:pt>
                <c:pt idx="6177">
                  <c:v>6.4403400000000539E-3</c:v>
                </c:pt>
                <c:pt idx="6178">
                  <c:v>6.46730000000003E-3</c:v>
                </c:pt>
                <c:pt idx="6179">
                  <c:v>6.4942600000000442E-3</c:v>
                </c:pt>
                <c:pt idx="6180">
                  <c:v>6.5212200000000446E-3</c:v>
                </c:pt>
                <c:pt idx="6181">
                  <c:v>6.5481800000000024E-3</c:v>
                </c:pt>
                <c:pt idx="6182">
                  <c:v>6.57514000000004E-3</c:v>
                </c:pt>
                <c:pt idx="6183">
                  <c:v>6.6020799999999998E-3</c:v>
                </c:pt>
                <c:pt idx="6184">
                  <c:v>6.6290400000000114E-3</c:v>
                </c:pt>
                <c:pt idx="6185">
                  <c:v>6.6560000000000013E-3</c:v>
                </c:pt>
                <c:pt idx="6186">
                  <c:v>6.6829599999999999E-3</c:v>
                </c:pt>
                <c:pt idx="6187">
                  <c:v>6.7099200000000402E-3</c:v>
                </c:pt>
                <c:pt idx="6188">
                  <c:v>6.7368800000000388E-3</c:v>
                </c:pt>
                <c:pt idx="6189">
                  <c:v>6.7638400000000383E-3</c:v>
                </c:pt>
                <c:pt idx="6190">
                  <c:v>6.7907800000000023E-3</c:v>
                </c:pt>
                <c:pt idx="6191">
                  <c:v>6.8177400000000114E-3</c:v>
                </c:pt>
                <c:pt idx="6192">
                  <c:v>6.8447000000000004E-3</c:v>
                </c:pt>
                <c:pt idx="6193">
                  <c:v>6.8716600000000693E-3</c:v>
                </c:pt>
                <c:pt idx="6194">
                  <c:v>6.8986200000000393E-3</c:v>
                </c:pt>
                <c:pt idx="6195">
                  <c:v>6.9255800000000024E-3</c:v>
                </c:pt>
                <c:pt idx="6196">
                  <c:v>6.9525400000000114E-3</c:v>
                </c:pt>
                <c:pt idx="6197">
                  <c:v>6.97948000000005E-3</c:v>
                </c:pt>
                <c:pt idx="6198">
                  <c:v>7.0064400000000478E-3</c:v>
                </c:pt>
                <c:pt idx="6199">
                  <c:v>7.033400000000042E-3</c:v>
                </c:pt>
                <c:pt idx="6200">
                  <c:v>7.0603600000000415E-3</c:v>
                </c:pt>
                <c:pt idx="6201">
                  <c:v>7.0873200000000124E-3</c:v>
                </c:pt>
                <c:pt idx="6202">
                  <c:v>7.1142800000000023E-3</c:v>
                </c:pt>
                <c:pt idx="6203">
                  <c:v>7.1412400000000521E-3</c:v>
                </c:pt>
                <c:pt idx="6204">
                  <c:v>7.1681799999999997E-3</c:v>
                </c:pt>
                <c:pt idx="6205">
                  <c:v>7.1951400000000113E-3</c:v>
                </c:pt>
                <c:pt idx="6206">
                  <c:v>7.2221000000000004E-3</c:v>
                </c:pt>
                <c:pt idx="6207">
                  <c:v>7.2490600000000632E-3</c:v>
                </c:pt>
                <c:pt idx="6208">
                  <c:v>7.276020000000054E-3</c:v>
                </c:pt>
                <c:pt idx="6209">
                  <c:v>7.3029799999999997E-3</c:v>
                </c:pt>
                <c:pt idx="6210">
                  <c:v>7.2745200000000308E-3</c:v>
                </c:pt>
                <c:pt idx="6211">
                  <c:v>7.2460800000000393E-3</c:v>
                </c:pt>
                <c:pt idx="6212">
                  <c:v>7.217640000000046E-3</c:v>
                </c:pt>
                <c:pt idx="6213">
                  <c:v>7.1892000000000457E-3</c:v>
                </c:pt>
                <c:pt idx="6214">
                  <c:v>7.1607400000000014E-3</c:v>
                </c:pt>
                <c:pt idx="6215">
                  <c:v>7.1323000000000124E-3</c:v>
                </c:pt>
                <c:pt idx="6216">
                  <c:v>7.1038600000000382E-3</c:v>
                </c:pt>
                <c:pt idx="6217">
                  <c:v>7.0754000000000398E-3</c:v>
                </c:pt>
                <c:pt idx="6218">
                  <c:v>7.0469600000000431E-3</c:v>
                </c:pt>
                <c:pt idx="6219">
                  <c:v>7.0185199999999994E-3</c:v>
                </c:pt>
                <c:pt idx="6220">
                  <c:v>6.9900800000000114E-3</c:v>
                </c:pt>
                <c:pt idx="6221">
                  <c:v>6.9616200000000589E-3</c:v>
                </c:pt>
                <c:pt idx="6222">
                  <c:v>6.9331800000000388E-3</c:v>
                </c:pt>
                <c:pt idx="6223">
                  <c:v>6.9047400000000411E-3</c:v>
                </c:pt>
                <c:pt idx="6224">
                  <c:v>6.8762800000000471E-3</c:v>
                </c:pt>
                <c:pt idx="6225">
                  <c:v>6.8478400000000104E-3</c:v>
                </c:pt>
                <c:pt idx="6226">
                  <c:v>6.8194000000000336E-3</c:v>
                </c:pt>
                <c:pt idx="6227">
                  <c:v>6.7909600000000134E-3</c:v>
                </c:pt>
                <c:pt idx="6228">
                  <c:v>6.7625000000000003E-3</c:v>
                </c:pt>
                <c:pt idx="6229">
                  <c:v>6.734060000000046E-3</c:v>
                </c:pt>
                <c:pt idx="6230">
                  <c:v>6.7056200000000475E-3</c:v>
                </c:pt>
                <c:pt idx="6231">
                  <c:v>6.6771600000000014E-3</c:v>
                </c:pt>
                <c:pt idx="6232">
                  <c:v>6.6487200000000133E-3</c:v>
                </c:pt>
                <c:pt idx="6233">
                  <c:v>6.6202800000000001E-3</c:v>
                </c:pt>
                <c:pt idx="6234">
                  <c:v>6.5918200000000407E-3</c:v>
                </c:pt>
                <c:pt idx="6235">
                  <c:v>6.5633800000000023E-3</c:v>
                </c:pt>
                <c:pt idx="6236">
                  <c:v>6.5349400000000134E-3</c:v>
                </c:pt>
                <c:pt idx="6237">
                  <c:v>6.5065000000000114E-3</c:v>
                </c:pt>
                <c:pt idx="6238">
                  <c:v>6.4780400000000573E-3</c:v>
                </c:pt>
                <c:pt idx="6239">
                  <c:v>6.4496000000000631E-3</c:v>
                </c:pt>
                <c:pt idx="6240">
                  <c:v>6.421160000000042E-3</c:v>
                </c:pt>
                <c:pt idx="6241">
                  <c:v>6.3927000000000003E-3</c:v>
                </c:pt>
                <c:pt idx="6242">
                  <c:v>6.3642600000000113E-3</c:v>
                </c:pt>
                <c:pt idx="6243">
                  <c:v>6.3358199999999998E-3</c:v>
                </c:pt>
                <c:pt idx="6244">
                  <c:v>6.3073800000000013E-3</c:v>
                </c:pt>
                <c:pt idx="6245">
                  <c:v>6.2789200000000133E-3</c:v>
                </c:pt>
                <c:pt idx="6246">
                  <c:v>6.2504800000000114E-3</c:v>
                </c:pt>
                <c:pt idx="6247">
                  <c:v>6.2220399999999999E-3</c:v>
                </c:pt>
                <c:pt idx="6248">
                  <c:v>6.1935800000000006E-3</c:v>
                </c:pt>
                <c:pt idx="6249">
                  <c:v>6.1651400000000004E-3</c:v>
                </c:pt>
                <c:pt idx="6250">
                  <c:v>6.1367000000000392E-3</c:v>
                </c:pt>
                <c:pt idx="6251">
                  <c:v>6.1082400000000408E-3</c:v>
                </c:pt>
                <c:pt idx="6252">
                  <c:v>6.079800000000044E-3</c:v>
                </c:pt>
                <c:pt idx="6253">
                  <c:v>6.0513600000000542E-3</c:v>
                </c:pt>
                <c:pt idx="6254">
                  <c:v>6.0229200000000002E-3</c:v>
                </c:pt>
                <c:pt idx="6255">
                  <c:v>5.994460000000033E-3</c:v>
                </c:pt>
                <c:pt idx="6256">
                  <c:v>5.9660200000000389E-3</c:v>
                </c:pt>
                <c:pt idx="6257">
                  <c:v>5.9375800000000013E-3</c:v>
                </c:pt>
                <c:pt idx="6258">
                  <c:v>5.9091200000000454E-3</c:v>
                </c:pt>
                <c:pt idx="6259">
                  <c:v>5.8806800000000114E-3</c:v>
                </c:pt>
                <c:pt idx="6260">
                  <c:v>5.8522399999999999E-3</c:v>
                </c:pt>
                <c:pt idx="6261">
                  <c:v>5.8238000000000014E-3</c:v>
                </c:pt>
                <c:pt idx="6262">
                  <c:v>5.7953400000000134E-3</c:v>
                </c:pt>
                <c:pt idx="6263">
                  <c:v>5.7669000000000114E-3</c:v>
                </c:pt>
                <c:pt idx="6264">
                  <c:v>5.7384600000000494E-3</c:v>
                </c:pt>
                <c:pt idx="6265">
                  <c:v>5.7100000000000024E-3</c:v>
                </c:pt>
                <c:pt idx="6266">
                  <c:v>5.6815600000000134E-3</c:v>
                </c:pt>
                <c:pt idx="6267">
                  <c:v>5.6531200000000002E-3</c:v>
                </c:pt>
                <c:pt idx="6268">
                  <c:v>5.62468E-3</c:v>
                </c:pt>
                <c:pt idx="6269">
                  <c:v>5.5962200000000432E-3</c:v>
                </c:pt>
                <c:pt idx="6270">
                  <c:v>5.5677800000000005E-3</c:v>
                </c:pt>
                <c:pt idx="6271">
                  <c:v>5.5393400000000531E-3</c:v>
                </c:pt>
                <c:pt idx="6272">
                  <c:v>5.5108800000000001E-3</c:v>
                </c:pt>
                <c:pt idx="6273">
                  <c:v>5.4824400000000372E-3</c:v>
                </c:pt>
                <c:pt idx="6274">
                  <c:v>5.4540000000000014E-3</c:v>
                </c:pt>
                <c:pt idx="6275">
                  <c:v>5.4255400000000004E-3</c:v>
                </c:pt>
                <c:pt idx="6276">
                  <c:v>5.3971000000000002E-3</c:v>
                </c:pt>
                <c:pt idx="6277">
                  <c:v>5.3686599999999999E-3</c:v>
                </c:pt>
                <c:pt idx="6278">
                  <c:v>5.3402200000000379E-3</c:v>
                </c:pt>
                <c:pt idx="6279">
                  <c:v>5.3117600000000134E-3</c:v>
                </c:pt>
                <c:pt idx="6280">
                  <c:v>5.2833200000000479E-3</c:v>
                </c:pt>
                <c:pt idx="6281">
                  <c:v>5.25488E-3</c:v>
                </c:pt>
                <c:pt idx="6282">
                  <c:v>5.2264200000000033E-3</c:v>
                </c:pt>
                <c:pt idx="6283">
                  <c:v>5.1979799999999996E-3</c:v>
                </c:pt>
                <c:pt idx="6284">
                  <c:v>5.1141399999999945E-3</c:v>
                </c:pt>
                <c:pt idx="6285">
                  <c:v>5.0302800000000336E-3</c:v>
                </c:pt>
                <c:pt idx="6286">
                  <c:v>4.9464400000000458E-3</c:v>
                </c:pt>
                <c:pt idx="6287">
                  <c:v>4.8625799999999966E-3</c:v>
                </c:pt>
                <c:pt idx="6288">
                  <c:v>4.7787400000000478E-3</c:v>
                </c:pt>
                <c:pt idx="6289">
                  <c:v>4.6948799999999985E-3</c:v>
                </c:pt>
                <c:pt idx="6290">
                  <c:v>4.6110400000000124E-3</c:v>
                </c:pt>
                <c:pt idx="6291">
                  <c:v>4.5272000000000003E-3</c:v>
                </c:pt>
                <c:pt idx="6292">
                  <c:v>4.4433400000000525E-3</c:v>
                </c:pt>
                <c:pt idx="6293">
                  <c:v>4.3595000000000014E-3</c:v>
                </c:pt>
                <c:pt idx="6294">
                  <c:v>4.2756400000000458E-3</c:v>
                </c:pt>
                <c:pt idx="6295">
                  <c:v>4.1918000000000033E-3</c:v>
                </c:pt>
                <c:pt idx="6296">
                  <c:v>4.10794E-3</c:v>
                </c:pt>
                <c:pt idx="6297">
                  <c:v>4.0240999999999975E-3</c:v>
                </c:pt>
                <c:pt idx="6298">
                  <c:v>3.9402400000000002E-3</c:v>
                </c:pt>
                <c:pt idx="6299">
                  <c:v>3.8564000000000003E-3</c:v>
                </c:pt>
                <c:pt idx="6300">
                  <c:v>3.7725600000000194E-3</c:v>
                </c:pt>
                <c:pt idx="6301">
                  <c:v>3.6887000000000278E-3</c:v>
                </c:pt>
                <c:pt idx="6302">
                  <c:v>3.6048600000000174E-3</c:v>
                </c:pt>
                <c:pt idx="6303">
                  <c:v>3.5210000000000172E-3</c:v>
                </c:pt>
                <c:pt idx="6304">
                  <c:v>3.4371600000000185E-3</c:v>
                </c:pt>
                <c:pt idx="6305">
                  <c:v>3.3533000000000052E-3</c:v>
                </c:pt>
                <c:pt idx="6306">
                  <c:v>3.2694600000000192E-3</c:v>
                </c:pt>
                <c:pt idx="6307">
                  <c:v>3.1856200000000205E-3</c:v>
                </c:pt>
                <c:pt idx="6308">
                  <c:v>3.1017600000000202E-3</c:v>
                </c:pt>
                <c:pt idx="6309">
                  <c:v>3.017920000000022E-3</c:v>
                </c:pt>
                <c:pt idx="6310">
                  <c:v>2.9340600000000001E-3</c:v>
                </c:pt>
                <c:pt idx="6311">
                  <c:v>2.8502200000000001E-3</c:v>
                </c:pt>
                <c:pt idx="6312">
                  <c:v>2.7663600000000189E-3</c:v>
                </c:pt>
                <c:pt idx="6313">
                  <c:v>2.6825200000000207E-3</c:v>
                </c:pt>
                <c:pt idx="6314">
                  <c:v>2.59866E-3</c:v>
                </c:pt>
                <c:pt idx="6315">
                  <c:v>2.5148200000000001E-3</c:v>
                </c:pt>
                <c:pt idx="6316">
                  <c:v>2.4309800000000001E-3</c:v>
                </c:pt>
                <c:pt idx="6317">
                  <c:v>2.347120000000022E-3</c:v>
                </c:pt>
                <c:pt idx="6318">
                  <c:v>2.2632800000000246E-3</c:v>
                </c:pt>
                <c:pt idx="6319">
                  <c:v>2.1794200000000092E-3</c:v>
                </c:pt>
                <c:pt idx="6320">
                  <c:v>2.0955800000000092E-3</c:v>
                </c:pt>
                <c:pt idx="6321">
                  <c:v>2.0117200000000011E-3</c:v>
                </c:pt>
                <c:pt idx="6322">
                  <c:v>1.9278780000000092E-3</c:v>
                </c:pt>
                <c:pt idx="6323">
                  <c:v>1.8994320000000099E-3</c:v>
                </c:pt>
                <c:pt idx="6324">
                  <c:v>1.8709860000000102E-3</c:v>
                </c:pt>
                <c:pt idx="6325">
                  <c:v>1.8425400000000114E-3</c:v>
                </c:pt>
                <c:pt idx="6326">
                  <c:v>2.0920800000000001E-3</c:v>
                </c:pt>
                <c:pt idx="6327">
                  <c:v>2.3420399999999997E-3</c:v>
                </c:pt>
                <c:pt idx="6328">
                  <c:v>2.5923800000000052E-3</c:v>
                </c:pt>
                <c:pt idx="6329">
                  <c:v>2.8431200000000245E-3</c:v>
                </c:pt>
                <c:pt idx="6330">
                  <c:v>3.0942800000000052E-3</c:v>
                </c:pt>
                <c:pt idx="6331">
                  <c:v>3.3458199999999998E-3</c:v>
                </c:pt>
                <c:pt idx="6332">
                  <c:v>3.5977600000000214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44E-3</c:v>
                </c:pt>
                <c:pt idx="6342">
                  <c:v>6.1391400000000134E-3</c:v>
                </c:pt>
                <c:pt idx="6343">
                  <c:v>6.3954800000000003E-3</c:v>
                </c:pt>
                <c:pt idx="6344">
                  <c:v>6.6522200000000134E-3</c:v>
                </c:pt>
                <c:pt idx="6345">
                  <c:v>6.909340000000065E-3</c:v>
                </c:pt>
                <c:pt idx="6346">
                  <c:v>7.2222800000000123E-3</c:v>
                </c:pt>
                <c:pt idx="6347">
                  <c:v>7.5356200000000571E-3</c:v>
                </c:pt>
                <c:pt idx="6348">
                  <c:v>7.849340000000057E-3</c:v>
                </c:pt>
                <c:pt idx="6349">
                  <c:v>8.1634800000000823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107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43E-2</c:v>
                </c:pt>
                <c:pt idx="6372">
                  <c:v>1.3263520000000108E-2</c:v>
                </c:pt>
                <c:pt idx="6373">
                  <c:v>1.330604E-2</c:v>
                </c:pt>
                <c:pt idx="6374">
                  <c:v>1.3348580000000084E-2</c:v>
                </c:pt>
                <c:pt idx="6375">
                  <c:v>1.3391100000000001E-2</c:v>
                </c:pt>
                <c:pt idx="6376">
                  <c:v>1.343362E-2</c:v>
                </c:pt>
                <c:pt idx="6377">
                  <c:v>1.3476140000000001E-2</c:v>
                </c:pt>
                <c:pt idx="6378">
                  <c:v>1.351866E-2</c:v>
                </c:pt>
                <c:pt idx="6379">
                  <c:v>1.3561180000000096E-2</c:v>
                </c:pt>
                <c:pt idx="6380">
                  <c:v>1.3603700000000041E-2</c:v>
                </c:pt>
                <c:pt idx="6381">
                  <c:v>1.3646220000000021E-2</c:v>
                </c:pt>
                <c:pt idx="6382">
                  <c:v>1.3688760000000001E-2</c:v>
                </c:pt>
                <c:pt idx="6383">
                  <c:v>1.3731280000000002E-2</c:v>
                </c:pt>
                <c:pt idx="6384">
                  <c:v>1.3773800000000063E-2</c:v>
                </c:pt>
                <c:pt idx="6385">
                  <c:v>1.3760919999999999E-2</c:v>
                </c:pt>
                <c:pt idx="6386">
                  <c:v>1.3748040000000001E-2</c:v>
                </c:pt>
                <c:pt idx="6387">
                  <c:v>1.3735160000000001E-2</c:v>
                </c:pt>
                <c:pt idx="6388">
                  <c:v>1.3722280000000003E-2</c:v>
                </c:pt>
                <c:pt idx="6389">
                  <c:v>1.3709400000000043E-2</c:v>
                </c:pt>
                <c:pt idx="6390">
                  <c:v>1.3696520000000082E-2</c:v>
                </c:pt>
                <c:pt idx="6391">
                  <c:v>1.368364E-2</c:v>
                </c:pt>
                <c:pt idx="6392">
                  <c:v>1.3670760000000007E-2</c:v>
                </c:pt>
                <c:pt idx="6393">
                  <c:v>1.3657880000000001E-2</c:v>
                </c:pt>
                <c:pt idx="6394">
                  <c:v>1.3644999999999999E-2</c:v>
                </c:pt>
                <c:pt idx="6395">
                  <c:v>1.3632120000000077E-2</c:v>
                </c:pt>
                <c:pt idx="6396">
                  <c:v>1.3619239999999998E-2</c:v>
                </c:pt>
                <c:pt idx="6397">
                  <c:v>1.3606360000000001E-2</c:v>
                </c:pt>
                <c:pt idx="6398">
                  <c:v>1.3593480000000003E-2</c:v>
                </c:pt>
                <c:pt idx="6399">
                  <c:v>1.3580600000000003E-2</c:v>
                </c:pt>
                <c:pt idx="6400">
                  <c:v>1.3567720000000076E-2</c:v>
                </c:pt>
                <c:pt idx="6401">
                  <c:v>1.3554820000000082E-2</c:v>
                </c:pt>
                <c:pt idx="6402">
                  <c:v>1.3541940000000001E-2</c:v>
                </c:pt>
                <c:pt idx="6403">
                  <c:v>1.3529060000000002E-2</c:v>
                </c:pt>
                <c:pt idx="6404">
                  <c:v>1.3516180000000001E-2</c:v>
                </c:pt>
                <c:pt idx="6405">
                  <c:v>1.3503299999999999E-2</c:v>
                </c:pt>
                <c:pt idx="6406">
                  <c:v>1.3490420000000083E-2</c:v>
                </c:pt>
                <c:pt idx="6407">
                  <c:v>1.347754E-2</c:v>
                </c:pt>
                <c:pt idx="6408">
                  <c:v>1.3464660000000003E-2</c:v>
                </c:pt>
                <c:pt idx="6409">
                  <c:v>1.3451780000000003E-2</c:v>
                </c:pt>
                <c:pt idx="6410">
                  <c:v>1.3438900000000002E-2</c:v>
                </c:pt>
                <c:pt idx="6411">
                  <c:v>1.3426020000000075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63E-2</c:v>
                </c:pt>
                <c:pt idx="6427">
                  <c:v>1.3219939999999998E-2</c:v>
                </c:pt>
                <c:pt idx="6428">
                  <c:v>1.3207060000000001E-2</c:v>
                </c:pt>
                <c:pt idx="6429">
                  <c:v>1.3194180000000003E-2</c:v>
                </c:pt>
                <c:pt idx="6430">
                  <c:v>1.3181300000000003E-2</c:v>
                </c:pt>
                <c:pt idx="6431">
                  <c:v>1.3168420000000043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82E-2</c:v>
                </c:pt>
                <c:pt idx="6464">
                  <c:v>1.2355540000000002E-2</c:v>
                </c:pt>
                <c:pt idx="6465">
                  <c:v>1.228726E-2</c:v>
                </c:pt>
                <c:pt idx="6466">
                  <c:v>1.2218979999999999E-2</c:v>
                </c:pt>
                <c:pt idx="6467">
                  <c:v>1.21507E-2</c:v>
                </c:pt>
                <c:pt idx="6468">
                  <c:v>1.2082400000000005E-2</c:v>
                </c:pt>
                <c:pt idx="6469">
                  <c:v>1.2014120000000001E-2</c:v>
                </c:pt>
                <c:pt idx="6470">
                  <c:v>1.1945840000000077E-2</c:v>
                </c:pt>
                <c:pt idx="6471">
                  <c:v>1.1877560000000007E-2</c:v>
                </c:pt>
                <c:pt idx="6472">
                  <c:v>1.1809280000000005E-2</c:v>
                </c:pt>
                <c:pt idx="6473">
                  <c:v>1.174100000000009E-2</c:v>
                </c:pt>
                <c:pt idx="6474">
                  <c:v>1.1672700000000001E-2</c:v>
                </c:pt>
                <c:pt idx="6475">
                  <c:v>1.1604420000000103E-2</c:v>
                </c:pt>
                <c:pt idx="6476">
                  <c:v>1.153614E-2</c:v>
                </c:pt>
                <c:pt idx="6477">
                  <c:v>1.1467860000000041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76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766E-3</c:v>
                </c:pt>
                <c:pt idx="6514">
                  <c:v>9.9386200000000004E-3</c:v>
                </c:pt>
                <c:pt idx="6515">
                  <c:v>9.9257400000000735E-3</c:v>
                </c:pt>
                <c:pt idx="6516">
                  <c:v>9.9128600000000268E-3</c:v>
                </c:pt>
                <c:pt idx="6517">
                  <c:v>9.8999800000000755E-3</c:v>
                </c:pt>
                <c:pt idx="6518">
                  <c:v>9.8871000000000028E-3</c:v>
                </c:pt>
                <c:pt idx="6519">
                  <c:v>9.8742200000000047E-3</c:v>
                </c:pt>
                <c:pt idx="6520">
                  <c:v>9.8613400000000066E-3</c:v>
                </c:pt>
                <c:pt idx="6521">
                  <c:v>9.8484600000000068E-3</c:v>
                </c:pt>
                <c:pt idx="6522">
                  <c:v>9.8355800000000954E-3</c:v>
                </c:pt>
                <c:pt idx="6523">
                  <c:v>9.8781000000000008E-3</c:v>
                </c:pt>
                <c:pt idx="6524">
                  <c:v>9.9206200000000067E-3</c:v>
                </c:pt>
                <c:pt idx="6525">
                  <c:v>9.9631400000000717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102E-2</c:v>
                </c:pt>
                <c:pt idx="6542">
                  <c:v>1.0686040000000001E-2</c:v>
                </c:pt>
                <c:pt idx="6543">
                  <c:v>1.0728560000000003E-2</c:v>
                </c:pt>
                <c:pt idx="6544">
                  <c:v>1.0771080000000001E-2</c:v>
                </c:pt>
                <c:pt idx="6545">
                  <c:v>1.08136E-2</c:v>
                </c:pt>
                <c:pt idx="6546">
                  <c:v>1.0856120000000007E-2</c:v>
                </c:pt>
                <c:pt idx="6547">
                  <c:v>1.0898639999999998E-2</c:v>
                </c:pt>
                <c:pt idx="6548">
                  <c:v>1.0941160000000043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92E-2</c:v>
                </c:pt>
                <c:pt idx="6558">
                  <c:v>1.1366400000000072E-2</c:v>
                </c:pt>
                <c:pt idx="6559">
                  <c:v>1.1408920000000001E-2</c:v>
                </c:pt>
                <c:pt idx="6560">
                  <c:v>1.145144E-2</c:v>
                </c:pt>
                <c:pt idx="6561">
                  <c:v>1.1493959999999999E-2</c:v>
                </c:pt>
                <c:pt idx="6562">
                  <c:v>1.1481080000000081E-2</c:v>
                </c:pt>
                <c:pt idx="6563">
                  <c:v>1.1468200000000001E-2</c:v>
                </c:pt>
                <c:pt idx="6564">
                  <c:v>1.1455320000000001E-2</c:v>
                </c:pt>
                <c:pt idx="6565">
                  <c:v>1.1442440000000003E-2</c:v>
                </c:pt>
                <c:pt idx="6566">
                  <c:v>1.1429560000000043E-2</c:v>
                </c:pt>
                <c:pt idx="6567">
                  <c:v>1.141668E-2</c:v>
                </c:pt>
                <c:pt idx="6568">
                  <c:v>1.1403800000000096E-2</c:v>
                </c:pt>
                <c:pt idx="6569">
                  <c:v>1.1390920000000001E-2</c:v>
                </c:pt>
                <c:pt idx="6570">
                  <c:v>1.1378039999999999E-2</c:v>
                </c:pt>
                <c:pt idx="6571">
                  <c:v>1.1365160000000023E-2</c:v>
                </c:pt>
                <c:pt idx="6572">
                  <c:v>1.1352280000000001E-2</c:v>
                </c:pt>
                <c:pt idx="6573">
                  <c:v>1.1339400000000001E-2</c:v>
                </c:pt>
                <c:pt idx="6574">
                  <c:v>1.1326520000000107E-2</c:v>
                </c:pt>
                <c:pt idx="6575">
                  <c:v>1.131364E-2</c:v>
                </c:pt>
                <c:pt idx="6576">
                  <c:v>1.1300760000000003E-2</c:v>
                </c:pt>
                <c:pt idx="6577">
                  <c:v>1.128788000000008E-2</c:v>
                </c:pt>
                <c:pt idx="6578">
                  <c:v>1.1275E-2</c:v>
                </c:pt>
                <c:pt idx="6579">
                  <c:v>1.126212000000011E-2</c:v>
                </c:pt>
                <c:pt idx="6580">
                  <c:v>1.1249239999999999E-2</c:v>
                </c:pt>
                <c:pt idx="6581">
                  <c:v>1.1236359999999999E-2</c:v>
                </c:pt>
                <c:pt idx="6582">
                  <c:v>1.1223480000000082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61E-2</c:v>
                </c:pt>
                <c:pt idx="6592">
                  <c:v>1.1094659999999999E-2</c:v>
                </c:pt>
                <c:pt idx="6593">
                  <c:v>1.1081780000000079E-2</c:v>
                </c:pt>
                <c:pt idx="6594">
                  <c:v>1.1068900000000001E-2</c:v>
                </c:pt>
                <c:pt idx="6595">
                  <c:v>1.1056020000000001E-2</c:v>
                </c:pt>
                <c:pt idx="6596">
                  <c:v>1.1043140000000003E-2</c:v>
                </c:pt>
                <c:pt idx="6597">
                  <c:v>1.103026E-2</c:v>
                </c:pt>
                <c:pt idx="6598">
                  <c:v>1.101738E-2</c:v>
                </c:pt>
                <c:pt idx="6599">
                  <c:v>1.1004500000000085E-2</c:v>
                </c:pt>
                <c:pt idx="6600">
                  <c:v>1.0991620000000001E-2</c:v>
                </c:pt>
                <c:pt idx="6601">
                  <c:v>1.0978739999999999E-2</c:v>
                </c:pt>
                <c:pt idx="6602">
                  <c:v>1.0965860000000023E-2</c:v>
                </c:pt>
                <c:pt idx="6603">
                  <c:v>1.0952979999999999E-2</c:v>
                </c:pt>
                <c:pt idx="6604">
                  <c:v>1.0940100000000081E-2</c:v>
                </c:pt>
                <c:pt idx="6605">
                  <c:v>1.0927220000000001E-2</c:v>
                </c:pt>
                <c:pt idx="6606">
                  <c:v>1.091434E-2</c:v>
                </c:pt>
                <c:pt idx="6607">
                  <c:v>1.0901460000000003E-2</c:v>
                </c:pt>
                <c:pt idx="6608">
                  <c:v>1.0888580000000075E-2</c:v>
                </c:pt>
                <c:pt idx="6609">
                  <c:v>1.08757E-2</c:v>
                </c:pt>
                <c:pt idx="6610">
                  <c:v>1.0862820000000096E-2</c:v>
                </c:pt>
                <c:pt idx="6611">
                  <c:v>1.0849939999999999E-2</c:v>
                </c:pt>
                <c:pt idx="6612">
                  <c:v>1.0837059999999999E-2</c:v>
                </c:pt>
                <c:pt idx="6613">
                  <c:v>1.0824180000000077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83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61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852E-3</c:v>
                </c:pt>
                <c:pt idx="6644">
                  <c:v>9.8154600000000918E-3</c:v>
                </c:pt>
                <c:pt idx="6645">
                  <c:v>9.7471800000000011E-3</c:v>
                </c:pt>
                <c:pt idx="6646">
                  <c:v>9.6788800000000008E-3</c:v>
                </c:pt>
                <c:pt idx="6647">
                  <c:v>9.6106000000000247E-3</c:v>
                </c:pt>
                <c:pt idx="6648">
                  <c:v>9.54232E-3</c:v>
                </c:pt>
                <c:pt idx="6649">
                  <c:v>9.4740400000000047E-3</c:v>
                </c:pt>
                <c:pt idx="6650">
                  <c:v>9.4057600000000616E-3</c:v>
                </c:pt>
                <c:pt idx="6651">
                  <c:v>9.337480000000075E-3</c:v>
                </c:pt>
                <c:pt idx="6652">
                  <c:v>9.2691800000000227E-3</c:v>
                </c:pt>
                <c:pt idx="6653">
                  <c:v>9.2009000000000014E-3</c:v>
                </c:pt>
                <c:pt idx="6654">
                  <c:v>9.1326200000000027E-3</c:v>
                </c:pt>
                <c:pt idx="6655">
                  <c:v>9.0643400000000006E-3</c:v>
                </c:pt>
                <c:pt idx="6656">
                  <c:v>8.9960600000000227E-3</c:v>
                </c:pt>
                <c:pt idx="6657">
                  <c:v>8.9277800000000067E-3</c:v>
                </c:pt>
                <c:pt idx="6658">
                  <c:v>8.8594800000001295E-3</c:v>
                </c:pt>
                <c:pt idx="6659">
                  <c:v>8.791199999999999E-3</c:v>
                </c:pt>
                <c:pt idx="6660">
                  <c:v>8.7229200000000003E-3</c:v>
                </c:pt>
                <c:pt idx="6661">
                  <c:v>8.6546400000000068E-3</c:v>
                </c:pt>
                <c:pt idx="6662">
                  <c:v>8.5863600000000047E-3</c:v>
                </c:pt>
                <c:pt idx="6663">
                  <c:v>8.5180600000000009E-3</c:v>
                </c:pt>
                <c:pt idx="6664">
                  <c:v>8.4497800000000248E-3</c:v>
                </c:pt>
                <c:pt idx="6665">
                  <c:v>8.3815000000000625E-3</c:v>
                </c:pt>
                <c:pt idx="6666">
                  <c:v>8.3132200000000048E-3</c:v>
                </c:pt>
                <c:pt idx="6667">
                  <c:v>8.2449400000000009E-3</c:v>
                </c:pt>
                <c:pt idx="6668">
                  <c:v>8.1766600000000248E-3</c:v>
                </c:pt>
                <c:pt idx="6669">
                  <c:v>8.1083599999999985E-3</c:v>
                </c:pt>
                <c:pt idx="6670">
                  <c:v>8.0400800000000067E-3</c:v>
                </c:pt>
                <c:pt idx="6671">
                  <c:v>7.9718000000000618E-3</c:v>
                </c:pt>
                <c:pt idx="6672">
                  <c:v>7.903520000000051E-3</c:v>
                </c:pt>
                <c:pt idx="6673">
                  <c:v>7.8906400000000512E-3</c:v>
                </c:pt>
                <c:pt idx="6674">
                  <c:v>7.8777600000000114E-3</c:v>
                </c:pt>
                <c:pt idx="6675">
                  <c:v>7.8648799999999994E-3</c:v>
                </c:pt>
                <c:pt idx="6676">
                  <c:v>7.8520000000000013E-3</c:v>
                </c:pt>
                <c:pt idx="6677">
                  <c:v>7.8391200000000518E-3</c:v>
                </c:pt>
                <c:pt idx="6678">
                  <c:v>7.8262399999999999E-3</c:v>
                </c:pt>
                <c:pt idx="6679">
                  <c:v>7.8133600000000504E-3</c:v>
                </c:pt>
                <c:pt idx="6680">
                  <c:v>7.8004800000000124E-3</c:v>
                </c:pt>
                <c:pt idx="6681">
                  <c:v>7.7876000000000473E-3</c:v>
                </c:pt>
                <c:pt idx="6682">
                  <c:v>7.7747200000000474E-3</c:v>
                </c:pt>
                <c:pt idx="6683">
                  <c:v>7.7618400000000424E-3</c:v>
                </c:pt>
                <c:pt idx="6684">
                  <c:v>7.7489600000000478E-3</c:v>
                </c:pt>
                <c:pt idx="6685">
                  <c:v>7.7360800000000479E-3</c:v>
                </c:pt>
                <c:pt idx="6686">
                  <c:v>7.7232000000000455E-3</c:v>
                </c:pt>
                <c:pt idx="6687">
                  <c:v>7.7103200000000439E-3</c:v>
                </c:pt>
                <c:pt idx="6688">
                  <c:v>7.6974400000000024E-3</c:v>
                </c:pt>
                <c:pt idx="6689">
                  <c:v>7.6845600000000104E-3</c:v>
                </c:pt>
                <c:pt idx="6690">
                  <c:v>7.6716800000000496E-3</c:v>
                </c:pt>
                <c:pt idx="6691">
                  <c:v>7.6588000000000003E-3</c:v>
                </c:pt>
                <c:pt idx="6692">
                  <c:v>7.6459199999999996E-3</c:v>
                </c:pt>
                <c:pt idx="6693">
                  <c:v>7.6330200000000433E-3</c:v>
                </c:pt>
                <c:pt idx="6694">
                  <c:v>7.6201400000000113E-3</c:v>
                </c:pt>
                <c:pt idx="6695">
                  <c:v>7.6626800000000024E-3</c:v>
                </c:pt>
                <c:pt idx="6696">
                  <c:v>7.7052000000000544E-3</c:v>
                </c:pt>
                <c:pt idx="6697">
                  <c:v>7.7477200000000412E-3</c:v>
                </c:pt>
                <c:pt idx="6698">
                  <c:v>7.7902400000000559E-3</c:v>
                </c:pt>
                <c:pt idx="6699">
                  <c:v>7.8327600000000514E-3</c:v>
                </c:pt>
                <c:pt idx="6700">
                  <c:v>7.8752800000000123E-3</c:v>
                </c:pt>
                <c:pt idx="6701">
                  <c:v>7.9178000000000113E-3</c:v>
                </c:pt>
                <c:pt idx="6702">
                  <c:v>7.9603400000000536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887E-3</c:v>
                </c:pt>
                <c:pt idx="6713">
                  <c:v>8.4280800000000027E-3</c:v>
                </c:pt>
                <c:pt idx="6714">
                  <c:v>8.4706000000000659E-3</c:v>
                </c:pt>
                <c:pt idx="6715">
                  <c:v>8.5131200000000008E-3</c:v>
                </c:pt>
                <c:pt idx="6716">
                  <c:v>8.5556400000000917E-3</c:v>
                </c:pt>
                <c:pt idx="6717">
                  <c:v>8.5981600000000005E-3</c:v>
                </c:pt>
                <c:pt idx="6718">
                  <c:v>8.6407000000000046E-3</c:v>
                </c:pt>
                <c:pt idx="6719">
                  <c:v>8.6832200000000002E-3</c:v>
                </c:pt>
                <c:pt idx="6720">
                  <c:v>8.7257400000000027E-3</c:v>
                </c:pt>
                <c:pt idx="6721">
                  <c:v>8.7682600000000034E-3</c:v>
                </c:pt>
                <c:pt idx="6722">
                  <c:v>8.8107800000000267E-3</c:v>
                </c:pt>
                <c:pt idx="6723">
                  <c:v>8.8533000000000708E-3</c:v>
                </c:pt>
                <c:pt idx="6724">
                  <c:v>8.8958200000000247E-3</c:v>
                </c:pt>
                <c:pt idx="6725">
                  <c:v>8.9383400000000012E-3</c:v>
                </c:pt>
                <c:pt idx="6726">
                  <c:v>8.980880000000066E-3</c:v>
                </c:pt>
                <c:pt idx="6727">
                  <c:v>9.0234000000000546E-3</c:v>
                </c:pt>
                <c:pt idx="6728">
                  <c:v>9.0659200000000068E-3</c:v>
                </c:pt>
                <c:pt idx="6729">
                  <c:v>9.1084400000000006E-3</c:v>
                </c:pt>
                <c:pt idx="6730">
                  <c:v>9.1509600000000066E-3</c:v>
                </c:pt>
                <c:pt idx="6731">
                  <c:v>9.1934800000000715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952E-3</c:v>
                </c:pt>
                <c:pt idx="6742">
                  <c:v>9.162600000000078E-3</c:v>
                </c:pt>
                <c:pt idx="6743">
                  <c:v>9.1497200000000018E-3</c:v>
                </c:pt>
                <c:pt idx="6744">
                  <c:v>9.1368400000000002E-3</c:v>
                </c:pt>
                <c:pt idx="6745">
                  <c:v>9.1239600000000004E-3</c:v>
                </c:pt>
                <c:pt idx="6746">
                  <c:v>9.1110800000000006E-3</c:v>
                </c:pt>
                <c:pt idx="6747">
                  <c:v>9.0982000000000007E-3</c:v>
                </c:pt>
                <c:pt idx="6748">
                  <c:v>9.0853200000000026E-3</c:v>
                </c:pt>
                <c:pt idx="6749">
                  <c:v>9.0724400000001034E-3</c:v>
                </c:pt>
                <c:pt idx="6750">
                  <c:v>9.0595600000000758E-3</c:v>
                </c:pt>
                <c:pt idx="6751">
                  <c:v>9.0466800000000066E-3</c:v>
                </c:pt>
                <c:pt idx="6752">
                  <c:v>9.0338000000000068E-3</c:v>
                </c:pt>
                <c:pt idx="6753">
                  <c:v>9.02092E-3</c:v>
                </c:pt>
                <c:pt idx="6754">
                  <c:v>9.0080400000000001E-3</c:v>
                </c:pt>
                <c:pt idx="6755">
                  <c:v>8.9951600000000246E-3</c:v>
                </c:pt>
                <c:pt idx="6756">
                  <c:v>8.9822800000000733E-3</c:v>
                </c:pt>
                <c:pt idx="6757">
                  <c:v>8.969400000000103E-3</c:v>
                </c:pt>
                <c:pt idx="6758">
                  <c:v>8.9565200000000268E-3</c:v>
                </c:pt>
                <c:pt idx="6759">
                  <c:v>8.9436400000000027E-3</c:v>
                </c:pt>
                <c:pt idx="6760">
                  <c:v>8.9307600000000046E-3</c:v>
                </c:pt>
                <c:pt idx="6761">
                  <c:v>8.9178800000000048E-3</c:v>
                </c:pt>
                <c:pt idx="6762">
                  <c:v>8.9050000000000726E-3</c:v>
                </c:pt>
                <c:pt idx="6763">
                  <c:v>8.8921200000000068E-3</c:v>
                </c:pt>
                <c:pt idx="6764">
                  <c:v>8.8792400000000694E-3</c:v>
                </c:pt>
                <c:pt idx="6765">
                  <c:v>8.8663600000000228E-3</c:v>
                </c:pt>
                <c:pt idx="6766">
                  <c:v>8.853480000000127E-3</c:v>
                </c:pt>
                <c:pt idx="6767">
                  <c:v>8.8406000000000248E-3</c:v>
                </c:pt>
                <c:pt idx="6768">
                  <c:v>8.8277200000000024E-3</c:v>
                </c:pt>
                <c:pt idx="6769">
                  <c:v>8.8148400000000546E-3</c:v>
                </c:pt>
                <c:pt idx="6770">
                  <c:v>8.8019600000000028E-3</c:v>
                </c:pt>
                <c:pt idx="6771">
                  <c:v>8.7890800000000047E-3</c:v>
                </c:pt>
                <c:pt idx="6772">
                  <c:v>8.7762000000000048E-3</c:v>
                </c:pt>
                <c:pt idx="6773">
                  <c:v>8.7633200000000015E-3</c:v>
                </c:pt>
                <c:pt idx="6774">
                  <c:v>8.7504400000000728E-3</c:v>
                </c:pt>
                <c:pt idx="6775">
                  <c:v>8.7375600000000036E-3</c:v>
                </c:pt>
                <c:pt idx="6776">
                  <c:v>8.7246800000000003E-3</c:v>
                </c:pt>
                <c:pt idx="6777">
                  <c:v>8.7118000000000004E-3</c:v>
                </c:pt>
                <c:pt idx="6778">
                  <c:v>8.6989200000000023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708E-3</c:v>
                </c:pt>
                <c:pt idx="6794">
                  <c:v>8.4928200000000068E-3</c:v>
                </c:pt>
                <c:pt idx="6795">
                  <c:v>8.479940000000066E-3</c:v>
                </c:pt>
                <c:pt idx="6796">
                  <c:v>8.4670600000000228E-3</c:v>
                </c:pt>
                <c:pt idx="6797">
                  <c:v>8.4541800000000247E-3</c:v>
                </c:pt>
                <c:pt idx="6798">
                  <c:v>8.4413000000000023E-3</c:v>
                </c:pt>
                <c:pt idx="6799">
                  <c:v>8.4284200000000007E-3</c:v>
                </c:pt>
                <c:pt idx="6800">
                  <c:v>8.4155400000000859E-3</c:v>
                </c:pt>
                <c:pt idx="6801">
                  <c:v>8.4026600000000548E-3</c:v>
                </c:pt>
                <c:pt idx="6802">
                  <c:v>8.3897800000000845E-3</c:v>
                </c:pt>
                <c:pt idx="6803">
                  <c:v>8.3769000000000655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525E-3</c:v>
                </c:pt>
                <c:pt idx="6812">
                  <c:v>7.8177600000000104E-3</c:v>
                </c:pt>
                <c:pt idx="6813">
                  <c:v>7.7494800000000134E-3</c:v>
                </c:pt>
                <c:pt idx="6814">
                  <c:v>7.6811800000000114E-3</c:v>
                </c:pt>
                <c:pt idx="6815">
                  <c:v>7.6129000000000014E-3</c:v>
                </c:pt>
                <c:pt idx="6816">
                  <c:v>7.5446200000000409E-3</c:v>
                </c:pt>
                <c:pt idx="6817">
                  <c:v>7.4763400000000769E-3</c:v>
                </c:pt>
                <c:pt idx="6818">
                  <c:v>7.4080600000000574E-3</c:v>
                </c:pt>
                <c:pt idx="6819">
                  <c:v>7.3397600000000632E-3</c:v>
                </c:pt>
                <c:pt idx="6820">
                  <c:v>7.2714800000000489E-3</c:v>
                </c:pt>
                <c:pt idx="6821">
                  <c:v>7.2032000000000545E-3</c:v>
                </c:pt>
                <c:pt idx="6822">
                  <c:v>7.1349200000000003E-3</c:v>
                </c:pt>
                <c:pt idx="6823">
                  <c:v>7.0666400000000441E-3</c:v>
                </c:pt>
                <c:pt idx="6824">
                  <c:v>6.9983600000000541E-3</c:v>
                </c:pt>
                <c:pt idx="6825">
                  <c:v>6.9300600000000642E-3</c:v>
                </c:pt>
                <c:pt idx="6826">
                  <c:v>6.8617800000000014E-3</c:v>
                </c:pt>
                <c:pt idx="6827">
                  <c:v>6.7935000000000113E-3</c:v>
                </c:pt>
                <c:pt idx="6828">
                  <c:v>6.7252200000000378E-3</c:v>
                </c:pt>
                <c:pt idx="6829">
                  <c:v>6.6569400000000114E-3</c:v>
                </c:pt>
                <c:pt idx="6830">
                  <c:v>6.5886600000000578E-3</c:v>
                </c:pt>
                <c:pt idx="6831">
                  <c:v>6.5203599999999994E-3</c:v>
                </c:pt>
                <c:pt idx="6832">
                  <c:v>6.4520800000000024E-3</c:v>
                </c:pt>
                <c:pt idx="6833">
                  <c:v>6.3838000000000124E-3</c:v>
                </c:pt>
                <c:pt idx="6834">
                  <c:v>6.3155200000000024E-3</c:v>
                </c:pt>
                <c:pt idx="6835">
                  <c:v>6.2472400000000488E-3</c:v>
                </c:pt>
                <c:pt idx="6836">
                  <c:v>6.1789600000000024E-3</c:v>
                </c:pt>
                <c:pt idx="6837">
                  <c:v>6.1106600000000134E-3</c:v>
                </c:pt>
                <c:pt idx="6838">
                  <c:v>6.0423800000000034E-3</c:v>
                </c:pt>
                <c:pt idx="6839">
                  <c:v>5.9741000000000134E-3</c:v>
                </c:pt>
                <c:pt idx="6840">
                  <c:v>5.9058200000000382E-3</c:v>
                </c:pt>
                <c:pt idx="6841">
                  <c:v>5.8375400000000004E-3</c:v>
                </c:pt>
                <c:pt idx="6842">
                  <c:v>5.7692600000000521E-3</c:v>
                </c:pt>
                <c:pt idx="6843">
                  <c:v>5.7009600000000379E-3</c:v>
                </c:pt>
                <c:pt idx="6844">
                  <c:v>5.6880800000000033E-3</c:v>
                </c:pt>
                <c:pt idx="6845">
                  <c:v>5.6752000000000347E-3</c:v>
                </c:pt>
                <c:pt idx="6846">
                  <c:v>5.6623200000000002E-3</c:v>
                </c:pt>
                <c:pt idx="6847">
                  <c:v>5.6494400000000134E-3</c:v>
                </c:pt>
                <c:pt idx="6848">
                  <c:v>5.6365600000000352E-3</c:v>
                </c:pt>
                <c:pt idx="6849">
                  <c:v>5.6236800000000024E-3</c:v>
                </c:pt>
                <c:pt idx="6850">
                  <c:v>5.6108E-3</c:v>
                </c:pt>
                <c:pt idx="6851">
                  <c:v>5.5979200000000002E-3</c:v>
                </c:pt>
                <c:pt idx="6852">
                  <c:v>5.5850400000000133E-3</c:v>
                </c:pt>
                <c:pt idx="6853">
                  <c:v>5.5721600000000326E-3</c:v>
                </c:pt>
                <c:pt idx="6854">
                  <c:v>5.5592800000000336E-3</c:v>
                </c:pt>
                <c:pt idx="6855">
                  <c:v>5.5464000000000034E-3</c:v>
                </c:pt>
                <c:pt idx="6856">
                  <c:v>5.5335200000000114E-3</c:v>
                </c:pt>
                <c:pt idx="6857">
                  <c:v>5.5206400000000124E-3</c:v>
                </c:pt>
                <c:pt idx="6858">
                  <c:v>5.5077600000000134E-3</c:v>
                </c:pt>
                <c:pt idx="6859">
                  <c:v>5.4948800000000023E-3</c:v>
                </c:pt>
                <c:pt idx="6860">
                  <c:v>5.4820000000000034E-3</c:v>
                </c:pt>
                <c:pt idx="6861">
                  <c:v>5.469120000000033E-3</c:v>
                </c:pt>
                <c:pt idx="6862">
                  <c:v>5.456240000000054E-3</c:v>
                </c:pt>
                <c:pt idx="6863">
                  <c:v>5.4433600000000559E-3</c:v>
                </c:pt>
                <c:pt idx="6864">
                  <c:v>5.4858800000000124E-3</c:v>
                </c:pt>
                <c:pt idx="6865">
                  <c:v>5.5284000000000002E-3</c:v>
                </c:pt>
                <c:pt idx="6866">
                  <c:v>5.5709200000000104E-3</c:v>
                </c:pt>
                <c:pt idx="6867">
                  <c:v>5.6134399999999999E-3</c:v>
                </c:pt>
                <c:pt idx="6868">
                  <c:v>5.6559800000000006E-3</c:v>
                </c:pt>
                <c:pt idx="6869">
                  <c:v>5.6985000000000004E-3</c:v>
                </c:pt>
                <c:pt idx="6870">
                  <c:v>5.7410200000000506E-3</c:v>
                </c:pt>
                <c:pt idx="6871">
                  <c:v>5.7835400000000392E-3</c:v>
                </c:pt>
                <c:pt idx="6872">
                  <c:v>5.8260600000000114E-3</c:v>
                </c:pt>
                <c:pt idx="6873">
                  <c:v>5.86858E-3</c:v>
                </c:pt>
                <c:pt idx="6874">
                  <c:v>5.9111000000000337E-3</c:v>
                </c:pt>
                <c:pt idx="6875">
                  <c:v>5.9536200000000535E-3</c:v>
                </c:pt>
                <c:pt idx="6876">
                  <c:v>5.9961600000000472E-3</c:v>
                </c:pt>
                <c:pt idx="6877">
                  <c:v>6.0386800000000124E-3</c:v>
                </c:pt>
                <c:pt idx="6878">
                  <c:v>6.0812000000000522E-3</c:v>
                </c:pt>
                <c:pt idx="6879">
                  <c:v>6.1237200000000104E-3</c:v>
                </c:pt>
                <c:pt idx="6880">
                  <c:v>6.1662399999999999E-3</c:v>
                </c:pt>
                <c:pt idx="6881">
                  <c:v>6.2087600000000501E-3</c:v>
                </c:pt>
                <c:pt idx="6882">
                  <c:v>6.2512800000000413E-3</c:v>
                </c:pt>
                <c:pt idx="6883">
                  <c:v>6.2938200000000133E-3</c:v>
                </c:pt>
                <c:pt idx="6884">
                  <c:v>6.3363400000000522E-3</c:v>
                </c:pt>
                <c:pt idx="6885">
                  <c:v>6.3788600000000435E-3</c:v>
                </c:pt>
                <c:pt idx="6886">
                  <c:v>6.4213800000000034E-3</c:v>
                </c:pt>
                <c:pt idx="6887">
                  <c:v>6.4639000000000033E-3</c:v>
                </c:pt>
                <c:pt idx="6888">
                  <c:v>6.5064200000000414E-3</c:v>
                </c:pt>
                <c:pt idx="6889">
                  <c:v>6.54894000000003E-3</c:v>
                </c:pt>
                <c:pt idx="6890">
                  <c:v>6.5914600000000489E-3</c:v>
                </c:pt>
                <c:pt idx="6891">
                  <c:v>6.6340000000000114E-3</c:v>
                </c:pt>
                <c:pt idx="6892">
                  <c:v>6.676520000000033E-3</c:v>
                </c:pt>
                <c:pt idx="6893">
                  <c:v>6.7190400000000459E-3</c:v>
                </c:pt>
                <c:pt idx="6894">
                  <c:v>6.7615600000000388E-3</c:v>
                </c:pt>
                <c:pt idx="6895">
                  <c:v>6.8040800000000014E-3</c:v>
                </c:pt>
                <c:pt idx="6896">
                  <c:v>6.8466000000000447E-3</c:v>
                </c:pt>
                <c:pt idx="6897">
                  <c:v>6.8891200000000133E-3</c:v>
                </c:pt>
                <c:pt idx="6898">
                  <c:v>6.9316400000000809E-3</c:v>
                </c:pt>
                <c:pt idx="6899">
                  <c:v>6.9741800000000034E-3</c:v>
                </c:pt>
                <c:pt idx="6900">
                  <c:v>7.0167000000000371E-3</c:v>
                </c:pt>
                <c:pt idx="6901">
                  <c:v>7.0592200000000578E-3</c:v>
                </c:pt>
                <c:pt idx="6902">
                  <c:v>7.101740000000043E-3</c:v>
                </c:pt>
                <c:pt idx="6903">
                  <c:v>7.0888600000000431E-3</c:v>
                </c:pt>
                <c:pt idx="6904">
                  <c:v>7.0759800000000034E-3</c:v>
                </c:pt>
                <c:pt idx="6905">
                  <c:v>7.0631000000000114E-3</c:v>
                </c:pt>
                <c:pt idx="6906">
                  <c:v>7.0502200000000471E-3</c:v>
                </c:pt>
                <c:pt idx="6907">
                  <c:v>7.0373400000000438E-3</c:v>
                </c:pt>
                <c:pt idx="6908">
                  <c:v>7.0244600000000023E-3</c:v>
                </c:pt>
                <c:pt idx="6909">
                  <c:v>7.0115800000000034E-3</c:v>
                </c:pt>
                <c:pt idx="6910">
                  <c:v>6.998700000000046E-3</c:v>
                </c:pt>
                <c:pt idx="6911">
                  <c:v>6.9858200000000471E-3</c:v>
                </c:pt>
                <c:pt idx="6912">
                  <c:v>6.9729400000000429E-3</c:v>
                </c:pt>
                <c:pt idx="6913">
                  <c:v>6.9600600000000431E-3</c:v>
                </c:pt>
                <c:pt idx="6914">
                  <c:v>6.9471800000000033E-3</c:v>
                </c:pt>
                <c:pt idx="6915">
                  <c:v>6.934300000000046E-3</c:v>
                </c:pt>
                <c:pt idx="6916">
                  <c:v>6.9214200000000487E-3</c:v>
                </c:pt>
                <c:pt idx="6917">
                  <c:v>6.9085400000000428E-3</c:v>
                </c:pt>
                <c:pt idx="6918">
                  <c:v>6.8956600000000413E-3</c:v>
                </c:pt>
                <c:pt idx="6919">
                  <c:v>6.8827800000000024E-3</c:v>
                </c:pt>
                <c:pt idx="6920">
                  <c:v>6.8699000000000034E-3</c:v>
                </c:pt>
                <c:pt idx="6921">
                  <c:v>6.8570200000000114E-3</c:v>
                </c:pt>
                <c:pt idx="6922">
                  <c:v>6.8441400000000003E-3</c:v>
                </c:pt>
                <c:pt idx="6923">
                  <c:v>6.8312600000000716E-3</c:v>
                </c:pt>
                <c:pt idx="6924">
                  <c:v>6.8183800000000024E-3</c:v>
                </c:pt>
                <c:pt idx="6925">
                  <c:v>6.8055000000000034E-3</c:v>
                </c:pt>
                <c:pt idx="6926">
                  <c:v>6.7926000000000401E-3</c:v>
                </c:pt>
                <c:pt idx="6927">
                  <c:v>6.7797200000000611E-3</c:v>
                </c:pt>
                <c:pt idx="6928">
                  <c:v>6.7668400000000387E-3</c:v>
                </c:pt>
                <c:pt idx="6929">
                  <c:v>6.7539600000000371E-3</c:v>
                </c:pt>
                <c:pt idx="6930">
                  <c:v>6.7410800000000399E-3</c:v>
                </c:pt>
                <c:pt idx="6931">
                  <c:v>6.7282000000000392E-3</c:v>
                </c:pt>
                <c:pt idx="6932">
                  <c:v>6.7153200000000133E-3</c:v>
                </c:pt>
                <c:pt idx="6933">
                  <c:v>6.702440000000036E-3</c:v>
                </c:pt>
                <c:pt idx="6934">
                  <c:v>6.6895600000000388E-3</c:v>
                </c:pt>
                <c:pt idx="6935">
                  <c:v>6.676680000000039E-3</c:v>
                </c:pt>
                <c:pt idx="6936">
                  <c:v>6.663800000000001E-3</c:v>
                </c:pt>
                <c:pt idx="6937">
                  <c:v>6.6509200000000011E-3</c:v>
                </c:pt>
                <c:pt idx="6938">
                  <c:v>6.6380400000000134E-3</c:v>
                </c:pt>
                <c:pt idx="6939">
                  <c:v>6.6251599999999997E-3</c:v>
                </c:pt>
                <c:pt idx="6940">
                  <c:v>6.6122800000000034E-3</c:v>
                </c:pt>
                <c:pt idx="6941">
                  <c:v>6.5994000000000365E-3</c:v>
                </c:pt>
                <c:pt idx="6942">
                  <c:v>6.5865200000000124E-3</c:v>
                </c:pt>
                <c:pt idx="6943">
                  <c:v>6.5736400000000585E-3</c:v>
                </c:pt>
                <c:pt idx="6944">
                  <c:v>6.560760000000037E-3</c:v>
                </c:pt>
                <c:pt idx="6945">
                  <c:v>6.5478800000000024E-3</c:v>
                </c:pt>
                <c:pt idx="6946">
                  <c:v>6.5350000000000364E-3</c:v>
                </c:pt>
                <c:pt idx="6947">
                  <c:v>6.5221200000000002E-3</c:v>
                </c:pt>
                <c:pt idx="6948">
                  <c:v>6.5092400000000593E-3</c:v>
                </c:pt>
                <c:pt idx="6949">
                  <c:v>6.4963600000000595E-3</c:v>
                </c:pt>
                <c:pt idx="6950">
                  <c:v>6.4834800000000345E-3</c:v>
                </c:pt>
                <c:pt idx="6951">
                  <c:v>6.4706000000000641E-3</c:v>
                </c:pt>
                <c:pt idx="6952">
                  <c:v>6.4577200000000383E-3</c:v>
                </c:pt>
                <c:pt idx="6953">
                  <c:v>6.4448400000000124E-3</c:v>
                </c:pt>
                <c:pt idx="6954">
                  <c:v>6.431960000000056E-3</c:v>
                </c:pt>
                <c:pt idx="6955">
                  <c:v>6.4190800000000353E-3</c:v>
                </c:pt>
                <c:pt idx="6956">
                  <c:v>6.4062000000000606E-3</c:v>
                </c:pt>
                <c:pt idx="6957">
                  <c:v>6.3933200000000339E-3</c:v>
                </c:pt>
                <c:pt idx="6958">
                  <c:v>6.3804400000000124E-3</c:v>
                </c:pt>
                <c:pt idx="6959">
                  <c:v>6.3675600000000004E-3</c:v>
                </c:pt>
                <c:pt idx="6960">
                  <c:v>6.3546800000000014E-3</c:v>
                </c:pt>
                <c:pt idx="6961">
                  <c:v>6.3418000000000337E-3</c:v>
                </c:pt>
                <c:pt idx="6962">
                  <c:v>6.32892E-3</c:v>
                </c:pt>
                <c:pt idx="6963">
                  <c:v>6.3160400000000123E-3</c:v>
                </c:pt>
                <c:pt idx="6964">
                  <c:v>6.3031600000000134E-3</c:v>
                </c:pt>
                <c:pt idx="6965">
                  <c:v>6.2902800000000344E-3</c:v>
                </c:pt>
                <c:pt idx="6966">
                  <c:v>6.2774000000000336E-3</c:v>
                </c:pt>
                <c:pt idx="6967">
                  <c:v>6.2645200000000009E-3</c:v>
                </c:pt>
                <c:pt idx="6968">
                  <c:v>6.2516400000000548E-3</c:v>
                </c:pt>
                <c:pt idx="6969">
                  <c:v>6.2387600000000558E-3</c:v>
                </c:pt>
                <c:pt idx="6970">
                  <c:v>6.2258800000000013E-3</c:v>
                </c:pt>
                <c:pt idx="6971">
                  <c:v>6.2130000000000336E-3</c:v>
                </c:pt>
                <c:pt idx="6972">
                  <c:v>6.2001199999999999E-3</c:v>
                </c:pt>
                <c:pt idx="6973">
                  <c:v>6.1872400000000114E-3</c:v>
                </c:pt>
                <c:pt idx="6974">
                  <c:v>6.1189399999999998E-3</c:v>
                </c:pt>
                <c:pt idx="6975">
                  <c:v>6.0506600000000488E-3</c:v>
                </c:pt>
                <c:pt idx="6976">
                  <c:v>5.9823800000000024E-3</c:v>
                </c:pt>
                <c:pt idx="6977">
                  <c:v>5.9141000000000003E-3</c:v>
                </c:pt>
                <c:pt idx="6978">
                  <c:v>5.8458199999999998E-3</c:v>
                </c:pt>
                <c:pt idx="6979">
                  <c:v>5.7775200000000134E-3</c:v>
                </c:pt>
                <c:pt idx="6980">
                  <c:v>5.7092400000000642E-3</c:v>
                </c:pt>
                <c:pt idx="6981">
                  <c:v>5.6409600000000004E-3</c:v>
                </c:pt>
                <c:pt idx="6982">
                  <c:v>5.5726800000000104E-3</c:v>
                </c:pt>
                <c:pt idx="6983">
                  <c:v>5.5044000000000004E-3</c:v>
                </c:pt>
                <c:pt idx="6984">
                  <c:v>5.436120000000046E-3</c:v>
                </c:pt>
                <c:pt idx="6985">
                  <c:v>5.3678199999999945E-3</c:v>
                </c:pt>
                <c:pt idx="6986">
                  <c:v>5.2995400000000374E-3</c:v>
                </c:pt>
                <c:pt idx="6987">
                  <c:v>5.2312600000000726E-3</c:v>
                </c:pt>
                <c:pt idx="6988">
                  <c:v>5.1629799999999976E-3</c:v>
                </c:pt>
                <c:pt idx="6989">
                  <c:v>5.0947000000000024E-3</c:v>
                </c:pt>
                <c:pt idx="6990">
                  <c:v>5.0264200000000123E-3</c:v>
                </c:pt>
                <c:pt idx="6991">
                  <c:v>4.9581200000000034E-3</c:v>
                </c:pt>
                <c:pt idx="6992">
                  <c:v>4.8898400000000133E-3</c:v>
                </c:pt>
                <c:pt idx="6993">
                  <c:v>4.8215600000000034E-3</c:v>
                </c:pt>
                <c:pt idx="6994">
                  <c:v>4.7532800000000134E-3</c:v>
                </c:pt>
                <c:pt idx="6995">
                  <c:v>4.6850000000000034E-3</c:v>
                </c:pt>
                <c:pt idx="6996">
                  <c:v>4.6167200000000004E-3</c:v>
                </c:pt>
                <c:pt idx="6997">
                  <c:v>4.5484200000000113E-3</c:v>
                </c:pt>
                <c:pt idx="6998">
                  <c:v>4.4801400000000343E-3</c:v>
                </c:pt>
                <c:pt idx="6999">
                  <c:v>4.4118600000000452E-3</c:v>
                </c:pt>
                <c:pt idx="7000">
                  <c:v>4.3435800000000005E-3</c:v>
                </c:pt>
                <c:pt idx="7001">
                  <c:v>4.2753000000000383E-3</c:v>
                </c:pt>
                <c:pt idx="7002">
                  <c:v>4.2070200000000014E-3</c:v>
                </c:pt>
                <c:pt idx="7003">
                  <c:v>4.1387200000000124E-3</c:v>
                </c:pt>
                <c:pt idx="7004">
                  <c:v>4.0704400000000328E-3</c:v>
                </c:pt>
                <c:pt idx="7005">
                  <c:v>4.0021600000000003E-3</c:v>
                </c:pt>
                <c:pt idx="7006">
                  <c:v>3.9338799999999998E-3</c:v>
                </c:pt>
                <c:pt idx="7007">
                  <c:v>3.8656000000000012E-3</c:v>
                </c:pt>
                <c:pt idx="7008">
                  <c:v>3.7973200000000341E-3</c:v>
                </c:pt>
                <c:pt idx="7009">
                  <c:v>3.7290200000000256E-3</c:v>
                </c:pt>
                <c:pt idx="7010">
                  <c:v>3.6607400000000239E-3</c:v>
                </c:pt>
                <c:pt idx="7011">
                  <c:v>3.59246E-3</c:v>
                </c:pt>
                <c:pt idx="7012">
                  <c:v>3.5241800000000269E-3</c:v>
                </c:pt>
                <c:pt idx="7013">
                  <c:v>3.5113000000000145E-3</c:v>
                </c:pt>
                <c:pt idx="7014">
                  <c:v>3.4984200000000012E-3</c:v>
                </c:pt>
                <c:pt idx="7015">
                  <c:v>3.4855400000000092E-3</c:v>
                </c:pt>
                <c:pt idx="7016">
                  <c:v>3.4726599999999968E-3</c:v>
                </c:pt>
                <c:pt idx="7017">
                  <c:v>3.4597800000000052E-3</c:v>
                </c:pt>
                <c:pt idx="7018">
                  <c:v>3.4469000000000092E-3</c:v>
                </c:pt>
                <c:pt idx="7019">
                  <c:v>3.4340200000000012E-3</c:v>
                </c:pt>
                <c:pt idx="7020">
                  <c:v>3.4211400000000052E-3</c:v>
                </c:pt>
                <c:pt idx="7021">
                  <c:v>3.4082600000000145E-3</c:v>
                </c:pt>
                <c:pt idx="7022">
                  <c:v>3.3953800000000012E-3</c:v>
                </c:pt>
                <c:pt idx="7023">
                  <c:v>3.3825000000000092E-3</c:v>
                </c:pt>
                <c:pt idx="7024">
                  <c:v>3.3696199999999998E-3</c:v>
                </c:pt>
                <c:pt idx="7025">
                  <c:v>3.35674E-3</c:v>
                </c:pt>
                <c:pt idx="7026">
                  <c:v>3.343860000000014E-3</c:v>
                </c:pt>
                <c:pt idx="7027">
                  <c:v>3.3309800000000012E-3</c:v>
                </c:pt>
                <c:pt idx="7028">
                  <c:v>3.3180799999999997E-3</c:v>
                </c:pt>
                <c:pt idx="7029">
                  <c:v>3.3052000000000012E-3</c:v>
                </c:pt>
                <c:pt idx="7030">
                  <c:v>3.3477400000000092E-3</c:v>
                </c:pt>
                <c:pt idx="7031">
                  <c:v>3.39026E-3</c:v>
                </c:pt>
                <c:pt idx="7032">
                  <c:v>3.4327800000000012E-3</c:v>
                </c:pt>
                <c:pt idx="7033">
                  <c:v>3.4753000000000141E-3</c:v>
                </c:pt>
                <c:pt idx="7034">
                  <c:v>3.5178200000000174E-3</c:v>
                </c:pt>
                <c:pt idx="7035">
                  <c:v>3.5603400000000216E-3</c:v>
                </c:pt>
                <c:pt idx="7036">
                  <c:v>3.6028599999999998E-3</c:v>
                </c:pt>
                <c:pt idx="7037">
                  <c:v>3.6453800000000292E-3</c:v>
                </c:pt>
                <c:pt idx="7038">
                  <c:v>3.6879200000000355E-3</c:v>
                </c:pt>
                <c:pt idx="7039">
                  <c:v>3.7304400000000002E-3</c:v>
                </c:pt>
                <c:pt idx="7040">
                  <c:v>3.7729600000000092E-3</c:v>
                </c:pt>
                <c:pt idx="7041">
                  <c:v>3.8154800000000004E-3</c:v>
                </c:pt>
                <c:pt idx="7042">
                  <c:v>3.8580000000000012E-3</c:v>
                </c:pt>
                <c:pt idx="7043">
                  <c:v>3.900520000000028E-3</c:v>
                </c:pt>
                <c:pt idx="7044">
                  <c:v>3.9430400000000096E-3</c:v>
                </c:pt>
                <c:pt idx="7045">
                  <c:v>3.9855800000000267E-3</c:v>
                </c:pt>
                <c:pt idx="7046">
                  <c:v>4.0280999999999997E-3</c:v>
                </c:pt>
                <c:pt idx="7047">
                  <c:v>4.0706200000000421E-3</c:v>
                </c:pt>
                <c:pt idx="7048">
                  <c:v>4.1131400000000004E-3</c:v>
                </c:pt>
                <c:pt idx="7049">
                  <c:v>4.1556600000000124E-3</c:v>
                </c:pt>
                <c:pt idx="7050">
                  <c:v>4.1981799999999975E-3</c:v>
                </c:pt>
                <c:pt idx="7051">
                  <c:v>4.2407000000000104E-3</c:v>
                </c:pt>
                <c:pt idx="7052">
                  <c:v>4.2832200000000441E-3</c:v>
                </c:pt>
                <c:pt idx="7053">
                  <c:v>4.3257599999999997E-3</c:v>
                </c:pt>
                <c:pt idx="7054">
                  <c:v>4.3682800000000004E-3</c:v>
                </c:pt>
                <c:pt idx="7055">
                  <c:v>4.4108000000000133E-3</c:v>
                </c:pt>
                <c:pt idx="7056">
                  <c:v>4.453320000000041E-3</c:v>
                </c:pt>
                <c:pt idx="7057">
                  <c:v>4.4958400000000114E-3</c:v>
                </c:pt>
                <c:pt idx="7058">
                  <c:v>4.5383600000000442E-3</c:v>
                </c:pt>
                <c:pt idx="7059">
                  <c:v>4.5808800000000024E-3</c:v>
                </c:pt>
                <c:pt idx="7060">
                  <c:v>4.6234000000000006E-3</c:v>
                </c:pt>
                <c:pt idx="7061">
                  <c:v>4.6659399999999865E-3</c:v>
                </c:pt>
                <c:pt idx="7062">
                  <c:v>4.7084600000000375E-3</c:v>
                </c:pt>
                <c:pt idx="7063">
                  <c:v>4.7509800000000001E-3</c:v>
                </c:pt>
                <c:pt idx="7064">
                  <c:v>4.7935000000000104E-3</c:v>
                </c:pt>
                <c:pt idx="7065">
                  <c:v>4.8360200000000346E-3</c:v>
                </c:pt>
                <c:pt idx="7066">
                  <c:v>4.8785400000000024E-3</c:v>
                </c:pt>
                <c:pt idx="7067">
                  <c:v>4.9210600000000422E-3</c:v>
                </c:pt>
                <c:pt idx="7068">
                  <c:v>4.9636000000000124E-3</c:v>
                </c:pt>
                <c:pt idx="7069">
                  <c:v>4.9507000000000353E-3</c:v>
                </c:pt>
                <c:pt idx="7070">
                  <c:v>4.9378199999999999E-3</c:v>
                </c:pt>
                <c:pt idx="7071">
                  <c:v>4.92494E-3</c:v>
                </c:pt>
                <c:pt idx="7072">
                  <c:v>4.9120600000000124E-3</c:v>
                </c:pt>
                <c:pt idx="7073">
                  <c:v>4.8991800000000004E-3</c:v>
                </c:pt>
                <c:pt idx="7074">
                  <c:v>4.8863000000000326E-3</c:v>
                </c:pt>
                <c:pt idx="7075">
                  <c:v>4.8734200000000337E-3</c:v>
                </c:pt>
                <c:pt idx="7076">
                  <c:v>4.8605400000000009E-3</c:v>
                </c:pt>
                <c:pt idx="7077">
                  <c:v>4.8476600000000114E-3</c:v>
                </c:pt>
                <c:pt idx="7078">
                  <c:v>4.8347800000000003E-3</c:v>
                </c:pt>
                <c:pt idx="7079">
                  <c:v>4.8219000000000014E-3</c:v>
                </c:pt>
                <c:pt idx="7080">
                  <c:v>4.8090200000000336E-3</c:v>
                </c:pt>
                <c:pt idx="7081">
                  <c:v>4.7961400000000034E-3</c:v>
                </c:pt>
                <c:pt idx="7082">
                  <c:v>4.7832600000000548E-3</c:v>
                </c:pt>
                <c:pt idx="7083">
                  <c:v>4.7703800000000124E-3</c:v>
                </c:pt>
                <c:pt idx="7084">
                  <c:v>4.7575000000000004E-3</c:v>
                </c:pt>
                <c:pt idx="7085">
                  <c:v>4.7446200000000327E-3</c:v>
                </c:pt>
                <c:pt idx="7086">
                  <c:v>4.7317400000000572E-3</c:v>
                </c:pt>
                <c:pt idx="7087">
                  <c:v>4.7188600000000113E-3</c:v>
                </c:pt>
                <c:pt idx="7088">
                  <c:v>4.7059800000000002E-3</c:v>
                </c:pt>
                <c:pt idx="7089">
                  <c:v>4.6931000000000004E-3</c:v>
                </c:pt>
                <c:pt idx="7090">
                  <c:v>4.6802200000000318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3E-3</c:v>
                </c:pt>
                <c:pt idx="7101">
                  <c:v>4.5385399999999998E-3</c:v>
                </c:pt>
                <c:pt idx="7102">
                  <c:v>4.5256599999999999E-3</c:v>
                </c:pt>
                <c:pt idx="7103">
                  <c:v>4.5127800000000001E-3</c:v>
                </c:pt>
                <c:pt idx="7104">
                  <c:v>4.4999000000000124E-3</c:v>
                </c:pt>
                <c:pt idx="7105">
                  <c:v>4.4870200000000134E-3</c:v>
                </c:pt>
                <c:pt idx="7106">
                  <c:v>4.4741399999999997E-3</c:v>
                </c:pt>
                <c:pt idx="7107">
                  <c:v>4.4612600000000528E-3</c:v>
                </c:pt>
                <c:pt idx="7108">
                  <c:v>4.4483800000000113E-3</c:v>
                </c:pt>
                <c:pt idx="7109">
                  <c:v>4.4355000000000123E-3</c:v>
                </c:pt>
                <c:pt idx="7110">
                  <c:v>4.4226200000000134E-3</c:v>
                </c:pt>
                <c:pt idx="7111">
                  <c:v>4.409740000000056E-3</c:v>
                </c:pt>
                <c:pt idx="7112">
                  <c:v>4.3968600000000024E-3</c:v>
                </c:pt>
                <c:pt idx="7113">
                  <c:v>4.38398E-3</c:v>
                </c:pt>
                <c:pt idx="7114">
                  <c:v>4.3711000000000114E-3</c:v>
                </c:pt>
                <c:pt idx="7115">
                  <c:v>4.3582200000000133E-3</c:v>
                </c:pt>
                <c:pt idx="7116">
                  <c:v>4.34534000000003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458E-3</c:v>
                </c:pt>
                <c:pt idx="7128">
                  <c:v>4.1907600000000034E-3</c:v>
                </c:pt>
                <c:pt idx="7129">
                  <c:v>4.1778800000000001E-3</c:v>
                </c:pt>
                <c:pt idx="7130">
                  <c:v>4.1649999999999856E-3</c:v>
                </c:pt>
                <c:pt idx="7131">
                  <c:v>4.1521200000000005E-3</c:v>
                </c:pt>
                <c:pt idx="7132">
                  <c:v>4.1392400000000457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479E-3</c:v>
                </c:pt>
                <c:pt idx="7141">
                  <c:v>4.0233199999999995E-3</c:v>
                </c:pt>
                <c:pt idx="7142">
                  <c:v>4.0104399999999997E-3</c:v>
                </c:pt>
                <c:pt idx="7143">
                  <c:v>3.9975599999999998E-3</c:v>
                </c:pt>
                <c:pt idx="7144">
                  <c:v>3.9846800000000052E-3</c:v>
                </c:pt>
                <c:pt idx="7145">
                  <c:v>3.9164000000000004E-3</c:v>
                </c:pt>
                <c:pt idx="7146">
                  <c:v>3.8481200000000269E-3</c:v>
                </c:pt>
                <c:pt idx="7147">
                  <c:v>3.7798200000000179E-3</c:v>
                </c:pt>
                <c:pt idx="7148">
                  <c:v>3.711540000000014E-3</c:v>
                </c:pt>
                <c:pt idx="7149">
                  <c:v>3.6432600000000253E-3</c:v>
                </c:pt>
                <c:pt idx="7150">
                  <c:v>3.5749800000000197E-3</c:v>
                </c:pt>
                <c:pt idx="7151">
                  <c:v>3.5067000000000154E-3</c:v>
                </c:pt>
                <c:pt idx="7152">
                  <c:v>3.4384200000000002E-3</c:v>
                </c:pt>
                <c:pt idx="7153">
                  <c:v>3.3701200000000198E-3</c:v>
                </c:pt>
                <c:pt idx="7154">
                  <c:v>3.3018400000000003E-3</c:v>
                </c:pt>
                <c:pt idx="7155">
                  <c:v>3.2335600000000229E-3</c:v>
                </c:pt>
                <c:pt idx="7156">
                  <c:v>3.1652800000000212E-3</c:v>
                </c:pt>
                <c:pt idx="7157">
                  <c:v>3.0969999999999999E-3</c:v>
                </c:pt>
                <c:pt idx="7158">
                  <c:v>3.0287200000000238E-3</c:v>
                </c:pt>
                <c:pt idx="7159">
                  <c:v>2.9604200000000174E-3</c:v>
                </c:pt>
                <c:pt idx="7160">
                  <c:v>2.8921400000000001E-3</c:v>
                </c:pt>
                <c:pt idx="7161">
                  <c:v>2.8238600000000005E-3</c:v>
                </c:pt>
                <c:pt idx="7162">
                  <c:v>2.7555800000000192E-3</c:v>
                </c:pt>
                <c:pt idx="7163">
                  <c:v>2.6873000000000274E-3</c:v>
                </c:pt>
                <c:pt idx="7164">
                  <c:v>2.6190000000000002E-3</c:v>
                </c:pt>
                <c:pt idx="7165">
                  <c:v>2.550720000000018E-3</c:v>
                </c:pt>
                <c:pt idx="7166">
                  <c:v>2.4824400000000003E-3</c:v>
                </c:pt>
                <c:pt idx="7167">
                  <c:v>2.4141600000000011E-3</c:v>
                </c:pt>
                <c:pt idx="7168">
                  <c:v>2.3458800000000011E-3</c:v>
                </c:pt>
                <c:pt idx="7169">
                  <c:v>2.2776000000000012E-3</c:v>
                </c:pt>
                <c:pt idx="7170">
                  <c:v>2.2093000000000225E-3</c:v>
                </c:pt>
                <c:pt idx="7171">
                  <c:v>2.1410200000000052E-3</c:v>
                </c:pt>
                <c:pt idx="7172">
                  <c:v>2.07274E-3</c:v>
                </c:pt>
                <c:pt idx="7173">
                  <c:v>2.0044600000000052E-3</c:v>
                </c:pt>
                <c:pt idx="7174">
                  <c:v>1.9361760000000138E-3</c:v>
                </c:pt>
                <c:pt idx="7175">
                  <c:v>1.8678920000000003E-3</c:v>
                </c:pt>
                <c:pt idx="7176">
                  <c:v>1.7996080000000001E-3</c:v>
                </c:pt>
                <c:pt idx="7177">
                  <c:v>1.731326E-3</c:v>
                </c:pt>
                <c:pt idx="7178">
                  <c:v>1.6630420000000124E-3</c:v>
                </c:pt>
                <c:pt idx="7179">
                  <c:v>1.5947580000000119E-3</c:v>
                </c:pt>
                <c:pt idx="7180">
                  <c:v>1.5264760000000001E-3</c:v>
                </c:pt>
                <c:pt idx="7181">
                  <c:v>1.4581920000000001E-3</c:v>
                </c:pt>
                <c:pt idx="7182">
                  <c:v>1.3899080000000041E-3</c:v>
                </c:pt>
                <c:pt idx="7183">
                  <c:v>1.3216240000000002E-3</c:v>
                </c:pt>
                <c:pt idx="7184">
                  <c:v>1.3087440000000001E-3</c:v>
                </c:pt>
                <c:pt idx="7185">
                  <c:v>1.2958639999999999E-3</c:v>
                </c:pt>
                <c:pt idx="7186">
                  <c:v>1.282984E-3</c:v>
                </c:pt>
                <c:pt idx="7187">
                  <c:v>1.2701040000000021E-3</c:v>
                </c:pt>
                <c:pt idx="7188">
                  <c:v>1.2572220000000001E-3</c:v>
                </c:pt>
                <c:pt idx="7189">
                  <c:v>1.2443420000000079E-3</c:v>
                </c:pt>
                <c:pt idx="7190">
                  <c:v>1.231462E-3</c:v>
                </c:pt>
                <c:pt idx="7191">
                  <c:v>1.2185820000000084E-3</c:v>
                </c:pt>
                <c:pt idx="7192">
                  <c:v>1.2056999999999958E-3</c:v>
                </c:pt>
                <c:pt idx="7193">
                  <c:v>1.1928200000000061E-3</c:v>
                </c:pt>
                <c:pt idx="7194">
                  <c:v>1.1799400000000041E-3</c:v>
                </c:pt>
                <c:pt idx="7195">
                  <c:v>1.1670600000000001E-3</c:v>
                </c:pt>
                <c:pt idx="7196">
                  <c:v>1.1541800000000118E-3</c:v>
                </c:pt>
                <c:pt idx="7197">
                  <c:v>1.141298E-3</c:v>
                </c:pt>
                <c:pt idx="7198">
                  <c:v>1.1284180000000101E-3</c:v>
                </c:pt>
                <c:pt idx="7199">
                  <c:v>1.1155380000000001E-3</c:v>
                </c:pt>
                <c:pt idx="7200">
                  <c:v>1.1026580000000094E-3</c:v>
                </c:pt>
                <c:pt idx="7201">
                  <c:v>1.089778E-3</c:v>
                </c:pt>
                <c:pt idx="7202">
                  <c:v>1.0768959999999999E-3</c:v>
                </c:pt>
                <c:pt idx="7203">
                  <c:v>1.0640160000000072E-3</c:v>
                </c:pt>
                <c:pt idx="7204">
                  <c:v>1.051136E-3</c:v>
                </c:pt>
                <c:pt idx="7205">
                  <c:v>1.0382560000000078E-3</c:v>
                </c:pt>
                <c:pt idx="7206">
                  <c:v>1.0253759999999999E-3</c:v>
                </c:pt>
                <c:pt idx="7207">
                  <c:v>1.0124939999999999E-3</c:v>
                </c:pt>
                <c:pt idx="7208">
                  <c:v>9.9961400000000739E-4</c:v>
                </c:pt>
                <c:pt idx="7209">
                  <c:v>1.0421360000000001E-3</c:v>
                </c:pt>
                <c:pt idx="7210">
                  <c:v>1.0846600000000001E-3</c:v>
                </c:pt>
                <c:pt idx="7211">
                  <c:v>1.1271820000000093E-3</c:v>
                </c:pt>
                <c:pt idx="7212">
                  <c:v>1.1697040000000001E-3</c:v>
                </c:pt>
                <c:pt idx="7213">
                  <c:v>1.2122280000000001E-3</c:v>
                </c:pt>
                <c:pt idx="7214">
                  <c:v>1.2547500000000076E-3</c:v>
                </c:pt>
                <c:pt idx="7215">
                  <c:v>1.2972720000000001E-3</c:v>
                </c:pt>
                <c:pt idx="7216">
                  <c:v>1.3397939999999998E-3</c:v>
                </c:pt>
                <c:pt idx="7217">
                  <c:v>1.3823180000000124E-3</c:v>
                </c:pt>
                <c:pt idx="7218">
                  <c:v>1.4248400000000001E-3</c:v>
                </c:pt>
                <c:pt idx="7219">
                  <c:v>1.467362E-3</c:v>
                </c:pt>
                <c:pt idx="7220">
                  <c:v>1.509886E-3</c:v>
                </c:pt>
                <c:pt idx="7221">
                  <c:v>1.5524080000000079E-3</c:v>
                </c:pt>
                <c:pt idx="7222">
                  <c:v>1.5949300000000061E-3</c:v>
                </c:pt>
                <c:pt idx="7223">
                  <c:v>1.6374540000000074E-3</c:v>
                </c:pt>
                <c:pt idx="7224">
                  <c:v>1.6799760000000001E-3</c:v>
                </c:pt>
                <c:pt idx="7225">
                  <c:v>1.722498E-3</c:v>
                </c:pt>
                <c:pt idx="7226">
                  <c:v>1.7650200000000021E-3</c:v>
                </c:pt>
                <c:pt idx="7227">
                  <c:v>1.8075440000000001E-3</c:v>
                </c:pt>
                <c:pt idx="7228">
                  <c:v>1.8500660000000089E-3</c:v>
                </c:pt>
                <c:pt idx="7229">
                  <c:v>1.8925880000000149E-3</c:v>
                </c:pt>
                <c:pt idx="7230">
                  <c:v>1.9351120000000155E-3</c:v>
                </c:pt>
                <c:pt idx="7231">
                  <c:v>1.9776340000000002E-3</c:v>
                </c:pt>
                <c:pt idx="7232">
                  <c:v>2.0201600000000052E-3</c:v>
                </c:pt>
                <c:pt idx="7233">
                  <c:v>2.0626799999999999E-3</c:v>
                </c:pt>
                <c:pt idx="7234">
                  <c:v>2.3830800000000092E-3</c:v>
                </c:pt>
                <c:pt idx="7235">
                  <c:v>2.7035000000000292E-3</c:v>
                </c:pt>
                <c:pt idx="7236">
                  <c:v>3.0239400000000092E-3</c:v>
                </c:pt>
                <c:pt idx="7237">
                  <c:v>3.3444200000000176E-3</c:v>
                </c:pt>
                <c:pt idx="7238">
                  <c:v>3.6649400000000215E-3</c:v>
                </c:pt>
                <c:pt idx="7239">
                  <c:v>3.9854799999999996E-3</c:v>
                </c:pt>
                <c:pt idx="7240">
                  <c:v>4.3060400000000318E-3</c:v>
                </c:pt>
                <c:pt idx="7241">
                  <c:v>4.6266399999999996E-3</c:v>
                </c:pt>
                <c:pt idx="7242">
                  <c:v>4.9472800000000114E-3</c:v>
                </c:pt>
                <c:pt idx="7243">
                  <c:v>5.2679200000000023E-3</c:v>
                </c:pt>
                <c:pt idx="7244">
                  <c:v>5.5886200000000424E-3</c:v>
                </c:pt>
                <c:pt idx="7245">
                  <c:v>5.9093400000000632E-3</c:v>
                </c:pt>
                <c:pt idx="7246">
                  <c:v>6.2300800000000336E-3</c:v>
                </c:pt>
                <c:pt idx="7247">
                  <c:v>6.5508400000000291E-3</c:v>
                </c:pt>
                <c:pt idx="7248">
                  <c:v>6.8162400000000532E-3</c:v>
                </c:pt>
                <c:pt idx="7249">
                  <c:v>7.0816800000000459E-3</c:v>
                </c:pt>
                <c:pt idx="7250">
                  <c:v>7.3471400000000124E-3</c:v>
                </c:pt>
                <c:pt idx="7251">
                  <c:v>7.61262000000003E-3</c:v>
                </c:pt>
                <c:pt idx="7252">
                  <c:v>7.8781400000000334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61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83E-2</c:v>
                </c:pt>
                <c:pt idx="7284">
                  <c:v>1.305368E-2</c:v>
                </c:pt>
                <c:pt idx="7285">
                  <c:v>1.304194E-2</c:v>
                </c:pt>
                <c:pt idx="7286">
                  <c:v>1.30302E-2</c:v>
                </c:pt>
                <c:pt idx="7287">
                  <c:v>1.3018459999999999E-2</c:v>
                </c:pt>
                <c:pt idx="7288">
                  <c:v>1.3006720000000071E-2</c:v>
                </c:pt>
                <c:pt idx="7289">
                  <c:v>1.299498E-2</c:v>
                </c:pt>
                <c:pt idx="7290">
                  <c:v>1.2983240000000002E-2</c:v>
                </c:pt>
                <c:pt idx="7291">
                  <c:v>1.2971500000000021E-2</c:v>
                </c:pt>
                <c:pt idx="7292">
                  <c:v>1.2959759999999999E-2</c:v>
                </c:pt>
                <c:pt idx="7293">
                  <c:v>1.2947999999999999E-2</c:v>
                </c:pt>
                <c:pt idx="7294">
                  <c:v>1.2936259999999998E-2</c:v>
                </c:pt>
                <c:pt idx="7295">
                  <c:v>1.2924520000000099E-2</c:v>
                </c:pt>
                <c:pt idx="7296">
                  <c:v>1.2912780000000002E-2</c:v>
                </c:pt>
                <c:pt idx="7297">
                  <c:v>1.2901040000000001E-2</c:v>
                </c:pt>
                <c:pt idx="7298">
                  <c:v>1.2889300000000001E-2</c:v>
                </c:pt>
                <c:pt idx="7299">
                  <c:v>1.287756E-2</c:v>
                </c:pt>
                <c:pt idx="7300">
                  <c:v>1.2865820000000083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78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96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84E-2</c:v>
                </c:pt>
                <c:pt idx="7339">
                  <c:v>1.1853860000000023E-2</c:v>
                </c:pt>
                <c:pt idx="7340">
                  <c:v>1.1786700000000075E-2</c:v>
                </c:pt>
                <c:pt idx="7341">
                  <c:v>1.1719560000000007E-2</c:v>
                </c:pt>
                <c:pt idx="7342">
                  <c:v>1.1652420000000076E-2</c:v>
                </c:pt>
                <c:pt idx="7343">
                  <c:v>1.1585280000000003E-2</c:v>
                </c:pt>
                <c:pt idx="7344">
                  <c:v>1.1518120000000001E-2</c:v>
                </c:pt>
                <c:pt idx="7345">
                  <c:v>1.1450980000000001E-2</c:v>
                </c:pt>
                <c:pt idx="7346">
                  <c:v>1.1383840000000063E-2</c:v>
                </c:pt>
                <c:pt idx="7347">
                  <c:v>1.1316700000000001E-2</c:v>
                </c:pt>
                <c:pt idx="7348">
                  <c:v>1.1249540000000001E-2</c:v>
                </c:pt>
                <c:pt idx="7349">
                  <c:v>1.1182400000000085E-2</c:v>
                </c:pt>
                <c:pt idx="7350">
                  <c:v>1.1115260000000002E-2</c:v>
                </c:pt>
                <c:pt idx="7351">
                  <c:v>1.1048120000000083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691E-3</c:v>
                </c:pt>
                <c:pt idx="7368">
                  <c:v>9.9066400000000793E-3</c:v>
                </c:pt>
                <c:pt idx="7369">
                  <c:v>9.8949000000000068E-3</c:v>
                </c:pt>
                <c:pt idx="7370">
                  <c:v>9.8831600000000228E-3</c:v>
                </c:pt>
                <c:pt idx="7371">
                  <c:v>9.8714200000000248E-3</c:v>
                </c:pt>
                <c:pt idx="7372">
                  <c:v>9.8596800000001188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748E-3</c:v>
                </c:pt>
                <c:pt idx="7381">
                  <c:v>9.7540000000000005E-3</c:v>
                </c:pt>
                <c:pt idx="7382">
                  <c:v>9.7422599999999991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199999999984E-3</c:v>
                </c:pt>
                <c:pt idx="7391">
                  <c:v>9.6365800000000248E-3</c:v>
                </c:pt>
                <c:pt idx="7392">
                  <c:v>9.6802400000000066E-3</c:v>
                </c:pt>
                <c:pt idx="7393">
                  <c:v>9.7239000000000006E-3</c:v>
                </c:pt>
                <c:pt idx="7394">
                  <c:v>9.7675600000000067E-3</c:v>
                </c:pt>
                <c:pt idx="7395">
                  <c:v>9.8112200000000007E-3</c:v>
                </c:pt>
                <c:pt idx="7396">
                  <c:v>9.8548800000000918E-3</c:v>
                </c:pt>
                <c:pt idx="7397">
                  <c:v>9.8985400000000268E-3</c:v>
                </c:pt>
                <c:pt idx="7398">
                  <c:v>9.9422200000000016E-3</c:v>
                </c:pt>
                <c:pt idx="7399">
                  <c:v>9.9858800000000962E-3</c:v>
                </c:pt>
                <c:pt idx="7400">
                  <c:v>1.002954E-2</c:v>
                </c:pt>
                <c:pt idx="7401">
                  <c:v>1.0073199999999999E-2</c:v>
                </c:pt>
                <c:pt idx="7402">
                  <c:v>1.011686E-2</c:v>
                </c:pt>
                <c:pt idx="7403">
                  <c:v>1.0160520000000084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61E-2</c:v>
                </c:pt>
                <c:pt idx="7415">
                  <c:v>1.068444E-2</c:v>
                </c:pt>
                <c:pt idx="7416">
                  <c:v>1.0728120000000061E-2</c:v>
                </c:pt>
                <c:pt idx="7417">
                  <c:v>1.0771780000000003E-2</c:v>
                </c:pt>
                <c:pt idx="7418">
                  <c:v>1.0815439999999999E-2</c:v>
                </c:pt>
                <c:pt idx="7419">
                  <c:v>1.08591E-2</c:v>
                </c:pt>
                <c:pt idx="7420">
                  <c:v>1.0902760000000001E-2</c:v>
                </c:pt>
                <c:pt idx="7421">
                  <c:v>1.0946420000000076E-2</c:v>
                </c:pt>
                <c:pt idx="7422">
                  <c:v>1.0990080000000001E-2</c:v>
                </c:pt>
                <c:pt idx="7423">
                  <c:v>1.103374E-2</c:v>
                </c:pt>
                <c:pt idx="7424">
                  <c:v>1.1077400000000001E-2</c:v>
                </c:pt>
                <c:pt idx="7425">
                  <c:v>1.1121060000000021E-2</c:v>
                </c:pt>
                <c:pt idx="7426">
                  <c:v>1.1164720000000085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77E-2</c:v>
                </c:pt>
                <c:pt idx="7444">
                  <c:v>1.1174979999999999E-2</c:v>
                </c:pt>
                <c:pt idx="7445">
                  <c:v>1.116324E-2</c:v>
                </c:pt>
                <c:pt idx="7446">
                  <c:v>1.1151500000000071E-2</c:v>
                </c:pt>
                <c:pt idx="7447">
                  <c:v>1.113976E-2</c:v>
                </c:pt>
                <c:pt idx="7448">
                  <c:v>1.1128020000000021E-2</c:v>
                </c:pt>
                <c:pt idx="7449">
                  <c:v>1.1116259999999999E-2</c:v>
                </c:pt>
                <c:pt idx="7450">
                  <c:v>1.1104520000000107E-2</c:v>
                </c:pt>
                <c:pt idx="7451">
                  <c:v>1.1092780000000003E-2</c:v>
                </c:pt>
                <c:pt idx="7452">
                  <c:v>1.108104E-2</c:v>
                </c:pt>
                <c:pt idx="7453">
                  <c:v>1.1069300000000001E-2</c:v>
                </c:pt>
                <c:pt idx="7454">
                  <c:v>1.1057560000000001E-2</c:v>
                </c:pt>
                <c:pt idx="7455">
                  <c:v>1.1045820000000097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81E-2</c:v>
                </c:pt>
                <c:pt idx="7475">
                  <c:v>1.081098E-2</c:v>
                </c:pt>
                <c:pt idx="7476">
                  <c:v>1.0799239999999998E-2</c:v>
                </c:pt>
                <c:pt idx="7477">
                  <c:v>1.0787500000000075E-2</c:v>
                </c:pt>
                <c:pt idx="7478">
                  <c:v>1.0775760000000001E-2</c:v>
                </c:pt>
                <c:pt idx="7479">
                  <c:v>1.0764019999999999E-2</c:v>
                </c:pt>
                <c:pt idx="7480">
                  <c:v>1.075226E-2</c:v>
                </c:pt>
                <c:pt idx="7481">
                  <c:v>1.0740520000000107E-2</c:v>
                </c:pt>
                <c:pt idx="7482">
                  <c:v>1.0728780000000005E-2</c:v>
                </c:pt>
                <c:pt idx="7483">
                  <c:v>1.0717039999999999E-2</c:v>
                </c:pt>
                <c:pt idx="7484">
                  <c:v>1.0705300000000001E-2</c:v>
                </c:pt>
                <c:pt idx="7485">
                  <c:v>1.0693560000000001E-2</c:v>
                </c:pt>
                <c:pt idx="7486">
                  <c:v>1.0681820000000099E-2</c:v>
                </c:pt>
                <c:pt idx="7487">
                  <c:v>1.067008E-2</c:v>
                </c:pt>
                <c:pt idx="7488">
                  <c:v>1.0658339999999999E-2</c:v>
                </c:pt>
                <c:pt idx="7489">
                  <c:v>1.0646600000000001E-2</c:v>
                </c:pt>
                <c:pt idx="7490">
                  <c:v>1.0634860000000001E-2</c:v>
                </c:pt>
                <c:pt idx="7491">
                  <c:v>1.0623100000000071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566E-3</c:v>
                </c:pt>
                <c:pt idx="7509">
                  <c:v>9.9131200000000027E-3</c:v>
                </c:pt>
                <c:pt idx="7510">
                  <c:v>9.8459800000000267E-3</c:v>
                </c:pt>
                <c:pt idx="7511">
                  <c:v>9.7788400000000004E-3</c:v>
                </c:pt>
                <c:pt idx="7512">
                  <c:v>9.7117000000000002E-3</c:v>
                </c:pt>
                <c:pt idx="7513">
                  <c:v>9.6445400000000018E-3</c:v>
                </c:pt>
                <c:pt idx="7514">
                  <c:v>9.5774000000000692E-3</c:v>
                </c:pt>
                <c:pt idx="7515">
                  <c:v>9.5102600000000048E-3</c:v>
                </c:pt>
                <c:pt idx="7516">
                  <c:v>9.4431200000000028E-3</c:v>
                </c:pt>
                <c:pt idx="7517">
                  <c:v>9.375960000000072E-3</c:v>
                </c:pt>
                <c:pt idx="7518">
                  <c:v>9.3088200000000006E-3</c:v>
                </c:pt>
                <c:pt idx="7519">
                  <c:v>9.2416800000000004E-3</c:v>
                </c:pt>
                <c:pt idx="7520">
                  <c:v>9.1745400000000227E-3</c:v>
                </c:pt>
                <c:pt idx="7521">
                  <c:v>9.1073800000000017E-3</c:v>
                </c:pt>
                <c:pt idx="7522">
                  <c:v>9.0402400000000015E-3</c:v>
                </c:pt>
                <c:pt idx="7523">
                  <c:v>8.9731000000000567E-3</c:v>
                </c:pt>
                <c:pt idx="7524">
                  <c:v>8.9059600000000547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337E-3</c:v>
                </c:pt>
                <c:pt idx="7549">
                  <c:v>7.7813600000000739E-3</c:v>
                </c:pt>
                <c:pt idx="7550">
                  <c:v>7.7696200000000578E-3</c:v>
                </c:pt>
                <c:pt idx="7551">
                  <c:v>7.7578800000000104E-3</c:v>
                </c:pt>
                <c:pt idx="7552">
                  <c:v>7.7461400000000532E-3</c:v>
                </c:pt>
                <c:pt idx="7553">
                  <c:v>7.7344000000000371E-3</c:v>
                </c:pt>
                <c:pt idx="7554">
                  <c:v>7.7226600000000513E-3</c:v>
                </c:pt>
                <c:pt idx="7555">
                  <c:v>7.7109000000000014E-3</c:v>
                </c:pt>
                <c:pt idx="7556">
                  <c:v>7.6991600000000391E-3</c:v>
                </c:pt>
                <c:pt idx="7557">
                  <c:v>7.6874200000000004E-3</c:v>
                </c:pt>
                <c:pt idx="7558">
                  <c:v>7.6756800000000328E-3</c:v>
                </c:pt>
                <c:pt idx="7559">
                  <c:v>7.6639400000000002E-3</c:v>
                </c:pt>
                <c:pt idx="7560">
                  <c:v>7.65220000000003E-3</c:v>
                </c:pt>
                <c:pt idx="7561">
                  <c:v>7.6404600000000407E-3</c:v>
                </c:pt>
                <c:pt idx="7562">
                  <c:v>7.6287200000000124E-3</c:v>
                </c:pt>
                <c:pt idx="7563">
                  <c:v>7.6169800000000024E-3</c:v>
                </c:pt>
                <c:pt idx="7564">
                  <c:v>7.6052400000000435E-3</c:v>
                </c:pt>
                <c:pt idx="7565">
                  <c:v>7.5934800000000014E-3</c:v>
                </c:pt>
                <c:pt idx="7566">
                  <c:v>7.5817400000000633E-3</c:v>
                </c:pt>
                <c:pt idx="7567">
                  <c:v>7.6254000000000009E-3</c:v>
                </c:pt>
                <c:pt idx="7568">
                  <c:v>7.6690600000000391E-3</c:v>
                </c:pt>
                <c:pt idx="7569">
                  <c:v>7.7127400000000434E-3</c:v>
                </c:pt>
                <c:pt idx="7570">
                  <c:v>7.7564000000000443E-3</c:v>
                </c:pt>
                <c:pt idx="7571">
                  <c:v>7.8000600000000496E-3</c:v>
                </c:pt>
                <c:pt idx="7572">
                  <c:v>7.8437200000000123E-3</c:v>
                </c:pt>
                <c:pt idx="7573">
                  <c:v>7.8873800000000011E-3</c:v>
                </c:pt>
                <c:pt idx="7574">
                  <c:v>7.9310400000000732E-3</c:v>
                </c:pt>
                <c:pt idx="7575">
                  <c:v>7.9747000000000134E-3</c:v>
                </c:pt>
                <c:pt idx="7576">
                  <c:v>8.0183599999999987E-3</c:v>
                </c:pt>
                <c:pt idx="7577">
                  <c:v>8.0620200000000048E-3</c:v>
                </c:pt>
                <c:pt idx="7578">
                  <c:v>8.1056800000000734E-3</c:v>
                </c:pt>
                <c:pt idx="7579">
                  <c:v>8.1493400000000014E-3</c:v>
                </c:pt>
                <c:pt idx="7580">
                  <c:v>8.1930000000000006E-3</c:v>
                </c:pt>
                <c:pt idx="7581">
                  <c:v>8.2366600000000015E-3</c:v>
                </c:pt>
                <c:pt idx="7582">
                  <c:v>8.280319999999999E-3</c:v>
                </c:pt>
                <c:pt idx="7583">
                  <c:v>8.3239800000000207E-3</c:v>
                </c:pt>
                <c:pt idx="7584">
                  <c:v>8.3676400000000772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725E-3</c:v>
                </c:pt>
                <c:pt idx="7597">
                  <c:v>8.9352400000000248E-3</c:v>
                </c:pt>
                <c:pt idx="7598">
                  <c:v>8.9789000000000067E-3</c:v>
                </c:pt>
                <c:pt idx="7599">
                  <c:v>9.0225600000000267E-3</c:v>
                </c:pt>
                <c:pt idx="7600">
                  <c:v>9.0662200000000068E-3</c:v>
                </c:pt>
                <c:pt idx="7601">
                  <c:v>9.1098800000000268E-3</c:v>
                </c:pt>
                <c:pt idx="7602">
                  <c:v>9.1535400000000815E-3</c:v>
                </c:pt>
                <c:pt idx="7603">
                  <c:v>9.1972000000000026E-3</c:v>
                </c:pt>
                <c:pt idx="7604">
                  <c:v>9.2408600000000018E-3</c:v>
                </c:pt>
                <c:pt idx="7605">
                  <c:v>9.2845200000000027E-3</c:v>
                </c:pt>
                <c:pt idx="7606">
                  <c:v>9.2727800000000568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716E-3</c:v>
                </c:pt>
                <c:pt idx="7625">
                  <c:v>9.0497000000000008E-3</c:v>
                </c:pt>
                <c:pt idx="7626">
                  <c:v>9.0379400000000047E-3</c:v>
                </c:pt>
                <c:pt idx="7627">
                  <c:v>9.0262000000000068E-3</c:v>
                </c:pt>
                <c:pt idx="7628">
                  <c:v>9.0144600000000227E-3</c:v>
                </c:pt>
                <c:pt idx="7629">
                  <c:v>9.0027200000000248E-3</c:v>
                </c:pt>
                <c:pt idx="7630">
                  <c:v>8.9909800000000546E-3</c:v>
                </c:pt>
                <c:pt idx="7631">
                  <c:v>8.9792400000000567E-3</c:v>
                </c:pt>
                <c:pt idx="7632">
                  <c:v>8.9675000000000761E-3</c:v>
                </c:pt>
                <c:pt idx="7633">
                  <c:v>8.9557600000000816E-3</c:v>
                </c:pt>
                <c:pt idx="7634">
                  <c:v>8.9440200000000004E-3</c:v>
                </c:pt>
                <c:pt idx="7635">
                  <c:v>8.9322800000000268E-3</c:v>
                </c:pt>
                <c:pt idx="7636">
                  <c:v>8.9205400000000566E-3</c:v>
                </c:pt>
                <c:pt idx="7637">
                  <c:v>8.9087800000000068E-3</c:v>
                </c:pt>
                <c:pt idx="7638">
                  <c:v>8.8970400000000227E-3</c:v>
                </c:pt>
                <c:pt idx="7639">
                  <c:v>8.8853000000000248E-3</c:v>
                </c:pt>
                <c:pt idx="7640">
                  <c:v>8.8735600000000268E-3</c:v>
                </c:pt>
                <c:pt idx="7641">
                  <c:v>8.8618200000000046E-3</c:v>
                </c:pt>
                <c:pt idx="7642">
                  <c:v>8.8500800000000865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548E-3</c:v>
                </c:pt>
                <c:pt idx="7657">
                  <c:v>8.6739600000000066E-3</c:v>
                </c:pt>
                <c:pt idx="7658">
                  <c:v>8.6622000000000227E-3</c:v>
                </c:pt>
                <c:pt idx="7659">
                  <c:v>8.6504600000000247E-3</c:v>
                </c:pt>
                <c:pt idx="7660">
                  <c:v>8.638719999999999E-3</c:v>
                </c:pt>
                <c:pt idx="7661">
                  <c:v>8.6269800000000028E-3</c:v>
                </c:pt>
                <c:pt idx="7662">
                  <c:v>8.6152400000000066E-3</c:v>
                </c:pt>
                <c:pt idx="7663">
                  <c:v>8.6035000000000226E-3</c:v>
                </c:pt>
                <c:pt idx="7664">
                  <c:v>8.5917600000000004E-3</c:v>
                </c:pt>
                <c:pt idx="7665">
                  <c:v>8.5800200000000007E-3</c:v>
                </c:pt>
                <c:pt idx="7666">
                  <c:v>8.5682800000000028E-3</c:v>
                </c:pt>
                <c:pt idx="7667">
                  <c:v>8.5565400000000864E-3</c:v>
                </c:pt>
                <c:pt idx="7668">
                  <c:v>8.5447800000000001E-3</c:v>
                </c:pt>
                <c:pt idx="7669">
                  <c:v>8.5330400000000004E-3</c:v>
                </c:pt>
                <c:pt idx="7670">
                  <c:v>8.5213000000000007E-3</c:v>
                </c:pt>
                <c:pt idx="7671">
                  <c:v>8.5095600000000028E-3</c:v>
                </c:pt>
                <c:pt idx="7672">
                  <c:v>8.4978200000000014E-3</c:v>
                </c:pt>
                <c:pt idx="7673">
                  <c:v>8.4860800000000711E-3</c:v>
                </c:pt>
                <c:pt idx="7674">
                  <c:v>8.4743400000000003E-3</c:v>
                </c:pt>
                <c:pt idx="7675">
                  <c:v>8.4626000000000996E-3</c:v>
                </c:pt>
                <c:pt idx="7676">
                  <c:v>8.4508600000000548E-3</c:v>
                </c:pt>
                <c:pt idx="7677">
                  <c:v>8.4391200000000048E-3</c:v>
                </c:pt>
                <c:pt idx="7678">
                  <c:v>8.4273600000000001E-3</c:v>
                </c:pt>
                <c:pt idx="7679">
                  <c:v>8.4156200000000247E-3</c:v>
                </c:pt>
                <c:pt idx="7680">
                  <c:v>8.4038800000000267E-3</c:v>
                </c:pt>
                <c:pt idx="7681">
                  <c:v>8.3921400000000791E-3</c:v>
                </c:pt>
                <c:pt idx="7682">
                  <c:v>8.3250000000000268E-3</c:v>
                </c:pt>
                <c:pt idx="7683">
                  <c:v>8.2578600000000005E-3</c:v>
                </c:pt>
                <c:pt idx="7684">
                  <c:v>8.1907000000000004E-3</c:v>
                </c:pt>
                <c:pt idx="7685">
                  <c:v>8.1235600000000002E-3</c:v>
                </c:pt>
                <c:pt idx="7686">
                  <c:v>8.0564200000000068E-3</c:v>
                </c:pt>
                <c:pt idx="7687">
                  <c:v>7.9892800000000569E-3</c:v>
                </c:pt>
                <c:pt idx="7688">
                  <c:v>7.9221199999999995E-3</c:v>
                </c:pt>
                <c:pt idx="7689">
                  <c:v>7.854980000000001E-3</c:v>
                </c:pt>
                <c:pt idx="7690">
                  <c:v>7.7878400000000389E-3</c:v>
                </c:pt>
                <c:pt idx="7691">
                  <c:v>7.7207000000000308E-3</c:v>
                </c:pt>
                <c:pt idx="7692">
                  <c:v>7.6535400000000134E-3</c:v>
                </c:pt>
                <c:pt idx="7693">
                  <c:v>7.5864000000000452E-3</c:v>
                </c:pt>
                <c:pt idx="7694">
                  <c:v>7.5192600000000632E-3</c:v>
                </c:pt>
                <c:pt idx="7695">
                  <c:v>7.4521200000000282E-3</c:v>
                </c:pt>
                <c:pt idx="7696">
                  <c:v>7.3849600000000133E-3</c:v>
                </c:pt>
                <c:pt idx="7697">
                  <c:v>7.3178200000000113E-3</c:v>
                </c:pt>
                <c:pt idx="7698">
                  <c:v>7.2506800000000354E-3</c:v>
                </c:pt>
                <c:pt idx="7699">
                  <c:v>7.1835400000000134E-3</c:v>
                </c:pt>
                <c:pt idx="7700">
                  <c:v>7.1164000000000114E-3</c:v>
                </c:pt>
                <c:pt idx="7701">
                  <c:v>7.0492400000000668E-3</c:v>
                </c:pt>
                <c:pt idx="7702">
                  <c:v>6.9821000000000336E-3</c:v>
                </c:pt>
                <c:pt idx="7703">
                  <c:v>6.9149600000000134E-3</c:v>
                </c:pt>
                <c:pt idx="7704">
                  <c:v>6.8478200000000114E-3</c:v>
                </c:pt>
                <c:pt idx="7705">
                  <c:v>6.7806600000000642E-3</c:v>
                </c:pt>
                <c:pt idx="7706">
                  <c:v>6.7135199999999997E-3</c:v>
                </c:pt>
                <c:pt idx="7707">
                  <c:v>6.6463800000000134E-3</c:v>
                </c:pt>
                <c:pt idx="7708">
                  <c:v>6.5792400000000695E-3</c:v>
                </c:pt>
                <c:pt idx="7709">
                  <c:v>6.5120800000000008E-3</c:v>
                </c:pt>
                <c:pt idx="7710">
                  <c:v>6.4449399999999997E-3</c:v>
                </c:pt>
                <c:pt idx="7711">
                  <c:v>6.3778000000000133E-3</c:v>
                </c:pt>
                <c:pt idx="7712">
                  <c:v>6.3106600000000426E-3</c:v>
                </c:pt>
                <c:pt idx="7713">
                  <c:v>6.2435000000000034E-3</c:v>
                </c:pt>
                <c:pt idx="7714">
                  <c:v>6.1763600000000517E-3</c:v>
                </c:pt>
                <c:pt idx="7715">
                  <c:v>6.1092200000000471E-3</c:v>
                </c:pt>
                <c:pt idx="7716">
                  <c:v>6.0420800000000104E-3</c:v>
                </c:pt>
                <c:pt idx="7717">
                  <c:v>5.9749200000000034E-3</c:v>
                </c:pt>
                <c:pt idx="7718">
                  <c:v>5.9077800000000014E-3</c:v>
                </c:pt>
                <c:pt idx="7719">
                  <c:v>5.840640000000041E-3</c:v>
                </c:pt>
                <c:pt idx="7720">
                  <c:v>5.7735000000000373E-3</c:v>
                </c:pt>
                <c:pt idx="7721">
                  <c:v>5.7617400000000421E-3</c:v>
                </c:pt>
                <c:pt idx="7722">
                  <c:v>5.7500000000000034E-3</c:v>
                </c:pt>
                <c:pt idx="7723">
                  <c:v>5.7382600000000662E-3</c:v>
                </c:pt>
                <c:pt idx="7724">
                  <c:v>5.7265200000000014E-3</c:v>
                </c:pt>
                <c:pt idx="7725">
                  <c:v>5.71478E-3</c:v>
                </c:pt>
                <c:pt idx="7726">
                  <c:v>5.703040000000042E-3</c:v>
                </c:pt>
                <c:pt idx="7727">
                  <c:v>5.6913000000000024E-3</c:v>
                </c:pt>
                <c:pt idx="7728">
                  <c:v>5.6795600000000401E-3</c:v>
                </c:pt>
                <c:pt idx="7729">
                  <c:v>5.6678199999999875E-3</c:v>
                </c:pt>
                <c:pt idx="7730">
                  <c:v>5.65608E-3</c:v>
                </c:pt>
                <c:pt idx="7731">
                  <c:v>5.6443400000000003E-3</c:v>
                </c:pt>
                <c:pt idx="7732">
                  <c:v>5.6325800000000007E-3</c:v>
                </c:pt>
                <c:pt idx="7733">
                  <c:v>5.6208400000000002E-3</c:v>
                </c:pt>
                <c:pt idx="7734">
                  <c:v>5.6091000000000014E-3</c:v>
                </c:pt>
                <c:pt idx="7735">
                  <c:v>5.5973600000000104E-3</c:v>
                </c:pt>
                <c:pt idx="7736">
                  <c:v>5.5856200000000402E-3</c:v>
                </c:pt>
                <c:pt idx="7737">
                  <c:v>5.6292800000000004E-3</c:v>
                </c:pt>
                <c:pt idx="7738">
                  <c:v>5.6729400000000004E-3</c:v>
                </c:pt>
                <c:pt idx="7739">
                  <c:v>5.7166000000000421E-3</c:v>
                </c:pt>
                <c:pt idx="7740">
                  <c:v>5.7602600000000439E-3</c:v>
                </c:pt>
                <c:pt idx="7741">
                  <c:v>5.8039200000000023E-3</c:v>
                </c:pt>
                <c:pt idx="7742">
                  <c:v>5.8475800000000007E-3</c:v>
                </c:pt>
                <c:pt idx="7743">
                  <c:v>5.8912400000000441E-3</c:v>
                </c:pt>
                <c:pt idx="7744">
                  <c:v>5.9349000000000034E-3</c:v>
                </c:pt>
                <c:pt idx="7745">
                  <c:v>5.9785800000000024E-3</c:v>
                </c:pt>
                <c:pt idx="7746">
                  <c:v>6.0222400000000034E-3</c:v>
                </c:pt>
                <c:pt idx="7747">
                  <c:v>6.0658999999999999E-3</c:v>
                </c:pt>
                <c:pt idx="7748">
                  <c:v>6.1095600000000338E-3</c:v>
                </c:pt>
                <c:pt idx="7749">
                  <c:v>6.1532200000000347E-3</c:v>
                </c:pt>
                <c:pt idx="7750">
                  <c:v>6.1968800000000001E-3</c:v>
                </c:pt>
                <c:pt idx="7751">
                  <c:v>6.2405400000000374E-3</c:v>
                </c:pt>
                <c:pt idx="7752">
                  <c:v>6.2842000000000392E-3</c:v>
                </c:pt>
                <c:pt idx="7753">
                  <c:v>6.3278600000000003E-3</c:v>
                </c:pt>
                <c:pt idx="7754">
                  <c:v>6.3715200000000393E-3</c:v>
                </c:pt>
                <c:pt idx="7755">
                  <c:v>6.4151800000000004E-3</c:v>
                </c:pt>
                <c:pt idx="7756">
                  <c:v>6.4588400000000403E-3</c:v>
                </c:pt>
                <c:pt idx="7757">
                  <c:v>6.5025000000000013E-3</c:v>
                </c:pt>
                <c:pt idx="7758">
                  <c:v>6.5461600000000439E-3</c:v>
                </c:pt>
                <c:pt idx="7759">
                  <c:v>6.5898200000000448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573E-3</c:v>
                </c:pt>
                <c:pt idx="7768">
                  <c:v>6.982780000000033E-3</c:v>
                </c:pt>
                <c:pt idx="7769">
                  <c:v>7.0264400000000365E-3</c:v>
                </c:pt>
                <c:pt idx="7770">
                  <c:v>7.0701000000000357E-3</c:v>
                </c:pt>
                <c:pt idx="7771">
                  <c:v>7.1137600000000393E-3</c:v>
                </c:pt>
                <c:pt idx="7772">
                  <c:v>7.1574200000000011E-3</c:v>
                </c:pt>
                <c:pt idx="7773">
                  <c:v>7.2010800000000394E-3</c:v>
                </c:pt>
                <c:pt idx="7774">
                  <c:v>7.2447400000000134E-3</c:v>
                </c:pt>
                <c:pt idx="7775">
                  <c:v>7.2884000000000134E-3</c:v>
                </c:pt>
                <c:pt idx="7776">
                  <c:v>7.2766600000000788E-3</c:v>
                </c:pt>
                <c:pt idx="7777">
                  <c:v>7.2649199999999985E-3</c:v>
                </c:pt>
                <c:pt idx="7778">
                  <c:v>7.2531800000000014E-3</c:v>
                </c:pt>
                <c:pt idx="7779">
                  <c:v>7.2414400000000555E-3</c:v>
                </c:pt>
                <c:pt idx="7780">
                  <c:v>7.2297000000000403E-3</c:v>
                </c:pt>
                <c:pt idx="7781">
                  <c:v>7.2179599999999998E-3</c:v>
                </c:pt>
                <c:pt idx="7782">
                  <c:v>7.2062200000000661E-3</c:v>
                </c:pt>
                <c:pt idx="7783">
                  <c:v>7.1944599999999997E-3</c:v>
                </c:pt>
                <c:pt idx="7784">
                  <c:v>7.1827200000000114E-3</c:v>
                </c:pt>
                <c:pt idx="7785">
                  <c:v>7.1709800000000004E-3</c:v>
                </c:pt>
                <c:pt idx="7786">
                  <c:v>7.1592400000000458E-3</c:v>
                </c:pt>
                <c:pt idx="7787">
                  <c:v>7.1475000000000002E-3</c:v>
                </c:pt>
                <c:pt idx="7788">
                  <c:v>7.135760000000043E-3</c:v>
                </c:pt>
                <c:pt idx="7789">
                  <c:v>7.1240200000000009E-3</c:v>
                </c:pt>
                <c:pt idx="7790">
                  <c:v>7.1122800000000003E-3</c:v>
                </c:pt>
                <c:pt idx="7791">
                  <c:v>7.1005399999999998E-3</c:v>
                </c:pt>
                <c:pt idx="7792">
                  <c:v>7.0888000000000114E-3</c:v>
                </c:pt>
                <c:pt idx="7793">
                  <c:v>7.0770400000000405E-3</c:v>
                </c:pt>
                <c:pt idx="7794">
                  <c:v>7.0653000000000113E-3</c:v>
                </c:pt>
                <c:pt idx="7795">
                  <c:v>7.0535600000000134E-3</c:v>
                </c:pt>
                <c:pt idx="7796">
                  <c:v>7.0418200000000432E-3</c:v>
                </c:pt>
                <c:pt idx="7797">
                  <c:v>7.0300800000000123E-3</c:v>
                </c:pt>
                <c:pt idx="7798">
                  <c:v>7.0183400000000413E-3</c:v>
                </c:pt>
                <c:pt idx="7799">
                  <c:v>7.0066000000000503E-3</c:v>
                </c:pt>
                <c:pt idx="7800">
                  <c:v>6.9948600000000133E-3</c:v>
                </c:pt>
                <c:pt idx="7801">
                  <c:v>6.983120000000044E-3</c:v>
                </c:pt>
                <c:pt idx="7802">
                  <c:v>6.9713800000000539E-3</c:v>
                </c:pt>
                <c:pt idx="7803">
                  <c:v>6.9596200000000595E-3</c:v>
                </c:pt>
                <c:pt idx="7804">
                  <c:v>6.9478800000000104E-3</c:v>
                </c:pt>
                <c:pt idx="7805">
                  <c:v>6.9361400000000559E-3</c:v>
                </c:pt>
                <c:pt idx="7806">
                  <c:v>6.9244000000000024E-3</c:v>
                </c:pt>
                <c:pt idx="7807">
                  <c:v>6.9126600000000522E-3</c:v>
                </c:pt>
                <c:pt idx="7808">
                  <c:v>6.9009200000000369E-3</c:v>
                </c:pt>
                <c:pt idx="7809">
                  <c:v>6.8891800000000034E-3</c:v>
                </c:pt>
                <c:pt idx="7810">
                  <c:v>6.8774400000000124E-3</c:v>
                </c:pt>
                <c:pt idx="7811">
                  <c:v>6.8657000000000024E-3</c:v>
                </c:pt>
                <c:pt idx="7812">
                  <c:v>6.8539599999999992E-3</c:v>
                </c:pt>
                <c:pt idx="7813">
                  <c:v>6.8422200000000134E-3</c:v>
                </c:pt>
                <c:pt idx="7814">
                  <c:v>6.830460000000046E-3</c:v>
                </c:pt>
                <c:pt idx="7815">
                  <c:v>6.8187200000000133E-3</c:v>
                </c:pt>
                <c:pt idx="7816">
                  <c:v>6.8069800000000024E-3</c:v>
                </c:pt>
                <c:pt idx="7817">
                  <c:v>6.7952400000000513E-3</c:v>
                </c:pt>
                <c:pt idx="7818">
                  <c:v>6.7835000000000317E-3</c:v>
                </c:pt>
                <c:pt idx="7819">
                  <c:v>6.7717600000000711E-3</c:v>
                </c:pt>
                <c:pt idx="7820">
                  <c:v>6.7600200000000124E-3</c:v>
                </c:pt>
                <c:pt idx="7821">
                  <c:v>6.7482800000000422E-3</c:v>
                </c:pt>
                <c:pt idx="7822">
                  <c:v>6.7365400000000495E-3</c:v>
                </c:pt>
                <c:pt idx="7823">
                  <c:v>6.7248000000000004E-3</c:v>
                </c:pt>
                <c:pt idx="7824">
                  <c:v>6.7130400000000442E-3</c:v>
                </c:pt>
                <c:pt idx="7825">
                  <c:v>6.7013000000000541E-3</c:v>
                </c:pt>
                <c:pt idx="7826">
                  <c:v>6.6895600000000388E-3</c:v>
                </c:pt>
                <c:pt idx="7827">
                  <c:v>6.6778200000000114E-3</c:v>
                </c:pt>
                <c:pt idx="7828">
                  <c:v>6.6660800000000004E-3</c:v>
                </c:pt>
                <c:pt idx="7829">
                  <c:v>6.6543400000000034E-3</c:v>
                </c:pt>
                <c:pt idx="7830">
                  <c:v>6.6426000000000124E-3</c:v>
                </c:pt>
                <c:pt idx="7831">
                  <c:v>6.6308600000000396E-3</c:v>
                </c:pt>
                <c:pt idx="7832">
                  <c:v>6.6191200000000104E-3</c:v>
                </c:pt>
                <c:pt idx="7833">
                  <c:v>6.6073800000000012E-3</c:v>
                </c:pt>
                <c:pt idx="7834">
                  <c:v>6.5956400000000423E-3</c:v>
                </c:pt>
                <c:pt idx="7835">
                  <c:v>6.5838800000000124E-3</c:v>
                </c:pt>
                <c:pt idx="7836">
                  <c:v>6.5721400000000353E-3</c:v>
                </c:pt>
                <c:pt idx="7837">
                  <c:v>6.5604000000000114E-3</c:v>
                </c:pt>
                <c:pt idx="7838">
                  <c:v>6.5486600000000559E-3</c:v>
                </c:pt>
                <c:pt idx="7839">
                  <c:v>6.5369200000000406E-3</c:v>
                </c:pt>
                <c:pt idx="7840">
                  <c:v>6.5251800000000002E-3</c:v>
                </c:pt>
                <c:pt idx="7841">
                  <c:v>6.5134400000000352E-3</c:v>
                </c:pt>
                <c:pt idx="7842">
                  <c:v>6.501700000000046E-3</c:v>
                </c:pt>
                <c:pt idx="7843">
                  <c:v>6.4899600000000559E-3</c:v>
                </c:pt>
                <c:pt idx="7844">
                  <c:v>6.4782200000000631E-3</c:v>
                </c:pt>
                <c:pt idx="7845">
                  <c:v>6.4664600000000471E-3</c:v>
                </c:pt>
                <c:pt idx="7846">
                  <c:v>6.4547200000000336E-3</c:v>
                </c:pt>
                <c:pt idx="7847">
                  <c:v>6.4429800000000113E-3</c:v>
                </c:pt>
                <c:pt idx="7848">
                  <c:v>6.4312400000000811E-3</c:v>
                </c:pt>
                <c:pt idx="7849">
                  <c:v>6.4195000000000346E-3</c:v>
                </c:pt>
                <c:pt idx="7850">
                  <c:v>6.4077600000000522E-3</c:v>
                </c:pt>
                <c:pt idx="7851">
                  <c:v>6.3960200000000326E-3</c:v>
                </c:pt>
                <c:pt idx="7852">
                  <c:v>6.3842800000000104E-3</c:v>
                </c:pt>
                <c:pt idx="7853">
                  <c:v>6.3725400000000133E-3</c:v>
                </c:pt>
                <c:pt idx="7854">
                  <c:v>6.3608000000000024E-3</c:v>
                </c:pt>
                <c:pt idx="7855">
                  <c:v>6.3490400000000453E-3</c:v>
                </c:pt>
                <c:pt idx="7856">
                  <c:v>6.3373000000000318E-3</c:v>
                </c:pt>
                <c:pt idx="7857">
                  <c:v>6.32556E-3</c:v>
                </c:pt>
                <c:pt idx="7858">
                  <c:v>6.3138200000000134E-3</c:v>
                </c:pt>
                <c:pt idx="7859">
                  <c:v>6.3020800000000024E-3</c:v>
                </c:pt>
                <c:pt idx="7860">
                  <c:v>6.2903400000000479E-3</c:v>
                </c:pt>
                <c:pt idx="7861">
                  <c:v>6.278600000000056E-3</c:v>
                </c:pt>
                <c:pt idx="7862">
                  <c:v>6.2668600000000399E-3</c:v>
                </c:pt>
                <c:pt idx="7863">
                  <c:v>6.1997200000000361E-3</c:v>
                </c:pt>
                <c:pt idx="7864">
                  <c:v>6.1325600000000004E-3</c:v>
                </c:pt>
                <c:pt idx="7865">
                  <c:v>6.0654200000000002E-3</c:v>
                </c:pt>
                <c:pt idx="7866">
                  <c:v>5.9982800000000372E-3</c:v>
                </c:pt>
                <c:pt idx="7867">
                  <c:v>5.9311400000000587E-3</c:v>
                </c:pt>
                <c:pt idx="7868">
                  <c:v>5.8639799999999995E-3</c:v>
                </c:pt>
                <c:pt idx="7869">
                  <c:v>5.7968400000000418E-3</c:v>
                </c:pt>
                <c:pt idx="7870">
                  <c:v>5.7297000000000337E-3</c:v>
                </c:pt>
                <c:pt idx="7871">
                  <c:v>5.6625600000000014E-3</c:v>
                </c:pt>
                <c:pt idx="7872">
                  <c:v>5.5954000000000004E-3</c:v>
                </c:pt>
                <c:pt idx="7873">
                  <c:v>5.52826000000004E-3</c:v>
                </c:pt>
                <c:pt idx="7874">
                  <c:v>5.4611199999999999E-3</c:v>
                </c:pt>
                <c:pt idx="7875">
                  <c:v>5.3939800000000005E-3</c:v>
                </c:pt>
                <c:pt idx="7876">
                  <c:v>5.3268200000000003E-3</c:v>
                </c:pt>
                <c:pt idx="7877">
                  <c:v>5.2596800000000348E-3</c:v>
                </c:pt>
                <c:pt idx="7878">
                  <c:v>5.1925400000000007E-3</c:v>
                </c:pt>
                <c:pt idx="7879">
                  <c:v>5.1253999999999996E-3</c:v>
                </c:pt>
                <c:pt idx="7880">
                  <c:v>5.0582400000000393E-3</c:v>
                </c:pt>
                <c:pt idx="7881">
                  <c:v>4.9911000000000339E-3</c:v>
                </c:pt>
                <c:pt idx="7882">
                  <c:v>4.9239600000000024E-3</c:v>
                </c:pt>
                <c:pt idx="7883">
                  <c:v>4.8568199999999995E-3</c:v>
                </c:pt>
                <c:pt idx="7884">
                  <c:v>4.7896600000000627E-3</c:v>
                </c:pt>
                <c:pt idx="7885">
                  <c:v>4.72252E-3</c:v>
                </c:pt>
                <c:pt idx="7886">
                  <c:v>4.6553800000000006E-3</c:v>
                </c:pt>
                <c:pt idx="7887">
                  <c:v>4.588240000000042E-3</c:v>
                </c:pt>
                <c:pt idx="7888">
                  <c:v>4.5210800000000002E-3</c:v>
                </c:pt>
                <c:pt idx="7889">
                  <c:v>4.4539400000000104E-3</c:v>
                </c:pt>
                <c:pt idx="7890">
                  <c:v>4.3868000000000023E-3</c:v>
                </c:pt>
                <c:pt idx="7891">
                  <c:v>4.3196600000000402E-3</c:v>
                </c:pt>
                <c:pt idx="7892">
                  <c:v>4.2525000000000002E-3</c:v>
                </c:pt>
                <c:pt idx="7893">
                  <c:v>4.1853599999999999E-3</c:v>
                </c:pt>
                <c:pt idx="7894">
                  <c:v>4.1182200000000014E-3</c:v>
                </c:pt>
                <c:pt idx="7895">
                  <c:v>4.0510800000000003E-3</c:v>
                </c:pt>
                <c:pt idx="7896">
                  <c:v>3.9839200000000288E-3</c:v>
                </c:pt>
                <c:pt idx="7897">
                  <c:v>3.9167799999999999E-3</c:v>
                </c:pt>
                <c:pt idx="7898">
                  <c:v>3.8496400000000005E-3</c:v>
                </c:pt>
                <c:pt idx="7899">
                  <c:v>3.7825000000000259E-3</c:v>
                </c:pt>
                <c:pt idx="7900">
                  <c:v>3.7153400000000092E-3</c:v>
                </c:pt>
                <c:pt idx="7901">
                  <c:v>3.6482000000000237E-3</c:v>
                </c:pt>
                <c:pt idx="7902">
                  <c:v>3.6364600000000006E-3</c:v>
                </c:pt>
                <c:pt idx="7903">
                  <c:v>3.62472000000003E-3</c:v>
                </c:pt>
                <c:pt idx="7904">
                  <c:v>3.6129800000000052E-3</c:v>
                </c:pt>
                <c:pt idx="7905">
                  <c:v>3.6012400000000012E-3</c:v>
                </c:pt>
                <c:pt idx="7906">
                  <c:v>3.5895000000000232E-3</c:v>
                </c:pt>
                <c:pt idx="7907">
                  <c:v>3.5777600000000205E-3</c:v>
                </c:pt>
                <c:pt idx="7908">
                  <c:v>3.5660200000000052E-3</c:v>
                </c:pt>
                <c:pt idx="7909">
                  <c:v>3.5542600000000092E-3</c:v>
                </c:pt>
                <c:pt idx="7910">
                  <c:v>3.5425200000000229E-3</c:v>
                </c:pt>
                <c:pt idx="7911">
                  <c:v>3.5307800000000207E-3</c:v>
                </c:pt>
                <c:pt idx="7912">
                  <c:v>3.5190400000000002E-3</c:v>
                </c:pt>
                <c:pt idx="7913">
                  <c:v>3.5073000000000274E-3</c:v>
                </c:pt>
                <c:pt idx="7914">
                  <c:v>3.4955600000000052E-3</c:v>
                </c:pt>
                <c:pt idx="7915">
                  <c:v>3.4838200000000237E-3</c:v>
                </c:pt>
                <c:pt idx="7916">
                  <c:v>3.4720799999999998E-3</c:v>
                </c:pt>
                <c:pt idx="7917">
                  <c:v>3.4603400000000092E-3</c:v>
                </c:pt>
                <c:pt idx="7918">
                  <c:v>3.4486000000000052E-3</c:v>
                </c:pt>
                <c:pt idx="7919">
                  <c:v>3.4368399999999987E-3</c:v>
                </c:pt>
                <c:pt idx="7920">
                  <c:v>3.4251000000000207E-3</c:v>
                </c:pt>
                <c:pt idx="7921">
                  <c:v>3.4687600000000234E-3</c:v>
                </c:pt>
                <c:pt idx="7922">
                  <c:v>3.5124200000000005E-3</c:v>
                </c:pt>
                <c:pt idx="7923">
                  <c:v>3.5561000000000052E-3</c:v>
                </c:pt>
                <c:pt idx="7924">
                  <c:v>3.5997600000000052E-3</c:v>
                </c:pt>
                <c:pt idx="7925">
                  <c:v>3.6434200000000283E-3</c:v>
                </c:pt>
                <c:pt idx="7926">
                  <c:v>3.6870800000000292E-3</c:v>
                </c:pt>
                <c:pt idx="7927">
                  <c:v>3.7307400000000171E-3</c:v>
                </c:pt>
                <c:pt idx="7928">
                  <c:v>3.7744000000000189E-3</c:v>
                </c:pt>
                <c:pt idx="7929">
                  <c:v>3.8180599999999999E-3</c:v>
                </c:pt>
                <c:pt idx="7930">
                  <c:v>3.8617200000000216E-3</c:v>
                </c:pt>
                <c:pt idx="7931">
                  <c:v>3.9053800000000238E-3</c:v>
                </c:pt>
                <c:pt idx="7932">
                  <c:v>3.94904E-3</c:v>
                </c:pt>
                <c:pt idx="7933">
                  <c:v>3.9927000000000001E-3</c:v>
                </c:pt>
                <c:pt idx="7934">
                  <c:v>4.0363600000000513E-3</c:v>
                </c:pt>
                <c:pt idx="7935">
                  <c:v>4.0800200000000123E-3</c:v>
                </c:pt>
                <c:pt idx="7936">
                  <c:v>4.1236800000000002E-3</c:v>
                </c:pt>
                <c:pt idx="7937">
                  <c:v>4.1673400000000003E-3</c:v>
                </c:pt>
                <c:pt idx="7938">
                  <c:v>4.2110000000000133E-3</c:v>
                </c:pt>
                <c:pt idx="7939">
                  <c:v>4.2546600000000134E-3</c:v>
                </c:pt>
                <c:pt idx="7940">
                  <c:v>4.2983200000000134E-3</c:v>
                </c:pt>
                <c:pt idx="7941">
                  <c:v>4.3420000000000004E-3</c:v>
                </c:pt>
                <c:pt idx="7942">
                  <c:v>4.3856600000000134E-3</c:v>
                </c:pt>
                <c:pt idx="7943">
                  <c:v>4.4293200000000378E-3</c:v>
                </c:pt>
                <c:pt idx="7944">
                  <c:v>4.4729800000000014E-3</c:v>
                </c:pt>
                <c:pt idx="7945">
                  <c:v>4.5166400000000422E-3</c:v>
                </c:pt>
                <c:pt idx="7946">
                  <c:v>4.5603000000000024E-3</c:v>
                </c:pt>
                <c:pt idx="7947">
                  <c:v>4.6039599999999998E-3</c:v>
                </c:pt>
                <c:pt idx="7948">
                  <c:v>4.6476199999999999E-3</c:v>
                </c:pt>
                <c:pt idx="7949">
                  <c:v>4.6912800000000034E-3</c:v>
                </c:pt>
                <c:pt idx="7950">
                  <c:v>4.7349400000000104E-3</c:v>
                </c:pt>
                <c:pt idx="7951">
                  <c:v>4.7786000000000477E-3</c:v>
                </c:pt>
                <c:pt idx="7952">
                  <c:v>4.8222600000000114E-3</c:v>
                </c:pt>
                <c:pt idx="7953">
                  <c:v>4.8659200000000001E-3</c:v>
                </c:pt>
                <c:pt idx="7954">
                  <c:v>4.9095800000000123E-3</c:v>
                </c:pt>
                <c:pt idx="7955">
                  <c:v>4.9532400000000532E-3</c:v>
                </c:pt>
                <c:pt idx="7956">
                  <c:v>4.9969000000000124E-3</c:v>
                </c:pt>
                <c:pt idx="7957">
                  <c:v>5.0405600000000134E-3</c:v>
                </c:pt>
                <c:pt idx="7958">
                  <c:v>5.0842200000000134E-3</c:v>
                </c:pt>
                <c:pt idx="7959">
                  <c:v>5.1278999999999995E-3</c:v>
                </c:pt>
                <c:pt idx="7960">
                  <c:v>5.1161399999999999E-3</c:v>
                </c:pt>
                <c:pt idx="7961">
                  <c:v>5.1044000000000003E-3</c:v>
                </c:pt>
                <c:pt idx="7962">
                  <c:v>5.0926600000000388E-3</c:v>
                </c:pt>
                <c:pt idx="7963">
                  <c:v>5.0809200000000113E-3</c:v>
                </c:pt>
                <c:pt idx="7964">
                  <c:v>5.0691800000000004E-3</c:v>
                </c:pt>
                <c:pt idx="7965">
                  <c:v>5.0574399999999999E-3</c:v>
                </c:pt>
                <c:pt idx="7966">
                  <c:v>5.0457000000000123E-3</c:v>
                </c:pt>
                <c:pt idx="7967">
                  <c:v>5.0339600000000352E-3</c:v>
                </c:pt>
                <c:pt idx="7968">
                  <c:v>5.0222200000000104E-3</c:v>
                </c:pt>
                <c:pt idx="7969">
                  <c:v>5.0104800000000003E-3</c:v>
                </c:pt>
                <c:pt idx="7970">
                  <c:v>4.9987200000000398E-3</c:v>
                </c:pt>
                <c:pt idx="7971">
                  <c:v>4.9869800000000124E-3</c:v>
                </c:pt>
                <c:pt idx="7972">
                  <c:v>4.9752400000000613E-3</c:v>
                </c:pt>
                <c:pt idx="7973">
                  <c:v>4.9635000000000104E-3</c:v>
                </c:pt>
                <c:pt idx="7974">
                  <c:v>4.9517600000000541E-3</c:v>
                </c:pt>
                <c:pt idx="7975">
                  <c:v>4.9400200000000371E-3</c:v>
                </c:pt>
                <c:pt idx="7976">
                  <c:v>4.9282800000000114E-3</c:v>
                </c:pt>
                <c:pt idx="7977">
                  <c:v>4.9165400000000309E-3</c:v>
                </c:pt>
                <c:pt idx="7978">
                  <c:v>4.9048000000000034E-3</c:v>
                </c:pt>
                <c:pt idx="7979">
                  <c:v>4.8930600000000124E-3</c:v>
                </c:pt>
                <c:pt idx="7980">
                  <c:v>4.8813000000000346E-3</c:v>
                </c:pt>
                <c:pt idx="7981">
                  <c:v>4.8695600000000124E-3</c:v>
                </c:pt>
                <c:pt idx="7982">
                  <c:v>4.8578200000000014E-3</c:v>
                </c:pt>
                <c:pt idx="7983">
                  <c:v>4.8460800000000104E-3</c:v>
                </c:pt>
                <c:pt idx="7984">
                  <c:v>4.8343400000000133E-3</c:v>
                </c:pt>
                <c:pt idx="7985">
                  <c:v>4.8225999999999998E-3</c:v>
                </c:pt>
                <c:pt idx="7986">
                  <c:v>4.8108600000000114E-3</c:v>
                </c:pt>
                <c:pt idx="7987">
                  <c:v>4.79912000000003E-3</c:v>
                </c:pt>
                <c:pt idx="7988">
                  <c:v>4.7873800000000034E-3</c:v>
                </c:pt>
                <c:pt idx="7989">
                  <c:v>4.7756400000000532E-3</c:v>
                </c:pt>
                <c:pt idx="7990">
                  <c:v>4.7639000000000023E-3</c:v>
                </c:pt>
                <c:pt idx="7991">
                  <c:v>4.7521400000000002E-3</c:v>
                </c:pt>
                <c:pt idx="7992">
                  <c:v>4.7404000000000317E-3</c:v>
                </c:pt>
                <c:pt idx="7993">
                  <c:v>4.7286600000000399E-3</c:v>
                </c:pt>
                <c:pt idx="7994">
                  <c:v>4.7169199999999986E-3</c:v>
                </c:pt>
                <c:pt idx="7995">
                  <c:v>4.7051800000000024E-3</c:v>
                </c:pt>
                <c:pt idx="7996">
                  <c:v>4.6934400000000114E-3</c:v>
                </c:pt>
                <c:pt idx="7997">
                  <c:v>4.6817000000000291E-3</c:v>
                </c:pt>
                <c:pt idx="7998">
                  <c:v>4.6699599999999999E-3</c:v>
                </c:pt>
                <c:pt idx="7999">
                  <c:v>4.6582200000000124E-3</c:v>
                </c:pt>
                <c:pt idx="8000">
                  <c:v>4.6464800000000014E-3</c:v>
                </c:pt>
                <c:pt idx="8001">
                  <c:v>4.6347200000000002E-3</c:v>
                </c:pt>
                <c:pt idx="8002">
                  <c:v>4.6229799999999875E-3</c:v>
                </c:pt>
                <c:pt idx="8003">
                  <c:v>4.6112400000000347E-3</c:v>
                </c:pt>
                <c:pt idx="8004">
                  <c:v>4.5995000000000003E-3</c:v>
                </c:pt>
                <c:pt idx="8005">
                  <c:v>4.5877600000000336E-3</c:v>
                </c:pt>
                <c:pt idx="8006">
                  <c:v>4.5760200000000426E-3</c:v>
                </c:pt>
                <c:pt idx="8007">
                  <c:v>4.5642800000000004E-3</c:v>
                </c:pt>
                <c:pt idx="8008">
                  <c:v>4.5525399999999999E-3</c:v>
                </c:pt>
                <c:pt idx="8009">
                  <c:v>4.5408000000000124E-3</c:v>
                </c:pt>
                <c:pt idx="8010">
                  <c:v>4.5290600000000309E-3</c:v>
                </c:pt>
                <c:pt idx="8011">
                  <c:v>4.5173200000000104E-3</c:v>
                </c:pt>
                <c:pt idx="8012">
                  <c:v>4.5055600000000013E-3</c:v>
                </c:pt>
                <c:pt idx="8013">
                  <c:v>4.4938200000000034E-3</c:v>
                </c:pt>
                <c:pt idx="8014">
                  <c:v>4.4820800000000003E-3</c:v>
                </c:pt>
                <c:pt idx="8015">
                  <c:v>4.4703400000000561E-3</c:v>
                </c:pt>
                <c:pt idx="8016">
                  <c:v>4.4586000000000382E-3</c:v>
                </c:pt>
                <c:pt idx="8017">
                  <c:v>4.4468600000000507E-3</c:v>
                </c:pt>
                <c:pt idx="8018">
                  <c:v>4.4351199999999999E-3</c:v>
                </c:pt>
                <c:pt idx="8019">
                  <c:v>4.4233800000000002E-3</c:v>
                </c:pt>
                <c:pt idx="8020">
                  <c:v>4.411640000000056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41E-3</c:v>
                </c:pt>
                <c:pt idx="8035">
                  <c:v>4.0139000000000008E-3</c:v>
                </c:pt>
                <c:pt idx="8036">
                  <c:v>3.9467400000000015E-3</c:v>
                </c:pt>
                <c:pt idx="8037">
                  <c:v>3.8796E-3</c:v>
                </c:pt>
                <c:pt idx="8038">
                  <c:v>3.8124599999999967E-3</c:v>
                </c:pt>
                <c:pt idx="8039">
                  <c:v>3.7453200000000333E-3</c:v>
                </c:pt>
                <c:pt idx="8040">
                  <c:v>3.678160000000021E-3</c:v>
                </c:pt>
                <c:pt idx="8041">
                  <c:v>3.6110199999999999E-3</c:v>
                </c:pt>
                <c:pt idx="8042">
                  <c:v>3.5438800000000231E-3</c:v>
                </c:pt>
                <c:pt idx="8043">
                  <c:v>3.4767400000000012E-3</c:v>
                </c:pt>
                <c:pt idx="8044">
                  <c:v>3.4095800000000184E-3</c:v>
                </c:pt>
                <c:pt idx="8045">
                  <c:v>3.3424399999999999E-3</c:v>
                </c:pt>
                <c:pt idx="8046">
                  <c:v>3.2753000000000205E-3</c:v>
                </c:pt>
                <c:pt idx="8047">
                  <c:v>3.208160000000028E-3</c:v>
                </c:pt>
                <c:pt idx="8048">
                  <c:v>3.1410000000000092E-3</c:v>
                </c:pt>
                <c:pt idx="8049">
                  <c:v>3.0738600000000012E-3</c:v>
                </c:pt>
                <c:pt idx="8050">
                  <c:v>3.0067200000000191E-3</c:v>
                </c:pt>
                <c:pt idx="8051">
                  <c:v>2.9395800000000002E-3</c:v>
                </c:pt>
                <c:pt idx="8052">
                  <c:v>2.8724200000000001E-3</c:v>
                </c:pt>
                <c:pt idx="8053">
                  <c:v>2.8052800000000011E-3</c:v>
                </c:pt>
                <c:pt idx="8054">
                  <c:v>2.7381400000000052E-3</c:v>
                </c:pt>
                <c:pt idx="8055">
                  <c:v>2.6710000000000002E-3</c:v>
                </c:pt>
                <c:pt idx="8056">
                  <c:v>2.6038400000000092E-3</c:v>
                </c:pt>
                <c:pt idx="8057">
                  <c:v>2.5367000000000002E-3</c:v>
                </c:pt>
                <c:pt idx="8058">
                  <c:v>2.4695600000000052E-3</c:v>
                </c:pt>
                <c:pt idx="8059">
                  <c:v>2.4024200000000002E-3</c:v>
                </c:pt>
                <c:pt idx="8060">
                  <c:v>2.33526E-3</c:v>
                </c:pt>
                <c:pt idx="8061">
                  <c:v>2.2681200000000297E-3</c:v>
                </c:pt>
                <c:pt idx="8062">
                  <c:v>2.2009800000000229E-3</c:v>
                </c:pt>
                <c:pt idx="8063">
                  <c:v>2.1338400000000001E-3</c:v>
                </c:pt>
                <c:pt idx="8064">
                  <c:v>2.06668E-3</c:v>
                </c:pt>
                <c:pt idx="8065">
                  <c:v>1.9995440000000041E-3</c:v>
                </c:pt>
                <c:pt idx="8066">
                  <c:v>1.9324000000000144E-3</c:v>
                </c:pt>
                <c:pt idx="8067">
                  <c:v>1.8652540000000087E-3</c:v>
                </c:pt>
                <c:pt idx="8068">
                  <c:v>1.798110000000012E-3</c:v>
                </c:pt>
                <c:pt idx="8069">
                  <c:v>1.7309640000000002E-3</c:v>
                </c:pt>
                <c:pt idx="8070">
                  <c:v>1.6638200000000001E-3</c:v>
                </c:pt>
                <c:pt idx="8071">
                  <c:v>1.6520780000000128E-3</c:v>
                </c:pt>
                <c:pt idx="8072">
                  <c:v>1.6403360000000089E-3</c:v>
                </c:pt>
                <c:pt idx="8073">
                  <c:v>1.6285940000000001E-3</c:v>
                </c:pt>
                <c:pt idx="8074">
                  <c:v>1.6168520000000132E-3</c:v>
                </c:pt>
                <c:pt idx="8075">
                  <c:v>1.6051100000000096E-3</c:v>
                </c:pt>
                <c:pt idx="8076">
                  <c:v>1.5933680000000021E-3</c:v>
                </c:pt>
                <c:pt idx="8077">
                  <c:v>1.581626E-3</c:v>
                </c:pt>
                <c:pt idx="8078">
                  <c:v>1.5698840000000001E-3</c:v>
                </c:pt>
                <c:pt idx="8079">
                  <c:v>1.5581420000000124E-3</c:v>
                </c:pt>
                <c:pt idx="8080">
                  <c:v>1.5464000000000061E-3</c:v>
                </c:pt>
                <c:pt idx="8081">
                  <c:v>1.5346580000000101E-3</c:v>
                </c:pt>
                <c:pt idx="8082">
                  <c:v>1.5229160000000041E-3</c:v>
                </c:pt>
                <c:pt idx="8083">
                  <c:v>1.5111740000000001E-3</c:v>
                </c:pt>
                <c:pt idx="8084">
                  <c:v>1.4994320000000021E-3</c:v>
                </c:pt>
                <c:pt idx="8085">
                  <c:v>1.4876900000000001E-3</c:v>
                </c:pt>
                <c:pt idx="8086">
                  <c:v>1.4759480000000001E-3</c:v>
                </c:pt>
                <c:pt idx="8087">
                  <c:v>1.4642060000000041E-3</c:v>
                </c:pt>
                <c:pt idx="8088">
                  <c:v>1.4524660000000001E-3</c:v>
                </c:pt>
                <c:pt idx="8089">
                  <c:v>1.440724E-3</c:v>
                </c:pt>
                <c:pt idx="8090">
                  <c:v>1.428982000000007E-3</c:v>
                </c:pt>
                <c:pt idx="8091">
                  <c:v>1.4172399999999999E-3</c:v>
                </c:pt>
                <c:pt idx="8092">
                  <c:v>1.4609E-3</c:v>
                </c:pt>
                <c:pt idx="8093">
                  <c:v>1.5045620000000072E-3</c:v>
                </c:pt>
                <c:pt idx="8094">
                  <c:v>1.5482220000000001E-3</c:v>
                </c:pt>
                <c:pt idx="8095">
                  <c:v>1.5918840000000041E-3</c:v>
                </c:pt>
                <c:pt idx="8096">
                  <c:v>1.6355440000000003E-3</c:v>
                </c:pt>
                <c:pt idx="8097">
                  <c:v>1.6792060000000082E-3</c:v>
                </c:pt>
                <c:pt idx="8098">
                  <c:v>1.7228660000000002E-3</c:v>
                </c:pt>
                <c:pt idx="8099">
                  <c:v>1.7665280000000001E-3</c:v>
                </c:pt>
                <c:pt idx="8100">
                  <c:v>1.8101900000000084E-3</c:v>
                </c:pt>
                <c:pt idx="8101">
                  <c:v>1.8538500000000093E-3</c:v>
                </c:pt>
                <c:pt idx="8102">
                  <c:v>1.8975120000000126E-3</c:v>
                </c:pt>
                <c:pt idx="8103">
                  <c:v>1.9411720000000134E-3</c:v>
                </c:pt>
                <c:pt idx="8104">
                  <c:v>1.9848340000000043E-3</c:v>
                </c:pt>
                <c:pt idx="8105">
                  <c:v>2.0284999999999999E-3</c:v>
                </c:pt>
                <c:pt idx="8106">
                  <c:v>2.07216E-3</c:v>
                </c:pt>
                <c:pt idx="8107">
                  <c:v>2.11582E-3</c:v>
                </c:pt>
                <c:pt idx="8108">
                  <c:v>2.1594800000000001E-3</c:v>
                </c:pt>
                <c:pt idx="8109">
                  <c:v>2.2031400000000209E-3</c:v>
                </c:pt>
                <c:pt idx="8110">
                  <c:v>2.2468000000000002E-3</c:v>
                </c:pt>
                <c:pt idx="8111">
                  <c:v>2.2904599999999998E-3</c:v>
                </c:pt>
                <c:pt idx="8112">
                  <c:v>2.3341200000000012E-3</c:v>
                </c:pt>
                <c:pt idx="8113">
                  <c:v>2.3777799999999999E-3</c:v>
                </c:pt>
                <c:pt idx="8114">
                  <c:v>2.4214400000000004E-3</c:v>
                </c:pt>
                <c:pt idx="8115">
                  <c:v>2.4651000000000052E-3</c:v>
                </c:pt>
                <c:pt idx="8116">
                  <c:v>2.5087600000000165E-3</c:v>
                </c:pt>
                <c:pt idx="8117">
                  <c:v>2.5524200000000001E-3</c:v>
                </c:pt>
                <c:pt idx="8118">
                  <c:v>2.5960800000000002E-3</c:v>
                </c:pt>
                <c:pt idx="8119">
                  <c:v>2.6397400000000002E-3</c:v>
                </c:pt>
                <c:pt idx="8120">
                  <c:v>2.6834200000000266E-3</c:v>
                </c:pt>
                <c:pt idx="8121">
                  <c:v>2.727080000000028E-3</c:v>
                </c:pt>
                <c:pt idx="8122">
                  <c:v>2.7707400000000011E-3</c:v>
                </c:pt>
                <c:pt idx="8123">
                  <c:v>2.8143999999999999E-3</c:v>
                </c:pt>
                <c:pt idx="8124">
                  <c:v>2.8580600000000004E-3</c:v>
                </c:pt>
                <c:pt idx="8125">
                  <c:v>2.9017200000000191E-3</c:v>
                </c:pt>
                <c:pt idx="8126">
                  <c:v>2.9453800000000196E-3</c:v>
                </c:pt>
                <c:pt idx="8127">
                  <c:v>2.9890400000000001E-3</c:v>
                </c:pt>
                <c:pt idx="8128">
                  <c:v>3.0327000000000002E-3</c:v>
                </c:pt>
                <c:pt idx="8129">
                  <c:v>3.0763600000000002E-3</c:v>
                </c:pt>
                <c:pt idx="8130">
                  <c:v>3.1200200000000219E-3</c:v>
                </c:pt>
                <c:pt idx="8131">
                  <c:v>3.1082800000000205E-3</c:v>
                </c:pt>
                <c:pt idx="8132">
                  <c:v>3.0965400000000001E-3</c:v>
                </c:pt>
                <c:pt idx="8133">
                  <c:v>3.0848000000000169E-3</c:v>
                </c:pt>
                <c:pt idx="8134">
                  <c:v>3.0730599999999999E-3</c:v>
                </c:pt>
                <c:pt idx="8135">
                  <c:v>3.0613200000000236E-3</c:v>
                </c:pt>
                <c:pt idx="8136">
                  <c:v>3.0495800000000218E-3</c:v>
                </c:pt>
                <c:pt idx="8137">
                  <c:v>3.0378200000000092E-3</c:v>
                </c:pt>
                <c:pt idx="8138">
                  <c:v>3.0260800000000052E-3</c:v>
                </c:pt>
                <c:pt idx="8139">
                  <c:v>3.0143400000000012E-3</c:v>
                </c:pt>
                <c:pt idx="8140">
                  <c:v>3.0026000000000002E-3</c:v>
                </c:pt>
                <c:pt idx="8141">
                  <c:v>2.9908600000000001E-3</c:v>
                </c:pt>
                <c:pt idx="8142">
                  <c:v>2.9791200000000052E-3</c:v>
                </c:pt>
                <c:pt idx="8143">
                  <c:v>2.9673800000000255E-3</c:v>
                </c:pt>
                <c:pt idx="8144">
                  <c:v>2.9556400000000003E-3</c:v>
                </c:pt>
                <c:pt idx="8145">
                  <c:v>2.9439000000000205E-3</c:v>
                </c:pt>
                <c:pt idx="8146">
                  <c:v>2.9321600000000001E-3</c:v>
                </c:pt>
                <c:pt idx="8147">
                  <c:v>2.9204000000000092E-3</c:v>
                </c:pt>
                <c:pt idx="8148">
                  <c:v>2.9086600000000052E-3</c:v>
                </c:pt>
                <c:pt idx="8149">
                  <c:v>2.8969200000000012E-3</c:v>
                </c:pt>
                <c:pt idx="8150">
                  <c:v>2.8851800000000158E-3</c:v>
                </c:pt>
                <c:pt idx="8151">
                  <c:v>2.8734400000000001E-3</c:v>
                </c:pt>
                <c:pt idx="8152">
                  <c:v>2.8617000000000052E-3</c:v>
                </c:pt>
                <c:pt idx="8153">
                  <c:v>2.8499600000000012E-3</c:v>
                </c:pt>
                <c:pt idx="8154">
                  <c:v>2.8382200000000002E-3</c:v>
                </c:pt>
                <c:pt idx="8155">
                  <c:v>2.8264800000000001E-3</c:v>
                </c:pt>
                <c:pt idx="8156">
                  <c:v>2.81474E-3</c:v>
                </c:pt>
                <c:pt idx="8157">
                  <c:v>2.8029800000000092E-3</c:v>
                </c:pt>
                <c:pt idx="8158">
                  <c:v>2.7912400000000052E-3</c:v>
                </c:pt>
                <c:pt idx="8159">
                  <c:v>2.7795000000000185E-3</c:v>
                </c:pt>
                <c:pt idx="8160">
                  <c:v>2.7677600000000284E-3</c:v>
                </c:pt>
                <c:pt idx="8161">
                  <c:v>2.7560200000000092E-3</c:v>
                </c:pt>
                <c:pt idx="8162">
                  <c:v>2.7442800000000251E-3</c:v>
                </c:pt>
                <c:pt idx="8163">
                  <c:v>2.7325400000000012E-3</c:v>
                </c:pt>
                <c:pt idx="8164">
                  <c:v>2.7208000000000158E-3</c:v>
                </c:pt>
                <c:pt idx="8165">
                  <c:v>2.7090600000000092E-3</c:v>
                </c:pt>
                <c:pt idx="8166">
                  <c:v>2.6973200000000256E-3</c:v>
                </c:pt>
                <c:pt idx="8167">
                  <c:v>2.6855800000000229E-3</c:v>
                </c:pt>
                <c:pt idx="8168">
                  <c:v>2.6738199999999999E-3</c:v>
                </c:pt>
                <c:pt idx="8169">
                  <c:v>2.6620799999999998E-3</c:v>
                </c:pt>
                <c:pt idx="8170">
                  <c:v>2.6503400000000002E-3</c:v>
                </c:pt>
                <c:pt idx="8171">
                  <c:v>2.6386000000000001E-3</c:v>
                </c:pt>
                <c:pt idx="8172">
                  <c:v>2.6268600000000052E-3</c:v>
                </c:pt>
                <c:pt idx="8173">
                  <c:v>2.6151200000000176E-3</c:v>
                </c:pt>
                <c:pt idx="8174">
                  <c:v>2.6033800000000284E-3</c:v>
                </c:pt>
                <c:pt idx="8175">
                  <c:v>2.5916400000000001E-3</c:v>
                </c:pt>
                <c:pt idx="8176">
                  <c:v>2.5799000000000052E-3</c:v>
                </c:pt>
                <c:pt idx="8177">
                  <c:v>2.5681600000000216E-3</c:v>
                </c:pt>
                <c:pt idx="8178">
                  <c:v>2.5564000000000003E-3</c:v>
                </c:pt>
                <c:pt idx="8179">
                  <c:v>2.5446600000000002E-3</c:v>
                </c:pt>
                <c:pt idx="8180">
                  <c:v>2.5329200000000001E-3</c:v>
                </c:pt>
                <c:pt idx="8181">
                  <c:v>2.52118000000002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92E-3</c:v>
                </c:pt>
                <c:pt idx="8201">
                  <c:v>2.2863400000000052E-3</c:v>
                </c:pt>
                <c:pt idx="8202">
                  <c:v>2.2746000000000012E-3</c:v>
                </c:pt>
                <c:pt idx="8203">
                  <c:v>2.2628599999999998E-3</c:v>
                </c:pt>
                <c:pt idx="8204">
                  <c:v>2.2511200000000196E-3</c:v>
                </c:pt>
                <c:pt idx="8205">
                  <c:v>2.2393800000000052E-3</c:v>
                </c:pt>
                <c:pt idx="8206">
                  <c:v>2.2276400000000012E-3</c:v>
                </c:pt>
                <c:pt idx="8207">
                  <c:v>2.2158999999999998E-3</c:v>
                </c:pt>
                <c:pt idx="8208">
                  <c:v>2.2041600000000218E-3</c:v>
                </c:pt>
                <c:pt idx="8209">
                  <c:v>2.19242E-3</c:v>
                </c:pt>
                <c:pt idx="8210">
                  <c:v>2.1806600000000092E-3</c:v>
                </c:pt>
                <c:pt idx="8211">
                  <c:v>2.1689200000000229E-3</c:v>
                </c:pt>
                <c:pt idx="8212">
                  <c:v>2.1571800000000207E-3</c:v>
                </c:pt>
                <c:pt idx="8213">
                  <c:v>2.1454400000000002E-3</c:v>
                </c:pt>
                <c:pt idx="8214">
                  <c:v>2.1337000000000092E-3</c:v>
                </c:pt>
                <c:pt idx="8215">
                  <c:v>2.1219600000000052E-3</c:v>
                </c:pt>
                <c:pt idx="8216">
                  <c:v>2.0548200000000002E-3</c:v>
                </c:pt>
                <c:pt idx="8217">
                  <c:v>1.9876680000000023E-3</c:v>
                </c:pt>
                <c:pt idx="8218">
                  <c:v>1.9205240000000061E-3</c:v>
                </c:pt>
                <c:pt idx="8219">
                  <c:v>1.8533780000000082E-3</c:v>
                </c:pt>
                <c:pt idx="8220">
                  <c:v>1.7862340000000061E-3</c:v>
                </c:pt>
                <c:pt idx="8221">
                  <c:v>1.7190900000000021E-3</c:v>
                </c:pt>
                <c:pt idx="8222">
                  <c:v>1.651944E-3</c:v>
                </c:pt>
                <c:pt idx="8223">
                  <c:v>1.5848000000000082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1001E-4</c:v>
                </c:pt>
                <c:pt idx="8235">
                  <c:v>7.7906000000000622E-4</c:v>
                </c:pt>
                <c:pt idx="8236">
                  <c:v>7.1191600000000471E-4</c:v>
                </c:pt>
                <c:pt idx="8237">
                  <c:v>6.447700000000049E-4</c:v>
                </c:pt>
                <c:pt idx="8238">
                  <c:v>8.5550600000000793E-4</c:v>
                </c:pt>
                <c:pt idx="8239">
                  <c:v>1.066326E-3</c:v>
                </c:pt>
                <c:pt idx="8240">
                  <c:v>1.277228E-3</c:v>
                </c:pt>
                <c:pt idx="8241">
                  <c:v>1.4882140000000001E-3</c:v>
                </c:pt>
                <c:pt idx="8242">
                  <c:v>1.6992840000000092E-3</c:v>
                </c:pt>
                <c:pt idx="8243">
                  <c:v>1.9104380000000123E-3</c:v>
                </c:pt>
                <c:pt idx="8244">
                  <c:v>2.1216799999999999E-3</c:v>
                </c:pt>
                <c:pt idx="8245">
                  <c:v>2.333E-3</c:v>
                </c:pt>
                <c:pt idx="8246">
                  <c:v>2.5444000000000092E-3</c:v>
                </c:pt>
                <c:pt idx="8247">
                  <c:v>2.7558800000000092E-3</c:v>
                </c:pt>
                <c:pt idx="8248">
                  <c:v>2.9674600000000012E-3</c:v>
                </c:pt>
                <c:pt idx="8249">
                  <c:v>3.1791000000000189E-3</c:v>
                </c:pt>
                <c:pt idx="8250">
                  <c:v>3.39084E-3</c:v>
                </c:pt>
                <c:pt idx="8251">
                  <c:v>3.6026600000000006E-3</c:v>
                </c:pt>
                <c:pt idx="8252">
                  <c:v>3.8145600000000011E-3</c:v>
                </c:pt>
                <c:pt idx="8253">
                  <c:v>4.0265600000000002E-3</c:v>
                </c:pt>
                <c:pt idx="8254">
                  <c:v>4.2386200000000488E-3</c:v>
                </c:pt>
                <c:pt idx="8255">
                  <c:v>4.5061800000000003E-3</c:v>
                </c:pt>
                <c:pt idx="8256">
                  <c:v>4.7738200000000388E-3</c:v>
                </c:pt>
                <c:pt idx="8257">
                  <c:v>5.0415400000000344E-3</c:v>
                </c:pt>
                <c:pt idx="8258">
                  <c:v>5.3093600000000459E-3</c:v>
                </c:pt>
                <c:pt idx="8259">
                  <c:v>5.5772400000000432E-3</c:v>
                </c:pt>
                <c:pt idx="8260">
                  <c:v>5.8452200000000372E-3</c:v>
                </c:pt>
                <c:pt idx="8261">
                  <c:v>6.1132800000000004E-3</c:v>
                </c:pt>
                <c:pt idx="8262">
                  <c:v>6.3814200000000387E-3</c:v>
                </c:pt>
                <c:pt idx="8263">
                  <c:v>6.6496400000000495E-3</c:v>
                </c:pt>
                <c:pt idx="8264">
                  <c:v>6.9179400000000104E-3</c:v>
                </c:pt>
                <c:pt idx="8265">
                  <c:v>7.1863400000000488E-3</c:v>
                </c:pt>
                <c:pt idx="8266">
                  <c:v>7.4548200000000104E-3</c:v>
                </c:pt>
                <c:pt idx="8267">
                  <c:v>7.7233800000000123E-3</c:v>
                </c:pt>
                <c:pt idx="8268">
                  <c:v>7.992019999999999E-3</c:v>
                </c:pt>
                <c:pt idx="8269">
                  <c:v>8.2607400000000008E-3</c:v>
                </c:pt>
                <c:pt idx="8270">
                  <c:v>8.5295400000000247E-3</c:v>
                </c:pt>
                <c:pt idx="8271">
                  <c:v>8.8538400000000884E-3</c:v>
                </c:pt>
                <c:pt idx="8272">
                  <c:v>9.1782199999999991E-3</c:v>
                </c:pt>
                <c:pt idx="8273">
                  <c:v>9.5026800000000845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41E-2</c:v>
                </c:pt>
                <c:pt idx="8293">
                  <c:v>1.1274100000000007E-2</c:v>
                </c:pt>
                <c:pt idx="8294">
                  <c:v>1.1321020000000088E-2</c:v>
                </c:pt>
                <c:pt idx="8295">
                  <c:v>1.1367920000000005E-2</c:v>
                </c:pt>
                <c:pt idx="8296">
                  <c:v>1.1414840000000001E-2</c:v>
                </c:pt>
                <c:pt idx="8297">
                  <c:v>1.1461760000000001E-2</c:v>
                </c:pt>
                <c:pt idx="8298">
                  <c:v>1.150866E-2</c:v>
                </c:pt>
                <c:pt idx="8299">
                  <c:v>1.155558000000007E-2</c:v>
                </c:pt>
                <c:pt idx="8300">
                  <c:v>1.1602500000000113E-2</c:v>
                </c:pt>
                <c:pt idx="8301">
                  <c:v>1.1649400000000061E-2</c:v>
                </c:pt>
                <c:pt idx="8302">
                  <c:v>1.1696320000000001E-2</c:v>
                </c:pt>
                <c:pt idx="8303">
                  <c:v>1.174324E-2</c:v>
                </c:pt>
                <c:pt idx="8304">
                  <c:v>1.1790160000000023E-2</c:v>
                </c:pt>
                <c:pt idx="8305">
                  <c:v>1.183706E-2</c:v>
                </c:pt>
                <c:pt idx="8306">
                  <c:v>1.1883980000000021E-2</c:v>
                </c:pt>
                <c:pt idx="8307">
                  <c:v>1.1930900000000001E-2</c:v>
                </c:pt>
                <c:pt idx="8308">
                  <c:v>1.1977800000000071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73E-2</c:v>
                </c:pt>
                <c:pt idx="8317">
                  <c:v>1.1956800000000043E-2</c:v>
                </c:pt>
                <c:pt idx="8318">
                  <c:v>1.194832000000008E-2</c:v>
                </c:pt>
                <c:pt idx="8319">
                  <c:v>1.1939820000000082E-2</c:v>
                </c:pt>
                <c:pt idx="8320">
                  <c:v>1.193134E-2</c:v>
                </c:pt>
                <c:pt idx="8321">
                  <c:v>1.1922840000000082E-2</c:v>
                </c:pt>
                <c:pt idx="8322">
                  <c:v>1.1914360000000001E-2</c:v>
                </c:pt>
                <c:pt idx="8323">
                  <c:v>1.1905880000000101E-2</c:v>
                </c:pt>
                <c:pt idx="8324">
                  <c:v>1.1897380000000001E-2</c:v>
                </c:pt>
                <c:pt idx="8325">
                  <c:v>1.1888900000000001E-2</c:v>
                </c:pt>
                <c:pt idx="8326">
                  <c:v>1.1880400000000109E-2</c:v>
                </c:pt>
                <c:pt idx="8327">
                  <c:v>1.1871920000000001E-2</c:v>
                </c:pt>
                <c:pt idx="8328">
                  <c:v>1.1863420000000117E-2</c:v>
                </c:pt>
                <c:pt idx="8329">
                  <c:v>1.185494E-2</c:v>
                </c:pt>
                <c:pt idx="8330">
                  <c:v>1.1846440000000001E-2</c:v>
                </c:pt>
                <c:pt idx="8331">
                  <c:v>1.183796E-2</c:v>
                </c:pt>
                <c:pt idx="8332">
                  <c:v>1.1829460000000003E-2</c:v>
                </c:pt>
                <c:pt idx="8333">
                  <c:v>1.1820980000000073E-2</c:v>
                </c:pt>
                <c:pt idx="8334">
                  <c:v>1.1812480000000071E-2</c:v>
                </c:pt>
                <c:pt idx="8335">
                  <c:v>1.1804000000000085E-2</c:v>
                </c:pt>
                <c:pt idx="8336">
                  <c:v>1.1795520000000092E-2</c:v>
                </c:pt>
                <c:pt idx="8337">
                  <c:v>1.1787020000000087E-2</c:v>
                </c:pt>
                <c:pt idx="8338">
                  <c:v>1.1778540000000001E-2</c:v>
                </c:pt>
                <c:pt idx="8339">
                  <c:v>1.1770040000000001E-2</c:v>
                </c:pt>
                <c:pt idx="8340">
                  <c:v>1.1761560000000105E-2</c:v>
                </c:pt>
                <c:pt idx="8341">
                  <c:v>1.1753060000000001E-2</c:v>
                </c:pt>
                <c:pt idx="8342">
                  <c:v>1.1744580000000117E-2</c:v>
                </c:pt>
                <c:pt idx="8343">
                  <c:v>1.1736080000000001E-2</c:v>
                </c:pt>
                <c:pt idx="8344">
                  <c:v>1.1727600000000001E-2</c:v>
                </c:pt>
                <c:pt idx="8345">
                  <c:v>1.1719100000000001E-2</c:v>
                </c:pt>
                <c:pt idx="8346">
                  <c:v>1.1710620000000001E-2</c:v>
                </c:pt>
                <c:pt idx="8347">
                  <c:v>1.1702120000000123E-2</c:v>
                </c:pt>
                <c:pt idx="8348">
                  <c:v>1.1693640000000002E-2</c:v>
                </c:pt>
                <c:pt idx="8349">
                  <c:v>1.1685160000000082E-2</c:v>
                </c:pt>
                <c:pt idx="8350">
                  <c:v>1.167666E-2</c:v>
                </c:pt>
                <c:pt idx="8351">
                  <c:v>1.1668180000000082E-2</c:v>
                </c:pt>
                <c:pt idx="8352">
                  <c:v>1.165968E-2</c:v>
                </c:pt>
                <c:pt idx="8353">
                  <c:v>1.16512E-2</c:v>
                </c:pt>
                <c:pt idx="8354">
                  <c:v>1.1642700000000091E-2</c:v>
                </c:pt>
                <c:pt idx="8355">
                  <c:v>1.1634220000000001E-2</c:v>
                </c:pt>
                <c:pt idx="8356">
                  <c:v>1.1625720000000095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71E-2</c:v>
                </c:pt>
                <c:pt idx="8365">
                  <c:v>1.1549320000000043E-2</c:v>
                </c:pt>
                <c:pt idx="8366">
                  <c:v>1.1540840000000076E-2</c:v>
                </c:pt>
                <c:pt idx="8367">
                  <c:v>1.1532340000000002E-2</c:v>
                </c:pt>
                <c:pt idx="8368">
                  <c:v>1.1523860000000085E-2</c:v>
                </c:pt>
                <c:pt idx="8369">
                  <c:v>1.1515360000000001E-2</c:v>
                </c:pt>
                <c:pt idx="8370">
                  <c:v>1.1506880000000091E-2</c:v>
                </c:pt>
                <c:pt idx="8371">
                  <c:v>1.1498380000000001E-2</c:v>
                </c:pt>
                <c:pt idx="8372">
                  <c:v>1.1489900000000001E-2</c:v>
                </c:pt>
                <c:pt idx="8373">
                  <c:v>1.1481400000000084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85E-2</c:v>
                </c:pt>
                <c:pt idx="8385">
                  <c:v>1.1102520000000121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1021E-3</c:v>
                </c:pt>
                <c:pt idx="8404">
                  <c:v>9.8885800000000773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997E-3</c:v>
                </c:pt>
                <c:pt idx="8413">
                  <c:v>9.313540000000094E-3</c:v>
                </c:pt>
                <c:pt idx="8414">
                  <c:v>9.2496400000000208E-3</c:v>
                </c:pt>
                <c:pt idx="8415">
                  <c:v>9.1857600000000046E-3</c:v>
                </c:pt>
                <c:pt idx="8416">
                  <c:v>9.121859999999999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99E-3</c:v>
                </c:pt>
                <c:pt idx="8428">
                  <c:v>8.8537800000001009E-3</c:v>
                </c:pt>
                <c:pt idx="8429">
                  <c:v>8.8453000000000247E-3</c:v>
                </c:pt>
                <c:pt idx="8430">
                  <c:v>8.8368000000000248E-3</c:v>
                </c:pt>
                <c:pt idx="8431">
                  <c:v>8.8283200000000023E-3</c:v>
                </c:pt>
                <c:pt idx="8432">
                  <c:v>8.8198200000000008E-3</c:v>
                </c:pt>
                <c:pt idx="8433">
                  <c:v>8.8113400000000008E-3</c:v>
                </c:pt>
                <c:pt idx="8434">
                  <c:v>8.8028600000000616E-3</c:v>
                </c:pt>
                <c:pt idx="8435">
                  <c:v>8.7943600000000011E-3</c:v>
                </c:pt>
                <c:pt idx="8436">
                  <c:v>8.7858800000000566E-3</c:v>
                </c:pt>
                <c:pt idx="8437">
                  <c:v>8.8327800000000817E-3</c:v>
                </c:pt>
                <c:pt idx="8438">
                  <c:v>8.8797000000000806E-3</c:v>
                </c:pt>
                <c:pt idx="8439">
                  <c:v>8.9266200000000066E-3</c:v>
                </c:pt>
                <c:pt idx="8440">
                  <c:v>8.9735200000000247E-3</c:v>
                </c:pt>
                <c:pt idx="8441">
                  <c:v>9.0204400000000566E-3</c:v>
                </c:pt>
                <c:pt idx="8442">
                  <c:v>9.06736E-3</c:v>
                </c:pt>
                <c:pt idx="8443">
                  <c:v>9.114259999999999E-3</c:v>
                </c:pt>
                <c:pt idx="8444">
                  <c:v>9.1611800000000066E-3</c:v>
                </c:pt>
                <c:pt idx="8445">
                  <c:v>9.2081000000000003E-3</c:v>
                </c:pt>
                <c:pt idx="8446">
                  <c:v>9.2550000000000548E-3</c:v>
                </c:pt>
                <c:pt idx="8447">
                  <c:v>9.30192E-3</c:v>
                </c:pt>
                <c:pt idx="8448">
                  <c:v>9.3488400000000006E-3</c:v>
                </c:pt>
                <c:pt idx="8449">
                  <c:v>9.3957600000000568E-3</c:v>
                </c:pt>
                <c:pt idx="8450">
                  <c:v>9.4426600000000228E-3</c:v>
                </c:pt>
                <c:pt idx="8451">
                  <c:v>9.4895800000000998E-3</c:v>
                </c:pt>
                <c:pt idx="8452">
                  <c:v>9.5365000000000068E-3</c:v>
                </c:pt>
                <c:pt idx="8453">
                  <c:v>9.5834000000000717E-3</c:v>
                </c:pt>
                <c:pt idx="8454">
                  <c:v>9.6303200000000012E-3</c:v>
                </c:pt>
                <c:pt idx="8455">
                  <c:v>9.6772400000000001E-3</c:v>
                </c:pt>
                <c:pt idx="8456">
                  <c:v>9.7241400000000026E-3</c:v>
                </c:pt>
                <c:pt idx="8457">
                  <c:v>9.7710600000000015E-3</c:v>
                </c:pt>
                <c:pt idx="8458">
                  <c:v>9.8179800000000247E-3</c:v>
                </c:pt>
                <c:pt idx="8459">
                  <c:v>9.8648800000000775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73E-2</c:v>
                </c:pt>
                <c:pt idx="8480">
                  <c:v>1.057306E-2</c:v>
                </c:pt>
                <c:pt idx="8481">
                  <c:v>1.0564580000000079E-2</c:v>
                </c:pt>
                <c:pt idx="8482">
                  <c:v>1.0556080000000001E-2</c:v>
                </c:pt>
                <c:pt idx="8483">
                  <c:v>1.0547600000000001E-2</c:v>
                </c:pt>
                <c:pt idx="8484">
                  <c:v>1.0539100000000001E-2</c:v>
                </c:pt>
                <c:pt idx="8485">
                  <c:v>1.0530620000000001E-2</c:v>
                </c:pt>
                <c:pt idx="8486">
                  <c:v>1.0522120000000081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79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72E-3</c:v>
                </c:pt>
                <c:pt idx="8549">
                  <c:v>9.9873000000000028E-3</c:v>
                </c:pt>
                <c:pt idx="8550">
                  <c:v>9.9234200000000248E-3</c:v>
                </c:pt>
                <c:pt idx="8551">
                  <c:v>9.8595200000000886E-3</c:v>
                </c:pt>
                <c:pt idx="8552">
                  <c:v>9.7956400000000568E-3</c:v>
                </c:pt>
                <c:pt idx="8553">
                  <c:v>9.7317400000000026E-3</c:v>
                </c:pt>
                <c:pt idx="8554">
                  <c:v>9.6678400000000247E-3</c:v>
                </c:pt>
                <c:pt idx="8555">
                  <c:v>9.6039600000000034E-3</c:v>
                </c:pt>
                <c:pt idx="8556">
                  <c:v>9.5400600000000012E-3</c:v>
                </c:pt>
                <c:pt idx="8557">
                  <c:v>9.4761800000000788E-3</c:v>
                </c:pt>
                <c:pt idx="8558">
                  <c:v>9.412280000000068E-3</c:v>
                </c:pt>
                <c:pt idx="8559">
                  <c:v>9.3483800000000016E-3</c:v>
                </c:pt>
                <c:pt idx="8560">
                  <c:v>9.2845000000000028E-3</c:v>
                </c:pt>
                <c:pt idx="8561">
                  <c:v>9.2206000000000007E-3</c:v>
                </c:pt>
                <c:pt idx="8562">
                  <c:v>9.1567000000000228E-3</c:v>
                </c:pt>
                <c:pt idx="8563">
                  <c:v>9.0928200000000067E-3</c:v>
                </c:pt>
                <c:pt idx="8564">
                  <c:v>9.028920000000001E-3</c:v>
                </c:pt>
                <c:pt idx="8565">
                  <c:v>8.9650400000000959E-3</c:v>
                </c:pt>
                <c:pt idx="8566">
                  <c:v>8.9011400000000226E-3</c:v>
                </c:pt>
                <c:pt idx="8567">
                  <c:v>8.8372400000000066E-3</c:v>
                </c:pt>
                <c:pt idx="8568">
                  <c:v>8.7733600000000009E-3</c:v>
                </c:pt>
                <c:pt idx="8569">
                  <c:v>8.7094600000000248E-3</c:v>
                </c:pt>
                <c:pt idx="8570">
                  <c:v>8.6455800000000641E-3</c:v>
                </c:pt>
                <c:pt idx="8571">
                  <c:v>8.5816800000000047E-3</c:v>
                </c:pt>
                <c:pt idx="8572">
                  <c:v>8.5177800000000008E-3</c:v>
                </c:pt>
                <c:pt idx="8573">
                  <c:v>8.4539000000000246E-3</c:v>
                </c:pt>
                <c:pt idx="8574">
                  <c:v>8.3900000000000068E-3</c:v>
                </c:pt>
                <c:pt idx="8575">
                  <c:v>8.3261200000000028E-3</c:v>
                </c:pt>
                <c:pt idx="8576">
                  <c:v>8.2622200000000007E-3</c:v>
                </c:pt>
                <c:pt idx="8577">
                  <c:v>8.1983199999999985E-3</c:v>
                </c:pt>
                <c:pt idx="8578">
                  <c:v>8.1344400000000067E-3</c:v>
                </c:pt>
                <c:pt idx="8579">
                  <c:v>8.0705400000000774E-3</c:v>
                </c:pt>
                <c:pt idx="8580">
                  <c:v>8.0066400000000267E-3</c:v>
                </c:pt>
                <c:pt idx="8581">
                  <c:v>7.9427600000000539E-3</c:v>
                </c:pt>
                <c:pt idx="8582">
                  <c:v>7.8788600000000535E-3</c:v>
                </c:pt>
                <c:pt idx="8583">
                  <c:v>7.8149800000000009E-3</c:v>
                </c:pt>
                <c:pt idx="8584">
                  <c:v>7.7510800000000343E-3</c:v>
                </c:pt>
                <c:pt idx="8585">
                  <c:v>7.6871800000000001E-3</c:v>
                </c:pt>
                <c:pt idx="8586">
                  <c:v>7.6233000000000004E-3</c:v>
                </c:pt>
                <c:pt idx="8587">
                  <c:v>7.5594000000000425E-3</c:v>
                </c:pt>
                <c:pt idx="8588">
                  <c:v>7.4955200000000133E-3</c:v>
                </c:pt>
                <c:pt idx="8589">
                  <c:v>7.4870200000000421E-3</c:v>
                </c:pt>
                <c:pt idx="8590">
                  <c:v>7.478540000000056E-3</c:v>
                </c:pt>
                <c:pt idx="8591">
                  <c:v>7.4700400000000632E-3</c:v>
                </c:pt>
                <c:pt idx="8592">
                  <c:v>7.4615600000000459E-3</c:v>
                </c:pt>
                <c:pt idx="8593">
                  <c:v>7.453060000000053E-3</c:v>
                </c:pt>
                <c:pt idx="8594">
                  <c:v>7.4445800000000114E-3</c:v>
                </c:pt>
                <c:pt idx="8595">
                  <c:v>7.4360800000000506E-3</c:v>
                </c:pt>
                <c:pt idx="8596">
                  <c:v>7.4276000000000134E-3</c:v>
                </c:pt>
                <c:pt idx="8597">
                  <c:v>7.419100000000043E-3</c:v>
                </c:pt>
                <c:pt idx="8598">
                  <c:v>7.4106200000000587E-3</c:v>
                </c:pt>
                <c:pt idx="8599">
                  <c:v>7.4021200000000337E-3</c:v>
                </c:pt>
                <c:pt idx="8600">
                  <c:v>7.3936400000000459E-3</c:v>
                </c:pt>
                <c:pt idx="8601">
                  <c:v>7.3851600000000364E-3</c:v>
                </c:pt>
                <c:pt idx="8602">
                  <c:v>7.3766600000000713E-3</c:v>
                </c:pt>
                <c:pt idx="8603">
                  <c:v>7.3681800000000002E-3</c:v>
                </c:pt>
                <c:pt idx="8604">
                  <c:v>7.3596800000000134E-3</c:v>
                </c:pt>
                <c:pt idx="8605">
                  <c:v>7.3512000000000473E-3</c:v>
                </c:pt>
                <c:pt idx="8606">
                  <c:v>7.3981000000000003E-3</c:v>
                </c:pt>
                <c:pt idx="8607">
                  <c:v>7.4450200000000504E-3</c:v>
                </c:pt>
                <c:pt idx="8608">
                  <c:v>7.4919400000000459E-3</c:v>
                </c:pt>
                <c:pt idx="8609">
                  <c:v>7.5388400000000475E-3</c:v>
                </c:pt>
                <c:pt idx="8610">
                  <c:v>7.5857600000000559E-3</c:v>
                </c:pt>
                <c:pt idx="8611">
                  <c:v>7.6326800000000123E-3</c:v>
                </c:pt>
                <c:pt idx="8612">
                  <c:v>7.6796000000000589E-3</c:v>
                </c:pt>
                <c:pt idx="8613">
                  <c:v>7.7265000000000033E-3</c:v>
                </c:pt>
                <c:pt idx="8614">
                  <c:v>7.7734200000000577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200000000017E-3</c:v>
                </c:pt>
                <c:pt idx="8623">
                  <c:v>8.1956400000000248E-3</c:v>
                </c:pt>
                <c:pt idx="8624">
                  <c:v>8.2425600000000047E-3</c:v>
                </c:pt>
                <c:pt idx="8625">
                  <c:v>8.2894800000000678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805E-3</c:v>
                </c:pt>
                <c:pt idx="8637">
                  <c:v>8.8524400000001297E-3</c:v>
                </c:pt>
                <c:pt idx="8638">
                  <c:v>8.8993400000000247E-3</c:v>
                </c:pt>
                <c:pt idx="8639">
                  <c:v>8.9462600000000028E-3</c:v>
                </c:pt>
                <c:pt idx="8640">
                  <c:v>8.9931800000000658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856E-3</c:v>
                </c:pt>
                <c:pt idx="8658">
                  <c:v>9.0619800000000267E-3</c:v>
                </c:pt>
                <c:pt idx="8659">
                  <c:v>9.0535000000000806E-3</c:v>
                </c:pt>
                <c:pt idx="8660">
                  <c:v>9.0450000000000027E-3</c:v>
                </c:pt>
                <c:pt idx="8661">
                  <c:v>9.0365200000000027E-3</c:v>
                </c:pt>
                <c:pt idx="8662">
                  <c:v>9.0280200000000012E-3</c:v>
                </c:pt>
                <c:pt idx="8663">
                  <c:v>9.0195400000000567E-3</c:v>
                </c:pt>
                <c:pt idx="8664">
                  <c:v>9.0110400000000066E-3</c:v>
                </c:pt>
                <c:pt idx="8665">
                  <c:v>9.0025600000000691E-3</c:v>
                </c:pt>
                <c:pt idx="8666">
                  <c:v>8.9940600000000068E-3</c:v>
                </c:pt>
                <c:pt idx="8667">
                  <c:v>8.9855800000001075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72E-3</c:v>
                </c:pt>
                <c:pt idx="8677">
                  <c:v>8.9006800000000792E-3</c:v>
                </c:pt>
                <c:pt idx="8678">
                  <c:v>8.8922000000000567E-3</c:v>
                </c:pt>
                <c:pt idx="8679">
                  <c:v>8.8837200000000047E-3</c:v>
                </c:pt>
                <c:pt idx="8680">
                  <c:v>8.8752200000000048E-3</c:v>
                </c:pt>
                <c:pt idx="8681">
                  <c:v>8.8667400000000882E-3</c:v>
                </c:pt>
                <c:pt idx="8682">
                  <c:v>8.8582400000000068E-3</c:v>
                </c:pt>
                <c:pt idx="8683">
                  <c:v>8.8497600000000207E-3</c:v>
                </c:pt>
                <c:pt idx="8684">
                  <c:v>8.8412600000000001E-3</c:v>
                </c:pt>
                <c:pt idx="8685">
                  <c:v>8.8327800000000817E-3</c:v>
                </c:pt>
                <c:pt idx="8686">
                  <c:v>8.8242800000000246E-3</c:v>
                </c:pt>
                <c:pt idx="8687">
                  <c:v>8.815800000000075E-3</c:v>
                </c:pt>
                <c:pt idx="8688">
                  <c:v>8.8073000000000005E-3</c:v>
                </c:pt>
                <c:pt idx="8689">
                  <c:v>8.7988200000000023E-3</c:v>
                </c:pt>
                <c:pt idx="8690">
                  <c:v>8.790319999999999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694E-3</c:v>
                </c:pt>
                <c:pt idx="8701">
                  <c:v>8.6969400000000228E-3</c:v>
                </c:pt>
                <c:pt idx="8702">
                  <c:v>8.6884600000000003E-3</c:v>
                </c:pt>
                <c:pt idx="8703">
                  <c:v>8.6799600000000005E-3</c:v>
                </c:pt>
                <c:pt idx="8704">
                  <c:v>8.6714800000000248E-3</c:v>
                </c:pt>
                <c:pt idx="8705">
                  <c:v>8.6630000000000248E-3</c:v>
                </c:pt>
                <c:pt idx="8706">
                  <c:v>8.6545000000000268E-3</c:v>
                </c:pt>
                <c:pt idx="8707">
                  <c:v>8.6460199999999991E-3</c:v>
                </c:pt>
                <c:pt idx="8708">
                  <c:v>8.637520000000001E-3</c:v>
                </c:pt>
                <c:pt idx="8709">
                  <c:v>8.6290400000000027E-3</c:v>
                </c:pt>
                <c:pt idx="8710">
                  <c:v>8.6205400000000047E-3</c:v>
                </c:pt>
                <c:pt idx="8711">
                  <c:v>8.6120600000000047E-3</c:v>
                </c:pt>
                <c:pt idx="8712">
                  <c:v>8.6035600000000066E-3</c:v>
                </c:pt>
                <c:pt idx="8713">
                  <c:v>8.5950800000000726E-3</c:v>
                </c:pt>
                <c:pt idx="8714">
                  <c:v>8.5865800000000884E-3</c:v>
                </c:pt>
                <c:pt idx="8715">
                  <c:v>8.5781000000000017E-3</c:v>
                </c:pt>
                <c:pt idx="8716">
                  <c:v>8.5142000000000013E-3</c:v>
                </c:pt>
                <c:pt idx="8717">
                  <c:v>8.4503200000000007E-3</c:v>
                </c:pt>
                <c:pt idx="8718">
                  <c:v>8.3864200000000732E-3</c:v>
                </c:pt>
                <c:pt idx="8719">
                  <c:v>8.3225200000000693E-3</c:v>
                </c:pt>
                <c:pt idx="8720">
                  <c:v>8.2586400000000046E-3</c:v>
                </c:pt>
                <c:pt idx="8721">
                  <c:v>8.1947400000000007E-3</c:v>
                </c:pt>
                <c:pt idx="8722">
                  <c:v>8.1308600000000002E-3</c:v>
                </c:pt>
                <c:pt idx="8723">
                  <c:v>8.0669600000000067E-3</c:v>
                </c:pt>
                <c:pt idx="8724">
                  <c:v>8.0030600000000028E-3</c:v>
                </c:pt>
                <c:pt idx="8725">
                  <c:v>7.9391800000000526E-3</c:v>
                </c:pt>
                <c:pt idx="8726">
                  <c:v>7.8752800000000123E-3</c:v>
                </c:pt>
                <c:pt idx="8727">
                  <c:v>7.8114000000000326E-3</c:v>
                </c:pt>
                <c:pt idx="8728">
                  <c:v>7.7475000000000113E-3</c:v>
                </c:pt>
                <c:pt idx="8729">
                  <c:v>7.6836000000000421E-3</c:v>
                </c:pt>
                <c:pt idx="8730">
                  <c:v>7.619720000000039E-3</c:v>
                </c:pt>
                <c:pt idx="8731">
                  <c:v>7.5558200000000134E-3</c:v>
                </c:pt>
                <c:pt idx="8732">
                  <c:v>7.4919400000000459E-3</c:v>
                </c:pt>
                <c:pt idx="8733">
                  <c:v>7.4280400000000411E-3</c:v>
                </c:pt>
                <c:pt idx="8734">
                  <c:v>7.3641400000000008E-3</c:v>
                </c:pt>
                <c:pt idx="8735">
                  <c:v>7.3002600000000532E-3</c:v>
                </c:pt>
                <c:pt idx="8736">
                  <c:v>7.236360000000071E-3</c:v>
                </c:pt>
                <c:pt idx="8737">
                  <c:v>7.1724600000000124E-3</c:v>
                </c:pt>
                <c:pt idx="8738">
                  <c:v>7.1085800000000024E-3</c:v>
                </c:pt>
                <c:pt idx="8739">
                  <c:v>7.0446800000000124E-3</c:v>
                </c:pt>
                <c:pt idx="8740">
                  <c:v>6.980800000000043E-3</c:v>
                </c:pt>
                <c:pt idx="8741">
                  <c:v>6.9169000000000374E-3</c:v>
                </c:pt>
                <c:pt idx="8742">
                  <c:v>6.8530000000000023E-3</c:v>
                </c:pt>
                <c:pt idx="8743">
                  <c:v>6.7891200000000478E-3</c:v>
                </c:pt>
                <c:pt idx="8744">
                  <c:v>6.7252200000000378E-3</c:v>
                </c:pt>
                <c:pt idx="8745">
                  <c:v>6.6613400000000034E-3</c:v>
                </c:pt>
                <c:pt idx="8746">
                  <c:v>6.5974400000000004E-3</c:v>
                </c:pt>
                <c:pt idx="8747">
                  <c:v>6.5335400000000442E-3</c:v>
                </c:pt>
                <c:pt idx="8748">
                  <c:v>6.4696600000000602E-3</c:v>
                </c:pt>
                <c:pt idx="8749">
                  <c:v>6.4057600000000537E-3</c:v>
                </c:pt>
                <c:pt idx="8750">
                  <c:v>6.3418800000000124E-3</c:v>
                </c:pt>
                <c:pt idx="8751">
                  <c:v>6.2779800000000024E-3</c:v>
                </c:pt>
                <c:pt idx="8752">
                  <c:v>6.2140800000000003E-3</c:v>
                </c:pt>
                <c:pt idx="8753">
                  <c:v>6.1502000000000024E-3</c:v>
                </c:pt>
                <c:pt idx="8754">
                  <c:v>6.0863000000000471E-3</c:v>
                </c:pt>
                <c:pt idx="8755">
                  <c:v>6.0778200000000124E-3</c:v>
                </c:pt>
                <c:pt idx="8756">
                  <c:v>6.0693200000000343E-3</c:v>
                </c:pt>
                <c:pt idx="8757">
                  <c:v>6.0608400000000014E-3</c:v>
                </c:pt>
                <c:pt idx="8758">
                  <c:v>6.0523400000000024E-3</c:v>
                </c:pt>
                <c:pt idx="8759">
                  <c:v>6.0438600000000424E-3</c:v>
                </c:pt>
                <c:pt idx="8760">
                  <c:v>6.0353600000000477E-3</c:v>
                </c:pt>
                <c:pt idx="8761">
                  <c:v>6.0268800000000001E-3</c:v>
                </c:pt>
                <c:pt idx="8762">
                  <c:v>6.0183800000000003E-3</c:v>
                </c:pt>
                <c:pt idx="8763">
                  <c:v>6.0099000000000133E-3</c:v>
                </c:pt>
                <c:pt idx="8764">
                  <c:v>6.001400000000036E-3</c:v>
                </c:pt>
                <c:pt idx="8765">
                  <c:v>5.9929200000000014E-3</c:v>
                </c:pt>
                <c:pt idx="8766">
                  <c:v>5.984440000000037E-3</c:v>
                </c:pt>
                <c:pt idx="8767">
                  <c:v>5.9759400000000407E-3</c:v>
                </c:pt>
                <c:pt idx="8768">
                  <c:v>5.9674600000000034E-3</c:v>
                </c:pt>
                <c:pt idx="8769">
                  <c:v>5.9589600000000383E-3</c:v>
                </c:pt>
                <c:pt idx="8770">
                  <c:v>5.9504800000000123E-3</c:v>
                </c:pt>
                <c:pt idx="8771">
                  <c:v>5.9973800000000113E-3</c:v>
                </c:pt>
                <c:pt idx="8772">
                  <c:v>6.0443000000000024E-3</c:v>
                </c:pt>
                <c:pt idx="8773">
                  <c:v>6.0912200000000543E-3</c:v>
                </c:pt>
                <c:pt idx="8774">
                  <c:v>6.1381200000000134E-3</c:v>
                </c:pt>
                <c:pt idx="8775">
                  <c:v>6.1850400000000114E-3</c:v>
                </c:pt>
                <c:pt idx="8776">
                  <c:v>6.2319600000000554E-3</c:v>
                </c:pt>
                <c:pt idx="8777">
                  <c:v>6.2788800000000327E-3</c:v>
                </c:pt>
                <c:pt idx="8778">
                  <c:v>6.3257800000000013E-3</c:v>
                </c:pt>
                <c:pt idx="8779">
                  <c:v>6.3727000000000124E-3</c:v>
                </c:pt>
                <c:pt idx="8780">
                  <c:v>6.4196200000000599E-3</c:v>
                </c:pt>
                <c:pt idx="8781">
                  <c:v>6.4665199999999999E-3</c:v>
                </c:pt>
                <c:pt idx="8782">
                  <c:v>6.5134400000000352E-3</c:v>
                </c:pt>
                <c:pt idx="8783">
                  <c:v>6.5603600000000133E-3</c:v>
                </c:pt>
                <c:pt idx="8784">
                  <c:v>6.6072599999999993E-3</c:v>
                </c:pt>
                <c:pt idx="8785">
                  <c:v>6.6541799999999965E-3</c:v>
                </c:pt>
                <c:pt idx="8786">
                  <c:v>6.7011000000000405E-3</c:v>
                </c:pt>
                <c:pt idx="8787">
                  <c:v>6.7480000000000396E-3</c:v>
                </c:pt>
                <c:pt idx="8788">
                  <c:v>6.7949200000000012E-3</c:v>
                </c:pt>
                <c:pt idx="8789">
                  <c:v>6.8418400000000443E-3</c:v>
                </c:pt>
                <c:pt idx="8790">
                  <c:v>6.8887600000000441E-3</c:v>
                </c:pt>
                <c:pt idx="8791">
                  <c:v>6.93566000000007E-3</c:v>
                </c:pt>
                <c:pt idx="8792">
                  <c:v>6.9825800000000004E-3</c:v>
                </c:pt>
                <c:pt idx="8793">
                  <c:v>7.0295000000000114E-3</c:v>
                </c:pt>
                <c:pt idx="8794">
                  <c:v>7.0764000000000478E-3</c:v>
                </c:pt>
                <c:pt idx="8795">
                  <c:v>7.1233199999999998E-3</c:v>
                </c:pt>
                <c:pt idx="8796">
                  <c:v>7.170240000000056E-3</c:v>
                </c:pt>
                <c:pt idx="8797">
                  <c:v>7.2171400000000134E-3</c:v>
                </c:pt>
                <c:pt idx="8798">
                  <c:v>7.2640600000000114E-3</c:v>
                </c:pt>
                <c:pt idx="8799">
                  <c:v>7.3109800000000008E-3</c:v>
                </c:pt>
                <c:pt idx="8800">
                  <c:v>7.3578800000000007E-3</c:v>
                </c:pt>
                <c:pt idx="8801">
                  <c:v>7.4048000000000291E-3</c:v>
                </c:pt>
                <c:pt idx="8802">
                  <c:v>7.4517200000000549E-3</c:v>
                </c:pt>
                <c:pt idx="8803">
                  <c:v>7.4986200000000548E-3</c:v>
                </c:pt>
                <c:pt idx="8804">
                  <c:v>7.5455399999999999E-3</c:v>
                </c:pt>
                <c:pt idx="8805">
                  <c:v>7.5924600000000361E-3</c:v>
                </c:pt>
                <c:pt idx="8806">
                  <c:v>7.6393800000000124E-3</c:v>
                </c:pt>
                <c:pt idx="8807">
                  <c:v>7.6862800000000375E-3</c:v>
                </c:pt>
                <c:pt idx="8808">
                  <c:v>7.733200000000065E-3</c:v>
                </c:pt>
                <c:pt idx="8809">
                  <c:v>7.7801200000000405E-3</c:v>
                </c:pt>
                <c:pt idx="8810">
                  <c:v>7.7716200000000762E-3</c:v>
                </c:pt>
                <c:pt idx="8811">
                  <c:v>7.7631400000000373E-3</c:v>
                </c:pt>
                <c:pt idx="8812">
                  <c:v>7.7546400000000487E-3</c:v>
                </c:pt>
                <c:pt idx="8813">
                  <c:v>7.746160000000054E-3</c:v>
                </c:pt>
                <c:pt idx="8814">
                  <c:v>7.7376600000000594E-3</c:v>
                </c:pt>
                <c:pt idx="8815">
                  <c:v>7.7291800000000004E-3</c:v>
                </c:pt>
                <c:pt idx="8816">
                  <c:v>7.7206800000000336E-3</c:v>
                </c:pt>
                <c:pt idx="8817">
                  <c:v>7.7122000000000423E-3</c:v>
                </c:pt>
                <c:pt idx="8818">
                  <c:v>7.7037000000000494E-3</c:v>
                </c:pt>
                <c:pt idx="8819">
                  <c:v>7.6952200000000373E-3</c:v>
                </c:pt>
                <c:pt idx="8820">
                  <c:v>7.6867400000000478E-3</c:v>
                </c:pt>
                <c:pt idx="8821">
                  <c:v>7.6782400000000531E-3</c:v>
                </c:pt>
                <c:pt idx="8822">
                  <c:v>7.6697599999999994E-3</c:v>
                </c:pt>
                <c:pt idx="8823">
                  <c:v>7.6612600000000508E-3</c:v>
                </c:pt>
                <c:pt idx="8824">
                  <c:v>7.6527800000000014E-3</c:v>
                </c:pt>
                <c:pt idx="8825">
                  <c:v>7.6442800000000024E-3</c:v>
                </c:pt>
                <c:pt idx="8826">
                  <c:v>7.6358000000000033E-3</c:v>
                </c:pt>
                <c:pt idx="8827">
                  <c:v>7.6273000000000001E-3</c:v>
                </c:pt>
                <c:pt idx="8828">
                  <c:v>7.6188200000000114E-3</c:v>
                </c:pt>
                <c:pt idx="8829">
                  <c:v>7.6103200000000124E-3</c:v>
                </c:pt>
                <c:pt idx="8830">
                  <c:v>7.6018400000000402E-3</c:v>
                </c:pt>
                <c:pt idx="8831">
                  <c:v>7.5933400000000508E-3</c:v>
                </c:pt>
                <c:pt idx="8832">
                  <c:v>7.5848600000000353E-3</c:v>
                </c:pt>
                <c:pt idx="8833">
                  <c:v>7.5763800000000457E-3</c:v>
                </c:pt>
                <c:pt idx="8834">
                  <c:v>7.5678799999999999E-3</c:v>
                </c:pt>
                <c:pt idx="8835">
                  <c:v>7.5594000000000425E-3</c:v>
                </c:pt>
                <c:pt idx="8836">
                  <c:v>7.5509000000000114E-3</c:v>
                </c:pt>
                <c:pt idx="8837">
                  <c:v>7.5424200000000123E-3</c:v>
                </c:pt>
                <c:pt idx="8838">
                  <c:v>7.533920000000042E-3</c:v>
                </c:pt>
                <c:pt idx="8839">
                  <c:v>7.5254400000000134E-3</c:v>
                </c:pt>
                <c:pt idx="8840">
                  <c:v>7.5169400000000353E-3</c:v>
                </c:pt>
                <c:pt idx="8841">
                  <c:v>7.508460000000044E-3</c:v>
                </c:pt>
                <c:pt idx="8842">
                  <c:v>7.4999600000000555E-3</c:v>
                </c:pt>
                <c:pt idx="8843">
                  <c:v>7.4914800000000408E-3</c:v>
                </c:pt>
                <c:pt idx="8844">
                  <c:v>7.4829800000000123E-3</c:v>
                </c:pt>
                <c:pt idx="8845">
                  <c:v>7.4745000000000124E-3</c:v>
                </c:pt>
                <c:pt idx="8846">
                  <c:v>7.4660200000000471E-3</c:v>
                </c:pt>
                <c:pt idx="8847">
                  <c:v>7.4575200000000291E-3</c:v>
                </c:pt>
                <c:pt idx="8848">
                  <c:v>7.4490400000000604E-3</c:v>
                </c:pt>
                <c:pt idx="8849">
                  <c:v>7.4405400000000441E-3</c:v>
                </c:pt>
                <c:pt idx="8850">
                  <c:v>7.4320600000000606E-3</c:v>
                </c:pt>
                <c:pt idx="8851">
                  <c:v>7.4235600000000426E-3</c:v>
                </c:pt>
                <c:pt idx="8852">
                  <c:v>7.4150800000000114E-3</c:v>
                </c:pt>
                <c:pt idx="8853">
                  <c:v>7.4065800000000124E-3</c:v>
                </c:pt>
                <c:pt idx="8854">
                  <c:v>7.3981000000000003E-3</c:v>
                </c:pt>
                <c:pt idx="8855">
                  <c:v>7.389600000000056E-3</c:v>
                </c:pt>
                <c:pt idx="8856">
                  <c:v>7.3811200000000396E-3</c:v>
                </c:pt>
                <c:pt idx="8857">
                  <c:v>7.3726400000000509E-3</c:v>
                </c:pt>
                <c:pt idx="8858">
                  <c:v>7.3641400000000008E-3</c:v>
                </c:pt>
                <c:pt idx="8859">
                  <c:v>7.3556600000000477E-3</c:v>
                </c:pt>
                <c:pt idx="8860">
                  <c:v>7.3471600000000114E-3</c:v>
                </c:pt>
                <c:pt idx="8861">
                  <c:v>7.3386800000000375E-3</c:v>
                </c:pt>
                <c:pt idx="8862">
                  <c:v>7.3301800000000004E-3</c:v>
                </c:pt>
                <c:pt idx="8863">
                  <c:v>7.3217000000000134E-3</c:v>
                </c:pt>
                <c:pt idx="8864">
                  <c:v>7.3132000000000405E-3</c:v>
                </c:pt>
                <c:pt idx="8865">
                  <c:v>7.3047200000000024E-3</c:v>
                </c:pt>
                <c:pt idx="8866">
                  <c:v>7.2962200000000607E-3</c:v>
                </c:pt>
                <c:pt idx="8867">
                  <c:v>7.2877400000000443E-3</c:v>
                </c:pt>
                <c:pt idx="8868">
                  <c:v>7.27924000000008E-3</c:v>
                </c:pt>
                <c:pt idx="8869">
                  <c:v>7.2707600000000662E-3</c:v>
                </c:pt>
                <c:pt idx="8870">
                  <c:v>7.2622800000000124E-3</c:v>
                </c:pt>
                <c:pt idx="8871">
                  <c:v>7.2537800000000308E-3</c:v>
                </c:pt>
                <c:pt idx="8872">
                  <c:v>7.245300000000043E-3</c:v>
                </c:pt>
                <c:pt idx="8873">
                  <c:v>7.2368000000000501E-3</c:v>
                </c:pt>
                <c:pt idx="8874">
                  <c:v>7.2283200000000337E-3</c:v>
                </c:pt>
                <c:pt idx="8875">
                  <c:v>7.2198200000000478E-3</c:v>
                </c:pt>
                <c:pt idx="8876">
                  <c:v>7.2113400000000539E-3</c:v>
                </c:pt>
                <c:pt idx="8877">
                  <c:v>7.2028400000000393E-3</c:v>
                </c:pt>
                <c:pt idx="8878">
                  <c:v>7.1943600000000133E-3</c:v>
                </c:pt>
                <c:pt idx="8879">
                  <c:v>7.18586000000003E-3</c:v>
                </c:pt>
                <c:pt idx="8880">
                  <c:v>7.1773800000000014E-3</c:v>
                </c:pt>
                <c:pt idx="8881">
                  <c:v>7.1688800000000007E-3</c:v>
                </c:pt>
                <c:pt idx="8882">
                  <c:v>7.1604000000000034E-3</c:v>
                </c:pt>
                <c:pt idx="8883">
                  <c:v>7.0965000000000134E-3</c:v>
                </c:pt>
                <c:pt idx="8884">
                  <c:v>7.0326200000000475E-3</c:v>
                </c:pt>
                <c:pt idx="8885">
                  <c:v>6.9687200000000402E-3</c:v>
                </c:pt>
                <c:pt idx="8886">
                  <c:v>6.9048400000000371E-3</c:v>
                </c:pt>
                <c:pt idx="8887">
                  <c:v>6.8409400000000124E-3</c:v>
                </c:pt>
                <c:pt idx="8888">
                  <c:v>6.7770400000000423E-3</c:v>
                </c:pt>
                <c:pt idx="8889">
                  <c:v>6.7131600000000409E-3</c:v>
                </c:pt>
                <c:pt idx="8890">
                  <c:v>6.6492600000000596E-3</c:v>
                </c:pt>
                <c:pt idx="8891">
                  <c:v>6.5853600000000505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423E-3</c:v>
                </c:pt>
                <c:pt idx="8900">
                  <c:v>6.0103400000000124E-3</c:v>
                </c:pt>
                <c:pt idx="8901">
                  <c:v>5.9464400000000519E-3</c:v>
                </c:pt>
                <c:pt idx="8902">
                  <c:v>5.8825600000000124E-3</c:v>
                </c:pt>
                <c:pt idx="8903">
                  <c:v>5.8186600000000371E-3</c:v>
                </c:pt>
                <c:pt idx="8904">
                  <c:v>5.7547800000000001E-3</c:v>
                </c:pt>
                <c:pt idx="8905">
                  <c:v>5.6908800000000006E-3</c:v>
                </c:pt>
                <c:pt idx="8906">
                  <c:v>5.6269799999999976E-3</c:v>
                </c:pt>
                <c:pt idx="8907">
                  <c:v>5.5631000000000014E-3</c:v>
                </c:pt>
                <c:pt idx="8908">
                  <c:v>5.499200000000053E-3</c:v>
                </c:pt>
                <c:pt idx="8909">
                  <c:v>5.4353000000000448E-3</c:v>
                </c:pt>
                <c:pt idx="8910">
                  <c:v>5.3714200000000425E-3</c:v>
                </c:pt>
                <c:pt idx="8911">
                  <c:v>5.3075200000000013E-3</c:v>
                </c:pt>
                <c:pt idx="8912">
                  <c:v>5.2436400000000511E-3</c:v>
                </c:pt>
                <c:pt idx="8913">
                  <c:v>5.1797400000000438E-3</c:v>
                </c:pt>
                <c:pt idx="8914">
                  <c:v>5.11584E-3</c:v>
                </c:pt>
                <c:pt idx="8915">
                  <c:v>5.0519600000000124E-3</c:v>
                </c:pt>
                <c:pt idx="8916">
                  <c:v>4.9880600000000459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33E-3</c:v>
                </c:pt>
                <c:pt idx="8932">
                  <c:v>4.575220000000043E-3</c:v>
                </c:pt>
                <c:pt idx="8933">
                  <c:v>4.5667400000000318E-3</c:v>
                </c:pt>
                <c:pt idx="8934">
                  <c:v>4.5582400000000346E-3</c:v>
                </c:pt>
                <c:pt idx="8935">
                  <c:v>4.5497600000000459E-3</c:v>
                </c:pt>
                <c:pt idx="8936">
                  <c:v>4.5412600000000547E-3</c:v>
                </c:pt>
                <c:pt idx="8937">
                  <c:v>4.5327800000000001E-3</c:v>
                </c:pt>
                <c:pt idx="8938">
                  <c:v>4.5242800000000003E-3</c:v>
                </c:pt>
                <c:pt idx="8939">
                  <c:v>4.5158000000000004E-3</c:v>
                </c:pt>
                <c:pt idx="8940">
                  <c:v>4.5073000000000014E-3</c:v>
                </c:pt>
                <c:pt idx="8941">
                  <c:v>4.4988199999999997E-3</c:v>
                </c:pt>
                <c:pt idx="8942">
                  <c:v>4.5457400000000134E-3</c:v>
                </c:pt>
                <c:pt idx="8943">
                  <c:v>4.5926400000000124E-3</c:v>
                </c:pt>
                <c:pt idx="8944">
                  <c:v>4.639560000000033E-3</c:v>
                </c:pt>
                <c:pt idx="8945">
                  <c:v>4.6864800000000024E-3</c:v>
                </c:pt>
                <c:pt idx="8946">
                  <c:v>4.7333800000000344E-3</c:v>
                </c:pt>
                <c:pt idx="8947">
                  <c:v>4.7803000000000134E-3</c:v>
                </c:pt>
                <c:pt idx="8948">
                  <c:v>4.8272200000000001E-3</c:v>
                </c:pt>
                <c:pt idx="8949">
                  <c:v>4.87412E-3</c:v>
                </c:pt>
                <c:pt idx="8950">
                  <c:v>4.9210400000000388E-3</c:v>
                </c:pt>
                <c:pt idx="8951">
                  <c:v>4.9679600000000004E-3</c:v>
                </c:pt>
                <c:pt idx="8952">
                  <c:v>5.0148799999999985E-3</c:v>
                </c:pt>
                <c:pt idx="8953">
                  <c:v>5.0617800000000114E-3</c:v>
                </c:pt>
                <c:pt idx="8954">
                  <c:v>5.1087000000000033E-3</c:v>
                </c:pt>
                <c:pt idx="8955">
                  <c:v>5.1556199999999996E-3</c:v>
                </c:pt>
                <c:pt idx="8956">
                  <c:v>5.2025200000000004E-3</c:v>
                </c:pt>
                <c:pt idx="8957">
                  <c:v>5.2494400000000505E-3</c:v>
                </c:pt>
                <c:pt idx="8958">
                  <c:v>5.2963600000000477E-3</c:v>
                </c:pt>
                <c:pt idx="8959">
                  <c:v>5.3432600000000476E-3</c:v>
                </c:pt>
                <c:pt idx="8960">
                  <c:v>5.3901800000000005E-3</c:v>
                </c:pt>
                <c:pt idx="8961">
                  <c:v>5.4371000000000124E-3</c:v>
                </c:pt>
                <c:pt idx="8962">
                  <c:v>5.4840000000000114E-3</c:v>
                </c:pt>
                <c:pt idx="8963">
                  <c:v>5.5309199999999999E-3</c:v>
                </c:pt>
                <c:pt idx="8964">
                  <c:v>5.5778400000000327E-3</c:v>
                </c:pt>
                <c:pt idx="8965">
                  <c:v>5.6247400000000013E-3</c:v>
                </c:pt>
                <c:pt idx="8966">
                  <c:v>5.671660000000054E-3</c:v>
                </c:pt>
                <c:pt idx="8967">
                  <c:v>5.71858E-3</c:v>
                </c:pt>
                <c:pt idx="8968">
                  <c:v>5.7655000000000024E-3</c:v>
                </c:pt>
                <c:pt idx="8969">
                  <c:v>5.8124000000000014E-3</c:v>
                </c:pt>
                <c:pt idx="8970">
                  <c:v>5.8593200000000133E-3</c:v>
                </c:pt>
                <c:pt idx="8971">
                  <c:v>5.9062400000000669E-3</c:v>
                </c:pt>
                <c:pt idx="8972">
                  <c:v>5.9531400000000399E-3</c:v>
                </c:pt>
                <c:pt idx="8973">
                  <c:v>6.0000600000000388E-3</c:v>
                </c:pt>
                <c:pt idx="8974">
                  <c:v>6.0469800000000004E-3</c:v>
                </c:pt>
                <c:pt idx="8975">
                  <c:v>6.0938800000000003E-3</c:v>
                </c:pt>
                <c:pt idx="8976">
                  <c:v>6.1408000000000114E-3</c:v>
                </c:pt>
                <c:pt idx="8977">
                  <c:v>6.1877200000000033E-3</c:v>
                </c:pt>
                <c:pt idx="8978">
                  <c:v>6.234620000000044E-3</c:v>
                </c:pt>
                <c:pt idx="8979">
                  <c:v>6.2815400000000472E-3</c:v>
                </c:pt>
                <c:pt idx="8980">
                  <c:v>6.3284600000000114E-3</c:v>
                </c:pt>
                <c:pt idx="8981">
                  <c:v>6.3199600000000133E-3</c:v>
                </c:pt>
                <c:pt idx="8982">
                  <c:v>6.3114800000000004E-3</c:v>
                </c:pt>
                <c:pt idx="8983">
                  <c:v>6.3029800000000006E-3</c:v>
                </c:pt>
                <c:pt idx="8984">
                  <c:v>6.2945000000000024E-3</c:v>
                </c:pt>
                <c:pt idx="8985">
                  <c:v>6.286020000000044E-3</c:v>
                </c:pt>
                <c:pt idx="8986">
                  <c:v>6.2775200000000034E-3</c:v>
                </c:pt>
                <c:pt idx="8987">
                  <c:v>6.2690400000000425E-3</c:v>
                </c:pt>
                <c:pt idx="8988">
                  <c:v>6.2605400000000123E-3</c:v>
                </c:pt>
                <c:pt idx="8989">
                  <c:v>6.2520600000000124E-3</c:v>
                </c:pt>
                <c:pt idx="8990">
                  <c:v>6.2435600000000429E-3</c:v>
                </c:pt>
                <c:pt idx="8991">
                  <c:v>6.23508000000003E-3</c:v>
                </c:pt>
                <c:pt idx="8992">
                  <c:v>6.2265800000000024E-3</c:v>
                </c:pt>
                <c:pt idx="8993">
                  <c:v>6.2181000000000024E-3</c:v>
                </c:pt>
                <c:pt idx="8994">
                  <c:v>6.2096000000000538E-3</c:v>
                </c:pt>
                <c:pt idx="8995">
                  <c:v>6.2011200000000426E-3</c:v>
                </c:pt>
                <c:pt idx="8996">
                  <c:v>6.1926200000000124E-3</c:v>
                </c:pt>
                <c:pt idx="8997">
                  <c:v>6.1841400000000003E-3</c:v>
                </c:pt>
                <c:pt idx="8998">
                  <c:v>6.1756600000000489E-3</c:v>
                </c:pt>
                <c:pt idx="8999">
                  <c:v>6.1671600000000014E-3</c:v>
                </c:pt>
                <c:pt idx="9000">
                  <c:v>6.1586800000000014E-3</c:v>
                </c:pt>
                <c:pt idx="9001">
                  <c:v>6.1501800000000008E-3</c:v>
                </c:pt>
                <c:pt idx="9002">
                  <c:v>6.1417000000000364E-3</c:v>
                </c:pt>
                <c:pt idx="9003">
                  <c:v>6.1332000000000461E-3</c:v>
                </c:pt>
                <c:pt idx="9004">
                  <c:v>6.1247200000000002E-3</c:v>
                </c:pt>
                <c:pt idx="9005">
                  <c:v>6.1162200000000133E-3</c:v>
                </c:pt>
                <c:pt idx="9006">
                  <c:v>6.1077400000000004E-3</c:v>
                </c:pt>
                <c:pt idx="9007">
                  <c:v>6.0992400000000587E-3</c:v>
                </c:pt>
                <c:pt idx="9008">
                  <c:v>6.0907600000000414E-3</c:v>
                </c:pt>
                <c:pt idx="9009">
                  <c:v>6.0822600000000476E-3</c:v>
                </c:pt>
                <c:pt idx="9010">
                  <c:v>6.0737800000000034E-3</c:v>
                </c:pt>
                <c:pt idx="9011">
                  <c:v>6.0653000000000104E-3</c:v>
                </c:pt>
                <c:pt idx="9012">
                  <c:v>6.0568000000000123E-3</c:v>
                </c:pt>
                <c:pt idx="9013">
                  <c:v>6.0483200000000393E-3</c:v>
                </c:pt>
                <c:pt idx="9014">
                  <c:v>6.0398200000000481E-3</c:v>
                </c:pt>
                <c:pt idx="9015">
                  <c:v>6.0313400000000577E-3</c:v>
                </c:pt>
                <c:pt idx="9016">
                  <c:v>6.0228400000000024E-3</c:v>
                </c:pt>
                <c:pt idx="9017">
                  <c:v>6.0143599999999998E-3</c:v>
                </c:pt>
                <c:pt idx="9018">
                  <c:v>6.0058600000000347E-3</c:v>
                </c:pt>
                <c:pt idx="9019">
                  <c:v>5.9973800000000113E-3</c:v>
                </c:pt>
                <c:pt idx="9020">
                  <c:v>5.9888800000000124E-3</c:v>
                </c:pt>
                <c:pt idx="9021">
                  <c:v>5.9804000000000402E-3</c:v>
                </c:pt>
                <c:pt idx="9022">
                  <c:v>5.971900000000049E-3</c:v>
                </c:pt>
                <c:pt idx="9023">
                  <c:v>5.9634200000000344E-3</c:v>
                </c:pt>
                <c:pt idx="9024">
                  <c:v>5.9549399999999997E-3</c:v>
                </c:pt>
                <c:pt idx="9025">
                  <c:v>5.9464400000000519E-3</c:v>
                </c:pt>
                <c:pt idx="9026">
                  <c:v>5.9379600000000398E-3</c:v>
                </c:pt>
                <c:pt idx="9027">
                  <c:v>5.9294600000000496E-3</c:v>
                </c:pt>
                <c:pt idx="9028">
                  <c:v>5.9209800000000002E-3</c:v>
                </c:pt>
                <c:pt idx="9029">
                  <c:v>5.9124800000000003E-3</c:v>
                </c:pt>
                <c:pt idx="9030">
                  <c:v>5.9040000000000134E-3</c:v>
                </c:pt>
                <c:pt idx="9031">
                  <c:v>5.8955000000000014E-3</c:v>
                </c:pt>
                <c:pt idx="9032">
                  <c:v>5.8870199999999998E-3</c:v>
                </c:pt>
                <c:pt idx="9033">
                  <c:v>5.8785200000000034E-3</c:v>
                </c:pt>
                <c:pt idx="9034">
                  <c:v>5.8700400000000425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495E-3</c:v>
                </c:pt>
                <c:pt idx="9044">
                  <c:v>5.7851400000000124E-3</c:v>
                </c:pt>
                <c:pt idx="9045">
                  <c:v>5.7766600000000732E-3</c:v>
                </c:pt>
                <c:pt idx="9046">
                  <c:v>5.76816000000003E-3</c:v>
                </c:pt>
                <c:pt idx="9047">
                  <c:v>5.7596800000000387E-3</c:v>
                </c:pt>
                <c:pt idx="9048">
                  <c:v>5.7512000000000526E-3</c:v>
                </c:pt>
                <c:pt idx="9049">
                  <c:v>5.7427000000000034E-3</c:v>
                </c:pt>
                <c:pt idx="9050">
                  <c:v>5.7342200000000433E-3</c:v>
                </c:pt>
                <c:pt idx="9051">
                  <c:v>5.7257200000000114E-3</c:v>
                </c:pt>
                <c:pt idx="9052">
                  <c:v>5.7172400000000392E-3</c:v>
                </c:pt>
                <c:pt idx="9053">
                  <c:v>5.7087400000000437E-3</c:v>
                </c:pt>
                <c:pt idx="9054">
                  <c:v>5.7002600000000559E-3</c:v>
                </c:pt>
                <c:pt idx="9055">
                  <c:v>5.6917600000000379E-3</c:v>
                </c:pt>
                <c:pt idx="9056">
                  <c:v>5.6832800000000024E-3</c:v>
                </c:pt>
                <c:pt idx="9057">
                  <c:v>5.6747799999999999E-3</c:v>
                </c:pt>
                <c:pt idx="9058">
                  <c:v>5.6663000000000104E-3</c:v>
                </c:pt>
                <c:pt idx="9059">
                  <c:v>5.6024000000000004E-3</c:v>
                </c:pt>
                <c:pt idx="9060">
                  <c:v>5.5385199999999999E-3</c:v>
                </c:pt>
                <c:pt idx="9061">
                  <c:v>5.4746200000000489E-3</c:v>
                </c:pt>
                <c:pt idx="9062">
                  <c:v>5.4107200000000381E-3</c:v>
                </c:pt>
                <c:pt idx="9063">
                  <c:v>5.3468400000000124E-3</c:v>
                </c:pt>
                <c:pt idx="9064">
                  <c:v>5.2829399999999999E-3</c:v>
                </c:pt>
                <c:pt idx="9065">
                  <c:v>5.2190600000000479E-3</c:v>
                </c:pt>
                <c:pt idx="9066">
                  <c:v>5.1551600000000024E-3</c:v>
                </c:pt>
                <c:pt idx="9067">
                  <c:v>5.0912600000000531E-3</c:v>
                </c:pt>
                <c:pt idx="9068">
                  <c:v>5.0273800000000006E-3</c:v>
                </c:pt>
                <c:pt idx="9069">
                  <c:v>4.9634800000000001E-3</c:v>
                </c:pt>
                <c:pt idx="9070">
                  <c:v>4.8996000000000326E-3</c:v>
                </c:pt>
                <c:pt idx="9071">
                  <c:v>4.8357000000000113E-3</c:v>
                </c:pt>
                <c:pt idx="9072">
                  <c:v>4.771800000000043E-3</c:v>
                </c:pt>
                <c:pt idx="9073">
                  <c:v>4.7079200000000104E-3</c:v>
                </c:pt>
                <c:pt idx="9074">
                  <c:v>4.6440199999999996E-3</c:v>
                </c:pt>
                <c:pt idx="9075">
                  <c:v>4.5801399999999999E-3</c:v>
                </c:pt>
                <c:pt idx="9076">
                  <c:v>4.5162400000000403E-3</c:v>
                </c:pt>
                <c:pt idx="9077">
                  <c:v>4.4523400000000034E-3</c:v>
                </c:pt>
                <c:pt idx="9078">
                  <c:v>4.3884600000000124E-3</c:v>
                </c:pt>
                <c:pt idx="9079">
                  <c:v>4.3245600000000007E-3</c:v>
                </c:pt>
                <c:pt idx="9080">
                  <c:v>4.2606600000000133E-3</c:v>
                </c:pt>
                <c:pt idx="9081">
                  <c:v>4.1967799999999998E-3</c:v>
                </c:pt>
                <c:pt idx="9082">
                  <c:v>4.1328800000000002E-3</c:v>
                </c:pt>
                <c:pt idx="9083">
                  <c:v>4.0689999999999997E-3</c:v>
                </c:pt>
                <c:pt idx="9084">
                  <c:v>4.0051000000000002E-3</c:v>
                </c:pt>
                <c:pt idx="9085">
                  <c:v>3.9412000000000006E-3</c:v>
                </c:pt>
                <c:pt idx="9086">
                  <c:v>3.8773200000000252E-3</c:v>
                </c:pt>
                <c:pt idx="9087">
                  <c:v>3.8134200000000092E-3</c:v>
                </c:pt>
                <c:pt idx="9088">
                  <c:v>3.7495400000000243E-3</c:v>
                </c:pt>
                <c:pt idx="9089">
                  <c:v>3.6856400000000052E-3</c:v>
                </c:pt>
                <c:pt idx="9090">
                  <c:v>3.6217400000000052E-3</c:v>
                </c:pt>
                <c:pt idx="9091">
                  <c:v>3.5578600000000012E-3</c:v>
                </c:pt>
                <c:pt idx="9092">
                  <c:v>3.4939599999999999E-3</c:v>
                </c:pt>
                <c:pt idx="9093">
                  <c:v>3.4300800000000011E-3</c:v>
                </c:pt>
                <c:pt idx="9094">
                  <c:v>3.3661800000000176E-3</c:v>
                </c:pt>
                <c:pt idx="9095">
                  <c:v>3.3022799999999999E-3</c:v>
                </c:pt>
                <c:pt idx="9096">
                  <c:v>3.2384000000000158E-3</c:v>
                </c:pt>
                <c:pt idx="9097">
                  <c:v>3.1745000000000198E-3</c:v>
                </c:pt>
                <c:pt idx="9098">
                  <c:v>3.1660200000000194E-3</c:v>
                </c:pt>
                <c:pt idx="9099">
                  <c:v>3.1575200000000256E-3</c:v>
                </c:pt>
                <c:pt idx="9100">
                  <c:v>3.1490400000000092E-3</c:v>
                </c:pt>
                <c:pt idx="9101">
                  <c:v>3.1405400000000202E-3</c:v>
                </c:pt>
                <c:pt idx="9102">
                  <c:v>3.1320599999999999E-3</c:v>
                </c:pt>
                <c:pt idx="9103">
                  <c:v>3.1235600000000269E-3</c:v>
                </c:pt>
                <c:pt idx="9104">
                  <c:v>3.1150800000000092E-3</c:v>
                </c:pt>
                <c:pt idx="9105">
                  <c:v>3.1065800000000207E-3</c:v>
                </c:pt>
                <c:pt idx="9106">
                  <c:v>3.0981000000000207E-3</c:v>
                </c:pt>
                <c:pt idx="9107">
                  <c:v>3.0896000000000092E-3</c:v>
                </c:pt>
                <c:pt idx="9108">
                  <c:v>3.0811200000000266E-3</c:v>
                </c:pt>
                <c:pt idx="9109">
                  <c:v>3.0726399999999997E-3</c:v>
                </c:pt>
                <c:pt idx="9110">
                  <c:v>3.0641400000000216E-3</c:v>
                </c:pt>
                <c:pt idx="9111">
                  <c:v>3.05566E-3</c:v>
                </c:pt>
                <c:pt idx="9112">
                  <c:v>3.0471600000000275E-3</c:v>
                </c:pt>
                <c:pt idx="9113">
                  <c:v>3.0386800000000002E-3</c:v>
                </c:pt>
                <c:pt idx="9114">
                  <c:v>3.0301799999999999E-3</c:v>
                </c:pt>
                <c:pt idx="9115">
                  <c:v>3.077100000000021E-3</c:v>
                </c:pt>
                <c:pt idx="9116">
                  <c:v>3.1240200000000238E-3</c:v>
                </c:pt>
                <c:pt idx="9117">
                  <c:v>3.1709200000000215E-3</c:v>
                </c:pt>
                <c:pt idx="9118">
                  <c:v>3.2178400000000052E-3</c:v>
                </c:pt>
                <c:pt idx="9119">
                  <c:v>3.264760000000028E-3</c:v>
                </c:pt>
                <c:pt idx="9120">
                  <c:v>3.3116600000000001E-3</c:v>
                </c:pt>
                <c:pt idx="9121">
                  <c:v>3.3585799999999999E-3</c:v>
                </c:pt>
                <c:pt idx="9122">
                  <c:v>3.4055000000000092E-3</c:v>
                </c:pt>
                <c:pt idx="9123">
                  <c:v>3.4524000000000004E-3</c:v>
                </c:pt>
                <c:pt idx="9124">
                  <c:v>3.4993200000000167E-3</c:v>
                </c:pt>
                <c:pt idx="9125">
                  <c:v>3.5462400000000052E-3</c:v>
                </c:pt>
                <c:pt idx="9126">
                  <c:v>3.5931600000000223E-3</c:v>
                </c:pt>
                <c:pt idx="9127">
                  <c:v>3.6400600000000218E-3</c:v>
                </c:pt>
                <c:pt idx="9128">
                  <c:v>3.6869800000000228E-3</c:v>
                </c:pt>
                <c:pt idx="9129">
                  <c:v>3.7339000000000265E-3</c:v>
                </c:pt>
                <c:pt idx="9130">
                  <c:v>3.7808000000000238E-3</c:v>
                </c:pt>
                <c:pt idx="9131">
                  <c:v>3.8277200000000284E-3</c:v>
                </c:pt>
                <c:pt idx="9132">
                  <c:v>3.8746400000000004E-3</c:v>
                </c:pt>
                <c:pt idx="9133">
                  <c:v>3.9215400000000011E-3</c:v>
                </c:pt>
                <c:pt idx="9134">
                  <c:v>3.9684600000000052E-3</c:v>
                </c:pt>
                <c:pt idx="9135">
                  <c:v>4.0153799999999998E-3</c:v>
                </c:pt>
                <c:pt idx="9136">
                  <c:v>4.0622799999999997E-3</c:v>
                </c:pt>
                <c:pt idx="9137">
                  <c:v>4.1092000000000134E-3</c:v>
                </c:pt>
                <c:pt idx="9138">
                  <c:v>4.1561200000000001E-3</c:v>
                </c:pt>
                <c:pt idx="9139">
                  <c:v>4.203020000000033E-3</c:v>
                </c:pt>
                <c:pt idx="9140">
                  <c:v>4.2499400000000345E-3</c:v>
                </c:pt>
                <c:pt idx="9141">
                  <c:v>4.2968600000000134E-3</c:v>
                </c:pt>
                <c:pt idx="9142">
                  <c:v>4.3437800000000002E-3</c:v>
                </c:pt>
                <c:pt idx="9143">
                  <c:v>4.3906800000000001E-3</c:v>
                </c:pt>
                <c:pt idx="9144">
                  <c:v>4.4376000000000389E-3</c:v>
                </c:pt>
                <c:pt idx="9145">
                  <c:v>4.4845199999999997E-3</c:v>
                </c:pt>
                <c:pt idx="9146">
                  <c:v>4.5314200000000412E-3</c:v>
                </c:pt>
                <c:pt idx="9147">
                  <c:v>4.578340000000047E-3</c:v>
                </c:pt>
                <c:pt idx="9148">
                  <c:v>4.6252600000000034E-3</c:v>
                </c:pt>
                <c:pt idx="9149">
                  <c:v>4.6721600000000033E-3</c:v>
                </c:pt>
                <c:pt idx="9150">
                  <c:v>4.7190800000000014E-3</c:v>
                </c:pt>
                <c:pt idx="9151">
                  <c:v>4.7660000000000124E-3</c:v>
                </c:pt>
                <c:pt idx="9152">
                  <c:v>4.8129000000000002E-3</c:v>
                </c:pt>
                <c:pt idx="9153">
                  <c:v>4.8598199999999999E-3</c:v>
                </c:pt>
                <c:pt idx="9154">
                  <c:v>4.8513400000000373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382E-3</c:v>
                </c:pt>
                <c:pt idx="9163">
                  <c:v>4.7749400000000114E-3</c:v>
                </c:pt>
                <c:pt idx="9164">
                  <c:v>4.7664400000000124E-3</c:v>
                </c:pt>
                <c:pt idx="9165">
                  <c:v>4.7579600000000003E-3</c:v>
                </c:pt>
                <c:pt idx="9166">
                  <c:v>4.7494600000000517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379E-3</c:v>
                </c:pt>
                <c:pt idx="9176">
                  <c:v>4.6645799999999946E-3</c:v>
                </c:pt>
                <c:pt idx="9177">
                  <c:v>4.6560799999999999E-3</c:v>
                </c:pt>
                <c:pt idx="9178">
                  <c:v>4.6476000000000104E-3</c:v>
                </c:pt>
                <c:pt idx="9179">
                  <c:v>4.6391000000000114E-3</c:v>
                </c:pt>
                <c:pt idx="9180">
                  <c:v>4.6306200000000124E-3</c:v>
                </c:pt>
                <c:pt idx="9181">
                  <c:v>4.6221199999999865E-3</c:v>
                </c:pt>
                <c:pt idx="9182">
                  <c:v>4.6136400000000291E-3</c:v>
                </c:pt>
                <c:pt idx="9183">
                  <c:v>4.6051400000000024E-3</c:v>
                </c:pt>
                <c:pt idx="9184">
                  <c:v>4.596660000000044E-3</c:v>
                </c:pt>
                <c:pt idx="9185">
                  <c:v>4.5881600000000104E-3</c:v>
                </c:pt>
                <c:pt idx="9186">
                  <c:v>4.5796800000000408E-3</c:v>
                </c:pt>
                <c:pt idx="9187">
                  <c:v>4.5711800000000124E-3</c:v>
                </c:pt>
                <c:pt idx="9188">
                  <c:v>4.5627000000000003E-3</c:v>
                </c:pt>
                <c:pt idx="9189">
                  <c:v>4.5542200000000003E-3</c:v>
                </c:pt>
                <c:pt idx="9190">
                  <c:v>4.54572000000003E-3</c:v>
                </c:pt>
                <c:pt idx="9191">
                  <c:v>4.5372400000000396E-3</c:v>
                </c:pt>
                <c:pt idx="9192">
                  <c:v>4.5287399999999998E-3</c:v>
                </c:pt>
                <c:pt idx="9193">
                  <c:v>4.5202599999999999E-3</c:v>
                </c:pt>
                <c:pt idx="9194">
                  <c:v>4.5117600000000426E-3</c:v>
                </c:pt>
                <c:pt idx="9195">
                  <c:v>4.5032800000000114E-3</c:v>
                </c:pt>
                <c:pt idx="9196">
                  <c:v>4.4947800000000003E-3</c:v>
                </c:pt>
                <c:pt idx="9197">
                  <c:v>4.4863000000000455E-3</c:v>
                </c:pt>
                <c:pt idx="9198">
                  <c:v>4.4778000000000309E-3</c:v>
                </c:pt>
                <c:pt idx="9199">
                  <c:v>4.4693200000000396E-3</c:v>
                </c:pt>
                <c:pt idx="9200">
                  <c:v>4.4608199999999999E-3</c:v>
                </c:pt>
                <c:pt idx="9201">
                  <c:v>4.4523400000000034E-3</c:v>
                </c:pt>
                <c:pt idx="9202">
                  <c:v>4.443860000000046E-3</c:v>
                </c:pt>
                <c:pt idx="9203">
                  <c:v>4.4353600000000522E-3</c:v>
                </c:pt>
                <c:pt idx="9204">
                  <c:v>4.4268800000000002E-3</c:v>
                </c:pt>
                <c:pt idx="9205">
                  <c:v>4.4183800000000004E-3</c:v>
                </c:pt>
                <c:pt idx="9206">
                  <c:v>4.4099000000000308E-3</c:v>
                </c:pt>
                <c:pt idx="9207">
                  <c:v>4.4014000000000405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393E-3</c:v>
                </c:pt>
                <c:pt idx="9221">
                  <c:v>4.2825600000000134E-3</c:v>
                </c:pt>
                <c:pt idx="9222">
                  <c:v>4.2740600000000335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92E-3</c:v>
                </c:pt>
                <c:pt idx="9231">
                  <c:v>3.8098400000000001E-3</c:v>
                </c:pt>
                <c:pt idx="9232">
                  <c:v>3.745960000000026E-3</c:v>
                </c:pt>
                <c:pt idx="9233">
                  <c:v>3.6820600000000052E-3</c:v>
                </c:pt>
                <c:pt idx="9234">
                  <c:v>3.6181600000000213E-3</c:v>
                </c:pt>
                <c:pt idx="9235">
                  <c:v>3.5542799999999999E-3</c:v>
                </c:pt>
                <c:pt idx="9236">
                  <c:v>3.4903800000000216E-3</c:v>
                </c:pt>
                <c:pt idx="9237">
                  <c:v>3.4264800000000052E-3</c:v>
                </c:pt>
                <c:pt idx="9238">
                  <c:v>3.3626000000000012E-3</c:v>
                </c:pt>
                <c:pt idx="9239">
                  <c:v>3.2987000000000237E-3</c:v>
                </c:pt>
                <c:pt idx="9240">
                  <c:v>3.2348200000000167E-3</c:v>
                </c:pt>
                <c:pt idx="9241">
                  <c:v>3.1709200000000215E-3</c:v>
                </c:pt>
                <c:pt idx="9242">
                  <c:v>3.107020000000028E-3</c:v>
                </c:pt>
                <c:pt idx="9243">
                  <c:v>3.043140000000021E-3</c:v>
                </c:pt>
                <c:pt idx="9244">
                  <c:v>2.9792399999999998E-3</c:v>
                </c:pt>
                <c:pt idx="9245">
                  <c:v>2.9153600000000001E-3</c:v>
                </c:pt>
                <c:pt idx="9246">
                  <c:v>2.8514600000000001E-3</c:v>
                </c:pt>
                <c:pt idx="9247">
                  <c:v>2.7875600000000283E-3</c:v>
                </c:pt>
                <c:pt idx="9248">
                  <c:v>2.7236800000000252E-3</c:v>
                </c:pt>
                <c:pt idx="9249">
                  <c:v>2.6597800000000052E-3</c:v>
                </c:pt>
                <c:pt idx="9250">
                  <c:v>2.5958999999999999E-3</c:v>
                </c:pt>
                <c:pt idx="9251">
                  <c:v>2.532E-3</c:v>
                </c:pt>
                <c:pt idx="9252">
                  <c:v>2.4681000000000204E-3</c:v>
                </c:pt>
                <c:pt idx="9253">
                  <c:v>2.4042200000000012E-3</c:v>
                </c:pt>
                <c:pt idx="9254">
                  <c:v>2.340320000000019E-3</c:v>
                </c:pt>
                <c:pt idx="9255">
                  <c:v>2.2764199999999999E-3</c:v>
                </c:pt>
                <c:pt idx="9256">
                  <c:v>2.2125400000000011E-3</c:v>
                </c:pt>
                <c:pt idx="9257">
                  <c:v>2.1486400000000011E-3</c:v>
                </c:pt>
                <c:pt idx="9258">
                  <c:v>2.0847600000000149E-3</c:v>
                </c:pt>
                <c:pt idx="9259">
                  <c:v>2.0208600000000002E-3</c:v>
                </c:pt>
                <c:pt idx="9260">
                  <c:v>1.9569680000000129E-3</c:v>
                </c:pt>
                <c:pt idx="9261">
                  <c:v>1.8930760000000089E-3</c:v>
                </c:pt>
                <c:pt idx="9262">
                  <c:v>1.8291840000000021E-3</c:v>
                </c:pt>
                <c:pt idx="9263">
                  <c:v>1.7652920000000003E-3</c:v>
                </c:pt>
                <c:pt idx="9264">
                  <c:v>1.7568020000000087E-3</c:v>
                </c:pt>
                <c:pt idx="9265">
                  <c:v>1.7483140000000021E-3</c:v>
                </c:pt>
                <c:pt idx="9266">
                  <c:v>1.7398239999999998E-3</c:v>
                </c:pt>
                <c:pt idx="9267">
                  <c:v>1.7313340000000002E-3</c:v>
                </c:pt>
                <c:pt idx="9268">
                  <c:v>1.7228460000000001E-3</c:v>
                </c:pt>
                <c:pt idx="9269">
                  <c:v>1.7143560000000087E-3</c:v>
                </c:pt>
                <c:pt idx="9270">
                  <c:v>1.7058679999999999E-3</c:v>
                </c:pt>
                <c:pt idx="9271">
                  <c:v>1.6973780000000102E-3</c:v>
                </c:pt>
                <c:pt idx="9272">
                  <c:v>1.688888000000014E-3</c:v>
                </c:pt>
                <c:pt idx="9273">
                  <c:v>1.6804000000000122E-3</c:v>
                </c:pt>
                <c:pt idx="9274">
                  <c:v>1.6719100000000089E-3</c:v>
                </c:pt>
                <c:pt idx="9275">
                  <c:v>1.6634219999999999E-3</c:v>
                </c:pt>
                <c:pt idx="9276">
                  <c:v>1.6549320000000109E-3</c:v>
                </c:pt>
                <c:pt idx="9277">
                  <c:v>1.6464420000000151E-3</c:v>
                </c:pt>
                <c:pt idx="9278">
                  <c:v>1.6379540000000061E-3</c:v>
                </c:pt>
                <c:pt idx="9279">
                  <c:v>1.6294640000000021E-3</c:v>
                </c:pt>
                <c:pt idx="9280">
                  <c:v>1.6209740000000061E-3</c:v>
                </c:pt>
                <c:pt idx="9281">
                  <c:v>1.6124860000000117E-3</c:v>
                </c:pt>
                <c:pt idx="9282">
                  <c:v>1.6039960000000001E-3</c:v>
                </c:pt>
                <c:pt idx="9283">
                  <c:v>1.5955080000000061E-3</c:v>
                </c:pt>
                <c:pt idx="9284">
                  <c:v>1.5870180000000093E-3</c:v>
                </c:pt>
                <c:pt idx="9285">
                  <c:v>1.5785280000000061E-3</c:v>
                </c:pt>
                <c:pt idx="9286">
                  <c:v>1.6254420000000097E-3</c:v>
                </c:pt>
                <c:pt idx="9287">
                  <c:v>1.6723560000000137E-3</c:v>
                </c:pt>
                <c:pt idx="9288">
                  <c:v>1.7192700000000021E-3</c:v>
                </c:pt>
                <c:pt idx="9289">
                  <c:v>1.7661840000000085E-3</c:v>
                </c:pt>
                <c:pt idx="9290">
                  <c:v>1.8130980000000021E-3</c:v>
                </c:pt>
                <c:pt idx="9291">
                  <c:v>1.8600120000000161E-3</c:v>
                </c:pt>
                <c:pt idx="9292">
                  <c:v>1.9069260000000021E-3</c:v>
                </c:pt>
                <c:pt idx="9293">
                  <c:v>1.9538400000000127E-3</c:v>
                </c:pt>
                <c:pt idx="9294">
                  <c:v>2.0007600000000012E-3</c:v>
                </c:pt>
                <c:pt idx="9295">
                  <c:v>2.0476600000000002E-3</c:v>
                </c:pt>
                <c:pt idx="9296">
                  <c:v>2.0945800000000052E-3</c:v>
                </c:pt>
                <c:pt idx="9297">
                  <c:v>2.1415000000000154E-3</c:v>
                </c:pt>
                <c:pt idx="9298">
                  <c:v>2.1884000000000092E-3</c:v>
                </c:pt>
                <c:pt idx="9299">
                  <c:v>2.2353200000000185E-3</c:v>
                </c:pt>
                <c:pt idx="9300">
                  <c:v>2.28224E-3</c:v>
                </c:pt>
                <c:pt idx="9301">
                  <c:v>2.3291399999999999E-3</c:v>
                </c:pt>
                <c:pt idx="9302">
                  <c:v>2.3760599999999967E-3</c:v>
                </c:pt>
                <c:pt idx="9303">
                  <c:v>2.4229800000000012E-3</c:v>
                </c:pt>
                <c:pt idx="9304">
                  <c:v>2.4699000000000092E-3</c:v>
                </c:pt>
                <c:pt idx="9305">
                  <c:v>2.5168E-3</c:v>
                </c:pt>
                <c:pt idx="9306">
                  <c:v>2.5637200000000289E-3</c:v>
                </c:pt>
                <c:pt idx="9307">
                  <c:v>2.61064E-3</c:v>
                </c:pt>
                <c:pt idx="9308">
                  <c:v>2.6575400000000012E-3</c:v>
                </c:pt>
                <c:pt idx="9309">
                  <c:v>2.7044600000000092E-3</c:v>
                </c:pt>
                <c:pt idx="9310">
                  <c:v>2.7513800000000216E-3</c:v>
                </c:pt>
                <c:pt idx="9311">
                  <c:v>2.7982800000000167E-3</c:v>
                </c:pt>
                <c:pt idx="9312">
                  <c:v>2.8452000000000052E-3</c:v>
                </c:pt>
                <c:pt idx="9313">
                  <c:v>2.8921200000000002E-3</c:v>
                </c:pt>
                <c:pt idx="9314">
                  <c:v>2.9390200000000001E-3</c:v>
                </c:pt>
                <c:pt idx="9315">
                  <c:v>2.9859400000000012E-3</c:v>
                </c:pt>
                <c:pt idx="9316">
                  <c:v>3.0328600000000005E-3</c:v>
                </c:pt>
                <c:pt idx="9317">
                  <c:v>3.0797799999999998E-3</c:v>
                </c:pt>
                <c:pt idx="9318">
                  <c:v>3.126680000000014E-3</c:v>
                </c:pt>
                <c:pt idx="9319">
                  <c:v>3.1736000000000012E-3</c:v>
                </c:pt>
                <c:pt idx="9320">
                  <c:v>3.2205200000000327E-3</c:v>
                </c:pt>
                <c:pt idx="9321">
                  <c:v>3.26742000000003E-3</c:v>
                </c:pt>
                <c:pt idx="9322">
                  <c:v>3.3143400000000011E-3</c:v>
                </c:pt>
                <c:pt idx="9323">
                  <c:v>3.3612600000000052E-3</c:v>
                </c:pt>
                <c:pt idx="9324">
                  <c:v>3.408160000000022E-3</c:v>
                </c:pt>
                <c:pt idx="9325">
                  <c:v>3.3996800000000004E-3</c:v>
                </c:pt>
                <c:pt idx="9326">
                  <c:v>3.391180000000014E-3</c:v>
                </c:pt>
                <c:pt idx="9327">
                  <c:v>3.3826999999999998E-3</c:v>
                </c:pt>
                <c:pt idx="9328">
                  <c:v>3.3742199999999998E-3</c:v>
                </c:pt>
                <c:pt idx="9329">
                  <c:v>3.3657200000000204E-3</c:v>
                </c:pt>
                <c:pt idx="9330">
                  <c:v>3.3572400000000005E-3</c:v>
                </c:pt>
                <c:pt idx="9331">
                  <c:v>3.3487400000000002E-3</c:v>
                </c:pt>
                <c:pt idx="9332">
                  <c:v>3.3402600000000011E-3</c:v>
                </c:pt>
                <c:pt idx="9333">
                  <c:v>3.33176E-3</c:v>
                </c:pt>
                <c:pt idx="9334">
                  <c:v>3.3232800000000183E-3</c:v>
                </c:pt>
                <c:pt idx="9335">
                  <c:v>3.3147799999999998E-3</c:v>
                </c:pt>
                <c:pt idx="9336">
                  <c:v>3.3063000000000012E-3</c:v>
                </c:pt>
                <c:pt idx="9337">
                  <c:v>3.29780000000002E-3</c:v>
                </c:pt>
                <c:pt idx="9338">
                  <c:v>3.2893200000000317E-3</c:v>
                </c:pt>
                <c:pt idx="9339">
                  <c:v>3.2808200000000259E-3</c:v>
                </c:pt>
                <c:pt idx="9340">
                  <c:v>3.2723400000000012E-3</c:v>
                </c:pt>
                <c:pt idx="9341">
                  <c:v>3.2638600000000221E-3</c:v>
                </c:pt>
                <c:pt idx="9342">
                  <c:v>3.2553600000000188E-3</c:v>
                </c:pt>
                <c:pt idx="9343">
                  <c:v>3.2468800000000153E-3</c:v>
                </c:pt>
                <c:pt idx="9344">
                  <c:v>3.2383800000000251E-3</c:v>
                </c:pt>
                <c:pt idx="9345">
                  <c:v>3.2299000000000229E-3</c:v>
                </c:pt>
                <c:pt idx="9346">
                  <c:v>3.2214000000000179E-3</c:v>
                </c:pt>
                <c:pt idx="9347">
                  <c:v>3.2129200000000149E-3</c:v>
                </c:pt>
                <c:pt idx="9348">
                  <c:v>3.2044200000000246E-3</c:v>
                </c:pt>
                <c:pt idx="9349">
                  <c:v>3.1959400000000052E-3</c:v>
                </c:pt>
                <c:pt idx="9350">
                  <c:v>3.1874400000000179E-3</c:v>
                </c:pt>
                <c:pt idx="9351">
                  <c:v>3.1789600000000154E-3</c:v>
                </c:pt>
                <c:pt idx="9352">
                  <c:v>3.1704599999999999E-3</c:v>
                </c:pt>
                <c:pt idx="9353">
                  <c:v>3.1619800000000256E-3</c:v>
                </c:pt>
                <c:pt idx="9354">
                  <c:v>3.1535000000000248E-3</c:v>
                </c:pt>
                <c:pt idx="9355">
                  <c:v>3.1450000000000176E-3</c:v>
                </c:pt>
                <c:pt idx="9356">
                  <c:v>3.1365200000000176E-3</c:v>
                </c:pt>
                <c:pt idx="9357">
                  <c:v>3.1280200000000252E-3</c:v>
                </c:pt>
                <c:pt idx="9358">
                  <c:v>3.1195400000000001E-3</c:v>
                </c:pt>
                <c:pt idx="9359">
                  <c:v>3.1110400000000002E-3</c:v>
                </c:pt>
                <c:pt idx="9360">
                  <c:v>3.1025600000000176E-3</c:v>
                </c:pt>
                <c:pt idx="9361">
                  <c:v>3.0940600000000052E-3</c:v>
                </c:pt>
                <c:pt idx="9362">
                  <c:v>3.0855800000000239E-3</c:v>
                </c:pt>
                <c:pt idx="9363">
                  <c:v>3.077080000000018E-3</c:v>
                </c:pt>
                <c:pt idx="9364">
                  <c:v>3.0686000000000012E-3</c:v>
                </c:pt>
                <c:pt idx="9365">
                  <c:v>3.0601000000000256E-3</c:v>
                </c:pt>
                <c:pt idx="9366">
                  <c:v>3.0516200000000001E-3</c:v>
                </c:pt>
                <c:pt idx="9367">
                  <c:v>3.043140000000021E-3</c:v>
                </c:pt>
                <c:pt idx="9368">
                  <c:v>3.0346399999999999E-3</c:v>
                </c:pt>
                <c:pt idx="9369">
                  <c:v>3.0261600000000052E-3</c:v>
                </c:pt>
                <c:pt idx="9370">
                  <c:v>3.0176600000000001E-3</c:v>
                </c:pt>
                <c:pt idx="9371">
                  <c:v>3.0091800000000214E-3</c:v>
                </c:pt>
                <c:pt idx="9372">
                  <c:v>3.0006799999999999E-3</c:v>
                </c:pt>
                <c:pt idx="9373">
                  <c:v>2.9922000000000004E-3</c:v>
                </c:pt>
                <c:pt idx="9374">
                  <c:v>2.9837000000000227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215E-3</c:v>
                </c:pt>
                <c:pt idx="9384">
                  <c:v>2.8988199999999999E-3</c:v>
                </c:pt>
                <c:pt idx="9385">
                  <c:v>2.8903200000000052E-3</c:v>
                </c:pt>
                <c:pt idx="9386">
                  <c:v>2.8818400000000001E-3</c:v>
                </c:pt>
                <c:pt idx="9387">
                  <c:v>2.8733400000000011E-3</c:v>
                </c:pt>
                <c:pt idx="9388">
                  <c:v>2.8648599999999999E-3</c:v>
                </c:pt>
                <c:pt idx="9389">
                  <c:v>2.8563600000000001E-3</c:v>
                </c:pt>
                <c:pt idx="9390">
                  <c:v>2.8478800000000092E-3</c:v>
                </c:pt>
                <c:pt idx="9391">
                  <c:v>2.8393799999999999E-3</c:v>
                </c:pt>
                <c:pt idx="9392">
                  <c:v>2.8309000000000012E-3</c:v>
                </c:pt>
                <c:pt idx="9393">
                  <c:v>2.82242E-3</c:v>
                </c:pt>
                <c:pt idx="9394">
                  <c:v>2.8139200000000092E-3</c:v>
                </c:pt>
                <c:pt idx="9395">
                  <c:v>2.8054399999999998E-3</c:v>
                </c:pt>
                <c:pt idx="9396">
                  <c:v>2.7969400000000012E-3</c:v>
                </c:pt>
                <c:pt idx="9397">
                  <c:v>2.7330600000000172E-3</c:v>
                </c:pt>
                <c:pt idx="9398">
                  <c:v>2.6691600000000207E-3</c:v>
                </c:pt>
                <c:pt idx="9399">
                  <c:v>2.6052600000000012E-3</c:v>
                </c:pt>
                <c:pt idx="9400">
                  <c:v>2.541380000000018E-3</c:v>
                </c:pt>
                <c:pt idx="9401">
                  <c:v>2.4774800000000002E-3</c:v>
                </c:pt>
                <c:pt idx="9402">
                  <c:v>2.4136000000000001E-3</c:v>
                </c:pt>
                <c:pt idx="9403">
                  <c:v>2.3497000000000001E-3</c:v>
                </c:pt>
                <c:pt idx="9404">
                  <c:v>2.285800000000014E-3</c:v>
                </c:pt>
                <c:pt idx="9405">
                  <c:v>2.2219200000000248E-3</c:v>
                </c:pt>
                <c:pt idx="9406">
                  <c:v>2.1580200000000092E-3</c:v>
                </c:pt>
                <c:pt idx="9407">
                  <c:v>2.0941200000000174E-3</c:v>
                </c:pt>
                <c:pt idx="9408">
                  <c:v>2.03024E-3</c:v>
                </c:pt>
                <c:pt idx="9409">
                  <c:v>1.9663440000000127E-3</c:v>
                </c:pt>
                <c:pt idx="9410">
                  <c:v>1.9024520000000176E-3</c:v>
                </c:pt>
                <c:pt idx="9411">
                  <c:v>1.8385600000000086E-3</c:v>
                </c:pt>
                <c:pt idx="9412">
                  <c:v>1.7746680000000072E-3</c:v>
                </c:pt>
                <c:pt idx="9413">
                  <c:v>1.7107760000000041E-3</c:v>
                </c:pt>
                <c:pt idx="9414">
                  <c:v>1.646884000000009E-3</c:v>
                </c:pt>
                <c:pt idx="9415">
                  <c:v>1.582992000000007E-3</c:v>
                </c:pt>
                <c:pt idx="9416">
                  <c:v>1.5191000000000041E-3</c:v>
                </c:pt>
                <c:pt idx="9417">
                  <c:v>1.4552060000000001E-3</c:v>
                </c:pt>
                <c:pt idx="9418">
                  <c:v>1.3913140000000061E-3</c:v>
                </c:pt>
                <c:pt idx="9419">
                  <c:v>1.3274220000000021E-3</c:v>
                </c:pt>
                <c:pt idx="9420">
                  <c:v>1.2635300000000001E-3</c:v>
                </c:pt>
                <c:pt idx="9421">
                  <c:v>1.1996380000000061E-3</c:v>
                </c:pt>
                <c:pt idx="9422">
                  <c:v>1.1357460000000021E-3</c:v>
                </c:pt>
                <c:pt idx="9423">
                  <c:v>1.0718540000000001E-3</c:v>
                </c:pt>
                <c:pt idx="9424">
                  <c:v>1.0079620000000001E-3</c:v>
                </c:pt>
                <c:pt idx="9425">
                  <c:v>9.4407000000000226E-4</c:v>
                </c:pt>
                <c:pt idx="9426">
                  <c:v>8.8017600000000226E-4</c:v>
                </c:pt>
                <c:pt idx="9427">
                  <c:v>8.1628400000000793E-4</c:v>
                </c:pt>
                <c:pt idx="9428">
                  <c:v>7.5239200000000114E-4</c:v>
                </c:pt>
                <c:pt idx="9429">
                  <c:v>6.8850000000000367E-4</c:v>
                </c:pt>
                <c:pt idx="9430">
                  <c:v>6.2460800000000425E-4</c:v>
                </c:pt>
                <c:pt idx="9431">
                  <c:v>5.6071600000000038E-4</c:v>
                </c:pt>
                <c:pt idx="9432">
                  <c:v>4.9682400000000508E-4</c:v>
                </c:pt>
                <c:pt idx="9433">
                  <c:v>4.3293200000000132E-4</c:v>
                </c:pt>
                <c:pt idx="9434">
                  <c:v>3.690380000000035E-4</c:v>
                </c:pt>
                <c:pt idx="9435">
                  <c:v>3.0514600000000001E-4</c:v>
                </c:pt>
                <c:pt idx="9436">
                  <c:v>2.96658000000002E-4</c:v>
                </c:pt>
                <c:pt idx="9437">
                  <c:v>2.8816800000000016E-4</c:v>
                </c:pt>
                <c:pt idx="9438">
                  <c:v>2.7968000000000041E-4</c:v>
                </c:pt>
                <c:pt idx="9439">
                  <c:v>2.7119000000000199E-4</c:v>
                </c:pt>
                <c:pt idx="9440">
                  <c:v>2.6270000000000248E-4</c:v>
                </c:pt>
                <c:pt idx="9441">
                  <c:v>2.5421200000000241E-4</c:v>
                </c:pt>
                <c:pt idx="9442">
                  <c:v>2.4572200000000052E-4</c:v>
                </c:pt>
                <c:pt idx="9443">
                  <c:v>2.3723399999999999E-4</c:v>
                </c:pt>
                <c:pt idx="9444">
                  <c:v>2.287440000000021E-4</c:v>
                </c:pt>
                <c:pt idx="9445">
                  <c:v>2.2025400000000056E-4</c:v>
                </c:pt>
                <c:pt idx="9446">
                  <c:v>2.1176600000000011E-4</c:v>
                </c:pt>
                <c:pt idx="9447">
                  <c:v>2.0327600000000001E-4</c:v>
                </c:pt>
                <c:pt idx="9448">
                  <c:v>1.9478700000000128E-4</c:v>
                </c:pt>
                <c:pt idx="9449">
                  <c:v>1.8629780000000137E-4</c:v>
                </c:pt>
                <c:pt idx="9450">
                  <c:v>1.7780860000000145E-4</c:v>
                </c:pt>
                <c:pt idx="9451">
                  <c:v>1.6931940000000021E-4</c:v>
                </c:pt>
                <c:pt idx="9452">
                  <c:v>1.6083020000000149E-4</c:v>
                </c:pt>
                <c:pt idx="9453">
                  <c:v>1.5234100000000091E-4</c:v>
                </c:pt>
                <c:pt idx="9454">
                  <c:v>1.9925480000000222E-4</c:v>
                </c:pt>
                <c:pt idx="9455">
                  <c:v>2.4616800000000006E-4</c:v>
                </c:pt>
                <c:pt idx="9456">
                  <c:v>2.9308200000000006E-4</c:v>
                </c:pt>
                <c:pt idx="9457">
                  <c:v>3.3999600000000002E-4</c:v>
                </c:pt>
                <c:pt idx="9458">
                  <c:v>3.8691000000000268E-4</c:v>
                </c:pt>
                <c:pt idx="9459">
                  <c:v>4.3382400000000512E-4</c:v>
                </c:pt>
                <c:pt idx="9460">
                  <c:v>4.8073800000000003E-4</c:v>
                </c:pt>
                <c:pt idx="9461">
                  <c:v>5.2765200000000497E-4</c:v>
                </c:pt>
                <c:pt idx="9462">
                  <c:v>5.7456600000000617E-4</c:v>
                </c:pt>
                <c:pt idx="9463">
                  <c:v>6.2147800000000029E-4</c:v>
                </c:pt>
                <c:pt idx="9464">
                  <c:v>6.6839200000000333E-4</c:v>
                </c:pt>
                <c:pt idx="9465">
                  <c:v>7.1530600000000463E-4</c:v>
                </c:pt>
                <c:pt idx="9466">
                  <c:v>7.6222000000000193E-4</c:v>
                </c:pt>
                <c:pt idx="9467">
                  <c:v>8.091340000000002E-4</c:v>
                </c:pt>
                <c:pt idx="9468">
                  <c:v>8.5604800000001083E-4</c:v>
                </c:pt>
                <c:pt idx="9469">
                  <c:v>9.0296200000000064E-4</c:v>
                </c:pt>
                <c:pt idx="9470">
                  <c:v>9.4987600000000043E-4</c:v>
                </c:pt>
                <c:pt idx="9471">
                  <c:v>9.9679000000000564E-4</c:v>
                </c:pt>
                <c:pt idx="9472">
                  <c:v>1.0437039999999999E-3</c:v>
                </c:pt>
                <c:pt idx="9473">
                  <c:v>1.0906160000000021E-3</c:v>
                </c:pt>
                <c:pt idx="9474">
                  <c:v>1.1375299999999999E-3</c:v>
                </c:pt>
                <c:pt idx="9475">
                  <c:v>1.1844440000000082E-3</c:v>
                </c:pt>
                <c:pt idx="9476">
                  <c:v>1.2313580000000001E-3</c:v>
                </c:pt>
                <c:pt idx="9477">
                  <c:v>1.2782720000000089E-3</c:v>
                </c:pt>
                <c:pt idx="9478">
                  <c:v>1.3251860000000001E-3</c:v>
                </c:pt>
                <c:pt idx="9479">
                  <c:v>1.3721000000000096E-3</c:v>
                </c:pt>
                <c:pt idx="9480">
                  <c:v>1.4190139999999999E-3</c:v>
                </c:pt>
                <c:pt idx="9481">
                  <c:v>1.4659280000000002E-3</c:v>
                </c:pt>
                <c:pt idx="9482">
                  <c:v>1.5128420000000082E-3</c:v>
                </c:pt>
                <c:pt idx="9483">
                  <c:v>1.5597540000000041E-3</c:v>
                </c:pt>
                <c:pt idx="9484">
                  <c:v>1.6066680000000079E-3</c:v>
                </c:pt>
                <c:pt idx="9485">
                  <c:v>1.6535820000000122E-3</c:v>
                </c:pt>
                <c:pt idx="9486">
                  <c:v>1.7004960000000001E-3</c:v>
                </c:pt>
                <c:pt idx="9487">
                  <c:v>1.7474100000000041E-3</c:v>
                </c:pt>
                <c:pt idx="9488">
                  <c:v>1.7943240000000001E-3</c:v>
                </c:pt>
                <c:pt idx="9489">
                  <c:v>1.8412380000000072E-3</c:v>
                </c:pt>
                <c:pt idx="9490">
                  <c:v>1.8881520000000181E-3</c:v>
                </c:pt>
                <c:pt idx="9491">
                  <c:v>1.9350660000000085E-3</c:v>
                </c:pt>
                <c:pt idx="9492">
                  <c:v>1.9819780000000127E-3</c:v>
                </c:pt>
                <c:pt idx="9493">
                  <c:v>1.9734900000000061E-3</c:v>
                </c:pt>
                <c:pt idx="9494">
                  <c:v>1.9650000000000127E-3</c:v>
                </c:pt>
                <c:pt idx="9495">
                  <c:v>1.9565120000000157E-3</c:v>
                </c:pt>
                <c:pt idx="9496">
                  <c:v>1.9480220000000143E-3</c:v>
                </c:pt>
                <c:pt idx="9497">
                  <c:v>1.9395320000000107E-3</c:v>
                </c:pt>
                <c:pt idx="9498">
                  <c:v>1.9310440000000091E-3</c:v>
                </c:pt>
                <c:pt idx="9499">
                  <c:v>1.9225540000000125E-3</c:v>
                </c:pt>
                <c:pt idx="9500">
                  <c:v>1.9140660000000105E-3</c:v>
                </c:pt>
                <c:pt idx="9501">
                  <c:v>1.9055760000000082E-3</c:v>
                </c:pt>
                <c:pt idx="9502">
                  <c:v>1.8970860000000109E-3</c:v>
                </c:pt>
                <c:pt idx="9503">
                  <c:v>1.8885980000000093E-3</c:v>
                </c:pt>
                <c:pt idx="9504">
                  <c:v>1.8801080000000127E-3</c:v>
                </c:pt>
                <c:pt idx="9505">
                  <c:v>1.8716200000000001E-3</c:v>
                </c:pt>
                <c:pt idx="9506">
                  <c:v>1.8631300000000086E-3</c:v>
                </c:pt>
                <c:pt idx="9507">
                  <c:v>1.8546400000000109E-3</c:v>
                </c:pt>
                <c:pt idx="9508">
                  <c:v>1.8461520000000171E-3</c:v>
                </c:pt>
                <c:pt idx="9509">
                  <c:v>1.8376619999999999E-3</c:v>
                </c:pt>
                <c:pt idx="9510">
                  <c:v>1.8291740000000061E-3</c:v>
                </c:pt>
                <c:pt idx="9511">
                  <c:v>1.8206840000000084E-3</c:v>
                </c:pt>
                <c:pt idx="9512">
                  <c:v>1.8121940000000061E-3</c:v>
                </c:pt>
                <c:pt idx="9513">
                  <c:v>1.8037060000000021E-3</c:v>
                </c:pt>
                <c:pt idx="9514">
                  <c:v>1.7952160000000072E-3</c:v>
                </c:pt>
                <c:pt idx="9515">
                  <c:v>1.7867280000000041E-3</c:v>
                </c:pt>
                <c:pt idx="9516">
                  <c:v>1.7782380000000086E-3</c:v>
                </c:pt>
                <c:pt idx="9517">
                  <c:v>1.7697480000000041E-3</c:v>
                </c:pt>
                <c:pt idx="9518">
                  <c:v>1.7612600000000021E-3</c:v>
                </c:pt>
                <c:pt idx="9519">
                  <c:v>1.7527700000000061E-3</c:v>
                </c:pt>
                <c:pt idx="9520">
                  <c:v>1.7442800000000104E-3</c:v>
                </c:pt>
                <c:pt idx="9521">
                  <c:v>1.7357920000000001E-3</c:v>
                </c:pt>
                <c:pt idx="9522">
                  <c:v>1.7273020000000041E-3</c:v>
                </c:pt>
                <c:pt idx="9523">
                  <c:v>1.7188140000000001E-3</c:v>
                </c:pt>
                <c:pt idx="9524">
                  <c:v>1.710324E-3</c:v>
                </c:pt>
                <c:pt idx="9525">
                  <c:v>1.7018339999999999E-3</c:v>
                </c:pt>
                <c:pt idx="9526">
                  <c:v>1.6933460000000092E-3</c:v>
                </c:pt>
                <c:pt idx="9527">
                  <c:v>1.6848560000000126E-3</c:v>
                </c:pt>
                <c:pt idx="9528">
                  <c:v>1.6763680000000108E-3</c:v>
                </c:pt>
                <c:pt idx="9529">
                  <c:v>1.6678780000000041E-3</c:v>
                </c:pt>
                <c:pt idx="9530">
                  <c:v>1.6593880000000112E-3</c:v>
                </c:pt>
                <c:pt idx="9531">
                  <c:v>1.650900000000009E-3</c:v>
                </c:pt>
                <c:pt idx="9532">
                  <c:v>1.6424100000000125E-3</c:v>
                </c:pt>
                <c:pt idx="9533">
                  <c:v>1.6339220000000001E-3</c:v>
                </c:pt>
                <c:pt idx="9534">
                  <c:v>1.6254320000000082E-3</c:v>
                </c:pt>
                <c:pt idx="9535">
                  <c:v>1.6169420000000107E-3</c:v>
                </c:pt>
                <c:pt idx="9536">
                  <c:v>1.6084540000000096E-3</c:v>
                </c:pt>
                <c:pt idx="9537">
                  <c:v>1.5999639999999999E-3</c:v>
                </c:pt>
                <c:pt idx="9538">
                  <c:v>1.5914760000000001E-3</c:v>
                </c:pt>
                <c:pt idx="9539">
                  <c:v>1.5829860000000084E-3</c:v>
                </c:pt>
                <c:pt idx="9540">
                  <c:v>1.5744960000000001E-3</c:v>
                </c:pt>
                <c:pt idx="9541">
                  <c:v>1.5660080000000098E-3</c:v>
                </c:pt>
                <c:pt idx="9542">
                  <c:v>1.5575180000000001E-3</c:v>
                </c:pt>
                <c:pt idx="9543">
                  <c:v>1.5490300000000001E-3</c:v>
                </c:pt>
                <c:pt idx="9544">
                  <c:v>1.5405400000000091E-3</c:v>
                </c:pt>
                <c:pt idx="9545">
                  <c:v>1.532050000000012E-3</c:v>
                </c:pt>
                <c:pt idx="9546">
                  <c:v>1.5235620000000041E-3</c:v>
                </c:pt>
                <c:pt idx="9547">
                  <c:v>1.5150720000000001E-3</c:v>
                </c:pt>
                <c:pt idx="9548">
                  <c:v>1.5065820000000102E-3</c:v>
                </c:pt>
                <c:pt idx="9549">
                  <c:v>1.4980940000000021E-3</c:v>
                </c:pt>
                <c:pt idx="9550">
                  <c:v>1.4896040000000001E-3</c:v>
                </c:pt>
                <c:pt idx="9551">
                  <c:v>1.4811160000000041E-3</c:v>
                </c:pt>
                <c:pt idx="9552">
                  <c:v>1.4726260000000001E-3</c:v>
                </c:pt>
                <c:pt idx="9553">
                  <c:v>1.4641360000000041E-3</c:v>
                </c:pt>
                <c:pt idx="9554">
                  <c:v>1.4556480000000001E-3</c:v>
                </c:pt>
                <c:pt idx="9555">
                  <c:v>1.4471580000000061E-3</c:v>
                </c:pt>
                <c:pt idx="9556">
                  <c:v>1.4386700000000021E-3</c:v>
                </c:pt>
                <c:pt idx="9557">
                  <c:v>1.4301800000000072E-3</c:v>
                </c:pt>
                <c:pt idx="9558">
                  <c:v>1.4216900000000002E-3</c:v>
                </c:pt>
                <c:pt idx="9559">
                  <c:v>1.4132020000000001E-3</c:v>
                </c:pt>
                <c:pt idx="9560">
                  <c:v>1.4047120000000041E-3</c:v>
                </c:pt>
                <c:pt idx="9561">
                  <c:v>1.3962240000000021E-3</c:v>
                </c:pt>
                <c:pt idx="9562">
                  <c:v>1.3877340000000001E-3</c:v>
                </c:pt>
                <c:pt idx="9563">
                  <c:v>1.3792440000000021E-3</c:v>
                </c:pt>
                <c:pt idx="9564">
                  <c:v>1.3707560000000099E-3</c:v>
                </c:pt>
                <c:pt idx="9565">
                  <c:v>1.3622660000000041E-3</c:v>
                </c:pt>
                <c:pt idx="9566">
                  <c:v>1.3537780000000001E-3</c:v>
                </c:pt>
                <c:pt idx="9567">
                  <c:v>1.3452880000000081E-3</c:v>
                </c:pt>
                <c:pt idx="9568">
                  <c:v>1.3367980000000021E-3</c:v>
                </c:pt>
                <c:pt idx="9569">
                  <c:v>1.3283100000000096E-3</c:v>
                </c:pt>
                <c:pt idx="9570">
                  <c:v>1.31982E-3</c:v>
                </c:pt>
                <c:pt idx="9571">
                  <c:v>1.3113320000000001E-3</c:v>
                </c:pt>
                <c:pt idx="9572">
                  <c:v>1.3028420000000087E-3</c:v>
                </c:pt>
                <c:pt idx="9573">
                  <c:v>1.2389499999999999E-3</c:v>
                </c:pt>
                <c:pt idx="9574">
                  <c:v>1.1750580000000105E-3</c:v>
                </c:pt>
                <c:pt idx="9575">
                  <c:v>1.111166E-3</c:v>
                </c:pt>
                <c:pt idx="9576">
                  <c:v>1.0472720000000001E-3</c:v>
                </c:pt>
                <c:pt idx="9577">
                  <c:v>9.8338000000000245E-4</c:v>
                </c:pt>
                <c:pt idx="9578">
                  <c:v>9.1948800000000064E-4</c:v>
                </c:pt>
                <c:pt idx="9579">
                  <c:v>8.555960000000074E-4</c:v>
                </c:pt>
                <c:pt idx="9580">
                  <c:v>7.9170400000000548E-4</c:v>
                </c:pt>
                <c:pt idx="9581">
                  <c:v>7.2781200000000584E-4</c:v>
                </c:pt>
                <c:pt idx="9582">
                  <c:v>6.6392000000000599E-4</c:v>
                </c:pt>
                <c:pt idx="9583">
                  <c:v>6.0002800000000429E-4</c:v>
                </c:pt>
                <c:pt idx="9584">
                  <c:v>5.3613600000000454E-4</c:v>
                </c:pt>
                <c:pt idx="9585">
                  <c:v>4.7224200000000032E-4</c:v>
                </c:pt>
                <c:pt idx="9586">
                  <c:v>4.0835000000000123E-4</c:v>
                </c:pt>
                <c:pt idx="9587">
                  <c:v>3.4445800000000305E-4</c:v>
                </c:pt>
                <c:pt idx="9588">
                  <c:v>2.80566E-4</c:v>
                </c:pt>
                <c:pt idx="9589">
                  <c:v>2.1667400000000011E-4</c:v>
                </c:pt>
                <c:pt idx="9590">
                  <c:v>1.5278180000000081E-4</c:v>
                </c:pt>
                <c:pt idx="9591">
                  <c:v>8.8889600000000065E-5</c:v>
                </c:pt>
                <c:pt idx="9592">
                  <c:v>2.4997400000000002E-5</c:v>
                </c:pt>
                <c:pt idx="9593">
                  <c:v>-3.8894800000000304E-5</c:v>
                </c:pt>
                <c:pt idx="9594">
                  <c:v>-1.0278719999999999E-4</c:v>
                </c:pt>
                <c:pt idx="9595">
                  <c:v>-1.6667940000000088E-4</c:v>
                </c:pt>
                <c:pt idx="9596">
                  <c:v>-2.3057200000000178E-4</c:v>
                </c:pt>
                <c:pt idx="9597">
                  <c:v>-2.9446400000000019E-4</c:v>
                </c:pt>
                <c:pt idx="9598">
                  <c:v>-3.583560000000033E-4</c:v>
                </c:pt>
                <c:pt idx="9599">
                  <c:v>-4.2224800000000001E-4</c:v>
                </c:pt>
                <c:pt idx="9600">
                  <c:v>-4.8614000000000122E-4</c:v>
                </c:pt>
                <c:pt idx="9601">
                  <c:v>-5.5003200000000477E-4</c:v>
                </c:pt>
                <c:pt idx="9602">
                  <c:v>-6.139240000000069E-4</c:v>
                </c:pt>
                <c:pt idx="9603">
                  <c:v>-6.7781800000000429E-4</c:v>
                </c:pt>
                <c:pt idx="9604">
                  <c:v>-7.4171000000000133E-4</c:v>
                </c:pt>
                <c:pt idx="9605">
                  <c:v>-8.0560200000000248E-4</c:v>
                </c:pt>
                <c:pt idx="9606">
                  <c:v>-8.6949400000000028E-4</c:v>
                </c:pt>
                <c:pt idx="9607">
                  <c:v>-9.3338600000000068E-4</c:v>
                </c:pt>
                <c:pt idx="9608">
                  <c:v>-9.9727800000001159E-4</c:v>
                </c:pt>
                <c:pt idx="9609">
                  <c:v>-1.0611700000000021E-3</c:v>
                </c:pt>
                <c:pt idx="9610">
                  <c:v>-1.1250620000000041E-3</c:v>
                </c:pt>
                <c:pt idx="9611">
                  <c:v>-1.1889540000000077E-3</c:v>
                </c:pt>
                <c:pt idx="9612">
                  <c:v>-1.1974440000000041E-3</c:v>
                </c:pt>
                <c:pt idx="9613">
                  <c:v>-1.2059339999999999E-3</c:v>
                </c:pt>
                <c:pt idx="9614">
                  <c:v>-1.2144220000000021E-3</c:v>
                </c:pt>
                <c:pt idx="9615">
                  <c:v>-1.2229120000000061E-3</c:v>
                </c:pt>
                <c:pt idx="9616">
                  <c:v>-1.2314019999999999E-3</c:v>
                </c:pt>
                <c:pt idx="9617">
                  <c:v>-1.23989E-3</c:v>
                </c:pt>
                <c:pt idx="9618">
                  <c:v>-1.2483800000000075E-3</c:v>
                </c:pt>
                <c:pt idx="9619">
                  <c:v>-1.2568680000000021E-3</c:v>
                </c:pt>
                <c:pt idx="9620">
                  <c:v>-1.2653580000000061E-3</c:v>
                </c:pt>
                <c:pt idx="9621">
                  <c:v>-1.2738480000000021E-3</c:v>
                </c:pt>
                <c:pt idx="9622">
                  <c:v>-1.2823360000000041E-3</c:v>
                </c:pt>
                <c:pt idx="9623">
                  <c:v>-1.2908260000000001E-3</c:v>
                </c:pt>
                <c:pt idx="9624">
                  <c:v>-1.2993140000000002E-3</c:v>
                </c:pt>
                <c:pt idx="9625">
                  <c:v>-1.3078039999999999E-3</c:v>
                </c:pt>
                <c:pt idx="9626">
                  <c:v>-1.3162940000000002E-3</c:v>
                </c:pt>
                <c:pt idx="9627">
                  <c:v>-1.32478200000001E-3</c:v>
                </c:pt>
                <c:pt idx="9628">
                  <c:v>-1.2778679999999999E-3</c:v>
                </c:pt>
                <c:pt idx="9629">
                  <c:v>-1.230954E-3</c:v>
                </c:pt>
                <c:pt idx="9630">
                  <c:v>-1.1840400000000121E-3</c:v>
                </c:pt>
                <c:pt idx="9631">
                  <c:v>-1.1371280000000001E-3</c:v>
                </c:pt>
                <c:pt idx="9632">
                  <c:v>-1.0902140000000021E-3</c:v>
                </c:pt>
                <c:pt idx="9633">
                  <c:v>-1.0433E-3</c:v>
                </c:pt>
                <c:pt idx="9634">
                  <c:v>-9.963860000000073E-4</c:v>
                </c:pt>
                <c:pt idx="9635">
                  <c:v>-9.4947200000000047E-4</c:v>
                </c:pt>
                <c:pt idx="9636">
                  <c:v>-9.0255800000000946E-4</c:v>
                </c:pt>
                <c:pt idx="9637">
                  <c:v>-8.5564400000001086E-4</c:v>
                </c:pt>
                <c:pt idx="9638">
                  <c:v>-8.0873000000000023E-4</c:v>
                </c:pt>
                <c:pt idx="9639">
                  <c:v>-7.6181600000000392E-4</c:v>
                </c:pt>
                <c:pt idx="9640">
                  <c:v>-7.1490400000000535E-4</c:v>
                </c:pt>
                <c:pt idx="9641">
                  <c:v>-6.6799000000000133E-4</c:v>
                </c:pt>
                <c:pt idx="9642">
                  <c:v>-6.2107600000000534E-4</c:v>
                </c:pt>
                <c:pt idx="9643">
                  <c:v>-5.7416200000000685E-4</c:v>
                </c:pt>
                <c:pt idx="9644">
                  <c:v>-5.2724800000000023E-4</c:v>
                </c:pt>
                <c:pt idx="9645">
                  <c:v>-4.8033400000000424E-4</c:v>
                </c:pt>
                <c:pt idx="9646">
                  <c:v>-4.3342000000000304E-4</c:v>
                </c:pt>
                <c:pt idx="9647">
                  <c:v>-3.8650600000000016E-4</c:v>
                </c:pt>
                <c:pt idx="9648">
                  <c:v>-3.3959200000000195E-4</c:v>
                </c:pt>
                <c:pt idx="9649">
                  <c:v>-2.9267799999999999E-4</c:v>
                </c:pt>
                <c:pt idx="9650">
                  <c:v>-2.4576600000000002E-4</c:v>
                </c:pt>
                <c:pt idx="9651">
                  <c:v>-1.9885120000000221E-4</c:v>
                </c:pt>
                <c:pt idx="9652">
                  <c:v>-1.5193740000000005E-4</c:v>
                </c:pt>
                <c:pt idx="9653">
                  <c:v>-1.0502360000000061E-4</c:v>
                </c:pt>
                <c:pt idx="9654">
                  <c:v>-5.8109800000000004E-5</c:v>
                </c:pt>
                <c:pt idx="9655">
                  <c:v>-1.1196060000000003E-5</c:v>
                </c:pt>
                <c:pt idx="9656">
                  <c:v>3.5717800000000297E-5</c:v>
                </c:pt>
                <c:pt idx="9657">
                  <c:v>8.2631600000000044E-5</c:v>
                </c:pt>
                <c:pt idx="9658">
                  <c:v>1.2954540000000001E-4</c:v>
                </c:pt>
                <c:pt idx="9659">
                  <c:v>1.7645920000000103E-4</c:v>
                </c:pt>
                <c:pt idx="9660">
                  <c:v>2.2337200000000266E-4</c:v>
                </c:pt>
                <c:pt idx="9661">
                  <c:v>2.7028600000000006E-4</c:v>
                </c:pt>
                <c:pt idx="9662">
                  <c:v>3.1720000000000012E-4</c:v>
                </c:pt>
                <c:pt idx="9663">
                  <c:v>3.6411400000000267E-4</c:v>
                </c:pt>
                <c:pt idx="9664">
                  <c:v>4.1102800000000013E-4</c:v>
                </c:pt>
                <c:pt idx="9665">
                  <c:v>4.5794200000000512E-4</c:v>
                </c:pt>
                <c:pt idx="9666">
                  <c:v>5.0485600000000133E-4</c:v>
                </c:pt>
                <c:pt idx="9667">
                  <c:v>4.9636600000000557E-4</c:v>
                </c:pt>
                <c:pt idx="9668">
                  <c:v>4.8787800000000132E-4</c:v>
                </c:pt>
                <c:pt idx="9669">
                  <c:v>4.7938800000000024E-4</c:v>
                </c:pt>
                <c:pt idx="9670">
                  <c:v>4.7089800000000014E-4</c:v>
                </c:pt>
                <c:pt idx="9671">
                  <c:v>4.6241000000000007E-4</c:v>
                </c:pt>
                <c:pt idx="9672">
                  <c:v>4.5392000000000582E-4</c:v>
                </c:pt>
                <c:pt idx="9673">
                  <c:v>4.4543200000000314E-4</c:v>
                </c:pt>
                <c:pt idx="9674">
                  <c:v>4.3694200000000033E-4</c:v>
                </c:pt>
                <c:pt idx="9675">
                  <c:v>7.0656600000000569E-4</c:v>
                </c:pt>
                <c:pt idx="9676">
                  <c:v>9.7549800000000248E-4</c:v>
                </c:pt>
                <c:pt idx="9677">
                  <c:v>1.2437359999999998E-3</c:v>
                </c:pt>
                <c:pt idx="9678">
                  <c:v>1.5112800000000061E-3</c:v>
                </c:pt>
                <c:pt idx="9679">
                  <c:v>1.7781320000000108E-3</c:v>
                </c:pt>
                <c:pt idx="9680">
                  <c:v>2.0442799999999999E-3</c:v>
                </c:pt>
                <c:pt idx="9681">
                  <c:v>2.3097600000000001E-3</c:v>
                </c:pt>
                <c:pt idx="9682">
                  <c:v>2.5745200000000194E-3</c:v>
                </c:pt>
                <c:pt idx="9683">
                  <c:v>2.8386000000000002E-3</c:v>
                </c:pt>
                <c:pt idx="9684">
                  <c:v>3.1019800000000215E-3</c:v>
                </c:pt>
                <c:pt idx="9685">
                  <c:v>3.3646800000000092E-3</c:v>
                </c:pt>
                <c:pt idx="9686">
                  <c:v>3.6266800000000158E-3</c:v>
                </c:pt>
                <c:pt idx="9687">
                  <c:v>3.8879800000000283E-3</c:v>
                </c:pt>
                <c:pt idx="9688">
                  <c:v>4.1485799999999998E-3</c:v>
                </c:pt>
                <c:pt idx="9689">
                  <c:v>4.4085000000000114E-3</c:v>
                </c:pt>
                <c:pt idx="9690">
                  <c:v>4.6677200000000002E-3</c:v>
                </c:pt>
                <c:pt idx="9691">
                  <c:v>4.9262600000000495E-3</c:v>
                </c:pt>
                <c:pt idx="9692">
                  <c:v>5.1840800000000006E-3</c:v>
                </c:pt>
                <c:pt idx="9693">
                  <c:v>5.4412400000000676E-3</c:v>
                </c:pt>
                <c:pt idx="9694">
                  <c:v>5.6976800000000001E-3</c:v>
                </c:pt>
                <c:pt idx="9695">
                  <c:v>5.9534400000000433E-3</c:v>
                </c:pt>
                <c:pt idx="9696">
                  <c:v>6.20850000000003E-3</c:v>
                </c:pt>
                <c:pt idx="9697">
                  <c:v>6.4628600000000034E-3</c:v>
                </c:pt>
                <c:pt idx="9698">
                  <c:v>6.7165400000000399E-3</c:v>
                </c:pt>
                <c:pt idx="9699">
                  <c:v>6.9695200000000372E-3</c:v>
                </c:pt>
                <c:pt idx="9700">
                  <c:v>7.2218200000000133E-3</c:v>
                </c:pt>
                <c:pt idx="9701">
                  <c:v>7.4734000000000571E-3</c:v>
                </c:pt>
                <c:pt idx="9702">
                  <c:v>7.7243000000000034E-3</c:v>
                </c:pt>
                <c:pt idx="9703">
                  <c:v>7.9745200000000023E-3</c:v>
                </c:pt>
                <c:pt idx="9704">
                  <c:v>8.2240199999999986E-3</c:v>
                </c:pt>
                <c:pt idx="9705">
                  <c:v>8.4728400000000752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877E-3</c:v>
                </c:pt>
                <c:pt idx="9727">
                  <c:v>9.9409600000000004E-3</c:v>
                </c:pt>
                <c:pt idx="9728">
                  <c:v>9.9054400000001108E-3</c:v>
                </c:pt>
                <c:pt idx="9729">
                  <c:v>9.8699000000000772E-3</c:v>
                </c:pt>
                <c:pt idx="9730">
                  <c:v>9.8343600000000003E-3</c:v>
                </c:pt>
                <c:pt idx="9731">
                  <c:v>9.7988200000000015E-3</c:v>
                </c:pt>
                <c:pt idx="9732">
                  <c:v>9.7633000000000008E-3</c:v>
                </c:pt>
                <c:pt idx="9733">
                  <c:v>9.727760000000002E-3</c:v>
                </c:pt>
                <c:pt idx="9734">
                  <c:v>9.6922200000000066E-3</c:v>
                </c:pt>
                <c:pt idx="9735">
                  <c:v>9.6566800000000841E-3</c:v>
                </c:pt>
                <c:pt idx="9736">
                  <c:v>9.6211600000000001E-3</c:v>
                </c:pt>
                <c:pt idx="9737">
                  <c:v>9.5856200000000048E-3</c:v>
                </c:pt>
                <c:pt idx="9738">
                  <c:v>9.5500800000000805E-3</c:v>
                </c:pt>
                <c:pt idx="9739">
                  <c:v>9.5145600000000208E-3</c:v>
                </c:pt>
                <c:pt idx="9740">
                  <c:v>9.4790200000000047E-3</c:v>
                </c:pt>
                <c:pt idx="9741">
                  <c:v>9.4434800000000266E-3</c:v>
                </c:pt>
                <c:pt idx="9742">
                  <c:v>9.4079400000000226E-3</c:v>
                </c:pt>
                <c:pt idx="9743">
                  <c:v>9.3724200000000878E-3</c:v>
                </c:pt>
                <c:pt idx="9744">
                  <c:v>9.3368800000000248E-3</c:v>
                </c:pt>
                <c:pt idx="9745">
                  <c:v>9.3013400000000208E-3</c:v>
                </c:pt>
                <c:pt idx="9746">
                  <c:v>9.2658000000000566E-3</c:v>
                </c:pt>
                <c:pt idx="9747">
                  <c:v>9.2302800000000004E-3</c:v>
                </c:pt>
                <c:pt idx="9748">
                  <c:v>9.1947400000000068E-3</c:v>
                </c:pt>
                <c:pt idx="9749">
                  <c:v>9.1592000000000028E-3</c:v>
                </c:pt>
                <c:pt idx="9750">
                  <c:v>9.1236800000000246E-3</c:v>
                </c:pt>
                <c:pt idx="9751">
                  <c:v>9.0327400000000547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748E-3</c:v>
                </c:pt>
                <c:pt idx="9760">
                  <c:v>8.214299999999999E-3</c:v>
                </c:pt>
                <c:pt idx="9761">
                  <c:v>8.1233600000000013E-3</c:v>
                </c:pt>
                <c:pt idx="9762">
                  <c:v>8.0324200000000227E-3</c:v>
                </c:pt>
                <c:pt idx="9763">
                  <c:v>7.9414800000000511E-3</c:v>
                </c:pt>
                <c:pt idx="9764">
                  <c:v>7.8505399999999996E-3</c:v>
                </c:pt>
                <c:pt idx="9765">
                  <c:v>7.7596000000000592E-3</c:v>
                </c:pt>
                <c:pt idx="9766">
                  <c:v>7.6686600000000354E-3</c:v>
                </c:pt>
                <c:pt idx="9767">
                  <c:v>7.5777400000000507E-3</c:v>
                </c:pt>
                <c:pt idx="9768">
                  <c:v>7.4868000000000512E-3</c:v>
                </c:pt>
                <c:pt idx="9769">
                  <c:v>7.3958600000000336E-3</c:v>
                </c:pt>
                <c:pt idx="9770">
                  <c:v>7.3049200000000003E-3</c:v>
                </c:pt>
                <c:pt idx="9771">
                  <c:v>7.2139800000000113E-3</c:v>
                </c:pt>
                <c:pt idx="9772">
                  <c:v>7.1230400000000024E-3</c:v>
                </c:pt>
                <c:pt idx="9773">
                  <c:v>7.0321000000000133E-3</c:v>
                </c:pt>
                <c:pt idx="9774">
                  <c:v>6.9411600000000599E-3</c:v>
                </c:pt>
                <c:pt idx="9775">
                  <c:v>6.8502400000000413E-3</c:v>
                </c:pt>
                <c:pt idx="9776">
                  <c:v>6.7593000000000522E-3</c:v>
                </c:pt>
                <c:pt idx="9777">
                  <c:v>6.6683599999999999E-3</c:v>
                </c:pt>
                <c:pt idx="9778">
                  <c:v>6.57742000000003E-3</c:v>
                </c:pt>
                <c:pt idx="9779">
                  <c:v>6.4864800000000401E-3</c:v>
                </c:pt>
                <c:pt idx="9780">
                  <c:v>6.3955399999999999E-3</c:v>
                </c:pt>
                <c:pt idx="9781">
                  <c:v>6.3046000000000013E-3</c:v>
                </c:pt>
                <c:pt idx="9782">
                  <c:v>6.2136600000000531E-3</c:v>
                </c:pt>
                <c:pt idx="9783">
                  <c:v>6.1227200000000008E-3</c:v>
                </c:pt>
                <c:pt idx="9784">
                  <c:v>6.031800000000042E-3</c:v>
                </c:pt>
                <c:pt idx="9785">
                  <c:v>5.9408600000000495E-3</c:v>
                </c:pt>
                <c:pt idx="9786">
                  <c:v>5.8499200000000024E-3</c:v>
                </c:pt>
                <c:pt idx="9787">
                  <c:v>5.7589800000000003E-3</c:v>
                </c:pt>
                <c:pt idx="9788">
                  <c:v>5.6680400000000001E-3</c:v>
                </c:pt>
                <c:pt idx="9789">
                  <c:v>5.5771000000000024E-3</c:v>
                </c:pt>
                <c:pt idx="9790">
                  <c:v>5.5415600000000426E-3</c:v>
                </c:pt>
                <c:pt idx="9791">
                  <c:v>5.506040000000041E-3</c:v>
                </c:pt>
                <c:pt idx="9792">
                  <c:v>5.4705000000000361E-3</c:v>
                </c:pt>
                <c:pt idx="9793">
                  <c:v>5.4349600000000034E-3</c:v>
                </c:pt>
                <c:pt idx="9794">
                  <c:v>5.3994400000000114E-3</c:v>
                </c:pt>
                <c:pt idx="9795">
                  <c:v>5.3639000000000004E-3</c:v>
                </c:pt>
                <c:pt idx="9796">
                  <c:v>5.3283599999999999E-3</c:v>
                </c:pt>
                <c:pt idx="9797">
                  <c:v>5.2928200000000114E-3</c:v>
                </c:pt>
                <c:pt idx="9798">
                  <c:v>5.2573000000000003E-3</c:v>
                </c:pt>
                <c:pt idx="9799">
                  <c:v>5.2217600000000423E-3</c:v>
                </c:pt>
                <c:pt idx="9800">
                  <c:v>5.18622000000004E-3</c:v>
                </c:pt>
                <c:pt idx="9801">
                  <c:v>5.1506800000000004E-3</c:v>
                </c:pt>
                <c:pt idx="9802">
                  <c:v>5.1151600000000014E-3</c:v>
                </c:pt>
                <c:pt idx="9803">
                  <c:v>5.0796200000000572E-3</c:v>
                </c:pt>
                <c:pt idx="9804">
                  <c:v>5.0440800000000003E-3</c:v>
                </c:pt>
                <c:pt idx="9805">
                  <c:v>5.0085600000000291E-3</c:v>
                </c:pt>
                <c:pt idx="9806">
                  <c:v>4.9730200000000476E-3</c:v>
                </c:pt>
                <c:pt idx="9807">
                  <c:v>4.9928800000000034E-3</c:v>
                </c:pt>
                <c:pt idx="9808">
                  <c:v>5.0127600000000024E-3</c:v>
                </c:pt>
                <c:pt idx="9809">
                  <c:v>5.0326200000000388E-3</c:v>
                </c:pt>
                <c:pt idx="9810">
                  <c:v>5.0524799999999998E-3</c:v>
                </c:pt>
                <c:pt idx="9811">
                  <c:v>5.0723600000000431E-3</c:v>
                </c:pt>
                <c:pt idx="9812">
                  <c:v>5.0922199999999997E-3</c:v>
                </c:pt>
                <c:pt idx="9813">
                  <c:v>5.1121000000000005E-3</c:v>
                </c:pt>
                <c:pt idx="9814">
                  <c:v>5.1319600000000352E-3</c:v>
                </c:pt>
                <c:pt idx="9815">
                  <c:v>5.1518400000000004E-3</c:v>
                </c:pt>
                <c:pt idx="9816">
                  <c:v>5.1717000000000134E-3</c:v>
                </c:pt>
                <c:pt idx="9817">
                  <c:v>5.1915600000000004E-3</c:v>
                </c:pt>
                <c:pt idx="9818">
                  <c:v>5.2114400000000394E-3</c:v>
                </c:pt>
                <c:pt idx="9819">
                  <c:v>5.2313000000000541E-3</c:v>
                </c:pt>
                <c:pt idx="9820">
                  <c:v>5.2511800000000003E-3</c:v>
                </c:pt>
                <c:pt idx="9821">
                  <c:v>5.2710400000000541E-3</c:v>
                </c:pt>
                <c:pt idx="9822">
                  <c:v>5.2909200000000114E-3</c:v>
                </c:pt>
                <c:pt idx="9823">
                  <c:v>5.3107800000000002E-3</c:v>
                </c:pt>
                <c:pt idx="9824">
                  <c:v>5.3306400000000479E-3</c:v>
                </c:pt>
                <c:pt idx="9825">
                  <c:v>5.3505200000000001E-3</c:v>
                </c:pt>
                <c:pt idx="9826">
                  <c:v>5.3703800000000114E-3</c:v>
                </c:pt>
                <c:pt idx="9827">
                  <c:v>5.3902600000000408E-3</c:v>
                </c:pt>
                <c:pt idx="9828">
                  <c:v>5.4101200000000104E-3</c:v>
                </c:pt>
                <c:pt idx="9829">
                  <c:v>5.4299800000000113E-3</c:v>
                </c:pt>
                <c:pt idx="9830">
                  <c:v>5.4498600000000572E-3</c:v>
                </c:pt>
                <c:pt idx="9831">
                  <c:v>5.4697200000000442E-3</c:v>
                </c:pt>
                <c:pt idx="9832">
                  <c:v>5.4896000000000632E-3</c:v>
                </c:pt>
                <c:pt idx="9833">
                  <c:v>5.5094600000000432E-3</c:v>
                </c:pt>
                <c:pt idx="9834">
                  <c:v>5.5293400000000371E-3</c:v>
                </c:pt>
                <c:pt idx="9835">
                  <c:v>5.5492000000000475E-3</c:v>
                </c:pt>
                <c:pt idx="9836">
                  <c:v>5.5690600000000371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33E-3</c:v>
                </c:pt>
                <c:pt idx="9845">
                  <c:v>5.7478800000000004E-3</c:v>
                </c:pt>
                <c:pt idx="9846">
                  <c:v>5.712360000000037E-3</c:v>
                </c:pt>
                <c:pt idx="9847">
                  <c:v>5.6768200000000034E-3</c:v>
                </c:pt>
                <c:pt idx="9848">
                  <c:v>5.6412800000000124E-3</c:v>
                </c:pt>
                <c:pt idx="9849">
                  <c:v>5.6057400000000014E-3</c:v>
                </c:pt>
                <c:pt idx="9850">
                  <c:v>5.5702200000000493E-3</c:v>
                </c:pt>
                <c:pt idx="9851">
                  <c:v>5.5346800000000114E-3</c:v>
                </c:pt>
                <c:pt idx="9852">
                  <c:v>5.499140000000043E-3</c:v>
                </c:pt>
                <c:pt idx="9853">
                  <c:v>5.4636000000000406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496E-3</c:v>
                </c:pt>
                <c:pt idx="9862">
                  <c:v>5.1438000000000013E-3</c:v>
                </c:pt>
                <c:pt idx="9863">
                  <c:v>5.1082600000000354E-3</c:v>
                </c:pt>
                <c:pt idx="9864">
                  <c:v>5.0727200000000123E-3</c:v>
                </c:pt>
                <c:pt idx="9865">
                  <c:v>5.0372000000000134E-3</c:v>
                </c:pt>
                <c:pt idx="9866">
                  <c:v>5.001660000000057E-3</c:v>
                </c:pt>
                <c:pt idx="9867">
                  <c:v>4.9661200000000114E-3</c:v>
                </c:pt>
                <c:pt idx="9868">
                  <c:v>4.9305800000000004E-3</c:v>
                </c:pt>
                <c:pt idx="9869">
                  <c:v>4.8950600000000014E-3</c:v>
                </c:pt>
                <c:pt idx="9870">
                  <c:v>4.8595200000000104E-3</c:v>
                </c:pt>
                <c:pt idx="9871">
                  <c:v>4.8239799999999985E-3</c:v>
                </c:pt>
                <c:pt idx="9872">
                  <c:v>4.7884600000000412E-3</c:v>
                </c:pt>
                <c:pt idx="9873">
                  <c:v>4.7529200000000034E-3</c:v>
                </c:pt>
                <c:pt idx="9874">
                  <c:v>4.7173800000000002E-3</c:v>
                </c:pt>
                <c:pt idx="9875">
                  <c:v>4.6818400000000291E-3</c:v>
                </c:pt>
                <c:pt idx="9876">
                  <c:v>4.6463200000000024E-3</c:v>
                </c:pt>
                <c:pt idx="9877">
                  <c:v>4.6107800000000001E-3</c:v>
                </c:pt>
                <c:pt idx="9878">
                  <c:v>4.5752400000000498E-3</c:v>
                </c:pt>
                <c:pt idx="9879">
                  <c:v>4.5397000000000423E-3</c:v>
                </c:pt>
                <c:pt idx="9880">
                  <c:v>4.50418E-3</c:v>
                </c:pt>
                <c:pt idx="9881">
                  <c:v>4.4686400000000376E-3</c:v>
                </c:pt>
                <c:pt idx="9882">
                  <c:v>4.4331000000000387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361E-3</c:v>
                </c:pt>
                <c:pt idx="9893">
                  <c:v>4.0422200000000104E-3</c:v>
                </c:pt>
                <c:pt idx="9894">
                  <c:v>4.0066800000000133E-3</c:v>
                </c:pt>
                <c:pt idx="9895">
                  <c:v>3.9711599999999996E-3</c:v>
                </c:pt>
                <c:pt idx="9896">
                  <c:v>3.9356199999999999E-3</c:v>
                </c:pt>
                <c:pt idx="9897">
                  <c:v>3.9000800000000197E-3</c:v>
                </c:pt>
                <c:pt idx="9898">
                  <c:v>3.8645600000000221E-3</c:v>
                </c:pt>
                <c:pt idx="9899">
                  <c:v>3.8290200000000172E-3</c:v>
                </c:pt>
                <c:pt idx="9900">
                  <c:v>3.7934800000000283E-3</c:v>
                </c:pt>
                <c:pt idx="9901">
                  <c:v>3.7579400000000234E-3</c:v>
                </c:pt>
                <c:pt idx="9902">
                  <c:v>3.7224200000000214E-3</c:v>
                </c:pt>
                <c:pt idx="9903">
                  <c:v>3.6868800000000052E-3</c:v>
                </c:pt>
                <c:pt idx="9904">
                  <c:v>3.6513400000000012E-3</c:v>
                </c:pt>
                <c:pt idx="9905">
                  <c:v>3.6158000000000002E-3</c:v>
                </c:pt>
                <c:pt idx="9906">
                  <c:v>3.580280000000022E-3</c:v>
                </c:pt>
                <c:pt idx="9907">
                  <c:v>3.5447400000000189E-3</c:v>
                </c:pt>
                <c:pt idx="9908">
                  <c:v>3.5092000000000092E-3</c:v>
                </c:pt>
                <c:pt idx="9909">
                  <c:v>3.4736800000000172E-3</c:v>
                </c:pt>
                <c:pt idx="9910">
                  <c:v>3.4381400000000001E-3</c:v>
                </c:pt>
                <c:pt idx="9911">
                  <c:v>3.4026000000000052E-3</c:v>
                </c:pt>
                <c:pt idx="9912">
                  <c:v>3.3670600000000176E-3</c:v>
                </c:pt>
                <c:pt idx="9913">
                  <c:v>3.33154E-3</c:v>
                </c:pt>
                <c:pt idx="9914">
                  <c:v>3.2960000000000012E-3</c:v>
                </c:pt>
                <c:pt idx="9915">
                  <c:v>3.260460000000021E-3</c:v>
                </c:pt>
                <c:pt idx="9916">
                  <c:v>3.1695200000000281E-3</c:v>
                </c:pt>
                <c:pt idx="9917">
                  <c:v>3.0785800000000195E-3</c:v>
                </c:pt>
                <c:pt idx="9918">
                  <c:v>2.9876600000000092E-3</c:v>
                </c:pt>
                <c:pt idx="9919">
                  <c:v>2.8967199999999998E-3</c:v>
                </c:pt>
                <c:pt idx="9920">
                  <c:v>2.8057800000000012E-3</c:v>
                </c:pt>
                <c:pt idx="9921">
                  <c:v>2.71484E-3</c:v>
                </c:pt>
                <c:pt idx="9922">
                  <c:v>2.6239000000000245E-3</c:v>
                </c:pt>
                <c:pt idx="9923">
                  <c:v>2.5329599999999977E-3</c:v>
                </c:pt>
                <c:pt idx="9924">
                  <c:v>2.4420200000000052E-3</c:v>
                </c:pt>
                <c:pt idx="9925">
                  <c:v>2.3510800000000002E-3</c:v>
                </c:pt>
                <c:pt idx="9926">
                  <c:v>2.260140000000022E-3</c:v>
                </c:pt>
                <c:pt idx="9927">
                  <c:v>2.1692199999999999E-3</c:v>
                </c:pt>
                <c:pt idx="9928">
                  <c:v>2.0782800000000001E-3</c:v>
                </c:pt>
                <c:pt idx="9929">
                  <c:v>1.9873360000000001E-3</c:v>
                </c:pt>
                <c:pt idx="9930">
                  <c:v>1.8964000000000116E-3</c:v>
                </c:pt>
                <c:pt idx="9931">
                  <c:v>1.805462000000007E-3</c:v>
                </c:pt>
                <c:pt idx="9932">
                  <c:v>1.7145240000000003E-3</c:v>
                </c:pt>
                <c:pt idx="9933">
                  <c:v>1.6235860000000076E-3</c:v>
                </c:pt>
                <c:pt idx="9934">
                  <c:v>1.5326480000000088E-3</c:v>
                </c:pt>
                <c:pt idx="9935">
                  <c:v>1.4417120000000021E-3</c:v>
                </c:pt>
                <c:pt idx="9936">
                  <c:v>1.3507740000000001E-3</c:v>
                </c:pt>
                <c:pt idx="9937">
                  <c:v>1.2598359999999999E-3</c:v>
                </c:pt>
                <c:pt idx="9938">
                  <c:v>1.1688980000000041E-3</c:v>
                </c:pt>
                <c:pt idx="9939">
                  <c:v>1.07796E-3</c:v>
                </c:pt>
                <c:pt idx="9940">
                  <c:v>9.8702400000000865E-4</c:v>
                </c:pt>
                <c:pt idx="9941">
                  <c:v>8.9608600000000665E-4</c:v>
                </c:pt>
                <c:pt idx="9942">
                  <c:v>8.0514800000000943E-4</c:v>
                </c:pt>
                <c:pt idx="9943">
                  <c:v>7.1421000000000039E-4</c:v>
                </c:pt>
                <c:pt idx="9944">
                  <c:v>6.2327200000000533E-4</c:v>
                </c:pt>
                <c:pt idx="9945">
                  <c:v>5.3233600000000391E-4</c:v>
                </c:pt>
                <c:pt idx="9946">
                  <c:v>4.4139800000000013E-4</c:v>
                </c:pt>
                <c:pt idx="9947">
                  <c:v>3.5046000000000236E-4</c:v>
                </c:pt>
                <c:pt idx="9948">
                  <c:v>2.5952199999999999E-4</c:v>
                </c:pt>
                <c:pt idx="9949">
                  <c:v>1.685850000000014E-4</c:v>
                </c:pt>
                <c:pt idx="9950">
                  <c:v>7.7647400000000567E-5</c:v>
                </c:pt>
                <c:pt idx="9951">
                  <c:v>-1.3290240000000001E-5</c:v>
                </c:pt>
                <c:pt idx="9952">
                  <c:v>-1.0422780000000089E-4</c:v>
                </c:pt>
                <c:pt idx="9953">
                  <c:v>-1.9516540000000132E-4</c:v>
                </c:pt>
                <c:pt idx="9954">
                  <c:v>-2.8610400000000002E-4</c:v>
                </c:pt>
                <c:pt idx="9955">
                  <c:v>-3.2163800000000234E-4</c:v>
                </c:pt>
                <c:pt idx="9956">
                  <c:v>-3.5717200000000255E-4</c:v>
                </c:pt>
                <c:pt idx="9957">
                  <c:v>-3.9270600000000276E-4</c:v>
                </c:pt>
                <c:pt idx="9958">
                  <c:v>-4.2824200000000305E-4</c:v>
                </c:pt>
                <c:pt idx="9959">
                  <c:v>-4.6377600000000358E-4</c:v>
                </c:pt>
                <c:pt idx="9960">
                  <c:v>-4.9931000000000194E-4</c:v>
                </c:pt>
                <c:pt idx="9961">
                  <c:v>-5.3484600000000429E-4</c:v>
                </c:pt>
                <c:pt idx="9962">
                  <c:v>-5.7038000000000412E-4</c:v>
                </c:pt>
                <c:pt idx="9963">
                  <c:v>-6.059140000000047E-4</c:v>
                </c:pt>
                <c:pt idx="9964">
                  <c:v>-6.414480000000003E-4</c:v>
                </c:pt>
                <c:pt idx="9965">
                  <c:v>-6.7698400000000536E-4</c:v>
                </c:pt>
                <c:pt idx="9966">
                  <c:v>-7.1251800000000009E-4</c:v>
                </c:pt>
                <c:pt idx="9967">
                  <c:v>-7.4805200000000545E-4</c:v>
                </c:pt>
                <c:pt idx="9968">
                  <c:v>-7.8358800000000194E-4</c:v>
                </c:pt>
                <c:pt idx="9969">
                  <c:v>-8.1912200000000014E-4</c:v>
                </c:pt>
                <c:pt idx="9970">
                  <c:v>-8.5465600000000062E-4</c:v>
                </c:pt>
                <c:pt idx="9971">
                  <c:v>-8.9019200000000004E-4</c:v>
                </c:pt>
                <c:pt idx="9972">
                  <c:v>-8.703220000000002E-4</c:v>
                </c:pt>
                <c:pt idx="9973">
                  <c:v>-8.5045400000000667E-4</c:v>
                </c:pt>
                <c:pt idx="9974">
                  <c:v>-8.3058600000000793E-4</c:v>
                </c:pt>
                <c:pt idx="9975">
                  <c:v>-8.1071800000000064E-4</c:v>
                </c:pt>
                <c:pt idx="9976">
                  <c:v>-7.9084800000000502E-4</c:v>
                </c:pt>
                <c:pt idx="9977">
                  <c:v>-7.7098000000000639E-4</c:v>
                </c:pt>
                <c:pt idx="9978">
                  <c:v>-7.5111200000000484E-4</c:v>
                </c:pt>
                <c:pt idx="9979">
                  <c:v>-7.3124400000000123E-4</c:v>
                </c:pt>
                <c:pt idx="9980">
                  <c:v>-7.1137600000000488E-4</c:v>
                </c:pt>
                <c:pt idx="9981">
                  <c:v>-6.9150600000000568E-4</c:v>
                </c:pt>
                <c:pt idx="9982">
                  <c:v>-6.7163800000000435E-4</c:v>
                </c:pt>
                <c:pt idx="9983">
                  <c:v>-6.5177000000000138E-4</c:v>
                </c:pt>
                <c:pt idx="9984">
                  <c:v>-6.3190200000000428E-4</c:v>
                </c:pt>
                <c:pt idx="9985">
                  <c:v>-6.1203400000000023E-4</c:v>
                </c:pt>
                <c:pt idx="9986">
                  <c:v>-5.9216400000000656E-4</c:v>
                </c:pt>
                <c:pt idx="9987">
                  <c:v>-5.7229600000000013E-4</c:v>
                </c:pt>
                <c:pt idx="9988">
                  <c:v>-5.5242799999999999E-4</c:v>
                </c:pt>
                <c:pt idx="9989">
                  <c:v>-2.5446000000000187E-4</c:v>
                </c:pt>
                <c:pt idx="9990">
                  <c:v>4.4018600000000677E-5</c:v>
                </c:pt>
                <c:pt idx="9991">
                  <c:v>3.4300800000000196E-4</c:v>
                </c:pt>
                <c:pt idx="9992">
                  <c:v>6.4250800000000084E-4</c:v>
                </c:pt>
                <c:pt idx="9993">
                  <c:v>9.4252000000000268E-4</c:v>
                </c:pt>
                <c:pt idx="9994">
                  <c:v>1.2430420000000021E-3</c:v>
                </c:pt>
                <c:pt idx="9995">
                  <c:v>1.5440740000000001E-3</c:v>
                </c:pt>
                <c:pt idx="9996">
                  <c:v>1.8456180000000085E-3</c:v>
                </c:pt>
                <c:pt idx="9997">
                  <c:v>2.1476800000000207E-3</c:v>
                </c:pt>
                <c:pt idx="9998">
                  <c:v>2.4502399999999998E-3</c:v>
                </c:pt>
                <c:pt idx="9999">
                  <c:v>2.7533200000000274E-3</c:v>
                </c:pt>
                <c:pt idx="10000">
                  <c:v>3.0569000000000052E-3</c:v>
                </c:pt>
              </c:numCache>
            </c:numRef>
          </c:yVal>
        </c:ser>
        <c:axId val="213089280"/>
        <c:axId val="213095552"/>
      </c:scatterChart>
      <c:valAx>
        <c:axId val="213089280"/>
        <c:scaling>
          <c:orientation val="minMax"/>
          <c:max val="12000"/>
          <c:min val="10000"/>
        </c:scaling>
        <c:axPos val="b"/>
        <c:title>
          <c:tx>
            <c:rich>
              <a:bodyPr/>
              <a:lstStyle/>
              <a:p>
                <a:pPr>
                  <a:defRPr/>
                </a:pPr>
                <a:r>
                  <a:rPr lang="en-US"/>
                  <a:t>Path Distance (millimeters)</a:t>
                </a:r>
              </a:p>
            </c:rich>
          </c:tx>
          <c:layout>
            <c:manualLayout>
              <c:xMode val="edge"/>
              <c:yMode val="edge"/>
              <c:x val="0.4198521105983718"/>
              <c:y val="0.90001480511570231"/>
            </c:manualLayout>
          </c:layout>
        </c:title>
        <c:numFmt formatCode="#,##0" sourceLinked="0"/>
        <c:tickLblPos val="nextTo"/>
        <c:crossAx val="213095552"/>
        <c:crosses val="autoZero"/>
        <c:crossBetween val="midCat"/>
      </c:valAx>
      <c:valAx>
        <c:axId val="213095552"/>
        <c:scaling>
          <c:orientation val="minMax"/>
          <c:max val="3.0000000000000002E-2"/>
          <c:min val="0"/>
        </c:scaling>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title>
        <c:numFmt formatCode="General" sourceLinked="1"/>
        <c:tickLblPos val="nextTo"/>
        <c:crossAx val="213089280"/>
        <c:crosses val="autoZero"/>
        <c:crossBetween val="midCat"/>
      </c:valAx>
    </c:plotArea>
    <c:legend>
      <c:legendPos val="r"/>
      <c:layout>
        <c:manualLayout>
          <c:xMode val="edge"/>
          <c:yMode val="edge"/>
          <c:x val="0.53067124283256961"/>
          <c:y val="0.20282324579124064"/>
          <c:w val="0.39093229288842224"/>
          <c:h val="0.14848137129872399"/>
        </c:manualLayout>
      </c:layout>
    </c:legend>
    <c:plotVisOnly val="1"/>
  </c:chart>
  <c:txPr>
    <a:bodyPr/>
    <a:lstStyle/>
    <a:p>
      <a:pPr>
        <a:defRPr sz="800"/>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7999999999982</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199999999984</c:v>
                </c:pt>
                <c:pt idx="29">
                  <c:v>8.6233600000000017</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100000000016</c:v>
                </c:pt>
                <c:pt idx="40">
                  <c:v>8.3501500000000028</c:v>
                </c:pt>
                <c:pt idx="41">
                  <c:v>8.3708800000000068</c:v>
                </c:pt>
                <c:pt idx="42">
                  <c:v>8.5682000000000009</c:v>
                </c:pt>
                <c:pt idx="43">
                  <c:v>8.67286</c:v>
                </c:pt>
                <c:pt idx="44">
                  <c:v>8.6952700000000025</c:v>
                </c:pt>
                <c:pt idx="45">
                  <c:v>8.7416299999999989</c:v>
                </c:pt>
                <c:pt idx="46">
                  <c:v>8.7893299999999996</c:v>
                </c:pt>
                <c:pt idx="47">
                  <c:v>8.8296500000000027</c:v>
                </c:pt>
                <c:pt idx="48">
                  <c:v>8.7464300000000001</c:v>
                </c:pt>
                <c:pt idx="49">
                  <c:v>8.5772699999999986</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262</c:v>
                </c:pt>
                <c:pt idx="106">
                  <c:v>2.4762499999999523</c:v>
                </c:pt>
                <c:pt idx="107">
                  <c:v>2.3924199999999645</c:v>
                </c:pt>
                <c:pt idx="108">
                  <c:v>2.3137499999999767</c:v>
                </c:pt>
                <c:pt idx="109">
                  <c:v>2.2325999999999997</c:v>
                </c:pt>
                <c:pt idx="110">
                  <c:v>2.1573000000000002</c:v>
                </c:pt>
                <c:pt idx="111">
                  <c:v>2.079609999999974</c:v>
                </c:pt>
                <c:pt idx="112">
                  <c:v>2.0083799999999998</c:v>
                </c:pt>
                <c:pt idx="113">
                  <c:v>1.93492</c:v>
                </c:pt>
                <c:pt idx="114">
                  <c:v>1.85903</c:v>
                </c:pt>
                <c:pt idx="115">
                  <c:v>1.79043</c:v>
                </c:pt>
                <c:pt idx="116">
                  <c:v>1.7196699999999829</c:v>
                </c:pt>
                <c:pt idx="117">
                  <c:v>1.64666</c:v>
                </c:pt>
                <c:pt idx="118">
                  <c:v>1.5822400000000001</c:v>
                </c:pt>
                <c:pt idx="119">
                  <c:v>1.51606</c:v>
                </c:pt>
                <c:pt idx="120">
                  <c:v>1.44807</c:v>
                </c:pt>
                <c:pt idx="121">
                  <c:v>1.3900100000000117</c:v>
                </c:pt>
                <c:pt idx="122">
                  <c:v>1.3306199999999999</c:v>
                </c:pt>
                <c:pt idx="123">
                  <c:v>1.2698799999999868</c:v>
                </c:pt>
                <c:pt idx="124">
                  <c:v>1.2077099999999852</c:v>
                </c:pt>
                <c:pt idx="125">
                  <c:v>1.1569100000000001</c:v>
                </c:pt>
                <c:pt idx="126">
                  <c:v>1.1051299999999882</c:v>
                </c:pt>
                <c:pt idx="127">
                  <c:v>1.0523199999999999</c:v>
                </c:pt>
                <c:pt idx="128">
                  <c:v>0.99841399999999125</c:v>
                </c:pt>
                <c:pt idx="129">
                  <c:v>0.94336399999999332</c:v>
                </c:pt>
                <c:pt idx="130">
                  <c:v>0.90128599999999959</c:v>
                </c:pt>
                <c:pt idx="131">
                  <c:v>0.85849799999999998</c:v>
                </c:pt>
                <c:pt idx="132">
                  <c:v>0.81497399999999998</c:v>
                </c:pt>
                <c:pt idx="133">
                  <c:v>0.77068900000000884</c:v>
                </c:pt>
                <c:pt idx="134">
                  <c:v>0.72562500000000885</c:v>
                </c:pt>
                <c:pt idx="135">
                  <c:v>0.67976200000000064</c:v>
                </c:pt>
                <c:pt idx="136">
                  <c:v>0.64873300000000655</c:v>
                </c:pt>
                <c:pt idx="137">
                  <c:v>0.61733300000000002</c:v>
                </c:pt>
                <c:pt idx="138">
                  <c:v>0.58555899999999195</c:v>
                </c:pt>
                <c:pt idx="139">
                  <c:v>0.55340299999999332</c:v>
                </c:pt>
                <c:pt idx="140">
                  <c:v>0.52085999999999999</c:v>
                </c:pt>
                <c:pt idx="141">
                  <c:v>0.48792400000000385</c:v>
                </c:pt>
                <c:pt idx="142">
                  <c:v>0.45458800000000038</c:v>
                </c:pt>
                <c:pt idx="143">
                  <c:v>0.42084200000000038</c:v>
                </c:pt>
                <c:pt idx="144">
                  <c:v>0.38667600000000385</c:v>
                </c:pt>
                <c:pt idx="145">
                  <c:v>0.35208200000000334</c:v>
                </c:pt>
                <c:pt idx="146">
                  <c:v>0.33462100000000294</c:v>
                </c:pt>
                <c:pt idx="147">
                  <c:v>0.31704900000000008</c:v>
                </c:pt>
                <c:pt idx="148">
                  <c:v>0.29936500000000038</c:v>
                </c:pt>
                <c:pt idx="149">
                  <c:v>0.28156700000000001</c:v>
                </c:pt>
                <c:pt idx="150">
                  <c:v>0.26365300000000003</c:v>
                </c:pt>
                <c:pt idx="151">
                  <c:v>0.24562300000000001</c:v>
                </c:pt>
                <c:pt idx="152">
                  <c:v>0.22747500000000001</c:v>
                </c:pt>
                <c:pt idx="153">
                  <c:v>0.20920700000000159</c:v>
                </c:pt>
                <c:pt idx="154">
                  <c:v>0.19081799999999999</c:v>
                </c:pt>
                <c:pt idx="155">
                  <c:v>0.17230799999999999</c:v>
                </c:pt>
                <c:pt idx="156">
                  <c:v>0.15367400000000001</c:v>
                </c:pt>
                <c:pt idx="157">
                  <c:v>0.13491700000000179</c:v>
                </c:pt>
                <c:pt idx="158">
                  <c:v>0.11603500000000012</c:v>
                </c:pt>
                <c:pt idx="159">
                  <c:v>9.7026300000000246E-2</c:v>
                </c:pt>
                <c:pt idx="160">
                  <c:v>7.7890400000000942E-2</c:v>
                </c:pt>
                <c:pt idx="161">
                  <c:v>5.8626900000000003E-2</c:v>
                </c:pt>
                <c:pt idx="162">
                  <c:v>3.9234999999999999E-2</c:v>
                </c:pt>
              </c:numCache>
            </c:numRef>
          </c:yVal>
        </c:ser>
        <c:axId val="145147392"/>
        <c:axId val="145350656"/>
      </c:scatterChart>
      <c:valAx>
        <c:axId val="145147392"/>
        <c:scaling>
          <c:logBase val="10"/>
          <c:orientation val="minMax"/>
        </c:scaling>
        <c:axPos val="b"/>
        <c:title>
          <c:tx>
            <c:rich>
              <a:bodyPr/>
              <a:lstStyle/>
              <a:p>
                <a:pPr>
                  <a:defRPr/>
                </a:pPr>
                <a:r>
                  <a:rPr lang="en-US"/>
                  <a:t>Scale</a:t>
                </a:r>
              </a:p>
            </c:rich>
          </c:tx>
          <c:layout/>
        </c:title>
        <c:numFmt formatCode="General" sourceLinked="1"/>
        <c:tickLblPos val="nextTo"/>
        <c:crossAx val="145350656"/>
        <c:crosses val="autoZero"/>
        <c:crossBetween val="midCat"/>
      </c:valAx>
      <c:valAx>
        <c:axId val="145350656"/>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layout/>
        </c:title>
        <c:numFmt formatCode="General" sourceLinked="1"/>
        <c:tickLblPos val="nextTo"/>
        <c:crossAx val="145147392"/>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D86F53"/>
    <w:rsid w:val="000322A3"/>
    <w:rsid w:val="000D3AEA"/>
    <w:rsid w:val="001C5B60"/>
    <w:rsid w:val="001D56FD"/>
    <w:rsid w:val="00241728"/>
    <w:rsid w:val="002A15CE"/>
    <w:rsid w:val="002E0148"/>
    <w:rsid w:val="00301A40"/>
    <w:rsid w:val="0037762E"/>
    <w:rsid w:val="0039104A"/>
    <w:rsid w:val="003A20F4"/>
    <w:rsid w:val="0044509F"/>
    <w:rsid w:val="004728CA"/>
    <w:rsid w:val="004B79F1"/>
    <w:rsid w:val="004C2A15"/>
    <w:rsid w:val="0051592D"/>
    <w:rsid w:val="00570AAB"/>
    <w:rsid w:val="005D331C"/>
    <w:rsid w:val="005E6223"/>
    <w:rsid w:val="0062528A"/>
    <w:rsid w:val="00702110"/>
    <w:rsid w:val="007833F5"/>
    <w:rsid w:val="007F3E75"/>
    <w:rsid w:val="0084407C"/>
    <w:rsid w:val="008577D8"/>
    <w:rsid w:val="00893A88"/>
    <w:rsid w:val="008B58EC"/>
    <w:rsid w:val="00940BD9"/>
    <w:rsid w:val="00C04B1A"/>
    <w:rsid w:val="00CF4682"/>
    <w:rsid w:val="00D70649"/>
    <w:rsid w:val="00D86F53"/>
    <w:rsid w:val="00DA7DDC"/>
    <w:rsid w:val="00EB08C4"/>
    <w:rsid w:val="00ED5C0D"/>
    <w:rsid w:val="00F603D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 w:type="character" w:styleId="PlaceholderText">
    <w:name w:val="Placeholder Text"/>
    <w:basedOn w:val="DefaultParagraphFont"/>
    <w:uiPriority w:val="99"/>
    <w:semiHidden/>
    <w:rsid w:val="0051592D"/>
    <w:rPr>
      <w:color w:val="808080"/>
    </w:rPr>
  </w:style>
  <w:style w:type="paragraph" w:customStyle="1" w:styleId="3A0B317C3C1D4E308BCF0423CFA489DC">
    <w:name w:val="3A0B317C3C1D4E308BCF0423CFA489DC"/>
    <w:rsid w:val="00CF4682"/>
  </w:style>
  <w:style w:type="paragraph" w:customStyle="1" w:styleId="E115A1F304384C4EA8E5AD6FC21C3C14">
    <w:name w:val="E115A1F304384C4EA8E5AD6FC21C3C14"/>
    <w:rsid w:val="00CF4682"/>
  </w:style>
  <w:style w:type="paragraph" w:customStyle="1" w:styleId="C350A8C6B7B340AA84269E3ECD00542B">
    <w:name w:val="C350A8C6B7B340AA84269E3ECD00542B"/>
    <w:rsid w:val="00CF4682"/>
  </w:style>
  <w:style w:type="paragraph" w:customStyle="1" w:styleId="32206478805949F1A1D5178EE83EBE4B">
    <w:name w:val="32206478805949F1A1D5178EE83EBE4B"/>
    <w:rsid w:val="00CF468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C9A81D-64A5-435A-BFE9-E7859A6AF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3</Pages>
  <Words>15088</Words>
  <Characters>87212</Characters>
  <Application>Microsoft Office Word</Application>
  <DocSecurity>0</DocSecurity>
  <Lines>2180</Lines>
  <Paragraphs>1482</Paragraphs>
  <ScaleCrop>false</ScaleCrop>
  <HeadingPairs>
    <vt:vector size="2" baseType="variant">
      <vt:variant>
        <vt:lpstr>Title</vt:lpstr>
      </vt:variant>
      <vt:variant>
        <vt:i4>1</vt:i4>
      </vt:variant>
    </vt:vector>
  </HeadingPairs>
  <TitlesOfParts>
    <vt:vector size="1" baseType="lpstr">
      <vt:lpstr>Appendix B: Terrain Characterization</vt:lpstr>
    </vt:vector>
  </TitlesOfParts>
  <Company>Customer Solutions BAE Systems</Company>
  <LinksUpToDate>false</LinksUpToDate>
  <CharactersWithSpaces>100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 Terrain Characterization</dc:title>
  <dc:creator>pukitepa</dc:creator>
  <cp:lastModifiedBy>pukitepa</cp:lastModifiedBy>
  <cp:revision>15</cp:revision>
  <cp:lastPrinted>2013-01-18T00:02:00Z</cp:lastPrinted>
  <dcterms:created xsi:type="dcterms:W3CDTF">2013-02-22T14:45:00Z</dcterms:created>
  <dcterms:modified xsi:type="dcterms:W3CDTF">2013-06-1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LyT2hhb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